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EE3C5" w14:textId="17565017" w:rsidR="00F90B96" w:rsidRPr="00F90B96" w:rsidRDefault="00FC13E8" w:rsidP="00F90B96">
      <w:pPr>
        <w:pStyle w:val="ThesisTitle"/>
        <w:rPr>
          <w:rStyle w:val="BookTitle"/>
          <w:b/>
          <w:i w:val="0"/>
        </w:rPr>
      </w:pPr>
      <w:bookmarkStart w:id="0" w:name="_Toc8216010"/>
      <w:r>
        <w:rPr>
          <w:rStyle w:val="BookTitle"/>
          <w:b/>
          <w:i w:val="0"/>
        </w:rPr>
        <w:t>Multi</w:t>
      </w:r>
      <w:r w:rsidR="00945F14">
        <w:rPr>
          <w:rStyle w:val="BookTitle"/>
          <w:b/>
          <w:i w:val="0"/>
        </w:rPr>
        <w:t>-L</w:t>
      </w:r>
      <w:r w:rsidR="00E22328">
        <w:rPr>
          <w:rStyle w:val="BookTitle"/>
          <w:b/>
          <w:i w:val="0"/>
        </w:rPr>
        <w:t>abel Fault Classification in a Rotor System using</w:t>
      </w:r>
      <w:r w:rsidR="00533709">
        <w:rPr>
          <w:rStyle w:val="BookTitle"/>
          <w:b/>
          <w:i w:val="0"/>
        </w:rPr>
        <w:t xml:space="preserve"> </w:t>
      </w:r>
      <w:r w:rsidR="00E22328">
        <w:rPr>
          <w:rStyle w:val="BookTitle"/>
          <w:b/>
          <w:i w:val="0"/>
        </w:rPr>
        <w:t>Deep Convolution Networks</w:t>
      </w:r>
      <w:r w:rsidR="00533709">
        <w:rPr>
          <w:rStyle w:val="BookTitle"/>
          <w:b/>
          <w:i w:val="0"/>
        </w:rPr>
        <w:t xml:space="preserve"> </w:t>
      </w:r>
    </w:p>
    <w:p w14:paraId="53B16EE9" w14:textId="77777777" w:rsidR="00F90B96" w:rsidRPr="00C87ED2" w:rsidRDefault="00F90B96" w:rsidP="0006258D">
      <w:pPr>
        <w:pStyle w:val="ThesisTitle"/>
        <w:ind w:left="0"/>
        <w:jc w:val="left"/>
      </w:pPr>
    </w:p>
    <w:p w14:paraId="58F8BAA2" w14:textId="77777777" w:rsidR="00F90B96" w:rsidRPr="0006258D" w:rsidRDefault="00F90B96" w:rsidP="00F90B96">
      <w:pPr>
        <w:autoSpaceDE w:val="0"/>
        <w:autoSpaceDN w:val="0"/>
        <w:adjustRightInd w:val="0"/>
        <w:spacing w:after="0" w:line="360" w:lineRule="auto"/>
        <w:jc w:val="center"/>
        <w:rPr>
          <w:rStyle w:val="SubtleEmphasis"/>
          <w:rFonts w:ascii="Times New Roman" w:hAnsi="Times New Roman" w:cs="Times New Roman"/>
          <w:color w:val="000000" w:themeColor="text1"/>
        </w:rPr>
      </w:pPr>
      <w:r w:rsidRPr="0006258D">
        <w:rPr>
          <w:rStyle w:val="SubtleEmphasis"/>
          <w:rFonts w:ascii="Times New Roman" w:hAnsi="Times New Roman" w:cs="Times New Roman"/>
          <w:color w:val="000000" w:themeColor="text1"/>
        </w:rPr>
        <w:t>A Thesis Submitted</w:t>
      </w:r>
    </w:p>
    <w:p w14:paraId="591CB875" w14:textId="032FF56E" w:rsidR="00F90B96" w:rsidRPr="0006258D" w:rsidRDefault="00533709" w:rsidP="00F90B96">
      <w:pPr>
        <w:autoSpaceDE w:val="0"/>
        <w:autoSpaceDN w:val="0"/>
        <w:adjustRightInd w:val="0"/>
        <w:spacing w:after="0" w:line="360" w:lineRule="auto"/>
        <w:jc w:val="center"/>
        <w:rPr>
          <w:rStyle w:val="SubtleEmphasis"/>
          <w:rFonts w:ascii="Times New Roman" w:hAnsi="Times New Roman" w:cs="Times New Roman"/>
          <w:color w:val="000000" w:themeColor="text1"/>
        </w:rPr>
      </w:pPr>
      <w:r w:rsidRPr="0006258D">
        <w:rPr>
          <w:rStyle w:val="SubtleEmphasis"/>
          <w:rFonts w:ascii="Times New Roman" w:hAnsi="Times New Roman" w:cs="Times New Roman"/>
          <w:color w:val="000000" w:themeColor="text1"/>
        </w:rPr>
        <w:t>In</w:t>
      </w:r>
      <w:r w:rsidR="00F90B96" w:rsidRPr="0006258D">
        <w:rPr>
          <w:rStyle w:val="SubtleEmphasis"/>
          <w:rFonts w:ascii="Times New Roman" w:hAnsi="Times New Roman" w:cs="Times New Roman"/>
          <w:color w:val="000000" w:themeColor="text1"/>
        </w:rPr>
        <w:t xml:space="preserve"> Partial Fulfillment of the Requirements</w:t>
      </w:r>
    </w:p>
    <w:p w14:paraId="6F86606D" w14:textId="242A61F0" w:rsidR="00F90B96" w:rsidRPr="0006258D" w:rsidRDefault="00533709" w:rsidP="0006258D">
      <w:pPr>
        <w:autoSpaceDE w:val="0"/>
        <w:autoSpaceDN w:val="0"/>
        <w:adjustRightInd w:val="0"/>
        <w:spacing w:after="0" w:line="360" w:lineRule="auto"/>
        <w:jc w:val="center"/>
        <w:rPr>
          <w:rStyle w:val="SubtleEmphasis"/>
          <w:rFonts w:ascii="Times New Roman" w:hAnsi="Times New Roman" w:cs="Times New Roman"/>
          <w:color w:val="000000" w:themeColor="text1"/>
        </w:rPr>
      </w:pPr>
      <w:r w:rsidRPr="0006258D">
        <w:rPr>
          <w:rStyle w:val="SubtleEmphasis"/>
          <w:rFonts w:ascii="Times New Roman" w:hAnsi="Times New Roman" w:cs="Times New Roman"/>
          <w:color w:val="000000" w:themeColor="text1"/>
        </w:rPr>
        <w:t>For</w:t>
      </w:r>
      <w:r w:rsidR="00F90B96" w:rsidRPr="0006258D">
        <w:rPr>
          <w:rStyle w:val="SubtleEmphasis"/>
          <w:rFonts w:ascii="Times New Roman" w:hAnsi="Times New Roman" w:cs="Times New Roman"/>
          <w:color w:val="000000" w:themeColor="text1"/>
        </w:rPr>
        <w:t xml:space="preserve"> the Degree </w:t>
      </w:r>
      <w:r w:rsidR="00AE515D" w:rsidRPr="0006258D">
        <w:rPr>
          <w:rStyle w:val="SubtleEmphasis"/>
          <w:rFonts w:ascii="Times New Roman" w:hAnsi="Times New Roman" w:cs="Times New Roman"/>
          <w:color w:val="000000" w:themeColor="text1"/>
        </w:rPr>
        <w:t>o</w:t>
      </w:r>
      <w:r w:rsidR="00F90B96" w:rsidRPr="0006258D">
        <w:rPr>
          <w:rStyle w:val="SubtleEmphasis"/>
          <w:rFonts w:ascii="Times New Roman" w:hAnsi="Times New Roman" w:cs="Times New Roman"/>
          <w:color w:val="000000" w:themeColor="text1"/>
        </w:rPr>
        <w:t>f</w:t>
      </w:r>
    </w:p>
    <w:p w14:paraId="08FC01BE" w14:textId="77777777" w:rsidR="0006258D" w:rsidRPr="0006258D" w:rsidRDefault="0006258D" w:rsidP="0006258D">
      <w:pPr>
        <w:autoSpaceDE w:val="0"/>
        <w:autoSpaceDN w:val="0"/>
        <w:adjustRightInd w:val="0"/>
        <w:spacing w:after="0" w:line="360" w:lineRule="auto"/>
        <w:jc w:val="center"/>
        <w:rPr>
          <w:rFonts w:ascii="Times New Roman" w:hAnsi="Times New Roman" w:cs="Times New Roman"/>
          <w:i/>
          <w:iCs/>
          <w:color w:val="000000" w:themeColor="text1"/>
        </w:rPr>
      </w:pPr>
    </w:p>
    <w:p w14:paraId="6F33E54C" w14:textId="77777777" w:rsidR="0006258D" w:rsidRPr="0006258D" w:rsidRDefault="00F90B96" w:rsidP="0006258D">
      <w:pPr>
        <w:pStyle w:val="TitlePageMid"/>
        <w:spacing w:line="600" w:lineRule="auto"/>
        <w:ind w:right="29"/>
        <w:rPr>
          <w:sz w:val="22"/>
        </w:rPr>
      </w:pPr>
      <w:r w:rsidRPr="0006258D">
        <w:rPr>
          <w:sz w:val="22"/>
        </w:rPr>
        <w:t xml:space="preserve">Master of </w:t>
      </w:r>
      <w:r w:rsidR="00676030" w:rsidRPr="0006258D">
        <w:rPr>
          <w:sz w:val="22"/>
        </w:rPr>
        <w:t>Science (Research)</w:t>
      </w:r>
      <w:r w:rsidRPr="0006258D">
        <w:rPr>
          <w:sz w:val="22"/>
        </w:rPr>
        <w:t xml:space="preserve"> </w:t>
      </w:r>
    </w:p>
    <w:p w14:paraId="06498152" w14:textId="6AF65D52" w:rsidR="00F90B96" w:rsidRPr="0006258D" w:rsidRDefault="00F872A9" w:rsidP="0006258D">
      <w:pPr>
        <w:pStyle w:val="TitlePageMid"/>
        <w:spacing w:line="600" w:lineRule="auto"/>
        <w:ind w:right="29"/>
        <w:rPr>
          <w:sz w:val="22"/>
        </w:rPr>
      </w:pPr>
      <w:r w:rsidRPr="0006258D">
        <w:rPr>
          <w:sz w:val="22"/>
        </w:rPr>
        <w:t>b</w:t>
      </w:r>
      <w:r w:rsidR="00F90B96" w:rsidRPr="0006258D">
        <w:rPr>
          <w:sz w:val="22"/>
        </w:rPr>
        <w:t>y</w:t>
      </w:r>
    </w:p>
    <w:p w14:paraId="4CF2C835" w14:textId="27A33FC4" w:rsidR="00F90B96" w:rsidRPr="0006258D" w:rsidRDefault="00676030" w:rsidP="00F90B96">
      <w:pPr>
        <w:pStyle w:val="Approvalform"/>
        <w:ind w:right="29"/>
        <w:rPr>
          <w:sz w:val="22"/>
        </w:rPr>
      </w:pPr>
      <w:proofErr w:type="spellStart"/>
      <w:r w:rsidRPr="0006258D">
        <w:rPr>
          <w:sz w:val="22"/>
        </w:rPr>
        <w:t>Dhage</w:t>
      </w:r>
      <w:proofErr w:type="spellEnd"/>
      <w:r w:rsidRPr="0006258D">
        <w:rPr>
          <w:sz w:val="22"/>
        </w:rPr>
        <w:t xml:space="preserve"> Gaurav </w:t>
      </w:r>
      <w:proofErr w:type="spellStart"/>
      <w:r w:rsidRPr="0006258D">
        <w:rPr>
          <w:sz w:val="22"/>
        </w:rPr>
        <w:t>Sahebrao</w:t>
      </w:r>
      <w:proofErr w:type="spellEnd"/>
    </w:p>
    <w:p w14:paraId="18F7738C" w14:textId="2FACF535" w:rsidR="00F90B96" w:rsidRPr="0006258D" w:rsidRDefault="00F90B96" w:rsidP="00F90B96">
      <w:pPr>
        <w:pStyle w:val="Approvalform"/>
        <w:ind w:right="29"/>
        <w:rPr>
          <w:sz w:val="22"/>
        </w:rPr>
      </w:pPr>
      <w:r w:rsidRPr="0006258D">
        <w:rPr>
          <w:sz w:val="22"/>
        </w:rPr>
        <w:t>(1</w:t>
      </w:r>
      <w:r w:rsidR="00676030" w:rsidRPr="0006258D">
        <w:rPr>
          <w:sz w:val="22"/>
        </w:rPr>
        <w:t>8105407</w:t>
      </w:r>
      <w:r w:rsidRPr="0006258D">
        <w:rPr>
          <w:sz w:val="22"/>
        </w:rPr>
        <w:t>)</w:t>
      </w:r>
    </w:p>
    <w:p w14:paraId="6818709D" w14:textId="4831FB38" w:rsidR="00F90B96" w:rsidRPr="00C87ED2" w:rsidRDefault="0006258D" w:rsidP="00F90B96">
      <w:pPr>
        <w:pStyle w:val="Approvalform"/>
        <w:ind w:right="29"/>
        <w:rPr>
          <w:sz w:val="20"/>
          <w:szCs w:val="20"/>
        </w:rPr>
      </w:pPr>
      <w:r w:rsidRPr="00C87ED2">
        <w:rPr>
          <w:noProof/>
        </w:rPr>
        <w:drawing>
          <wp:inline distT="0" distB="0" distL="0" distR="0" wp14:anchorId="407F6EC2" wp14:editId="078DBB64">
            <wp:extent cx="2275114" cy="2275114"/>
            <wp:effectExtent l="0" t="0" r="0" b="0"/>
            <wp:docPr id="240" name="Picture 28" descr="1024px-IIT_Kanpur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IIT_Kanpur_Logo.svg.png"/>
                    <pic:cNvPicPr/>
                  </pic:nvPicPr>
                  <pic:blipFill>
                    <a:blip r:embed="rId8" cstate="print"/>
                    <a:stretch>
                      <a:fillRect/>
                    </a:stretch>
                  </pic:blipFill>
                  <pic:spPr>
                    <a:xfrm>
                      <a:off x="0" y="0"/>
                      <a:ext cx="2272021" cy="2272021"/>
                    </a:xfrm>
                    <a:prstGeom prst="rect">
                      <a:avLst/>
                    </a:prstGeom>
                  </pic:spPr>
                </pic:pic>
              </a:graphicData>
            </a:graphic>
          </wp:inline>
        </w:drawing>
      </w:r>
    </w:p>
    <w:p w14:paraId="0CA51E11" w14:textId="08A9C1C8" w:rsidR="00F90B96" w:rsidRPr="00C87ED2" w:rsidRDefault="00F90B96" w:rsidP="00F90B96">
      <w:pPr>
        <w:pStyle w:val="TiltePageHead"/>
      </w:pPr>
    </w:p>
    <w:p w14:paraId="357F1C49" w14:textId="607667A3" w:rsidR="00F90B96" w:rsidRPr="00E23058" w:rsidRDefault="00F90B96" w:rsidP="00F90B96">
      <w:pPr>
        <w:pStyle w:val="TiltePageHead"/>
        <w:rPr>
          <w:rStyle w:val="Strong"/>
          <w:b/>
        </w:rPr>
      </w:pPr>
      <w:r w:rsidRPr="00E23058">
        <w:rPr>
          <w:rStyle w:val="Strong"/>
        </w:rPr>
        <w:t xml:space="preserve">Department </w:t>
      </w:r>
      <w:r w:rsidR="00F872A9">
        <w:rPr>
          <w:rStyle w:val="Strong"/>
        </w:rPr>
        <w:t>o</w:t>
      </w:r>
      <w:r w:rsidRPr="00E23058">
        <w:rPr>
          <w:rStyle w:val="Strong"/>
        </w:rPr>
        <w:t>f Mechanical Engineering</w:t>
      </w:r>
    </w:p>
    <w:p w14:paraId="686CF981" w14:textId="77777777" w:rsidR="00F90B96" w:rsidRDefault="00F90B96" w:rsidP="00F90B96">
      <w:pPr>
        <w:pStyle w:val="ThesisTitle"/>
      </w:pPr>
      <w:r w:rsidRPr="00C87ED2">
        <w:t>Indian Institute of Technology</w:t>
      </w:r>
    </w:p>
    <w:p w14:paraId="37ACB3AA" w14:textId="184F201F" w:rsidR="006B642A" w:rsidRDefault="00F90B96" w:rsidP="00F90B96">
      <w:pPr>
        <w:pStyle w:val="ThesisTitle"/>
      </w:pPr>
      <w:r w:rsidRPr="00732672">
        <w:t>Kanpur-208016 (India)</w:t>
      </w:r>
    </w:p>
    <w:p w14:paraId="2E8FFDAF" w14:textId="0EEF5E63" w:rsidR="000138B8" w:rsidRDefault="006B642A">
      <w:r>
        <w:br w:type="page"/>
      </w:r>
    </w:p>
    <w:p w14:paraId="1EC873DB" w14:textId="0DBEB6FE" w:rsidR="000138B8" w:rsidRPr="00EB116B" w:rsidRDefault="000138B8" w:rsidP="00D94277">
      <w:pPr>
        <w:autoSpaceDE w:val="0"/>
        <w:autoSpaceDN w:val="0"/>
        <w:adjustRightInd w:val="0"/>
        <w:spacing w:after="0" w:line="240" w:lineRule="auto"/>
        <w:jc w:val="center"/>
        <w:rPr>
          <w:rFonts w:ascii="Times New Roman" w:hAnsi="Times New Roman" w:cs="Times New Roman"/>
          <w:b/>
          <w:bCs/>
          <w:sz w:val="40"/>
          <w:szCs w:val="40"/>
        </w:rPr>
      </w:pPr>
      <w:r w:rsidRPr="00EB116B">
        <w:rPr>
          <w:rFonts w:ascii="Times New Roman" w:hAnsi="Times New Roman" w:cs="Times New Roman"/>
          <w:b/>
          <w:bCs/>
          <w:sz w:val="40"/>
          <w:szCs w:val="40"/>
        </w:rPr>
        <w:lastRenderedPageBreak/>
        <w:t>Declaration</w:t>
      </w:r>
    </w:p>
    <w:p w14:paraId="0B114FB6" w14:textId="77777777" w:rsidR="000138B8" w:rsidRDefault="000138B8" w:rsidP="000138B8">
      <w:pPr>
        <w:autoSpaceDE w:val="0"/>
        <w:autoSpaceDN w:val="0"/>
        <w:adjustRightInd w:val="0"/>
        <w:spacing w:after="0" w:line="240" w:lineRule="auto"/>
        <w:jc w:val="center"/>
        <w:rPr>
          <w:rFonts w:ascii="Times New Roman" w:hAnsi="Times New Roman" w:cs="Times New Roman"/>
          <w:b/>
          <w:bCs/>
          <w:sz w:val="28"/>
          <w:szCs w:val="28"/>
        </w:rPr>
      </w:pPr>
    </w:p>
    <w:p w14:paraId="322BA09B" w14:textId="77777777" w:rsidR="000138B8" w:rsidRDefault="000138B8" w:rsidP="000138B8">
      <w:pPr>
        <w:autoSpaceDE w:val="0"/>
        <w:autoSpaceDN w:val="0"/>
        <w:adjustRightInd w:val="0"/>
        <w:spacing w:after="0" w:line="240" w:lineRule="auto"/>
        <w:jc w:val="center"/>
        <w:rPr>
          <w:rFonts w:ascii="Times New Roman" w:hAnsi="Times New Roman" w:cs="Times New Roman"/>
          <w:b/>
          <w:bCs/>
          <w:sz w:val="28"/>
          <w:szCs w:val="28"/>
        </w:rPr>
      </w:pPr>
    </w:p>
    <w:p w14:paraId="4EBD2995" w14:textId="24E7B927" w:rsidR="000138B8" w:rsidRPr="00501E05" w:rsidRDefault="000138B8" w:rsidP="000138B8">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ab/>
      </w:r>
      <w:r w:rsidRPr="00501E05">
        <w:rPr>
          <w:rFonts w:ascii="Times New Roman" w:hAnsi="Times New Roman" w:cs="Times New Roman"/>
        </w:rPr>
        <w:t>This is to certify that the thesis titled “</w:t>
      </w:r>
      <w:r w:rsidR="00D94277" w:rsidRPr="00D94277">
        <w:rPr>
          <w:rFonts w:ascii="Times New Roman" w:hAnsi="Times New Roman" w:cs="Times New Roman"/>
        </w:rPr>
        <w:t>Multi-Label Fault Classification in a Rotor System using Deep Convolution Networks</w:t>
      </w:r>
      <w:r w:rsidRPr="00501E05">
        <w:rPr>
          <w:rFonts w:ascii="Times New Roman" w:hAnsi="Times New Roman" w:cs="Times New Roman"/>
        </w:rPr>
        <w:t xml:space="preserve">” has been authored by me. It presents the research conducted by me under the supervision of Dr. </w:t>
      </w:r>
      <w:r w:rsidR="00D94277">
        <w:rPr>
          <w:rFonts w:ascii="Times New Roman" w:hAnsi="Times New Roman" w:cs="Times New Roman"/>
        </w:rPr>
        <w:t>N. L. Vyas.</w:t>
      </w:r>
    </w:p>
    <w:p w14:paraId="49F119B6" w14:textId="77777777" w:rsidR="000138B8" w:rsidRDefault="000138B8" w:rsidP="000138B8">
      <w:pPr>
        <w:autoSpaceDE w:val="0"/>
        <w:autoSpaceDN w:val="0"/>
        <w:adjustRightInd w:val="0"/>
        <w:spacing w:after="0" w:line="240" w:lineRule="auto"/>
        <w:rPr>
          <w:rFonts w:ascii="Times New Roman" w:hAnsi="Times New Roman" w:cs="Times New Roman"/>
          <w:sz w:val="24"/>
          <w:szCs w:val="24"/>
        </w:rPr>
      </w:pPr>
    </w:p>
    <w:p w14:paraId="41743A20" w14:textId="77777777" w:rsidR="000138B8" w:rsidRDefault="000138B8" w:rsidP="000138B8">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ab/>
      </w:r>
      <w:r w:rsidRPr="00501E05">
        <w:rPr>
          <w:rFonts w:ascii="Times New Roman" w:hAnsi="Times New Roman" w:cs="Times New Roman"/>
        </w:rPr>
        <w:t>To the best of my knowledge, it is an original work, both i</w:t>
      </w:r>
      <w:r>
        <w:rPr>
          <w:rFonts w:ascii="Times New Roman" w:hAnsi="Times New Roman" w:cs="Times New Roman"/>
        </w:rPr>
        <w:t xml:space="preserve">n terms of research content and </w:t>
      </w:r>
      <w:r w:rsidRPr="00501E05">
        <w:rPr>
          <w:rFonts w:ascii="Times New Roman" w:hAnsi="Times New Roman" w:cs="Times New Roman"/>
        </w:rPr>
        <w:t>narrative, and has</w:t>
      </w:r>
      <w:r>
        <w:rPr>
          <w:rFonts w:ascii="Times New Roman" w:hAnsi="Times New Roman" w:cs="Times New Roman"/>
        </w:rPr>
        <w:t xml:space="preserve"> </w:t>
      </w:r>
      <w:r w:rsidRPr="00501E05">
        <w:rPr>
          <w:rFonts w:ascii="Times New Roman" w:hAnsi="Times New Roman" w:cs="Times New Roman"/>
        </w:rPr>
        <w:t>not been submitted elsewhere, in part or in full, for a degree. Further, due cr</w:t>
      </w:r>
      <w:r>
        <w:rPr>
          <w:rFonts w:ascii="Times New Roman" w:hAnsi="Times New Roman" w:cs="Times New Roman"/>
        </w:rPr>
        <w:t xml:space="preserve">edit has been attributed to the </w:t>
      </w:r>
      <w:r w:rsidRPr="00501E05">
        <w:rPr>
          <w:rFonts w:ascii="Times New Roman" w:hAnsi="Times New Roman" w:cs="Times New Roman"/>
        </w:rPr>
        <w:t>relevant state-of-the-art and collabora</w:t>
      </w:r>
      <w:r>
        <w:rPr>
          <w:rFonts w:ascii="Times New Roman" w:hAnsi="Times New Roman" w:cs="Times New Roman"/>
        </w:rPr>
        <w:t xml:space="preserve">tions (if any) with appropriate </w:t>
      </w:r>
      <w:r w:rsidRPr="00501E05">
        <w:rPr>
          <w:rFonts w:ascii="Times New Roman" w:hAnsi="Times New Roman" w:cs="Times New Roman"/>
        </w:rPr>
        <w:t>citation</w:t>
      </w:r>
      <w:r>
        <w:rPr>
          <w:rFonts w:ascii="Times New Roman" w:hAnsi="Times New Roman" w:cs="Times New Roman"/>
        </w:rPr>
        <w:t xml:space="preserve">s and acknowledgements, in line </w:t>
      </w:r>
      <w:r w:rsidRPr="00501E05">
        <w:rPr>
          <w:rFonts w:ascii="Times New Roman" w:hAnsi="Times New Roman" w:cs="Times New Roman"/>
        </w:rPr>
        <w:t>with established norms and practic</w:t>
      </w:r>
      <w:r>
        <w:rPr>
          <w:rFonts w:ascii="Times New Roman" w:hAnsi="Times New Roman" w:cs="Times New Roman"/>
        </w:rPr>
        <w:t>es.</w:t>
      </w:r>
    </w:p>
    <w:p w14:paraId="22E6C3C1" w14:textId="77777777" w:rsidR="000138B8" w:rsidRDefault="000138B8" w:rsidP="000138B8">
      <w:pPr>
        <w:autoSpaceDE w:val="0"/>
        <w:autoSpaceDN w:val="0"/>
        <w:adjustRightInd w:val="0"/>
        <w:spacing w:after="0" w:line="480" w:lineRule="auto"/>
        <w:jc w:val="both"/>
        <w:rPr>
          <w:rFonts w:ascii="Times New Roman" w:hAnsi="Times New Roman" w:cs="Times New Roman"/>
        </w:rPr>
      </w:pPr>
    </w:p>
    <w:p w14:paraId="09F08CB2" w14:textId="6A82B547" w:rsidR="000138B8" w:rsidRDefault="00D94277" w:rsidP="000138B8">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843072" behindDoc="0" locked="0" layoutInCell="1" allowOverlap="1" wp14:anchorId="29107197" wp14:editId="337158DC">
            <wp:simplePos x="0" y="0"/>
            <wp:positionH relativeFrom="column">
              <wp:posOffset>4106545</wp:posOffset>
            </wp:positionH>
            <wp:positionV relativeFrom="paragraph">
              <wp:posOffset>619125</wp:posOffset>
            </wp:positionV>
            <wp:extent cx="1183640" cy="751840"/>
            <wp:effectExtent l="0" t="0" r="0" b="0"/>
            <wp:wrapSquare wrapText="bothSides"/>
            <wp:docPr id="3" name="Picture 3" descr="C:\Users\OMEN\Desktop\gaurav\thesis documents\WhatsApp Image 2020-06-22 at 11.50.35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OMEN\Desktop\gaurav\thesis documents\WhatsApp Image 2020-06-22 at 11.50.35 AM.jpeg"/>
                    <pic:cNvPicPr>
                      <a:picLocks noChangeAspect="1" noChangeArrowheads="1"/>
                    </pic:cNvPicPr>
                  </pic:nvPicPr>
                  <pic:blipFill>
                    <a:blip r:embed="rId9">
                      <a:extLst>
                        <a:ext uri="{BEBA8EAE-BF5A-486C-A8C5-ECC9F3942E4B}">
                          <a14:imgProps xmlns:a14="http://schemas.microsoft.com/office/drawing/2010/main">
                            <a14:imgLayer r:embed="rId10">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83640" cy="75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524A60" w14:textId="77777777" w:rsidR="000138B8" w:rsidRDefault="000138B8" w:rsidP="000138B8">
      <w:pPr>
        <w:autoSpaceDE w:val="0"/>
        <w:autoSpaceDN w:val="0"/>
        <w:adjustRightInd w:val="0"/>
        <w:spacing w:after="0" w:line="480" w:lineRule="auto"/>
        <w:jc w:val="both"/>
        <w:rPr>
          <w:rFonts w:ascii="Times New Roman" w:hAnsi="Times New Roman" w:cs="Times New Roman"/>
        </w:rPr>
      </w:pPr>
    </w:p>
    <w:p w14:paraId="2BFC2A2E" w14:textId="03DDAEAC" w:rsidR="000138B8" w:rsidRDefault="000138B8" w:rsidP="000138B8">
      <w:pPr>
        <w:autoSpaceDE w:val="0"/>
        <w:autoSpaceDN w:val="0"/>
        <w:adjustRightInd w:val="0"/>
        <w:spacing w:after="0" w:line="480" w:lineRule="auto"/>
        <w:jc w:val="both"/>
        <w:rPr>
          <w:rFonts w:ascii="Times New Roman" w:hAnsi="Times New Roman" w:cs="Times New Roman"/>
        </w:rPr>
      </w:pPr>
    </w:p>
    <w:p w14:paraId="03EAF05F" w14:textId="77777777" w:rsidR="000138B8" w:rsidRPr="00501E05" w:rsidRDefault="000138B8" w:rsidP="000138B8">
      <w:pPr>
        <w:autoSpaceDE w:val="0"/>
        <w:autoSpaceDN w:val="0"/>
        <w:adjustRightInd w:val="0"/>
        <w:spacing w:after="0" w:line="480" w:lineRule="auto"/>
        <w:jc w:val="both"/>
        <w:rPr>
          <w:rFonts w:ascii="Times New Roman" w:hAnsi="Times New Roman" w:cs="Times New Roman"/>
        </w:rPr>
      </w:pPr>
    </w:p>
    <w:p w14:paraId="0A2DABBC" w14:textId="77777777" w:rsidR="00D94277" w:rsidRDefault="00D94277" w:rsidP="000138B8">
      <w:pPr>
        <w:autoSpaceDE w:val="0"/>
        <w:autoSpaceDN w:val="0"/>
        <w:adjustRightInd w:val="0"/>
        <w:spacing w:after="0" w:line="480" w:lineRule="auto"/>
        <w:ind w:left="4320"/>
        <w:jc w:val="right"/>
        <w:rPr>
          <w:rFonts w:ascii="Times New Roman" w:hAnsi="Times New Roman" w:cs="Times New Roman"/>
          <w:sz w:val="24"/>
          <w:szCs w:val="24"/>
        </w:rPr>
      </w:pPr>
      <w:r>
        <w:rPr>
          <w:rFonts w:ascii="Times New Roman" w:hAnsi="Times New Roman" w:cs="Times New Roman"/>
          <w:sz w:val="24"/>
          <w:szCs w:val="24"/>
        </w:rPr>
        <w:t xml:space="preserve">  </w:t>
      </w:r>
    </w:p>
    <w:p w14:paraId="67140ED4" w14:textId="1522121B" w:rsidR="000138B8" w:rsidRPr="00EB116B" w:rsidRDefault="000138B8" w:rsidP="000138B8">
      <w:pPr>
        <w:autoSpaceDE w:val="0"/>
        <w:autoSpaceDN w:val="0"/>
        <w:adjustRightInd w:val="0"/>
        <w:spacing w:after="0" w:line="480" w:lineRule="auto"/>
        <w:ind w:left="4320"/>
        <w:jc w:val="right"/>
        <w:rPr>
          <w:rFonts w:ascii="Times New Roman" w:hAnsi="Times New Roman" w:cs="Times New Roman"/>
        </w:rPr>
      </w:pPr>
      <w:proofErr w:type="spellStart"/>
      <w:r>
        <w:rPr>
          <w:rFonts w:ascii="Times New Roman" w:hAnsi="Times New Roman" w:cs="Times New Roman"/>
          <w:sz w:val="24"/>
          <w:szCs w:val="24"/>
        </w:rPr>
        <w:t>Dhage</w:t>
      </w:r>
      <w:proofErr w:type="spellEnd"/>
      <w:r>
        <w:rPr>
          <w:rFonts w:ascii="Times New Roman" w:hAnsi="Times New Roman" w:cs="Times New Roman"/>
          <w:sz w:val="24"/>
          <w:szCs w:val="24"/>
        </w:rPr>
        <w:t xml:space="preserve"> Gaurav </w:t>
      </w:r>
      <w:proofErr w:type="spellStart"/>
      <w:r>
        <w:rPr>
          <w:rFonts w:ascii="Times New Roman" w:hAnsi="Times New Roman" w:cs="Times New Roman"/>
          <w:sz w:val="24"/>
          <w:szCs w:val="24"/>
        </w:rPr>
        <w:t>Sahebrao</w:t>
      </w:r>
      <w:proofErr w:type="spellEnd"/>
    </w:p>
    <w:p w14:paraId="0789BC34" w14:textId="71F71F88" w:rsidR="000138B8" w:rsidRPr="00EB116B" w:rsidRDefault="000138B8" w:rsidP="000138B8">
      <w:pPr>
        <w:autoSpaceDE w:val="0"/>
        <w:autoSpaceDN w:val="0"/>
        <w:adjustRightInd w:val="0"/>
        <w:spacing w:after="0" w:line="480" w:lineRule="auto"/>
        <w:ind w:left="4320"/>
        <w:jc w:val="right"/>
        <w:rPr>
          <w:rFonts w:ascii="Times New Roman" w:hAnsi="Times New Roman" w:cs="Times New Roman"/>
        </w:rPr>
      </w:pPr>
      <w:proofErr w:type="spellStart"/>
      <w:r w:rsidRPr="00EB116B">
        <w:rPr>
          <w:rFonts w:ascii="Times New Roman" w:hAnsi="Times New Roman" w:cs="Times New Roman"/>
        </w:rPr>
        <w:t>Programme</w:t>
      </w:r>
      <w:proofErr w:type="spellEnd"/>
      <w:r w:rsidRPr="00EB116B">
        <w:rPr>
          <w:rFonts w:ascii="Times New Roman" w:hAnsi="Times New Roman" w:cs="Times New Roman"/>
        </w:rPr>
        <w:t>: M</w:t>
      </w:r>
      <w:r>
        <w:rPr>
          <w:rFonts w:ascii="Times New Roman" w:hAnsi="Times New Roman" w:cs="Times New Roman"/>
        </w:rPr>
        <w:t>S (by research)</w:t>
      </w:r>
    </w:p>
    <w:p w14:paraId="4A05BA8E" w14:textId="77777777" w:rsidR="000138B8" w:rsidRPr="00EB116B" w:rsidRDefault="000138B8" w:rsidP="000138B8">
      <w:pPr>
        <w:autoSpaceDE w:val="0"/>
        <w:autoSpaceDN w:val="0"/>
        <w:adjustRightInd w:val="0"/>
        <w:spacing w:after="0" w:line="480" w:lineRule="auto"/>
        <w:ind w:left="4320"/>
        <w:jc w:val="right"/>
        <w:rPr>
          <w:rFonts w:ascii="Times New Roman" w:hAnsi="Times New Roman" w:cs="Times New Roman"/>
        </w:rPr>
      </w:pPr>
      <w:r w:rsidRPr="00EB116B">
        <w:rPr>
          <w:rFonts w:ascii="Times New Roman" w:hAnsi="Times New Roman" w:cs="Times New Roman"/>
        </w:rPr>
        <w:t>Department of Mechanical Engineering</w:t>
      </w:r>
    </w:p>
    <w:p w14:paraId="58D2C51B" w14:textId="77777777" w:rsidR="000138B8" w:rsidRPr="00EB116B" w:rsidRDefault="000138B8" w:rsidP="000138B8">
      <w:pPr>
        <w:autoSpaceDE w:val="0"/>
        <w:autoSpaceDN w:val="0"/>
        <w:adjustRightInd w:val="0"/>
        <w:spacing w:after="0" w:line="480" w:lineRule="auto"/>
        <w:ind w:left="4320"/>
        <w:jc w:val="right"/>
        <w:rPr>
          <w:rFonts w:ascii="Times New Roman" w:hAnsi="Times New Roman" w:cs="Times New Roman"/>
        </w:rPr>
      </w:pPr>
      <w:r w:rsidRPr="00EB116B">
        <w:rPr>
          <w:rFonts w:ascii="Times New Roman" w:hAnsi="Times New Roman" w:cs="Times New Roman"/>
        </w:rPr>
        <w:t>Indian Institute of Technology Kanpur</w:t>
      </w:r>
    </w:p>
    <w:p w14:paraId="1004AF5E" w14:textId="28E08FC0" w:rsidR="000138B8" w:rsidRDefault="000138B8" w:rsidP="00D94277">
      <w:pPr>
        <w:ind w:left="5760" w:firstLine="1260"/>
      </w:pPr>
      <w:r w:rsidRPr="00EB116B">
        <w:rPr>
          <w:rFonts w:ascii="Times New Roman" w:hAnsi="Times New Roman" w:cs="Times New Roman"/>
        </w:rPr>
        <w:t>Kanpur 208016</w:t>
      </w:r>
    </w:p>
    <w:p w14:paraId="59117CD8" w14:textId="77777777" w:rsidR="006B642A" w:rsidRDefault="006B642A">
      <w:pPr>
        <w:rPr>
          <w:rFonts w:ascii="Times New Roman" w:eastAsia="Adobe Myungjo Std M" w:hAnsi="Times New Roman" w:cs="Times New Roman"/>
          <w:b/>
          <w:sz w:val="36"/>
          <w:szCs w:val="36"/>
        </w:rPr>
      </w:pPr>
    </w:p>
    <w:p w14:paraId="74FA4BFB" w14:textId="77777777" w:rsidR="00A565B1" w:rsidRPr="00A565B1" w:rsidRDefault="00A565B1" w:rsidP="00A565B1">
      <w:pPr>
        <w:pStyle w:val="ThesisTitle"/>
      </w:pPr>
    </w:p>
    <w:p w14:paraId="1F2D99DE" w14:textId="77777777" w:rsidR="00A565B1" w:rsidRDefault="00A565B1" w:rsidP="00A565B1">
      <w:pPr>
        <w:pStyle w:val="ThesisTitle"/>
      </w:pPr>
    </w:p>
    <w:p w14:paraId="58C20B48" w14:textId="77777777" w:rsidR="00A565B1" w:rsidRDefault="00A565B1" w:rsidP="00A565B1">
      <w:pPr>
        <w:pStyle w:val="ThesisTitle"/>
      </w:pPr>
    </w:p>
    <w:p w14:paraId="413AFE73" w14:textId="77777777" w:rsidR="00A565B1" w:rsidRDefault="00A565B1" w:rsidP="00A565B1">
      <w:pPr>
        <w:pStyle w:val="ThesisTitle"/>
      </w:pPr>
    </w:p>
    <w:p w14:paraId="4DE10AAD" w14:textId="77777777" w:rsidR="00A565B1" w:rsidRDefault="00A565B1" w:rsidP="00A565B1">
      <w:pPr>
        <w:pStyle w:val="ThesisTitle"/>
      </w:pPr>
    </w:p>
    <w:p w14:paraId="02A7E5C4" w14:textId="77777777" w:rsidR="00A565B1" w:rsidRDefault="00A565B1" w:rsidP="00A565B1">
      <w:pPr>
        <w:pStyle w:val="ThesisTitle"/>
        <w:sectPr w:rsidR="00A565B1" w:rsidSect="009A4F09">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418" w:right="1418" w:bottom="1418" w:left="1985" w:header="720" w:footer="720" w:gutter="0"/>
          <w:pgNumType w:fmt="lowerRoman" w:start="1"/>
          <w:cols w:space="720"/>
          <w:titlePg/>
          <w:docGrid w:linePitch="360"/>
        </w:sectPr>
      </w:pPr>
    </w:p>
    <w:p w14:paraId="77754683" w14:textId="77777777" w:rsidR="00F90B96" w:rsidRDefault="00F90B96" w:rsidP="00F90B96">
      <w:pPr>
        <w:pStyle w:val="ThesisTitle"/>
        <w:rPr>
          <w:color w:val="000000" w:themeColor="text1"/>
        </w:rPr>
      </w:pPr>
    </w:p>
    <w:p w14:paraId="52CE447A" w14:textId="77777777" w:rsidR="00E37A58" w:rsidRDefault="00E37A58" w:rsidP="006B642A">
      <w:pPr>
        <w:pStyle w:val="Title"/>
        <w:spacing w:line="360" w:lineRule="auto"/>
        <w:rPr>
          <w:sz w:val="40"/>
        </w:rPr>
      </w:pPr>
      <w:bookmarkStart w:id="1" w:name="_Toc482725167"/>
    </w:p>
    <w:p w14:paraId="4E25E299" w14:textId="77777777" w:rsidR="00E37A58" w:rsidRDefault="00E37A58" w:rsidP="006B642A">
      <w:pPr>
        <w:pStyle w:val="Title"/>
        <w:spacing w:line="360" w:lineRule="auto"/>
        <w:rPr>
          <w:sz w:val="40"/>
        </w:rPr>
      </w:pPr>
    </w:p>
    <w:p w14:paraId="258F53F8" w14:textId="508828F4" w:rsidR="006E7DF9" w:rsidRDefault="006E7DF9" w:rsidP="006B642A">
      <w:pPr>
        <w:pStyle w:val="Title"/>
        <w:spacing w:line="360" w:lineRule="auto"/>
        <w:rPr>
          <w:sz w:val="40"/>
        </w:rPr>
      </w:pPr>
      <w:r>
        <w:rPr>
          <w:noProof/>
          <w:sz w:val="40"/>
        </w:rPr>
        <w:drawing>
          <wp:anchor distT="0" distB="0" distL="114300" distR="114300" simplePos="0" relativeHeight="251841024" behindDoc="0" locked="0" layoutInCell="1" allowOverlap="1" wp14:anchorId="47813458" wp14:editId="3055B605">
            <wp:simplePos x="0" y="0"/>
            <wp:positionH relativeFrom="column">
              <wp:posOffset>-701675</wp:posOffset>
            </wp:positionH>
            <wp:positionV relativeFrom="paragraph">
              <wp:posOffset>-3810</wp:posOffset>
            </wp:positionV>
            <wp:extent cx="6537325" cy="5621655"/>
            <wp:effectExtent l="0" t="0" r="0" b="0"/>
            <wp:wrapSquare wrapText="bothSides"/>
            <wp:docPr id="5" name="Picture 5" descr="C:\Users\OMEN\Desktop\gaurav\thesis documents\certific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OMEN\Desktop\gaurav\thesis documents\certificat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37325" cy="5621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897372" w14:textId="522780E1" w:rsidR="006E7DF9" w:rsidRDefault="006E7DF9">
      <w:pPr>
        <w:rPr>
          <w:rFonts w:ascii="Times New Roman" w:eastAsiaTheme="majorEastAsia" w:hAnsi="Times New Roman" w:cs="Times New Roman"/>
          <w:b/>
          <w:spacing w:val="-10"/>
          <w:kern w:val="28"/>
          <w:sz w:val="40"/>
          <w:szCs w:val="56"/>
        </w:rPr>
      </w:pPr>
      <w:r>
        <w:rPr>
          <w:sz w:val="40"/>
        </w:rPr>
        <w:br w:type="page"/>
      </w:r>
    </w:p>
    <w:bookmarkEnd w:id="1"/>
    <w:p w14:paraId="6EE341FE" w14:textId="4021E6C1" w:rsidR="00013DC2" w:rsidRPr="00F95E2E" w:rsidRDefault="00BD6ECF" w:rsidP="00921D34">
      <w:pPr>
        <w:pStyle w:val="Title"/>
      </w:pPr>
      <w:r w:rsidRPr="00F055C8">
        <w:rPr>
          <w:sz w:val="44"/>
          <w:szCs w:val="44"/>
        </w:rPr>
        <w:lastRenderedPageBreak/>
        <w:t>A</w:t>
      </w:r>
      <w:r w:rsidRPr="00F055C8">
        <w:rPr>
          <w:sz w:val="36"/>
          <w:szCs w:val="36"/>
        </w:rPr>
        <w:t>BSTRACT</w:t>
      </w:r>
      <w:bookmarkEnd w:id="0"/>
    </w:p>
    <w:p w14:paraId="1F67A34A" w14:textId="246B63D8" w:rsidR="00BD6ECF" w:rsidRPr="00F055C8" w:rsidRDefault="00F055C8" w:rsidP="00F055C8">
      <w:pPr>
        <w:pStyle w:val="BodyText"/>
        <w:ind w:right="29" w:firstLine="0"/>
        <w:rPr>
          <w:rFonts w:ascii="Times New Roman" w:hAnsi="Times New Roman"/>
          <w:sz w:val="22"/>
          <w:szCs w:val="22"/>
        </w:rPr>
      </w:pPr>
      <w:r w:rsidRPr="00F055C8">
        <w:rPr>
          <w:rFonts w:ascii="Times New Roman" w:hAnsi="Times New Roman"/>
          <w:sz w:val="22"/>
          <w:szCs w:val="22"/>
        </w:rPr>
        <w:t xml:space="preserve">The present study aims at developing a deep neural network-based </w:t>
      </w:r>
      <w:r w:rsidR="00FC13E8">
        <w:rPr>
          <w:rFonts w:ascii="Times New Roman" w:hAnsi="Times New Roman"/>
          <w:sz w:val="22"/>
          <w:szCs w:val="22"/>
        </w:rPr>
        <w:t>M</w:t>
      </w:r>
      <w:r w:rsidRPr="00F055C8">
        <w:rPr>
          <w:rFonts w:ascii="Times New Roman" w:hAnsi="Times New Roman"/>
          <w:sz w:val="22"/>
          <w:szCs w:val="22"/>
        </w:rPr>
        <w:t>ulti</w:t>
      </w:r>
      <w:r w:rsidR="00945F14">
        <w:rPr>
          <w:rFonts w:ascii="Times New Roman" w:hAnsi="Times New Roman"/>
          <w:sz w:val="22"/>
          <w:szCs w:val="22"/>
        </w:rPr>
        <w:t>-</w:t>
      </w:r>
      <w:r w:rsidRPr="00F055C8">
        <w:rPr>
          <w:rFonts w:ascii="Times New Roman" w:hAnsi="Times New Roman"/>
          <w:sz w:val="22"/>
          <w:szCs w:val="22"/>
        </w:rPr>
        <w:t>label fault classifier for condition monitoring of the rotor system. Multilabel classification</w:t>
      </w:r>
      <w:r w:rsidR="00FC0893">
        <w:rPr>
          <w:rFonts w:ascii="Times New Roman" w:hAnsi="Times New Roman"/>
          <w:sz w:val="22"/>
          <w:szCs w:val="22"/>
        </w:rPr>
        <w:t xml:space="preserve"> is a </w:t>
      </w:r>
      <w:proofErr w:type="spellStart"/>
      <w:r w:rsidR="00FC0893">
        <w:rPr>
          <w:rFonts w:ascii="Times New Roman" w:hAnsi="Times New Roman"/>
          <w:sz w:val="22"/>
          <w:szCs w:val="22"/>
        </w:rPr>
        <w:t>generalised</w:t>
      </w:r>
      <w:proofErr w:type="spellEnd"/>
      <w:r w:rsidR="00FC0893">
        <w:rPr>
          <w:rFonts w:ascii="Times New Roman" w:hAnsi="Times New Roman"/>
          <w:sz w:val="22"/>
          <w:szCs w:val="22"/>
        </w:rPr>
        <w:t xml:space="preserve"> version of a M</w:t>
      </w:r>
      <w:r w:rsidRPr="00F055C8">
        <w:rPr>
          <w:rFonts w:ascii="Times New Roman" w:hAnsi="Times New Roman"/>
          <w:sz w:val="22"/>
          <w:szCs w:val="22"/>
        </w:rPr>
        <w:t xml:space="preserve">ulticlass classification problem in which one data point may belong to more than one target class. If there are </w:t>
      </w:r>
      <w:r w:rsidRPr="00E22328">
        <w:rPr>
          <w:rFonts w:ascii="Times New Roman" w:hAnsi="Times New Roman"/>
          <w:i/>
          <w:sz w:val="22"/>
          <w:szCs w:val="22"/>
        </w:rPr>
        <w:t>n</w:t>
      </w:r>
      <w:r w:rsidRPr="00F055C8">
        <w:rPr>
          <w:rFonts w:ascii="Times New Roman" w:hAnsi="Times New Roman"/>
          <w:sz w:val="22"/>
          <w:szCs w:val="22"/>
        </w:rPr>
        <w:t xml:space="preserve"> numbers of independent target classes, then the total numbers of possible combinations for any data point are</w:t>
      </w:r>
      <m:oMath>
        <m:r>
          <w:rPr>
            <w:rFonts w:ascii="Cambria Math" w:hAnsi="Cambria Math"/>
            <w:sz w:val="22"/>
            <w:szCs w:val="22"/>
          </w:rPr>
          <m:t xml:space="preserve"> </m:t>
        </m:r>
        <m:sSup>
          <m:sSupPr>
            <m:ctrlPr>
              <w:rPr>
                <w:rFonts w:ascii="Cambria Math" w:hAnsi="Cambria Math"/>
                <w:i/>
                <w:iCs/>
                <w:sz w:val="22"/>
                <w:szCs w:val="22"/>
              </w:rPr>
            </m:ctrlPr>
          </m:sSupPr>
          <m:e>
            <m:r>
              <w:rPr>
                <w:rFonts w:ascii="Cambria Math" w:hAnsi="Cambria Math"/>
                <w:sz w:val="22"/>
                <w:szCs w:val="22"/>
              </w:rPr>
              <m:t>2</m:t>
            </m:r>
          </m:e>
          <m:sup>
            <m:r>
              <w:rPr>
                <w:rFonts w:ascii="Cambria Math" w:hAnsi="Cambria Math"/>
                <w:sz w:val="22"/>
                <w:szCs w:val="22"/>
              </w:rPr>
              <m:t>n</m:t>
            </m:r>
          </m:sup>
        </m:sSup>
      </m:oMath>
      <w:r w:rsidRPr="00F055C8">
        <w:rPr>
          <w:rFonts w:ascii="Times New Roman" w:eastAsiaTheme="minorEastAsia" w:hAnsi="Times New Roman"/>
          <w:iCs/>
          <w:sz w:val="22"/>
          <w:szCs w:val="22"/>
        </w:rPr>
        <w:t xml:space="preserve">.As the </w:t>
      </w:r>
      <w:r w:rsidR="00FC0893">
        <w:rPr>
          <w:rFonts w:ascii="Times New Roman" w:eastAsiaTheme="minorEastAsia" w:hAnsi="Times New Roman"/>
          <w:iCs/>
          <w:sz w:val="22"/>
          <w:szCs w:val="22"/>
        </w:rPr>
        <w:t>n</w:t>
      </w:r>
      <w:r w:rsidRPr="00F055C8">
        <w:rPr>
          <w:rFonts w:ascii="Times New Roman" w:eastAsiaTheme="minorEastAsia" w:hAnsi="Times New Roman"/>
          <w:iCs/>
          <w:sz w:val="22"/>
          <w:szCs w:val="22"/>
        </w:rPr>
        <w:t xml:space="preserve">umber of classes increases, there is an exponential rise in the total </w:t>
      </w:r>
      <w:r w:rsidR="00E22328">
        <w:rPr>
          <w:rFonts w:ascii="Times New Roman" w:eastAsiaTheme="minorEastAsia" w:hAnsi="Times New Roman"/>
          <w:iCs/>
          <w:sz w:val="22"/>
          <w:szCs w:val="22"/>
        </w:rPr>
        <w:t>n</w:t>
      </w:r>
      <w:r w:rsidRPr="00F055C8">
        <w:rPr>
          <w:rFonts w:ascii="Times New Roman" w:eastAsiaTheme="minorEastAsia" w:hAnsi="Times New Roman"/>
          <w:iCs/>
          <w:sz w:val="22"/>
          <w:szCs w:val="22"/>
        </w:rPr>
        <w:t xml:space="preserve">umber of combinations. Therefore it is nearly impossible to collect data for all combinations and train network considering each combination as an individual class. The objective is to use deep learning protocol for </w:t>
      </w:r>
      <w:r w:rsidR="00FC0893">
        <w:rPr>
          <w:rFonts w:ascii="Times New Roman" w:eastAsiaTheme="minorEastAsia" w:hAnsi="Times New Roman"/>
          <w:bCs/>
          <w:iCs/>
          <w:sz w:val="22"/>
          <w:szCs w:val="22"/>
        </w:rPr>
        <w:t>M</w:t>
      </w:r>
      <w:r w:rsidR="00FC13E8">
        <w:rPr>
          <w:rFonts w:ascii="Times New Roman" w:eastAsiaTheme="minorEastAsia" w:hAnsi="Times New Roman"/>
          <w:bCs/>
          <w:iCs/>
          <w:sz w:val="22"/>
          <w:szCs w:val="22"/>
        </w:rPr>
        <w:t>ulti</w:t>
      </w:r>
      <w:r w:rsidR="00945F14">
        <w:rPr>
          <w:rFonts w:ascii="Times New Roman" w:eastAsiaTheme="minorEastAsia" w:hAnsi="Times New Roman"/>
          <w:bCs/>
          <w:iCs/>
          <w:sz w:val="22"/>
          <w:szCs w:val="22"/>
        </w:rPr>
        <w:t>-</w:t>
      </w:r>
      <w:r w:rsidRPr="00F055C8">
        <w:rPr>
          <w:rFonts w:ascii="Times New Roman" w:eastAsiaTheme="minorEastAsia" w:hAnsi="Times New Roman"/>
          <w:bCs/>
          <w:iCs/>
          <w:sz w:val="22"/>
          <w:szCs w:val="22"/>
        </w:rPr>
        <w:t xml:space="preserve">label </w:t>
      </w:r>
      <w:r w:rsidR="00E22328">
        <w:rPr>
          <w:rFonts w:ascii="Times New Roman" w:eastAsiaTheme="minorEastAsia" w:hAnsi="Times New Roman"/>
          <w:iCs/>
          <w:sz w:val="22"/>
          <w:szCs w:val="22"/>
        </w:rPr>
        <w:t>c</w:t>
      </w:r>
      <w:r w:rsidRPr="00F055C8">
        <w:rPr>
          <w:rFonts w:ascii="Times New Roman" w:eastAsiaTheme="minorEastAsia" w:hAnsi="Times New Roman"/>
          <w:iCs/>
          <w:sz w:val="22"/>
          <w:szCs w:val="22"/>
        </w:rPr>
        <w:t>lassification</w:t>
      </w:r>
      <w:r w:rsidRPr="00F055C8">
        <w:rPr>
          <w:rFonts w:ascii="Times New Roman" w:eastAsiaTheme="minorEastAsia" w:hAnsi="Times New Roman"/>
          <w:b/>
          <w:bCs/>
          <w:iCs/>
          <w:sz w:val="22"/>
          <w:szCs w:val="22"/>
        </w:rPr>
        <w:t xml:space="preserve"> </w:t>
      </w:r>
      <w:r w:rsidRPr="00F055C8">
        <w:rPr>
          <w:rFonts w:ascii="Times New Roman" w:eastAsiaTheme="minorEastAsia" w:hAnsi="Times New Roman"/>
          <w:iCs/>
          <w:sz w:val="22"/>
          <w:szCs w:val="22"/>
        </w:rPr>
        <w:t xml:space="preserve">of faults in the rotor system and to develop a </w:t>
      </w:r>
      <w:proofErr w:type="spellStart"/>
      <w:r w:rsidRPr="00F055C8">
        <w:rPr>
          <w:rFonts w:ascii="Times New Roman" w:eastAsiaTheme="minorEastAsia" w:hAnsi="Times New Roman"/>
          <w:iCs/>
          <w:sz w:val="22"/>
          <w:szCs w:val="22"/>
        </w:rPr>
        <w:t>generalised</w:t>
      </w:r>
      <w:proofErr w:type="spellEnd"/>
      <w:r w:rsidRPr="00F055C8">
        <w:rPr>
          <w:rFonts w:ascii="Times New Roman" w:eastAsiaTheme="minorEastAsia" w:hAnsi="Times New Roman"/>
          <w:b/>
          <w:bCs/>
          <w:iCs/>
          <w:sz w:val="22"/>
          <w:szCs w:val="22"/>
        </w:rPr>
        <w:t xml:space="preserve"> </w:t>
      </w:r>
      <w:r w:rsidR="00E22328">
        <w:rPr>
          <w:rFonts w:ascii="Times New Roman" w:eastAsiaTheme="minorEastAsia" w:hAnsi="Times New Roman"/>
          <w:iCs/>
          <w:sz w:val="22"/>
          <w:szCs w:val="22"/>
        </w:rPr>
        <w:t>m</w:t>
      </w:r>
      <w:r w:rsidRPr="00F055C8">
        <w:rPr>
          <w:rFonts w:ascii="Times New Roman" w:eastAsiaTheme="minorEastAsia" w:hAnsi="Times New Roman"/>
          <w:iCs/>
          <w:sz w:val="22"/>
          <w:szCs w:val="22"/>
        </w:rPr>
        <w:t xml:space="preserve">achine learning model for classification of both distinct and combined defects. </w:t>
      </w:r>
      <w:r w:rsidR="00E22328">
        <w:rPr>
          <w:rFonts w:ascii="Times New Roman" w:eastAsiaTheme="minorEastAsia" w:hAnsi="Times New Roman"/>
          <w:iCs/>
          <w:sz w:val="22"/>
          <w:szCs w:val="22"/>
        </w:rPr>
        <w:t>The methodology is as follows; v</w:t>
      </w:r>
      <w:r w:rsidRPr="00F055C8">
        <w:rPr>
          <w:rFonts w:ascii="Times New Roman" w:eastAsiaTheme="minorEastAsia" w:hAnsi="Times New Roman"/>
          <w:iCs/>
          <w:sz w:val="22"/>
          <w:szCs w:val="22"/>
        </w:rPr>
        <w:t>ibration response data corresponding to distinct faults collected by si</w:t>
      </w:r>
      <w:r w:rsidR="00E22328">
        <w:rPr>
          <w:rFonts w:ascii="Times New Roman" w:eastAsiaTheme="minorEastAsia" w:hAnsi="Times New Roman"/>
          <w:iCs/>
          <w:sz w:val="22"/>
          <w:szCs w:val="22"/>
        </w:rPr>
        <w:t>x sensors is used for training c</w:t>
      </w:r>
      <w:r w:rsidRPr="00F055C8">
        <w:rPr>
          <w:rFonts w:ascii="Times New Roman" w:eastAsiaTheme="minorEastAsia" w:hAnsi="Times New Roman"/>
          <w:iCs/>
          <w:sz w:val="22"/>
          <w:szCs w:val="22"/>
        </w:rPr>
        <w:t>onv</w:t>
      </w:r>
      <w:r w:rsidR="00E22328">
        <w:rPr>
          <w:rFonts w:ascii="Times New Roman" w:eastAsiaTheme="minorEastAsia" w:hAnsi="Times New Roman"/>
          <w:iCs/>
          <w:sz w:val="22"/>
          <w:szCs w:val="22"/>
        </w:rPr>
        <w:t>olutional neural n</w:t>
      </w:r>
      <w:r w:rsidRPr="00F055C8">
        <w:rPr>
          <w:rFonts w:ascii="Times New Roman" w:eastAsiaTheme="minorEastAsia" w:hAnsi="Times New Roman"/>
          <w:iCs/>
          <w:sz w:val="22"/>
          <w:szCs w:val="22"/>
        </w:rPr>
        <w:t xml:space="preserve">etwork, and testing is done on the data of both combined and distinct faults. For each distinct </w:t>
      </w:r>
      <w:r w:rsidR="007D16B3">
        <w:rPr>
          <w:rFonts w:ascii="Times New Roman" w:eastAsiaTheme="minorEastAsia" w:hAnsi="Times New Roman"/>
          <w:iCs/>
          <w:sz w:val="22"/>
          <w:szCs w:val="22"/>
        </w:rPr>
        <w:t>f</w:t>
      </w:r>
      <w:r w:rsidR="00E22328">
        <w:rPr>
          <w:rFonts w:ascii="Times New Roman" w:eastAsiaTheme="minorEastAsia" w:hAnsi="Times New Roman"/>
          <w:iCs/>
          <w:sz w:val="22"/>
          <w:szCs w:val="22"/>
        </w:rPr>
        <w:t>ault, one m</w:t>
      </w:r>
      <w:r w:rsidRPr="00F055C8">
        <w:rPr>
          <w:rFonts w:ascii="Times New Roman" w:eastAsiaTheme="minorEastAsia" w:hAnsi="Times New Roman"/>
          <w:iCs/>
          <w:sz w:val="22"/>
          <w:szCs w:val="22"/>
        </w:rPr>
        <w:t xml:space="preserve">odel is trained to predict whether that </w:t>
      </w:r>
      <w:r w:rsidR="007D16B3">
        <w:rPr>
          <w:rFonts w:ascii="Times New Roman" w:eastAsiaTheme="minorEastAsia" w:hAnsi="Times New Roman"/>
          <w:iCs/>
          <w:sz w:val="22"/>
          <w:szCs w:val="22"/>
        </w:rPr>
        <w:t>f</w:t>
      </w:r>
      <w:r w:rsidRPr="00F055C8">
        <w:rPr>
          <w:rFonts w:ascii="Times New Roman" w:eastAsiaTheme="minorEastAsia" w:hAnsi="Times New Roman"/>
          <w:iCs/>
          <w:sz w:val="22"/>
          <w:szCs w:val="22"/>
        </w:rPr>
        <w:t>ault is present or not in the system. As a result, 2 out of 7 combined faults are classified with an accuracy of 100%, while other combined faults are partially classified.</w:t>
      </w:r>
    </w:p>
    <w:p w14:paraId="65F004A7" w14:textId="383DA612" w:rsidR="00447F75" w:rsidRDefault="005103E6" w:rsidP="005103E6">
      <w:r>
        <w:br w:type="page"/>
      </w:r>
    </w:p>
    <w:p w14:paraId="0BEFE40A" w14:textId="77777777" w:rsidR="00447F75" w:rsidRDefault="00447F75" w:rsidP="00447F75">
      <w:pPr>
        <w:pStyle w:val="Title"/>
        <w:spacing w:line="360" w:lineRule="auto"/>
        <w:rPr>
          <w:rStyle w:val="BookTitle"/>
        </w:rPr>
      </w:pPr>
    </w:p>
    <w:p w14:paraId="0D0C0730" w14:textId="77777777" w:rsidR="00447F75" w:rsidRDefault="00447F75" w:rsidP="00447F75">
      <w:pPr>
        <w:pStyle w:val="Title"/>
        <w:spacing w:line="360" w:lineRule="auto"/>
        <w:rPr>
          <w:rStyle w:val="BookTitle"/>
        </w:rPr>
      </w:pPr>
    </w:p>
    <w:p w14:paraId="217C6EB7" w14:textId="77777777" w:rsidR="00447F75" w:rsidRDefault="00447F75" w:rsidP="00447F75">
      <w:pPr>
        <w:pStyle w:val="Title"/>
        <w:spacing w:line="360" w:lineRule="auto"/>
        <w:rPr>
          <w:rStyle w:val="BookTitle"/>
        </w:rPr>
      </w:pPr>
    </w:p>
    <w:p w14:paraId="3DB037C0" w14:textId="77777777" w:rsidR="00447F75" w:rsidRDefault="00447F75" w:rsidP="00447F75">
      <w:pPr>
        <w:pStyle w:val="Title"/>
        <w:spacing w:line="360" w:lineRule="auto"/>
        <w:rPr>
          <w:rStyle w:val="BookTitle"/>
        </w:rPr>
      </w:pPr>
    </w:p>
    <w:p w14:paraId="2C578F5A" w14:textId="77777777" w:rsidR="00447F75" w:rsidRDefault="00447F75" w:rsidP="00447F75">
      <w:pPr>
        <w:pStyle w:val="Title"/>
        <w:spacing w:line="360" w:lineRule="auto"/>
        <w:rPr>
          <w:rStyle w:val="BookTitle"/>
        </w:rPr>
      </w:pPr>
    </w:p>
    <w:p w14:paraId="362337ED" w14:textId="77777777" w:rsidR="00447F75" w:rsidRDefault="00447F75" w:rsidP="00447F75">
      <w:pPr>
        <w:pStyle w:val="Title"/>
        <w:spacing w:line="360" w:lineRule="auto"/>
        <w:rPr>
          <w:rStyle w:val="BookTitle"/>
        </w:rPr>
      </w:pPr>
    </w:p>
    <w:p w14:paraId="00255CD6" w14:textId="77777777" w:rsidR="00447F75" w:rsidRDefault="00447F75" w:rsidP="00447F75">
      <w:pPr>
        <w:pStyle w:val="Title"/>
        <w:spacing w:line="360" w:lineRule="auto"/>
        <w:rPr>
          <w:rStyle w:val="BookTitle"/>
        </w:rPr>
      </w:pPr>
    </w:p>
    <w:p w14:paraId="34673A23" w14:textId="77777777" w:rsidR="00447F75" w:rsidRDefault="00447F75" w:rsidP="00447F75">
      <w:pPr>
        <w:pStyle w:val="Title"/>
        <w:spacing w:line="360" w:lineRule="auto"/>
        <w:rPr>
          <w:rStyle w:val="BookTitle"/>
        </w:rPr>
      </w:pPr>
    </w:p>
    <w:p w14:paraId="36D32409" w14:textId="04669BDC" w:rsidR="00447F75" w:rsidRPr="006B642A" w:rsidRDefault="00447F75" w:rsidP="00447F75">
      <w:pPr>
        <w:pStyle w:val="Title"/>
        <w:spacing w:line="360" w:lineRule="auto"/>
        <w:rPr>
          <w:rStyle w:val="BookTitle"/>
        </w:rPr>
      </w:pPr>
      <w:r w:rsidRPr="006B642A">
        <w:rPr>
          <w:rStyle w:val="BookTitle"/>
        </w:rPr>
        <w:t xml:space="preserve">Dedicated to my </w:t>
      </w:r>
      <w:r w:rsidR="00676030">
        <w:rPr>
          <w:rStyle w:val="BookTitle"/>
        </w:rPr>
        <w:t>mother</w:t>
      </w:r>
    </w:p>
    <w:p w14:paraId="5D1A326D" w14:textId="19890332" w:rsidR="00447F75" w:rsidRDefault="00533709" w:rsidP="00447F75">
      <w:pPr>
        <w:pStyle w:val="Title"/>
        <w:spacing w:line="360" w:lineRule="auto"/>
        <w:rPr>
          <w:rStyle w:val="BookTitle"/>
        </w:rPr>
      </w:pPr>
      <w:r>
        <w:rPr>
          <w:rStyle w:val="BookTitle"/>
        </w:rPr>
        <w:t>Mrs</w:t>
      </w:r>
      <w:r w:rsidR="005E1B36">
        <w:rPr>
          <w:rStyle w:val="BookTitle"/>
        </w:rPr>
        <w:t>.</w:t>
      </w:r>
      <w:r>
        <w:rPr>
          <w:rStyle w:val="BookTitle"/>
        </w:rPr>
        <w:t xml:space="preserve"> Padma </w:t>
      </w:r>
      <w:proofErr w:type="spellStart"/>
      <w:r>
        <w:rPr>
          <w:rStyle w:val="BookTitle"/>
        </w:rPr>
        <w:t>Sahebrao</w:t>
      </w:r>
      <w:proofErr w:type="spellEnd"/>
      <w:r>
        <w:rPr>
          <w:rStyle w:val="BookTitle"/>
        </w:rPr>
        <w:t xml:space="preserve"> </w:t>
      </w:r>
      <w:proofErr w:type="spellStart"/>
      <w:r>
        <w:rPr>
          <w:rStyle w:val="BookTitle"/>
        </w:rPr>
        <w:t>Dhage</w:t>
      </w:r>
      <w:proofErr w:type="spellEnd"/>
    </w:p>
    <w:p w14:paraId="510D7289" w14:textId="77777777" w:rsidR="00447F75" w:rsidRDefault="00447F75" w:rsidP="00447F75">
      <w:pPr>
        <w:pStyle w:val="Title"/>
        <w:spacing w:line="360" w:lineRule="auto"/>
        <w:rPr>
          <w:rStyle w:val="BookTitle"/>
        </w:rPr>
        <w:sectPr w:rsidR="00447F75" w:rsidSect="00A07153">
          <w:footnotePr>
            <w:numFmt w:val="chicago"/>
            <w:numRestart w:val="eachSect"/>
          </w:footnotePr>
          <w:type w:val="continuous"/>
          <w:pgSz w:w="11907" w:h="16839" w:code="9"/>
          <w:pgMar w:top="1418" w:right="1418" w:bottom="1418" w:left="1985" w:header="720" w:footer="720" w:gutter="0"/>
          <w:pgNumType w:fmt="lowerRoman" w:start="1"/>
          <w:cols w:space="720"/>
          <w:docGrid w:linePitch="360"/>
        </w:sectPr>
      </w:pPr>
    </w:p>
    <w:p w14:paraId="78141E16" w14:textId="77777777" w:rsidR="00447F75" w:rsidRDefault="00447F75"/>
    <w:p w14:paraId="3018D476" w14:textId="77777777" w:rsidR="00447F75" w:rsidRDefault="00447F75">
      <w:r>
        <w:br w:type="page"/>
      </w:r>
    </w:p>
    <w:p w14:paraId="5404BD4C" w14:textId="77777777" w:rsidR="000968D2" w:rsidRDefault="000968D2" w:rsidP="00241B5E">
      <w:pPr>
        <w:pStyle w:val="Heading2"/>
        <w:numPr>
          <w:ilvl w:val="0"/>
          <w:numId w:val="0"/>
        </w:numPr>
        <w:ind w:left="709"/>
      </w:pPr>
      <w:bookmarkStart w:id="2" w:name="_Toc43914948"/>
      <w:r w:rsidRPr="00385720">
        <w:rPr>
          <w:sz w:val="40"/>
        </w:rPr>
        <w:lastRenderedPageBreak/>
        <w:t>A</w:t>
      </w:r>
      <w:r w:rsidRPr="00385720">
        <w:t>CKNOWLEDGEMENT</w:t>
      </w:r>
      <w:bookmarkEnd w:id="2"/>
    </w:p>
    <w:p w14:paraId="4CFC0CAE" w14:textId="1774E306" w:rsidR="007456F3" w:rsidRDefault="007456F3" w:rsidP="00F055C8">
      <w:pPr>
        <w:pStyle w:val="BodyText"/>
        <w:ind w:right="29" w:firstLine="0"/>
        <w:rPr>
          <w:rFonts w:ascii="Times New Roman" w:hAnsi="Times New Roman"/>
          <w:sz w:val="22"/>
          <w:szCs w:val="22"/>
        </w:rPr>
      </w:pPr>
      <w:r w:rsidRPr="007456F3">
        <w:rPr>
          <w:rFonts w:ascii="Times New Roman" w:hAnsi="Times New Roman"/>
          <w:sz w:val="22"/>
          <w:szCs w:val="22"/>
        </w:rPr>
        <w:t xml:space="preserve">I would first like to thank my thesis advisor </w:t>
      </w:r>
      <w:r>
        <w:rPr>
          <w:rFonts w:ascii="Times New Roman" w:hAnsi="Times New Roman"/>
          <w:sz w:val="22"/>
          <w:szCs w:val="22"/>
        </w:rPr>
        <w:t xml:space="preserve">Dr. </w:t>
      </w:r>
      <w:proofErr w:type="spellStart"/>
      <w:r>
        <w:rPr>
          <w:rFonts w:ascii="Times New Roman" w:hAnsi="Times New Roman"/>
          <w:sz w:val="22"/>
          <w:szCs w:val="22"/>
        </w:rPr>
        <w:t>Nalinaksh</w:t>
      </w:r>
      <w:proofErr w:type="spellEnd"/>
      <w:r>
        <w:rPr>
          <w:rFonts w:ascii="Times New Roman" w:hAnsi="Times New Roman"/>
          <w:sz w:val="22"/>
          <w:szCs w:val="22"/>
        </w:rPr>
        <w:t xml:space="preserve"> S. Vyas fo</w:t>
      </w:r>
      <w:r w:rsidR="00E51698">
        <w:rPr>
          <w:rFonts w:ascii="Times New Roman" w:hAnsi="Times New Roman"/>
          <w:sz w:val="22"/>
          <w:szCs w:val="22"/>
        </w:rPr>
        <w:t xml:space="preserve">r </w:t>
      </w:r>
      <w:r w:rsidR="001039E1">
        <w:rPr>
          <w:rFonts w:ascii="Times New Roman" w:hAnsi="Times New Roman"/>
          <w:sz w:val="22"/>
          <w:szCs w:val="22"/>
        </w:rPr>
        <w:t>guiding and supporting</w:t>
      </w:r>
      <w:r w:rsidRPr="007456F3">
        <w:rPr>
          <w:rFonts w:ascii="Times New Roman" w:hAnsi="Times New Roman"/>
          <w:sz w:val="22"/>
          <w:szCs w:val="22"/>
        </w:rPr>
        <w:t xml:space="preserve"> me in the right direction</w:t>
      </w:r>
      <w:r w:rsidR="00E51698">
        <w:rPr>
          <w:rFonts w:ascii="Times New Roman" w:hAnsi="Times New Roman"/>
          <w:sz w:val="22"/>
          <w:szCs w:val="22"/>
        </w:rPr>
        <w:t>.</w:t>
      </w:r>
      <w:r w:rsidR="00525462">
        <w:rPr>
          <w:rFonts w:ascii="Times New Roman" w:hAnsi="Times New Roman"/>
          <w:sz w:val="22"/>
          <w:szCs w:val="22"/>
        </w:rPr>
        <w:t xml:space="preserve"> </w:t>
      </w:r>
      <w:r w:rsidRPr="007456F3">
        <w:rPr>
          <w:rFonts w:ascii="Times New Roman" w:hAnsi="Times New Roman"/>
          <w:sz w:val="22"/>
          <w:szCs w:val="22"/>
        </w:rPr>
        <w:t>I would also like to thank</w:t>
      </w:r>
      <w:r w:rsidR="00525462">
        <w:rPr>
          <w:rFonts w:ascii="Times New Roman" w:hAnsi="Times New Roman"/>
          <w:sz w:val="22"/>
          <w:szCs w:val="22"/>
        </w:rPr>
        <w:t xml:space="preserve"> Major Jasdeep Singh, whose experimental data </w:t>
      </w:r>
      <w:r w:rsidR="001039E1">
        <w:rPr>
          <w:rFonts w:ascii="Times New Roman" w:hAnsi="Times New Roman"/>
          <w:sz w:val="22"/>
          <w:szCs w:val="22"/>
        </w:rPr>
        <w:t>was very useful</w:t>
      </w:r>
      <w:r w:rsidR="00525462">
        <w:rPr>
          <w:rFonts w:ascii="Times New Roman" w:hAnsi="Times New Roman"/>
          <w:sz w:val="22"/>
          <w:szCs w:val="22"/>
        </w:rPr>
        <w:t xml:space="preserve"> in the present study</w:t>
      </w:r>
      <w:r w:rsidR="001039E1">
        <w:rPr>
          <w:rFonts w:ascii="Times New Roman" w:hAnsi="Times New Roman"/>
          <w:sz w:val="22"/>
          <w:szCs w:val="22"/>
        </w:rPr>
        <w:t xml:space="preserve"> and Nikhil </w:t>
      </w:r>
      <w:proofErr w:type="spellStart"/>
      <w:r w:rsidR="001039E1">
        <w:rPr>
          <w:rFonts w:ascii="Times New Roman" w:hAnsi="Times New Roman"/>
          <w:sz w:val="22"/>
          <w:szCs w:val="22"/>
        </w:rPr>
        <w:t>Sonkul</w:t>
      </w:r>
      <w:proofErr w:type="spellEnd"/>
      <w:r w:rsidR="001039E1">
        <w:rPr>
          <w:rFonts w:ascii="Times New Roman" w:hAnsi="Times New Roman"/>
          <w:sz w:val="22"/>
          <w:szCs w:val="22"/>
        </w:rPr>
        <w:t xml:space="preserve"> who guided me</w:t>
      </w:r>
      <w:r w:rsidR="00EF2F2C">
        <w:rPr>
          <w:rFonts w:ascii="Times New Roman" w:hAnsi="Times New Roman"/>
          <w:sz w:val="22"/>
          <w:szCs w:val="22"/>
        </w:rPr>
        <w:t xml:space="preserve"> throughout my journey</w:t>
      </w:r>
      <w:r w:rsidR="00525462">
        <w:rPr>
          <w:rFonts w:ascii="Times New Roman" w:hAnsi="Times New Roman"/>
          <w:sz w:val="22"/>
          <w:szCs w:val="22"/>
        </w:rPr>
        <w:t xml:space="preserve">. </w:t>
      </w:r>
      <w:r w:rsidRPr="007456F3">
        <w:rPr>
          <w:rFonts w:ascii="Times New Roman" w:hAnsi="Times New Roman"/>
          <w:sz w:val="22"/>
          <w:szCs w:val="22"/>
        </w:rPr>
        <w:t xml:space="preserve">Without </w:t>
      </w:r>
      <w:r w:rsidR="00EF2F2C">
        <w:rPr>
          <w:rFonts w:ascii="Times New Roman" w:hAnsi="Times New Roman"/>
          <w:sz w:val="22"/>
          <w:szCs w:val="22"/>
        </w:rPr>
        <w:t>their</w:t>
      </w:r>
      <w:r w:rsidR="00525462">
        <w:rPr>
          <w:rFonts w:ascii="Times New Roman" w:hAnsi="Times New Roman"/>
          <w:sz w:val="22"/>
          <w:szCs w:val="22"/>
        </w:rPr>
        <w:t xml:space="preserve"> work the thesis objective could not have been achieved</w:t>
      </w:r>
      <w:r w:rsidRPr="007456F3">
        <w:rPr>
          <w:rFonts w:ascii="Times New Roman" w:hAnsi="Times New Roman"/>
          <w:sz w:val="22"/>
          <w:szCs w:val="22"/>
        </w:rPr>
        <w:t>.</w:t>
      </w:r>
      <w:r w:rsidR="00525462">
        <w:rPr>
          <w:rFonts w:ascii="Times New Roman" w:hAnsi="Times New Roman"/>
          <w:sz w:val="22"/>
          <w:szCs w:val="22"/>
        </w:rPr>
        <w:t xml:space="preserve"> </w:t>
      </w:r>
    </w:p>
    <w:p w14:paraId="6BF6E4A5" w14:textId="0DC86F26" w:rsidR="00A52FCF" w:rsidRDefault="00A52FCF" w:rsidP="00F055C8">
      <w:pPr>
        <w:pStyle w:val="BodyText"/>
        <w:ind w:right="29" w:firstLine="0"/>
        <w:rPr>
          <w:rFonts w:ascii="Times New Roman" w:hAnsi="Times New Roman"/>
          <w:sz w:val="22"/>
          <w:szCs w:val="22"/>
        </w:rPr>
      </w:pPr>
      <w:r w:rsidRPr="007456F3">
        <w:rPr>
          <w:rFonts w:ascii="Times New Roman" w:hAnsi="Times New Roman"/>
          <w:sz w:val="22"/>
          <w:szCs w:val="22"/>
        </w:rPr>
        <w:t xml:space="preserve">I must express my gratitude to my parents and to my </w:t>
      </w:r>
      <w:r>
        <w:rPr>
          <w:rFonts w:ascii="Times New Roman" w:hAnsi="Times New Roman"/>
          <w:sz w:val="22"/>
          <w:szCs w:val="22"/>
        </w:rPr>
        <w:t>sister</w:t>
      </w:r>
      <w:r w:rsidR="001039E1">
        <w:rPr>
          <w:rFonts w:ascii="Times New Roman" w:hAnsi="Times New Roman"/>
          <w:sz w:val="22"/>
          <w:szCs w:val="22"/>
        </w:rPr>
        <w:t>s</w:t>
      </w:r>
      <w:r w:rsidRPr="007456F3">
        <w:rPr>
          <w:rFonts w:ascii="Times New Roman" w:hAnsi="Times New Roman"/>
          <w:sz w:val="22"/>
          <w:szCs w:val="22"/>
        </w:rPr>
        <w:t xml:space="preserve"> for providing me </w:t>
      </w:r>
      <w:r w:rsidR="001039E1">
        <w:rPr>
          <w:rFonts w:ascii="Times New Roman" w:hAnsi="Times New Roman"/>
          <w:sz w:val="22"/>
          <w:szCs w:val="22"/>
        </w:rPr>
        <w:t>unconditional</w:t>
      </w:r>
      <w:r w:rsidRPr="007456F3">
        <w:rPr>
          <w:rFonts w:ascii="Times New Roman" w:hAnsi="Times New Roman"/>
          <w:sz w:val="22"/>
          <w:szCs w:val="22"/>
        </w:rPr>
        <w:t xml:space="preserve"> support and continuous encouragement throughout my years of study</w:t>
      </w:r>
      <w:r>
        <w:rPr>
          <w:rFonts w:ascii="Times New Roman" w:hAnsi="Times New Roman"/>
          <w:sz w:val="22"/>
          <w:szCs w:val="22"/>
        </w:rPr>
        <w:t>.</w:t>
      </w:r>
      <w:r w:rsidRPr="007456F3">
        <w:rPr>
          <w:rFonts w:ascii="Times New Roman" w:hAnsi="Times New Roman"/>
          <w:sz w:val="22"/>
          <w:szCs w:val="22"/>
        </w:rPr>
        <w:t xml:space="preserve"> This </w:t>
      </w:r>
      <w:r>
        <w:rPr>
          <w:rFonts w:ascii="Times New Roman" w:hAnsi="Times New Roman"/>
          <w:sz w:val="22"/>
          <w:szCs w:val="22"/>
        </w:rPr>
        <w:t>work</w:t>
      </w:r>
      <w:r w:rsidRPr="007456F3">
        <w:rPr>
          <w:rFonts w:ascii="Times New Roman" w:hAnsi="Times New Roman"/>
          <w:sz w:val="22"/>
          <w:szCs w:val="22"/>
        </w:rPr>
        <w:t xml:space="preserve"> would not have been possible without them. </w:t>
      </w:r>
    </w:p>
    <w:p w14:paraId="1F475F05" w14:textId="32BA012E" w:rsidR="00525462" w:rsidRPr="007456F3" w:rsidRDefault="00A52FCF" w:rsidP="00F055C8">
      <w:pPr>
        <w:pStyle w:val="BodyText"/>
        <w:ind w:right="29" w:firstLine="0"/>
        <w:rPr>
          <w:rFonts w:ascii="Times New Roman" w:hAnsi="Times New Roman"/>
          <w:sz w:val="22"/>
          <w:szCs w:val="22"/>
        </w:rPr>
      </w:pPr>
      <w:r w:rsidRPr="007456F3">
        <w:rPr>
          <w:rFonts w:ascii="Times New Roman" w:hAnsi="Times New Roman"/>
          <w:sz w:val="22"/>
          <w:szCs w:val="22"/>
        </w:rPr>
        <w:t xml:space="preserve">I thank to all my </w:t>
      </w:r>
      <w:r w:rsidR="00EF2F2C">
        <w:rPr>
          <w:rFonts w:ascii="Times New Roman" w:hAnsi="Times New Roman"/>
          <w:sz w:val="22"/>
          <w:szCs w:val="22"/>
        </w:rPr>
        <w:t>lab</w:t>
      </w:r>
      <w:r w:rsidRPr="007456F3">
        <w:rPr>
          <w:rFonts w:ascii="Times New Roman" w:hAnsi="Times New Roman"/>
          <w:sz w:val="22"/>
          <w:szCs w:val="22"/>
        </w:rPr>
        <w:t xml:space="preserve"> mates, </w:t>
      </w:r>
      <w:r w:rsidR="00EF2F2C">
        <w:rPr>
          <w:rFonts w:ascii="Times New Roman" w:hAnsi="Times New Roman"/>
          <w:sz w:val="22"/>
          <w:szCs w:val="22"/>
        </w:rPr>
        <w:t xml:space="preserve">O.P. Yadav, Ravi Kumar, Ajay, </w:t>
      </w:r>
      <w:proofErr w:type="spellStart"/>
      <w:r w:rsidR="00EF2F2C">
        <w:rPr>
          <w:rFonts w:ascii="Times New Roman" w:hAnsi="Times New Roman"/>
          <w:sz w:val="22"/>
          <w:szCs w:val="22"/>
        </w:rPr>
        <w:t>Tarun</w:t>
      </w:r>
      <w:proofErr w:type="spellEnd"/>
      <w:r w:rsidR="00EF2F2C">
        <w:rPr>
          <w:rFonts w:ascii="Times New Roman" w:hAnsi="Times New Roman"/>
          <w:sz w:val="22"/>
          <w:szCs w:val="22"/>
        </w:rPr>
        <w:t>, Chetan</w:t>
      </w:r>
      <w:r>
        <w:rPr>
          <w:rFonts w:ascii="Times New Roman" w:hAnsi="Times New Roman"/>
          <w:sz w:val="22"/>
          <w:szCs w:val="22"/>
        </w:rPr>
        <w:t xml:space="preserve"> and </w:t>
      </w:r>
      <w:proofErr w:type="spellStart"/>
      <w:r w:rsidR="00EF2F2C">
        <w:rPr>
          <w:rFonts w:ascii="Times New Roman" w:hAnsi="Times New Roman"/>
          <w:sz w:val="22"/>
          <w:szCs w:val="22"/>
        </w:rPr>
        <w:t>Rushabh</w:t>
      </w:r>
      <w:proofErr w:type="spellEnd"/>
      <w:r w:rsidRPr="007456F3">
        <w:rPr>
          <w:rFonts w:ascii="Times New Roman" w:hAnsi="Times New Roman"/>
          <w:sz w:val="22"/>
          <w:szCs w:val="22"/>
        </w:rPr>
        <w:t xml:space="preserve"> for </w:t>
      </w:r>
      <w:r>
        <w:rPr>
          <w:rFonts w:ascii="Times New Roman" w:hAnsi="Times New Roman"/>
          <w:sz w:val="22"/>
          <w:szCs w:val="22"/>
        </w:rPr>
        <w:t>their fruitful discussions throughout my institute tenure</w:t>
      </w:r>
      <w:r w:rsidR="00525462" w:rsidRPr="007456F3">
        <w:rPr>
          <w:rFonts w:ascii="Times New Roman" w:hAnsi="Times New Roman"/>
          <w:sz w:val="22"/>
          <w:szCs w:val="22"/>
        </w:rPr>
        <w:t>. I appreciate and extend my thanks to Mohsin Sir, Mr. Rohit</w:t>
      </w:r>
      <w:r>
        <w:rPr>
          <w:rFonts w:ascii="Times New Roman" w:hAnsi="Times New Roman"/>
          <w:sz w:val="22"/>
          <w:szCs w:val="22"/>
        </w:rPr>
        <w:t>,</w:t>
      </w:r>
      <w:r w:rsidR="00525462" w:rsidRPr="007456F3">
        <w:rPr>
          <w:rFonts w:ascii="Times New Roman" w:hAnsi="Times New Roman"/>
          <w:sz w:val="22"/>
          <w:szCs w:val="22"/>
        </w:rPr>
        <w:t xml:space="preserve"> Mr. </w:t>
      </w:r>
      <w:proofErr w:type="spellStart"/>
      <w:r>
        <w:rPr>
          <w:rFonts w:ascii="Times New Roman" w:hAnsi="Times New Roman"/>
          <w:sz w:val="22"/>
          <w:szCs w:val="22"/>
        </w:rPr>
        <w:t>Rams</w:t>
      </w:r>
      <w:r w:rsidRPr="007456F3">
        <w:rPr>
          <w:rFonts w:ascii="Times New Roman" w:hAnsi="Times New Roman"/>
          <w:sz w:val="22"/>
          <w:szCs w:val="22"/>
        </w:rPr>
        <w:t>hankar</w:t>
      </w:r>
      <w:proofErr w:type="spellEnd"/>
      <w:r w:rsidR="00EF2F2C">
        <w:rPr>
          <w:rFonts w:ascii="Times New Roman" w:hAnsi="Times New Roman"/>
          <w:sz w:val="22"/>
          <w:szCs w:val="22"/>
        </w:rPr>
        <w:t xml:space="preserve">, </w:t>
      </w:r>
      <w:proofErr w:type="spellStart"/>
      <w:r w:rsidR="00EF2F2C">
        <w:rPr>
          <w:rFonts w:ascii="Times New Roman" w:hAnsi="Times New Roman"/>
          <w:sz w:val="22"/>
          <w:szCs w:val="22"/>
        </w:rPr>
        <w:t>Mrs</w:t>
      </w:r>
      <w:proofErr w:type="spellEnd"/>
      <w:r w:rsidR="00EF2F2C">
        <w:rPr>
          <w:rFonts w:ascii="Times New Roman" w:hAnsi="Times New Roman"/>
          <w:sz w:val="22"/>
          <w:szCs w:val="22"/>
        </w:rPr>
        <w:t>, Shashi</w:t>
      </w:r>
      <w:r w:rsidR="00525462" w:rsidRPr="007456F3">
        <w:rPr>
          <w:rFonts w:ascii="Times New Roman" w:hAnsi="Times New Roman"/>
          <w:sz w:val="22"/>
          <w:szCs w:val="22"/>
        </w:rPr>
        <w:t xml:space="preserve"> for providing lively working environment and making my stay in laboratory comfortable.</w:t>
      </w:r>
      <w:r>
        <w:rPr>
          <w:rFonts w:ascii="Times New Roman" w:hAnsi="Times New Roman"/>
          <w:sz w:val="22"/>
          <w:szCs w:val="22"/>
        </w:rPr>
        <w:t xml:space="preserve"> </w:t>
      </w:r>
      <w:r w:rsidRPr="007456F3">
        <w:rPr>
          <w:rFonts w:ascii="Times New Roman" w:hAnsi="Times New Roman"/>
          <w:sz w:val="22"/>
          <w:szCs w:val="22"/>
        </w:rPr>
        <w:t>Thank you.</w:t>
      </w:r>
    </w:p>
    <w:p w14:paraId="1EB90F85" w14:textId="77777777" w:rsidR="007456F3" w:rsidRPr="00A52FCF" w:rsidRDefault="007456F3" w:rsidP="00A52FCF">
      <w:pPr>
        <w:pStyle w:val="BodyText"/>
        <w:ind w:right="29"/>
        <w:rPr>
          <w:rFonts w:ascii="Times New Roman" w:hAnsi="Times New Roman"/>
          <w:sz w:val="22"/>
          <w:szCs w:val="22"/>
        </w:rPr>
      </w:pPr>
    </w:p>
    <w:p w14:paraId="3C952BDF" w14:textId="77777777" w:rsidR="007456F3" w:rsidRPr="00A52FCF" w:rsidRDefault="007456F3" w:rsidP="00A52FCF">
      <w:pPr>
        <w:pStyle w:val="BodyText"/>
        <w:ind w:right="29"/>
        <w:rPr>
          <w:rFonts w:ascii="Times New Roman" w:hAnsi="Times New Roman"/>
          <w:sz w:val="22"/>
          <w:szCs w:val="22"/>
        </w:rPr>
      </w:pPr>
    </w:p>
    <w:p w14:paraId="41C0D996" w14:textId="6F258D80" w:rsidR="007456F3" w:rsidRPr="00A52FCF" w:rsidRDefault="00EF2F2C" w:rsidP="00A52FCF">
      <w:pPr>
        <w:pStyle w:val="BodyText"/>
        <w:ind w:right="29"/>
        <w:jc w:val="right"/>
        <w:rPr>
          <w:rFonts w:ascii="Times New Roman" w:hAnsi="Times New Roman"/>
          <w:sz w:val="22"/>
          <w:szCs w:val="22"/>
        </w:rPr>
      </w:pPr>
      <w:proofErr w:type="spellStart"/>
      <w:r>
        <w:rPr>
          <w:rFonts w:ascii="Times New Roman" w:hAnsi="Times New Roman"/>
          <w:sz w:val="22"/>
          <w:szCs w:val="22"/>
        </w:rPr>
        <w:t>Dhage</w:t>
      </w:r>
      <w:proofErr w:type="spellEnd"/>
      <w:r>
        <w:rPr>
          <w:rFonts w:ascii="Times New Roman" w:hAnsi="Times New Roman"/>
          <w:sz w:val="22"/>
          <w:szCs w:val="22"/>
        </w:rPr>
        <w:t xml:space="preserve"> Gaurav </w:t>
      </w:r>
      <w:proofErr w:type="spellStart"/>
      <w:r>
        <w:rPr>
          <w:rFonts w:ascii="Times New Roman" w:hAnsi="Times New Roman"/>
          <w:sz w:val="22"/>
          <w:szCs w:val="22"/>
        </w:rPr>
        <w:t>Sahebrao</w:t>
      </w:r>
      <w:proofErr w:type="spellEnd"/>
    </w:p>
    <w:p w14:paraId="50E51308" w14:textId="77777777" w:rsidR="007456F3" w:rsidRPr="00A52FCF" w:rsidRDefault="007456F3" w:rsidP="00A52FCF">
      <w:pPr>
        <w:pStyle w:val="BodyText"/>
        <w:ind w:right="29"/>
        <w:rPr>
          <w:rFonts w:ascii="Times New Roman" w:hAnsi="Times New Roman"/>
          <w:sz w:val="22"/>
          <w:szCs w:val="22"/>
        </w:rPr>
      </w:pPr>
    </w:p>
    <w:p w14:paraId="54DEEB51" w14:textId="77777777" w:rsidR="000968D2" w:rsidRPr="00A52FCF" w:rsidRDefault="000968D2" w:rsidP="00A52FCF">
      <w:pPr>
        <w:pStyle w:val="BodyText"/>
        <w:ind w:right="29"/>
        <w:rPr>
          <w:rFonts w:ascii="Times New Roman" w:hAnsi="Times New Roman"/>
          <w:sz w:val="22"/>
          <w:szCs w:val="22"/>
        </w:rPr>
      </w:pPr>
      <w:r w:rsidRPr="00A52FCF">
        <w:rPr>
          <w:rFonts w:ascii="Times New Roman" w:hAnsi="Times New Roman"/>
          <w:sz w:val="22"/>
          <w:szCs w:val="22"/>
        </w:rPr>
        <w:br w:type="page"/>
      </w:r>
    </w:p>
    <w:sdt>
      <w:sdtPr>
        <w:rPr>
          <w:rFonts w:ascii="Times New Roman" w:eastAsiaTheme="minorHAnsi" w:hAnsi="Times New Roman" w:cs="Times New Roman"/>
          <w:color w:val="auto"/>
          <w:sz w:val="22"/>
          <w:szCs w:val="22"/>
        </w:rPr>
        <w:id w:val="1584345683"/>
        <w:docPartObj>
          <w:docPartGallery w:val="Table of Contents"/>
          <w:docPartUnique/>
        </w:docPartObj>
      </w:sdtPr>
      <w:sdtEndPr>
        <w:rPr>
          <w:b/>
          <w:bCs/>
          <w:noProof/>
        </w:rPr>
      </w:sdtEndPr>
      <w:sdtContent>
        <w:p w14:paraId="06F6730C" w14:textId="77777777" w:rsidR="00DC7A16" w:rsidRPr="00241B5E" w:rsidRDefault="00DC7A16" w:rsidP="00241B5E">
          <w:pPr>
            <w:pStyle w:val="TOCHeading"/>
            <w:spacing w:line="360" w:lineRule="auto"/>
            <w:jc w:val="center"/>
            <w:rPr>
              <w:rStyle w:val="Heading1Char"/>
              <w:sz w:val="32"/>
              <w:szCs w:val="22"/>
            </w:rPr>
          </w:pPr>
          <w:r w:rsidRPr="00241B5E">
            <w:rPr>
              <w:rStyle w:val="Heading1Char"/>
              <w:szCs w:val="22"/>
            </w:rPr>
            <w:t>C</w:t>
          </w:r>
          <w:r w:rsidRPr="00241B5E">
            <w:rPr>
              <w:rStyle w:val="Heading1Char"/>
              <w:sz w:val="32"/>
              <w:szCs w:val="22"/>
            </w:rPr>
            <w:t>ONTENTS</w:t>
          </w:r>
        </w:p>
        <w:p w14:paraId="65BA83B5" w14:textId="77777777" w:rsidR="00241B5E" w:rsidRPr="00241B5E" w:rsidRDefault="00DC7A16" w:rsidP="00241B5E">
          <w:pPr>
            <w:pStyle w:val="TOC2"/>
            <w:spacing w:line="360" w:lineRule="auto"/>
            <w:rPr>
              <w:rFonts w:ascii="Times New Roman" w:eastAsiaTheme="minorEastAsia" w:hAnsi="Times New Roman" w:cs="Times New Roman"/>
              <w:noProof/>
              <w:lang w:val="en-GB" w:eastAsia="en-GB"/>
            </w:rPr>
          </w:pPr>
          <w:r w:rsidRPr="00241B5E">
            <w:rPr>
              <w:rFonts w:ascii="Times New Roman" w:hAnsi="Times New Roman" w:cs="Times New Roman"/>
            </w:rPr>
            <w:fldChar w:fldCharType="begin"/>
          </w:r>
          <w:r w:rsidRPr="00241B5E">
            <w:rPr>
              <w:rFonts w:ascii="Times New Roman" w:hAnsi="Times New Roman" w:cs="Times New Roman"/>
            </w:rPr>
            <w:instrText xml:space="preserve"> TOC \o "1-3" \h \z \u </w:instrText>
          </w:r>
          <w:r w:rsidRPr="00241B5E">
            <w:rPr>
              <w:rFonts w:ascii="Times New Roman" w:hAnsi="Times New Roman" w:cs="Times New Roman"/>
            </w:rPr>
            <w:fldChar w:fldCharType="separate"/>
          </w:r>
          <w:hyperlink w:anchor="_Toc43914948" w:history="1">
            <w:r w:rsidR="00241B5E" w:rsidRPr="00241B5E">
              <w:rPr>
                <w:rStyle w:val="Hyperlink"/>
                <w:rFonts w:ascii="Times New Roman" w:hAnsi="Times New Roman" w:cs="Times New Roman"/>
                <w:noProof/>
              </w:rPr>
              <w:t>ACKNOWLEDGEMENT</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48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v</w:t>
            </w:r>
            <w:r w:rsidR="00241B5E" w:rsidRPr="00241B5E">
              <w:rPr>
                <w:rFonts w:ascii="Times New Roman" w:hAnsi="Times New Roman" w:cs="Times New Roman"/>
                <w:noProof/>
                <w:webHidden/>
              </w:rPr>
              <w:fldChar w:fldCharType="end"/>
            </w:r>
          </w:hyperlink>
        </w:p>
        <w:p w14:paraId="3F5BB4EF" w14:textId="77777777" w:rsidR="00241B5E" w:rsidRPr="00241B5E" w:rsidRDefault="004270A2" w:rsidP="00241B5E">
          <w:pPr>
            <w:pStyle w:val="TOC2"/>
            <w:spacing w:line="360" w:lineRule="auto"/>
            <w:rPr>
              <w:rFonts w:ascii="Times New Roman" w:eastAsiaTheme="minorEastAsia" w:hAnsi="Times New Roman" w:cs="Times New Roman"/>
              <w:noProof/>
              <w:lang w:val="en-GB" w:eastAsia="en-GB"/>
            </w:rPr>
          </w:pPr>
          <w:hyperlink w:anchor="_Toc43914949" w:history="1">
            <w:r w:rsidR="00241B5E" w:rsidRPr="00241B5E">
              <w:rPr>
                <w:rStyle w:val="Hyperlink"/>
                <w:rFonts w:ascii="Times New Roman" w:hAnsi="Times New Roman" w:cs="Times New Roman"/>
                <w:noProof/>
              </w:rPr>
              <w:t>LIST of FIGURE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49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vii</w:t>
            </w:r>
            <w:r w:rsidR="00241B5E" w:rsidRPr="00241B5E">
              <w:rPr>
                <w:rFonts w:ascii="Times New Roman" w:hAnsi="Times New Roman" w:cs="Times New Roman"/>
                <w:noProof/>
                <w:webHidden/>
              </w:rPr>
              <w:fldChar w:fldCharType="end"/>
            </w:r>
          </w:hyperlink>
        </w:p>
        <w:p w14:paraId="3C390A2B" w14:textId="77777777" w:rsidR="00241B5E" w:rsidRPr="00241B5E" w:rsidRDefault="004270A2" w:rsidP="00241B5E">
          <w:pPr>
            <w:pStyle w:val="TOC2"/>
            <w:spacing w:line="360" w:lineRule="auto"/>
            <w:rPr>
              <w:rFonts w:ascii="Times New Roman" w:eastAsiaTheme="minorEastAsia" w:hAnsi="Times New Roman" w:cs="Times New Roman"/>
              <w:noProof/>
              <w:lang w:val="en-GB" w:eastAsia="en-GB"/>
            </w:rPr>
          </w:pPr>
          <w:hyperlink w:anchor="_Toc43914950" w:history="1">
            <w:r w:rsidR="00241B5E" w:rsidRPr="00241B5E">
              <w:rPr>
                <w:rStyle w:val="Hyperlink"/>
                <w:rFonts w:ascii="Times New Roman" w:hAnsi="Times New Roman" w:cs="Times New Roman"/>
                <w:noProof/>
              </w:rPr>
              <w:t>LIST of TABLE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0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ix</w:t>
            </w:r>
            <w:r w:rsidR="00241B5E" w:rsidRPr="00241B5E">
              <w:rPr>
                <w:rFonts w:ascii="Times New Roman" w:hAnsi="Times New Roman" w:cs="Times New Roman"/>
                <w:noProof/>
                <w:webHidden/>
              </w:rPr>
              <w:fldChar w:fldCharType="end"/>
            </w:r>
          </w:hyperlink>
        </w:p>
        <w:p w14:paraId="7347E930" w14:textId="77777777" w:rsidR="00241B5E" w:rsidRPr="00241B5E" w:rsidRDefault="004270A2" w:rsidP="00241B5E">
          <w:pPr>
            <w:pStyle w:val="TOC2"/>
            <w:tabs>
              <w:tab w:val="left" w:pos="1540"/>
            </w:tabs>
            <w:spacing w:line="360" w:lineRule="auto"/>
            <w:rPr>
              <w:rFonts w:ascii="Times New Roman" w:eastAsiaTheme="minorEastAsia" w:hAnsi="Times New Roman" w:cs="Times New Roman"/>
              <w:noProof/>
              <w:lang w:val="en-GB" w:eastAsia="en-GB"/>
            </w:rPr>
          </w:pPr>
          <w:hyperlink w:anchor="_Toc43914951" w:history="1">
            <w:r w:rsidR="00241B5E" w:rsidRPr="00241B5E">
              <w:rPr>
                <w:rStyle w:val="Hyperlink"/>
                <w:rFonts w:ascii="Times New Roman" w:hAnsi="Times New Roman" w:cs="Times New Roman"/>
                <w:noProof/>
                <w14:scene3d>
                  <w14:camera w14:prst="orthographicFront"/>
                  <w14:lightRig w14:rig="threePt" w14:dir="t">
                    <w14:rot w14:lat="0" w14:lon="0" w14:rev="0"/>
                  </w14:lightRig>
                </w14:scene3d>
              </w:rPr>
              <w:t>CHAPTER 1</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INTRODUCTION</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1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w:t>
            </w:r>
            <w:r w:rsidR="00241B5E" w:rsidRPr="00241B5E">
              <w:rPr>
                <w:rFonts w:ascii="Times New Roman" w:hAnsi="Times New Roman" w:cs="Times New Roman"/>
                <w:noProof/>
                <w:webHidden/>
              </w:rPr>
              <w:fldChar w:fldCharType="end"/>
            </w:r>
          </w:hyperlink>
        </w:p>
        <w:p w14:paraId="28C9C0EA" w14:textId="77777777" w:rsidR="00241B5E" w:rsidRPr="00241B5E" w:rsidRDefault="004270A2" w:rsidP="00241B5E">
          <w:pPr>
            <w:pStyle w:val="TOC2"/>
            <w:tabs>
              <w:tab w:val="left" w:pos="1540"/>
            </w:tabs>
            <w:spacing w:line="360" w:lineRule="auto"/>
            <w:rPr>
              <w:rFonts w:ascii="Times New Roman" w:eastAsiaTheme="minorEastAsia" w:hAnsi="Times New Roman" w:cs="Times New Roman"/>
              <w:noProof/>
              <w:lang w:val="en-GB" w:eastAsia="en-GB"/>
            </w:rPr>
          </w:pPr>
          <w:hyperlink w:anchor="_Toc43914952" w:history="1">
            <w:r w:rsidR="00241B5E" w:rsidRPr="00241B5E">
              <w:rPr>
                <w:rStyle w:val="Hyperlink"/>
                <w:rFonts w:ascii="Times New Roman" w:hAnsi="Times New Roman" w:cs="Times New Roman"/>
                <w:noProof/>
                <w14:scene3d>
                  <w14:camera w14:prst="orthographicFront"/>
                  <w14:lightRig w14:rig="threePt" w14:dir="t">
                    <w14:rot w14:lat="0" w14:lon="0" w14:rev="0"/>
                  </w14:lightRig>
                </w14:scene3d>
              </w:rPr>
              <w:t>CHAPTER 2</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LITERATURE REVIEW</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2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4</w:t>
            </w:r>
            <w:r w:rsidR="00241B5E" w:rsidRPr="00241B5E">
              <w:rPr>
                <w:rFonts w:ascii="Times New Roman" w:hAnsi="Times New Roman" w:cs="Times New Roman"/>
                <w:noProof/>
                <w:webHidden/>
              </w:rPr>
              <w:fldChar w:fldCharType="end"/>
            </w:r>
          </w:hyperlink>
        </w:p>
        <w:p w14:paraId="5EFA88D4" w14:textId="77777777" w:rsidR="00241B5E" w:rsidRPr="00241B5E" w:rsidRDefault="004270A2" w:rsidP="00241B5E">
          <w:pPr>
            <w:pStyle w:val="TOC2"/>
            <w:tabs>
              <w:tab w:val="left" w:pos="1540"/>
            </w:tabs>
            <w:spacing w:line="360" w:lineRule="auto"/>
            <w:rPr>
              <w:rFonts w:ascii="Times New Roman" w:eastAsiaTheme="minorEastAsia" w:hAnsi="Times New Roman" w:cs="Times New Roman"/>
              <w:noProof/>
              <w:lang w:val="en-GB" w:eastAsia="en-GB"/>
            </w:rPr>
          </w:pPr>
          <w:hyperlink w:anchor="_Toc43914953" w:history="1">
            <w:r w:rsidR="00241B5E" w:rsidRPr="00241B5E">
              <w:rPr>
                <w:rStyle w:val="Hyperlink"/>
                <w:rFonts w:ascii="Times New Roman" w:hAnsi="Times New Roman" w:cs="Times New Roman"/>
                <w:noProof/>
                <w14:scene3d>
                  <w14:camera w14:prst="orthographicFront"/>
                  <w14:lightRig w14:rig="threePt" w14:dir="t">
                    <w14:rot w14:lat="0" w14:lon="0" w14:rev="0"/>
                  </w14:lightRig>
                </w14:scene3d>
              </w:rPr>
              <w:t>CHAPTER 3</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MACHINE LEARNING &amp; MULTI-LABEL CLASSIFICATION</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3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7</w:t>
            </w:r>
            <w:r w:rsidR="00241B5E" w:rsidRPr="00241B5E">
              <w:rPr>
                <w:rFonts w:ascii="Times New Roman" w:hAnsi="Times New Roman" w:cs="Times New Roman"/>
                <w:noProof/>
                <w:webHidden/>
              </w:rPr>
              <w:fldChar w:fldCharType="end"/>
            </w:r>
          </w:hyperlink>
        </w:p>
        <w:p w14:paraId="4C601338"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54" w:history="1">
            <w:r w:rsidR="00241B5E" w:rsidRPr="00241B5E">
              <w:rPr>
                <w:rStyle w:val="Hyperlink"/>
                <w:rFonts w:ascii="Times New Roman" w:hAnsi="Times New Roman" w:cs="Times New Roman"/>
                <w:noProof/>
              </w:rPr>
              <w:t>3.1</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Artificial Neural Network</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4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7</w:t>
            </w:r>
            <w:r w:rsidR="00241B5E" w:rsidRPr="00241B5E">
              <w:rPr>
                <w:rFonts w:ascii="Times New Roman" w:hAnsi="Times New Roman" w:cs="Times New Roman"/>
                <w:noProof/>
                <w:webHidden/>
              </w:rPr>
              <w:fldChar w:fldCharType="end"/>
            </w:r>
          </w:hyperlink>
        </w:p>
        <w:p w14:paraId="1CCE1BE5"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55" w:history="1">
            <w:r w:rsidR="00241B5E" w:rsidRPr="00241B5E">
              <w:rPr>
                <w:rStyle w:val="Hyperlink"/>
                <w:rFonts w:ascii="Times New Roman" w:hAnsi="Times New Roman" w:cs="Times New Roman"/>
                <w:noProof/>
              </w:rPr>
              <w:t>3.2</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Convolutional Neural Network</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5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8</w:t>
            </w:r>
            <w:r w:rsidR="00241B5E" w:rsidRPr="00241B5E">
              <w:rPr>
                <w:rFonts w:ascii="Times New Roman" w:hAnsi="Times New Roman" w:cs="Times New Roman"/>
                <w:noProof/>
                <w:webHidden/>
              </w:rPr>
              <w:fldChar w:fldCharType="end"/>
            </w:r>
          </w:hyperlink>
        </w:p>
        <w:p w14:paraId="2A10DDC9"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56" w:history="1">
            <w:r w:rsidR="00241B5E" w:rsidRPr="00241B5E">
              <w:rPr>
                <w:rStyle w:val="Hyperlink"/>
                <w:rFonts w:ascii="Times New Roman" w:hAnsi="Times New Roman" w:cs="Times New Roman"/>
                <w:noProof/>
              </w:rPr>
              <w:t>3.3</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Convolution Layer</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6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9</w:t>
            </w:r>
            <w:r w:rsidR="00241B5E" w:rsidRPr="00241B5E">
              <w:rPr>
                <w:rFonts w:ascii="Times New Roman" w:hAnsi="Times New Roman" w:cs="Times New Roman"/>
                <w:noProof/>
                <w:webHidden/>
              </w:rPr>
              <w:fldChar w:fldCharType="end"/>
            </w:r>
          </w:hyperlink>
        </w:p>
        <w:p w14:paraId="64192755"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57" w:history="1">
            <w:r w:rsidR="00241B5E" w:rsidRPr="00241B5E">
              <w:rPr>
                <w:rStyle w:val="Hyperlink"/>
                <w:rFonts w:ascii="Times New Roman" w:hAnsi="Times New Roman" w:cs="Times New Roman"/>
                <w:noProof/>
              </w:rPr>
              <w:t>3.4</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Batch Normlisation Layer</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7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1</w:t>
            </w:r>
            <w:r w:rsidR="00241B5E" w:rsidRPr="00241B5E">
              <w:rPr>
                <w:rFonts w:ascii="Times New Roman" w:hAnsi="Times New Roman" w:cs="Times New Roman"/>
                <w:noProof/>
                <w:webHidden/>
              </w:rPr>
              <w:fldChar w:fldCharType="end"/>
            </w:r>
          </w:hyperlink>
        </w:p>
        <w:p w14:paraId="3406D460"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58" w:history="1">
            <w:r w:rsidR="00241B5E" w:rsidRPr="00241B5E">
              <w:rPr>
                <w:rStyle w:val="Hyperlink"/>
                <w:rFonts w:ascii="Times New Roman" w:hAnsi="Times New Roman" w:cs="Times New Roman"/>
                <w:noProof/>
              </w:rPr>
              <w:t>3.5</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Dropout Layer</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8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2</w:t>
            </w:r>
            <w:r w:rsidR="00241B5E" w:rsidRPr="00241B5E">
              <w:rPr>
                <w:rFonts w:ascii="Times New Roman" w:hAnsi="Times New Roman" w:cs="Times New Roman"/>
                <w:noProof/>
                <w:webHidden/>
              </w:rPr>
              <w:fldChar w:fldCharType="end"/>
            </w:r>
          </w:hyperlink>
        </w:p>
        <w:p w14:paraId="050E4151"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59" w:history="1">
            <w:r w:rsidR="00241B5E" w:rsidRPr="00241B5E">
              <w:rPr>
                <w:rStyle w:val="Hyperlink"/>
                <w:rFonts w:ascii="Times New Roman" w:hAnsi="Times New Roman" w:cs="Times New Roman"/>
                <w:noProof/>
              </w:rPr>
              <w:t>3.6</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Activation Function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59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2</w:t>
            </w:r>
            <w:r w:rsidR="00241B5E" w:rsidRPr="00241B5E">
              <w:rPr>
                <w:rFonts w:ascii="Times New Roman" w:hAnsi="Times New Roman" w:cs="Times New Roman"/>
                <w:noProof/>
                <w:webHidden/>
              </w:rPr>
              <w:fldChar w:fldCharType="end"/>
            </w:r>
          </w:hyperlink>
        </w:p>
        <w:p w14:paraId="0EEC7D1F"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60" w:history="1">
            <w:r w:rsidR="00241B5E" w:rsidRPr="00241B5E">
              <w:rPr>
                <w:rStyle w:val="Hyperlink"/>
                <w:rFonts w:ascii="Times New Roman" w:eastAsia="Calibri" w:hAnsi="Times New Roman" w:cs="Times New Roman"/>
                <w:bCs/>
                <w:noProof/>
                <w:lang w:val="en-IN" w:bidi="hi-IN"/>
              </w:rPr>
              <w:t>3.7</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eastAsia="Calibri" w:hAnsi="Times New Roman" w:cs="Times New Roman"/>
                <w:bCs/>
                <w:noProof/>
                <w:lang w:val="en-IN" w:bidi="hi-IN"/>
              </w:rPr>
              <w:t>Multi-Label Classification</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0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4</w:t>
            </w:r>
            <w:r w:rsidR="00241B5E" w:rsidRPr="00241B5E">
              <w:rPr>
                <w:rFonts w:ascii="Times New Roman" w:hAnsi="Times New Roman" w:cs="Times New Roman"/>
                <w:noProof/>
                <w:webHidden/>
              </w:rPr>
              <w:fldChar w:fldCharType="end"/>
            </w:r>
          </w:hyperlink>
        </w:p>
        <w:p w14:paraId="2188C6AF"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61" w:history="1">
            <w:r w:rsidR="00241B5E" w:rsidRPr="00241B5E">
              <w:rPr>
                <w:rStyle w:val="Hyperlink"/>
                <w:rFonts w:ascii="Times New Roman" w:hAnsi="Times New Roman" w:cs="Times New Roman"/>
                <w:noProof/>
              </w:rPr>
              <w:t>3.8</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Remark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1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6</w:t>
            </w:r>
            <w:r w:rsidR="00241B5E" w:rsidRPr="00241B5E">
              <w:rPr>
                <w:rFonts w:ascii="Times New Roman" w:hAnsi="Times New Roman" w:cs="Times New Roman"/>
                <w:noProof/>
                <w:webHidden/>
              </w:rPr>
              <w:fldChar w:fldCharType="end"/>
            </w:r>
          </w:hyperlink>
        </w:p>
        <w:p w14:paraId="173AF8CD" w14:textId="77777777" w:rsidR="00241B5E" w:rsidRPr="00241B5E" w:rsidRDefault="004270A2" w:rsidP="00241B5E">
          <w:pPr>
            <w:pStyle w:val="TOC2"/>
            <w:tabs>
              <w:tab w:val="left" w:pos="1540"/>
            </w:tabs>
            <w:spacing w:line="360" w:lineRule="auto"/>
            <w:rPr>
              <w:rFonts w:ascii="Times New Roman" w:eastAsiaTheme="minorEastAsia" w:hAnsi="Times New Roman" w:cs="Times New Roman"/>
              <w:noProof/>
              <w:lang w:val="en-GB" w:eastAsia="en-GB"/>
            </w:rPr>
          </w:pPr>
          <w:hyperlink w:anchor="_Toc43914962" w:history="1">
            <w:r w:rsidR="00241B5E" w:rsidRPr="00241B5E">
              <w:rPr>
                <w:rStyle w:val="Hyperlink"/>
                <w:rFonts w:ascii="Times New Roman" w:hAnsi="Times New Roman" w:cs="Times New Roman"/>
                <w:noProof/>
                <w14:scene3d>
                  <w14:camera w14:prst="orthographicFront"/>
                  <w14:lightRig w14:rig="threePt" w14:dir="t">
                    <w14:rot w14:lat="0" w14:lon="0" w14:rev="0"/>
                  </w14:lightRig>
                </w14:scene3d>
              </w:rPr>
              <w:t>CHAPTER 4</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ROTOR SYSTEM &amp; DATA</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2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7</w:t>
            </w:r>
            <w:r w:rsidR="00241B5E" w:rsidRPr="00241B5E">
              <w:rPr>
                <w:rFonts w:ascii="Times New Roman" w:hAnsi="Times New Roman" w:cs="Times New Roman"/>
                <w:noProof/>
                <w:webHidden/>
              </w:rPr>
              <w:fldChar w:fldCharType="end"/>
            </w:r>
          </w:hyperlink>
        </w:p>
        <w:p w14:paraId="4C67800D"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63" w:history="1">
            <w:r w:rsidR="00241B5E" w:rsidRPr="00241B5E">
              <w:rPr>
                <w:rStyle w:val="Hyperlink"/>
                <w:rFonts w:ascii="Times New Roman" w:hAnsi="Times New Roman" w:cs="Times New Roman"/>
                <w:noProof/>
              </w:rPr>
              <w:t>4.1</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Machine Fault Simulator</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3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7</w:t>
            </w:r>
            <w:r w:rsidR="00241B5E" w:rsidRPr="00241B5E">
              <w:rPr>
                <w:rFonts w:ascii="Times New Roman" w:hAnsi="Times New Roman" w:cs="Times New Roman"/>
                <w:noProof/>
                <w:webHidden/>
              </w:rPr>
              <w:fldChar w:fldCharType="end"/>
            </w:r>
          </w:hyperlink>
        </w:p>
        <w:p w14:paraId="39A859AD"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64" w:history="1">
            <w:r w:rsidR="00241B5E" w:rsidRPr="00241B5E">
              <w:rPr>
                <w:rStyle w:val="Hyperlink"/>
                <w:rFonts w:ascii="Times New Roman" w:hAnsi="Times New Roman" w:cs="Times New Roman"/>
                <w:noProof/>
              </w:rPr>
              <w:t>4.2</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Rotor System &amp; Data Acquisition</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4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7</w:t>
            </w:r>
            <w:r w:rsidR="00241B5E" w:rsidRPr="00241B5E">
              <w:rPr>
                <w:rFonts w:ascii="Times New Roman" w:hAnsi="Times New Roman" w:cs="Times New Roman"/>
                <w:noProof/>
                <w:webHidden/>
              </w:rPr>
              <w:fldChar w:fldCharType="end"/>
            </w:r>
          </w:hyperlink>
        </w:p>
        <w:p w14:paraId="0A850B5B"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65" w:history="1">
            <w:r w:rsidR="00241B5E" w:rsidRPr="00241B5E">
              <w:rPr>
                <w:rStyle w:val="Hyperlink"/>
                <w:rFonts w:ascii="Times New Roman" w:hAnsi="Times New Roman" w:cs="Times New Roman"/>
                <w:noProof/>
              </w:rPr>
              <w:t>4.3</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Types of Fault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5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18</w:t>
            </w:r>
            <w:r w:rsidR="00241B5E" w:rsidRPr="00241B5E">
              <w:rPr>
                <w:rFonts w:ascii="Times New Roman" w:hAnsi="Times New Roman" w:cs="Times New Roman"/>
                <w:noProof/>
                <w:webHidden/>
              </w:rPr>
              <w:fldChar w:fldCharType="end"/>
            </w:r>
          </w:hyperlink>
        </w:p>
        <w:p w14:paraId="2D115CCE"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66" w:history="1">
            <w:r w:rsidR="00241B5E" w:rsidRPr="00241B5E">
              <w:rPr>
                <w:rStyle w:val="Hyperlink"/>
                <w:rFonts w:ascii="Times New Roman" w:hAnsi="Times New Roman" w:cs="Times New Roman"/>
                <w:noProof/>
              </w:rPr>
              <w:t>4.4</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Remark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6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24</w:t>
            </w:r>
            <w:r w:rsidR="00241B5E" w:rsidRPr="00241B5E">
              <w:rPr>
                <w:rFonts w:ascii="Times New Roman" w:hAnsi="Times New Roman" w:cs="Times New Roman"/>
                <w:noProof/>
                <w:webHidden/>
              </w:rPr>
              <w:fldChar w:fldCharType="end"/>
            </w:r>
          </w:hyperlink>
        </w:p>
        <w:p w14:paraId="0E220DE6" w14:textId="77777777" w:rsidR="00241B5E" w:rsidRPr="00241B5E" w:rsidRDefault="004270A2" w:rsidP="00241B5E">
          <w:pPr>
            <w:pStyle w:val="TOC2"/>
            <w:tabs>
              <w:tab w:val="left" w:pos="1540"/>
            </w:tabs>
            <w:spacing w:line="360" w:lineRule="auto"/>
            <w:rPr>
              <w:rFonts w:ascii="Times New Roman" w:eastAsiaTheme="minorEastAsia" w:hAnsi="Times New Roman" w:cs="Times New Roman"/>
              <w:noProof/>
              <w:lang w:val="en-GB" w:eastAsia="en-GB"/>
            </w:rPr>
          </w:pPr>
          <w:hyperlink w:anchor="_Toc43914967" w:history="1">
            <w:r w:rsidR="00241B5E" w:rsidRPr="00241B5E">
              <w:rPr>
                <w:rStyle w:val="Hyperlink"/>
                <w:rFonts w:ascii="Times New Roman" w:hAnsi="Times New Roman" w:cs="Times New Roman"/>
                <w:noProof/>
                <w14:scene3d>
                  <w14:camera w14:prst="orthographicFront"/>
                  <w14:lightRig w14:rig="threePt" w14:dir="t">
                    <w14:rot w14:lat="0" w14:lon="0" w14:rev="0"/>
                  </w14:lightRig>
                </w14:scene3d>
              </w:rPr>
              <w:t>CHAPTER 5</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NETWORK ARCHITECTURES, TRAINING &amp; VALIDATION</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7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25</w:t>
            </w:r>
            <w:r w:rsidR="00241B5E" w:rsidRPr="00241B5E">
              <w:rPr>
                <w:rFonts w:ascii="Times New Roman" w:hAnsi="Times New Roman" w:cs="Times New Roman"/>
                <w:noProof/>
                <w:webHidden/>
              </w:rPr>
              <w:fldChar w:fldCharType="end"/>
            </w:r>
          </w:hyperlink>
        </w:p>
        <w:p w14:paraId="4B7BF9D6"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68" w:history="1">
            <w:r w:rsidR="00241B5E" w:rsidRPr="00241B5E">
              <w:rPr>
                <w:rStyle w:val="Hyperlink"/>
                <w:rFonts w:ascii="Times New Roman" w:hAnsi="Times New Roman" w:cs="Times New Roman"/>
                <w:noProof/>
              </w:rPr>
              <w:t>5.1</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Network Architectures &amp; Result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8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39</w:t>
            </w:r>
            <w:r w:rsidR="00241B5E" w:rsidRPr="00241B5E">
              <w:rPr>
                <w:rFonts w:ascii="Times New Roman" w:hAnsi="Times New Roman" w:cs="Times New Roman"/>
                <w:noProof/>
                <w:webHidden/>
              </w:rPr>
              <w:fldChar w:fldCharType="end"/>
            </w:r>
          </w:hyperlink>
        </w:p>
        <w:p w14:paraId="6E2C52F1"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69" w:history="1">
            <w:r w:rsidR="00241B5E" w:rsidRPr="00241B5E">
              <w:rPr>
                <w:rStyle w:val="Hyperlink"/>
                <w:rFonts w:ascii="Times New Roman" w:hAnsi="Times New Roman" w:cs="Times New Roman"/>
                <w:noProof/>
              </w:rPr>
              <w:t>5.2</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Remark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69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41</w:t>
            </w:r>
            <w:r w:rsidR="00241B5E" w:rsidRPr="00241B5E">
              <w:rPr>
                <w:rFonts w:ascii="Times New Roman" w:hAnsi="Times New Roman" w:cs="Times New Roman"/>
                <w:noProof/>
                <w:webHidden/>
              </w:rPr>
              <w:fldChar w:fldCharType="end"/>
            </w:r>
          </w:hyperlink>
        </w:p>
        <w:p w14:paraId="3576DD57" w14:textId="77777777" w:rsidR="00241B5E" w:rsidRPr="00241B5E" w:rsidRDefault="004270A2" w:rsidP="00241B5E">
          <w:pPr>
            <w:pStyle w:val="TOC2"/>
            <w:tabs>
              <w:tab w:val="left" w:pos="1540"/>
            </w:tabs>
            <w:spacing w:line="360" w:lineRule="auto"/>
            <w:rPr>
              <w:rFonts w:ascii="Times New Roman" w:eastAsiaTheme="minorEastAsia" w:hAnsi="Times New Roman" w:cs="Times New Roman"/>
              <w:noProof/>
              <w:lang w:val="en-GB" w:eastAsia="en-GB"/>
            </w:rPr>
          </w:pPr>
          <w:hyperlink w:anchor="_Toc43914970" w:history="1">
            <w:r w:rsidR="00241B5E" w:rsidRPr="00241B5E">
              <w:rPr>
                <w:rStyle w:val="Hyperlink"/>
                <w:rFonts w:ascii="Times New Roman" w:hAnsi="Times New Roman" w:cs="Times New Roman"/>
                <w:noProof/>
                <w14:scene3d>
                  <w14:camera w14:prst="orthographicFront"/>
                  <w14:lightRig w14:rig="threePt" w14:dir="t">
                    <w14:rot w14:lat="0" w14:lon="0" w14:rev="0"/>
                  </w14:lightRig>
                </w14:scene3d>
              </w:rPr>
              <w:t>CHAPTER 6</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STFT ANALYSI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70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42</w:t>
            </w:r>
            <w:r w:rsidR="00241B5E" w:rsidRPr="00241B5E">
              <w:rPr>
                <w:rFonts w:ascii="Times New Roman" w:hAnsi="Times New Roman" w:cs="Times New Roman"/>
                <w:noProof/>
                <w:webHidden/>
              </w:rPr>
              <w:fldChar w:fldCharType="end"/>
            </w:r>
          </w:hyperlink>
        </w:p>
        <w:p w14:paraId="2C161AC3"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71" w:history="1">
            <w:r w:rsidR="00241B5E" w:rsidRPr="00241B5E">
              <w:rPr>
                <w:rStyle w:val="Hyperlink"/>
                <w:rFonts w:ascii="Times New Roman" w:hAnsi="Times New Roman" w:cs="Times New Roman"/>
                <w:noProof/>
              </w:rPr>
              <w:t>6.1</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STFT Plot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71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42</w:t>
            </w:r>
            <w:r w:rsidR="00241B5E" w:rsidRPr="00241B5E">
              <w:rPr>
                <w:rFonts w:ascii="Times New Roman" w:hAnsi="Times New Roman" w:cs="Times New Roman"/>
                <w:noProof/>
                <w:webHidden/>
              </w:rPr>
              <w:fldChar w:fldCharType="end"/>
            </w:r>
          </w:hyperlink>
        </w:p>
        <w:p w14:paraId="670D819B"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72" w:history="1">
            <w:r w:rsidR="00241B5E" w:rsidRPr="00241B5E">
              <w:rPr>
                <w:rStyle w:val="Hyperlink"/>
                <w:rFonts w:ascii="Times New Roman" w:hAnsi="Times New Roman" w:cs="Times New Roman"/>
                <w:noProof/>
              </w:rPr>
              <w:t>6.2</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STFT Observation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72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58</w:t>
            </w:r>
            <w:r w:rsidR="00241B5E" w:rsidRPr="00241B5E">
              <w:rPr>
                <w:rFonts w:ascii="Times New Roman" w:hAnsi="Times New Roman" w:cs="Times New Roman"/>
                <w:noProof/>
                <w:webHidden/>
              </w:rPr>
              <w:fldChar w:fldCharType="end"/>
            </w:r>
          </w:hyperlink>
        </w:p>
        <w:p w14:paraId="0C31FE30" w14:textId="77777777" w:rsidR="00241B5E" w:rsidRPr="00241B5E" w:rsidRDefault="004270A2" w:rsidP="00241B5E">
          <w:pPr>
            <w:pStyle w:val="TOC3"/>
            <w:spacing w:line="360" w:lineRule="auto"/>
            <w:rPr>
              <w:rFonts w:ascii="Times New Roman" w:eastAsiaTheme="minorEastAsia" w:hAnsi="Times New Roman" w:cs="Times New Roman"/>
              <w:noProof/>
              <w:lang w:val="en-GB" w:eastAsia="en-GB"/>
            </w:rPr>
          </w:pPr>
          <w:hyperlink w:anchor="_Toc43914973" w:history="1">
            <w:r w:rsidR="00241B5E" w:rsidRPr="00241B5E">
              <w:rPr>
                <w:rStyle w:val="Hyperlink"/>
                <w:rFonts w:ascii="Times New Roman" w:hAnsi="Times New Roman" w:cs="Times New Roman"/>
                <w:noProof/>
              </w:rPr>
              <w:t>6.3</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Analysis</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73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59</w:t>
            </w:r>
            <w:r w:rsidR="00241B5E" w:rsidRPr="00241B5E">
              <w:rPr>
                <w:rFonts w:ascii="Times New Roman" w:hAnsi="Times New Roman" w:cs="Times New Roman"/>
                <w:noProof/>
                <w:webHidden/>
              </w:rPr>
              <w:fldChar w:fldCharType="end"/>
            </w:r>
          </w:hyperlink>
        </w:p>
        <w:p w14:paraId="74F139F9" w14:textId="77777777" w:rsidR="00241B5E" w:rsidRPr="00241B5E" w:rsidRDefault="004270A2" w:rsidP="00241B5E">
          <w:pPr>
            <w:pStyle w:val="TOC2"/>
            <w:tabs>
              <w:tab w:val="left" w:pos="1540"/>
            </w:tabs>
            <w:spacing w:line="360" w:lineRule="auto"/>
            <w:rPr>
              <w:rFonts w:ascii="Times New Roman" w:eastAsiaTheme="minorEastAsia" w:hAnsi="Times New Roman" w:cs="Times New Roman"/>
              <w:noProof/>
              <w:lang w:val="en-GB" w:eastAsia="en-GB"/>
            </w:rPr>
          </w:pPr>
          <w:hyperlink w:anchor="_Toc43914974" w:history="1">
            <w:r w:rsidR="00241B5E" w:rsidRPr="00241B5E">
              <w:rPr>
                <w:rStyle w:val="Hyperlink"/>
                <w:rFonts w:ascii="Times New Roman" w:hAnsi="Times New Roman" w:cs="Times New Roman"/>
                <w:noProof/>
                <w14:scene3d>
                  <w14:camera w14:prst="orthographicFront"/>
                  <w14:lightRig w14:rig="threePt" w14:dir="t">
                    <w14:rot w14:lat="0" w14:lon="0" w14:rev="0"/>
                  </w14:lightRig>
                </w14:scene3d>
              </w:rPr>
              <w:t>CHAPTER 7</w:t>
            </w:r>
            <w:r w:rsidR="00241B5E" w:rsidRPr="00241B5E">
              <w:rPr>
                <w:rFonts w:ascii="Times New Roman" w:eastAsiaTheme="minorEastAsia" w:hAnsi="Times New Roman" w:cs="Times New Roman"/>
                <w:noProof/>
                <w:lang w:val="en-GB" w:eastAsia="en-GB"/>
              </w:rPr>
              <w:tab/>
            </w:r>
            <w:r w:rsidR="00241B5E" w:rsidRPr="00241B5E">
              <w:rPr>
                <w:rStyle w:val="Hyperlink"/>
                <w:rFonts w:ascii="Times New Roman" w:hAnsi="Times New Roman" w:cs="Times New Roman"/>
                <w:noProof/>
              </w:rPr>
              <w:t>CONCLUSION</w:t>
            </w:r>
            <w:r w:rsidR="00241B5E" w:rsidRPr="00241B5E">
              <w:rPr>
                <w:rFonts w:ascii="Times New Roman" w:hAnsi="Times New Roman" w:cs="Times New Roman"/>
                <w:noProof/>
                <w:webHidden/>
              </w:rPr>
              <w:tab/>
            </w:r>
            <w:r w:rsidR="00241B5E" w:rsidRPr="00241B5E">
              <w:rPr>
                <w:rFonts w:ascii="Times New Roman" w:hAnsi="Times New Roman" w:cs="Times New Roman"/>
                <w:noProof/>
                <w:webHidden/>
              </w:rPr>
              <w:fldChar w:fldCharType="begin"/>
            </w:r>
            <w:r w:rsidR="00241B5E" w:rsidRPr="00241B5E">
              <w:rPr>
                <w:rFonts w:ascii="Times New Roman" w:hAnsi="Times New Roman" w:cs="Times New Roman"/>
                <w:noProof/>
                <w:webHidden/>
              </w:rPr>
              <w:instrText xml:space="preserve"> PAGEREF _Toc43914974 \h </w:instrText>
            </w:r>
            <w:r w:rsidR="00241B5E" w:rsidRPr="00241B5E">
              <w:rPr>
                <w:rFonts w:ascii="Times New Roman" w:hAnsi="Times New Roman" w:cs="Times New Roman"/>
                <w:noProof/>
                <w:webHidden/>
              </w:rPr>
            </w:r>
            <w:r w:rsidR="00241B5E" w:rsidRPr="00241B5E">
              <w:rPr>
                <w:rFonts w:ascii="Times New Roman" w:hAnsi="Times New Roman" w:cs="Times New Roman"/>
                <w:noProof/>
                <w:webHidden/>
              </w:rPr>
              <w:fldChar w:fldCharType="separate"/>
            </w:r>
            <w:r w:rsidR="00241B5E" w:rsidRPr="00241B5E">
              <w:rPr>
                <w:rFonts w:ascii="Times New Roman" w:hAnsi="Times New Roman" w:cs="Times New Roman"/>
                <w:noProof/>
                <w:webHidden/>
              </w:rPr>
              <w:t>61</w:t>
            </w:r>
            <w:r w:rsidR="00241B5E" w:rsidRPr="00241B5E">
              <w:rPr>
                <w:rFonts w:ascii="Times New Roman" w:hAnsi="Times New Roman" w:cs="Times New Roman"/>
                <w:noProof/>
                <w:webHidden/>
              </w:rPr>
              <w:fldChar w:fldCharType="end"/>
            </w:r>
          </w:hyperlink>
        </w:p>
        <w:p w14:paraId="7F98A13D" w14:textId="77777777" w:rsidR="00DC7A16" w:rsidRDefault="00DC7A16" w:rsidP="00241B5E">
          <w:pPr>
            <w:spacing w:line="360" w:lineRule="auto"/>
          </w:pPr>
          <w:r w:rsidRPr="00241B5E">
            <w:rPr>
              <w:rFonts w:ascii="Times New Roman" w:hAnsi="Times New Roman" w:cs="Times New Roman"/>
              <w:b/>
              <w:bCs/>
              <w:noProof/>
            </w:rPr>
            <w:fldChar w:fldCharType="end"/>
          </w:r>
        </w:p>
      </w:sdtContent>
    </w:sdt>
    <w:p w14:paraId="35410DE0" w14:textId="77777777" w:rsidR="00EF2F2C" w:rsidRDefault="00EF2F2C" w:rsidP="00241B5E">
      <w:pPr>
        <w:rPr>
          <w:rFonts w:ascii="Times New Roman" w:hAnsi="Times New Roman" w:cs="Times New Roman"/>
          <w:b/>
          <w:noProof/>
          <w:sz w:val="36"/>
          <w:szCs w:val="28"/>
        </w:rPr>
      </w:pPr>
    </w:p>
    <w:p w14:paraId="5352FC65" w14:textId="77777777" w:rsidR="00BC101D" w:rsidRDefault="000968D2" w:rsidP="00241B5E">
      <w:pPr>
        <w:pStyle w:val="Heading2"/>
        <w:numPr>
          <w:ilvl w:val="0"/>
          <w:numId w:val="0"/>
        </w:numPr>
        <w:ind w:left="709"/>
        <w:rPr>
          <w:noProof/>
        </w:rPr>
      </w:pPr>
      <w:bookmarkStart w:id="3" w:name="_Toc43914949"/>
      <w:r w:rsidRPr="000968D2">
        <w:rPr>
          <w:noProof/>
        </w:rPr>
        <w:t xml:space="preserve">LIST </w:t>
      </w:r>
      <w:r w:rsidR="007F43F0">
        <w:rPr>
          <w:noProof/>
        </w:rPr>
        <w:t>of</w:t>
      </w:r>
      <w:r w:rsidRPr="000968D2">
        <w:rPr>
          <w:noProof/>
        </w:rPr>
        <w:t xml:space="preserve"> FIGURES</w:t>
      </w:r>
      <w:bookmarkEnd w:id="3"/>
    </w:p>
    <w:p w14:paraId="4E13537B" w14:textId="77777777" w:rsidR="00087C44" w:rsidRDefault="000968D2" w:rsidP="00214034">
      <w:pPr>
        <w:pStyle w:val="TableofFigures"/>
        <w:tabs>
          <w:tab w:val="right" w:leader="dot" w:pos="8494"/>
        </w:tabs>
        <w:spacing w:line="480" w:lineRule="auto"/>
        <w:rPr>
          <w:rFonts w:eastAsiaTheme="minorEastAsia"/>
          <w:noProof/>
        </w:rPr>
      </w:pPr>
      <w:r>
        <w:rPr>
          <w:noProof/>
        </w:rPr>
        <w:fldChar w:fldCharType="begin"/>
      </w:r>
      <w:r>
        <w:rPr>
          <w:noProof/>
        </w:rPr>
        <w:instrText xml:space="preserve"> TOC \h \z \c "Figure" </w:instrText>
      </w:r>
      <w:r>
        <w:rPr>
          <w:noProof/>
        </w:rPr>
        <w:fldChar w:fldCharType="separate"/>
      </w:r>
      <w:hyperlink r:id="rId18" w:anchor="_Toc43666710" w:history="1">
        <w:r w:rsidR="00087C44" w:rsidRPr="009E04F1">
          <w:rPr>
            <w:rStyle w:val="Hyperlink"/>
            <w:rFonts w:ascii="Times New Roman" w:hAnsi="Times New Roman" w:cs="Times New Roman"/>
            <w:b/>
            <w:noProof/>
          </w:rPr>
          <w:t>Figure 1: Feed forward neural network with two hidden layers</w:t>
        </w:r>
        <w:r w:rsidR="00087C44">
          <w:rPr>
            <w:noProof/>
            <w:webHidden/>
          </w:rPr>
          <w:tab/>
        </w:r>
        <w:r w:rsidR="00087C44">
          <w:rPr>
            <w:noProof/>
            <w:webHidden/>
          </w:rPr>
          <w:fldChar w:fldCharType="begin"/>
        </w:r>
        <w:r w:rsidR="00087C44">
          <w:rPr>
            <w:noProof/>
            <w:webHidden/>
          </w:rPr>
          <w:instrText xml:space="preserve"> PAGEREF _Toc43666710 \h </w:instrText>
        </w:r>
        <w:r w:rsidR="00087C44">
          <w:rPr>
            <w:noProof/>
            <w:webHidden/>
          </w:rPr>
        </w:r>
        <w:r w:rsidR="00087C44">
          <w:rPr>
            <w:noProof/>
            <w:webHidden/>
          </w:rPr>
          <w:fldChar w:fldCharType="separate"/>
        </w:r>
        <w:r w:rsidR="00241B5E">
          <w:rPr>
            <w:noProof/>
            <w:webHidden/>
          </w:rPr>
          <w:t>8</w:t>
        </w:r>
        <w:r w:rsidR="00087C44">
          <w:rPr>
            <w:noProof/>
            <w:webHidden/>
          </w:rPr>
          <w:fldChar w:fldCharType="end"/>
        </w:r>
      </w:hyperlink>
    </w:p>
    <w:p w14:paraId="56768121" w14:textId="77777777" w:rsidR="00087C44" w:rsidRDefault="004270A2" w:rsidP="00214034">
      <w:pPr>
        <w:pStyle w:val="TableofFigures"/>
        <w:tabs>
          <w:tab w:val="right" w:leader="dot" w:pos="8494"/>
        </w:tabs>
        <w:spacing w:line="480" w:lineRule="auto"/>
        <w:rPr>
          <w:rFonts w:eastAsiaTheme="minorEastAsia"/>
          <w:noProof/>
        </w:rPr>
      </w:pPr>
      <w:hyperlink r:id="rId19" w:anchor="_Toc43666711" w:history="1">
        <w:r w:rsidR="00087C44" w:rsidRPr="009E04F1">
          <w:rPr>
            <w:rStyle w:val="Hyperlink"/>
            <w:rFonts w:ascii="Times New Roman" w:hAnsi="Times New Roman" w:cs="Times New Roman"/>
            <w:b/>
            <w:noProof/>
          </w:rPr>
          <w:t>Figure 2: Convolutional layer with stride 2 (left) v/s fully connected layer (right)</w:t>
        </w:r>
        <w:r w:rsidR="00087C44">
          <w:rPr>
            <w:noProof/>
            <w:webHidden/>
          </w:rPr>
          <w:tab/>
        </w:r>
        <w:r w:rsidR="00087C44">
          <w:rPr>
            <w:noProof/>
            <w:webHidden/>
          </w:rPr>
          <w:fldChar w:fldCharType="begin"/>
        </w:r>
        <w:r w:rsidR="00087C44">
          <w:rPr>
            <w:noProof/>
            <w:webHidden/>
          </w:rPr>
          <w:instrText xml:space="preserve"> PAGEREF _Toc43666711 \h </w:instrText>
        </w:r>
        <w:r w:rsidR="00087C44">
          <w:rPr>
            <w:noProof/>
            <w:webHidden/>
          </w:rPr>
        </w:r>
        <w:r w:rsidR="00087C44">
          <w:rPr>
            <w:noProof/>
            <w:webHidden/>
          </w:rPr>
          <w:fldChar w:fldCharType="separate"/>
        </w:r>
        <w:r w:rsidR="00241B5E">
          <w:rPr>
            <w:noProof/>
            <w:webHidden/>
          </w:rPr>
          <w:t>10</w:t>
        </w:r>
        <w:r w:rsidR="00087C44">
          <w:rPr>
            <w:noProof/>
            <w:webHidden/>
          </w:rPr>
          <w:fldChar w:fldCharType="end"/>
        </w:r>
      </w:hyperlink>
    </w:p>
    <w:p w14:paraId="1B44BAF6" w14:textId="77777777" w:rsidR="00087C44" w:rsidRDefault="004270A2" w:rsidP="00214034">
      <w:pPr>
        <w:pStyle w:val="TableofFigures"/>
        <w:tabs>
          <w:tab w:val="right" w:leader="dot" w:pos="8494"/>
        </w:tabs>
        <w:spacing w:line="480" w:lineRule="auto"/>
        <w:rPr>
          <w:rFonts w:eastAsiaTheme="minorEastAsia"/>
          <w:noProof/>
        </w:rPr>
      </w:pPr>
      <w:hyperlink r:id="rId20" w:anchor="_Toc43666712" w:history="1">
        <w:r w:rsidR="00087C44" w:rsidRPr="009E04F1">
          <w:rPr>
            <w:rStyle w:val="Hyperlink"/>
            <w:rFonts w:ascii="Times New Roman" w:hAnsi="Times New Roman" w:cs="Times New Roman"/>
            <w:b/>
            <w:noProof/>
          </w:rPr>
          <w:t>Figure 3: Logistic Sigmoidal Function</w:t>
        </w:r>
        <w:r w:rsidR="00087C44">
          <w:rPr>
            <w:noProof/>
            <w:webHidden/>
          </w:rPr>
          <w:tab/>
        </w:r>
        <w:r w:rsidR="00087C44">
          <w:rPr>
            <w:noProof/>
            <w:webHidden/>
          </w:rPr>
          <w:fldChar w:fldCharType="begin"/>
        </w:r>
        <w:r w:rsidR="00087C44">
          <w:rPr>
            <w:noProof/>
            <w:webHidden/>
          </w:rPr>
          <w:instrText xml:space="preserve"> PAGEREF _Toc43666712 \h </w:instrText>
        </w:r>
        <w:r w:rsidR="00087C44">
          <w:rPr>
            <w:noProof/>
            <w:webHidden/>
          </w:rPr>
        </w:r>
        <w:r w:rsidR="00087C44">
          <w:rPr>
            <w:noProof/>
            <w:webHidden/>
          </w:rPr>
          <w:fldChar w:fldCharType="separate"/>
        </w:r>
        <w:r w:rsidR="00241B5E">
          <w:rPr>
            <w:noProof/>
            <w:webHidden/>
          </w:rPr>
          <w:t>13</w:t>
        </w:r>
        <w:r w:rsidR="00087C44">
          <w:rPr>
            <w:noProof/>
            <w:webHidden/>
          </w:rPr>
          <w:fldChar w:fldCharType="end"/>
        </w:r>
      </w:hyperlink>
    </w:p>
    <w:p w14:paraId="36C53F64" w14:textId="77777777" w:rsidR="00087C44" w:rsidRDefault="004270A2" w:rsidP="00214034">
      <w:pPr>
        <w:pStyle w:val="TableofFigures"/>
        <w:tabs>
          <w:tab w:val="right" w:leader="dot" w:pos="8494"/>
        </w:tabs>
        <w:spacing w:line="480" w:lineRule="auto"/>
        <w:rPr>
          <w:rFonts w:eastAsiaTheme="minorEastAsia"/>
          <w:noProof/>
        </w:rPr>
      </w:pPr>
      <w:hyperlink w:anchor="_Toc43666713" w:history="1">
        <w:r w:rsidR="00087C44" w:rsidRPr="009E04F1">
          <w:rPr>
            <w:rStyle w:val="Hyperlink"/>
            <w:rFonts w:ascii="Times New Roman" w:hAnsi="Times New Roman" w:cs="Times New Roman"/>
            <w:b/>
            <w:noProof/>
          </w:rPr>
          <w:t>Figure 4: Hyperbolic Linear Tangent Function</w:t>
        </w:r>
        <w:r w:rsidR="00087C44">
          <w:rPr>
            <w:noProof/>
            <w:webHidden/>
          </w:rPr>
          <w:tab/>
        </w:r>
        <w:r w:rsidR="00087C44">
          <w:rPr>
            <w:noProof/>
            <w:webHidden/>
          </w:rPr>
          <w:fldChar w:fldCharType="begin"/>
        </w:r>
        <w:r w:rsidR="00087C44">
          <w:rPr>
            <w:noProof/>
            <w:webHidden/>
          </w:rPr>
          <w:instrText xml:space="preserve"> PAGEREF _Toc43666713 \h </w:instrText>
        </w:r>
        <w:r w:rsidR="00087C44">
          <w:rPr>
            <w:noProof/>
            <w:webHidden/>
          </w:rPr>
        </w:r>
        <w:r w:rsidR="00087C44">
          <w:rPr>
            <w:noProof/>
            <w:webHidden/>
          </w:rPr>
          <w:fldChar w:fldCharType="separate"/>
        </w:r>
        <w:r w:rsidR="00241B5E">
          <w:rPr>
            <w:noProof/>
            <w:webHidden/>
          </w:rPr>
          <w:t>13</w:t>
        </w:r>
        <w:r w:rsidR="00087C44">
          <w:rPr>
            <w:noProof/>
            <w:webHidden/>
          </w:rPr>
          <w:fldChar w:fldCharType="end"/>
        </w:r>
      </w:hyperlink>
    </w:p>
    <w:p w14:paraId="481DB8DE" w14:textId="77777777" w:rsidR="00087C44" w:rsidRDefault="004270A2" w:rsidP="00214034">
      <w:pPr>
        <w:pStyle w:val="TableofFigures"/>
        <w:tabs>
          <w:tab w:val="right" w:leader="dot" w:pos="8494"/>
        </w:tabs>
        <w:spacing w:line="480" w:lineRule="auto"/>
        <w:rPr>
          <w:rFonts w:eastAsiaTheme="minorEastAsia"/>
          <w:noProof/>
        </w:rPr>
      </w:pPr>
      <w:hyperlink w:anchor="_Toc43666714" w:history="1">
        <w:r w:rsidR="00087C44" w:rsidRPr="009E04F1">
          <w:rPr>
            <w:rStyle w:val="Hyperlink"/>
            <w:rFonts w:ascii="Times New Roman" w:hAnsi="Times New Roman" w:cs="Times New Roman"/>
            <w:b/>
            <w:noProof/>
          </w:rPr>
          <w:t>Figure 5: ReLU Function</w:t>
        </w:r>
        <w:r w:rsidR="00087C44">
          <w:rPr>
            <w:noProof/>
            <w:webHidden/>
          </w:rPr>
          <w:tab/>
        </w:r>
        <w:r w:rsidR="00087C44">
          <w:rPr>
            <w:noProof/>
            <w:webHidden/>
          </w:rPr>
          <w:fldChar w:fldCharType="begin"/>
        </w:r>
        <w:r w:rsidR="00087C44">
          <w:rPr>
            <w:noProof/>
            <w:webHidden/>
          </w:rPr>
          <w:instrText xml:space="preserve"> PAGEREF _Toc43666714 \h </w:instrText>
        </w:r>
        <w:r w:rsidR="00087C44">
          <w:rPr>
            <w:noProof/>
            <w:webHidden/>
          </w:rPr>
        </w:r>
        <w:r w:rsidR="00087C44">
          <w:rPr>
            <w:noProof/>
            <w:webHidden/>
          </w:rPr>
          <w:fldChar w:fldCharType="separate"/>
        </w:r>
        <w:r w:rsidR="00241B5E">
          <w:rPr>
            <w:noProof/>
            <w:webHidden/>
          </w:rPr>
          <w:t>13</w:t>
        </w:r>
        <w:r w:rsidR="00087C44">
          <w:rPr>
            <w:noProof/>
            <w:webHidden/>
          </w:rPr>
          <w:fldChar w:fldCharType="end"/>
        </w:r>
      </w:hyperlink>
    </w:p>
    <w:p w14:paraId="3749F8D0" w14:textId="77777777" w:rsidR="00087C44" w:rsidRDefault="004270A2" w:rsidP="00214034">
      <w:pPr>
        <w:pStyle w:val="TableofFigures"/>
        <w:tabs>
          <w:tab w:val="right" w:leader="dot" w:pos="8494"/>
        </w:tabs>
        <w:spacing w:line="480" w:lineRule="auto"/>
        <w:rPr>
          <w:rFonts w:eastAsiaTheme="minorEastAsia"/>
          <w:noProof/>
        </w:rPr>
      </w:pPr>
      <w:hyperlink w:anchor="_Toc43666715" w:history="1">
        <w:r w:rsidR="00087C44" w:rsidRPr="009E04F1">
          <w:rPr>
            <w:rStyle w:val="Hyperlink"/>
            <w:rFonts w:ascii="Times New Roman" w:hAnsi="Times New Roman" w:cs="Times New Roman"/>
            <w:b/>
            <w:noProof/>
          </w:rPr>
          <w:t>Figure 6: A Typical Response from Sensors for a Particular Faul</w:t>
        </w:r>
        <w:r w:rsidR="00087C44">
          <w:rPr>
            <w:noProof/>
            <w:webHidden/>
          </w:rPr>
          <w:tab/>
        </w:r>
        <w:r w:rsidR="00087C44">
          <w:rPr>
            <w:noProof/>
            <w:webHidden/>
          </w:rPr>
          <w:fldChar w:fldCharType="begin"/>
        </w:r>
        <w:r w:rsidR="00087C44">
          <w:rPr>
            <w:noProof/>
            <w:webHidden/>
          </w:rPr>
          <w:instrText xml:space="preserve"> PAGEREF _Toc43666715 \h </w:instrText>
        </w:r>
        <w:r w:rsidR="00087C44">
          <w:rPr>
            <w:noProof/>
            <w:webHidden/>
          </w:rPr>
        </w:r>
        <w:r w:rsidR="00087C44">
          <w:rPr>
            <w:noProof/>
            <w:webHidden/>
          </w:rPr>
          <w:fldChar w:fldCharType="separate"/>
        </w:r>
        <w:r w:rsidR="00241B5E">
          <w:rPr>
            <w:noProof/>
            <w:webHidden/>
          </w:rPr>
          <w:t>22</w:t>
        </w:r>
        <w:r w:rsidR="00087C44">
          <w:rPr>
            <w:noProof/>
            <w:webHidden/>
          </w:rPr>
          <w:fldChar w:fldCharType="end"/>
        </w:r>
      </w:hyperlink>
    </w:p>
    <w:p w14:paraId="2BDB0713" w14:textId="77777777" w:rsidR="00087C44" w:rsidRDefault="004270A2" w:rsidP="00214034">
      <w:pPr>
        <w:pStyle w:val="TableofFigures"/>
        <w:tabs>
          <w:tab w:val="right" w:leader="dot" w:pos="8494"/>
        </w:tabs>
        <w:spacing w:line="480" w:lineRule="auto"/>
        <w:rPr>
          <w:rFonts w:eastAsiaTheme="minorEastAsia"/>
          <w:noProof/>
        </w:rPr>
      </w:pPr>
      <w:hyperlink w:anchor="_Toc43666716" w:history="1">
        <w:r w:rsidR="00087C44" w:rsidRPr="009E04F1">
          <w:rPr>
            <w:rStyle w:val="Hyperlink"/>
            <w:rFonts w:ascii="Times New Roman" w:hAnsi="Times New Roman" w:cs="Times New Roman"/>
            <w:b/>
            <w:noProof/>
          </w:rPr>
          <w:t>Figure 7: Network Architecture (A)</w:t>
        </w:r>
        <w:r w:rsidR="00087C44">
          <w:rPr>
            <w:noProof/>
            <w:webHidden/>
          </w:rPr>
          <w:tab/>
        </w:r>
        <w:r w:rsidR="00087C44">
          <w:rPr>
            <w:noProof/>
            <w:webHidden/>
          </w:rPr>
          <w:fldChar w:fldCharType="begin"/>
        </w:r>
        <w:r w:rsidR="00087C44">
          <w:rPr>
            <w:noProof/>
            <w:webHidden/>
          </w:rPr>
          <w:instrText xml:space="preserve"> PAGEREF _Toc43666716 \h </w:instrText>
        </w:r>
        <w:r w:rsidR="00087C44">
          <w:rPr>
            <w:noProof/>
            <w:webHidden/>
          </w:rPr>
        </w:r>
        <w:r w:rsidR="00087C44">
          <w:rPr>
            <w:noProof/>
            <w:webHidden/>
          </w:rPr>
          <w:fldChar w:fldCharType="separate"/>
        </w:r>
        <w:r w:rsidR="00241B5E">
          <w:rPr>
            <w:noProof/>
            <w:webHidden/>
          </w:rPr>
          <w:t>34</w:t>
        </w:r>
        <w:r w:rsidR="00087C44">
          <w:rPr>
            <w:noProof/>
            <w:webHidden/>
          </w:rPr>
          <w:fldChar w:fldCharType="end"/>
        </w:r>
      </w:hyperlink>
    </w:p>
    <w:p w14:paraId="0CAB30A2" w14:textId="77777777" w:rsidR="00087C44" w:rsidRDefault="004270A2" w:rsidP="00214034">
      <w:pPr>
        <w:pStyle w:val="TableofFigures"/>
        <w:tabs>
          <w:tab w:val="right" w:leader="dot" w:pos="8494"/>
        </w:tabs>
        <w:spacing w:line="480" w:lineRule="auto"/>
        <w:rPr>
          <w:rFonts w:eastAsiaTheme="minorEastAsia"/>
          <w:noProof/>
        </w:rPr>
      </w:pPr>
      <w:hyperlink w:anchor="_Toc43666717" w:history="1">
        <w:r w:rsidR="00087C44" w:rsidRPr="009E04F1">
          <w:rPr>
            <w:rStyle w:val="Hyperlink"/>
            <w:rFonts w:ascii="Times New Roman" w:hAnsi="Times New Roman" w:cs="Times New Roman"/>
            <w:b/>
            <w:noProof/>
          </w:rPr>
          <w:t>Figure 8: Network Architecture (B)</w:t>
        </w:r>
        <w:r w:rsidR="00087C44">
          <w:rPr>
            <w:noProof/>
            <w:webHidden/>
          </w:rPr>
          <w:tab/>
        </w:r>
        <w:r w:rsidR="00087C44">
          <w:rPr>
            <w:noProof/>
            <w:webHidden/>
          </w:rPr>
          <w:fldChar w:fldCharType="begin"/>
        </w:r>
        <w:r w:rsidR="00087C44">
          <w:rPr>
            <w:noProof/>
            <w:webHidden/>
          </w:rPr>
          <w:instrText xml:space="preserve"> PAGEREF _Toc43666717 \h </w:instrText>
        </w:r>
        <w:r w:rsidR="00087C44">
          <w:rPr>
            <w:noProof/>
            <w:webHidden/>
          </w:rPr>
        </w:r>
        <w:r w:rsidR="00087C44">
          <w:rPr>
            <w:noProof/>
            <w:webHidden/>
          </w:rPr>
          <w:fldChar w:fldCharType="separate"/>
        </w:r>
        <w:r w:rsidR="00241B5E">
          <w:rPr>
            <w:noProof/>
            <w:webHidden/>
          </w:rPr>
          <w:t>34</w:t>
        </w:r>
        <w:r w:rsidR="00087C44">
          <w:rPr>
            <w:noProof/>
            <w:webHidden/>
          </w:rPr>
          <w:fldChar w:fldCharType="end"/>
        </w:r>
      </w:hyperlink>
    </w:p>
    <w:p w14:paraId="1E756A54" w14:textId="77777777" w:rsidR="00087C44" w:rsidRDefault="004270A2" w:rsidP="00214034">
      <w:pPr>
        <w:pStyle w:val="TableofFigures"/>
        <w:tabs>
          <w:tab w:val="right" w:leader="dot" w:pos="8494"/>
        </w:tabs>
        <w:spacing w:line="480" w:lineRule="auto"/>
        <w:rPr>
          <w:rFonts w:eastAsiaTheme="minorEastAsia"/>
          <w:noProof/>
        </w:rPr>
      </w:pPr>
      <w:hyperlink w:anchor="_Toc43666718" w:history="1">
        <w:r w:rsidR="00087C44" w:rsidRPr="009E04F1">
          <w:rPr>
            <w:rStyle w:val="Hyperlink"/>
            <w:rFonts w:ascii="Times New Roman" w:hAnsi="Times New Roman" w:cs="Times New Roman"/>
            <w:b/>
            <w:noProof/>
          </w:rPr>
          <w:t>Figure 9: Network Architecture (C)</w:t>
        </w:r>
        <w:r w:rsidR="00087C44">
          <w:rPr>
            <w:noProof/>
            <w:webHidden/>
          </w:rPr>
          <w:tab/>
        </w:r>
        <w:r w:rsidR="00087C44">
          <w:rPr>
            <w:noProof/>
            <w:webHidden/>
          </w:rPr>
          <w:fldChar w:fldCharType="begin"/>
        </w:r>
        <w:r w:rsidR="00087C44">
          <w:rPr>
            <w:noProof/>
            <w:webHidden/>
          </w:rPr>
          <w:instrText xml:space="preserve"> PAGEREF _Toc43666718 \h </w:instrText>
        </w:r>
        <w:r w:rsidR="00087C44">
          <w:rPr>
            <w:noProof/>
            <w:webHidden/>
          </w:rPr>
        </w:r>
        <w:r w:rsidR="00087C44">
          <w:rPr>
            <w:noProof/>
            <w:webHidden/>
          </w:rPr>
          <w:fldChar w:fldCharType="separate"/>
        </w:r>
        <w:r w:rsidR="00241B5E">
          <w:rPr>
            <w:noProof/>
            <w:webHidden/>
          </w:rPr>
          <w:t>35</w:t>
        </w:r>
        <w:r w:rsidR="00087C44">
          <w:rPr>
            <w:noProof/>
            <w:webHidden/>
          </w:rPr>
          <w:fldChar w:fldCharType="end"/>
        </w:r>
      </w:hyperlink>
    </w:p>
    <w:p w14:paraId="197CEA31" w14:textId="77777777" w:rsidR="00087C44" w:rsidRDefault="004270A2" w:rsidP="00214034">
      <w:pPr>
        <w:pStyle w:val="TableofFigures"/>
        <w:tabs>
          <w:tab w:val="right" w:leader="dot" w:pos="8494"/>
        </w:tabs>
        <w:spacing w:line="480" w:lineRule="auto"/>
        <w:rPr>
          <w:rFonts w:eastAsiaTheme="minorEastAsia"/>
          <w:noProof/>
        </w:rPr>
      </w:pPr>
      <w:hyperlink w:anchor="_Toc43666719" w:history="1">
        <w:r w:rsidR="00087C44" w:rsidRPr="009E04F1">
          <w:rPr>
            <w:rStyle w:val="Hyperlink"/>
            <w:rFonts w:ascii="Times New Roman" w:hAnsi="Times New Roman" w:cs="Times New Roman"/>
            <w:b/>
            <w:noProof/>
          </w:rPr>
          <w:t>Figure 10: Network Architecture (D)</w:t>
        </w:r>
        <w:r w:rsidR="00087C44">
          <w:rPr>
            <w:noProof/>
            <w:webHidden/>
          </w:rPr>
          <w:tab/>
        </w:r>
        <w:r w:rsidR="00087C44">
          <w:rPr>
            <w:noProof/>
            <w:webHidden/>
          </w:rPr>
          <w:fldChar w:fldCharType="begin"/>
        </w:r>
        <w:r w:rsidR="00087C44">
          <w:rPr>
            <w:noProof/>
            <w:webHidden/>
          </w:rPr>
          <w:instrText xml:space="preserve"> PAGEREF _Toc43666719 \h </w:instrText>
        </w:r>
        <w:r w:rsidR="00087C44">
          <w:rPr>
            <w:noProof/>
            <w:webHidden/>
          </w:rPr>
        </w:r>
        <w:r w:rsidR="00087C44">
          <w:rPr>
            <w:noProof/>
            <w:webHidden/>
          </w:rPr>
          <w:fldChar w:fldCharType="separate"/>
        </w:r>
        <w:r w:rsidR="00241B5E">
          <w:rPr>
            <w:noProof/>
            <w:webHidden/>
          </w:rPr>
          <w:t>35</w:t>
        </w:r>
        <w:r w:rsidR="00087C44">
          <w:rPr>
            <w:noProof/>
            <w:webHidden/>
          </w:rPr>
          <w:fldChar w:fldCharType="end"/>
        </w:r>
      </w:hyperlink>
    </w:p>
    <w:p w14:paraId="68310CD3" w14:textId="77777777" w:rsidR="00087C44" w:rsidRDefault="004270A2" w:rsidP="00214034">
      <w:pPr>
        <w:pStyle w:val="TableofFigures"/>
        <w:tabs>
          <w:tab w:val="right" w:leader="dot" w:pos="8494"/>
        </w:tabs>
        <w:spacing w:line="480" w:lineRule="auto"/>
        <w:rPr>
          <w:rFonts w:eastAsiaTheme="minorEastAsia"/>
          <w:noProof/>
        </w:rPr>
      </w:pPr>
      <w:hyperlink w:anchor="_Toc43666720" w:history="1">
        <w:r w:rsidR="00087C44" w:rsidRPr="009E04F1">
          <w:rPr>
            <w:rStyle w:val="Hyperlink"/>
            <w:rFonts w:ascii="Times New Roman" w:hAnsi="Times New Roman" w:cs="Times New Roman"/>
            <w:b/>
            <w:noProof/>
          </w:rPr>
          <w:t>Figure 11: Network Architecture (E)</w:t>
        </w:r>
        <w:r w:rsidR="00087C44">
          <w:rPr>
            <w:noProof/>
            <w:webHidden/>
          </w:rPr>
          <w:tab/>
        </w:r>
        <w:r w:rsidR="00087C44">
          <w:rPr>
            <w:noProof/>
            <w:webHidden/>
          </w:rPr>
          <w:fldChar w:fldCharType="begin"/>
        </w:r>
        <w:r w:rsidR="00087C44">
          <w:rPr>
            <w:noProof/>
            <w:webHidden/>
          </w:rPr>
          <w:instrText xml:space="preserve"> PAGEREF _Toc43666720 \h </w:instrText>
        </w:r>
        <w:r w:rsidR="00087C44">
          <w:rPr>
            <w:noProof/>
            <w:webHidden/>
          </w:rPr>
        </w:r>
        <w:r w:rsidR="00087C44">
          <w:rPr>
            <w:noProof/>
            <w:webHidden/>
          </w:rPr>
          <w:fldChar w:fldCharType="separate"/>
        </w:r>
        <w:r w:rsidR="00241B5E">
          <w:rPr>
            <w:noProof/>
            <w:webHidden/>
          </w:rPr>
          <w:t>36</w:t>
        </w:r>
        <w:r w:rsidR="00087C44">
          <w:rPr>
            <w:noProof/>
            <w:webHidden/>
          </w:rPr>
          <w:fldChar w:fldCharType="end"/>
        </w:r>
      </w:hyperlink>
    </w:p>
    <w:p w14:paraId="3CC5EF3E" w14:textId="77777777" w:rsidR="00087C44" w:rsidRDefault="004270A2" w:rsidP="00214034">
      <w:pPr>
        <w:pStyle w:val="TableofFigures"/>
        <w:tabs>
          <w:tab w:val="right" w:leader="dot" w:pos="8494"/>
        </w:tabs>
        <w:spacing w:line="480" w:lineRule="auto"/>
        <w:rPr>
          <w:rFonts w:eastAsiaTheme="minorEastAsia"/>
          <w:noProof/>
        </w:rPr>
      </w:pPr>
      <w:hyperlink w:anchor="_Toc43666721" w:history="1">
        <w:r w:rsidR="00087C44" w:rsidRPr="009E04F1">
          <w:rPr>
            <w:rStyle w:val="Hyperlink"/>
            <w:rFonts w:ascii="Times New Roman" w:hAnsi="Times New Roman" w:cs="Times New Roman"/>
            <w:b/>
            <w:noProof/>
          </w:rPr>
          <w:t>Figure 12: Network Architecture (F)</w:t>
        </w:r>
        <w:r w:rsidR="00087C44">
          <w:rPr>
            <w:noProof/>
            <w:webHidden/>
          </w:rPr>
          <w:tab/>
        </w:r>
        <w:r w:rsidR="00087C44">
          <w:rPr>
            <w:noProof/>
            <w:webHidden/>
          </w:rPr>
          <w:fldChar w:fldCharType="begin"/>
        </w:r>
        <w:r w:rsidR="00087C44">
          <w:rPr>
            <w:noProof/>
            <w:webHidden/>
          </w:rPr>
          <w:instrText xml:space="preserve"> PAGEREF _Toc43666721 \h </w:instrText>
        </w:r>
        <w:r w:rsidR="00087C44">
          <w:rPr>
            <w:noProof/>
            <w:webHidden/>
          </w:rPr>
        </w:r>
        <w:r w:rsidR="00087C44">
          <w:rPr>
            <w:noProof/>
            <w:webHidden/>
          </w:rPr>
          <w:fldChar w:fldCharType="separate"/>
        </w:r>
        <w:r w:rsidR="00241B5E">
          <w:rPr>
            <w:noProof/>
            <w:webHidden/>
          </w:rPr>
          <w:t>36</w:t>
        </w:r>
        <w:r w:rsidR="00087C44">
          <w:rPr>
            <w:noProof/>
            <w:webHidden/>
          </w:rPr>
          <w:fldChar w:fldCharType="end"/>
        </w:r>
      </w:hyperlink>
    </w:p>
    <w:p w14:paraId="1077E947" w14:textId="77777777" w:rsidR="00087C44" w:rsidRDefault="004270A2" w:rsidP="00214034">
      <w:pPr>
        <w:pStyle w:val="TableofFigures"/>
        <w:tabs>
          <w:tab w:val="right" w:leader="dot" w:pos="8494"/>
        </w:tabs>
        <w:spacing w:line="480" w:lineRule="auto"/>
        <w:rPr>
          <w:rFonts w:eastAsiaTheme="minorEastAsia"/>
          <w:noProof/>
        </w:rPr>
      </w:pPr>
      <w:hyperlink w:anchor="_Toc43666722" w:history="1">
        <w:r w:rsidR="00087C44" w:rsidRPr="009E04F1">
          <w:rPr>
            <w:rStyle w:val="Hyperlink"/>
            <w:rFonts w:ascii="Times New Roman" w:hAnsi="Times New Roman" w:cs="Times New Roman"/>
            <w:b/>
            <w:noProof/>
          </w:rPr>
          <w:t>Figure 13: Network Architecture (G)</w:t>
        </w:r>
        <w:r w:rsidR="00087C44">
          <w:rPr>
            <w:noProof/>
            <w:webHidden/>
          </w:rPr>
          <w:tab/>
        </w:r>
        <w:r w:rsidR="00087C44">
          <w:rPr>
            <w:noProof/>
            <w:webHidden/>
          </w:rPr>
          <w:fldChar w:fldCharType="begin"/>
        </w:r>
        <w:r w:rsidR="00087C44">
          <w:rPr>
            <w:noProof/>
            <w:webHidden/>
          </w:rPr>
          <w:instrText xml:space="preserve"> PAGEREF _Toc43666722 \h </w:instrText>
        </w:r>
        <w:r w:rsidR="00087C44">
          <w:rPr>
            <w:noProof/>
            <w:webHidden/>
          </w:rPr>
        </w:r>
        <w:r w:rsidR="00087C44">
          <w:rPr>
            <w:noProof/>
            <w:webHidden/>
          </w:rPr>
          <w:fldChar w:fldCharType="separate"/>
        </w:r>
        <w:r w:rsidR="00241B5E">
          <w:rPr>
            <w:noProof/>
            <w:webHidden/>
          </w:rPr>
          <w:t>37</w:t>
        </w:r>
        <w:r w:rsidR="00087C44">
          <w:rPr>
            <w:noProof/>
            <w:webHidden/>
          </w:rPr>
          <w:fldChar w:fldCharType="end"/>
        </w:r>
      </w:hyperlink>
    </w:p>
    <w:p w14:paraId="633D14C5" w14:textId="77777777" w:rsidR="00087C44" w:rsidRDefault="004270A2" w:rsidP="00214034">
      <w:pPr>
        <w:pStyle w:val="TableofFigures"/>
        <w:tabs>
          <w:tab w:val="right" w:leader="dot" w:pos="8494"/>
        </w:tabs>
        <w:spacing w:line="480" w:lineRule="auto"/>
        <w:rPr>
          <w:rFonts w:eastAsiaTheme="minorEastAsia"/>
          <w:noProof/>
        </w:rPr>
      </w:pPr>
      <w:hyperlink w:anchor="_Toc43666723" w:history="1">
        <w:r w:rsidR="00087C44" w:rsidRPr="009E04F1">
          <w:rPr>
            <w:rStyle w:val="Hyperlink"/>
            <w:rFonts w:ascii="Times New Roman" w:hAnsi="Times New Roman" w:cs="Times New Roman"/>
            <w:b/>
            <w:noProof/>
          </w:rPr>
          <w:t>Figure 14: Network Architecture (H)</w:t>
        </w:r>
        <w:r w:rsidR="00087C44">
          <w:rPr>
            <w:noProof/>
            <w:webHidden/>
          </w:rPr>
          <w:tab/>
        </w:r>
        <w:r w:rsidR="00087C44">
          <w:rPr>
            <w:noProof/>
            <w:webHidden/>
          </w:rPr>
          <w:fldChar w:fldCharType="begin"/>
        </w:r>
        <w:r w:rsidR="00087C44">
          <w:rPr>
            <w:noProof/>
            <w:webHidden/>
          </w:rPr>
          <w:instrText xml:space="preserve"> PAGEREF _Toc43666723 \h </w:instrText>
        </w:r>
        <w:r w:rsidR="00087C44">
          <w:rPr>
            <w:noProof/>
            <w:webHidden/>
          </w:rPr>
        </w:r>
        <w:r w:rsidR="00087C44">
          <w:rPr>
            <w:noProof/>
            <w:webHidden/>
          </w:rPr>
          <w:fldChar w:fldCharType="separate"/>
        </w:r>
        <w:r w:rsidR="00241B5E">
          <w:rPr>
            <w:noProof/>
            <w:webHidden/>
          </w:rPr>
          <w:t>37</w:t>
        </w:r>
        <w:r w:rsidR="00087C44">
          <w:rPr>
            <w:noProof/>
            <w:webHidden/>
          </w:rPr>
          <w:fldChar w:fldCharType="end"/>
        </w:r>
      </w:hyperlink>
    </w:p>
    <w:p w14:paraId="3952AA73" w14:textId="77777777" w:rsidR="00087C44" w:rsidRDefault="004270A2" w:rsidP="00214034">
      <w:pPr>
        <w:pStyle w:val="TableofFigures"/>
        <w:tabs>
          <w:tab w:val="right" w:leader="dot" w:pos="8494"/>
        </w:tabs>
        <w:spacing w:line="480" w:lineRule="auto"/>
        <w:rPr>
          <w:rFonts w:eastAsiaTheme="minorEastAsia"/>
          <w:noProof/>
        </w:rPr>
      </w:pPr>
      <w:hyperlink w:anchor="_Toc43666724" w:history="1">
        <w:r w:rsidR="00087C44" w:rsidRPr="009E04F1">
          <w:rPr>
            <w:rStyle w:val="Hyperlink"/>
            <w:rFonts w:ascii="Times New Roman" w:hAnsi="Times New Roman" w:cs="Times New Roman"/>
            <w:b/>
            <w:noProof/>
          </w:rPr>
          <w:t>Figure 15: Network Architecture (I)</w:t>
        </w:r>
        <w:r w:rsidR="00087C44">
          <w:rPr>
            <w:noProof/>
            <w:webHidden/>
          </w:rPr>
          <w:tab/>
        </w:r>
        <w:r w:rsidR="00087C44">
          <w:rPr>
            <w:noProof/>
            <w:webHidden/>
          </w:rPr>
          <w:fldChar w:fldCharType="begin"/>
        </w:r>
        <w:r w:rsidR="00087C44">
          <w:rPr>
            <w:noProof/>
            <w:webHidden/>
          </w:rPr>
          <w:instrText xml:space="preserve"> PAGEREF _Toc43666724 \h </w:instrText>
        </w:r>
        <w:r w:rsidR="00087C44">
          <w:rPr>
            <w:noProof/>
            <w:webHidden/>
          </w:rPr>
        </w:r>
        <w:r w:rsidR="00087C44">
          <w:rPr>
            <w:noProof/>
            <w:webHidden/>
          </w:rPr>
          <w:fldChar w:fldCharType="separate"/>
        </w:r>
        <w:r w:rsidR="00241B5E">
          <w:rPr>
            <w:noProof/>
            <w:webHidden/>
          </w:rPr>
          <w:t>38</w:t>
        </w:r>
        <w:r w:rsidR="00087C44">
          <w:rPr>
            <w:noProof/>
            <w:webHidden/>
          </w:rPr>
          <w:fldChar w:fldCharType="end"/>
        </w:r>
      </w:hyperlink>
    </w:p>
    <w:p w14:paraId="3361D24C" w14:textId="77777777" w:rsidR="00087C44" w:rsidRDefault="004270A2" w:rsidP="00214034">
      <w:pPr>
        <w:pStyle w:val="TableofFigures"/>
        <w:tabs>
          <w:tab w:val="right" w:leader="dot" w:pos="8494"/>
        </w:tabs>
        <w:spacing w:line="480" w:lineRule="auto"/>
        <w:rPr>
          <w:rFonts w:eastAsiaTheme="minorEastAsia"/>
          <w:noProof/>
        </w:rPr>
      </w:pPr>
      <w:hyperlink r:id="rId21" w:anchor="_Toc43666725" w:history="1">
        <w:r w:rsidR="00087C44" w:rsidRPr="009E04F1">
          <w:rPr>
            <w:rStyle w:val="Hyperlink"/>
            <w:rFonts w:ascii="Times New Roman" w:hAnsi="Times New Roman" w:cs="Times New Roman"/>
            <w:b/>
            <w:noProof/>
          </w:rPr>
          <w:t>Figure 16: Network Architecture (J)</w:t>
        </w:r>
        <w:r w:rsidR="00087C44">
          <w:rPr>
            <w:noProof/>
            <w:webHidden/>
          </w:rPr>
          <w:tab/>
        </w:r>
        <w:r w:rsidR="00087C44">
          <w:rPr>
            <w:noProof/>
            <w:webHidden/>
          </w:rPr>
          <w:fldChar w:fldCharType="begin"/>
        </w:r>
        <w:r w:rsidR="00087C44">
          <w:rPr>
            <w:noProof/>
            <w:webHidden/>
          </w:rPr>
          <w:instrText xml:space="preserve"> PAGEREF _Toc43666725 \h </w:instrText>
        </w:r>
        <w:r w:rsidR="00087C44">
          <w:rPr>
            <w:noProof/>
            <w:webHidden/>
          </w:rPr>
        </w:r>
        <w:r w:rsidR="00087C44">
          <w:rPr>
            <w:noProof/>
            <w:webHidden/>
          </w:rPr>
          <w:fldChar w:fldCharType="separate"/>
        </w:r>
        <w:r w:rsidR="00241B5E">
          <w:rPr>
            <w:noProof/>
            <w:webHidden/>
          </w:rPr>
          <w:t>38</w:t>
        </w:r>
        <w:r w:rsidR="00087C44">
          <w:rPr>
            <w:noProof/>
            <w:webHidden/>
          </w:rPr>
          <w:fldChar w:fldCharType="end"/>
        </w:r>
      </w:hyperlink>
    </w:p>
    <w:p w14:paraId="4ACD8341" w14:textId="77777777" w:rsidR="00087C44" w:rsidRDefault="004270A2" w:rsidP="00214034">
      <w:pPr>
        <w:pStyle w:val="TableofFigures"/>
        <w:tabs>
          <w:tab w:val="right" w:leader="dot" w:pos="8494"/>
        </w:tabs>
        <w:spacing w:line="480" w:lineRule="auto"/>
        <w:rPr>
          <w:rFonts w:eastAsiaTheme="minorEastAsia"/>
          <w:noProof/>
        </w:rPr>
      </w:pPr>
      <w:hyperlink w:anchor="_Toc43666726" w:history="1">
        <w:r w:rsidR="00087C44" w:rsidRPr="009E04F1">
          <w:rPr>
            <w:rStyle w:val="Hyperlink"/>
            <w:rFonts w:ascii="Times New Roman" w:hAnsi="Times New Roman" w:cs="Times New Roman"/>
            <w:b/>
            <w:noProof/>
          </w:rPr>
          <w:t>Figure 17: Network Architecture (K)</w:t>
        </w:r>
        <w:r w:rsidR="00087C44">
          <w:rPr>
            <w:noProof/>
            <w:webHidden/>
          </w:rPr>
          <w:tab/>
        </w:r>
        <w:r w:rsidR="00087C44">
          <w:rPr>
            <w:noProof/>
            <w:webHidden/>
          </w:rPr>
          <w:fldChar w:fldCharType="begin"/>
        </w:r>
        <w:r w:rsidR="00087C44">
          <w:rPr>
            <w:noProof/>
            <w:webHidden/>
          </w:rPr>
          <w:instrText xml:space="preserve"> PAGEREF _Toc43666726 \h </w:instrText>
        </w:r>
        <w:r w:rsidR="00087C44">
          <w:rPr>
            <w:noProof/>
            <w:webHidden/>
          </w:rPr>
        </w:r>
        <w:r w:rsidR="00087C44">
          <w:rPr>
            <w:noProof/>
            <w:webHidden/>
          </w:rPr>
          <w:fldChar w:fldCharType="separate"/>
        </w:r>
        <w:r w:rsidR="00241B5E">
          <w:rPr>
            <w:noProof/>
            <w:webHidden/>
          </w:rPr>
          <w:t>39</w:t>
        </w:r>
        <w:r w:rsidR="00087C44">
          <w:rPr>
            <w:noProof/>
            <w:webHidden/>
          </w:rPr>
          <w:fldChar w:fldCharType="end"/>
        </w:r>
      </w:hyperlink>
    </w:p>
    <w:p w14:paraId="7C99A349" w14:textId="1055ACD1" w:rsidR="00087C44" w:rsidRDefault="004270A2" w:rsidP="00214034">
      <w:pPr>
        <w:pStyle w:val="TableofFigures"/>
        <w:tabs>
          <w:tab w:val="right" w:leader="dot" w:pos="8494"/>
        </w:tabs>
        <w:spacing w:line="480" w:lineRule="auto"/>
        <w:rPr>
          <w:rFonts w:eastAsiaTheme="minorEastAsia"/>
          <w:noProof/>
        </w:rPr>
      </w:pPr>
      <w:hyperlink w:anchor="_Toc43666728" w:history="1">
        <w:r w:rsidR="00087C44" w:rsidRPr="009E04F1">
          <w:rPr>
            <w:rStyle w:val="Hyperlink"/>
            <w:rFonts w:ascii="Times New Roman" w:hAnsi="Times New Roman" w:cs="Times New Roman"/>
            <w:b/>
            <w:noProof/>
          </w:rPr>
          <w:t xml:space="preserve">Figure </w:t>
        </w:r>
        <w:r w:rsidR="00214034">
          <w:rPr>
            <w:rStyle w:val="Hyperlink"/>
            <w:rFonts w:ascii="Times New Roman" w:hAnsi="Times New Roman" w:cs="Times New Roman"/>
            <w:b/>
            <w:noProof/>
          </w:rPr>
          <w:t>18</w:t>
        </w:r>
        <w:r w:rsidR="00087C44" w:rsidRPr="009E04F1">
          <w:rPr>
            <w:rStyle w:val="Hyperlink"/>
            <w:rFonts w:ascii="Times New Roman" w:hAnsi="Times New Roman" w:cs="Times New Roman"/>
            <w:b/>
            <w:noProof/>
          </w:rPr>
          <w:t>: STFT plot of 'Missing Tooth Fault’, 3D (upper part), 2D (lower part)</w:t>
        </w:r>
        <w:r w:rsidR="00087C44">
          <w:rPr>
            <w:noProof/>
            <w:webHidden/>
          </w:rPr>
          <w:tab/>
        </w:r>
        <w:r w:rsidR="00087C44">
          <w:rPr>
            <w:noProof/>
            <w:webHidden/>
          </w:rPr>
          <w:fldChar w:fldCharType="begin"/>
        </w:r>
        <w:r w:rsidR="00087C44">
          <w:rPr>
            <w:noProof/>
            <w:webHidden/>
          </w:rPr>
          <w:instrText xml:space="preserve"> PAGEREF _Toc43666728 \h </w:instrText>
        </w:r>
        <w:r w:rsidR="00087C44">
          <w:rPr>
            <w:noProof/>
            <w:webHidden/>
          </w:rPr>
        </w:r>
        <w:r w:rsidR="00087C44">
          <w:rPr>
            <w:noProof/>
            <w:webHidden/>
          </w:rPr>
          <w:fldChar w:fldCharType="separate"/>
        </w:r>
        <w:r w:rsidR="00241B5E">
          <w:rPr>
            <w:noProof/>
            <w:webHidden/>
          </w:rPr>
          <w:t>43</w:t>
        </w:r>
        <w:r w:rsidR="00087C44">
          <w:rPr>
            <w:noProof/>
            <w:webHidden/>
          </w:rPr>
          <w:fldChar w:fldCharType="end"/>
        </w:r>
      </w:hyperlink>
    </w:p>
    <w:p w14:paraId="2D1A2D7E" w14:textId="185D9246" w:rsidR="00087C44" w:rsidRDefault="004270A2" w:rsidP="00214034">
      <w:pPr>
        <w:pStyle w:val="TableofFigures"/>
        <w:tabs>
          <w:tab w:val="right" w:leader="dot" w:pos="8494"/>
        </w:tabs>
        <w:spacing w:line="480" w:lineRule="auto"/>
        <w:rPr>
          <w:rFonts w:eastAsiaTheme="minorEastAsia"/>
          <w:noProof/>
        </w:rPr>
      </w:pPr>
      <w:hyperlink w:anchor="_Toc43666729" w:history="1">
        <w:r w:rsidR="00087C44" w:rsidRPr="009E04F1">
          <w:rPr>
            <w:rStyle w:val="Hyperlink"/>
            <w:rFonts w:ascii="Times New Roman" w:hAnsi="Times New Roman" w:cs="Times New Roman"/>
            <w:b/>
            <w:noProof/>
          </w:rPr>
          <w:t xml:space="preserve">Figure </w:t>
        </w:r>
        <w:r w:rsidR="00214034">
          <w:rPr>
            <w:rStyle w:val="Hyperlink"/>
            <w:rFonts w:ascii="Times New Roman" w:hAnsi="Times New Roman" w:cs="Times New Roman"/>
            <w:b/>
            <w:noProof/>
          </w:rPr>
          <w:t>19</w:t>
        </w:r>
        <w:r w:rsidR="00087C44" w:rsidRPr="009E04F1">
          <w:rPr>
            <w:rStyle w:val="Hyperlink"/>
            <w:rFonts w:ascii="Times New Roman" w:hAnsi="Times New Roman" w:cs="Times New Roman"/>
            <w:b/>
            <w:noProof/>
          </w:rPr>
          <w:t>: STFT plot of 'Loose Gear Fault’, 3D (upper part), 2D (lower part)</w:t>
        </w:r>
        <w:r w:rsidR="00087C44">
          <w:rPr>
            <w:noProof/>
            <w:webHidden/>
          </w:rPr>
          <w:tab/>
        </w:r>
        <w:r w:rsidR="00087C44">
          <w:rPr>
            <w:noProof/>
            <w:webHidden/>
          </w:rPr>
          <w:fldChar w:fldCharType="begin"/>
        </w:r>
        <w:r w:rsidR="00087C44">
          <w:rPr>
            <w:noProof/>
            <w:webHidden/>
          </w:rPr>
          <w:instrText xml:space="preserve"> PAGEREF _Toc43666729 \h </w:instrText>
        </w:r>
        <w:r w:rsidR="00087C44">
          <w:rPr>
            <w:noProof/>
            <w:webHidden/>
          </w:rPr>
        </w:r>
        <w:r w:rsidR="00087C44">
          <w:rPr>
            <w:noProof/>
            <w:webHidden/>
          </w:rPr>
          <w:fldChar w:fldCharType="separate"/>
        </w:r>
        <w:r w:rsidR="00241B5E">
          <w:rPr>
            <w:noProof/>
            <w:webHidden/>
          </w:rPr>
          <w:t>44</w:t>
        </w:r>
        <w:r w:rsidR="00087C44">
          <w:rPr>
            <w:noProof/>
            <w:webHidden/>
          </w:rPr>
          <w:fldChar w:fldCharType="end"/>
        </w:r>
      </w:hyperlink>
    </w:p>
    <w:p w14:paraId="60500BEB" w14:textId="21474A90" w:rsidR="00087C44" w:rsidRDefault="004270A2" w:rsidP="00214034">
      <w:pPr>
        <w:pStyle w:val="TableofFigures"/>
        <w:tabs>
          <w:tab w:val="right" w:leader="dot" w:pos="8494"/>
        </w:tabs>
        <w:spacing w:line="480" w:lineRule="auto"/>
        <w:rPr>
          <w:rFonts w:eastAsiaTheme="minorEastAsia"/>
          <w:noProof/>
        </w:rPr>
      </w:pPr>
      <w:hyperlink w:anchor="_Toc43666730" w:history="1">
        <w:r w:rsidR="00087C44" w:rsidRPr="009E04F1">
          <w:rPr>
            <w:rStyle w:val="Hyperlink"/>
            <w:rFonts w:ascii="Times New Roman" w:hAnsi="Times New Roman" w:cs="Times New Roman"/>
            <w:b/>
            <w:noProof/>
          </w:rPr>
          <w:t xml:space="preserve">Figure </w:t>
        </w:r>
        <w:r w:rsidR="00214034">
          <w:rPr>
            <w:rStyle w:val="Hyperlink"/>
            <w:rFonts w:ascii="Times New Roman" w:hAnsi="Times New Roman" w:cs="Times New Roman"/>
            <w:b/>
            <w:noProof/>
          </w:rPr>
          <w:t>20</w:t>
        </w:r>
        <w:r w:rsidR="00087C44" w:rsidRPr="009E04F1">
          <w:rPr>
            <w:rStyle w:val="Hyperlink"/>
            <w:rFonts w:ascii="Times New Roman" w:hAnsi="Times New Roman" w:cs="Times New Roman"/>
            <w:b/>
            <w:noProof/>
          </w:rPr>
          <w:t>: STFT plot of 'Combined Loose Gear Fault’, 3D (upper part), 2D (lower part)</w:t>
        </w:r>
        <w:r w:rsidR="00087C44">
          <w:rPr>
            <w:noProof/>
            <w:webHidden/>
          </w:rPr>
          <w:tab/>
        </w:r>
        <w:r w:rsidR="00087C44">
          <w:rPr>
            <w:noProof/>
            <w:webHidden/>
          </w:rPr>
          <w:fldChar w:fldCharType="begin"/>
        </w:r>
        <w:r w:rsidR="00087C44">
          <w:rPr>
            <w:noProof/>
            <w:webHidden/>
          </w:rPr>
          <w:instrText xml:space="preserve"> PAGEREF _Toc43666730 \h </w:instrText>
        </w:r>
        <w:r w:rsidR="00087C44">
          <w:rPr>
            <w:noProof/>
            <w:webHidden/>
          </w:rPr>
        </w:r>
        <w:r w:rsidR="00087C44">
          <w:rPr>
            <w:noProof/>
            <w:webHidden/>
          </w:rPr>
          <w:fldChar w:fldCharType="separate"/>
        </w:r>
        <w:r w:rsidR="00241B5E">
          <w:rPr>
            <w:noProof/>
            <w:webHidden/>
          </w:rPr>
          <w:t>45</w:t>
        </w:r>
        <w:r w:rsidR="00087C44">
          <w:rPr>
            <w:noProof/>
            <w:webHidden/>
          </w:rPr>
          <w:fldChar w:fldCharType="end"/>
        </w:r>
      </w:hyperlink>
    </w:p>
    <w:p w14:paraId="79E62BB5" w14:textId="08FCF6F1" w:rsidR="00087C44" w:rsidRDefault="004270A2" w:rsidP="00214034">
      <w:pPr>
        <w:pStyle w:val="TableofFigures"/>
        <w:tabs>
          <w:tab w:val="right" w:leader="dot" w:pos="8494"/>
        </w:tabs>
        <w:spacing w:line="480" w:lineRule="auto"/>
        <w:rPr>
          <w:rFonts w:eastAsiaTheme="minorEastAsia"/>
          <w:noProof/>
        </w:rPr>
      </w:pPr>
      <w:hyperlink w:anchor="_Toc43666731" w:history="1">
        <w:r w:rsidR="00087C44" w:rsidRPr="009E04F1">
          <w:rPr>
            <w:rStyle w:val="Hyperlink"/>
            <w:rFonts w:ascii="Times New Roman" w:hAnsi="Times New Roman" w:cs="Times New Roman"/>
            <w:b/>
            <w:noProof/>
          </w:rPr>
          <w:t>Figure 2</w:t>
        </w:r>
        <w:r w:rsidR="00214034">
          <w:rPr>
            <w:rStyle w:val="Hyperlink"/>
            <w:rFonts w:ascii="Times New Roman" w:hAnsi="Times New Roman" w:cs="Times New Roman"/>
            <w:b/>
            <w:noProof/>
          </w:rPr>
          <w:t>1</w:t>
        </w:r>
        <w:r w:rsidR="00087C44" w:rsidRPr="009E04F1">
          <w:rPr>
            <w:rStyle w:val="Hyperlink"/>
            <w:rFonts w:ascii="Times New Roman" w:hAnsi="Times New Roman" w:cs="Times New Roman"/>
            <w:b/>
            <w:noProof/>
          </w:rPr>
          <w:t xml:space="preserve"> STFT plot of 'Unbalance Fault’, 3D (upper part), 2D (lower part)</w:t>
        </w:r>
        <w:r w:rsidR="00087C44">
          <w:rPr>
            <w:noProof/>
            <w:webHidden/>
          </w:rPr>
          <w:tab/>
        </w:r>
        <w:r w:rsidR="00087C44">
          <w:rPr>
            <w:noProof/>
            <w:webHidden/>
          </w:rPr>
          <w:fldChar w:fldCharType="begin"/>
        </w:r>
        <w:r w:rsidR="00087C44">
          <w:rPr>
            <w:noProof/>
            <w:webHidden/>
          </w:rPr>
          <w:instrText xml:space="preserve"> PAGEREF _Toc43666731 \h </w:instrText>
        </w:r>
        <w:r w:rsidR="00087C44">
          <w:rPr>
            <w:noProof/>
            <w:webHidden/>
          </w:rPr>
        </w:r>
        <w:r w:rsidR="00087C44">
          <w:rPr>
            <w:noProof/>
            <w:webHidden/>
          </w:rPr>
          <w:fldChar w:fldCharType="separate"/>
        </w:r>
        <w:r w:rsidR="00241B5E">
          <w:rPr>
            <w:noProof/>
            <w:webHidden/>
          </w:rPr>
          <w:t>46</w:t>
        </w:r>
        <w:r w:rsidR="00087C44">
          <w:rPr>
            <w:noProof/>
            <w:webHidden/>
          </w:rPr>
          <w:fldChar w:fldCharType="end"/>
        </w:r>
      </w:hyperlink>
    </w:p>
    <w:p w14:paraId="0E27A9D4" w14:textId="15F3C6BE" w:rsidR="00087C44" w:rsidRDefault="004270A2" w:rsidP="00214034">
      <w:pPr>
        <w:pStyle w:val="TableofFigures"/>
        <w:tabs>
          <w:tab w:val="right" w:leader="dot" w:pos="8494"/>
        </w:tabs>
        <w:spacing w:line="480" w:lineRule="auto"/>
        <w:rPr>
          <w:rFonts w:eastAsiaTheme="minorEastAsia"/>
          <w:noProof/>
        </w:rPr>
      </w:pPr>
      <w:hyperlink w:anchor="_Toc43666732" w:history="1">
        <w:r w:rsidR="00087C44" w:rsidRPr="009E04F1">
          <w:rPr>
            <w:rStyle w:val="Hyperlink"/>
            <w:rFonts w:ascii="Times New Roman" w:hAnsi="Times New Roman" w:cs="Times New Roman"/>
            <w:b/>
            <w:noProof/>
          </w:rPr>
          <w:t>Figure 2</w:t>
        </w:r>
        <w:r w:rsidR="00214034">
          <w:rPr>
            <w:rStyle w:val="Hyperlink"/>
            <w:rFonts w:ascii="Times New Roman" w:hAnsi="Times New Roman" w:cs="Times New Roman"/>
            <w:b/>
            <w:noProof/>
          </w:rPr>
          <w:t>2</w:t>
        </w:r>
        <w:r w:rsidR="00087C44" w:rsidRPr="009E04F1">
          <w:rPr>
            <w:rStyle w:val="Hyperlink"/>
            <w:rFonts w:ascii="Times New Roman" w:hAnsi="Times New Roman" w:cs="Times New Roman"/>
            <w:b/>
            <w:noProof/>
          </w:rPr>
          <w:t>: STFT plot of 'Combined Unbalance Fault’, 3D (upper part), 2D (lower part)</w:t>
        </w:r>
        <w:r w:rsidR="00087C44">
          <w:rPr>
            <w:noProof/>
            <w:webHidden/>
          </w:rPr>
          <w:tab/>
        </w:r>
        <w:r w:rsidR="00087C44">
          <w:rPr>
            <w:noProof/>
            <w:webHidden/>
          </w:rPr>
          <w:fldChar w:fldCharType="begin"/>
        </w:r>
        <w:r w:rsidR="00087C44">
          <w:rPr>
            <w:noProof/>
            <w:webHidden/>
          </w:rPr>
          <w:instrText xml:space="preserve"> PAGEREF _Toc43666732 \h </w:instrText>
        </w:r>
        <w:r w:rsidR="00087C44">
          <w:rPr>
            <w:noProof/>
            <w:webHidden/>
          </w:rPr>
        </w:r>
        <w:r w:rsidR="00087C44">
          <w:rPr>
            <w:noProof/>
            <w:webHidden/>
          </w:rPr>
          <w:fldChar w:fldCharType="separate"/>
        </w:r>
        <w:r w:rsidR="00241B5E">
          <w:rPr>
            <w:noProof/>
            <w:webHidden/>
          </w:rPr>
          <w:t>47</w:t>
        </w:r>
        <w:r w:rsidR="00087C44">
          <w:rPr>
            <w:noProof/>
            <w:webHidden/>
          </w:rPr>
          <w:fldChar w:fldCharType="end"/>
        </w:r>
      </w:hyperlink>
    </w:p>
    <w:p w14:paraId="22AAF339" w14:textId="06DADF09" w:rsidR="00087C44" w:rsidRDefault="004270A2" w:rsidP="00214034">
      <w:pPr>
        <w:pStyle w:val="TableofFigures"/>
        <w:tabs>
          <w:tab w:val="right" w:leader="dot" w:pos="8494"/>
        </w:tabs>
        <w:spacing w:line="480" w:lineRule="auto"/>
        <w:rPr>
          <w:rFonts w:eastAsiaTheme="minorEastAsia"/>
          <w:noProof/>
        </w:rPr>
      </w:pPr>
      <w:hyperlink w:anchor="_Toc43666733" w:history="1">
        <w:r w:rsidR="00087C44" w:rsidRPr="009E04F1">
          <w:rPr>
            <w:rStyle w:val="Hyperlink"/>
            <w:rFonts w:ascii="Times New Roman" w:hAnsi="Times New Roman" w:cs="Times New Roman"/>
            <w:b/>
            <w:noProof/>
          </w:rPr>
          <w:t>Figure 2</w:t>
        </w:r>
        <w:r w:rsidR="00214034">
          <w:rPr>
            <w:rStyle w:val="Hyperlink"/>
            <w:rFonts w:ascii="Times New Roman" w:hAnsi="Times New Roman" w:cs="Times New Roman"/>
            <w:b/>
            <w:noProof/>
          </w:rPr>
          <w:t>3</w:t>
        </w:r>
        <w:r w:rsidR="00087C44" w:rsidRPr="009E04F1">
          <w:rPr>
            <w:rStyle w:val="Hyperlink"/>
            <w:rFonts w:ascii="Times New Roman" w:hAnsi="Times New Roman" w:cs="Times New Roman"/>
            <w:b/>
            <w:noProof/>
          </w:rPr>
          <w:t>: STFT plot of 'Eccentric Rotor Fault’, 3D (upper part), 2D (lower part)</w:t>
        </w:r>
        <w:r w:rsidR="00087C44">
          <w:rPr>
            <w:noProof/>
            <w:webHidden/>
          </w:rPr>
          <w:tab/>
        </w:r>
        <w:r w:rsidR="00087C44">
          <w:rPr>
            <w:noProof/>
            <w:webHidden/>
          </w:rPr>
          <w:fldChar w:fldCharType="begin"/>
        </w:r>
        <w:r w:rsidR="00087C44">
          <w:rPr>
            <w:noProof/>
            <w:webHidden/>
          </w:rPr>
          <w:instrText xml:space="preserve"> PAGEREF _Toc43666733 \h </w:instrText>
        </w:r>
        <w:r w:rsidR="00087C44">
          <w:rPr>
            <w:noProof/>
            <w:webHidden/>
          </w:rPr>
        </w:r>
        <w:r w:rsidR="00087C44">
          <w:rPr>
            <w:noProof/>
            <w:webHidden/>
          </w:rPr>
          <w:fldChar w:fldCharType="separate"/>
        </w:r>
        <w:r w:rsidR="00241B5E">
          <w:rPr>
            <w:noProof/>
            <w:webHidden/>
          </w:rPr>
          <w:t>48</w:t>
        </w:r>
        <w:r w:rsidR="00087C44">
          <w:rPr>
            <w:noProof/>
            <w:webHidden/>
          </w:rPr>
          <w:fldChar w:fldCharType="end"/>
        </w:r>
      </w:hyperlink>
    </w:p>
    <w:p w14:paraId="134196F2" w14:textId="5F0C1E1C" w:rsidR="00087C44" w:rsidRDefault="004270A2" w:rsidP="00214034">
      <w:pPr>
        <w:pStyle w:val="TableofFigures"/>
        <w:tabs>
          <w:tab w:val="right" w:leader="dot" w:pos="8494"/>
        </w:tabs>
        <w:spacing w:line="480" w:lineRule="auto"/>
        <w:rPr>
          <w:rFonts w:eastAsiaTheme="minorEastAsia"/>
          <w:noProof/>
        </w:rPr>
      </w:pPr>
      <w:hyperlink w:anchor="_Toc43666734" w:history="1">
        <w:r w:rsidR="00087C44" w:rsidRPr="009E04F1">
          <w:rPr>
            <w:rStyle w:val="Hyperlink"/>
            <w:rFonts w:ascii="Times New Roman" w:hAnsi="Times New Roman" w:cs="Times New Roman"/>
            <w:b/>
            <w:noProof/>
          </w:rPr>
          <w:t>Figure 2</w:t>
        </w:r>
        <w:r w:rsidR="00214034">
          <w:rPr>
            <w:rStyle w:val="Hyperlink"/>
            <w:rFonts w:ascii="Times New Roman" w:hAnsi="Times New Roman" w:cs="Times New Roman"/>
            <w:b/>
            <w:noProof/>
          </w:rPr>
          <w:t>4</w:t>
        </w:r>
        <w:r w:rsidR="00087C44" w:rsidRPr="009E04F1">
          <w:rPr>
            <w:rStyle w:val="Hyperlink"/>
            <w:rFonts w:ascii="Times New Roman" w:hAnsi="Times New Roman" w:cs="Times New Roman"/>
            <w:b/>
            <w:noProof/>
          </w:rPr>
          <w:t>: STFT plot of 'Combined Eccentric Rotor Fault’, 3D (upper), 2D (lower part)</w:t>
        </w:r>
        <w:r w:rsidR="00087C44">
          <w:rPr>
            <w:noProof/>
            <w:webHidden/>
          </w:rPr>
          <w:tab/>
        </w:r>
        <w:r w:rsidR="00087C44">
          <w:rPr>
            <w:noProof/>
            <w:webHidden/>
          </w:rPr>
          <w:fldChar w:fldCharType="begin"/>
        </w:r>
        <w:r w:rsidR="00087C44">
          <w:rPr>
            <w:noProof/>
            <w:webHidden/>
          </w:rPr>
          <w:instrText xml:space="preserve"> PAGEREF _Toc43666734 \h </w:instrText>
        </w:r>
        <w:r w:rsidR="00087C44">
          <w:rPr>
            <w:noProof/>
            <w:webHidden/>
          </w:rPr>
        </w:r>
        <w:r w:rsidR="00087C44">
          <w:rPr>
            <w:noProof/>
            <w:webHidden/>
          </w:rPr>
          <w:fldChar w:fldCharType="separate"/>
        </w:r>
        <w:r w:rsidR="00241B5E">
          <w:rPr>
            <w:noProof/>
            <w:webHidden/>
          </w:rPr>
          <w:t>49</w:t>
        </w:r>
        <w:r w:rsidR="00087C44">
          <w:rPr>
            <w:noProof/>
            <w:webHidden/>
          </w:rPr>
          <w:fldChar w:fldCharType="end"/>
        </w:r>
      </w:hyperlink>
    </w:p>
    <w:p w14:paraId="56486F18" w14:textId="6CF52BA8" w:rsidR="00087C44" w:rsidRDefault="004270A2" w:rsidP="00214034">
      <w:pPr>
        <w:pStyle w:val="TableofFigures"/>
        <w:tabs>
          <w:tab w:val="right" w:leader="dot" w:pos="8494"/>
        </w:tabs>
        <w:spacing w:line="480" w:lineRule="auto"/>
        <w:rPr>
          <w:rFonts w:eastAsiaTheme="minorEastAsia"/>
          <w:noProof/>
        </w:rPr>
      </w:pPr>
      <w:hyperlink w:anchor="_Toc43666735" w:history="1">
        <w:r w:rsidR="00087C44" w:rsidRPr="009E04F1">
          <w:rPr>
            <w:rStyle w:val="Hyperlink"/>
            <w:rFonts w:ascii="Times New Roman" w:hAnsi="Times New Roman" w:cs="Times New Roman"/>
            <w:b/>
            <w:noProof/>
          </w:rPr>
          <w:t>Figure 2</w:t>
        </w:r>
        <w:r w:rsidR="00214034">
          <w:rPr>
            <w:rStyle w:val="Hyperlink"/>
            <w:rFonts w:ascii="Times New Roman" w:hAnsi="Times New Roman" w:cs="Times New Roman"/>
            <w:b/>
            <w:noProof/>
          </w:rPr>
          <w:t>5</w:t>
        </w:r>
        <w:r w:rsidR="00087C44" w:rsidRPr="009E04F1">
          <w:rPr>
            <w:rStyle w:val="Hyperlink"/>
            <w:rFonts w:ascii="Times New Roman" w:hAnsi="Times New Roman" w:cs="Times New Roman"/>
            <w:b/>
            <w:noProof/>
          </w:rPr>
          <w:t>: STFT plot of 'Cocked Rotor Fault’, 3D (upper part), 2D (lower part)</w:t>
        </w:r>
        <w:r w:rsidR="00087C44">
          <w:rPr>
            <w:noProof/>
            <w:webHidden/>
          </w:rPr>
          <w:tab/>
        </w:r>
        <w:r w:rsidR="00087C44">
          <w:rPr>
            <w:noProof/>
            <w:webHidden/>
          </w:rPr>
          <w:fldChar w:fldCharType="begin"/>
        </w:r>
        <w:r w:rsidR="00087C44">
          <w:rPr>
            <w:noProof/>
            <w:webHidden/>
          </w:rPr>
          <w:instrText xml:space="preserve"> PAGEREF _Toc43666735 \h </w:instrText>
        </w:r>
        <w:r w:rsidR="00087C44">
          <w:rPr>
            <w:noProof/>
            <w:webHidden/>
          </w:rPr>
        </w:r>
        <w:r w:rsidR="00087C44">
          <w:rPr>
            <w:noProof/>
            <w:webHidden/>
          </w:rPr>
          <w:fldChar w:fldCharType="separate"/>
        </w:r>
        <w:r w:rsidR="00241B5E">
          <w:rPr>
            <w:noProof/>
            <w:webHidden/>
          </w:rPr>
          <w:t>50</w:t>
        </w:r>
        <w:r w:rsidR="00087C44">
          <w:rPr>
            <w:noProof/>
            <w:webHidden/>
          </w:rPr>
          <w:fldChar w:fldCharType="end"/>
        </w:r>
      </w:hyperlink>
    </w:p>
    <w:p w14:paraId="6DE4CD92" w14:textId="417BD29A" w:rsidR="00087C44" w:rsidRDefault="004270A2" w:rsidP="00214034">
      <w:pPr>
        <w:pStyle w:val="TableofFigures"/>
        <w:tabs>
          <w:tab w:val="right" w:leader="dot" w:pos="8494"/>
        </w:tabs>
        <w:spacing w:line="480" w:lineRule="auto"/>
        <w:rPr>
          <w:rFonts w:eastAsiaTheme="minorEastAsia"/>
          <w:noProof/>
        </w:rPr>
      </w:pPr>
      <w:hyperlink r:id="rId22" w:anchor="_Toc43666737" w:history="1">
        <w:r w:rsidR="00087C44" w:rsidRPr="009E04F1">
          <w:rPr>
            <w:rStyle w:val="Hyperlink"/>
            <w:rFonts w:ascii="Times New Roman" w:hAnsi="Times New Roman" w:cs="Times New Roman"/>
            <w:b/>
            <w:noProof/>
          </w:rPr>
          <w:t>Figure 2</w:t>
        </w:r>
        <w:r w:rsidR="00214034">
          <w:rPr>
            <w:rStyle w:val="Hyperlink"/>
            <w:rFonts w:ascii="Times New Roman" w:hAnsi="Times New Roman" w:cs="Times New Roman"/>
            <w:b/>
            <w:noProof/>
          </w:rPr>
          <w:t>6</w:t>
        </w:r>
        <w:r w:rsidR="00087C44" w:rsidRPr="009E04F1">
          <w:rPr>
            <w:rStyle w:val="Hyperlink"/>
            <w:rFonts w:ascii="Times New Roman" w:hAnsi="Times New Roman" w:cs="Times New Roman"/>
            <w:b/>
            <w:noProof/>
          </w:rPr>
          <w:t>: STFT plot of 'Combined Cocked Rotor Fault’, 3D (upper), 2D (lower)</w:t>
        </w:r>
        <w:r w:rsidR="00087C44">
          <w:rPr>
            <w:noProof/>
            <w:webHidden/>
          </w:rPr>
          <w:tab/>
        </w:r>
        <w:r w:rsidR="00087C44">
          <w:rPr>
            <w:noProof/>
            <w:webHidden/>
          </w:rPr>
          <w:fldChar w:fldCharType="begin"/>
        </w:r>
        <w:r w:rsidR="00087C44">
          <w:rPr>
            <w:noProof/>
            <w:webHidden/>
          </w:rPr>
          <w:instrText xml:space="preserve"> PAGEREF _Toc43666737 \h </w:instrText>
        </w:r>
        <w:r w:rsidR="00087C44">
          <w:rPr>
            <w:noProof/>
            <w:webHidden/>
          </w:rPr>
        </w:r>
        <w:r w:rsidR="00087C44">
          <w:rPr>
            <w:noProof/>
            <w:webHidden/>
          </w:rPr>
          <w:fldChar w:fldCharType="separate"/>
        </w:r>
        <w:r w:rsidR="00241B5E">
          <w:rPr>
            <w:noProof/>
            <w:webHidden/>
          </w:rPr>
          <w:t>51</w:t>
        </w:r>
        <w:r w:rsidR="00087C44">
          <w:rPr>
            <w:noProof/>
            <w:webHidden/>
          </w:rPr>
          <w:fldChar w:fldCharType="end"/>
        </w:r>
      </w:hyperlink>
    </w:p>
    <w:p w14:paraId="7DAF5584" w14:textId="4C6BE56D" w:rsidR="00087C44" w:rsidRDefault="004270A2" w:rsidP="00214034">
      <w:pPr>
        <w:pStyle w:val="TableofFigures"/>
        <w:tabs>
          <w:tab w:val="right" w:leader="dot" w:pos="8494"/>
        </w:tabs>
        <w:spacing w:line="480" w:lineRule="auto"/>
        <w:rPr>
          <w:rFonts w:eastAsiaTheme="minorEastAsia"/>
          <w:noProof/>
        </w:rPr>
      </w:pPr>
      <w:hyperlink w:anchor="_Toc43666738" w:history="1">
        <w:r w:rsidR="00087C44" w:rsidRPr="009E04F1">
          <w:rPr>
            <w:rStyle w:val="Hyperlink"/>
            <w:rFonts w:ascii="Times New Roman" w:hAnsi="Times New Roman" w:cs="Times New Roman"/>
            <w:b/>
            <w:noProof/>
          </w:rPr>
          <w:t>Figure 2</w:t>
        </w:r>
        <w:r w:rsidR="00214034">
          <w:rPr>
            <w:rStyle w:val="Hyperlink"/>
            <w:rFonts w:ascii="Times New Roman" w:hAnsi="Times New Roman" w:cs="Times New Roman"/>
            <w:b/>
            <w:noProof/>
          </w:rPr>
          <w:t>7</w:t>
        </w:r>
        <w:r w:rsidR="00087C44" w:rsidRPr="009E04F1">
          <w:rPr>
            <w:rStyle w:val="Hyperlink"/>
            <w:rFonts w:ascii="Times New Roman" w:hAnsi="Times New Roman" w:cs="Times New Roman"/>
            <w:b/>
            <w:noProof/>
          </w:rPr>
          <w:t>: STFT plot of 'BIRF', 3D (upper part), 2D (lower part)</w:t>
        </w:r>
        <w:r w:rsidR="00087C44">
          <w:rPr>
            <w:noProof/>
            <w:webHidden/>
          </w:rPr>
          <w:tab/>
        </w:r>
        <w:r w:rsidR="00087C44">
          <w:rPr>
            <w:noProof/>
            <w:webHidden/>
          </w:rPr>
          <w:fldChar w:fldCharType="begin"/>
        </w:r>
        <w:r w:rsidR="00087C44">
          <w:rPr>
            <w:noProof/>
            <w:webHidden/>
          </w:rPr>
          <w:instrText xml:space="preserve"> PAGEREF _Toc43666738 \h </w:instrText>
        </w:r>
        <w:r w:rsidR="00087C44">
          <w:rPr>
            <w:noProof/>
            <w:webHidden/>
          </w:rPr>
        </w:r>
        <w:r w:rsidR="00087C44">
          <w:rPr>
            <w:noProof/>
            <w:webHidden/>
          </w:rPr>
          <w:fldChar w:fldCharType="separate"/>
        </w:r>
        <w:r w:rsidR="00241B5E">
          <w:rPr>
            <w:noProof/>
            <w:webHidden/>
          </w:rPr>
          <w:t>52</w:t>
        </w:r>
        <w:r w:rsidR="00087C44">
          <w:rPr>
            <w:noProof/>
            <w:webHidden/>
          </w:rPr>
          <w:fldChar w:fldCharType="end"/>
        </w:r>
      </w:hyperlink>
    </w:p>
    <w:p w14:paraId="4A70B658" w14:textId="55C74E5D" w:rsidR="00087C44" w:rsidRDefault="004270A2" w:rsidP="00214034">
      <w:pPr>
        <w:pStyle w:val="TableofFigures"/>
        <w:tabs>
          <w:tab w:val="right" w:leader="dot" w:pos="8494"/>
        </w:tabs>
        <w:spacing w:line="480" w:lineRule="auto"/>
        <w:rPr>
          <w:rFonts w:eastAsiaTheme="minorEastAsia"/>
          <w:noProof/>
        </w:rPr>
      </w:pPr>
      <w:hyperlink w:anchor="_Toc43666739" w:history="1">
        <w:r w:rsidR="00087C44" w:rsidRPr="009E04F1">
          <w:rPr>
            <w:rStyle w:val="Hyperlink"/>
            <w:rFonts w:ascii="Times New Roman" w:hAnsi="Times New Roman" w:cs="Times New Roman"/>
            <w:b/>
            <w:noProof/>
          </w:rPr>
          <w:t xml:space="preserve">Figure </w:t>
        </w:r>
        <w:r w:rsidR="00214034">
          <w:rPr>
            <w:rStyle w:val="Hyperlink"/>
            <w:rFonts w:ascii="Times New Roman" w:hAnsi="Times New Roman" w:cs="Times New Roman"/>
            <w:b/>
            <w:noProof/>
          </w:rPr>
          <w:t>28</w:t>
        </w:r>
        <w:r w:rsidR="00087C44" w:rsidRPr="009E04F1">
          <w:rPr>
            <w:rStyle w:val="Hyperlink"/>
            <w:rFonts w:ascii="Times New Roman" w:hAnsi="Times New Roman" w:cs="Times New Roman"/>
            <w:b/>
            <w:noProof/>
          </w:rPr>
          <w:t>: STFT plot of 'Combined BIRF’, 3D (upper part), 2D (lower part)</w:t>
        </w:r>
        <w:r w:rsidR="00087C44">
          <w:rPr>
            <w:noProof/>
            <w:webHidden/>
          </w:rPr>
          <w:tab/>
        </w:r>
        <w:r w:rsidR="00087C44">
          <w:rPr>
            <w:noProof/>
            <w:webHidden/>
          </w:rPr>
          <w:fldChar w:fldCharType="begin"/>
        </w:r>
        <w:r w:rsidR="00087C44">
          <w:rPr>
            <w:noProof/>
            <w:webHidden/>
          </w:rPr>
          <w:instrText xml:space="preserve"> PAGEREF _Toc43666739 \h </w:instrText>
        </w:r>
        <w:r w:rsidR="00087C44">
          <w:rPr>
            <w:noProof/>
            <w:webHidden/>
          </w:rPr>
        </w:r>
        <w:r w:rsidR="00087C44">
          <w:rPr>
            <w:noProof/>
            <w:webHidden/>
          </w:rPr>
          <w:fldChar w:fldCharType="separate"/>
        </w:r>
        <w:r w:rsidR="00241B5E">
          <w:rPr>
            <w:noProof/>
            <w:webHidden/>
          </w:rPr>
          <w:t>53</w:t>
        </w:r>
        <w:r w:rsidR="00087C44">
          <w:rPr>
            <w:noProof/>
            <w:webHidden/>
          </w:rPr>
          <w:fldChar w:fldCharType="end"/>
        </w:r>
      </w:hyperlink>
    </w:p>
    <w:p w14:paraId="61101E84" w14:textId="10A35C33" w:rsidR="00087C44" w:rsidRDefault="004270A2" w:rsidP="00214034">
      <w:pPr>
        <w:pStyle w:val="TableofFigures"/>
        <w:tabs>
          <w:tab w:val="right" w:leader="dot" w:pos="8494"/>
        </w:tabs>
        <w:spacing w:line="480" w:lineRule="auto"/>
        <w:rPr>
          <w:rFonts w:eastAsiaTheme="minorEastAsia"/>
          <w:noProof/>
        </w:rPr>
      </w:pPr>
      <w:hyperlink w:anchor="_Toc43666740" w:history="1">
        <w:r w:rsidR="00087C44" w:rsidRPr="009E04F1">
          <w:rPr>
            <w:rStyle w:val="Hyperlink"/>
            <w:rFonts w:ascii="Times New Roman" w:hAnsi="Times New Roman" w:cs="Times New Roman"/>
            <w:b/>
            <w:noProof/>
          </w:rPr>
          <w:t xml:space="preserve">Figure </w:t>
        </w:r>
        <w:r w:rsidR="00214034">
          <w:rPr>
            <w:rStyle w:val="Hyperlink"/>
            <w:rFonts w:ascii="Times New Roman" w:hAnsi="Times New Roman" w:cs="Times New Roman"/>
            <w:b/>
            <w:noProof/>
          </w:rPr>
          <w:t>29</w:t>
        </w:r>
        <w:r w:rsidR="00087C44" w:rsidRPr="009E04F1">
          <w:rPr>
            <w:rStyle w:val="Hyperlink"/>
            <w:rFonts w:ascii="Times New Roman" w:hAnsi="Times New Roman" w:cs="Times New Roman"/>
            <w:b/>
            <w:noProof/>
          </w:rPr>
          <w:t>: STFT plot of 'BORF’, 3D (upper part), 2D (lower part)</w:t>
        </w:r>
        <w:r w:rsidR="00087C44">
          <w:rPr>
            <w:noProof/>
            <w:webHidden/>
          </w:rPr>
          <w:tab/>
        </w:r>
        <w:r w:rsidR="00087C44">
          <w:rPr>
            <w:noProof/>
            <w:webHidden/>
          </w:rPr>
          <w:fldChar w:fldCharType="begin"/>
        </w:r>
        <w:r w:rsidR="00087C44">
          <w:rPr>
            <w:noProof/>
            <w:webHidden/>
          </w:rPr>
          <w:instrText xml:space="preserve"> PAGEREF _Toc43666740 \h </w:instrText>
        </w:r>
        <w:r w:rsidR="00087C44">
          <w:rPr>
            <w:noProof/>
            <w:webHidden/>
          </w:rPr>
        </w:r>
        <w:r w:rsidR="00087C44">
          <w:rPr>
            <w:noProof/>
            <w:webHidden/>
          </w:rPr>
          <w:fldChar w:fldCharType="separate"/>
        </w:r>
        <w:r w:rsidR="00241B5E">
          <w:rPr>
            <w:noProof/>
            <w:webHidden/>
          </w:rPr>
          <w:t>54</w:t>
        </w:r>
        <w:r w:rsidR="00087C44">
          <w:rPr>
            <w:noProof/>
            <w:webHidden/>
          </w:rPr>
          <w:fldChar w:fldCharType="end"/>
        </w:r>
      </w:hyperlink>
    </w:p>
    <w:p w14:paraId="426F91E8" w14:textId="6CDEC70E" w:rsidR="00087C44" w:rsidRDefault="004270A2" w:rsidP="00214034">
      <w:pPr>
        <w:pStyle w:val="TableofFigures"/>
        <w:tabs>
          <w:tab w:val="right" w:leader="dot" w:pos="8494"/>
        </w:tabs>
        <w:spacing w:line="480" w:lineRule="auto"/>
        <w:rPr>
          <w:rFonts w:eastAsiaTheme="minorEastAsia"/>
          <w:noProof/>
        </w:rPr>
      </w:pPr>
      <w:hyperlink r:id="rId23" w:anchor="_Toc43666741" w:history="1">
        <w:r w:rsidR="00087C44" w:rsidRPr="009E04F1">
          <w:rPr>
            <w:rStyle w:val="Hyperlink"/>
            <w:rFonts w:ascii="Times New Roman" w:hAnsi="Times New Roman" w:cs="Times New Roman"/>
            <w:b/>
            <w:noProof/>
          </w:rPr>
          <w:t xml:space="preserve">Figure </w:t>
        </w:r>
        <w:r w:rsidR="00214034">
          <w:rPr>
            <w:rStyle w:val="Hyperlink"/>
            <w:rFonts w:ascii="Times New Roman" w:hAnsi="Times New Roman" w:cs="Times New Roman"/>
            <w:b/>
            <w:noProof/>
          </w:rPr>
          <w:t>30</w:t>
        </w:r>
        <w:r w:rsidR="00087C44" w:rsidRPr="009E04F1">
          <w:rPr>
            <w:rStyle w:val="Hyperlink"/>
            <w:rFonts w:ascii="Times New Roman" w:hAnsi="Times New Roman" w:cs="Times New Roman"/>
            <w:b/>
            <w:noProof/>
          </w:rPr>
          <w:t>: STFT plot of 'Combined BORF’, 3D (upper part), 2D (lower part)</w:t>
        </w:r>
        <w:r w:rsidR="00087C44">
          <w:rPr>
            <w:noProof/>
            <w:webHidden/>
          </w:rPr>
          <w:tab/>
        </w:r>
        <w:r w:rsidR="00087C44">
          <w:rPr>
            <w:noProof/>
            <w:webHidden/>
          </w:rPr>
          <w:fldChar w:fldCharType="begin"/>
        </w:r>
        <w:r w:rsidR="00087C44">
          <w:rPr>
            <w:noProof/>
            <w:webHidden/>
          </w:rPr>
          <w:instrText xml:space="preserve"> PAGEREF _Toc43666741 \h </w:instrText>
        </w:r>
        <w:r w:rsidR="00087C44">
          <w:rPr>
            <w:noProof/>
            <w:webHidden/>
          </w:rPr>
        </w:r>
        <w:r w:rsidR="00087C44">
          <w:rPr>
            <w:noProof/>
            <w:webHidden/>
          </w:rPr>
          <w:fldChar w:fldCharType="separate"/>
        </w:r>
        <w:r w:rsidR="00241B5E">
          <w:rPr>
            <w:noProof/>
            <w:webHidden/>
          </w:rPr>
          <w:t>55</w:t>
        </w:r>
        <w:r w:rsidR="00087C44">
          <w:rPr>
            <w:noProof/>
            <w:webHidden/>
          </w:rPr>
          <w:fldChar w:fldCharType="end"/>
        </w:r>
      </w:hyperlink>
    </w:p>
    <w:p w14:paraId="4D3D56F5" w14:textId="208719BE" w:rsidR="00087C44" w:rsidRDefault="004270A2" w:rsidP="00214034">
      <w:pPr>
        <w:pStyle w:val="TableofFigures"/>
        <w:tabs>
          <w:tab w:val="right" w:leader="dot" w:pos="8494"/>
        </w:tabs>
        <w:spacing w:line="480" w:lineRule="auto"/>
        <w:rPr>
          <w:rFonts w:eastAsiaTheme="minorEastAsia"/>
          <w:noProof/>
        </w:rPr>
      </w:pPr>
      <w:hyperlink r:id="rId24" w:anchor="_Toc43666742" w:history="1">
        <w:r w:rsidR="00087C44" w:rsidRPr="009E04F1">
          <w:rPr>
            <w:rStyle w:val="Hyperlink"/>
            <w:rFonts w:ascii="Times New Roman" w:hAnsi="Times New Roman" w:cs="Times New Roman"/>
            <w:b/>
            <w:noProof/>
          </w:rPr>
          <w:t xml:space="preserve">Figure </w:t>
        </w:r>
        <w:r w:rsidR="00214034">
          <w:rPr>
            <w:rStyle w:val="Hyperlink"/>
            <w:rFonts w:ascii="Times New Roman" w:hAnsi="Times New Roman" w:cs="Times New Roman"/>
            <w:b/>
            <w:noProof/>
          </w:rPr>
          <w:t>31</w:t>
        </w:r>
        <w:r w:rsidR="00087C44" w:rsidRPr="009E04F1">
          <w:rPr>
            <w:rStyle w:val="Hyperlink"/>
            <w:rFonts w:ascii="Times New Roman" w:hAnsi="Times New Roman" w:cs="Times New Roman"/>
            <w:b/>
            <w:noProof/>
          </w:rPr>
          <w:t>: STFT plot of 'BSF’, 3D (upper part), 2D (lower part)</w:t>
        </w:r>
        <w:r w:rsidR="00087C44">
          <w:rPr>
            <w:noProof/>
            <w:webHidden/>
          </w:rPr>
          <w:tab/>
        </w:r>
        <w:r w:rsidR="00087C44">
          <w:rPr>
            <w:noProof/>
            <w:webHidden/>
          </w:rPr>
          <w:fldChar w:fldCharType="begin"/>
        </w:r>
        <w:r w:rsidR="00087C44">
          <w:rPr>
            <w:noProof/>
            <w:webHidden/>
          </w:rPr>
          <w:instrText xml:space="preserve"> PAGEREF _Toc43666742 \h </w:instrText>
        </w:r>
        <w:r w:rsidR="00087C44">
          <w:rPr>
            <w:noProof/>
            <w:webHidden/>
          </w:rPr>
        </w:r>
        <w:r w:rsidR="00087C44">
          <w:rPr>
            <w:noProof/>
            <w:webHidden/>
          </w:rPr>
          <w:fldChar w:fldCharType="separate"/>
        </w:r>
        <w:r w:rsidR="00241B5E">
          <w:rPr>
            <w:noProof/>
            <w:webHidden/>
          </w:rPr>
          <w:t>56</w:t>
        </w:r>
        <w:r w:rsidR="00087C44">
          <w:rPr>
            <w:noProof/>
            <w:webHidden/>
          </w:rPr>
          <w:fldChar w:fldCharType="end"/>
        </w:r>
      </w:hyperlink>
    </w:p>
    <w:p w14:paraId="453DE180" w14:textId="03C8A150" w:rsidR="00087C44" w:rsidRDefault="004270A2" w:rsidP="00214034">
      <w:pPr>
        <w:pStyle w:val="TableofFigures"/>
        <w:tabs>
          <w:tab w:val="right" w:leader="dot" w:pos="8494"/>
        </w:tabs>
        <w:spacing w:line="480" w:lineRule="auto"/>
        <w:rPr>
          <w:rFonts w:eastAsiaTheme="minorEastAsia"/>
          <w:noProof/>
        </w:rPr>
      </w:pPr>
      <w:hyperlink r:id="rId25" w:anchor="_Toc43666743" w:history="1">
        <w:r w:rsidR="00087C44" w:rsidRPr="009E04F1">
          <w:rPr>
            <w:rStyle w:val="Hyperlink"/>
            <w:rFonts w:ascii="Times New Roman" w:hAnsi="Times New Roman" w:cs="Times New Roman"/>
            <w:b/>
            <w:noProof/>
          </w:rPr>
          <w:t>Figure 3</w:t>
        </w:r>
        <w:r w:rsidR="00214034">
          <w:rPr>
            <w:rStyle w:val="Hyperlink"/>
            <w:rFonts w:ascii="Times New Roman" w:hAnsi="Times New Roman" w:cs="Times New Roman"/>
            <w:b/>
            <w:noProof/>
          </w:rPr>
          <w:t>2</w:t>
        </w:r>
        <w:r w:rsidR="00087C44" w:rsidRPr="009E04F1">
          <w:rPr>
            <w:rStyle w:val="Hyperlink"/>
            <w:rFonts w:ascii="Times New Roman" w:hAnsi="Times New Roman" w:cs="Times New Roman"/>
            <w:b/>
            <w:noProof/>
          </w:rPr>
          <w:t>: STFT plot of 'Combined BSF ’, 3D (upper part), 2D (lower part)</w:t>
        </w:r>
        <w:r w:rsidR="00087C44">
          <w:rPr>
            <w:noProof/>
            <w:webHidden/>
          </w:rPr>
          <w:tab/>
        </w:r>
        <w:r w:rsidR="00087C44">
          <w:rPr>
            <w:noProof/>
            <w:webHidden/>
          </w:rPr>
          <w:fldChar w:fldCharType="begin"/>
        </w:r>
        <w:r w:rsidR="00087C44">
          <w:rPr>
            <w:noProof/>
            <w:webHidden/>
          </w:rPr>
          <w:instrText xml:space="preserve"> PAGEREF _Toc43666743 \h </w:instrText>
        </w:r>
        <w:r w:rsidR="00087C44">
          <w:rPr>
            <w:noProof/>
            <w:webHidden/>
          </w:rPr>
        </w:r>
        <w:r w:rsidR="00087C44">
          <w:rPr>
            <w:noProof/>
            <w:webHidden/>
          </w:rPr>
          <w:fldChar w:fldCharType="separate"/>
        </w:r>
        <w:r w:rsidR="00241B5E">
          <w:rPr>
            <w:noProof/>
            <w:webHidden/>
          </w:rPr>
          <w:t>57</w:t>
        </w:r>
        <w:r w:rsidR="00087C44">
          <w:rPr>
            <w:noProof/>
            <w:webHidden/>
          </w:rPr>
          <w:fldChar w:fldCharType="end"/>
        </w:r>
      </w:hyperlink>
    </w:p>
    <w:p w14:paraId="1DFCE423" w14:textId="77777777" w:rsidR="000968D2" w:rsidRDefault="000968D2" w:rsidP="00214034">
      <w:pPr>
        <w:pStyle w:val="TableofFigures"/>
        <w:tabs>
          <w:tab w:val="right" w:leader="dot" w:pos="8494"/>
        </w:tabs>
        <w:spacing w:line="480" w:lineRule="auto"/>
        <w:jc w:val="center"/>
        <w:rPr>
          <w:noProof/>
        </w:rPr>
      </w:pPr>
      <w:r>
        <w:rPr>
          <w:noProof/>
        </w:rPr>
        <w:fldChar w:fldCharType="end"/>
      </w:r>
    </w:p>
    <w:p w14:paraId="09C8C4B2" w14:textId="77777777" w:rsidR="00C43FFD" w:rsidRDefault="000968D2" w:rsidP="00C43FFD">
      <w:pPr>
        <w:spacing w:line="360" w:lineRule="auto"/>
        <w:rPr>
          <w:noProof/>
        </w:rPr>
      </w:pPr>
      <w:r>
        <w:rPr>
          <w:noProof/>
        </w:rPr>
        <w:br w:type="page"/>
      </w:r>
    </w:p>
    <w:p w14:paraId="02125540" w14:textId="77777777" w:rsidR="00087C44" w:rsidRDefault="00C43FFD" w:rsidP="00241B5E">
      <w:pPr>
        <w:pStyle w:val="Heading2"/>
        <w:numPr>
          <w:ilvl w:val="0"/>
          <w:numId w:val="0"/>
        </w:numPr>
        <w:ind w:left="709"/>
        <w:rPr>
          <w:noProof/>
        </w:rPr>
      </w:pPr>
      <w:bookmarkStart w:id="4" w:name="_Toc43914950"/>
      <w:r w:rsidRPr="000968D2">
        <w:rPr>
          <w:noProof/>
          <w:szCs w:val="28"/>
        </w:rPr>
        <w:lastRenderedPageBreak/>
        <w:t>L</w:t>
      </w:r>
      <w:r w:rsidRPr="000968D2">
        <w:rPr>
          <w:noProof/>
          <w:sz w:val="28"/>
          <w:szCs w:val="28"/>
        </w:rPr>
        <w:t xml:space="preserve">IST </w:t>
      </w:r>
      <w:r w:rsidR="007F43F0">
        <w:rPr>
          <w:noProof/>
          <w:szCs w:val="28"/>
        </w:rPr>
        <w:t>o</w:t>
      </w:r>
      <w:r w:rsidR="007F43F0">
        <w:rPr>
          <w:noProof/>
          <w:sz w:val="28"/>
          <w:szCs w:val="28"/>
        </w:rPr>
        <w:t>f</w:t>
      </w:r>
      <w:r w:rsidRPr="000968D2">
        <w:rPr>
          <w:noProof/>
          <w:sz w:val="28"/>
          <w:szCs w:val="28"/>
        </w:rPr>
        <w:t xml:space="preserve"> </w:t>
      </w:r>
      <w:r w:rsidRPr="00C43FFD">
        <w:rPr>
          <w:noProof/>
          <w:szCs w:val="28"/>
        </w:rPr>
        <w:t>T</w:t>
      </w:r>
      <w:r>
        <w:rPr>
          <w:noProof/>
          <w:sz w:val="28"/>
          <w:szCs w:val="28"/>
        </w:rPr>
        <w:t>ABLES</w:t>
      </w:r>
      <w:bookmarkEnd w:id="4"/>
      <w:r w:rsidRPr="00A07153">
        <w:rPr>
          <w:noProof/>
          <w:color w:val="auto"/>
        </w:rPr>
        <w:fldChar w:fldCharType="begin"/>
      </w:r>
      <w:r w:rsidRPr="00A07153">
        <w:rPr>
          <w:noProof/>
        </w:rPr>
        <w:instrText xml:space="preserve"> TOC \h \z \c "Table" </w:instrText>
      </w:r>
      <w:r w:rsidRPr="00A07153">
        <w:rPr>
          <w:noProof/>
          <w:color w:val="auto"/>
        </w:rPr>
        <w:fldChar w:fldCharType="separate"/>
      </w:r>
    </w:p>
    <w:p w14:paraId="145D389E" w14:textId="77777777" w:rsidR="00087C44" w:rsidRDefault="004270A2" w:rsidP="00087C44">
      <w:pPr>
        <w:pStyle w:val="TableofFigures"/>
        <w:tabs>
          <w:tab w:val="right" w:leader="dot" w:pos="8494"/>
        </w:tabs>
        <w:spacing w:line="480" w:lineRule="auto"/>
        <w:rPr>
          <w:rFonts w:eastAsiaTheme="minorEastAsia"/>
          <w:noProof/>
        </w:rPr>
      </w:pPr>
      <w:hyperlink w:anchor="_Toc43666426" w:history="1">
        <w:r w:rsidR="00087C44" w:rsidRPr="00161825">
          <w:rPr>
            <w:rStyle w:val="Hyperlink"/>
            <w:rFonts w:ascii="Times New Roman" w:hAnsi="Times New Roman" w:cs="Times New Roman"/>
            <w:b/>
            <w:noProof/>
          </w:rPr>
          <w:t>Table 1: Sample Target Vector (Label Power Set Method)</w:t>
        </w:r>
        <w:r w:rsidR="00087C44">
          <w:rPr>
            <w:noProof/>
            <w:webHidden/>
          </w:rPr>
          <w:tab/>
        </w:r>
        <w:r w:rsidR="00087C44">
          <w:rPr>
            <w:noProof/>
            <w:webHidden/>
          </w:rPr>
          <w:fldChar w:fldCharType="begin"/>
        </w:r>
        <w:r w:rsidR="00087C44">
          <w:rPr>
            <w:noProof/>
            <w:webHidden/>
          </w:rPr>
          <w:instrText xml:space="preserve"> PAGEREF _Toc43666426 \h </w:instrText>
        </w:r>
        <w:r w:rsidR="00087C44">
          <w:rPr>
            <w:noProof/>
            <w:webHidden/>
          </w:rPr>
        </w:r>
        <w:r w:rsidR="00087C44">
          <w:rPr>
            <w:noProof/>
            <w:webHidden/>
          </w:rPr>
          <w:fldChar w:fldCharType="separate"/>
        </w:r>
        <w:r w:rsidR="00241B5E">
          <w:rPr>
            <w:noProof/>
            <w:webHidden/>
          </w:rPr>
          <w:t>14</w:t>
        </w:r>
        <w:r w:rsidR="00087C44">
          <w:rPr>
            <w:noProof/>
            <w:webHidden/>
          </w:rPr>
          <w:fldChar w:fldCharType="end"/>
        </w:r>
      </w:hyperlink>
    </w:p>
    <w:p w14:paraId="5751BA00" w14:textId="65911E60" w:rsidR="00087C44" w:rsidRDefault="004270A2" w:rsidP="00087C44">
      <w:pPr>
        <w:pStyle w:val="TableofFigures"/>
        <w:tabs>
          <w:tab w:val="right" w:leader="dot" w:pos="8494"/>
        </w:tabs>
        <w:spacing w:line="480" w:lineRule="auto"/>
        <w:rPr>
          <w:rFonts w:eastAsiaTheme="minorEastAsia"/>
          <w:noProof/>
        </w:rPr>
      </w:pPr>
      <w:hyperlink w:anchor="_Toc43666427" w:history="1">
        <w:r w:rsidR="00087C44" w:rsidRPr="00161825">
          <w:rPr>
            <w:rStyle w:val="Hyperlink"/>
            <w:rFonts w:ascii="Times New Roman" w:hAnsi="Times New Roman" w:cs="Times New Roman"/>
            <w:b/>
            <w:noProof/>
          </w:rPr>
          <w:t>Table 2: Sample Target Vector (</w:t>
        </w:r>
        <w:r w:rsidR="00C30706" w:rsidRPr="00C30706">
          <w:rPr>
            <w:rFonts w:ascii="Times New Roman" w:hAnsi="Times New Roman" w:cs="Times New Roman"/>
            <w:b/>
            <w:noProof/>
            <w:color w:val="000000" w:themeColor="text1"/>
          </w:rPr>
          <w:t>Binary classification</w:t>
        </w:r>
        <w:r w:rsidR="00087C44" w:rsidRPr="00161825">
          <w:rPr>
            <w:rStyle w:val="Hyperlink"/>
            <w:rFonts w:ascii="Times New Roman" w:hAnsi="Times New Roman" w:cs="Times New Roman"/>
            <w:b/>
            <w:noProof/>
          </w:rPr>
          <w:t xml:space="preserve"> Method)</w:t>
        </w:r>
        <w:r w:rsidR="00087C44">
          <w:rPr>
            <w:noProof/>
            <w:webHidden/>
          </w:rPr>
          <w:tab/>
        </w:r>
        <w:r w:rsidR="00087C44">
          <w:rPr>
            <w:noProof/>
            <w:webHidden/>
          </w:rPr>
          <w:fldChar w:fldCharType="begin"/>
        </w:r>
        <w:r w:rsidR="00087C44">
          <w:rPr>
            <w:noProof/>
            <w:webHidden/>
          </w:rPr>
          <w:instrText xml:space="preserve"> PAGEREF _Toc43666427 \h </w:instrText>
        </w:r>
        <w:r w:rsidR="00087C44">
          <w:rPr>
            <w:noProof/>
            <w:webHidden/>
          </w:rPr>
        </w:r>
        <w:r w:rsidR="00087C44">
          <w:rPr>
            <w:noProof/>
            <w:webHidden/>
          </w:rPr>
          <w:fldChar w:fldCharType="separate"/>
        </w:r>
        <w:r w:rsidR="00241B5E">
          <w:rPr>
            <w:noProof/>
            <w:webHidden/>
          </w:rPr>
          <w:t>15</w:t>
        </w:r>
        <w:r w:rsidR="00087C44">
          <w:rPr>
            <w:noProof/>
            <w:webHidden/>
          </w:rPr>
          <w:fldChar w:fldCharType="end"/>
        </w:r>
      </w:hyperlink>
    </w:p>
    <w:p w14:paraId="7559701B" w14:textId="77777777" w:rsidR="00087C44" w:rsidRDefault="004270A2" w:rsidP="00087C44">
      <w:pPr>
        <w:pStyle w:val="TableofFigures"/>
        <w:tabs>
          <w:tab w:val="right" w:leader="dot" w:pos="8494"/>
        </w:tabs>
        <w:spacing w:line="480" w:lineRule="auto"/>
        <w:rPr>
          <w:rFonts w:eastAsiaTheme="minorEastAsia"/>
          <w:noProof/>
        </w:rPr>
      </w:pPr>
      <w:hyperlink w:anchor="_Toc43666428" w:history="1">
        <w:r w:rsidR="00087C44" w:rsidRPr="00161825">
          <w:rPr>
            <w:rStyle w:val="Hyperlink"/>
            <w:rFonts w:ascii="Times New Roman" w:hAnsi="Times New Roman" w:cs="Times New Roman"/>
            <w:b/>
            <w:noProof/>
          </w:rPr>
          <w:t>Table 3: Distinct Faults in Dataset 1</w:t>
        </w:r>
        <w:r w:rsidR="00087C44">
          <w:rPr>
            <w:noProof/>
            <w:webHidden/>
          </w:rPr>
          <w:tab/>
        </w:r>
        <w:r w:rsidR="00087C44">
          <w:rPr>
            <w:noProof/>
            <w:webHidden/>
          </w:rPr>
          <w:fldChar w:fldCharType="begin"/>
        </w:r>
        <w:r w:rsidR="00087C44">
          <w:rPr>
            <w:noProof/>
            <w:webHidden/>
          </w:rPr>
          <w:instrText xml:space="preserve"> PAGEREF _Toc43666428 \h </w:instrText>
        </w:r>
        <w:r w:rsidR="00087C44">
          <w:rPr>
            <w:noProof/>
            <w:webHidden/>
          </w:rPr>
        </w:r>
        <w:r w:rsidR="00087C44">
          <w:rPr>
            <w:noProof/>
            <w:webHidden/>
          </w:rPr>
          <w:fldChar w:fldCharType="separate"/>
        </w:r>
        <w:r w:rsidR="00241B5E">
          <w:rPr>
            <w:noProof/>
            <w:webHidden/>
          </w:rPr>
          <w:t>23</w:t>
        </w:r>
        <w:r w:rsidR="00087C44">
          <w:rPr>
            <w:noProof/>
            <w:webHidden/>
          </w:rPr>
          <w:fldChar w:fldCharType="end"/>
        </w:r>
      </w:hyperlink>
    </w:p>
    <w:p w14:paraId="032EC169" w14:textId="77777777" w:rsidR="00087C44" w:rsidRDefault="004270A2" w:rsidP="00087C44">
      <w:pPr>
        <w:pStyle w:val="TableofFigures"/>
        <w:tabs>
          <w:tab w:val="right" w:leader="dot" w:pos="8494"/>
        </w:tabs>
        <w:spacing w:line="480" w:lineRule="auto"/>
        <w:rPr>
          <w:rFonts w:eastAsiaTheme="minorEastAsia"/>
          <w:noProof/>
        </w:rPr>
      </w:pPr>
      <w:hyperlink w:anchor="_Toc43666429" w:history="1">
        <w:r w:rsidR="00087C44" w:rsidRPr="00161825">
          <w:rPr>
            <w:rStyle w:val="Hyperlink"/>
            <w:rFonts w:ascii="Times New Roman" w:hAnsi="Times New Roman" w:cs="Times New Roman"/>
            <w:b/>
            <w:noProof/>
          </w:rPr>
          <w:t>Table 4: Combined Faults in Dataset 2</w:t>
        </w:r>
        <w:r w:rsidR="00087C44">
          <w:rPr>
            <w:noProof/>
            <w:webHidden/>
          </w:rPr>
          <w:tab/>
        </w:r>
        <w:r w:rsidR="00087C44">
          <w:rPr>
            <w:noProof/>
            <w:webHidden/>
          </w:rPr>
          <w:fldChar w:fldCharType="begin"/>
        </w:r>
        <w:r w:rsidR="00087C44">
          <w:rPr>
            <w:noProof/>
            <w:webHidden/>
          </w:rPr>
          <w:instrText xml:space="preserve"> PAGEREF _Toc43666429 \h </w:instrText>
        </w:r>
        <w:r w:rsidR="00087C44">
          <w:rPr>
            <w:noProof/>
            <w:webHidden/>
          </w:rPr>
        </w:r>
        <w:r w:rsidR="00087C44">
          <w:rPr>
            <w:noProof/>
            <w:webHidden/>
          </w:rPr>
          <w:fldChar w:fldCharType="separate"/>
        </w:r>
        <w:r w:rsidR="00241B5E">
          <w:rPr>
            <w:noProof/>
            <w:webHidden/>
          </w:rPr>
          <w:t>24</w:t>
        </w:r>
        <w:r w:rsidR="00087C44">
          <w:rPr>
            <w:noProof/>
            <w:webHidden/>
          </w:rPr>
          <w:fldChar w:fldCharType="end"/>
        </w:r>
      </w:hyperlink>
    </w:p>
    <w:p w14:paraId="33BE8787" w14:textId="77777777" w:rsidR="00087C44" w:rsidRDefault="004270A2" w:rsidP="00087C44">
      <w:pPr>
        <w:pStyle w:val="TableofFigures"/>
        <w:tabs>
          <w:tab w:val="right" w:leader="dot" w:pos="8494"/>
        </w:tabs>
        <w:spacing w:line="480" w:lineRule="auto"/>
        <w:rPr>
          <w:rFonts w:eastAsiaTheme="minorEastAsia"/>
          <w:noProof/>
        </w:rPr>
      </w:pPr>
      <w:hyperlink w:anchor="_Toc43666430" w:history="1">
        <w:r w:rsidR="00087C44" w:rsidRPr="00161825">
          <w:rPr>
            <w:rStyle w:val="Hyperlink"/>
            <w:rFonts w:ascii="Times New Roman" w:hAnsi="Times New Roman" w:cs="Times New Roman"/>
            <w:b/>
            <w:noProof/>
          </w:rPr>
          <w:t>Table 5: Networks</w:t>
        </w:r>
        <w:r w:rsidR="00087C44">
          <w:rPr>
            <w:noProof/>
            <w:webHidden/>
          </w:rPr>
          <w:tab/>
        </w:r>
        <w:r w:rsidR="00087C44">
          <w:rPr>
            <w:noProof/>
            <w:webHidden/>
          </w:rPr>
          <w:fldChar w:fldCharType="begin"/>
        </w:r>
        <w:r w:rsidR="00087C44">
          <w:rPr>
            <w:noProof/>
            <w:webHidden/>
          </w:rPr>
          <w:instrText xml:space="preserve"> PAGEREF _Toc43666430 \h </w:instrText>
        </w:r>
        <w:r w:rsidR="00087C44">
          <w:rPr>
            <w:noProof/>
            <w:webHidden/>
          </w:rPr>
        </w:r>
        <w:r w:rsidR="00087C44">
          <w:rPr>
            <w:noProof/>
            <w:webHidden/>
          </w:rPr>
          <w:fldChar w:fldCharType="separate"/>
        </w:r>
        <w:r w:rsidR="00241B5E">
          <w:rPr>
            <w:noProof/>
            <w:webHidden/>
          </w:rPr>
          <w:t>25</w:t>
        </w:r>
        <w:r w:rsidR="00087C44">
          <w:rPr>
            <w:noProof/>
            <w:webHidden/>
          </w:rPr>
          <w:fldChar w:fldCharType="end"/>
        </w:r>
      </w:hyperlink>
    </w:p>
    <w:p w14:paraId="2F620A3B" w14:textId="77777777" w:rsidR="00087C44" w:rsidRDefault="004270A2" w:rsidP="00087C44">
      <w:pPr>
        <w:pStyle w:val="TableofFigures"/>
        <w:tabs>
          <w:tab w:val="right" w:leader="dot" w:pos="8494"/>
        </w:tabs>
        <w:spacing w:line="480" w:lineRule="auto"/>
        <w:rPr>
          <w:rFonts w:eastAsiaTheme="minorEastAsia"/>
          <w:noProof/>
        </w:rPr>
      </w:pPr>
      <w:hyperlink w:anchor="_Toc43666431" w:history="1">
        <w:r w:rsidR="00087C44" w:rsidRPr="00161825">
          <w:rPr>
            <w:rStyle w:val="Hyperlink"/>
            <w:rFonts w:ascii="Times New Roman" w:hAnsi="Times New Roman" w:cs="Times New Roman"/>
            <w:b/>
            <w:noProof/>
          </w:rPr>
          <w:t>Table 6: Network (A) for the detection of ‘No Fault.’</w:t>
        </w:r>
        <w:r w:rsidR="00087C44">
          <w:rPr>
            <w:noProof/>
            <w:webHidden/>
          </w:rPr>
          <w:tab/>
        </w:r>
        <w:r w:rsidR="00087C44">
          <w:rPr>
            <w:noProof/>
            <w:webHidden/>
          </w:rPr>
          <w:fldChar w:fldCharType="begin"/>
        </w:r>
        <w:r w:rsidR="00087C44">
          <w:rPr>
            <w:noProof/>
            <w:webHidden/>
          </w:rPr>
          <w:instrText xml:space="preserve"> PAGEREF _Toc43666431 \h </w:instrText>
        </w:r>
        <w:r w:rsidR="00087C44">
          <w:rPr>
            <w:noProof/>
            <w:webHidden/>
          </w:rPr>
        </w:r>
        <w:r w:rsidR="00087C44">
          <w:rPr>
            <w:noProof/>
            <w:webHidden/>
          </w:rPr>
          <w:fldChar w:fldCharType="separate"/>
        </w:r>
        <w:r w:rsidR="00241B5E">
          <w:rPr>
            <w:noProof/>
            <w:webHidden/>
          </w:rPr>
          <w:t>26</w:t>
        </w:r>
        <w:r w:rsidR="00087C44">
          <w:rPr>
            <w:noProof/>
            <w:webHidden/>
          </w:rPr>
          <w:fldChar w:fldCharType="end"/>
        </w:r>
      </w:hyperlink>
    </w:p>
    <w:p w14:paraId="5F2F4F26" w14:textId="77777777" w:rsidR="00087C44" w:rsidRDefault="004270A2" w:rsidP="00087C44">
      <w:pPr>
        <w:pStyle w:val="TableofFigures"/>
        <w:tabs>
          <w:tab w:val="right" w:leader="dot" w:pos="8494"/>
        </w:tabs>
        <w:spacing w:line="480" w:lineRule="auto"/>
        <w:rPr>
          <w:rFonts w:eastAsiaTheme="minorEastAsia"/>
          <w:noProof/>
        </w:rPr>
      </w:pPr>
      <w:hyperlink w:anchor="_Toc43666432" w:history="1">
        <w:r w:rsidR="00087C44" w:rsidRPr="00161825">
          <w:rPr>
            <w:rStyle w:val="Hyperlink"/>
            <w:rFonts w:ascii="Times New Roman" w:hAnsi="Times New Roman" w:cs="Times New Roman"/>
            <w:b/>
            <w:noProof/>
          </w:rPr>
          <w:t>Table 7: Network (B) for the detection of ‘Loose Belt.’</w:t>
        </w:r>
        <w:r w:rsidR="00087C44">
          <w:rPr>
            <w:noProof/>
            <w:webHidden/>
          </w:rPr>
          <w:tab/>
        </w:r>
        <w:r w:rsidR="00087C44">
          <w:rPr>
            <w:noProof/>
            <w:webHidden/>
          </w:rPr>
          <w:fldChar w:fldCharType="begin"/>
        </w:r>
        <w:r w:rsidR="00087C44">
          <w:rPr>
            <w:noProof/>
            <w:webHidden/>
          </w:rPr>
          <w:instrText xml:space="preserve"> PAGEREF _Toc43666432 \h </w:instrText>
        </w:r>
        <w:r w:rsidR="00087C44">
          <w:rPr>
            <w:noProof/>
            <w:webHidden/>
          </w:rPr>
        </w:r>
        <w:r w:rsidR="00087C44">
          <w:rPr>
            <w:noProof/>
            <w:webHidden/>
          </w:rPr>
          <w:fldChar w:fldCharType="separate"/>
        </w:r>
        <w:r w:rsidR="00241B5E">
          <w:rPr>
            <w:noProof/>
            <w:webHidden/>
          </w:rPr>
          <w:t>27</w:t>
        </w:r>
        <w:r w:rsidR="00087C44">
          <w:rPr>
            <w:noProof/>
            <w:webHidden/>
          </w:rPr>
          <w:fldChar w:fldCharType="end"/>
        </w:r>
      </w:hyperlink>
    </w:p>
    <w:p w14:paraId="34FC5D37" w14:textId="77777777" w:rsidR="00087C44" w:rsidRDefault="004270A2" w:rsidP="00087C44">
      <w:pPr>
        <w:pStyle w:val="TableofFigures"/>
        <w:tabs>
          <w:tab w:val="right" w:leader="dot" w:pos="8494"/>
        </w:tabs>
        <w:spacing w:line="480" w:lineRule="auto"/>
        <w:rPr>
          <w:rFonts w:eastAsiaTheme="minorEastAsia"/>
          <w:noProof/>
        </w:rPr>
      </w:pPr>
      <w:hyperlink w:anchor="_Toc43666433" w:history="1">
        <w:r w:rsidR="00087C44" w:rsidRPr="00161825">
          <w:rPr>
            <w:rStyle w:val="Hyperlink"/>
            <w:rFonts w:ascii="Times New Roman" w:hAnsi="Times New Roman" w:cs="Times New Roman"/>
            <w:b/>
            <w:noProof/>
          </w:rPr>
          <w:t>Table 8: Network (C) for the detection of ‘Tight Belt.’</w:t>
        </w:r>
        <w:r w:rsidR="00087C44">
          <w:rPr>
            <w:noProof/>
            <w:webHidden/>
          </w:rPr>
          <w:tab/>
        </w:r>
        <w:r w:rsidR="00087C44">
          <w:rPr>
            <w:noProof/>
            <w:webHidden/>
          </w:rPr>
          <w:fldChar w:fldCharType="begin"/>
        </w:r>
        <w:r w:rsidR="00087C44">
          <w:rPr>
            <w:noProof/>
            <w:webHidden/>
          </w:rPr>
          <w:instrText xml:space="preserve"> PAGEREF _Toc43666433 \h </w:instrText>
        </w:r>
        <w:r w:rsidR="00087C44">
          <w:rPr>
            <w:noProof/>
            <w:webHidden/>
          </w:rPr>
        </w:r>
        <w:r w:rsidR="00087C44">
          <w:rPr>
            <w:noProof/>
            <w:webHidden/>
          </w:rPr>
          <w:fldChar w:fldCharType="separate"/>
        </w:r>
        <w:r w:rsidR="00241B5E">
          <w:rPr>
            <w:noProof/>
            <w:webHidden/>
          </w:rPr>
          <w:t>27</w:t>
        </w:r>
        <w:r w:rsidR="00087C44">
          <w:rPr>
            <w:noProof/>
            <w:webHidden/>
          </w:rPr>
          <w:fldChar w:fldCharType="end"/>
        </w:r>
      </w:hyperlink>
    </w:p>
    <w:p w14:paraId="5090DCD9" w14:textId="77777777" w:rsidR="00087C44" w:rsidRDefault="004270A2" w:rsidP="00087C44">
      <w:pPr>
        <w:pStyle w:val="TableofFigures"/>
        <w:tabs>
          <w:tab w:val="right" w:leader="dot" w:pos="8494"/>
        </w:tabs>
        <w:spacing w:line="480" w:lineRule="auto"/>
        <w:rPr>
          <w:rFonts w:eastAsiaTheme="minorEastAsia"/>
          <w:noProof/>
        </w:rPr>
      </w:pPr>
      <w:hyperlink w:anchor="_Toc43666434" w:history="1">
        <w:r w:rsidR="00087C44" w:rsidRPr="00161825">
          <w:rPr>
            <w:rStyle w:val="Hyperlink"/>
            <w:rFonts w:ascii="Times New Roman" w:hAnsi="Times New Roman" w:cs="Times New Roman"/>
            <w:b/>
            <w:noProof/>
          </w:rPr>
          <w:t>Table 9: Network (D) for the detection of ‘Missing Tooth’</w:t>
        </w:r>
        <w:r w:rsidR="00087C44">
          <w:rPr>
            <w:noProof/>
            <w:webHidden/>
          </w:rPr>
          <w:tab/>
        </w:r>
        <w:r w:rsidR="00087C44">
          <w:rPr>
            <w:noProof/>
            <w:webHidden/>
          </w:rPr>
          <w:fldChar w:fldCharType="begin"/>
        </w:r>
        <w:r w:rsidR="00087C44">
          <w:rPr>
            <w:noProof/>
            <w:webHidden/>
          </w:rPr>
          <w:instrText xml:space="preserve"> PAGEREF _Toc43666434 \h </w:instrText>
        </w:r>
        <w:r w:rsidR="00087C44">
          <w:rPr>
            <w:noProof/>
            <w:webHidden/>
          </w:rPr>
        </w:r>
        <w:r w:rsidR="00087C44">
          <w:rPr>
            <w:noProof/>
            <w:webHidden/>
          </w:rPr>
          <w:fldChar w:fldCharType="separate"/>
        </w:r>
        <w:r w:rsidR="00241B5E">
          <w:rPr>
            <w:noProof/>
            <w:webHidden/>
          </w:rPr>
          <w:t>28</w:t>
        </w:r>
        <w:r w:rsidR="00087C44">
          <w:rPr>
            <w:noProof/>
            <w:webHidden/>
          </w:rPr>
          <w:fldChar w:fldCharType="end"/>
        </w:r>
      </w:hyperlink>
    </w:p>
    <w:p w14:paraId="607550D0" w14:textId="77777777" w:rsidR="00087C44" w:rsidRDefault="004270A2" w:rsidP="00087C44">
      <w:pPr>
        <w:pStyle w:val="TableofFigures"/>
        <w:tabs>
          <w:tab w:val="right" w:leader="dot" w:pos="8494"/>
        </w:tabs>
        <w:spacing w:line="480" w:lineRule="auto"/>
        <w:rPr>
          <w:rFonts w:eastAsiaTheme="minorEastAsia"/>
          <w:noProof/>
        </w:rPr>
      </w:pPr>
      <w:hyperlink w:anchor="_Toc43666435" w:history="1">
        <w:r w:rsidR="00087C44" w:rsidRPr="00161825">
          <w:rPr>
            <w:rStyle w:val="Hyperlink"/>
            <w:rFonts w:ascii="Times New Roman" w:hAnsi="Times New Roman" w:cs="Times New Roman"/>
            <w:b/>
            <w:noProof/>
          </w:rPr>
          <w:t>Table 10: Network (E) for the detection of ‘Loose Gear.’</w:t>
        </w:r>
        <w:r w:rsidR="00087C44">
          <w:rPr>
            <w:noProof/>
            <w:webHidden/>
          </w:rPr>
          <w:tab/>
        </w:r>
        <w:r w:rsidR="00087C44">
          <w:rPr>
            <w:noProof/>
            <w:webHidden/>
          </w:rPr>
          <w:fldChar w:fldCharType="begin"/>
        </w:r>
        <w:r w:rsidR="00087C44">
          <w:rPr>
            <w:noProof/>
            <w:webHidden/>
          </w:rPr>
          <w:instrText xml:space="preserve"> PAGEREF _Toc43666435 \h </w:instrText>
        </w:r>
        <w:r w:rsidR="00087C44">
          <w:rPr>
            <w:noProof/>
            <w:webHidden/>
          </w:rPr>
        </w:r>
        <w:r w:rsidR="00087C44">
          <w:rPr>
            <w:noProof/>
            <w:webHidden/>
          </w:rPr>
          <w:fldChar w:fldCharType="separate"/>
        </w:r>
        <w:r w:rsidR="00241B5E">
          <w:rPr>
            <w:noProof/>
            <w:webHidden/>
          </w:rPr>
          <w:t>28</w:t>
        </w:r>
        <w:r w:rsidR="00087C44">
          <w:rPr>
            <w:noProof/>
            <w:webHidden/>
          </w:rPr>
          <w:fldChar w:fldCharType="end"/>
        </w:r>
      </w:hyperlink>
    </w:p>
    <w:p w14:paraId="0FAA2F8E" w14:textId="77777777" w:rsidR="00087C44" w:rsidRDefault="004270A2" w:rsidP="00087C44">
      <w:pPr>
        <w:pStyle w:val="TableofFigures"/>
        <w:tabs>
          <w:tab w:val="right" w:leader="dot" w:pos="8494"/>
        </w:tabs>
        <w:spacing w:line="480" w:lineRule="auto"/>
        <w:rPr>
          <w:rFonts w:eastAsiaTheme="minorEastAsia"/>
          <w:noProof/>
        </w:rPr>
      </w:pPr>
      <w:hyperlink w:anchor="_Toc43666436" w:history="1">
        <w:r w:rsidR="00087C44" w:rsidRPr="00161825">
          <w:rPr>
            <w:rStyle w:val="Hyperlink"/>
            <w:rFonts w:ascii="Times New Roman" w:hAnsi="Times New Roman" w:cs="Times New Roman"/>
            <w:b/>
            <w:noProof/>
          </w:rPr>
          <w:t>Table 11: Network (F) for the detection of ‘Unbalance.’</w:t>
        </w:r>
        <w:r w:rsidR="00087C44">
          <w:rPr>
            <w:noProof/>
            <w:webHidden/>
          </w:rPr>
          <w:tab/>
        </w:r>
        <w:r w:rsidR="00087C44">
          <w:rPr>
            <w:noProof/>
            <w:webHidden/>
          </w:rPr>
          <w:fldChar w:fldCharType="begin"/>
        </w:r>
        <w:r w:rsidR="00087C44">
          <w:rPr>
            <w:noProof/>
            <w:webHidden/>
          </w:rPr>
          <w:instrText xml:space="preserve"> PAGEREF _Toc43666436 \h </w:instrText>
        </w:r>
        <w:r w:rsidR="00087C44">
          <w:rPr>
            <w:noProof/>
            <w:webHidden/>
          </w:rPr>
        </w:r>
        <w:r w:rsidR="00087C44">
          <w:rPr>
            <w:noProof/>
            <w:webHidden/>
          </w:rPr>
          <w:fldChar w:fldCharType="separate"/>
        </w:r>
        <w:r w:rsidR="00241B5E">
          <w:rPr>
            <w:noProof/>
            <w:webHidden/>
          </w:rPr>
          <w:t>29</w:t>
        </w:r>
        <w:r w:rsidR="00087C44">
          <w:rPr>
            <w:noProof/>
            <w:webHidden/>
          </w:rPr>
          <w:fldChar w:fldCharType="end"/>
        </w:r>
      </w:hyperlink>
    </w:p>
    <w:p w14:paraId="0EEF14F5" w14:textId="77777777" w:rsidR="00087C44" w:rsidRDefault="004270A2" w:rsidP="00087C44">
      <w:pPr>
        <w:pStyle w:val="TableofFigures"/>
        <w:tabs>
          <w:tab w:val="right" w:leader="dot" w:pos="8494"/>
        </w:tabs>
        <w:spacing w:line="480" w:lineRule="auto"/>
        <w:rPr>
          <w:rFonts w:eastAsiaTheme="minorEastAsia"/>
          <w:noProof/>
        </w:rPr>
      </w:pPr>
      <w:hyperlink w:anchor="_Toc43666437" w:history="1">
        <w:r w:rsidR="00087C44" w:rsidRPr="00161825">
          <w:rPr>
            <w:rStyle w:val="Hyperlink"/>
            <w:rFonts w:ascii="Times New Roman" w:hAnsi="Times New Roman" w:cs="Times New Roman"/>
            <w:b/>
            <w:noProof/>
          </w:rPr>
          <w:t>Table 12: Network (G) for the detection of ‘Eccentric Rotor.’</w:t>
        </w:r>
        <w:r w:rsidR="00087C44">
          <w:rPr>
            <w:noProof/>
            <w:webHidden/>
          </w:rPr>
          <w:tab/>
        </w:r>
        <w:r w:rsidR="00087C44">
          <w:rPr>
            <w:noProof/>
            <w:webHidden/>
          </w:rPr>
          <w:fldChar w:fldCharType="begin"/>
        </w:r>
        <w:r w:rsidR="00087C44">
          <w:rPr>
            <w:noProof/>
            <w:webHidden/>
          </w:rPr>
          <w:instrText xml:space="preserve"> PAGEREF _Toc43666437 \h </w:instrText>
        </w:r>
        <w:r w:rsidR="00087C44">
          <w:rPr>
            <w:noProof/>
            <w:webHidden/>
          </w:rPr>
        </w:r>
        <w:r w:rsidR="00087C44">
          <w:rPr>
            <w:noProof/>
            <w:webHidden/>
          </w:rPr>
          <w:fldChar w:fldCharType="separate"/>
        </w:r>
        <w:r w:rsidR="00241B5E">
          <w:rPr>
            <w:noProof/>
            <w:webHidden/>
          </w:rPr>
          <w:t>29</w:t>
        </w:r>
        <w:r w:rsidR="00087C44">
          <w:rPr>
            <w:noProof/>
            <w:webHidden/>
          </w:rPr>
          <w:fldChar w:fldCharType="end"/>
        </w:r>
      </w:hyperlink>
    </w:p>
    <w:p w14:paraId="0503C197" w14:textId="77777777" w:rsidR="00087C44" w:rsidRDefault="004270A2" w:rsidP="00087C44">
      <w:pPr>
        <w:pStyle w:val="TableofFigures"/>
        <w:tabs>
          <w:tab w:val="right" w:leader="dot" w:pos="8494"/>
        </w:tabs>
        <w:spacing w:line="480" w:lineRule="auto"/>
        <w:rPr>
          <w:rFonts w:eastAsiaTheme="minorEastAsia"/>
          <w:noProof/>
        </w:rPr>
      </w:pPr>
      <w:hyperlink w:anchor="_Toc43666438" w:history="1">
        <w:r w:rsidR="00087C44" w:rsidRPr="00161825">
          <w:rPr>
            <w:rStyle w:val="Hyperlink"/>
            <w:rFonts w:ascii="Times New Roman" w:hAnsi="Times New Roman" w:cs="Times New Roman"/>
            <w:b/>
            <w:noProof/>
          </w:rPr>
          <w:t>Table 13: Network (H) for the detection of ‘Cocked Rotor.’</w:t>
        </w:r>
        <w:r w:rsidR="00087C44">
          <w:rPr>
            <w:noProof/>
            <w:webHidden/>
          </w:rPr>
          <w:tab/>
        </w:r>
        <w:r w:rsidR="00087C44">
          <w:rPr>
            <w:noProof/>
            <w:webHidden/>
          </w:rPr>
          <w:fldChar w:fldCharType="begin"/>
        </w:r>
        <w:r w:rsidR="00087C44">
          <w:rPr>
            <w:noProof/>
            <w:webHidden/>
          </w:rPr>
          <w:instrText xml:space="preserve"> PAGEREF _Toc43666438 \h </w:instrText>
        </w:r>
        <w:r w:rsidR="00087C44">
          <w:rPr>
            <w:noProof/>
            <w:webHidden/>
          </w:rPr>
        </w:r>
        <w:r w:rsidR="00087C44">
          <w:rPr>
            <w:noProof/>
            <w:webHidden/>
          </w:rPr>
          <w:fldChar w:fldCharType="separate"/>
        </w:r>
        <w:r w:rsidR="00241B5E">
          <w:rPr>
            <w:noProof/>
            <w:webHidden/>
          </w:rPr>
          <w:t>30</w:t>
        </w:r>
        <w:r w:rsidR="00087C44">
          <w:rPr>
            <w:noProof/>
            <w:webHidden/>
          </w:rPr>
          <w:fldChar w:fldCharType="end"/>
        </w:r>
      </w:hyperlink>
    </w:p>
    <w:p w14:paraId="7C267560" w14:textId="77777777" w:rsidR="00087C44" w:rsidRDefault="004270A2" w:rsidP="00087C44">
      <w:pPr>
        <w:pStyle w:val="TableofFigures"/>
        <w:tabs>
          <w:tab w:val="right" w:leader="dot" w:pos="8494"/>
        </w:tabs>
        <w:spacing w:line="480" w:lineRule="auto"/>
        <w:rPr>
          <w:rFonts w:eastAsiaTheme="minorEastAsia"/>
          <w:noProof/>
        </w:rPr>
      </w:pPr>
      <w:hyperlink w:anchor="_Toc43666439" w:history="1">
        <w:r w:rsidR="00087C44" w:rsidRPr="00161825">
          <w:rPr>
            <w:rStyle w:val="Hyperlink"/>
            <w:rFonts w:ascii="Times New Roman" w:hAnsi="Times New Roman" w:cs="Times New Roman"/>
            <w:b/>
            <w:noProof/>
          </w:rPr>
          <w:t>Table 14: Network (I) for the detection of ‘Bearing Inner Race Fault.’</w:t>
        </w:r>
        <w:r w:rsidR="00087C44">
          <w:rPr>
            <w:noProof/>
            <w:webHidden/>
          </w:rPr>
          <w:tab/>
        </w:r>
        <w:r w:rsidR="00087C44">
          <w:rPr>
            <w:noProof/>
            <w:webHidden/>
          </w:rPr>
          <w:fldChar w:fldCharType="begin"/>
        </w:r>
        <w:r w:rsidR="00087C44">
          <w:rPr>
            <w:noProof/>
            <w:webHidden/>
          </w:rPr>
          <w:instrText xml:space="preserve"> PAGEREF _Toc43666439 \h </w:instrText>
        </w:r>
        <w:r w:rsidR="00087C44">
          <w:rPr>
            <w:noProof/>
            <w:webHidden/>
          </w:rPr>
        </w:r>
        <w:r w:rsidR="00087C44">
          <w:rPr>
            <w:noProof/>
            <w:webHidden/>
          </w:rPr>
          <w:fldChar w:fldCharType="separate"/>
        </w:r>
        <w:r w:rsidR="00241B5E">
          <w:rPr>
            <w:noProof/>
            <w:webHidden/>
          </w:rPr>
          <w:t>31</w:t>
        </w:r>
        <w:r w:rsidR="00087C44">
          <w:rPr>
            <w:noProof/>
            <w:webHidden/>
          </w:rPr>
          <w:fldChar w:fldCharType="end"/>
        </w:r>
      </w:hyperlink>
    </w:p>
    <w:p w14:paraId="6A71D491" w14:textId="77777777" w:rsidR="00087C44" w:rsidRDefault="004270A2" w:rsidP="00087C44">
      <w:pPr>
        <w:pStyle w:val="TableofFigures"/>
        <w:tabs>
          <w:tab w:val="right" w:leader="dot" w:pos="8494"/>
        </w:tabs>
        <w:spacing w:line="480" w:lineRule="auto"/>
        <w:rPr>
          <w:rFonts w:eastAsiaTheme="minorEastAsia"/>
          <w:noProof/>
        </w:rPr>
      </w:pPr>
      <w:hyperlink w:anchor="_Toc43666440" w:history="1">
        <w:r w:rsidR="00087C44" w:rsidRPr="00161825">
          <w:rPr>
            <w:rStyle w:val="Hyperlink"/>
            <w:rFonts w:ascii="Times New Roman" w:hAnsi="Times New Roman" w:cs="Times New Roman"/>
            <w:b/>
            <w:noProof/>
          </w:rPr>
          <w:t>Table 15: Network (J) for the detection of ‘Bearing Outer Race Fault.'</w:t>
        </w:r>
        <w:r w:rsidR="00087C44">
          <w:rPr>
            <w:noProof/>
            <w:webHidden/>
          </w:rPr>
          <w:tab/>
        </w:r>
        <w:r w:rsidR="00087C44">
          <w:rPr>
            <w:noProof/>
            <w:webHidden/>
          </w:rPr>
          <w:fldChar w:fldCharType="begin"/>
        </w:r>
        <w:r w:rsidR="00087C44">
          <w:rPr>
            <w:noProof/>
            <w:webHidden/>
          </w:rPr>
          <w:instrText xml:space="preserve"> PAGEREF _Toc43666440 \h </w:instrText>
        </w:r>
        <w:r w:rsidR="00087C44">
          <w:rPr>
            <w:noProof/>
            <w:webHidden/>
          </w:rPr>
        </w:r>
        <w:r w:rsidR="00087C44">
          <w:rPr>
            <w:noProof/>
            <w:webHidden/>
          </w:rPr>
          <w:fldChar w:fldCharType="separate"/>
        </w:r>
        <w:r w:rsidR="00241B5E">
          <w:rPr>
            <w:noProof/>
            <w:webHidden/>
          </w:rPr>
          <w:t>32</w:t>
        </w:r>
        <w:r w:rsidR="00087C44">
          <w:rPr>
            <w:noProof/>
            <w:webHidden/>
          </w:rPr>
          <w:fldChar w:fldCharType="end"/>
        </w:r>
      </w:hyperlink>
    </w:p>
    <w:p w14:paraId="2BF49FB6" w14:textId="77777777" w:rsidR="00087C44" w:rsidRDefault="004270A2" w:rsidP="00087C44">
      <w:pPr>
        <w:pStyle w:val="TableofFigures"/>
        <w:tabs>
          <w:tab w:val="right" w:leader="dot" w:pos="8494"/>
        </w:tabs>
        <w:spacing w:line="480" w:lineRule="auto"/>
        <w:rPr>
          <w:rFonts w:eastAsiaTheme="minorEastAsia"/>
          <w:noProof/>
        </w:rPr>
      </w:pPr>
      <w:hyperlink w:anchor="_Toc43666441" w:history="1">
        <w:r w:rsidR="00087C44" w:rsidRPr="00161825">
          <w:rPr>
            <w:rStyle w:val="Hyperlink"/>
            <w:rFonts w:ascii="Times New Roman" w:hAnsi="Times New Roman" w:cs="Times New Roman"/>
            <w:b/>
            <w:noProof/>
          </w:rPr>
          <w:t>Table 16: Network (K) for the detection of ‘Ball Spin Fault.’</w:t>
        </w:r>
        <w:r w:rsidR="00087C44">
          <w:rPr>
            <w:noProof/>
            <w:webHidden/>
          </w:rPr>
          <w:tab/>
        </w:r>
        <w:r w:rsidR="00087C44">
          <w:rPr>
            <w:noProof/>
            <w:webHidden/>
          </w:rPr>
          <w:fldChar w:fldCharType="begin"/>
        </w:r>
        <w:r w:rsidR="00087C44">
          <w:rPr>
            <w:noProof/>
            <w:webHidden/>
          </w:rPr>
          <w:instrText xml:space="preserve"> PAGEREF _Toc43666441 \h </w:instrText>
        </w:r>
        <w:r w:rsidR="00087C44">
          <w:rPr>
            <w:noProof/>
            <w:webHidden/>
          </w:rPr>
        </w:r>
        <w:r w:rsidR="00087C44">
          <w:rPr>
            <w:noProof/>
            <w:webHidden/>
          </w:rPr>
          <w:fldChar w:fldCharType="separate"/>
        </w:r>
        <w:r w:rsidR="00241B5E">
          <w:rPr>
            <w:noProof/>
            <w:webHidden/>
          </w:rPr>
          <w:t>33</w:t>
        </w:r>
        <w:r w:rsidR="00087C44">
          <w:rPr>
            <w:noProof/>
            <w:webHidden/>
          </w:rPr>
          <w:fldChar w:fldCharType="end"/>
        </w:r>
      </w:hyperlink>
    </w:p>
    <w:p w14:paraId="629FC535" w14:textId="77777777" w:rsidR="00087C44" w:rsidRDefault="004270A2" w:rsidP="00087C44">
      <w:pPr>
        <w:pStyle w:val="TableofFigures"/>
        <w:tabs>
          <w:tab w:val="right" w:leader="dot" w:pos="8494"/>
        </w:tabs>
        <w:spacing w:line="480" w:lineRule="auto"/>
        <w:rPr>
          <w:rStyle w:val="Hyperlink"/>
          <w:noProof/>
        </w:rPr>
      </w:pPr>
      <w:hyperlink w:anchor="_Toc43666442" w:history="1">
        <w:r w:rsidR="00087C44" w:rsidRPr="00161825">
          <w:rPr>
            <w:rStyle w:val="Hyperlink"/>
            <w:rFonts w:ascii="Times New Roman" w:hAnsi="Times New Roman" w:cs="Times New Roman"/>
            <w:b/>
            <w:noProof/>
          </w:rPr>
          <w:t>Table 17: Modified Confusion matrix for combined faults</w:t>
        </w:r>
        <w:r w:rsidR="00087C44">
          <w:rPr>
            <w:noProof/>
            <w:webHidden/>
          </w:rPr>
          <w:tab/>
        </w:r>
        <w:r w:rsidR="00087C44">
          <w:rPr>
            <w:noProof/>
            <w:webHidden/>
          </w:rPr>
          <w:fldChar w:fldCharType="begin"/>
        </w:r>
        <w:r w:rsidR="00087C44">
          <w:rPr>
            <w:noProof/>
            <w:webHidden/>
          </w:rPr>
          <w:instrText xml:space="preserve"> PAGEREF _Toc43666442 \h </w:instrText>
        </w:r>
        <w:r w:rsidR="00087C44">
          <w:rPr>
            <w:noProof/>
            <w:webHidden/>
          </w:rPr>
        </w:r>
        <w:r w:rsidR="00087C44">
          <w:rPr>
            <w:noProof/>
            <w:webHidden/>
          </w:rPr>
          <w:fldChar w:fldCharType="separate"/>
        </w:r>
        <w:r w:rsidR="00241B5E">
          <w:rPr>
            <w:noProof/>
            <w:webHidden/>
          </w:rPr>
          <w:t>40</w:t>
        </w:r>
        <w:r w:rsidR="00087C44">
          <w:rPr>
            <w:noProof/>
            <w:webHidden/>
          </w:rPr>
          <w:fldChar w:fldCharType="end"/>
        </w:r>
      </w:hyperlink>
    </w:p>
    <w:p w14:paraId="265D7605" w14:textId="77777777" w:rsidR="00087C44" w:rsidRDefault="00087C44" w:rsidP="00087C44">
      <w:pPr>
        <w:rPr>
          <w:noProof/>
        </w:rPr>
      </w:pPr>
    </w:p>
    <w:p w14:paraId="6A8569A4" w14:textId="77777777" w:rsidR="00087C44" w:rsidRDefault="00087C44" w:rsidP="00087C44">
      <w:pPr>
        <w:rPr>
          <w:noProof/>
        </w:rPr>
      </w:pPr>
    </w:p>
    <w:p w14:paraId="1B32B1E4" w14:textId="77777777" w:rsidR="00087C44" w:rsidRDefault="00087C44" w:rsidP="00087C44">
      <w:pPr>
        <w:rPr>
          <w:noProof/>
        </w:rPr>
      </w:pPr>
    </w:p>
    <w:p w14:paraId="02DF2E3B" w14:textId="77777777" w:rsidR="00087C44" w:rsidRDefault="00087C44" w:rsidP="00087C44">
      <w:pPr>
        <w:rPr>
          <w:noProof/>
        </w:rPr>
      </w:pPr>
    </w:p>
    <w:p w14:paraId="7A78E1CD" w14:textId="77777777" w:rsidR="00241B5E" w:rsidRDefault="00241B5E" w:rsidP="00087C44">
      <w:pPr>
        <w:rPr>
          <w:noProof/>
        </w:rPr>
        <w:sectPr w:rsidR="00241B5E" w:rsidSect="00241B5E">
          <w:footnotePr>
            <w:numFmt w:val="chicago"/>
            <w:numRestart w:val="eachSect"/>
          </w:footnotePr>
          <w:type w:val="continuous"/>
          <w:pgSz w:w="11907" w:h="16839" w:code="9"/>
          <w:pgMar w:top="1418" w:right="1418" w:bottom="1418" w:left="1985" w:header="720" w:footer="720" w:gutter="0"/>
          <w:pgNumType w:fmt="lowerRoman" w:start="4"/>
          <w:cols w:space="720"/>
          <w:docGrid w:linePitch="360"/>
        </w:sectPr>
      </w:pPr>
    </w:p>
    <w:p w14:paraId="04EEFC9D" w14:textId="2F457A41" w:rsidR="00CF016D" w:rsidRDefault="00C43FFD" w:rsidP="00A07153">
      <w:pPr>
        <w:pStyle w:val="Heading2"/>
        <w:spacing w:line="480" w:lineRule="auto"/>
        <w:rPr>
          <w:noProof/>
        </w:rPr>
      </w:pPr>
      <w:r w:rsidRPr="00A07153">
        <w:rPr>
          <w:noProof/>
          <w:sz w:val="22"/>
        </w:rPr>
        <w:lastRenderedPageBreak/>
        <w:fldChar w:fldCharType="end"/>
      </w:r>
      <w:r w:rsidR="00CF016D">
        <w:rPr>
          <w:noProof/>
        </w:rPr>
        <w:br/>
      </w:r>
      <w:bookmarkStart w:id="5" w:name="_Toc43914951"/>
      <w:r w:rsidR="00CF016D">
        <w:rPr>
          <w:noProof/>
        </w:rPr>
        <w:t>INTRODUCTION</w:t>
      </w:r>
      <w:bookmarkEnd w:id="5"/>
    </w:p>
    <w:p w14:paraId="26940632" w14:textId="52856F31" w:rsidR="00F055C8" w:rsidRDefault="00F055C8" w:rsidP="00F055C8">
      <w:pPr>
        <w:spacing w:line="480" w:lineRule="auto"/>
        <w:jc w:val="both"/>
        <w:rPr>
          <w:rFonts w:ascii="Times New Roman" w:eastAsiaTheme="minorEastAsia" w:hAnsi="Times New Roman" w:cs="Times New Roman"/>
          <w:iCs/>
        </w:rPr>
      </w:pPr>
      <w:r w:rsidRPr="00F055C8">
        <w:rPr>
          <w:rFonts w:ascii="Times New Roman" w:eastAsiaTheme="minorEastAsia" w:hAnsi="Times New Roman" w:cs="Times New Roman"/>
          <w:iCs/>
        </w:rPr>
        <w:t>There has been a rapid advanceme</w:t>
      </w:r>
      <w:r w:rsidR="00E5499B">
        <w:rPr>
          <w:rFonts w:ascii="Times New Roman" w:eastAsiaTheme="minorEastAsia" w:hAnsi="Times New Roman" w:cs="Times New Roman"/>
          <w:iCs/>
        </w:rPr>
        <w:t>nt in the field of Artificial I</w:t>
      </w:r>
      <w:r w:rsidRPr="00F055C8">
        <w:rPr>
          <w:rFonts w:ascii="Times New Roman" w:eastAsiaTheme="minorEastAsia" w:hAnsi="Times New Roman" w:cs="Times New Roman"/>
          <w:iCs/>
        </w:rPr>
        <w:t xml:space="preserve">ntelligence in this decade in terms of more accurate &amp; efficient machine learning algorithms. When it is coupled with benefits like an exponential rise in computational power at a cheaper cost, it has become practical to address issues not only in academic research but also in various fields like engineering, finance, healthcare, etc. </w:t>
      </w:r>
      <w:r w:rsidR="00524436">
        <w:rPr>
          <w:rFonts w:ascii="Times New Roman" w:eastAsiaTheme="minorEastAsia" w:hAnsi="Times New Roman" w:cs="Times New Roman"/>
          <w:iCs/>
        </w:rPr>
        <w:t>2</w:t>
      </w:r>
      <w:r w:rsidRPr="00F055C8">
        <w:rPr>
          <w:rFonts w:ascii="Times New Roman" w:eastAsiaTheme="minorEastAsia" w:hAnsi="Times New Roman" w:cs="Times New Roman"/>
          <w:iCs/>
        </w:rPr>
        <w:t>To solve complex problems faced by many industries in multiple domains, Industry 4.0 aims an interdisciplinary approach. Such an approach can be beneficial in the emerging field of Condition-based monitoring of rota</w:t>
      </w:r>
      <w:r w:rsidR="007965B5">
        <w:rPr>
          <w:rFonts w:ascii="Times New Roman" w:eastAsiaTheme="minorEastAsia" w:hAnsi="Times New Roman" w:cs="Times New Roman"/>
          <w:iCs/>
        </w:rPr>
        <w:t xml:space="preserve">ting </w:t>
      </w:r>
      <w:r w:rsidRPr="00F055C8">
        <w:rPr>
          <w:rFonts w:ascii="Times New Roman" w:eastAsiaTheme="minorEastAsia" w:hAnsi="Times New Roman" w:cs="Times New Roman"/>
          <w:iCs/>
        </w:rPr>
        <w:t xml:space="preserve">machinery. </w:t>
      </w:r>
    </w:p>
    <w:p w14:paraId="0E2E5BE0" w14:textId="29F5A824" w:rsidR="002C4719" w:rsidRPr="002C4719" w:rsidRDefault="002C4719" w:rsidP="002C4719">
      <w:pPr>
        <w:spacing w:line="480" w:lineRule="auto"/>
        <w:jc w:val="both"/>
        <w:rPr>
          <w:rFonts w:ascii="Times New Roman" w:eastAsia="Calibri" w:hAnsi="Times New Roman" w:cs="Times New Roman"/>
          <w:lang w:val="en-IN" w:bidi="hi-IN"/>
        </w:rPr>
      </w:pPr>
      <w:r w:rsidRPr="002C4719">
        <w:rPr>
          <w:rFonts w:ascii="Times New Roman" w:eastAsia="Calibri" w:hAnsi="Times New Roman" w:cs="Times New Roman"/>
          <w:lang w:val="en-IN" w:bidi="hi-IN"/>
        </w:rPr>
        <w:t>Rotating machineries are an integral and crucial part of heavy industries like hydroelectric power plants, steel pl</w:t>
      </w:r>
      <w:r w:rsidR="007965B5">
        <w:rPr>
          <w:rFonts w:ascii="Times New Roman" w:eastAsia="Calibri" w:hAnsi="Times New Roman" w:cs="Times New Roman"/>
          <w:lang w:val="en-IN" w:bidi="hi-IN"/>
        </w:rPr>
        <w:t>ants, etc. Huge inertia of the r</w:t>
      </w:r>
      <w:r w:rsidRPr="002C4719">
        <w:rPr>
          <w:rFonts w:ascii="Times New Roman" w:eastAsia="Calibri" w:hAnsi="Times New Roman" w:cs="Times New Roman"/>
          <w:lang w:val="en-IN" w:bidi="hi-IN"/>
        </w:rPr>
        <w:t>otor, size of systems makes dynamics of the assembly complex. One of the leading indicators of rotating machinery is vibration signals that are acquired from it. Rotating parts like bearings, gears, etc. are prone to failures due to rigorous operating conditions. Various maintenance techniques are followed in industries to ensure smooth operations and uninterrupted workflow. These techniques can be classified as follows.</w:t>
      </w:r>
    </w:p>
    <w:p w14:paraId="23874FE2" w14:textId="77777777" w:rsidR="002C4719" w:rsidRPr="002C4719" w:rsidRDefault="002C4719" w:rsidP="002C4719">
      <w:pPr>
        <w:numPr>
          <w:ilvl w:val="0"/>
          <w:numId w:val="37"/>
        </w:numPr>
        <w:spacing w:after="0" w:line="480" w:lineRule="auto"/>
        <w:contextualSpacing/>
        <w:jc w:val="both"/>
        <w:rPr>
          <w:rFonts w:ascii="Times New Roman" w:eastAsia="Times New Roman" w:hAnsi="Times New Roman" w:cs="Times New Roman"/>
          <w:b/>
          <w:bCs/>
          <w:lang w:val="en-IN" w:bidi="hi-IN"/>
        </w:rPr>
      </w:pPr>
      <w:r w:rsidRPr="002C4719">
        <w:rPr>
          <w:rFonts w:ascii="Times New Roman" w:eastAsia="Calibri" w:hAnsi="Times New Roman" w:cs="Times New Roman"/>
          <w:lang w:val="en-IN" w:bidi="hi-IN"/>
        </w:rPr>
        <w:t xml:space="preserve"> </w:t>
      </w:r>
      <w:r w:rsidRPr="002C4719">
        <w:rPr>
          <w:rFonts w:ascii="Times New Roman" w:eastAsia="Times New Roman" w:hAnsi="Times New Roman" w:cs="Times New Roman"/>
          <w:b/>
          <w:bCs/>
          <w:lang w:val="en-IN" w:bidi="hi-IN"/>
        </w:rPr>
        <w:t>Corrective Maintenance</w:t>
      </w:r>
    </w:p>
    <w:p w14:paraId="19104AB9" w14:textId="77777777" w:rsidR="002C4719" w:rsidRPr="002C4719" w:rsidRDefault="002C4719" w:rsidP="002C4719">
      <w:pPr>
        <w:spacing w:after="0" w:line="480" w:lineRule="auto"/>
        <w:ind w:left="720"/>
        <w:contextualSpacing/>
        <w:jc w:val="both"/>
        <w:rPr>
          <w:rFonts w:ascii="Times New Roman" w:eastAsia="Times New Roman" w:hAnsi="Times New Roman" w:cs="Times New Roman"/>
          <w:lang w:val="en-IN" w:bidi="hi-IN"/>
        </w:rPr>
      </w:pPr>
      <w:r w:rsidRPr="002C4719">
        <w:rPr>
          <w:rFonts w:ascii="Times New Roman" w:eastAsia="Times New Roman" w:hAnsi="Times New Roman" w:cs="Times New Roman"/>
          <w:lang w:val="en-IN" w:bidi="hi-IN"/>
        </w:rPr>
        <w:t>It involves repairing or replacing defective parts of a machine after the defect is observed. It is generally used for non-critical machinery.</w:t>
      </w:r>
    </w:p>
    <w:p w14:paraId="210F68D6" w14:textId="77777777" w:rsidR="002C4719" w:rsidRPr="002C4719" w:rsidRDefault="002C4719" w:rsidP="002C4719">
      <w:pPr>
        <w:numPr>
          <w:ilvl w:val="0"/>
          <w:numId w:val="37"/>
        </w:numPr>
        <w:spacing w:after="0" w:line="480" w:lineRule="auto"/>
        <w:contextualSpacing/>
        <w:jc w:val="both"/>
        <w:rPr>
          <w:rFonts w:ascii="Times New Roman" w:eastAsia="Times New Roman" w:hAnsi="Times New Roman" w:cs="Times New Roman"/>
          <w:b/>
          <w:bCs/>
          <w:lang w:val="en-IN" w:bidi="hi-IN"/>
        </w:rPr>
      </w:pPr>
      <w:r w:rsidRPr="002C4719">
        <w:rPr>
          <w:rFonts w:ascii="Times New Roman" w:eastAsia="Times New Roman" w:hAnsi="Times New Roman" w:cs="Times New Roman"/>
          <w:b/>
          <w:bCs/>
          <w:lang w:val="en-IN" w:bidi="hi-IN"/>
        </w:rPr>
        <w:t>Preventive Maintenance</w:t>
      </w:r>
    </w:p>
    <w:p w14:paraId="6735941C" w14:textId="157FBA3B" w:rsidR="002C4719" w:rsidRDefault="002C4719" w:rsidP="002C4719">
      <w:pPr>
        <w:spacing w:after="0" w:line="480" w:lineRule="auto"/>
        <w:ind w:left="720"/>
        <w:contextualSpacing/>
        <w:jc w:val="both"/>
        <w:rPr>
          <w:rFonts w:ascii="Times New Roman" w:eastAsia="Times New Roman" w:hAnsi="Times New Roman" w:cs="Times New Roman"/>
          <w:lang w:val="en-IN" w:bidi="hi-IN"/>
        </w:rPr>
      </w:pPr>
      <w:r w:rsidRPr="002C4719">
        <w:rPr>
          <w:rFonts w:ascii="Times New Roman" w:eastAsia="Times New Roman" w:hAnsi="Times New Roman" w:cs="Times New Roman"/>
          <w:lang w:val="en-IN" w:bidi="hi-IN"/>
        </w:rPr>
        <w:t>This technique involves regular inspections and overhauling after particular intervals. It is employed where extended downtime is not affordable, and operations are critical. Well planned maintenance program may be beneficial to detect defects which may lead to catastrophic failure. However, in this process, many times unnecessary ov</w:t>
      </w:r>
      <w:r w:rsidR="00E5499B">
        <w:rPr>
          <w:rFonts w:ascii="Times New Roman" w:eastAsia="Times New Roman" w:hAnsi="Times New Roman" w:cs="Times New Roman"/>
          <w:lang w:val="en-IN" w:bidi="hi-IN"/>
        </w:rPr>
        <w:t>erhauling of machinery in good c</w:t>
      </w:r>
      <w:r w:rsidRPr="002C4719">
        <w:rPr>
          <w:rFonts w:ascii="Times New Roman" w:eastAsia="Times New Roman" w:hAnsi="Times New Roman" w:cs="Times New Roman"/>
          <w:lang w:val="en-IN" w:bidi="hi-IN"/>
        </w:rPr>
        <w:t>ondition is done which makes the overall process expensive.</w:t>
      </w:r>
    </w:p>
    <w:p w14:paraId="146641A7" w14:textId="77777777" w:rsidR="002C4719" w:rsidRPr="002C4719" w:rsidRDefault="002C4719" w:rsidP="002C4719">
      <w:pPr>
        <w:spacing w:after="0" w:line="480" w:lineRule="auto"/>
        <w:ind w:left="720"/>
        <w:contextualSpacing/>
        <w:jc w:val="both"/>
        <w:rPr>
          <w:rFonts w:ascii="Times New Roman" w:eastAsia="Times New Roman" w:hAnsi="Times New Roman" w:cs="Times New Roman"/>
          <w:lang w:val="en-IN" w:bidi="hi-IN"/>
        </w:rPr>
      </w:pPr>
    </w:p>
    <w:p w14:paraId="0D7FE31F" w14:textId="77777777" w:rsidR="002C4719" w:rsidRPr="002C4719" w:rsidRDefault="002C4719" w:rsidP="002C4719">
      <w:pPr>
        <w:numPr>
          <w:ilvl w:val="0"/>
          <w:numId w:val="37"/>
        </w:numPr>
        <w:spacing w:after="0" w:line="480" w:lineRule="auto"/>
        <w:contextualSpacing/>
        <w:jc w:val="both"/>
        <w:rPr>
          <w:rFonts w:ascii="Times New Roman" w:eastAsia="Times New Roman" w:hAnsi="Times New Roman" w:cs="Times New Roman"/>
          <w:b/>
          <w:bCs/>
          <w:lang w:val="en-IN" w:bidi="hi-IN"/>
        </w:rPr>
      </w:pPr>
      <w:r w:rsidRPr="002C4719">
        <w:rPr>
          <w:rFonts w:ascii="Times New Roman" w:eastAsia="Times New Roman" w:hAnsi="Times New Roman" w:cs="Times New Roman"/>
          <w:b/>
          <w:bCs/>
          <w:lang w:val="en-IN" w:bidi="hi-IN"/>
        </w:rPr>
        <w:lastRenderedPageBreak/>
        <w:t>Predictive Maintenance</w:t>
      </w:r>
    </w:p>
    <w:p w14:paraId="7E38D3C8" w14:textId="6F129B98" w:rsidR="002C4719" w:rsidRPr="002C4719" w:rsidRDefault="002C4719" w:rsidP="002C4719">
      <w:pPr>
        <w:spacing w:after="0" w:line="480" w:lineRule="auto"/>
        <w:ind w:left="720"/>
        <w:contextualSpacing/>
        <w:jc w:val="both"/>
        <w:rPr>
          <w:rFonts w:ascii="Times New Roman" w:eastAsia="Times New Roman" w:hAnsi="Times New Roman" w:cs="Times New Roman"/>
          <w:lang w:val="en-IN" w:bidi="hi-IN"/>
        </w:rPr>
      </w:pPr>
      <w:r w:rsidRPr="002C4719">
        <w:rPr>
          <w:rFonts w:ascii="Times New Roman" w:eastAsia="Times New Roman" w:hAnsi="Times New Roman" w:cs="Times New Roman"/>
          <w:lang w:val="en-IN" w:bidi="hi-IN"/>
        </w:rPr>
        <w:t>In this technique health of the machine is monitored, and defects are pred</w:t>
      </w:r>
      <w:r w:rsidR="00E5499B">
        <w:rPr>
          <w:rFonts w:ascii="Times New Roman" w:eastAsia="Times New Roman" w:hAnsi="Times New Roman" w:cs="Times New Roman"/>
          <w:lang w:val="en-IN" w:bidi="hi-IN"/>
        </w:rPr>
        <w:t>icted by using techniques like c</w:t>
      </w:r>
      <w:r w:rsidRPr="002C4719">
        <w:rPr>
          <w:rFonts w:ascii="Times New Roman" w:eastAsia="Times New Roman" w:hAnsi="Times New Roman" w:cs="Times New Roman"/>
          <w:lang w:val="en-IN" w:bidi="hi-IN"/>
        </w:rPr>
        <w:t>ondition-based monitoring. Condition monitoring can be implemented in real-time.</w:t>
      </w:r>
    </w:p>
    <w:p w14:paraId="65219059" w14:textId="77777777" w:rsidR="002C4719" w:rsidRPr="002C4719" w:rsidRDefault="002C4719" w:rsidP="002C4719">
      <w:pPr>
        <w:spacing w:after="200" w:line="480" w:lineRule="auto"/>
        <w:jc w:val="both"/>
        <w:rPr>
          <w:rFonts w:ascii="Times New Roman" w:eastAsia="Calibri" w:hAnsi="Times New Roman" w:cs="Times New Roman"/>
          <w:lang w:val="en-IN" w:bidi="hi-IN"/>
        </w:rPr>
      </w:pPr>
      <w:r w:rsidRPr="002C4719">
        <w:rPr>
          <w:rFonts w:ascii="Times New Roman" w:eastAsia="Calibri" w:hAnsi="Times New Roman" w:cs="Times New Roman"/>
          <w:lang w:val="en-IN" w:bidi="hi-IN"/>
        </w:rPr>
        <w:t>Predictive maintenance has become relevant in this modern age due to some of the following benefits.</w:t>
      </w:r>
    </w:p>
    <w:p w14:paraId="53AB875D" w14:textId="77777777" w:rsidR="002C4719" w:rsidRPr="002C4719" w:rsidRDefault="002C4719" w:rsidP="002C4719">
      <w:pPr>
        <w:numPr>
          <w:ilvl w:val="0"/>
          <w:numId w:val="38"/>
        </w:numPr>
        <w:spacing w:after="0" w:line="480" w:lineRule="auto"/>
        <w:contextualSpacing/>
        <w:jc w:val="both"/>
        <w:rPr>
          <w:rFonts w:ascii="Times New Roman" w:eastAsia="Times New Roman" w:hAnsi="Times New Roman" w:cs="Times New Roman"/>
          <w:lang w:val="en-IN" w:bidi="hi-IN"/>
        </w:rPr>
      </w:pPr>
      <w:r w:rsidRPr="002C4719">
        <w:rPr>
          <w:rFonts w:ascii="Times New Roman" w:eastAsia="Times New Roman" w:hAnsi="Times New Roman" w:cs="Times New Roman"/>
          <w:lang w:val="en-IN" w:bidi="hi-IN"/>
        </w:rPr>
        <w:t>Early warning about possible defect gives buffer time to take corrective actions with less impact on operations, which helps to maximise productions.</w:t>
      </w:r>
    </w:p>
    <w:p w14:paraId="7674DD3D" w14:textId="77777777" w:rsidR="002C4719" w:rsidRPr="002C4719" w:rsidRDefault="002C4719" w:rsidP="002C4719">
      <w:pPr>
        <w:numPr>
          <w:ilvl w:val="0"/>
          <w:numId w:val="38"/>
        </w:numPr>
        <w:spacing w:after="0" w:line="480" w:lineRule="auto"/>
        <w:contextualSpacing/>
        <w:jc w:val="both"/>
        <w:rPr>
          <w:rFonts w:ascii="Times New Roman" w:eastAsia="Times New Roman" w:hAnsi="Times New Roman" w:cs="Times New Roman"/>
          <w:lang w:val="en-IN" w:bidi="hi-IN"/>
        </w:rPr>
      </w:pPr>
      <w:r w:rsidRPr="002C4719">
        <w:rPr>
          <w:rFonts w:ascii="Times New Roman" w:eastAsia="Times New Roman" w:hAnsi="Times New Roman" w:cs="Times New Roman"/>
          <w:lang w:val="en-IN" w:bidi="hi-IN"/>
        </w:rPr>
        <w:t>Effective and efficient scheduling of the workforce and machines</w:t>
      </w:r>
    </w:p>
    <w:p w14:paraId="7C5860EC" w14:textId="77777777" w:rsidR="002C4719" w:rsidRPr="002C4719" w:rsidRDefault="002C4719" w:rsidP="002C4719">
      <w:pPr>
        <w:numPr>
          <w:ilvl w:val="0"/>
          <w:numId w:val="38"/>
        </w:numPr>
        <w:spacing w:after="0" w:line="480" w:lineRule="auto"/>
        <w:contextualSpacing/>
        <w:jc w:val="both"/>
        <w:rPr>
          <w:rFonts w:ascii="Times New Roman" w:eastAsia="Times New Roman" w:hAnsi="Times New Roman" w:cs="Times New Roman"/>
          <w:lang w:val="en-IN" w:bidi="hi-IN"/>
        </w:rPr>
      </w:pPr>
      <w:r w:rsidRPr="002C4719">
        <w:rPr>
          <w:rFonts w:ascii="Times New Roman" w:eastAsia="Times New Roman" w:hAnsi="Times New Roman" w:cs="Times New Roman"/>
          <w:lang w:val="en-IN" w:bidi="hi-IN"/>
        </w:rPr>
        <w:t>The root cause of failure can be found out quickly, which helps to prevent the occurrence of the same failure again.</w:t>
      </w:r>
    </w:p>
    <w:p w14:paraId="658B3000" w14:textId="77777777" w:rsidR="002C4719" w:rsidRPr="002C4719" w:rsidRDefault="002C4719" w:rsidP="002C4719">
      <w:pPr>
        <w:numPr>
          <w:ilvl w:val="0"/>
          <w:numId w:val="38"/>
        </w:numPr>
        <w:spacing w:after="0" w:line="480" w:lineRule="auto"/>
        <w:contextualSpacing/>
        <w:jc w:val="both"/>
        <w:rPr>
          <w:rFonts w:ascii="Times New Roman" w:eastAsia="Times New Roman" w:hAnsi="Times New Roman" w:cs="Times New Roman"/>
          <w:lang w:val="en-IN" w:bidi="hi-IN"/>
        </w:rPr>
      </w:pPr>
      <w:r w:rsidRPr="002C4719">
        <w:rPr>
          <w:rFonts w:ascii="Times New Roman" w:eastAsia="Times New Roman" w:hAnsi="Times New Roman" w:cs="Times New Roman"/>
          <w:lang w:val="en-IN" w:bidi="hi-IN"/>
        </w:rPr>
        <w:t>Cost-effective as monetary gains are much higher than the cost of whole predictive maintenance/ analytics system.</w:t>
      </w:r>
    </w:p>
    <w:p w14:paraId="23CC4E85" w14:textId="1B4A81E7" w:rsidR="002C4719" w:rsidRPr="002C4719" w:rsidRDefault="002C4719" w:rsidP="002C4719">
      <w:pPr>
        <w:numPr>
          <w:ilvl w:val="0"/>
          <w:numId w:val="38"/>
        </w:numPr>
        <w:spacing w:after="0" w:line="480" w:lineRule="auto"/>
        <w:contextualSpacing/>
        <w:jc w:val="both"/>
        <w:rPr>
          <w:rFonts w:ascii="Times New Roman" w:eastAsia="Times New Roman" w:hAnsi="Times New Roman" w:cs="Times New Roman"/>
          <w:lang w:val="en-IN" w:bidi="hi-IN"/>
        </w:rPr>
      </w:pPr>
      <w:r w:rsidRPr="002C4719">
        <w:rPr>
          <w:rFonts w:ascii="Times New Roman" w:eastAsia="Times New Roman" w:hAnsi="Times New Roman" w:cs="Times New Roman"/>
          <w:lang w:val="en-IN" w:bidi="hi-IN"/>
        </w:rPr>
        <w:t>Early detection helps to prevent catastrophic failure, which may save money as well as life.</w:t>
      </w:r>
    </w:p>
    <w:p w14:paraId="4A70CFB1" w14:textId="49CA2B7F" w:rsidR="00180C24" w:rsidRDefault="002C4719" w:rsidP="00180C24">
      <w:pPr>
        <w:spacing w:after="0" w:line="480" w:lineRule="auto"/>
        <w:jc w:val="both"/>
        <w:rPr>
          <w:rFonts w:ascii="Times New Roman" w:eastAsia="Calibri" w:hAnsi="Times New Roman" w:cs="Times New Roman"/>
          <w:sz w:val="24"/>
          <w:szCs w:val="24"/>
        </w:rPr>
      </w:pPr>
      <w:r w:rsidRPr="002C4719">
        <w:rPr>
          <w:rFonts w:ascii="Times New Roman" w:eastAsia="Calibri" w:hAnsi="Times New Roman" w:cs="Mangal"/>
          <w:lang w:val="en-IN" w:bidi="hi-IN"/>
        </w:rPr>
        <w:t>Condition monitoring can be broadly divided into two areas which are diagnostics and prognostics</w:t>
      </w:r>
      <w:r w:rsidR="00180C24">
        <w:rPr>
          <w:rFonts w:ascii="Times New Roman" w:eastAsia="Calibri" w:hAnsi="Times New Roman" w:cs="Mangal"/>
          <w:lang w:val="en-IN" w:bidi="hi-IN"/>
        </w:rPr>
        <w:t xml:space="preserve"> </w:t>
      </w:r>
      <w:r w:rsidR="00180C24">
        <w:rPr>
          <w:rFonts w:ascii="Times New Roman" w:eastAsia="Calibri" w:hAnsi="Times New Roman" w:cs="Mangal"/>
          <w:lang w:val="en-IN" w:bidi="hi-IN"/>
        </w:rPr>
        <w:fldChar w:fldCharType="begin" w:fldLock="1"/>
      </w:r>
      <w:r w:rsidR="008D65E2">
        <w:rPr>
          <w:rFonts w:ascii="Times New Roman" w:eastAsia="Calibri" w:hAnsi="Times New Roman" w:cs="Mangal"/>
          <w:lang w:val="en-IN" w:bidi="hi-IN"/>
        </w:rPr>
        <w:instrText>ADDIN CSL_CITATION {"citationItems":[{"id":"ITEM-1","itemData":{"URL":"https://nptel.ac.in/courses/112/105/112105048/","accessed":{"date-parts":[["2020","6","12"]]},"author":[{"dropping-particle":"","family":"A.R. Mohanty","given":"","non-dropping-particle":"","parse-names":false,"suffix":""}],"id":"ITEM-1","issued":{"date-parts":[["0"]]},"title":"NPTEL : Mechanical Engineering - Machinery fault diagnosis and signal processing","type":"webpage"},"uris":["http://www.mendeley.com/documents/?uuid=caa8749e-d73c-3d73-87c8-0763b52ab91a"]}],"mendeley":{"formattedCitation":"[1]","plainTextFormattedCitation":"[1]","previouslyFormattedCitation":"[1]"},"properties":{"noteIndex":0},"schema":"https://github.com/citation-style-language/schema/raw/master/csl-citation.json"}</w:instrText>
      </w:r>
      <w:r w:rsidR="00180C24">
        <w:rPr>
          <w:rFonts w:ascii="Times New Roman" w:eastAsia="Calibri" w:hAnsi="Times New Roman" w:cs="Mangal"/>
          <w:lang w:val="en-IN" w:bidi="hi-IN"/>
        </w:rPr>
        <w:fldChar w:fldCharType="separate"/>
      </w:r>
      <w:r w:rsidR="00180C24" w:rsidRPr="00180C24">
        <w:rPr>
          <w:rFonts w:ascii="Times New Roman" w:eastAsia="Calibri" w:hAnsi="Times New Roman" w:cs="Mangal"/>
          <w:noProof/>
          <w:lang w:val="en-IN" w:bidi="hi-IN"/>
        </w:rPr>
        <w:t>[1]</w:t>
      </w:r>
      <w:r w:rsidR="00180C24">
        <w:rPr>
          <w:rFonts w:ascii="Times New Roman" w:eastAsia="Calibri" w:hAnsi="Times New Roman" w:cs="Mangal"/>
          <w:lang w:val="en-IN" w:bidi="hi-IN"/>
        </w:rPr>
        <w:fldChar w:fldCharType="end"/>
      </w:r>
      <w:r w:rsidRPr="002C4719">
        <w:rPr>
          <w:rFonts w:ascii="Times New Roman" w:eastAsia="Calibri" w:hAnsi="Times New Roman" w:cs="Mangal"/>
          <w:lang w:val="en-IN" w:bidi="hi-IN"/>
        </w:rPr>
        <w:t xml:space="preserve">. Fault prognosis is the ability to predict the remaining useful life (RUL) of a failing component or subsystem. Fault diagnosis is the process of detecting, identifying failure or defect and affected system or subsystem. Diagnosis is primarily </w:t>
      </w:r>
      <w:r w:rsidR="00E5499B">
        <w:rPr>
          <w:rFonts w:ascii="Times New Roman" w:eastAsia="Calibri" w:hAnsi="Times New Roman" w:cs="Mangal"/>
          <w:lang w:val="en-IN" w:bidi="hi-IN"/>
        </w:rPr>
        <w:t>made by two methods that are; a) m</w:t>
      </w:r>
      <w:r w:rsidRPr="002C4719">
        <w:rPr>
          <w:rFonts w:ascii="Times New Roman" w:eastAsia="Calibri" w:hAnsi="Times New Roman" w:cs="Mangal"/>
          <w:lang w:val="en-IN" w:bidi="hi-IN"/>
        </w:rPr>
        <w:t>odel-based methods b) data-driven analysis. Model-based methods involve the construction of physics-based mathematical models for detection of abnormal behaviour of the system. In the data-driven approach, signal or data is obtained from sensors by instrumentation of machinery and faults are diagnosed and classified by techniques like machine learning, fuzzy logic, etc.</w:t>
      </w:r>
      <w:r w:rsidRPr="002C4719">
        <w:rPr>
          <w:rFonts w:ascii="Times New Roman" w:eastAsia="Calibri" w:hAnsi="Times New Roman" w:cs="Times New Roman"/>
          <w:sz w:val="24"/>
          <w:szCs w:val="24"/>
        </w:rPr>
        <w:t xml:space="preserve"> </w:t>
      </w:r>
    </w:p>
    <w:p w14:paraId="602C250D" w14:textId="77777777" w:rsidR="00E5499B" w:rsidRDefault="00F055C8" w:rsidP="00180C24">
      <w:pPr>
        <w:spacing w:after="0" w:line="480" w:lineRule="auto"/>
        <w:jc w:val="both"/>
        <w:rPr>
          <w:rFonts w:ascii="Times New Roman" w:hAnsi="Times New Roman"/>
        </w:rPr>
      </w:pPr>
      <w:r w:rsidRPr="00F055C8">
        <w:rPr>
          <w:rFonts w:ascii="Times New Roman" w:eastAsiaTheme="minorEastAsia" w:hAnsi="Times New Roman" w:cs="Times New Roman"/>
          <w:iCs/>
        </w:rPr>
        <w:t>Vibration-based data analysis using intelligent algorithms is a compelling technique for fault diagnosis.</w:t>
      </w:r>
      <w:r w:rsidR="00C43FCD">
        <w:rPr>
          <w:rFonts w:ascii="Times New Roman" w:eastAsiaTheme="minorEastAsia" w:hAnsi="Times New Roman" w:cs="Times New Roman"/>
          <w:iCs/>
        </w:rPr>
        <w:t xml:space="preserve"> </w:t>
      </w:r>
      <w:r w:rsidR="00C43FCD" w:rsidRPr="00F055C8">
        <w:rPr>
          <w:rFonts w:ascii="Times New Roman" w:eastAsiaTheme="minorEastAsia" w:hAnsi="Times New Roman" w:cs="Times New Roman"/>
          <w:iCs/>
        </w:rPr>
        <w:t xml:space="preserve">Vibrations get dampened while travelling from source of </w:t>
      </w:r>
      <w:r w:rsidR="007D16B3">
        <w:rPr>
          <w:rFonts w:ascii="Times New Roman" w:eastAsiaTheme="minorEastAsia" w:hAnsi="Times New Roman" w:cs="Times New Roman"/>
          <w:iCs/>
        </w:rPr>
        <w:t>f</w:t>
      </w:r>
      <w:r w:rsidR="00C43FCD" w:rsidRPr="00F055C8">
        <w:rPr>
          <w:rFonts w:ascii="Times New Roman" w:eastAsiaTheme="minorEastAsia" w:hAnsi="Times New Roman" w:cs="Times New Roman"/>
          <w:iCs/>
        </w:rPr>
        <w:t xml:space="preserve">ault to farther location. Hence to get useful quality data, multiple sensors are used at various locations that should be </w:t>
      </w:r>
      <w:r w:rsidR="00C43FCD" w:rsidRPr="00F055C8">
        <w:rPr>
          <w:rFonts w:ascii="Times New Roman" w:eastAsiaTheme="minorEastAsia" w:hAnsi="Times New Roman" w:cs="Times New Roman"/>
          <w:iCs/>
        </w:rPr>
        <w:lastRenderedPageBreak/>
        <w:t xml:space="preserve">used as per the complexity of the system. </w:t>
      </w:r>
      <w:r w:rsidRPr="00F055C8">
        <w:rPr>
          <w:rFonts w:ascii="Times New Roman" w:eastAsiaTheme="minorEastAsia" w:hAnsi="Times New Roman" w:cs="Times New Roman"/>
          <w:iCs/>
        </w:rPr>
        <w:t xml:space="preserve"> It includes stages of data collection, feature extraction, and faults classification. Vibration data generally consists of time series acceleration or displacement data. Humans cannot directly interpret this raw data due to multiple mechanical frequencies as well as noise captured by sensors. Thus raw data is</w:t>
      </w:r>
      <w:r w:rsidR="002D3058">
        <w:rPr>
          <w:rFonts w:ascii="Times New Roman" w:eastAsiaTheme="minorEastAsia" w:hAnsi="Times New Roman" w:cs="Times New Roman"/>
          <w:iCs/>
        </w:rPr>
        <w:t xml:space="preserve"> generally</w:t>
      </w:r>
      <w:r w:rsidRPr="00F055C8">
        <w:rPr>
          <w:rFonts w:ascii="Times New Roman" w:eastAsiaTheme="minorEastAsia" w:hAnsi="Times New Roman" w:cs="Times New Roman"/>
          <w:iCs/>
        </w:rPr>
        <w:t xml:space="preserve"> pre-processed to extract features like Fourier transform coefficients, statistical parameters like moments. Various intelligent algorithms use these features to diagnose faults in the system.</w:t>
      </w:r>
    </w:p>
    <w:p w14:paraId="19C0AFA6" w14:textId="1B156A41" w:rsidR="00F055C8" w:rsidRPr="00E5499B" w:rsidRDefault="00C43FCD" w:rsidP="00E5499B">
      <w:pPr>
        <w:spacing w:after="0" w:line="480" w:lineRule="auto"/>
        <w:jc w:val="both"/>
        <w:rPr>
          <w:rFonts w:ascii="Times New Roman" w:eastAsia="Calibri" w:hAnsi="Times New Roman" w:cs="Times New Roman"/>
          <w:sz w:val="24"/>
          <w:szCs w:val="24"/>
        </w:rPr>
      </w:pPr>
      <w:r>
        <w:rPr>
          <w:rFonts w:ascii="Times New Roman" w:hAnsi="Times New Roman"/>
        </w:rPr>
        <w:t>Present study aims to find mapping between combined or composit</w:t>
      </w:r>
      <w:r w:rsidR="00E5499B">
        <w:rPr>
          <w:rFonts w:ascii="Times New Roman" w:hAnsi="Times New Roman"/>
        </w:rPr>
        <w:t>e faults and distinct faults.</w:t>
      </w:r>
      <w:r w:rsidR="00FC0893">
        <w:rPr>
          <w:rFonts w:ascii="Times New Roman" w:hAnsi="Times New Roman"/>
        </w:rPr>
        <w:t xml:space="preserve"> </w:t>
      </w:r>
      <w:r w:rsidR="00F055C8" w:rsidRPr="00F055C8">
        <w:rPr>
          <w:rFonts w:ascii="Times New Roman" w:eastAsiaTheme="minorEastAsia" w:hAnsi="Times New Roman" w:cs="Times New Roman"/>
          <w:iCs/>
        </w:rPr>
        <w:t>There are two cases of fault diagnosis as follows</w:t>
      </w:r>
    </w:p>
    <w:p w14:paraId="101F402F" w14:textId="55917FE4" w:rsidR="00F055C8" w:rsidRPr="00F055C8" w:rsidRDefault="00F055C8" w:rsidP="00F055C8">
      <w:pPr>
        <w:pStyle w:val="ListParagraph"/>
        <w:numPr>
          <w:ilvl w:val="0"/>
          <w:numId w:val="24"/>
        </w:numPr>
        <w:spacing w:after="0" w:line="480" w:lineRule="auto"/>
        <w:jc w:val="both"/>
        <w:rPr>
          <w:rFonts w:ascii="Times New Roman" w:eastAsiaTheme="minorEastAsia" w:hAnsi="Times New Roman" w:cs="Times New Roman"/>
          <w:iCs/>
        </w:rPr>
      </w:pPr>
      <w:r w:rsidRPr="00F055C8">
        <w:rPr>
          <w:rFonts w:ascii="Times New Roman" w:eastAsiaTheme="minorEastAsia" w:hAnsi="Times New Roman" w:cs="Times New Roman"/>
          <w:iCs/>
        </w:rPr>
        <w:t>Case one consists of fault detection</w:t>
      </w:r>
      <w:r w:rsidR="00C43FCD">
        <w:rPr>
          <w:rFonts w:ascii="Times New Roman" w:eastAsiaTheme="minorEastAsia" w:hAnsi="Times New Roman" w:cs="Times New Roman"/>
          <w:iCs/>
        </w:rPr>
        <w:t>,</w:t>
      </w:r>
      <w:r w:rsidRPr="00F055C8">
        <w:rPr>
          <w:rFonts w:ascii="Times New Roman" w:eastAsiaTheme="minorEastAsia" w:hAnsi="Times New Roman" w:cs="Times New Roman"/>
          <w:iCs/>
        </w:rPr>
        <w:t xml:space="preserve"> when</w:t>
      </w:r>
      <w:r w:rsidR="00C43FCD">
        <w:rPr>
          <w:rFonts w:ascii="Times New Roman" w:eastAsiaTheme="minorEastAsia" w:hAnsi="Times New Roman" w:cs="Times New Roman"/>
          <w:iCs/>
        </w:rPr>
        <w:t xml:space="preserve"> </w:t>
      </w:r>
      <w:r w:rsidR="00C43FCD" w:rsidRPr="00F055C8">
        <w:rPr>
          <w:rFonts w:ascii="Times New Roman" w:eastAsiaTheme="minorEastAsia" w:hAnsi="Times New Roman" w:cs="Times New Roman"/>
          <w:iCs/>
        </w:rPr>
        <w:t>at any particular time</w:t>
      </w:r>
      <w:r w:rsidR="00C43FCD">
        <w:rPr>
          <w:rFonts w:ascii="Times New Roman" w:eastAsiaTheme="minorEastAsia" w:hAnsi="Times New Roman" w:cs="Times New Roman"/>
          <w:iCs/>
        </w:rPr>
        <w:t>;</w:t>
      </w:r>
      <w:r w:rsidRPr="00F055C8">
        <w:rPr>
          <w:rFonts w:ascii="Times New Roman" w:eastAsiaTheme="minorEastAsia" w:hAnsi="Times New Roman" w:cs="Times New Roman"/>
          <w:iCs/>
        </w:rPr>
        <w:t xml:space="preserve"> only one </w:t>
      </w:r>
      <w:r w:rsidR="00C43FCD">
        <w:rPr>
          <w:rFonts w:ascii="Times New Roman" w:eastAsiaTheme="minorEastAsia" w:hAnsi="Times New Roman" w:cs="Times New Roman"/>
          <w:iCs/>
        </w:rPr>
        <w:t>f</w:t>
      </w:r>
      <w:r w:rsidRPr="00F055C8">
        <w:rPr>
          <w:rFonts w:ascii="Times New Roman" w:eastAsiaTheme="minorEastAsia" w:hAnsi="Times New Roman" w:cs="Times New Roman"/>
          <w:iCs/>
        </w:rPr>
        <w:t>ault</w:t>
      </w:r>
      <w:r w:rsidR="00C43FCD">
        <w:rPr>
          <w:rFonts w:ascii="Times New Roman" w:eastAsiaTheme="minorEastAsia" w:hAnsi="Times New Roman" w:cs="Times New Roman"/>
          <w:iCs/>
        </w:rPr>
        <w:t xml:space="preserve"> is</w:t>
      </w:r>
      <w:r w:rsidRPr="00F055C8">
        <w:rPr>
          <w:rFonts w:ascii="Times New Roman" w:eastAsiaTheme="minorEastAsia" w:hAnsi="Times New Roman" w:cs="Times New Roman"/>
          <w:iCs/>
        </w:rPr>
        <w:t xml:space="preserve"> present in the system</w:t>
      </w:r>
      <w:r w:rsidR="00C43FCD">
        <w:rPr>
          <w:rFonts w:ascii="Times New Roman" w:eastAsiaTheme="minorEastAsia" w:hAnsi="Times New Roman" w:cs="Times New Roman"/>
          <w:iCs/>
        </w:rPr>
        <w:t>,</w:t>
      </w:r>
      <w:r w:rsidRPr="00F055C8">
        <w:rPr>
          <w:rFonts w:ascii="Times New Roman" w:eastAsiaTheme="minorEastAsia" w:hAnsi="Times New Roman" w:cs="Times New Roman"/>
          <w:iCs/>
        </w:rPr>
        <w:t xml:space="preserve"> out of ‘</w:t>
      </w:r>
      <w:r w:rsidRPr="00E22328">
        <w:rPr>
          <w:rFonts w:ascii="Times New Roman" w:eastAsiaTheme="minorEastAsia" w:hAnsi="Times New Roman" w:cs="Times New Roman"/>
          <w:i/>
          <w:iCs/>
        </w:rPr>
        <w:t>n’</w:t>
      </w:r>
      <w:r w:rsidRPr="00F055C8">
        <w:rPr>
          <w:rFonts w:ascii="Times New Roman" w:eastAsiaTheme="minorEastAsia" w:hAnsi="Times New Roman" w:cs="Times New Roman"/>
          <w:iCs/>
        </w:rPr>
        <w:t xml:space="preserve"> different fault</w:t>
      </w:r>
      <w:r w:rsidR="00C43FCD">
        <w:rPr>
          <w:rFonts w:ascii="Times New Roman" w:eastAsiaTheme="minorEastAsia" w:hAnsi="Times New Roman" w:cs="Times New Roman"/>
          <w:iCs/>
        </w:rPr>
        <w:t>s</w:t>
      </w:r>
      <w:r w:rsidRPr="00F055C8">
        <w:rPr>
          <w:rFonts w:ascii="Times New Roman" w:eastAsiaTheme="minorEastAsia" w:hAnsi="Times New Roman" w:cs="Times New Roman"/>
          <w:iCs/>
        </w:rPr>
        <w:t xml:space="preserve">. When all faults are mutually exclusive, then only this Condition may </w:t>
      </w:r>
      <w:r w:rsidR="00FC0893">
        <w:rPr>
          <w:rFonts w:ascii="Times New Roman" w:eastAsiaTheme="minorEastAsia" w:hAnsi="Times New Roman" w:cs="Times New Roman"/>
          <w:iCs/>
        </w:rPr>
        <w:t>arise. It is a problem of ‘M</w:t>
      </w:r>
      <w:r w:rsidRPr="00F055C8">
        <w:rPr>
          <w:rFonts w:ascii="Times New Roman" w:eastAsiaTheme="minorEastAsia" w:hAnsi="Times New Roman" w:cs="Times New Roman"/>
          <w:iCs/>
        </w:rPr>
        <w:t>ulticlass classification.’</w:t>
      </w:r>
    </w:p>
    <w:p w14:paraId="19EE0C7D" w14:textId="45835532" w:rsidR="00F055C8" w:rsidRPr="00F055C8" w:rsidRDefault="00F055C8" w:rsidP="00F055C8">
      <w:pPr>
        <w:pStyle w:val="ListParagraph"/>
        <w:numPr>
          <w:ilvl w:val="0"/>
          <w:numId w:val="24"/>
        </w:numPr>
        <w:spacing w:after="0" w:line="480" w:lineRule="auto"/>
        <w:jc w:val="both"/>
        <w:rPr>
          <w:rFonts w:ascii="Times New Roman" w:eastAsiaTheme="minorEastAsia" w:hAnsi="Times New Roman" w:cs="Times New Roman"/>
          <w:iCs/>
        </w:rPr>
      </w:pPr>
      <w:r w:rsidRPr="00F055C8">
        <w:rPr>
          <w:rFonts w:ascii="Times New Roman" w:eastAsiaTheme="minorEastAsia" w:hAnsi="Times New Roman" w:cs="Times New Roman"/>
          <w:iCs/>
        </w:rPr>
        <w:t xml:space="preserve">Case two consists of fault detection when more than one </w:t>
      </w:r>
      <w:r w:rsidR="007D16B3">
        <w:rPr>
          <w:rFonts w:ascii="Times New Roman" w:eastAsiaTheme="minorEastAsia" w:hAnsi="Times New Roman" w:cs="Times New Roman"/>
          <w:iCs/>
        </w:rPr>
        <w:t>f</w:t>
      </w:r>
      <w:r w:rsidRPr="00F055C8">
        <w:rPr>
          <w:rFonts w:ascii="Times New Roman" w:eastAsiaTheme="minorEastAsia" w:hAnsi="Times New Roman" w:cs="Times New Roman"/>
          <w:iCs/>
        </w:rPr>
        <w:t xml:space="preserve">ault may present in the system at the same time. So there are many combinations of faults that can occur. </w:t>
      </w:r>
      <w:r w:rsidR="007965B5">
        <w:rPr>
          <w:rFonts w:ascii="Times New Roman" w:eastAsiaTheme="minorEastAsia" w:hAnsi="Times New Roman" w:cs="Times New Roman"/>
          <w:iCs/>
        </w:rPr>
        <w:t>This problem is known as ‘Multi</w:t>
      </w:r>
      <w:r w:rsidR="00945F14">
        <w:rPr>
          <w:rFonts w:ascii="Times New Roman" w:eastAsiaTheme="minorEastAsia" w:hAnsi="Times New Roman" w:cs="Times New Roman"/>
          <w:iCs/>
        </w:rPr>
        <w:t>-</w:t>
      </w:r>
      <w:r w:rsidRPr="00F055C8">
        <w:rPr>
          <w:rFonts w:ascii="Times New Roman" w:eastAsiaTheme="minorEastAsia" w:hAnsi="Times New Roman" w:cs="Times New Roman"/>
          <w:iCs/>
        </w:rPr>
        <w:t xml:space="preserve">label classification,’ which is a </w:t>
      </w:r>
      <w:proofErr w:type="spellStart"/>
      <w:r w:rsidRPr="00F055C8">
        <w:rPr>
          <w:rFonts w:ascii="Times New Roman" w:eastAsiaTheme="minorEastAsia" w:hAnsi="Times New Roman" w:cs="Times New Roman"/>
          <w:iCs/>
        </w:rPr>
        <w:t>generalised</w:t>
      </w:r>
      <w:proofErr w:type="spellEnd"/>
      <w:r w:rsidRPr="00F055C8">
        <w:rPr>
          <w:rFonts w:ascii="Times New Roman" w:eastAsiaTheme="minorEastAsia" w:hAnsi="Times New Roman" w:cs="Times New Roman"/>
          <w:iCs/>
        </w:rPr>
        <w:t xml:space="preserve"> version of ‘Multiclass classification.’    </w:t>
      </w:r>
    </w:p>
    <w:p w14:paraId="5C61E0D7" w14:textId="4DB113CB" w:rsidR="00F055C8" w:rsidRPr="00F055C8" w:rsidRDefault="007965B5" w:rsidP="00F055C8">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In ‘Multi</w:t>
      </w:r>
      <w:r w:rsidR="00945F14">
        <w:rPr>
          <w:rFonts w:ascii="Times New Roman" w:eastAsiaTheme="minorEastAsia" w:hAnsi="Times New Roman" w:cs="Times New Roman"/>
          <w:iCs/>
        </w:rPr>
        <w:t>-</w:t>
      </w:r>
      <w:r w:rsidR="00F055C8" w:rsidRPr="00F055C8">
        <w:rPr>
          <w:rFonts w:ascii="Times New Roman" w:eastAsiaTheme="minorEastAsia" w:hAnsi="Times New Roman" w:cs="Times New Roman"/>
          <w:iCs/>
        </w:rPr>
        <w:t>label classification’ problem if there ‘</w:t>
      </w:r>
      <w:r w:rsidR="00F055C8" w:rsidRPr="00FC0893">
        <w:rPr>
          <w:rFonts w:ascii="Times New Roman" w:eastAsiaTheme="minorEastAsia" w:hAnsi="Times New Roman" w:cs="Times New Roman"/>
          <w:i/>
          <w:iCs/>
        </w:rPr>
        <w:t>n</w:t>
      </w:r>
      <w:r w:rsidR="00F055C8" w:rsidRPr="00F055C8">
        <w:rPr>
          <w:rFonts w:ascii="Times New Roman" w:eastAsiaTheme="minorEastAsia" w:hAnsi="Times New Roman" w:cs="Times New Roman"/>
          <w:iCs/>
        </w:rPr>
        <w:t xml:space="preserve">’ number of total faults that may occur in the system then there could be </w:t>
      </w:r>
      <m:oMath>
        <m:r>
          <w:rPr>
            <w:rFonts w:ascii="Cambria Math" w:hAnsi="Cambria Math" w:cs="Times New Roman"/>
          </w:rPr>
          <m:t xml:space="preserve"> </m:t>
        </m:r>
        <m:sSup>
          <m:sSupPr>
            <m:ctrlPr>
              <w:rPr>
                <w:rFonts w:ascii="Cambria Math" w:hAnsi="Cambria Math" w:cs="Times New Roman"/>
                <w:i/>
                <w:iCs/>
              </w:rPr>
            </m:ctrlPr>
          </m:sSupPr>
          <m:e>
            <m:r>
              <w:rPr>
                <w:rFonts w:ascii="Cambria Math" w:hAnsi="Cambria Math" w:cs="Times New Roman"/>
              </w:rPr>
              <m:t>2</m:t>
            </m:r>
          </m:e>
          <m:sup>
            <m:r>
              <w:rPr>
                <w:rFonts w:ascii="Cambria Math" w:hAnsi="Cambria Math" w:cs="Times New Roman"/>
              </w:rPr>
              <m:t>n</m:t>
            </m:r>
          </m:sup>
        </m:sSup>
      </m:oMath>
      <w:r w:rsidR="00F055C8" w:rsidRPr="00F055C8">
        <w:rPr>
          <w:rFonts w:ascii="Times New Roman" w:eastAsiaTheme="minorEastAsia" w:hAnsi="Times New Roman" w:cs="Times New Roman"/>
          <w:iCs/>
        </w:rPr>
        <w:t xml:space="preserve"> possible combinations of faults, considering all faults can occur independently. As </w:t>
      </w:r>
      <w:r w:rsidR="00F055C8" w:rsidRPr="00FC0893">
        <w:rPr>
          <w:rFonts w:ascii="Times New Roman" w:eastAsiaTheme="minorEastAsia" w:hAnsi="Times New Roman" w:cs="Times New Roman"/>
          <w:i/>
          <w:iCs/>
        </w:rPr>
        <w:t>n</w:t>
      </w:r>
      <w:r w:rsidR="00F055C8" w:rsidRPr="00F055C8">
        <w:rPr>
          <w:rFonts w:ascii="Times New Roman" w:eastAsiaTheme="minorEastAsia" w:hAnsi="Times New Roman" w:cs="Times New Roman"/>
          <w:iCs/>
        </w:rPr>
        <w:t xml:space="preserve"> rises, the </w:t>
      </w:r>
      <w:r w:rsidR="00FC0893">
        <w:rPr>
          <w:rFonts w:ascii="Times New Roman" w:eastAsiaTheme="minorEastAsia" w:hAnsi="Times New Roman" w:cs="Times New Roman"/>
          <w:iCs/>
        </w:rPr>
        <w:t>n</w:t>
      </w:r>
      <w:r w:rsidR="00F055C8" w:rsidRPr="00F055C8">
        <w:rPr>
          <w:rFonts w:ascii="Times New Roman" w:eastAsiaTheme="minorEastAsia" w:hAnsi="Times New Roman" w:cs="Times New Roman"/>
          <w:iCs/>
        </w:rPr>
        <w:t xml:space="preserve">umber of combinations </w:t>
      </w:r>
      <w:r w:rsidR="00C43FCD" w:rsidRPr="00F055C8">
        <w:rPr>
          <w:rFonts w:ascii="Times New Roman" w:eastAsiaTheme="minorEastAsia" w:hAnsi="Times New Roman" w:cs="Times New Roman"/>
          <w:iCs/>
        </w:rPr>
        <w:t>rises</w:t>
      </w:r>
      <w:r w:rsidR="00F055C8" w:rsidRPr="00F055C8">
        <w:rPr>
          <w:rFonts w:ascii="Times New Roman" w:eastAsiaTheme="minorEastAsia" w:hAnsi="Times New Roman" w:cs="Times New Roman"/>
          <w:iCs/>
        </w:rPr>
        <w:t xml:space="preserve"> exponentially.</w:t>
      </w:r>
      <w:r>
        <w:rPr>
          <w:rFonts w:ascii="Times New Roman" w:eastAsiaTheme="minorEastAsia" w:hAnsi="Times New Roman" w:cs="Times New Roman"/>
          <w:iCs/>
        </w:rPr>
        <w:t xml:space="preserve"> It makes the problem of ‘Multi</w:t>
      </w:r>
      <w:r w:rsidR="00945F14">
        <w:rPr>
          <w:rFonts w:ascii="Times New Roman" w:eastAsiaTheme="minorEastAsia" w:hAnsi="Times New Roman" w:cs="Times New Roman"/>
          <w:iCs/>
        </w:rPr>
        <w:t>-</w:t>
      </w:r>
      <w:r w:rsidR="00F055C8" w:rsidRPr="00F055C8">
        <w:rPr>
          <w:rFonts w:ascii="Times New Roman" w:eastAsiaTheme="minorEastAsia" w:hAnsi="Times New Roman" w:cs="Times New Roman"/>
          <w:iCs/>
        </w:rPr>
        <w:t>label classification’ much more complex compared to the problem of ‘Multiclass classification.’ However, at the same time, many of the real-world problem</w:t>
      </w:r>
      <w:r>
        <w:rPr>
          <w:rFonts w:ascii="Times New Roman" w:eastAsiaTheme="minorEastAsia" w:hAnsi="Times New Roman" w:cs="Times New Roman"/>
          <w:iCs/>
        </w:rPr>
        <w:t>s have the nature of the ‘Multi</w:t>
      </w:r>
      <w:r w:rsidR="00945F14">
        <w:rPr>
          <w:rFonts w:ascii="Times New Roman" w:eastAsiaTheme="minorEastAsia" w:hAnsi="Times New Roman" w:cs="Times New Roman"/>
          <w:iCs/>
        </w:rPr>
        <w:t>-</w:t>
      </w:r>
      <w:r w:rsidR="00F055C8" w:rsidRPr="00F055C8">
        <w:rPr>
          <w:rFonts w:ascii="Times New Roman" w:eastAsiaTheme="minorEastAsia" w:hAnsi="Times New Roman" w:cs="Times New Roman"/>
          <w:iCs/>
        </w:rPr>
        <w:t>label classification’ problem, which needs to be addressed. The present study a</w:t>
      </w:r>
      <w:r>
        <w:rPr>
          <w:rFonts w:ascii="Times New Roman" w:eastAsiaTheme="minorEastAsia" w:hAnsi="Times New Roman" w:cs="Times New Roman"/>
          <w:iCs/>
        </w:rPr>
        <w:t>ddresses this problem of ‘Multi</w:t>
      </w:r>
      <w:r w:rsidR="00945F14">
        <w:rPr>
          <w:rFonts w:ascii="Times New Roman" w:eastAsiaTheme="minorEastAsia" w:hAnsi="Times New Roman" w:cs="Times New Roman"/>
          <w:iCs/>
        </w:rPr>
        <w:t>-</w:t>
      </w:r>
      <w:r w:rsidR="00F055C8" w:rsidRPr="00F055C8">
        <w:rPr>
          <w:rFonts w:ascii="Times New Roman" w:eastAsiaTheme="minorEastAsia" w:hAnsi="Times New Roman" w:cs="Times New Roman"/>
          <w:iCs/>
        </w:rPr>
        <w:t>label classification.’</w:t>
      </w:r>
    </w:p>
    <w:p w14:paraId="63293245" w14:textId="6917CA1F" w:rsidR="00DB512E" w:rsidRPr="00F055C8" w:rsidRDefault="00F055C8" w:rsidP="007965B5">
      <w:pPr>
        <w:widowControl w:val="0"/>
        <w:autoSpaceDE w:val="0"/>
        <w:autoSpaceDN w:val="0"/>
        <w:adjustRightInd w:val="0"/>
        <w:spacing w:line="480" w:lineRule="auto"/>
        <w:jc w:val="both"/>
        <w:rPr>
          <w:rFonts w:ascii="Times New Roman" w:hAnsi="Times New Roman" w:cs="Times New Roman"/>
        </w:rPr>
      </w:pPr>
      <w:r w:rsidRPr="00F055C8">
        <w:rPr>
          <w:rFonts w:ascii="Times New Roman" w:hAnsi="Times New Roman" w:cs="Times New Roman"/>
        </w:rPr>
        <w:t xml:space="preserve">The remaining report is </w:t>
      </w:r>
      <w:proofErr w:type="spellStart"/>
      <w:r w:rsidRPr="00F055C8">
        <w:rPr>
          <w:rFonts w:ascii="Times New Roman" w:hAnsi="Times New Roman" w:cs="Times New Roman"/>
        </w:rPr>
        <w:t>organised</w:t>
      </w:r>
      <w:proofErr w:type="spellEnd"/>
      <w:r w:rsidRPr="00F055C8">
        <w:rPr>
          <w:rFonts w:ascii="Times New Roman" w:hAnsi="Times New Roman" w:cs="Times New Roman"/>
        </w:rPr>
        <w:t xml:space="preserve"> as follows. </w:t>
      </w:r>
      <w:r w:rsidR="002D3058">
        <w:rPr>
          <w:rFonts w:ascii="Times New Roman" w:hAnsi="Times New Roman" w:cs="Times New Roman"/>
        </w:rPr>
        <w:t>Chapter 2 gives brief idea about research work that has done in the past</w:t>
      </w:r>
      <w:r w:rsidR="00C32D36">
        <w:rPr>
          <w:rFonts w:ascii="Times New Roman" w:hAnsi="Times New Roman" w:cs="Times New Roman"/>
        </w:rPr>
        <w:t xml:space="preserve">. </w:t>
      </w:r>
      <w:r w:rsidRPr="00F055C8">
        <w:rPr>
          <w:rFonts w:ascii="Times New Roman" w:hAnsi="Times New Roman" w:cs="Times New Roman"/>
        </w:rPr>
        <w:t xml:space="preserve">Chapter </w:t>
      </w:r>
      <w:r w:rsidR="002D3058">
        <w:rPr>
          <w:rFonts w:ascii="Times New Roman" w:hAnsi="Times New Roman" w:cs="Times New Roman"/>
        </w:rPr>
        <w:t>3</w:t>
      </w:r>
      <w:r w:rsidRPr="00F055C8">
        <w:rPr>
          <w:rFonts w:ascii="Times New Roman" w:hAnsi="Times New Roman" w:cs="Times New Roman"/>
        </w:rPr>
        <w:t xml:space="preserve"> gives an introduction to a </w:t>
      </w:r>
      <w:proofErr w:type="gramStart"/>
      <w:r w:rsidRPr="00F055C8">
        <w:rPr>
          <w:rFonts w:ascii="Times New Roman" w:hAnsi="Times New Roman" w:cs="Times New Roman"/>
        </w:rPr>
        <w:t>neural network</w:t>
      </w:r>
      <w:r w:rsidR="00C43FCD">
        <w:rPr>
          <w:rFonts w:ascii="Times New Roman" w:hAnsi="Times New Roman" w:cs="Times New Roman"/>
        </w:rPr>
        <w:t>s</w:t>
      </w:r>
      <w:proofErr w:type="gramEnd"/>
      <w:r w:rsidRPr="00F055C8">
        <w:rPr>
          <w:rFonts w:ascii="Times New Roman" w:hAnsi="Times New Roman" w:cs="Times New Roman"/>
        </w:rPr>
        <w:t xml:space="preserve"> and </w:t>
      </w:r>
      <w:r w:rsidR="007E2625">
        <w:rPr>
          <w:rFonts w:ascii="Times New Roman" w:eastAsiaTheme="minorEastAsia" w:hAnsi="Times New Roman" w:cs="Times New Roman"/>
          <w:iCs/>
        </w:rPr>
        <w:t>‘Multi</w:t>
      </w:r>
      <w:r w:rsidR="00945F14">
        <w:rPr>
          <w:rFonts w:ascii="Times New Roman" w:eastAsiaTheme="minorEastAsia" w:hAnsi="Times New Roman" w:cs="Times New Roman"/>
          <w:iCs/>
        </w:rPr>
        <w:t>-</w:t>
      </w:r>
      <w:r w:rsidRPr="00F055C8">
        <w:rPr>
          <w:rFonts w:ascii="Times New Roman" w:eastAsiaTheme="minorEastAsia" w:hAnsi="Times New Roman" w:cs="Times New Roman"/>
          <w:iCs/>
        </w:rPr>
        <w:t>label classification’</w:t>
      </w:r>
      <w:r w:rsidRPr="00F055C8">
        <w:rPr>
          <w:rFonts w:ascii="Times New Roman" w:hAnsi="Times New Roman" w:cs="Times New Roman"/>
        </w:rPr>
        <w:t xml:space="preserve">; details about Rotor system and data in Chapter </w:t>
      </w:r>
      <w:r w:rsidR="002D3058">
        <w:rPr>
          <w:rFonts w:ascii="Times New Roman" w:hAnsi="Times New Roman" w:cs="Times New Roman"/>
        </w:rPr>
        <w:t>4</w:t>
      </w:r>
      <w:r w:rsidRPr="00F055C8">
        <w:rPr>
          <w:rFonts w:ascii="Times New Roman" w:hAnsi="Times New Roman" w:cs="Times New Roman"/>
        </w:rPr>
        <w:t xml:space="preserve">; Network architecture, training and validation are detailed in Chapter </w:t>
      </w:r>
      <w:r w:rsidR="002D3058">
        <w:rPr>
          <w:rFonts w:ascii="Times New Roman" w:hAnsi="Times New Roman" w:cs="Times New Roman"/>
        </w:rPr>
        <w:t>5</w:t>
      </w:r>
      <w:r w:rsidRPr="00F055C8">
        <w:rPr>
          <w:rFonts w:ascii="Times New Roman" w:hAnsi="Times New Roman" w:cs="Times New Roman"/>
        </w:rPr>
        <w:t xml:space="preserve">; STFT analysis in Chapter </w:t>
      </w:r>
      <w:r w:rsidR="002D3058">
        <w:rPr>
          <w:rFonts w:ascii="Times New Roman" w:hAnsi="Times New Roman" w:cs="Times New Roman"/>
        </w:rPr>
        <w:t>6</w:t>
      </w:r>
      <w:r w:rsidRPr="00F055C8">
        <w:rPr>
          <w:rFonts w:ascii="Times New Roman" w:hAnsi="Times New Roman" w:cs="Times New Roman"/>
        </w:rPr>
        <w:t xml:space="preserve"> and Chapter </w:t>
      </w:r>
      <w:r w:rsidR="002D3058">
        <w:rPr>
          <w:rFonts w:ascii="Times New Roman" w:hAnsi="Times New Roman" w:cs="Times New Roman"/>
        </w:rPr>
        <w:t>7</w:t>
      </w:r>
      <w:r w:rsidRPr="00F055C8">
        <w:rPr>
          <w:rFonts w:ascii="Times New Roman" w:hAnsi="Times New Roman" w:cs="Times New Roman"/>
        </w:rPr>
        <w:t xml:space="preserve"> concludes the thesis along with a </w:t>
      </w:r>
      <w:r>
        <w:rPr>
          <w:rFonts w:ascii="Times New Roman" w:hAnsi="Times New Roman" w:cs="Times New Roman"/>
        </w:rPr>
        <w:t>discussion on future work.</w:t>
      </w:r>
    </w:p>
    <w:p w14:paraId="2143DA8C" w14:textId="17F432B9" w:rsidR="008D5F39" w:rsidRDefault="00241B5E" w:rsidP="00E618D8">
      <w:pPr>
        <w:pStyle w:val="Heading2"/>
        <w:rPr>
          <w:szCs w:val="36"/>
        </w:rPr>
      </w:pPr>
      <w:r>
        <w:rPr>
          <w:szCs w:val="36"/>
        </w:rPr>
        <w:lastRenderedPageBreak/>
        <w:br/>
      </w:r>
      <w:bookmarkStart w:id="6" w:name="_Toc43914952"/>
      <w:r w:rsidRPr="00E618D8">
        <w:rPr>
          <w:szCs w:val="36"/>
        </w:rPr>
        <w:t>LITERATURE REVIEW</w:t>
      </w:r>
      <w:bookmarkEnd w:id="6"/>
      <w:r w:rsidR="00E618D8">
        <w:rPr>
          <w:szCs w:val="36"/>
        </w:rPr>
        <w:t xml:space="preserve">                                         </w:t>
      </w:r>
    </w:p>
    <w:p w14:paraId="1AB67128" w14:textId="5E2AF9C4" w:rsidR="00B250CA" w:rsidRDefault="005041C6" w:rsidP="00D14082">
      <w:pPr>
        <w:spacing w:line="480" w:lineRule="auto"/>
        <w:jc w:val="both"/>
        <w:rPr>
          <w:rFonts w:ascii="Times New Roman" w:hAnsi="Times New Roman" w:cs="Times New Roman"/>
        </w:rPr>
      </w:pPr>
      <w:bookmarkStart w:id="7" w:name="_Hlk100901909"/>
      <w:r>
        <w:rPr>
          <w:rFonts w:ascii="Times New Roman" w:hAnsi="Times New Roman" w:cs="Times New Roman"/>
        </w:rPr>
        <w:t xml:space="preserve">In this </w:t>
      </w:r>
      <w:r w:rsidR="001F20C7">
        <w:rPr>
          <w:rFonts w:ascii="Times New Roman" w:hAnsi="Times New Roman" w:cs="Times New Roman"/>
        </w:rPr>
        <w:t>chapter</w:t>
      </w:r>
      <w:r>
        <w:rPr>
          <w:rFonts w:ascii="Times New Roman" w:hAnsi="Times New Roman" w:cs="Times New Roman"/>
        </w:rPr>
        <w:t xml:space="preserve">, </w:t>
      </w:r>
      <w:r w:rsidR="001A4CA3">
        <w:rPr>
          <w:rFonts w:ascii="Times New Roman" w:hAnsi="Times New Roman" w:cs="Times New Roman"/>
        </w:rPr>
        <w:t xml:space="preserve">previous </w:t>
      </w:r>
      <w:r>
        <w:rPr>
          <w:rFonts w:ascii="Times New Roman" w:hAnsi="Times New Roman" w:cs="Times New Roman"/>
        </w:rPr>
        <w:t xml:space="preserve">work </w:t>
      </w:r>
      <w:r w:rsidR="00875BCC">
        <w:rPr>
          <w:rFonts w:ascii="Times New Roman" w:hAnsi="Times New Roman" w:cs="Times New Roman"/>
        </w:rPr>
        <w:t xml:space="preserve">which has been </w:t>
      </w:r>
      <w:r>
        <w:rPr>
          <w:rFonts w:ascii="Times New Roman" w:hAnsi="Times New Roman" w:cs="Times New Roman"/>
        </w:rPr>
        <w:t xml:space="preserve">done in the area of </w:t>
      </w:r>
      <w:r w:rsidR="001A4CA3">
        <w:rPr>
          <w:rFonts w:ascii="Times New Roman" w:hAnsi="Times New Roman" w:cs="Times New Roman"/>
        </w:rPr>
        <w:t>‘</w:t>
      </w:r>
      <w:r>
        <w:rPr>
          <w:rFonts w:ascii="Times New Roman" w:hAnsi="Times New Roman" w:cs="Times New Roman"/>
        </w:rPr>
        <w:t>condition monitoring of rot</w:t>
      </w:r>
      <w:r w:rsidR="001F20C7">
        <w:rPr>
          <w:rFonts w:ascii="Times New Roman" w:hAnsi="Times New Roman" w:cs="Times New Roman"/>
        </w:rPr>
        <w:t>ating</w:t>
      </w:r>
      <w:r>
        <w:rPr>
          <w:rFonts w:ascii="Times New Roman" w:hAnsi="Times New Roman" w:cs="Times New Roman"/>
        </w:rPr>
        <w:t xml:space="preserve"> </w:t>
      </w:r>
      <w:r w:rsidR="00763D7D">
        <w:rPr>
          <w:rFonts w:ascii="Times New Roman" w:hAnsi="Times New Roman" w:cs="Times New Roman"/>
        </w:rPr>
        <w:t>machinery’ is discussed</w:t>
      </w:r>
      <w:bookmarkEnd w:id="7"/>
      <w:r w:rsidR="001A4CA3">
        <w:rPr>
          <w:rFonts w:ascii="Times New Roman" w:hAnsi="Times New Roman" w:cs="Times New Roman"/>
        </w:rPr>
        <w:t>.</w:t>
      </w:r>
      <w:r w:rsidR="00C32D36">
        <w:rPr>
          <w:rFonts w:ascii="Times New Roman" w:hAnsi="Times New Roman" w:cs="Times New Roman"/>
        </w:rPr>
        <w:t xml:space="preserve"> </w:t>
      </w:r>
    </w:p>
    <w:p w14:paraId="6D3D4581" w14:textId="0DDB087A" w:rsidR="00763D7D" w:rsidRDefault="008D65E2" w:rsidP="00D14082">
      <w:pPr>
        <w:spacing w:line="480" w:lineRule="auto"/>
        <w:jc w:val="both"/>
        <w:rPr>
          <w:rFonts w:ascii="Times New Roman" w:hAnsi="Times New Roman" w:cs="Times New Roman"/>
        </w:rPr>
      </w:pPr>
      <w:r w:rsidRPr="00472286">
        <w:rPr>
          <w:rFonts w:ascii="Times New Roman" w:hAnsi="Times New Roman" w:cs="Times New Roman"/>
        </w:rPr>
        <w:t xml:space="preserve">D. </w:t>
      </w:r>
      <w:proofErr w:type="spellStart"/>
      <w:r w:rsidRPr="00472286">
        <w:rPr>
          <w:rFonts w:ascii="Times New Roman" w:hAnsi="Times New Roman" w:cs="Times New Roman"/>
        </w:rPr>
        <w:t>Satishkumar</w:t>
      </w:r>
      <w:proofErr w:type="spellEnd"/>
      <w:r w:rsidRPr="00472286">
        <w:rPr>
          <w:rFonts w:ascii="Times New Roman" w:hAnsi="Times New Roman" w:cs="Times New Roman"/>
        </w:rPr>
        <w:t xml:space="preserve"> </w:t>
      </w:r>
      <w:r>
        <w:rPr>
          <w:rFonts w:ascii="Times New Roman" w:hAnsi="Times New Roman" w:cs="Times New Roman"/>
        </w:rPr>
        <w:t xml:space="preserve">et 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tishkumar","given":"D.","non-dropping-particle":"","parse-names":false,"suffix":""}],"id":"ITEM-1","issued":{"date-parts":[["1997"]]},"publisher":"IIT Kanpur","title":"Artificial Neural Networks For Fault Diagnosis Of Rotating Machinery","type":"thesis"},"uris":["http://www.mendeley.com/documents/?uuid=f746b908-e2f6-4845-bc47-a8b341e84897"]}],"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8D65E2">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Pr="00472286">
        <w:rPr>
          <w:rFonts w:ascii="Times New Roman" w:hAnsi="Times New Roman" w:cs="Times New Roman"/>
        </w:rPr>
        <w:t>use</w:t>
      </w:r>
      <w:r w:rsidR="007E2625">
        <w:rPr>
          <w:rFonts w:ascii="Times New Roman" w:hAnsi="Times New Roman" w:cs="Times New Roman"/>
        </w:rPr>
        <w:t>d statistical moments to train neural n</w:t>
      </w:r>
      <w:r w:rsidRPr="00472286">
        <w:rPr>
          <w:rFonts w:ascii="Times New Roman" w:hAnsi="Times New Roman" w:cs="Times New Roman"/>
        </w:rPr>
        <w:t>etwo</w:t>
      </w:r>
      <w:r w:rsidR="007E2625">
        <w:rPr>
          <w:rFonts w:ascii="Times New Roman" w:hAnsi="Times New Roman" w:cs="Times New Roman"/>
        </w:rPr>
        <w:t>rk for fault identification in rotor-bearing s</w:t>
      </w:r>
      <w:r w:rsidRPr="00472286">
        <w:rPr>
          <w:rFonts w:ascii="Times New Roman" w:hAnsi="Times New Roman" w:cs="Times New Roman"/>
        </w:rPr>
        <w:t>ystem. J</w:t>
      </w:r>
      <w:r>
        <w:rPr>
          <w:rFonts w:ascii="Times New Roman" w:hAnsi="Times New Roman" w:cs="Times New Roman"/>
        </w:rPr>
        <w:t>.</w:t>
      </w:r>
      <w:r w:rsidRPr="00472286">
        <w:rPr>
          <w:rFonts w:ascii="Times New Roman" w:hAnsi="Times New Roman" w:cs="Times New Roman"/>
        </w:rPr>
        <w:t xml:space="preserve"> Singh</w:t>
      </w:r>
      <w:r>
        <w:rPr>
          <w:rFonts w:ascii="Times New Roman" w:hAnsi="Times New Roman" w:cs="Times New Roman"/>
        </w:rPr>
        <w:t xml:space="preserve"> et al.</w:t>
      </w:r>
      <w:r w:rsidRPr="00472286">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 .Singh","given":"","non-dropping-particle":"","parse-names":false,"suffix":""}],"id":"ITEM-1","issued":{"date-parts":[["2006"]]},"publisher":"IIT Kanpur","title":"Condition Monitoring of Geared Rotor Systems using Neaural Networks","type":"thesis"},"uris":["http://www.mendeley.com/documents/?uuid=36006f55-8273-4558-8af1-fdaf3fdffb77"]}],"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8D65E2">
        <w:rPr>
          <w:rFonts w:ascii="Times New Roman" w:hAnsi="Times New Roman" w:cs="Times New Roman"/>
          <w:noProof/>
        </w:rPr>
        <w:t>[3]</w:t>
      </w:r>
      <w:r>
        <w:rPr>
          <w:rFonts w:ascii="Times New Roman" w:hAnsi="Times New Roman" w:cs="Times New Roman"/>
        </w:rPr>
        <w:fldChar w:fldCharType="end"/>
      </w:r>
      <w:r w:rsidR="007E2625">
        <w:rPr>
          <w:rFonts w:ascii="Times New Roman" w:hAnsi="Times New Roman" w:cs="Times New Roman"/>
        </w:rPr>
        <w:t xml:space="preserve"> used Fourier t</w:t>
      </w:r>
      <w:r w:rsidRPr="00472286">
        <w:rPr>
          <w:rFonts w:ascii="Times New Roman" w:hAnsi="Times New Roman" w:cs="Times New Roman"/>
        </w:rPr>
        <w:t>ransform to extract fea</w:t>
      </w:r>
      <w:r w:rsidR="007E2625">
        <w:rPr>
          <w:rFonts w:ascii="Times New Roman" w:hAnsi="Times New Roman" w:cs="Times New Roman"/>
        </w:rPr>
        <w:t>ture from data to train neural network for c</w:t>
      </w:r>
      <w:r w:rsidRPr="00472286">
        <w:rPr>
          <w:rFonts w:ascii="Times New Roman" w:hAnsi="Times New Roman" w:cs="Times New Roman"/>
        </w:rPr>
        <w:t xml:space="preserve">ondition-based health monitoring </w:t>
      </w:r>
      <w:r w:rsidR="007E2625">
        <w:rPr>
          <w:rFonts w:ascii="Times New Roman" w:hAnsi="Times New Roman" w:cs="Times New Roman"/>
        </w:rPr>
        <w:t>of r</w:t>
      </w:r>
      <w:r>
        <w:rPr>
          <w:rFonts w:ascii="Times New Roman" w:hAnsi="Times New Roman" w:cs="Times New Roman"/>
        </w:rPr>
        <w:t xml:space="preserve">otor </w:t>
      </w:r>
      <w:r w:rsidR="007E2625">
        <w:rPr>
          <w:rFonts w:ascii="Times New Roman" w:hAnsi="Times New Roman" w:cs="Times New Roman"/>
        </w:rPr>
        <w:t>bearing s</w:t>
      </w:r>
      <w:r w:rsidRPr="00472286">
        <w:rPr>
          <w:rFonts w:ascii="Times New Roman" w:hAnsi="Times New Roman" w:cs="Times New Roman"/>
        </w:rPr>
        <w:t>ystem.</w:t>
      </w:r>
      <w:r w:rsidR="00763D7D">
        <w:rPr>
          <w:rFonts w:ascii="Times New Roman" w:hAnsi="Times New Roman" w:cs="Times New Roman"/>
        </w:rPr>
        <w:t xml:space="preserve"> </w:t>
      </w:r>
      <w:r w:rsidRPr="00386C3B">
        <w:rPr>
          <w:rFonts w:ascii="Times New Roman" w:hAnsi="Times New Roman" w:cs="Times New Roman"/>
        </w:rPr>
        <w:t>S. Fatima</w:t>
      </w:r>
      <w:r>
        <w:rPr>
          <w:rFonts w:ascii="Times New Roman" w:hAnsi="Times New Roman" w:cs="Times New Roman"/>
        </w:rPr>
        <w:t xml:space="preserve"> et al. </w:t>
      </w:r>
      <w:r>
        <w:rPr>
          <w:rFonts w:ascii="Times New Roman" w:hAnsi="Times New Roman" w:cs="Times New Roman"/>
        </w:rPr>
        <w:fldChar w:fldCharType="begin" w:fldLock="1"/>
      </w:r>
      <w:r w:rsidR="00763D7D">
        <w:rPr>
          <w:rFonts w:ascii="Times New Roman" w:hAnsi="Times New Roman" w:cs="Times New Roman"/>
        </w:rPr>
        <w:instrText>ADDIN CSL_CITATION {"citationItems":[{"id":"ITEM-1","itemData":{"DOI":"10.1016/j.measurement.2014.08.042","ISSN":"02632241","abstract":"Faults in a rotor-bearing system due to bearings and unbalance have been classified using support vector machines (SVMs). Vibration signals on a rotor-bearing system were measured simultaneously at five different rotating speeds using seven transducers. The most sensitive feature of the vibration signals has been determined using compensation distance evaluation technique. Multi-class SVMs classification algorithm was then implemented for classification of the faults by considering SVMs created by the possible combinations of the most two sensitive features for each type of fault. By using optimal SVM parameters, the effective location of transducer among seven transducers for best classification of the faults has been investigated and found that any transducer provides a classification of 75% or better and this classification rate increases when more transducers are considered. This paper provides a robust SVM based technique using only time domain data without any additional preprocessing for classifying bearing and unbalance faults.","author":[{"dropping-particle":"","family":"Fatima","given":"S.","non-dropping-particle":"","parse-names":false,"suffix":""},{"dropping-particle":"","family":"Guduri","given":"B.","non-dropping-particle":"","parse-names":false,"suffix":""},{"dropping-particle":"","family":"Mohanty","given":"A. R.","non-dropping-particle":"","parse-names":false,"suffix":""},{"dropping-particle":"","family":"Naikan","given":"V. N.A.","non-dropping-particle":"","parse-names":false,"suffix":""}],"container-title":"Measurement: Journal of the International Measurement Confederation","id":"ITEM-1","issued":{"date-parts":[["2014"]]},"page":"363-374","publisher":"Elsevier Ltd","title":"Transducer invariant multi-class fault classification in a rotor-bearing system using support vector machines","type":"article-journal","volume":"58"},"uris":["http://www.mendeley.com/documents/?uuid=bf43e12f-5590-429a-b425-df039fc14fd7"]}],"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8D65E2">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used support vector machines (SVM) for t</w:t>
      </w:r>
      <w:r w:rsidR="007E2625">
        <w:rPr>
          <w:rFonts w:ascii="Times New Roman" w:hAnsi="Times New Roman" w:cs="Times New Roman"/>
        </w:rPr>
        <w:t>ransducer invariant multi</w:t>
      </w:r>
      <w:r w:rsidRPr="00217FB0">
        <w:rPr>
          <w:rFonts w:ascii="Times New Roman" w:hAnsi="Times New Roman" w:cs="Times New Roman"/>
        </w:rPr>
        <w:t>class fault classification in a rotor-bearing system</w:t>
      </w:r>
      <w:r>
        <w:rPr>
          <w:rFonts w:ascii="Times New Roman" w:hAnsi="Times New Roman" w:cs="Times New Roman"/>
        </w:rPr>
        <w:t>. Also, the effect of transducers and oper</w:t>
      </w:r>
      <w:r w:rsidRPr="00217FB0">
        <w:rPr>
          <w:rFonts w:ascii="Times New Roman" w:hAnsi="Times New Roman" w:cs="Times New Roman"/>
        </w:rPr>
        <w:t xml:space="preserve">ating speed on fault classification has been </w:t>
      </w:r>
      <w:r>
        <w:rPr>
          <w:rFonts w:ascii="Times New Roman" w:hAnsi="Times New Roman" w:cs="Times New Roman"/>
        </w:rPr>
        <w:t>studied</w:t>
      </w:r>
      <w:r w:rsidRPr="00217FB0">
        <w:rPr>
          <w:rFonts w:ascii="Times New Roman" w:hAnsi="Times New Roman" w:cs="Times New Roman"/>
        </w:rPr>
        <w:t>.</w:t>
      </w:r>
      <w:r w:rsidR="00763D7D" w:rsidRPr="00763D7D">
        <w:rPr>
          <w:rFonts w:ascii="Times New Roman" w:hAnsi="Times New Roman" w:cs="Times New Roman"/>
        </w:rPr>
        <w:t xml:space="preserve"> </w:t>
      </w:r>
    </w:p>
    <w:p w14:paraId="7F4DF8DD" w14:textId="6FAAF808" w:rsidR="008D65E2" w:rsidRDefault="00763D7D" w:rsidP="00D14082">
      <w:pPr>
        <w:spacing w:line="480" w:lineRule="auto"/>
        <w:jc w:val="both"/>
        <w:rPr>
          <w:rFonts w:ascii="Times New Roman" w:hAnsi="Times New Roman" w:cs="Times New Roman"/>
        </w:rPr>
      </w:pPr>
      <w:bookmarkStart w:id="8" w:name="_Hlk100901929"/>
      <w:r w:rsidRPr="001F5EFB">
        <w:rPr>
          <w:rFonts w:ascii="Times New Roman" w:hAnsi="Times New Roman" w:cs="Times New Roman"/>
        </w:rPr>
        <w:t>O</w:t>
      </w:r>
      <w:r>
        <w:rPr>
          <w:rFonts w:ascii="Times New Roman" w:hAnsi="Times New Roman" w:cs="Times New Roman"/>
        </w:rPr>
        <w:t xml:space="preserve">. </w:t>
      </w:r>
      <w:r w:rsidRPr="001F5EFB">
        <w:rPr>
          <w:rFonts w:ascii="Times New Roman" w:hAnsi="Times New Roman" w:cs="Times New Roman"/>
        </w:rPr>
        <w:t>Janssens</w:t>
      </w:r>
      <w:r>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frared.2015.09.004","ISSN":"13504495","abstract":"Infrared imaging is crucial for condition monitoring as the thermographic patterns will differ depending on the fault or machine condition. Currently, a limited number of machine faults have been studied using thermal imaging. Therefore, this paper proposes a novel automatic fault detection system using infrared imaging, focussing on bearings of rotating machinery. The set of bearing faults monitored contain faults for which state-of-the-art techniques have no general solutions such as bearing-lubricant starvation. For each fault, several recordings are made using different bearings to ensure generalization of the fault-detection system. The system contains two image-processing pipelines, each with their own respective purposes. The first pipeline focusses on detecting rotor imbalance, regardless of the bearing faults. The second pipeline focusses on the bearing faults, regardless of whether the machine is balanced or not. Within the first pipeline, imbalance is detected by differencing the consecutive image frames which are subsequently summarized by their distribution along the image axes. For the second pipeline, three features are introduced which are the standard deviation of the temperature, the Gini coefficient, and the Moment of Light. The final system is able to distinguish between all eight different conditions with an accuracy of 88.25%.","author":[{"dropping-particle":"","family":"Janssens","given":"Olivier","non-dropping-particle":"","parse-names":false,"suffix":""},{"dropping-particle":"","family":"Schulz","given":"Raiko","non-dropping-particle":"","parse-names":false,"suffix":""},{"dropping-particle":"","family":"Slavkovikj","given":"Viktor","non-dropping-particle":"","parse-names":false,"suffix":""},{"dropping-particle":"","family":"Stockman","given":"Kurt","non-dropping-particle":"","parse-names":false,"suffix":""},{"dropping-particle":"","family":"Loccufier","given":"Mia","non-dropping-particle":"","parse-names":false,"suffix":""},{"dropping-particle":"","family":"Walle","given":"Rik","non-dropping-particle":"Van De","parse-names":false,"suffix":""},{"dropping-particle":"","family":"Hoecke","given":"Sofie","non-dropping-particle":"Van","parse-names":false,"suffix":""}],"container-title":"Infrared Physics and Technology","id":"ITEM-1","issued":{"date-parts":[["2015"]]},"page":"78-87","publisher":"Elsevier B.V.","title":"Thermal image based fault diagnosis for rotating machinery","type":"article-journal","volume":"73"},"uris":["http://www.mendeley.com/documents/?uuid=c5d849e7-bcbc-4de0-9df8-8dc105724b6c"]}],"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763D7D">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r w:rsidRPr="00FC224E">
        <w:rPr>
          <w:rFonts w:ascii="Times New Roman" w:hAnsi="Times New Roman" w:cs="Times New Roman"/>
        </w:rPr>
        <w:t>propose</w:t>
      </w:r>
      <w:r>
        <w:rPr>
          <w:rFonts w:ascii="Times New Roman" w:hAnsi="Times New Roman" w:cs="Times New Roman"/>
        </w:rPr>
        <w:t>d</w:t>
      </w:r>
      <w:r w:rsidRPr="00FC224E">
        <w:rPr>
          <w:rFonts w:ascii="Times New Roman" w:hAnsi="Times New Roman" w:cs="Times New Roman"/>
        </w:rPr>
        <w:t xml:space="preserve"> a </w:t>
      </w:r>
      <w:r>
        <w:rPr>
          <w:rFonts w:ascii="Times New Roman" w:hAnsi="Times New Roman" w:cs="Times New Roman"/>
        </w:rPr>
        <w:t>thermal image based</w:t>
      </w:r>
      <w:r w:rsidRPr="00FC224E">
        <w:rPr>
          <w:rFonts w:ascii="Times New Roman" w:hAnsi="Times New Roman" w:cs="Times New Roman"/>
        </w:rPr>
        <w:t xml:space="preserve"> fault detection system using infrared imaging, focusing on</w:t>
      </w:r>
      <w:r>
        <w:rPr>
          <w:rFonts w:ascii="Times New Roman" w:hAnsi="Times New Roman" w:cs="Times New Roman"/>
        </w:rPr>
        <w:t xml:space="preserve"> faults in</w:t>
      </w:r>
      <w:r w:rsidRPr="00FC224E">
        <w:rPr>
          <w:rFonts w:ascii="Times New Roman" w:hAnsi="Times New Roman" w:cs="Times New Roman"/>
        </w:rPr>
        <w:t xml:space="preserve"> </w:t>
      </w:r>
      <w:r w:rsidR="007E2625">
        <w:rPr>
          <w:rFonts w:ascii="Times New Roman" w:hAnsi="Times New Roman" w:cs="Times New Roman"/>
        </w:rPr>
        <w:t>rotor</w:t>
      </w:r>
      <w:r w:rsidR="007E2625" w:rsidRPr="00FC224E">
        <w:rPr>
          <w:rFonts w:ascii="Times New Roman" w:hAnsi="Times New Roman" w:cs="Times New Roman"/>
        </w:rPr>
        <w:t xml:space="preserve"> </w:t>
      </w:r>
      <w:r w:rsidR="007E2625">
        <w:rPr>
          <w:rFonts w:ascii="Times New Roman" w:hAnsi="Times New Roman" w:cs="Times New Roman"/>
        </w:rPr>
        <w:t xml:space="preserve">and </w:t>
      </w:r>
      <w:r w:rsidRPr="00FC224E">
        <w:rPr>
          <w:rFonts w:ascii="Times New Roman" w:hAnsi="Times New Roman" w:cs="Times New Roman"/>
        </w:rPr>
        <w:t>bearings</w:t>
      </w:r>
      <w:r w:rsidR="007E2625">
        <w:rPr>
          <w:rFonts w:ascii="Times New Roman" w:hAnsi="Times New Roman" w:cs="Times New Roman"/>
        </w:rPr>
        <w:t xml:space="preserve"> </w:t>
      </w:r>
      <w:r w:rsidRPr="00FC224E">
        <w:rPr>
          <w:rFonts w:ascii="Times New Roman" w:hAnsi="Times New Roman" w:cs="Times New Roman"/>
        </w:rPr>
        <w:t>of rotating machinery.</w:t>
      </w:r>
      <w:r>
        <w:rPr>
          <w:rFonts w:ascii="Times New Roman" w:hAnsi="Times New Roman" w:cs="Times New Roman"/>
        </w:rPr>
        <w:t xml:space="preserve"> Authors used two pipeline approach for diagnosis of faults in two subsystems. R. </w:t>
      </w:r>
      <w:proofErr w:type="spellStart"/>
      <w:r>
        <w:rPr>
          <w:rFonts w:ascii="Times New Roman" w:hAnsi="Times New Roman" w:cs="Times New Roman"/>
        </w:rPr>
        <w:t>Walle</w:t>
      </w:r>
      <w:proofErr w:type="spellEnd"/>
      <w:r>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TMECH.2017.2722479","ISSN":"10834435","abstract":"The condition of a machine can automatically be identified by creating and classifying features that summarize characteristics of measured signals. Currently, experts, in their respective fields, devise these features based on their knowledge. Hence, the performance and usefulness depends on the expert's knowledge of the underlying physics or statistics. Furthermore, if new and additional conditions should be detectable, experts have to implement new feature extraction methods. To mitigate the drawbacks of feature engineering, a method from the subfield of feature learning, i.e., deep learning (DL), more specifically convolutional neural networks (NNs), is researched in this paper. The objective of this paper is to investigate if and how DL can be applied to infrared thermal (IRT) video to automatically determine the condition of the machine. By applying this method on IRT data in two use cases, i.e., machine-fault detection and oil-level prediction, we show that the proposed system is able to detect many conditions in rotating machinery very accurately (i.e., 95 and 91.67% accuracy for the respective use cases), without requiring any detailed knowledge about the underlying physics, and thus having the potential to significantly simplify condition monitoring using complex sensor data. Furthermore, we show that by using the trained NNs, important regions in the IRT images can be identified related to specific conditions, which can potentially lead to new physical insights.","author":[{"dropping-particle":"","family":"Janssens","given":"Olivier","non-dropping-particle":"","parse-names":false,"suffix":""},{"dropping-particle":"","family":"Walle","given":"Rik","non-dropping-particle":"Van De","parse-names":false,"suffix":""},{"dropping-particle":"","family":"Loccufier","given":"Mia","non-dropping-particle":"","parse-names":false,"suffix":""},{"dropping-particle":"","family":"Hoecke","given":"Sofie","non-dropping-particle":"Van","parse-names":false,"suffix":""}],"container-title":"IEEE/ASME Transactions on Mechatronics","id":"ITEM-1","issue":"1","issued":{"date-parts":[["2018"]]},"page":"151-159","publisher":"IEEE/ASME TRANSACTIONS ON MECHATRONICS","title":"Deep Learning for Infrared Thermal Image Based Machine Health Monitoring","type":"article-journal","volume":"23"},"uris":["http://www.mendeley.com/documents/?uuid=c144a78b-4718-4001-885d-855f9e90a6ae"]}],"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Pr="00763D7D">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used </w:t>
      </w:r>
      <w:r w:rsidR="005221CE">
        <w:rPr>
          <w:rFonts w:ascii="Times New Roman" w:hAnsi="Times New Roman" w:cs="Times New Roman"/>
        </w:rPr>
        <w:t>deep learning for infrared thermal i</w:t>
      </w:r>
      <w:r w:rsidRPr="005E4F2C">
        <w:rPr>
          <w:rFonts w:ascii="Times New Roman" w:hAnsi="Times New Roman" w:cs="Times New Roman"/>
        </w:rPr>
        <w:t>mage</w:t>
      </w:r>
      <w:r>
        <w:rPr>
          <w:rFonts w:ascii="Times New Roman" w:hAnsi="Times New Roman" w:cs="Times New Roman"/>
        </w:rPr>
        <w:t>-</w:t>
      </w:r>
      <w:r w:rsidR="005221CE">
        <w:rPr>
          <w:rFonts w:ascii="Times New Roman" w:hAnsi="Times New Roman" w:cs="Times New Roman"/>
        </w:rPr>
        <w:t>based machine health m</w:t>
      </w:r>
      <w:r w:rsidRPr="005E4F2C">
        <w:rPr>
          <w:rFonts w:ascii="Times New Roman" w:hAnsi="Times New Roman" w:cs="Times New Roman"/>
        </w:rPr>
        <w:t>onitoring</w:t>
      </w:r>
      <w:r>
        <w:rPr>
          <w:rFonts w:ascii="Times New Roman" w:hAnsi="Times New Roman" w:cs="Times New Roman"/>
        </w:rPr>
        <w:t xml:space="preserve"> to eliminate the stage of manual</w:t>
      </w:r>
      <w:r w:rsidR="005221CE">
        <w:rPr>
          <w:rFonts w:ascii="Times New Roman" w:hAnsi="Times New Roman" w:cs="Times New Roman"/>
        </w:rPr>
        <w:t xml:space="preserve"> feature extraction. They used a</w:t>
      </w:r>
      <w:r>
        <w:rPr>
          <w:rFonts w:ascii="Times New Roman" w:hAnsi="Times New Roman" w:cs="Times New Roman"/>
        </w:rPr>
        <w:t>utoencoders for feature learning and feed those features to the classification algorithm</w:t>
      </w:r>
      <w:bookmarkEnd w:id="8"/>
      <w:r>
        <w:rPr>
          <w:rFonts w:ascii="Times New Roman" w:hAnsi="Times New Roman" w:cs="Times New Roman"/>
        </w:rPr>
        <w:t>.</w:t>
      </w:r>
    </w:p>
    <w:p w14:paraId="7B2B807E" w14:textId="15D4E774" w:rsidR="00F92608" w:rsidRDefault="00763D7D" w:rsidP="00F92608">
      <w:pPr>
        <w:spacing w:line="480" w:lineRule="auto"/>
        <w:jc w:val="both"/>
        <w:rPr>
          <w:rFonts w:ascii="Times New Roman" w:hAnsi="Times New Roman" w:cs="Times New Roman"/>
        </w:rPr>
      </w:pPr>
      <w:r w:rsidRPr="008A0D59">
        <w:rPr>
          <w:rFonts w:ascii="Times New Roman" w:hAnsi="Times New Roman" w:cs="Times New Roman"/>
        </w:rPr>
        <w:t>H</w:t>
      </w:r>
      <w:r>
        <w:rPr>
          <w:rFonts w:ascii="Times New Roman" w:hAnsi="Times New Roman" w:cs="Times New Roman"/>
        </w:rPr>
        <w:t>.</w:t>
      </w:r>
      <w:r w:rsidRPr="008A0D59">
        <w:rPr>
          <w:rFonts w:ascii="Times New Roman" w:hAnsi="Times New Roman" w:cs="Times New Roman"/>
        </w:rPr>
        <w:t xml:space="preserve"> </w:t>
      </w:r>
      <w:proofErr w:type="spellStart"/>
      <w:r w:rsidRPr="008A0D59">
        <w:rPr>
          <w:rFonts w:ascii="Times New Roman" w:hAnsi="Times New Roman" w:cs="Times New Roman"/>
        </w:rPr>
        <w:t>Jeong</w:t>
      </w:r>
      <w:proofErr w:type="spellEnd"/>
      <w:r>
        <w:rPr>
          <w:rFonts w:ascii="Times New Roman" w:hAnsi="Times New Roman" w:cs="Times New Roman"/>
        </w:rPr>
        <w:t xml:space="preserve"> et al. </w:t>
      </w:r>
      <w:r>
        <w:rPr>
          <w:rFonts w:ascii="Times New Roman" w:hAnsi="Times New Roman" w:cs="Times New Roman"/>
        </w:rPr>
        <w:fldChar w:fldCharType="begin" w:fldLock="1"/>
      </w:r>
      <w:r w:rsidR="00F92608">
        <w:rPr>
          <w:rFonts w:ascii="Times New Roman" w:hAnsi="Times New Roman" w:cs="Times New Roman"/>
        </w:rPr>
        <w:instrText>ADDIN CSL_CITATION {"citationItems":[{"id":"ITEM-1","itemData":{"DOI":"10.1016/j.promfg.2016.08.083","ISSN":"23519789","abstract":"Although the orbit analysis (orbit shape and size) is commonly used to diagnose rotating machinery, the diagnosis heavily depends on the expert knowledge or experience due to the difficulties of extracting mathematical features for data-driven approaches. Therefore, in this paper, we propose an autonomous orbit pattern recognition algorithm using the deep learning method on shaft orbit shape images. In details, the convolutional neural network is implemented to construct weights between neurons and to generate the entire structure of the neural network. Then, the created network enables us to classify fault modes of rotating machinery via orbit images. Furthermore, we demonstrate the proposed framework through a rotating testbed.","author":[{"dropping-particle":"","family":"Jeong","given":"Haedong","non-dropping-particle":"","parse-names":false,"suffix":""},{"dropping-particle":"","family":"Park","given":"Seungtae","non-dropping-particle":"","parse-names":false,"suffix":""},{"dropping-particle":"","family":"Woo","given":"Sunhee","non-dropping-particle":"","parse-names":false,"suffix":""},{"dropping-particle":"","family":"Lee","given":"Seungchul","non-dropping-particle":"","parse-names":false,"suffix":""}],"container-title":"Procedia Manufacturing","id":"ITEM-1","issued":{"date-parts":[["2016"]]},"page":"1107-1118","publisher":"The Author(s)","title":"Rotating Machinery Diagnostics Using Deep Learning on Orbit Plot Images","type":"article-journal","volume":"5"},"uris":["http://www.mendeley.com/documents/?uuid=f1d1d8c8-daf2-40ed-a9b4-36e9b4e1bb09"]}],"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763D7D">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r w:rsidRPr="008A0D59">
        <w:rPr>
          <w:rFonts w:ascii="Times New Roman" w:hAnsi="Times New Roman" w:cs="Times New Roman"/>
        </w:rPr>
        <w:t>propose</w:t>
      </w:r>
      <w:r>
        <w:rPr>
          <w:rFonts w:ascii="Times New Roman" w:hAnsi="Times New Roman" w:cs="Times New Roman"/>
        </w:rPr>
        <w:t>d</w:t>
      </w:r>
      <w:r w:rsidRPr="008A0D59">
        <w:rPr>
          <w:rFonts w:ascii="Times New Roman" w:hAnsi="Times New Roman" w:cs="Times New Roman"/>
        </w:rPr>
        <w:t xml:space="preserve"> an autonomous orbit pattern recognition algorithm </w:t>
      </w:r>
      <w:r>
        <w:rPr>
          <w:rFonts w:ascii="Times New Roman" w:hAnsi="Times New Roman" w:cs="Times New Roman"/>
        </w:rPr>
        <w:t>which uses</w:t>
      </w:r>
      <w:r w:rsidRPr="008A0D59">
        <w:rPr>
          <w:rFonts w:ascii="Times New Roman" w:hAnsi="Times New Roman" w:cs="Times New Roman"/>
        </w:rPr>
        <w:t xml:space="preserve"> the deep learning method on shaft orbit shape images.</w:t>
      </w:r>
      <w:r w:rsidR="00F92608" w:rsidRPr="00F92608">
        <w:rPr>
          <w:rFonts w:ascii="Times New Roman" w:hAnsi="Times New Roman" w:cs="Times New Roman"/>
        </w:rPr>
        <w:t xml:space="preserve"> </w:t>
      </w:r>
      <w:r w:rsidR="00F92608" w:rsidRPr="005E5457">
        <w:rPr>
          <w:rFonts w:ascii="Times New Roman" w:hAnsi="Times New Roman" w:cs="Times New Roman"/>
        </w:rPr>
        <w:t>H</w:t>
      </w:r>
      <w:r w:rsidR="00F92608">
        <w:rPr>
          <w:rFonts w:ascii="Times New Roman" w:hAnsi="Times New Roman" w:cs="Times New Roman"/>
        </w:rPr>
        <w:t>.</w:t>
      </w:r>
      <w:r w:rsidR="00F92608" w:rsidRPr="005E5457">
        <w:rPr>
          <w:rFonts w:ascii="Times New Roman" w:hAnsi="Times New Roman" w:cs="Times New Roman"/>
        </w:rPr>
        <w:t xml:space="preserve"> Oh</w:t>
      </w:r>
      <w:r w:rsidR="00F92608">
        <w:rPr>
          <w:rFonts w:ascii="Times New Roman" w:hAnsi="Times New Roman" w:cs="Times New Roman"/>
        </w:rPr>
        <w:t xml:space="preserve"> et al. </w:t>
      </w:r>
      <w:r w:rsidR="00F92608">
        <w:rPr>
          <w:rFonts w:ascii="Times New Roman" w:hAnsi="Times New Roman" w:cs="Times New Roman"/>
        </w:rPr>
        <w:fldChar w:fldCharType="begin" w:fldLock="1"/>
      </w:r>
      <w:r w:rsidR="00892839">
        <w:rPr>
          <w:rFonts w:ascii="Times New Roman" w:hAnsi="Times New Roman" w:cs="Times New Roman"/>
        </w:rPr>
        <w:instrText>ADDIN CSL_CITATION {"citationItems":[{"id":"ITEM-1","itemData":{"ISBN":"9781936263059","ISSN":"23250178","abstract":"In most approaches for journal bearing rotor system diagnosis, dominant features are manually extracted based on expert's experience and domain knowledge. With the adoption of advanced journal bearings and the limited knowledge about physics-of-failure, the current practice for feature extraction showed limitations for real applications in the power plant industry. To this end, this paper proposes an unsupervised scheme to extract features from correlated vibration signals. First, raw vibration signals from a pair of sensors are preprocessed by generating two-dimensional images. Second, the vibration images are characterized with a HOG (histogram of original gradients) descriptor. Then, deep learning is used to extract relevant features for journal bearing rotor system diagnosis. To demonstrate the validity of the proposed unsupervised-feature-extraction scheme, a case study was conducted with data from the RK4 rotor kit. The results showed that the proposed scheme outperformed existing methods in terms of fault classification accuracy. We anticipate that the proposed scheme is promising as it can minimize the reliance of expert's experience and domain knowledge.","author":[{"dropping-particle":"","family":"Oh","given":"Hyunseok","non-dropping-particle":"","parse-names":false,"suffix":""},{"dropping-particle":"","family":"Jeon","given":"Byung Chul","non-dropping-particle":"","parse-names":false,"suffix":""},{"dropping-particle":"","family":"Jung","given":"Joon Ha","non-dropping-particle":"","parse-names":false,"suffix":""},{"dropping-particle":"","family":"Youn","given":"Byeng D.","non-dropping-particle":"","parse-names":false,"suffix":""}],"container-title":"Proceedings of the Annual Conference of the Prognostics and Health Management Society, PHM","id":"ITEM-1","issued":{"date-parts":[["2016"]]},"page":"109-116","title":"Smart diagnosis of journal bearing rotor systems: Unsupervised feature extraction scheme by deep learning","type":"article-journal","volume":"2016-Octob"},"uris":["http://www.mendeley.com/documents/?uuid=8ae2a1c2-7dd8-4a08-b928-bf17c4974443"]}],"mendeley":{"formattedCitation":"[8]","plainTextFormattedCitation":"[8]","previouslyFormattedCitation":"[8]"},"properties":{"noteIndex":0},"schema":"https://github.com/citation-style-language/schema/raw/master/csl-citation.json"}</w:instrText>
      </w:r>
      <w:r w:rsidR="00F92608">
        <w:rPr>
          <w:rFonts w:ascii="Times New Roman" w:hAnsi="Times New Roman" w:cs="Times New Roman"/>
        </w:rPr>
        <w:fldChar w:fldCharType="separate"/>
      </w:r>
      <w:r w:rsidR="00F92608" w:rsidRPr="00F92608">
        <w:rPr>
          <w:rFonts w:ascii="Times New Roman" w:hAnsi="Times New Roman" w:cs="Times New Roman"/>
          <w:noProof/>
        </w:rPr>
        <w:t>[8]</w:t>
      </w:r>
      <w:r w:rsidR="00F92608">
        <w:rPr>
          <w:rFonts w:ascii="Times New Roman" w:hAnsi="Times New Roman" w:cs="Times New Roman"/>
        </w:rPr>
        <w:fldChar w:fldCharType="end"/>
      </w:r>
      <w:r w:rsidR="00F92608">
        <w:rPr>
          <w:rFonts w:ascii="Times New Roman" w:hAnsi="Times New Roman" w:cs="Times New Roman"/>
        </w:rPr>
        <w:t xml:space="preserve"> proposed ‘smart diagnosis </w:t>
      </w:r>
      <w:r w:rsidR="00F92608" w:rsidRPr="00EB674E">
        <w:rPr>
          <w:rFonts w:ascii="Times New Roman" w:hAnsi="Times New Roman" w:cs="Times New Roman"/>
        </w:rPr>
        <w:t>of journal bearing rotor systems</w:t>
      </w:r>
      <w:r w:rsidR="00F92608" w:rsidRPr="00304904">
        <w:rPr>
          <w:rFonts w:ascii="Times New Roman" w:hAnsi="Times New Roman" w:cs="Times New Roman"/>
        </w:rPr>
        <w:t xml:space="preserve"> schem</w:t>
      </w:r>
      <w:r w:rsidR="00F92608">
        <w:rPr>
          <w:rFonts w:ascii="Times New Roman" w:hAnsi="Times New Roman" w:cs="Times New Roman"/>
        </w:rPr>
        <w:t xml:space="preserve">e’, which consists of three main steps: </w:t>
      </w:r>
      <w:r w:rsidR="00F92608" w:rsidRPr="00304904">
        <w:rPr>
          <w:rFonts w:ascii="Times New Roman" w:hAnsi="Times New Roman" w:cs="Times New Roman"/>
        </w:rPr>
        <w:t>vibration image generation</w:t>
      </w:r>
      <w:r w:rsidR="00F92608">
        <w:rPr>
          <w:rFonts w:ascii="Times New Roman" w:hAnsi="Times New Roman" w:cs="Times New Roman"/>
        </w:rPr>
        <w:t xml:space="preserve"> using </w:t>
      </w:r>
      <w:r w:rsidR="00F92608" w:rsidRPr="00EB674E">
        <w:rPr>
          <w:rFonts w:ascii="Times New Roman" w:hAnsi="Times New Roman" w:cs="Times New Roman"/>
        </w:rPr>
        <w:t>omnidirectional regeneration (ODR) technique</w:t>
      </w:r>
      <w:r w:rsidR="00F92608" w:rsidRPr="00304904">
        <w:rPr>
          <w:rFonts w:ascii="Times New Roman" w:hAnsi="Times New Roman" w:cs="Times New Roman"/>
        </w:rPr>
        <w:t>, HOG descriptor processing and unsupervised feature extraction by deep learning.</w:t>
      </w:r>
      <w:r w:rsidR="00F92608">
        <w:rPr>
          <w:rFonts w:ascii="Times New Roman" w:hAnsi="Times New Roman" w:cs="Times New Roman"/>
        </w:rPr>
        <w:t xml:space="preserve"> G.</w:t>
      </w:r>
      <w:r w:rsidR="00F92608" w:rsidRPr="00B5354B">
        <w:rPr>
          <w:rFonts w:ascii="Times New Roman" w:hAnsi="Times New Roman" w:cs="Times New Roman"/>
        </w:rPr>
        <w:t xml:space="preserve"> </w:t>
      </w:r>
      <w:proofErr w:type="spellStart"/>
      <w:r w:rsidR="00F92608" w:rsidRPr="00B5354B">
        <w:rPr>
          <w:rFonts w:ascii="Times New Roman" w:hAnsi="Times New Roman" w:cs="Times New Roman"/>
        </w:rPr>
        <w:t>Georgoulas</w:t>
      </w:r>
      <w:proofErr w:type="spellEnd"/>
      <w:r w:rsidR="00F92608">
        <w:rPr>
          <w:rFonts w:ascii="Times New Roman" w:hAnsi="Times New Roman" w:cs="Times New Roman"/>
        </w:rPr>
        <w:t xml:space="preserve"> </w:t>
      </w:r>
      <w:r w:rsidR="00F92608">
        <w:rPr>
          <w:rFonts w:ascii="Times New Roman" w:hAnsi="Times New Roman" w:cs="Times New Roman"/>
        </w:rPr>
        <w:fldChar w:fldCharType="begin" w:fldLock="1"/>
      </w:r>
      <w:r w:rsidR="00892839">
        <w:rPr>
          <w:rFonts w:ascii="Times New Roman" w:hAnsi="Times New Roman" w:cs="Times New Roman"/>
        </w:rPr>
        <w:instrText>ADDIN CSL_CITATION {"citationItems":[{"id":"ITEM-1","itemData":{"DOI":"10.1109/TII.2016.2637169","ISBN":"9781509028702","ISSN":"15513203","abstract":"In this paper, a data-driven approach for the classification of simultaneously occurring faults in an induction motor is presented. The problem is treated as a multilabel classification problem, with each label corresponding to one specific fault. The faulty conditions examined include the existence of a broken bar fault and the presence of mixed eccentricity with various degrees of static and dynamic eccentricity, while three 'problem transformation' methods are tested and compared. For the feature extraction stage, the start-up current is exploited using two well-known time-frequency (scale) transformations. This is the first time that a multilabel framework is used for the diagnosis of co-occurring fault conditions using information coming from the start-up current of induction motors. The efficiency of the proposed approach is validated using simulation data with promising results irrespective of the selected time-frequency transformation.","author":[{"dropping-particle":"","family":"Georgoulas","given":"George","non-dropping-particle":"","parse-names":false,"suffix":""},{"dropping-particle":"","family":"Climente-Alarcon","given":"Vicente","non-dropping-particle":"","parse-names":false,"suffix":""},{"dropping-particle":"","family":"Antonino-Daviu","given":"Jose A.","non-dropping-particle":"","parse-names":false,"suffix":""},{"dropping-particle":"","family":"Tsoumas","given":"Ioannis P.","non-dropping-particle":"","parse-names":false,"suffix":""},{"dropping-particle":"","family":"Stylios","given":"Chrysostomos D.","non-dropping-particle":"","parse-names":false,"suffix":""},{"dropping-particle":"","family":"Arkkio","given":"Antero","non-dropping-particle":"","parse-names":false,"suffix":""},{"dropping-particle":"","family":"Nikolakopoulos","given":"George","non-dropping-particle":"","parse-names":false,"suffix":""}],"container-title":"IEEE Transactions on Industrial Informatics","id":"ITEM-1","issue":"2","issued":{"date-parts":[["2017"]]},"page":"625-634","publisher":"IEEE","title":"The use of a multilabel classification framework for the detection of broken bars and mixed eccentricity faults based on the start-up transient","type":"article-journal","volume":"13"},"uris":["http://www.mendeley.com/documents/?uuid=b6673c9c-0f55-4cf4-b0c0-f16ba4bb0ee5"]}],"mendeley":{"formattedCitation":"[9]","plainTextFormattedCitation":"[9]","previouslyFormattedCitation":"[9]"},"properties":{"noteIndex":0},"schema":"https://github.com/citation-style-language/schema/raw/master/csl-citation.json"}</w:instrText>
      </w:r>
      <w:r w:rsidR="00F92608">
        <w:rPr>
          <w:rFonts w:ascii="Times New Roman" w:hAnsi="Times New Roman" w:cs="Times New Roman"/>
        </w:rPr>
        <w:fldChar w:fldCharType="separate"/>
      </w:r>
      <w:r w:rsidR="00892839" w:rsidRPr="00892839">
        <w:rPr>
          <w:rFonts w:ascii="Times New Roman" w:hAnsi="Times New Roman" w:cs="Times New Roman"/>
          <w:noProof/>
        </w:rPr>
        <w:t>[9]</w:t>
      </w:r>
      <w:r w:rsidR="00F92608">
        <w:rPr>
          <w:rFonts w:ascii="Times New Roman" w:hAnsi="Times New Roman" w:cs="Times New Roman"/>
        </w:rPr>
        <w:fldChar w:fldCharType="end"/>
      </w:r>
      <w:r w:rsidR="00F92608">
        <w:rPr>
          <w:rFonts w:ascii="Times New Roman" w:hAnsi="Times New Roman" w:cs="Times New Roman"/>
        </w:rPr>
        <w:t xml:space="preserve"> </w:t>
      </w:r>
      <w:r w:rsidR="00F92608" w:rsidRPr="00B5354B">
        <w:rPr>
          <w:rFonts w:ascii="Times New Roman" w:hAnsi="Times New Roman" w:cs="Times New Roman"/>
        </w:rPr>
        <w:t>use</w:t>
      </w:r>
      <w:r w:rsidR="00F92608">
        <w:rPr>
          <w:rFonts w:ascii="Times New Roman" w:hAnsi="Times New Roman" w:cs="Times New Roman"/>
        </w:rPr>
        <w:t>d</w:t>
      </w:r>
      <w:r w:rsidR="00945F14">
        <w:rPr>
          <w:rFonts w:ascii="Times New Roman" w:hAnsi="Times New Roman" w:cs="Times New Roman"/>
        </w:rPr>
        <w:t xml:space="preserve"> M</w:t>
      </w:r>
      <w:r w:rsidR="00F92608" w:rsidRPr="00B5354B">
        <w:rPr>
          <w:rFonts w:ascii="Times New Roman" w:hAnsi="Times New Roman" w:cs="Times New Roman"/>
        </w:rPr>
        <w:t>ulti</w:t>
      </w:r>
      <w:r w:rsidR="00945F14">
        <w:rPr>
          <w:rFonts w:ascii="Times New Roman" w:hAnsi="Times New Roman" w:cs="Times New Roman"/>
        </w:rPr>
        <w:t>-</w:t>
      </w:r>
      <w:r w:rsidR="00F92608" w:rsidRPr="00B5354B">
        <w:rPr>
          <w:rFonts w:ascii="Times New Roman" w:hAnsi="Times New Roman" w:cs="Times New Roman"/>
        </w:rPr>
        <w:t>label classification framework for the detection of broken bars and mixed eccentricity faults</w:t>
      </w:r>
      <w:r w:rsidR="00F92608">
        <w:rPr>
          <w:rFonts w:ascii="Times New Roman" w:hAnsi="Times New Roman" w:cs="Times New Roman"/>
        </w:rPr>
        <w:t>. They treated problem using power set approach.</w:t>
      </w:r>
      <w:r w:rsidR="006E20CA" w:rsidRPr="006E20CA">
        <w:rPr>
          <w:rFonts w:ascii="Times New Roman" w:hAnsi="Times New Roman" w:cs="Times New Roman"/>
        </w:rPr>
        <w:t xml:space="preserve"> </w:t>
      </w:r>
      <w:r w:rsidR="006E20CA" w:rsidRPr="006055B1">
        <w:rPr>
          <w:rFonts w:ascii="Times New Roman" w:hAnsi="Times New Roman" w:cs="Times New Roman"/>
        </w:rPr>
        <w:t>M</w:t>
      </w:r>
      <w:r w:rsidR="006E20CA">
        <w:rPr>
          <w:rFonts w:ascii="Times New Roman" w:hAnsi="Times New Roman" w:cs="Times New Roman"/>
        </w:rPr>
        <w:t>.</w:t>
      </w:r>
      <w:r w:rsidR="006E20CA" w:rsidRPr="006055B1">
        <w:rPr>
          <w:rFonts w:ascii="Times New Roman" w:hAnsi="Times New Roman" w:cs="Times New Roman"/>
        </w:rPr>
        <w:t xml:space="preserve"> </w:t>
      </w:r>
      <w:proofErr w:type="spellStart"/>
      <w:r w:rsidR="006E20CA" w:rsidRPr="006055B1">
        <w:rPr>
          <w:rFonts w:ascii="Times New Roman" w:hAnsi="Times New Roman" w:cs="Times New Roman"/>
        </w:rPr>
        <w:t>Sadoughi</w:t>
      </w:r>
      <w:proofErr w:type="spellEnd"/>
      <w:r w:rsidR="006E20CA">
        <w:rPr>
          <w:rFonts w:ascii="Times New Roman" w:hAnsi="Times New Roman" w:cs="Times New Roman"/>
        </w:rPr>
        <w:t xml:space="preserve"> et al. </w:t>
      </w:r>
      <w:r w:rsidR="006E20CA">
        <w:rPr>
          <w:rFonts w:ascii="Times New Roman" w:hAnsi="Times New Roman" w:cs="Times New Roman"/>
        </w:rPr>
        <w:fldChar w:fldCharType="begin" w:fldLock="1"/>
      </w:r>
      <w:r w:rsidR="006E20CA">
        <w:rPr>
          <w:rFonts w:ascii="Times New Roman" w:hAnsi="Times New Roman" w:cs="Times New Roman"/>
        </w:rPr>
        <w:instrText>ADDIN CSL_CITATION {"citationItems":[{"id":"ITEM-1","itemData":{"DOI":"10.1234/phmconf.2018.v10i1.526.","ISBN":"9781936263295","ISSN":"23250178","abstract":"Condition monitoring and fault detection of roller element bearings is of vital importance to ensuring safe and reliable operation of rotating machinery systems. Over the past few years, convolutional neural network (CNN) has been recognized as a useful tool for fault detection of roller element bearings. Unlike the traditional fault diagnosis approaches, CNN does not require manually extracting the fault-related features from the raw sensor data and most CNN-based fault diagnosis approaches feed the raw or shallowly pre-processed data as the training/testing inputs to a CNN model, thereby avoiding the need for manual feature extraction. As such, these approaches can be considered as purely data-driven. However, it has been proven that some well-established signal pre-processing techniques such as spectral kurtosis and envelope analysis can effectively clean and pre-process a raw signal to be a better representative of the health condition of a bearing without losing critical diagnostic information. This study proposes a new approach to bearing fault diagnosis, termed the SK-based multi-channel CNN (SCNN), that combines signal pre-processing techniques with a modified 1D CNN. The proposed SCNN approach involves two main steps: in the first step, each raw sensor signal acquired from a bearing is pre-processed to maximize the signal-to-noise ratio without losing critical diagnostic information carried by the signal; and in the second step, all pre-processed signals are fed into a 1D multi-channel CNN that classifies the health condition of the bearing. An experimental case study was carried out to evaluate the performance of the proposed approach. In this case study, a machinery fault simulator was used to validate the performance of SCNN in the presence of faults unrelated to bearings such as shaft misalignment and rotor unbalance.","author":[{"dropping-particle":"","family":"Sadoughi","given":"Mohammakazem","non-dropping-particle":"","parse-names":false,"suffix":""},{"dropping-particle":"","family":"Downey","given":"Austin","non-dropping-particle":"","parse-names":false,"suffix":""},{"dropping-particle":"","family":"Bunge","given":"Garrett","non-dropping-particle":"","parse-names":false,"suffix":""},{"dropping-particle":"","family":"Ranawat","given":"Aditya","non-dropping-particle":"","parse-names":false,"suffix":""},{"dropping-particle":"","family":"Hu","given":"Chao","non-dropping-particle":"","parse-names":false,"suffix":""},{"dropping-particle":"","family":"Laflamme","given":"Simon","non-dropping-particle":"","parse-names":false,"suffix":""}],"container-title":"Proceedings of the Annual Conference of the Prognostics and Health Management Society, PHM","id":"ITEM-1","issued":{"date-parts":[["2018"]]},"title":"A deep learning-based approach for fault diagnosis of roller element bearings","type":"article-journal"},"uris":["http://www.mendeley.com/documents/?uuid=9740677e-eee0-4fc0-a7dd-ac19106db394"]}],"mendeley":{"formattedCitation":"[10]","plainTextFormattedCitation":"[10]","previouslyFormattedCitation":"[10]"},"properties":{"noteIndex":0},"schema":"https://github.com/citation-style-language/schema/raw/master/csl-citation.json"}</w:instrText>
      </w:r>
      <w:r w:rsidR="006E20CA">
        <w:rPr>
          <w:rFonts w:ascii="Times New Roman" w:hAnsi="Times New Roman" w:cs="Times New Roman"/>
        </w:rPr>
        <w:fldChar w:fldCharType="separate"/>
      </w:r>
      <w:r w:rsidR="006E20CA" w:rsidRPr="006E20CA">
        <w:rPr>
          <w:rFonts w:ascii="Times New Roman" w:hAnsi="Times New Roman" w:cs="Times New Roman"/>
          <w:noProof/>
        </w:rPr>
        <w:t>[10]</w:t>
      </w:r>
      <w:r w:rsidR="006E20CA">
        <w:rPr>
          <w:rFonts w:ascii="Times New Roman" w:hAnsi="Times New Roman" w:cs="Times New Roman"/>
        </w:rPr>
        <w:fldChar w:fldCharType="end"/>
      </w:r>
      <w:r w:rsidR="006E20CA">
        <w:rPr>
          <w:rFonts w:ascii="Times New Roman" w:hAnsi="Times New Roman" w:cs="Times New Roman"/>
        </w:rPr>
        <w:t xml:space="preserve"> </w:t>
      </w:r>
      <w:r w:rsidR="006E20CA" w:rsidRPr="006055B1">
        <w:t xml:space="preserve"> </w:t>
      </w:r>
      <w:r w:rsidR="006E20CA" w:rsidRPr="006055B1">
        <w:rPr>
          <w:rFonts w:ascii="Times New Roman" w:hAnsi="Times New Roman" w:cs="Times New Roman"/>
        </w:rPr>
        <w:t>propose</w:t>
      </w:r>
      <w:r w:rsidR="006E20CA">
        <w:rPr>
          <w:rFonts w:ascii="Times New Roman" w:hAnsi="Times New Roman" w:cs="Times New Roman"/>
        </w:rPr>
        <w:t>d</w:t>
      </w:r>
      <w:r w:rsidR="006E20CA" w:rsidRPr="006055B1">
        <w:rPr>
          <w:rFonts w:ascii="Times New Roman" w:hAnsi="Times New Roman" w:cs="Times New Roman"/>
        </w:rPr>
        <w:t xml:space="preserve"> a new approach to bea</w:t>
      </w:r>
      <w:r w:rsidR="006E20CA">
        <w:rPr>
          <w:rFonts w:ascii="Times New Roman" w:hAnsi="Times New Roman" w:cs="Times New Roman"/>
        </w:rPr>
        <w:t>ring fault diagno</w:t>
      </w:r>
      <w:r w:rsidR="006E20CA" w:rsidRPr="006055B1">
        <w:rPr>
          <w:rFonts w:ascii="Times New Roman" w:hAnsi="Times New Roman" w:cs="Times New Roman"/>
        </w:rPr>
        <w:t>sis, termed the SK-based multi-channel CNN (SCNN), that combines signal pre-processing techniques with a modified 1D CNN.</w:t>
      </w:r>
    </w:p>
    <w:p w14:paraId="2854EC84" w14:textId="326B5398" w:rsidR="006E20CA" w:rsidRDefault="006E20CA" w:rsidP="00D14082">
      <w:pPr>
        <w:spacing w:line="480" w:lineRule="auto"/>
        <w:jc w:val="both"/>
        <w:rPr>
          <w:rFonts w:ascii="Times New Roman" w:hAnsi="Times New Roman" w:cs="Times New Roman"/>
        </w:rPr>
      </w:pPr>
      <w:r w:rsidRPr="00FE2191">
        <w:rPr>
          <w:rFonts w:ascii="Times New Roman" w:hAnsi="Times New Roman" w:cs="Times New Roman"/>
        </w:rPr>
        <w:lastRenderedPageBreak/>
        <w:t>Z</w:t>
      </w:r>
      <w:r>
        <w:rPr>
          <w:rFonts w:ascii="Times New Roman" w:hAnsi="Times New Roman" w:cs="Times New Roman"/>
        </w:rPr>
        <w:t>.</w:t>
      </w:r>
      <w:r w:rsidRPr="00FE2191">
        <w:rPr>
          <w:rFonts w:ascii="Times New Roman" w:hAnsi="Times New Roman" w:cs="Times New Roman"/>
        </w:rPr>
        <w:t xml:space="preserve"> Yuan</w:t>
      </w:r>
      <w:r>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8/1361-6501/aadfb3","ISSN":"13616501","abstract":"Deep learning-based fault diagnosis has been acclaimed for its superiority in adaptively mining salient features. The monitoring data used as the input of deep learning typically includes only structured data (e.g. vibration signals, voltage signals, and acoustic emission signals), not unstructured data (e.g. infrared images), which provides another perspective on the mechanical health condition. To apply multi-sourced heterogeneous monitoring data fully, this paper presents a novel fusion diagnosis method integrating structured and unstructured data for rotor system faults. A novel multi-mode convolutional neural network (M-CNN) is first proposed to automatically learn fault-sensitive features from raw multisensory data composed of vibration signals and infrared images. M-CNN equipped with adjustable filter banks can identify data types and adaptively adopt the appropriate convolution mode. Then, t-distributed stochastic neighbor embedding (t-SNE) is introduced to fuse the deep features to further improve the quality of the learned features. Finally, the fused features are employed to conduct fault classification tasks. The effectiveness of the scheme is verified by fault diagnosis experiments in a rotor system, where it achieves a remarkable classification rate of 98.97%. Compared with similar methods, the proposed method exhibits outstanding performance, indicating the feasibility of using multi-sourced heterogeneous data for rotor system fault-diagnosis.","author":[{"dropping-particle":"","family":"Yuan","given":"Zhuang","non-dropping-particle":"","parse-names":false,"suffix":""},{"dropping-particle":"","family":"Zhang","given":"Laibin","non-dropping-particle":"","parse-names":false,"suffix":""},{"dropping-particle":"","family":"Duan","given":"Lixiang","non-dropping-particle":"","parse-names":false,"suffix":""}],"container-title":"Measurement Science and Technology","id":"ITEM-1","issue":"11","issued":{"date-parts":[["2018"]]},"publisher":"IOP Publishing","title":"A novel fusion diagnosis method for rotor system fault based on deep learning and multi-sourced heterogeneous monitoring data","type":"article-journal","volume":"29"},"uris":["http://www.mendeley.com/documents/?uuid=f079ad12-0a89-4c4d-85c6-6fd1a5ef2a93"]}],"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6E20CA">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proposed a </w:t>
      </w:r>
      <w:r w:rsidRPr="00FE2191">
        <w:rPr>
          <w:rFonts w:ascii="Times New Roman" w:hAnsi="Times New Roman" w:cs="Times New Roman"/>
        </w:rPr>
        <w:t xml:space="preserve">novel multi-mode </w:t>
      </w:r>
      <w:r>
        <w:rPr>
          <w:rFonts w:ascii="Times New Roman" w:hAnsi="Times New Roman" w:cs="Times New Roman"/>
        </w:rPr>
        <w:t>convolutional neural network</w:t>
      </w:r>
      <w:r w:rsidRPr="00FE2191">
        <w:rPr>
          <w:rFonts w:ascii="Times New Roman" w:hAnsi="Times New Roman" w:cs="Times New Roman"/>
        </w:rPr>
        <w:t xml:space="preserve"> to automatically learn fault-sensitive features from raw multisensory data composed of vibration signals and infrared images.</w:t>
      </w:r>
      <w:r>
        <w:rPr>
          <w:rFonts w:ascii="Times New Roman" w:hAnsi="Times New Roman" w:cs="Times New Roman"/>
        </w:rPr>
        <w:t xml:space="preserve"> </w:t>
      </w:r>
      <w:proofErr w:type="spellStart"/>
      <w:r w:rsidR="00C32D36" w:rsidRPr="00C32D36">
        <w:rPr>
          <w:rFonts w:ascii="Times New Roman" w:hAnsi="Times New Roman" w:cs="Times New Roman"/>
        </w:rPr>
        <w:t>Ruonan</w:t>
      </w:r>
      <w:proofErr w:type="spellEnd"/>
      <w:r w:rsidR="00C32D36" w:rsidRPr="00C32D36">
        <w:rPr>
          <w:rFonts w:ascii="Times New Roman" w:hAnsi="Times New Roman" w:cs="Times New Roman"/>
        </w:rPr>
        <w:t xml:space="preserve"> Liu</w:t>
      </w:r>
      <w:r w:rsidR="001A4CA3">
        <w:rPr>
          <w:rFonts w:ascii="Times New Roman" w:hAnsi="Times New Roman" w:cs="Times New Roman"/>
        </w:rPr>
        <w:t xml:space="preserve"> </w:t>
      </w:r>
      <w:r w:rsidR="00C32D36">
        <w:rPr>
          <w:rFonts w:ascii="Times New Roman" w:hAnsi="Times New Roman" w:cs="Times New Roman"/>
        </w:rPr>
        <w:t>et al</w:t>
      </w:r>
      <w:r w:rsidR="00875BCC">
        <w:rPr>
          <w:rFonts w:ascii="Times New Roman" w:hAnsi="Times New Roman" w:cs="Times New Roman"/>
        </w:rPr>
        <w:t>.</w:t>
      </w:r>
      <w:r w:rsidR="00C32D36">
        <w:rPr>
          <w:rFonts w:ascii="Times New Roman" w:hAnsi="Times New Roman" w:cs="Times New Roman"/>
        </w:rPr>
        <w:t xml:space="preserve"> </w:t>
      </w:r>
      <w:r w:rsidR="00C32D36">
        <w:rPr>
          <w:rFonts w:ascii="Times New Roman" w:hAnsi="Times New Roman" w:cs="Times New Roman"/>
        </w:rPr>
        <w:fldChar w:fldCharType="begin" w:fldLock="1"/>
      </w:r>
      <w:r>
        <w:rPr>
          <w:rFonts w:ascii="Times New Roman" w:hAnsi="Times New Roman" w:cs="Times New Roman"/>
        </w:rPr>
        <w:instrText>ADDIN CSL_CITATION {"citationItems":[{"id":"ITEM-1","itemData":{"DOI":"10.1016/j.ymssp.2018.02.016","ISSN":"10961216","abstract":"Fault diagnosis of rotating machinery plays a significant role for the reliability and safety of modern industrial systems. As an emerging field in industrial applications and an effective solution for fault recognition, artificial intelligence (AI) techniques have been receiving increasing attention from academia and industry. However, great challenges are met by the AI methods under the different real operating conditions. This paper attempts to present a comprehensive review of AI algorithms in rotating machinery fault diagnosis, from both the views of theory background and industrial applications. A brief introduction of different AI algorithms is presented first, including the following methods: k-nearest neighbour, naive Bayes, support vector machine, artificial neural network and deep learning. Then, a broad literature survey of these AI algorithms in industrial applications is given. Finally, the advantages, limitations, practical implications of different AI algorithms, as well as some new research trends, are discussed.","author":[{"dropping-particle":"","family":"Liu","given":"Ruonan","non-dropping-particle":"","parse-names":false,"suffix":""},{"dropping-particle":"","family":"Yang","given":"Boyuan","non-dropping-particle":"","parse-names":false,"suffix":""},{"dropping-particle":"","family":"Zio","given":"Enrico","non-dropping-particle":"","parse-names":false,"suffix":""},{"dropping-particle":"","family":"Chen","given":"Xuefeng","non-dropping-particle":"","parse-names":false,"suffix":""}],"container-title":"Mechanical Systems and Signal Processing","id":"ITEM-1","issued":{"date-parts":[["2018"]]},"page":"33-47","publisher":"Elsevier Ltd","title":"Artificial intelligence for fault diagnosis of rotating machinery: A review","type":"article-journal","volume":"108"},"uris":["http://www.mendeley.com/documents/?uuid=a5824f82-dc5f-4293-94ee-2f2178f1b4f3"]}],"mendeley":{"formattedCitation":"[12]","plainTextFormattedCitation":"[12]","previouslyFormattedCitation":"[12]"},"properties":{"noteIndex":0},"schema":"https://github.com/citation-style-language/schema/raw/master/csl-citation.json"}</w:instrText>
      </w:r>
      <w:r w:rsidR="00C32D36">
        <w:rPr>
          <w:rFonts w:ascii="Times New Roman" w:hAnsi="Times New Roman" w:cs="Times New Roman"/>
        </w:rPr>
        <w:fldChar w:fldCharType="separate"/>
      </w:r>
      <w:r w:rsidRPr="006E20CA">
        <w:rPr>
          <w:rFonts w:ascii="Times New Roman" w:hAnsi="Times New Roman" w:cs="Times New Roman"/>
          <w:noProof/>
        </w:rPr>
        <w:t>[12]</w:t>
      </w:r>
      <w:r w:rsidR="00C32D36">
        <w:rPr>
          <w:rFonts w:ascii="Times New Roman" w:hAnsi="Times New Roman" w:cs="Times New Roman"/>
        </w:rPr>
        <w:fldChar w:fldCharType="end"/>
      </w:r>
      <w:r w:rsidR="00AF3FC6">
        <w:rPr>
          <w:rFonts w:ascii="Times New Roman" w:hAnsi="Times New Roman" w:cs="Times New Roman"/>
        </w:rPr>
        <w:t xml:space="preserve"> </w:t>
      </w:r>
      <w:r w:rsidR="00AF3FC6" w:rsidRPr="00C32D36">
        <w:rPr>
          <w:rFonts w:ascii="Times New Roman" w:hAnsi="Times New Roman" w:cs="Times New Roman"/>
        </w:rPr>
        <w:t>surveyed</w:t>
      </w:r>
      <w:r w:rsidR="00AF3FC6">
        <w:rPr>
          <w:rFonts w:ascii="Times New Roman" w:hAnsi="Times New Roman" w:cs="Times New Roman"/>
        </w:rPr>
        <w:t xml:space="preserve"> </w:t>
      </w:r>
      <w:r w:rsidR="00FE2191">
        <w:rPr>
          <w:rFonts w:ascii="Times New Roman" w:hAnsi="Times New Roman" w:cs="Times New Roman"/>
        </w:rPr>
        <w:t>several</w:t>
      </w:r>
      <w:r w:rsidR="00C32D36" w:rsidRPr="00C32D36">
        <w:rPr>
          <w:rFonts w:ascii="Times New Roman" w:hAnsi="Times New Roman" w:cs="Times New Roman"/>
        </w:rPr>
        <w:t xml:space="preserve"> AI techniques</w:t>
      </w:r>
      <w:r w:rsidR="00AF3FC6">
        <w:rPr>
          <w:rFonts w:ascii="Times New Roman" w:hAnsi="Times New Roman" w:cs="Times New Roman"/>
        </w:rPr>
        <w:t xml:space="preserve"> for rotating </w:t>
      </w:r>
      <w:r w:rsidR="00AF3FC6" w:rsidRPr="00C32D36">
        <w:rPr>
          <w:rFonts w:ascii="Times New Roman" w:hAnsi="Times New Roman" w:cs="Times New Roman"/>
        </w:rPr>
        <w:t>machinery</w:t>
      </w:r>
      <w:r w:rsidR="00AF3FC6">
        <w:rPr>
          <w:rFonts w:ascii="Times New Roman" w:hAnsi="Times New Roman" w:cs="Times New Roman"/>
        </w:rPr>
        <w:t>’s fault</w:t>
      </w:r>
      <w:r w:rsidR="00C32D36" w:rsidRPr="00C32D36">
        <w:rPr>
          <w:rFonts w:ascii="Times New Roman" w:hAnsi="Times New Roman" w:cs="Times New Roman"/>
        </w:rPr>
        <w:t xml:space="preserve"> diagnosis</w:t>
      </w:r>
      <w:r w:rsidR="00AF3FC6">
        <w:rPr>
          <w:rFonts w:ascii="Times New Roman" w:hAnsi="Times New Roman" w:cs="Times New Roman"/>
        </w:rPr>
        <w:t>.</w:t>
      </w:r>
      <w:r w:rsidR="00D14082">
        <w:rPr>
          <w:rFonts w:ascii="Times New Roman" w:hAnsi="Times New Roman" w:cs="Times New Roman"/>
        </w:rPr>
        <w:t xml:space="preserve"> </w:t>
      </w:r>
      <w:r w:rsidR="00AF3FC6" w:rsidRPr="00AF3FC6">
        <w:rPr>
          <w:rFonts w:ascii="Times New Roman" w:hAnsi="Times New Roman" w:cs="Times New Roman"/>
        </w:rPr>
        <w:t>Authors found</w:t>
      </w:r>
      <w:r w:rsidR="00AF3FC6">
        <w:rPr>
          <w:rFonts w:ascii="Times New Roman" w:hAnsi="Times New Roman" w:cs="Times New Roman"/>
        </w:rPr>
        <w:t xml:space="preserve"> that, </w:t>
      </w:r>
      <w:r w:rsidR="00AF3FC6" w:rsidRPr="00AF3FC6">
        <w:rPr>
          <w:rFonts w:ascii="Times New Roman" w:hAnsi="Times New Roman" w:cs="Times New Roman"/>
        </w:rPr>
        <w:t>Generally, SVM, ANN and deep learning methods tend to perform better when dealing</w:t>
      </w:r>
      <w:r w:rsidR="00AF3FC6">
        <w:rPr>
          <w:rFonts w:ascii="Times New Roman" w:hAnsi="Times New Roman" w:cs="Times New Roman"/>
        </w:rPr>
        <w:t xml:space="preserve"> with multi-dimensions and con</w:t>
      </w:r>
      <w:r w:rsidR="00AF3FC6" w:rsidRPr="00AF3FC6">
        <w:rPr>
          <w:rFonts w:ascii="Times New Roman" w:hAnsi="Times New Roman" w:cs="Times New Roman"/>
        </w:rPr>
        <w:t>tinuous features; while k-NN and naive Bayes tend to perform better when</w:t>
      </w:r>
      <w:r w:rsidR="00D14082">
        <w:rPr>
          <w:rFonts w:ascii="Times New Roman" w:hAnsi="Times New Roman" w:cs="Times New Roman"/>
        </w:rPr>
        <w:t xml:space="preserve"> dealing with discrete features. Also</w:t>
      </w:r>
      <w:r w:rsidR="00875BCC">
        <w:rPr>
          <w:rFonts w:ascii="Times New Roman" w:hAnsi="Times New Roman" w:cs="Times New Roman"/>
        </w:rPr>
        <w:t>,</w:t>
      </w:r>
      <w:r w:rsidR="00D14082">
        <w:rPr>
          <w:rFonts w:ascii="Times New Roman" w:hAnsi="Times New Roman" w:cs="Times New Roman"/>
        </w:rPr>
        <w:t xml:space="preserve"> </w:t>
      </w:r>
      <w:r w:rsidR="005221CE">
        <w:rPr>
          <w:rFonts w:ascii="Times New Roman" w:hAnsi="Times New Roman" w:cs="Times New Roman"/>
        </w:rPr>
        <w:t>d</w:t>
      </w:r>
      <w:r w:rsidR="00D14082" w:rsidRPr="00D14082">
        <w:rPr>
          <w:rFonts w:ascii="Times New Roman" w:hAnsi="Times New Roman" w:cs="Times New Roman"/>
        </w:rPr>
        <w:t>eep learning provides an effective way to learn features automatically</w:t>
      </w:r>
      <w:r w:rsidR="00D14082">
        <w:rPr>
          <w:rFonts w:ascii="Times New Roman" w:hAnsi="Times New Roman" w:cs="Times New Roman"/>
        </w:rPr>
        <w:t xml:space="preserve">, allowing to learn </w:t>
      </w:r>
      <w:r w:rsidR="00D14082" w:rsidRPr="00D14082">
        <w:rPr>
          <w:rFonts w:ascii="Times New Roman" w:hAnsi="Times New Roman" w:cs="Times New Roman"/>
        </w:rPr>
        <w:t>complex input-to-output functions directly from data, without depending on feature extract</w:t>
      </w:r>
      <w:r w:rsidR="00D14082">
        <w:rPr>
          <w:rFonts w:ascii="Times New Roman" w:hAnsi="Times New Roman" w:cs="Times New Roman"/>
        </w:rPr>
        <w:t>ors, which can be of great ben</w:t>
      </w:r>
      <w:r w:rsidR="00D14082" w:rsidRPr="00D14082">
        <w:rPr>
          <w:rFonts w:ascii="Times New Roman" w:hAnsi="Times New Roman" w:cs="Times New Roman"/>
        </w:rPr>
        <w:t>efit for industrial rotating machinery fault diagnosis</w:t>
      </w:r>
      <w:r>
        <w:rPr>
          <w:rFonts w:ascii="Times New Roman" w:hAnsi="Times New Roman" w:cs="Times New Roman"/>
        </w:rPr>
        <w:t xml:space="preserve">. </w:t>
      </w:r>
    </w:p>
    <w:p w14:paraId="5DA6984E" w14:textId="60D83F47" w:rsidR="00892839" w:rsidRDefault="006E20CA" w:rsidP="00D14082">
      <w:pPr>
        <w:spacing w:line="480" w:lineRule="auto"/>
        <w:jc w:val="both"/>
        <w:rPr>
          <w:rFonts w:ascii="Times New Roman" w:hAnsi="Times New Roman" w:cs="Times New Roman"/>
        </w:rPr>
      </w:pPr>
      <w:r w:rsidRPr="008A0D59">
        <w:rPr>
          <w:rFonts w:ascii="Times New Roman" w:hAnsi="Times New Roman" w:cs="Times New Roman"/>
        </w:rPr>
        <w:t>X</w:t>
      </w:r>
      <w:r>
        <w:rPr>
          <w:rFonts w:ascii="Times New Roman" w:hAnsi="Times New Roman" w:cs="Times New Roman"/>
        </w:rPr>
        <w:t>.</w:t>
      </w:r>
      <w:r w:rsidRPr="008A0D59">
        <w:rPr>
          <w:rFonts w:ascii="Times New Roman" w:hAnsi="Times New Roman" w:cs="Times New Roman"/>
        </w:rPr>
        <w:t xml:space="preserve"> Zhu</w:t>
      </w:r>
      <w:r>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easurement.2019.02.022","ISSN":"02632241","abstract":"Vibration failure is a common problem in most rotating machinery, and vibration fault diagnosis is an important means of ensuring stable equipment operation. The present work proposes a rotor vibration fault diagnosis approach that transforms multiple vibration signals into symmetrized dot pattern (SDP) images, and then identifies the SDP graphical feature characteristic of different vibration states using a convolutional neural network (CNN). SDP images reveal different vibration states in a simple and intuitive manner. In addition, a CNN can reliably and accurately identify vibration faults by extracting the feature information of SDP images adaptively through deep learning. The proposed approach is tested experimentally using a rotor vibration test bed, and the results obtained are compared to those obtained with an equivalent CNN-based image recognition approach using orbit plot images. The rotor fault diagnosis precision is improved from 92% to 96.5%.","author":[{"dropping-particle":"","family":"Zhu","given":"Xiaoxun","non-dropping-particle":"","parse-names":false,"suffix":""},{"dropping-particle":"","family":"Hou","given":"Dongnan","non-dropping-particle":"","parse-names":false,"suffix":""},{"dropping-particle":"","family":"Zhou","given":"Pei","non-dropping-particle":"","parse-names":false,"suffix":""},{"dropping-particle":"","family":"Han","given":"Zhonghe","non-dropping-particle":"","parse-names":false,"suffix":""},{"dropping-particle":"","family":"Yuan","given":"Yiming","non-dropping-particle":"","parse-names":false,"suffix":""},{"dropping-particle":"","family":"Zhou","given":"Weiwei","non-dropping-particle":"","parse-names":false,"suffix":""},{"dropping-particle":"","family":"Yin","given":"Qianqian","non-dropping-particle":"","parse-names":false,"suffix":""}],"container-title":"Measurement: Journal of the International Measurement Confederation","id":"ITEM-1","issued":{"date-parts":[["2019"]]},"page":"526-535","publisher":"Elsevier Ltd","title":"Rotor fault diagnosis using a convolutional neural network with symmetrized dot pattern images","type":"article-journal","volume":"138"},"uris":["http://www.mendeley.com/documents/?uuid=7875241a-e709-4e90-a185-c95339215f5d"]}],"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6E20CA">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r w:rsidRPr="00633239">
        <w:rPr>
          <w:rFonts w:ascii="Times New Roman" w:hAnsi="Times New Roman" w:cs="Times New Roman"/>
        </w:rPr>
        <w:t>propose</w:t>
      </w:r>
      <w:r>
        <w:rPr>
          <w:rFonts w:ascii="Times New Roman" w:hAnsi="Times New Roman" w:cs="Times New Roman"/>
        </w:rPr>
        <w:t>d</w:t>
      </w:r>
      <w:r w:rsidRPr="00633239">
        <w:rPr>
          <w:rFonts w:ascii="Times New Roman" w:hAnsi="Times New Roman" w:cs="Times New Roman"/>
        </w:rPr>
        <w:t xml:space="preserve"> a rotor vibration fault diagnosis approach that transforms multiple vibration signals into symmetrized dot pattern (SDP) images, and then identifies the SDP graphical feature characteristic of different vibration states using a convolutional neural network (CNN).</w:t>
      </w:r>
      <w:r w:rsidR="00892839" w:rsidRPr="00892839">
        <w:rPr>
          <w:rFonts w:ascii="Times New Roman" w:hAnsi="Times New Roman" w:cs="Times New Roman"/>
        </w:rPr>
        <w:t xml:space="preserve"> </w:t>
      </w:r>
      <w:r>
        <w:rPr>
          <w:rFonts w:ascii="Times New Roman" w:hAnsi="Times New Roman" w:cs="Times New Roman"/>
        </w:rPr>
        <w:t>S.</w:t>
      </w:r>
      <w:r w:rsidRPr="008360F9">
        <w:rPr>
          <w:rFonts w:ascii="Times New Roman" w:hAnsi="Times New Roman" w:cs="Times New Roman"/>
        </w:rPr>
        <w:t xml:space="preserve"> Ma</w:t>
      </w:r>
      <w:r>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ompind.2018.12.012","ISSN":"01663615","abstract":"For rotating machinery, early and accurate diagnosis of rotor and bearing component fault is of great significance. The classic fault diagnosis model includes two key modules, feature extraction and fault classification. In order to enhance the practicability, the deep learning models realize the end-to-end fault diagnosis by integrating this two modules, thus avoids the problems caused by the inadequate adaptability of manual designed features. However, considering the wide application scenario of fault diagnosis technology, the application scope of single deep model may have corresponding limitations. Accordingly, in this paper, an ensemble deep learning diagnosis method based on multi-objective optimization is proposed. The multi-objective optimization algorithm is used as the ensemble strategy in this method, the Convolution Residual Network (CRN), Deep Belief Network (DBN) and Deep Auto-Encoder (DAE) are weighted and integrated to realize the effective diagnosis of rotor and bearing faults for rotating machinery. The experimental results demonstrate the better adaptability of the proposed method compared to other single and ensemble deep models.","author":[{"dropping-particle":"","family":"Ma","given":"Sai","non-dropping-particle":"","parse-names":false,"suffix":""},{"dropping-particle":"","family":"Chu","given":"Fulei","non-dropping-particle":"","parse-names":false,"suffix":""}],"container-title":"Computers in Industry","id":"ITEM-1","issued":{"date-parts":[["2019","2","1"]]},"page":"143-152","publisher":"Elsevier B.V.","title":"Ensemble deep learning-based fault diagnosis of rotor bearing systems","type":"article-journal","volume":"105"},"uris":["http://www.mendeley.com/documents/?uuid=481098c9-1737-3ee9-9a03-7b7e3fc8bd6d"]}],"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6E20CA">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proposed </w:t>
      </w:r>
      <w:r w:rsidRPr="00EC0430">
        <w:rPr>
          <w:rFonts w:ascii="Times New Roman" w:hAnsi="Times New Roman" w:cs="Times New Roman"/>
        </w:rPr>
        <w:t xml:space="preserve">a novel ensemble learning method based on </w:t>
      </w:r>
      <w:r>
        <w:rPr>
          <w:rFonts w:ascii="Times New Roman" w:hAnsi="Times New Roman" w:cs="Times New Roman"/>
        </w:rPr>
        <w:t xml:space="preserve">a </w:t>
      </w:r>
      <w:r w:rsidRPr="00EC0430">
        <w:rPr>
          <w:rFonts w:ascii="Times New Roman" w:hAnsi="Times New Roman" w:cs="Times New Roman"/>
        </w:rPr>
        <w:t>combination of deep neural networks for intelligent</w:t>
      </w:r>
      <w:r>
        <w:rPr>
          <w:rFonts w:ascii="Times New Roman" w:hAnsi="Times New Roman" w:cs="Times New Roman"/>
        </w:rPr>
        <w:t xml:space="preserve"> </w:t>
      </w:r>
      <w:r w:rsidRPr="00EC0430">
        <w:rPr>
          <w:rFonts w:ascii="Times New Roman" w:hAnsi="Times New Roman" w:cs="Times New Roman"/>
        </w:rPr>
        <w:t xml:space="preserve">fault diagnosis of </w:t>
      </w:r>
      <w:r>
        <w:rPr>
          <w:rFonts w:ascii="Times New Roman" w:hAnsi="Times New Roman" w:cs="Times New Roman"/>
        </w:rPr>
        <w:t>R</w:t>
      </w:r>
      <w:r w:rsidRPr="00EC0430">
        <w:rPr>
          <w:rFonts w:ascii="Times New Roman" w:hAnsi="Times New Roman" w:cs="Times New Roman"/>
        </w:rPr>
        <w:t>otor and bearing fault</w:t>
      </w:r>
      <w:r>
        <w:rPr>
          <w:rFonts w:ascii="Times New Roman" w:hAnsi="Times New Roman" w:cs="Times New Roman"/>
        </w:rPr>
        <w:t xml:space="preserve"> as e</w:t>
      </w:r>
      <w:r w:rsidRPr="00FE2191">
        <w:rPr>
          <w:rFonts w:ascii="Times New Roman" w:hAnsi="Times New Roman" w:cs="Times New Roman"/>
        </w:rPr>
        <w:t>nsemble learning can make use of the advantages of each member</w:t>
      </w:r>
      <w:r w:rsidR="005221CE">
        <w:rPr>
          <w:rFonts w:ascii="Times New Roman" w:hAnsi="Times New Roman" w:cs="Times New Roman"/>
        </w:rPr>
        <w:t xml:space="preserve"> model and improve the </w:t>
      </w:r>
      <w:proofErr w:type="spellStart"/>
      <w:r w:rsidR="005221CE">
        <w:rPr>
          <w:rFonts w:ascii="Times New Roman" w:hAnsi="Times New Roman" w:cs="Times New Roman"/>
        </w:rPr>
        <w:t>generalis</w:t>
      </w:r>
      <w:r w:rsidRPr="00FE2191">
        <w:rPr>
          <w:rFonts w:ascii="Times New Roman" w:hAnsi="Times New Roman" w:cs="Times New Roman"/>
        </w:rPr>
        <w:t>ation</w:t>
      </w:r>
      <w:proofErr w:type="spellEnd"/>
      <w:r w:rsidRPr="00FE2191">
        <w:rPr>
          <w:rFonts w:ascii="Times New Roman" w:hAnsi="Times New Roman" w:cs="Times New Roman"/>
        </w:rPr>
        <w:t xml:space="preserve"> ability of the model ensemble.</w:t>
      </w:r>
      <w:r>
        <w:rPr>
          <w:rFonts w:ascii="Times New Roman" w:hAnsi="Times New Roman" w:cs="Times New Roman"/>
        </w:rPr>
        <w:t xml:space="preserve"> </w:t>
      </w:r>
    </w:p>
    <w:p w14:paraId="7DFB7732" w14:textId="21095E2C" w:rsidR="001F7A40" w:rsidRDefault="007406CC" w:rsidP="001F7A40">
      <w:pPr>
        <w:spacing w:line="480" w:lineRule="auto"/>
        <w:jc w:val="both"/>
        <w:rPr>
          <w:rFonts w:ascii="Times New Roman" w:hAnsi="Times New Roman" w:cs="Times New Roman"/>
        </w:rPr>
      </w:pPr>
      <w:r w:rsidRPr="00C04948">
        <w:rPr>
          <w:rFonts w:ascii="Times New Roman" w:hAnsi="Times New Roman" w:cs="Times New Roman"/>
        </w:rPr>
        <w:t>Z</w:t>
      </w:r>
      <w:r>
        <w:rPr>
          <w:rFonts w:ascii="Times New Roman" w:hAnsi="Times New Roman" w:cs="Times New Roman"/>
        </w:rPr>
        <w:t>.</w:t>
      </w:r>
      <w:r w:rsidRPr="00C04948">
        <w:rPr>
          <w:rFonts w:ascii="Times New Roman" w:hAnsi="Times New Roman" w:cs="Times New Roman"/>
        </w:rPr>
        <w:t xml:space="preserve"> Shi</w:t>
      </w:r>
      <w:r>
        <w:rPr>
          <w:rFonts w:ascii="Times New Roman" w:hAnsi="Times New Roman" w:cs="Times New Roman"/>
        </w:rPr>
        <w:t xml:space="preserve"> et al. </w:t>
      </w:r>
      <w:r>
        <w:rPr>
          <w:rFonts w:ascii="Times New Roman" w:hAnsi="Times New Roman" w:cs="Times New Roman"/>
        </w:rPr>
        <w:fldChar w:fldCharType="begin" w:fldLock="1"/>
      </w:r>
      <w:r w:rsidR="006E20CA">
        <w:rPr>
          <w:rFonts w:ascii="Times New Roman" w:hAnsi="Times New Roman" w:cs="Times New Roman"/>
        </w:rPr>
        <w:instrText>ADDIN CSL_CITATION {"citationItems":[{"id":"ITEM-1","itemData":{"DOI":"10.1088/1757-899X/686/1/012025","ISSN":"1757899X","abstract":"The role of steam turbine in generating set is very important. During the operation, the rotor state is monitored by high-frequency vibration sensor. With the rapid development of computer, sensor and communication technology, modern machinery and equipment is developing towards the direction of electromechanical integration, as a result of the monitoring equipment group of large scale and the required point, single point more high sampling frequency and data collection time span is long, so the monitoring data of exponential growth, mechanical equipment health monitoring field enter the era of \"big data\". The traditional method of turbine rotor fault diagnosis has encountered some difficult technical problems and bottlenecks. This paper first introduces the fault mechanism of turbine rotor. Then, the fault diagnosis methods of turbine rotor proposed by many scholars this year are analyzed, the fault characteristics of turbine rotor are summarized and the challenges are discussed, and the direction of further research is prospected.","author":[{"dropping-particle":"","family":"Shi","given":"Zhibiao","non-dropping-particle":"","parse-names":false,"suffix":""},{"dropping-particle":"","family":"Dong","given":"Wenzhuo","non-dropping-particle":"","parse-names":false,"suffix":""}],"container-title":"IOP Conference Series: Materials Science and Engineering","id":"ITEM-1","issue":"1","issued":{"date-parts":[["2019"]]},"title":"Analysis of Turbine Rotor Fault Diagnosis Method","type":"article-journal","volume":"686"},"uris":["http://www.mendeley.com/documents/?uuid=68e889ae-8847-442a-889a-5273a25b66f4"]}],"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006E20CA" w:rsidRPr="006E20CA">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t>
      </w:r>
      <w:r w:rsidRPr="00C04948">
        <w:rPr>
          <w:rFonts w:ascii="Times New Roman" w:hAnsi="Times New Roman" w:cs="Times New Roman"/>
        </w:rPr>
        <w:t>introduces the f</w:t>
      </w:r>
      <w:r>
        <w:rPr>
          <w:rFonts w:ascii="Times New Roman" w:hAnsi="Times New Roman" w:cs="Times New Roman"/>
        </w:rPr>
        <w:t xml:space="preserve">ault mechanism of the turbine rotor, then analyzed existing </w:t>
      </w:r>
      <w:r w:rsidRPr="00C04948">
        <w:rPr>
          <w:rFonts w:ascii="Times New Roman" w:hAnsi="Times New Roman" w:cs="Times New Roman"/>
        </w:rPr>
        <w:t>fault diagnosis methods</w:t>
      </w:r>
      <w:r>
        <w:rPr>
          <w:rFonts w:ascii="Times New Roman" w:hAnsi="Times New Roman" w:cs="Times New Roman"/>
        </w:rPr>
        <w:t xml:space="preserve"> </w:t>
      </w:r>
      <w:r w:rsidRPr="00C04948">
        <w:rPr>
          <w:rFonts w:ascii="Times New Roman" w:hAnsi="Times New Roman" w:cs="Times New Roman"/>
        </w:rPr>
        <w:t>f</w:t>
      </w:r>
      <w:r>
        <w:rPr>
          <w:rFonts w:ascii="Times New Roman" w:hAnsi="Times New Roman" w:cs="Times New Roman"/>
        </w:rPr>
        <w:t>or</w:t>
      </w:r>
      <w:r w:rsidRPr="00C04948">
        <w:rPr>
          <w:rFonts w:ascii="Times New Roman" w:hAnsi="Times New Roman" w:cs="Times New Roman"/>
        </w:rPr>
        <w:t xml:space="preserve"> turbine rotor</w:t>
      </w:r>
      <w:r>
        <w:rPr>
          <w:rFonts w:ascii="Times New Roman" w:hAnsi="Times New Roman" w:cs="Times New Roman"/>
        </w:rPr>
        <w:t xml:space="preserve"> such as ANN, SVM, CNN.</w:t>
      </w:r>
      <w:r w:rsidRPr="007406CC">
        <w:rPr>
          <w:rFonts w:ascii="Times New Roman" w:hAnsi="Times New Roman" w:cs="Times New Roman"/>
        </w:rPr>
        <w:t xml:space="preserve"> </w:t>
      </w:r>
      <w:r>
        <w:rPr>
          <w:rFonts w:ascii="Times New Roman" w:hAnsi="Times New Roman" w:cs="Times New Roman"/>
        </w:rPr>
        <w:t>Z.</w:t>
      </w:r>
      <w:r w:rsidRPr="00C04948">
        <w:rPr>
          <w:rFonts w:ascii="Times New Roman" w:hAnsi="Times New Roman" w:cs="Times New Roman"/>
        </w:rPr>
        <w:t xml:space="preserve"> </w:t>
      </w:r>
      <w:proofErr w:type="spellStart"/>
      <w:r w:rsidRPr="006055B1">
        <w:rPr>
          <w:rFonts w:ascii="Times New Roman" w:hAnsi="Times New Roman" w:cs="Times New Roman"/>
        </w:rPr>
        <w:t>Xiaoxun</w:t>
      </w:r>
      <w:proofErr w:type="spellEnd"/>
      <w:r>
        <w:rPr>
          <w:rFonts w:ascii="Times New Roman" w:hAnsi="Times New Roman" w:cs="Times New Roman"/>
        </w:rPr>
        <w:t xml:space="preserve"> et al. </w:t>
      </w:r>
      <w:r>
        <w:rPr>
          <w:rFonts w:ascii="Times New Roman" w:hAnsi="Times New Roman" w:cs="Times New Roman"/>
        </w:rPr>
        <w:fldChar w:fldCharType="begin" w:fldLock="1"/>
      </w:r>
      <w:r w:rsidR="006E20CA">
        <w:rPr>
          <w:rFonts w:ascii="Times New Roman" w:hAnsi="Times New Roman" w:cs="Times New Roman"/>
        </w:rPr>
        <w:instrText>ADDIN CSL_CITATION {"citationItems":[{"id":"ITEM-1","itemData":{"DOI":"10.1016/j.egypro.2019.01.208","ISSN":"18766102","abstract":"A vector convolutional neural network based on convolutional neural network was proposed to realize the recognition of one-dimensional vectors. Aiming at the lack of deep learning and subjectivity in rotor condition monitoring feature extraction, a feature extraction method for rotor condition monitoring based on vector convolutional neural network was proposed. The method can directly input the vibration signal into the network, extract features through the convolution layer and the sub-sampling layer, and finally realize the vibration signal identification through the output layer of the network. This method avoids the subjectivity of feature extraction, and the depth of the vibration signal is now learned. The feasibility of the method is verified by experimental research on the method.","author":[{"dropping-particle":"","family":"Xiaoxun","given":"Zhu","non-dropping-particle":"","parse-names":false,"suffix":""},{"dropping-particle":"","family":"Jianhong","given":"Zhao","non-dropping-particle":"","parse-names":false,"suffix":""},{"dropping-particle":"","family":"Dongnan","given":"Hou","non-dropping-particle":"","parse-names":false,"suffix":""},{"dropping-particle":"","family":"Zhonghe","given":"Han","non-dropping-particle":"","parse-names":false,"suffix":""}],"container-title":"Energy Procedia","id":"ITEM-1","issued":{"date-parts":[["2019","2","1"]]},"page":"6393-6398","publisher":"Elsevier Ltd","title":"Research on mechanical rotor condition monitoring based on VCNN","type":"paper-conference","volume":"158"},"uris":["http://www.mendeley.com/documents/?uuid=8952b9b7-9a76-3138-93e0-ab5216a11b13"]}],"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006E20CA" w:rsidRPr="006E20CA">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done </w:t>
      </w:r>
      <w:r w:rsidR="005221CE">
        <w:rPr>
          <w:rFonts w:ascii="Times New Roman" w:hAnsi="Times New Roman" w:cs="Times New Roman"/>
        </w:rPr>
        <w:t>r</w:t>
      </w:r>
      <w:r w:rsidRPr="00386C3B">
        <w:rPr>
          <w:rFonts w:ascii="Times New Roman" w:hAnsi="Times New Roman" w:cs="Times New Roman"/>
        </w:rPr>
        <w:t>esearch on mechanical rotor condition monitoring based on VCNN</w:t>
      </w:r>
      <w:r>
        <w:rPr>
          <w:rFonts w:ascii="Times New Roman" w:hAnsi="Times New Roman" w:cs="Times New Roman"/>
        </w:rPr>
        <w:t>, i.e. one-dimensional input vector.</w:t>
      </w:r>
      <w:r w:rsidR="001F7A40" w:rsidRPr="001F7A40">
        <w:rPr>
          <w:rFonts w:ascii="Times New Roman" w:hAnsi="Times New Roman" w:cs="Times New Roman"/>
        </w:rPr>
        <w:t xml:space="preserve"> </w:t>
      </w:r>
      <w:r w:rsidR="001F7A40" w:rsidRPr="00EB674E">
        <w:rPr>
          <w:rFonts w:ascii="Times New Roman" w:hAnsi="Times New Roman" w:cs="Times New Roman"/>
        </w:rPr>
        <w:t>F</w:t>
      </w:r>
      <w:r w:rsidR="001F7A40">
        <w:rPr>
          <w:rFonts w:ascii="Times New Roman" w:hAnsi="Times New Roman" w:cs="Times New Roman"/>
        </w:rPr>
        <w:t xml:space="preserve">. </w:t>
      </w:r>
      <w:r w:rsidR="001F7A40" w:rsidRPr="00EB674E">
        <w:rPr>
          <w:rFonts w:ascii="Times New Roman" w:hAnsi="Times New Roman" w:cs="Times New Roman"/>
        </w:rPr>
        <w:t>Abid</w:t>
      </w:r>
      <w:r w:rsidR="001F7A40">
        <w:rPr>
          <w:rFonts w:ascii="Times New Roman" w:hAnsi="Times New Roman" w:cs="Times New Roman"/>
        </w:rPr>
        <w:t xml:space="preserve"> et al. </w:t>
      </w:r>
      <w:r w:rsidR="001F7A40">
        <w:rPr>
          <w:rFonts w:ascii="Times New Roman" w:hAnsi="Times New Roman" w:cs="Times New Roman"/>
        </w:rPr>
        <w:fldChar w:fldCharType="begin" w:fldLock="1"/>
      </w:r>
      <w:r w:rsidR="006E20CA">
        <w:rPr>
          <w:rFonts w:ascii="Times New Roman" w:hAnsi="Times New Roman" w:cs="Times New Roman"/>
        </w:rPr>
        <w:instrText>ADDIN CSL_CITATION {"citationItems":[{"id":"ITEM-1","itemData":{"DOI":"10.1109/tim.2019.2932162","ISSN":"0018-9456","abstract":"In modern manufacturing processes, motivations for automatic Fault Diagnosis (FD) are increasingly growing as a result of the great trends toward achieving zero breakdowns. Induction Motors (IM) represent a critical part in most of the applications. Due to its high potential of automatic feature extraction, the Deep Learning (DL)-based FD of IM has recently been introduced, and has essentially emphasized on the diagnosis using the vibration analysis. However, this approach has not received considerable attention when using the current analysis, although it represents a cost-effective alternative. Moreover, the already implemented DL architectures are still suffering from lack of physical interpretability. In this paper, a new DL architecture called Deep-SincNet is implemented for a multi- FD task. The proposed end-to-end scheme automatically learns the fault features from the raw motor current and accordingly finalizes the FD process. A high accuracy for several separated and combined faults, a more physical interpretability, a high robustness against noisy environments and a significant gain in implementation cost prove the competitive performance of the proposed approach.","author":[{"dropping-particle":"Ben","family":"Abid","given":"Firas","non-dropping-particle":"","parse-names":false,"suffix":""},{"dropping-particle":"","family":"Sallem","given":"Marwen","non-dropping-particle":"","parse-names":false,"suffix":""},{"dropping-particle":"","family":"Braham","given":"Ahmed","non-dropping-particle":"","parse-names":false,"suffix":""}],"container-title":"IEEE Transactions on Instrumentation and Measurement","id":"ITEM-1","issue":"6","issued":{"date-parts":[["2019"]]},"page":"3506-3515","publisher":"IEEE","title":"Robust Interpretable Deep Learning for Intelligent Fault Diagnosis of Induction Motors","type":"article-journal","volume":"69"},"uris":["http://www.mendeley.com/documents/?uuid=7322c1c9-f8e3-4a1b-8b1d-b9131b3f1613"]}],"mendeley":{"formattedCitation":"[17]","plainTextFormattedCitation":"[17]","previouslyFormattedCitation":"[17]"},"properties":{"noteIndex":0},"schema":"https://github.com/citation-style-language/schema/raw/master/csl-citation.json"}</w:instrText>
      </w:r>
      <w:r w:rsidR="001F7A40">
        <w:rPr>
          <w:rFonts w:ascii="Times New Roman" w:hAnsi="Times New Roman" w:cs="Times New Roman"/>
        </w:rPr>
        <w:fldChar w:fldCharType="separate"/>
      </w:r>
      <w:r w:rsidR="006E20CA" w:rsidRPr="006E20CA">
        <w:rPr>
          <w:rFonts w:ascii="Times New Roman" w:hAnsi="Times New Roman" w:cs="Times New Roman"/>
          <w:noProof/>
        </w:rPr>
        <w:t>[17]</w:t>
      </w:r>
      <w:r w:rsidR="001F7A40">
        <w:rPr>
          <w:rFonts w:ascii="Times New Roman" w:hAnsi="Times New Roman" w:cs="Times New Roman"/>
        </w:rPr>
        <w:fldChar w:fldCharType="end"/>
      </w:r>
      <w:r w:rsidR="001F7A40">
        <w:rPr>
          <w:rFonts w:ascii="Times New Roman" w:hAnsi="Times New Roman" w:cs="Times New Roman"/>
        </w:rPr>
        <w:t xml:space="preserve"> proposed a new deep learning architecture called deep-</w:t>
      </w:r>
      <w:proofErr w:type="spellStart"/>
      <w:r w:rsidR="001F7A40">
        <w:rPr>
          <w:rFonts w:ascii="Times New Roman" w:hAnsi="Times New Roman" w:cs="Times New Roman"/>
        </w:rPr>
        <w:t>Sincnet</w:t>
      </w:r>
      <w:proofErr w:type="spellEnd"/>
      <w:r w:rsidR="001F7A40">
        <w:rPr>
          <w:rFonts w:ascii="Times New Roman" w:hAnsi="Times New Roman" w:cs="Times New Roman"/>
        </w:rPr>
        <w:t xml:space="preserve"> for fault diagnosis of induction motor, which automatically learns </w:t>
      </w:r>
      <w:r w:rsidR="001F7A40" w:rsidRPr="009F5D6C">
        <w:rPr>
          <w:rFonts w:ascii="Times New Roman" w:hAnsi="Times New Roman" w:cs="Times New Roman"/>
        </w:rPr>
        <w:t>fault features from the raw motor current and accordingly</w:t>
      </w:r>
      <w:r w:rsidR="001F7A40">
        <w:rPr>
          <w:rFonts w:ascii="Times New Roman" w:hAnsi="Times New Roman" w:cs="Times New Roman"/>
        </w:rPr>
        <w:t xml:space="preserve"> </w:t>
      </w:r>
      <w:r w:rsidR="001F7A40" w:rsidRPr="009F5D6C">
        <w:rPr>
          <w:rFonts w:ascii="Times New Roman" w:hAnsi="Times New Roman" w:cs="Times New Roman"/>
        </w:rPr>
        <w:t xml:space="preserve">finalizes the </w:t>
      </w:r>
      <w:r w:rsidR="001F7A40">
        <w:rPr>
          <w:rFonts w:ascii="Times New Roman" w:hAnsi="Times New Roman" w:cs="Times New Roman"/>
        </w:rPr>
        <w:t xml:space="preserve">fault diagnosis </w:t>
      </w:r>
      <w:r w:rsidR="001F7A40" w:rsidRPr="009F5D6C">
        <w:rPr>
          <w:rFonts w:ascii="Times New Roman" w:hAnsi="Times New Roman" w:cs="Times New Roman"/>
        </w:rPr>
        <w:t>process.</w:t>
      </w:r>
    </w:p>
    <w:p w14:paraId="795B05B7" w14:textId="3AE013E2" w:rsidR="006E20CA" w:rsidRDefault="001F7A40" w:rsidP="001F7A40">
      <w:pPr>
        <w:spacing w:line="480" w:lineRule="auto"/>
        <w:jc w:val="both"/>
        <w:rPr>
          <w:rFonts w:ascii="Times New Roman" w:hAnsi="Times New Roman" w:cs="Times New Roman"/>
        </w:rPr>
      </w:pPr>
      <w:r w:rsidRPr="00472286">
        <w:rPr>
          <w:rFonts w:ascii="Times New Roman" w:hAnsi="Times New Roman" w:cs="Times New Roman"/>
        </w:rPr>
        <w:t>N</w:t>
      </w:r>
      <w:r>
        <w:rPr>
          <w:rFonts w:ascii="Times New Roman" w:hAnsi="Times New Roman" w:cs="Times New Roman"/>
        </w:rPr>
        <w:t xml:space="preserve">. </w:t>
      </w:r>
      <w:proofErr w:type="spellStart"/>
      <w:r>
        <w:rPr>
          <w:rFonts w:ascii="Times New Roman" w:hAnsi="Times New Roman" w:cs="Times New Roman"/>
        </w:rPr>
        <w:t>Sonkul</w:t>
      </w:r>
      <w:proofErr w:type="spellEnd"/>
      <w:r>
        <w:rPr>
          <w:rFonts w:ascii="Times New Roman" w:hAnsi="Times New Roman" w:cs="Times New Roman"/>
        </w:rPr>
        <w:t xml:space="preserve"> et al. </w:t>
      </w:r>
      <w:r>
        <w:rPr>
          <w:rFonts w:ascii="Times New Roman" w:hAnsi="Times New Roman" w:cs="Times New Roman"/>
        </w:rPr>
        <w:fldChar w:fldCharType="begin" w:fldLock="1"/>
      </w:r>
      <w:r w:rsidR="006E20CA">
        <w:rPr>
          <w:rFonts w:ascii="Times New Roman" w:hAnsi="Times New Roman" w:cs="Times New Roman"/>
        </w:rPr>
        <w:instrText>ADDIN CSL_CITATION {"citationItems":[{"id":"ITEM-1","itemData":{"author":[{"dropping-particle":"","family":"Sonkul","given":"Nikhil","non-dropping-particle":"","parse-names":false,"suffix":""},{"dropping-particle":"","family":"Singh","given":"Jasdeep","non-dropping-particle":"","parse-names":false,"suffix":""},{"dropping-particle":"","family":"Vyas","given":"Nalinaksh S","non-dropping-particle":"","parse-names":false,"suffix":""},{"dropping-particle":"","family":"Sonkul","given":"Nikhil","non-dropping-particle":"","parse-names":false,"suffix":""},{"dropping-particle":"","family":"Singh","given":"Jasdeep","non-dropping-particle":"","parse-names":false,"suffix":""},{"dropping-particle":"","family":"Vyas","given":"Nalinaksh S","non-dropping-particle":"","parse-names":false,"suffix":""},{"dropping-particle":"","family":"Learning","given":"Deep","non-dropping-particle":"","parse-names":false,"suffix":""},{"dropping-particle":"","family":"Monitoring","given":"Condition","non-dropping-particle":"","parse-names":false,"suffix":""}],"id":"ITEM-1","issued":{"date-parts":[["2019"]]},"title":"Deep Learning Protocol for Condition Monitoring and Fault Identification in a Rotor-Bearing System from raw Time-Domain data","type":"article-journal"},"uris":["http://www.mendeley.com/documents/?uuid=7609b356-35c6-4fd5-8bb7-93c147774e8d"]}],"mendeley":{"formattedCitation":"[18]","plainTextFormattedCitation":"[18]","previouslyFormattedCitation":"[18]"},"properties":{"noteIndex":0},"schema":"https://github.com/citation-style-language/schema/raw/master/csl-citation.json"}</w:instrText>
      </w:r>
      <w:r>
        <w:rPr>
          <w:rFonts w:ascii="Times New Roman" w:hAnsi="Times New Roman" w:cs="Times New Roman"/>
        </w:rPr>
        <w:fldChar w:fldCharType="separate"/>
      </w:r>
      <w:r w:rsidR="006E20CA" w:rsidRPr="006E20CA">
        <w:rPr>
          <w:rFonts w:ascii="Times New Roman" w:hAnsi="Times New Roman" w:cs="Times New Roman"/>
          <w:noProof/>
        </w:rPr>
        <w:t>[18]</w:t>
      </w:r>
      <w:r>
        <w:rPr>
          <w:rFonts w:ascii="Times New Roman" w:hAnsi="Times New Roman" w:cs="Times New Roman"/>
        </w:rPr>
        <w:fldChar w:fldCharType="end"/>
      </w:r>
      <w:r w:rsidRPr="00472286">
        <w:rPr>
          <w:rFonts w:ascii="Times New Roman" w:hAnsi="Times New Roman" w:cs="Times New Roman"/>
        </w:rPr>
        <w:t xml:space="preserve"> eliminated </w:t>
      </w:r>
      <w:r>
        <w:rPr>
          <w:rFonts w:ascii="Times New Roman" w:hAnsi="Times New Roman" w:cs="Times New Roman"/>
        </w:rPr>
        <w:t xml:space="preserve">the </w:t>
      </w:r>
      <w:r w:rsidRPr="00472286">
        <w:rPr>
          <w:rFonts w:ascii="Times New Roman" w:hAnsi="Times New Roman" w:cs="Times New Roman"/>
        </w:rPr>
        <w:t xml:space="preserve">step of manual feature extraction and used </w:t>
      </w:r>
      <w:r>
        <w:rPr>
          <w:rFonts w:ascii="Times New Roman" w:hAnsi="Times New Roman" w:cs="Times New Roman"/>
        </w:rPr>
        <w:t>deep Learning CNN architecture</w:t>
      </w:r>
      <w:r w:rsidRPr="00DC53B9">
        <w:rPr>
          <w:rFonts w:ascii="Times New Roman" w:hAnsi="Times New Roman" w:cs="Times New Roman"/>
        </w:rPr>
        <w:t>, employing the analogy of an RGB image, to directly work upon the raw time-domain signals obtained from sensors on a rotor-bearing system.</w:t>
      </w:r>
      <w:r w:rsidRPr="001F7A40">
        <w:rPr>
          <w:rFonts w:ascii="Times New Roman" w:hAnsi="Times New Roman" w:cs="Times New Roman"/>
        </w:rPr>
        <w:t xml:space="preserve"> </w:t>
      </w:r>
      <w:r w:rsidRPr="00472286">
        <w:rPr>
          <w:rFonts w:ascii="Times New Roman" w:hAnsi="Times New Roman" w:cs="Times New Roman"/>
        </w:rPr>
        <w:t>H</w:t>
      </w:r>
      <w:r>
        <w:rPr>
          <w:rFonts w:ascii="Times New Roman" w:hAnsi="Times New Roman" w:cs="Times New Roman"/>
        </w:rPr>
        <w:t>.</w:t>
      </w:r>
      <w:r w:rsidRPr="00472286">
        <w:rPr>
          <w:rFonts w:ascii="Times New Roman" w:hAnsi="Times New Roman" w:cs="Times New Roman"/>
        </w:rPr>
        <w:t xml:space="preserve"> Wang</w:t>
      </w:r>
      <w:r>
        <w:rPr>
          <w:rFonts w:ascii="Times New Roman" w:hAnsi="Times New Roman" w:cs="Times New Roman"/>
        </w:rPr>
        <w:t xml:space="preserve"> </w:t>
      </w:r>
      <w:r>
        <w:rPr>
          <w:rFonts w:ascii="Times New Roman" w:hAnsi="Times New Roman" w:cs="Times New Roman"/>
        </w:rPr>
        <w:fldChar w:fldCharType="begin" w:fldLock="1"/>
      </w:r>
      <w:r w:rsidR="006E20CA">
        <w:rPr>
          <w:rFonts w:ascii="Times New Roman" w:hAnsi="Times New Roman" w:cs="Times New Roman"/>
        </w:rPr>
        <w:instrText>ADDIN CSL_CITATION {"citationItems":[{"id":"ITEM-1","itemData":{"DOI":"10.1016/j.compind.2018.12.013","ISSN":"01663615","abstract":"This paper proposed a novel fault recognition method for rotating machinery on the basis of multi-sensor data fusion and bottleneck layer optimized convolutional neural network (MB-CNN). A conversion method converting vibration signals from multiple sensors to images is proposed that can integrate information to get richer features than vibration signals from single sensor. By this method feature maps of different fault types can be obtained without tedious parameter adjustments. Based on the feature maps from multi-sensor data, a corresponding novel convolutional neural network is also constructed. The constructed network performs the bottleneck layers with an increased number of input features to avoid information lost. The data at the same time node can be fused by the convolutional kernels of which the size matches the number of sensors. Practical examples of diagnosis for the wind power test rig and the centrifugal pump test rig are given in order to verify the effectiveness of the proposed approaches, and prediction accuracy of 99.47% and 97.32% is obtained respectively. Otherwise, the performances of other conventional methods such as deep belief network (DBN), support vector machine (SVM) and artificial neural network (ANN) are evaluated for contrast with the proposed method. As shown in the results, the novel convolutional neural network obtains higher recognition accuracy and faster convergence speed.","author":[{"dropping-particle":"","family":"Wang","given":"Huaqing","non-dropping-particle":"","parse-names":false,"suffix":""},{"dropping-particle":"","family":"Li","given":"Shi","non-dropping-particle":"","parse-names":false,"suffix":""},{"dropping-particle":"","family":"Song","given":"Liuyang","non-dropping-particle":"","parse-names":false,"suffix":""},{"dropping-particle":"","family":"Cui","given":"Lingli","non-dropping-particle":"","parse-names":false,"suffix":""}],"container-title":"Computers in Industry","id":"ITEM-1","issued":{"date-parts":[["2019"]]},"page":"182-190","publisher":"Elsevier B.V.","title":"A novel convolutional neural network based fault recognition method via image fusion of multi-vibration-signals","type":"article-journal","volume":"105"},"uris":["http://www.mendeley.com/documents/?uuid=ff059002-cef6-45a7-a5e3-a62891455b4c"]}],"mendeley":{"formattedCitation":"[19]","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006E20CA" w:rsidRPr="006E20CA">
        <w:rPr>
          <w:rFonts w:ascii="Times New Roman" w:hAnsi="Times New Roman" w:cs="Times New Roman"/>
          <w:noProof/>
        </w:rPr>
        <w:t>[19]</w:t>
      </w:r>
      <w:r>
        <w:rPr>
          <w:rFonts w:ascii="Times New Roman" w:hAnsi="Times New Roman" w:cs="Times New Roman"/>
        </w:rPr>
        <w:fldChar w:fldCharType="end"/>
      </w:r>
      <w:r w:rsidRPr="00472286">
        <w:t xml:space="preserve"> </w:t>
      </w:r>
      <w:r w:rsidRPr="00217FB0">
        <w:rPr>
          <w:rFonts w:ascii="Times New Roman" w:hAnsi="Times New Roman" w:cs="Times New Roman"/>
        </w:rPr>
        <w:t xml:space="preserve">proposed a novel fault recognition method for rotating machinery on the basis of multi-sensor data fusion and bottleneck layer optimized convolutional neural network (MB-CNN). </w:t>
      </w:r>
    </w:p>
    <w:p w14:paraId="27F93C55" w14:textId="4C776C20" w:rsidR="00D14082" w:rsidRDefault="001F7A40" w:rsidP="00D14082">
      <w:pPr>
        <w:spacing w:line="480" w:lineRule="auto"/>
        <w:jc w:val="both"/>
        <w:rPr>
          <w:rFonts w:ascii="Times New Roman" w:hAnsi="Times New Roman" w:cs="Times New Roman"/>
        </w:rPr>
      </w:pPr>
      <w:r w:rsidRPr="005C5F5F">
        <w:rPr>
          <w:rFonts w:ascii="Times New Roman" w:hAnsi="Times New Roman" w:cs="Times New Roman"/>
        </w:rPr>
        <w:lastRenderedPageBreak/>
        <w:t>P</w:t>
      </w:r>
      <w:r>
        <w:rPr>
          <w:rFonts w:ascii="Times New Roman" w:hAnsi="Times New Roman" w:cs="Times New Roman"/>
        </w:rPr>
        <w:t xml:space="preserve">. </w:t>
      </w:r>
      <w:r w:rsidRPr="005C5F5F">
        <w:rPr>
          <w:rFonts w:ascii="Times New Roman" w:hAnsi="Times New Roman" w:cs="Times New Roman"/>
        </w:rPr>
        <w:t>Chattopadhyay</w:t>
      </w:r>
      <w:r>
        <w:rPr>
          <w:rFonts w:ascii="Times New Roman" w:hAnsi="Times New Roman" w:cs="Times New Roman"/>
        </w:rPr>
        <w:t xml:space="preserve"> et al. </w:t>
      </w:r>
      <w:r>
        <w:rPr>
          <w:rFonts w:ascii="Times New Roman" w:hAnsi="Times New Roman" w:cs="Times New Roman"/>
        </w:rPr>
        <w:fldChar w:fldCharType="begin" w:fldLock="1"/>
      </w:r>
      <w:r w:rsidR="006E20CA">
        <w:rPr>
          <w:rFonts w:ascii="Times New Roman" w:hAnsi="Times New Roman" w:cs="Times New Roman"/>
        </w:rPr>
        <w:instrText>ADDIN CSL_CITATION {"citationItems":[{"id":"ITEM-1","itemData":{"DOI":"10.1109/PHM-Chongqing.2018.00189","ISBN":"9781538653791","abstract":"Application of machine learning techniques in fault diagnosis of induction motor is gaining popularity over the years. However, major challenge is the selection of the handcrafted statistical features, which limit performance of the classifiers immensely. Deep learning, a feature representation based method opens up a new horizon, where feature descriptors are extracted from the raw signals. This paper has exploited merit of deep learning and reports a preliminary findings in motor fault detection using novel semi 2D Convolution Neural Networks. The experimental results of the proposed approach show 3-10% enhanced performance compared to the conventional feature engineering based methods. The computation is relatively faster than 2D Convolution Neural Networks and the generalization of the results is promising for real life applications.","author":[{"dropping-particle":"","family":"Chattopadhyay","given":"Paramita","non-dropping-particle":"","parse-names":false,"suffix":""},{"dropping-particle":"","family":"Saha","given":"Nilendu","non-dropping-particle":"","parse-names":false,"suffix":""},{"dropping-particle":"","family":"Delpha","given":"Claude","non-dropping-particle":"","parse-names":false,"suffix":""},{"dropping-particle":"","family":"Sil","given":"Jaya","non-dropping-particle":"","parse-names":false,"suffix":""}],"container-title":"Proceedings - 2018 Prognostics and System Health Management Conference, PHM-Chongqing 2018","id":"ITEM-1","issued":{"date-parts":[["2019"]]},"page":"1068-1073","publisher":"IEEE","title":"Deep Learning in Fault Diagnosis of Induction Motor Drives","type":"article-journal"},"uris":["http://www.mendeley.com/documents/?uuid=8b545915-3cbc-4a2f-8566-045ba1cbbddd"]}],"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006E20CA" w:rsidRPr="006E20CA">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used novel semi </w:t>
      </w:r>
      <w:r w:rsidRPr="00825C5D">
        <w:rPr>
          <w:rFonts w:ascii="Times New Roman" w:hAnsi="Times New Roman" w:cs="Times New Roman"/>
        </w:rPr>
        <w:t>2D convolution neural networks</w:t>
      </w:r>
      <w:r>
        <w:rPr>
          <w:rFonts w:ascii="Times New Roman" w:hAnsi="Times New Roman" w:cs="Times New Roman"/>
        </w:rPr>
        <w:t xml:space="preserve"> </w:t>
      </w:r>
      <w:r w:rsidRPr="00825C5D">
        <w:rPr>
          <w:rFonts w:ascii="Times New Roman" w:hAnsi="Times New Roman" w:cs="Times New Roman"/>
        </w:rPr>
        <w:t>in fault diagnosis of induction motor drives</w:t>
      </w:r>
      <w:r>
        <w:rPr>
          <w:rFonts w:ascii="Times New Roman" w:hAnsi="Times New Roman" w:cs="Times New Roman"/>
        </w:rPr>
        <w:t>. A.</w:t>
      </w:r>
      <w:r w:rsidRPr="00825C5D">
        <w:rPr>
          <w:rFonts w:ascii="Times New Roman" w:hAnsi="Times New Roman" w:cs="Times New Roman"/>
        </w:rPr>
        <w:t xml:space="preserve"> Nandi</w:t>
      </w:r>
      <w:r>
        <w:rPr>
          <w:rFonts w:ascii="Times New Roman" w:hAnsi="Times New Roman" w:cs="Times New Roman"/>
        </w:rPr>
        <w:t xml:space="preserve"> et al. </w:t>
      </w:r>
      <w:r>
        <w:rPr>
          <w:rFonts w:ascii="Times New Roman" w:hAnsi="Times New Roman" w:cs="Times New Roman"/>
        </w:rPr>
        <w:fldChar w:fldCharType="begin" w:fldLock="1"/>
      </w:r>
      <w:r w:rsidR="006E20CA">
        <w:rPr>
          <w:rFonts w:ascii="Times New Roman" w:hAnsi="Times New Roman" w:cs="Times New Roman"/>
        </w:rPr>
        <w:instrText>ADDIN CSL_CITATION {"citationItems":[{"id":"ITEM-1","itemData":{"DOI":"10.1109/UPCON47278.2019.8980279","ISBN":"9781728134550","abstract":"Accurate diagnosis of induction motor faults is important for reliable and safe operation of industrial processes. Majority of the faults which occur in induction motors are mainly diagnosed using motor current signature analysis. However, the accuracy of fault detection depends on selection of suitable features from motor current, the failure of which may result in incorrect interpretation. Considering the aforesaid fact, this paper presents an image processing aided deep learning framework for reliable diagnosis of induction motor faults, which eliminates the need of separate feature extraction stage. To this end, the motor current signals under different types of fault conditions were procured and were subsequently processed into frequency occurrence plots. The frequency occurrence image plots for different fault scenarios were finally used as inputs to a deep convolution neural network for the purpose of classification. Transfer learning technique was adopted to reduce the computation time of Convolution Neural Network and classification of motor faults was done at five different loading conditions. Four types of classification tasks have been addressed here and comprehensive analysis was done using a variety of CNN architectures. It has been observed that the proposed method returns a highest mean classification accuracy of 96.67% in segregating different types of faults which can be implemented in real-life for condition monitoring of induction motors.","author":[{"dropping-particle":"","family":"Nandi","given":"Arnab","non-dropping-particle":"","parse-names":false,"suffix":""},{"dropping-particle":"","family":"Biswas","given":"Souvik","non-dropping-particle":"","parse-names":false,"suffix":""},{"dropping-particle":"","family":"Samanta","given":"Kaniska","non-dropping-particle":"","parse-names":false,"suffix":""},{"dropping-particle":"","family":"Roy","given":"Sayanjit Singha","non-dropping-particle":"","parse-names":false,"suffix":""},{"dropping-particle":"","family":"Chatterjee","given":"Soumya","non-dropping-particle":"","parse-names":false,"suffix":""}],"container-title":"Proceedings - 2019 International Conference on Electrical, Electronics and Computer Engineering, UPCON 2019","id":"ITEM-1","issued":{"date-parts":[["2019"]]},"page":"1-4","title":"Diagnosis of Induction Motor Faults Using Frequency Occurrence Image Plots - A Deep Learning Approach","type":"article-journal"},"uris":["http://www.mendeley.com/documents/?uuid=b28648dc-8398-444f-81e5-9d720a065118"]}],"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006E20CA" w:rsidRPr="006E20CA">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made a diagnosis </w:t>
      </w:r>
      <w:r w:rsidRPr="00B5354B">
        <w:rPr>
          <w:rFonts w:ascii="Times New Roman" w:hAnsi="Times New Roman" w:cs="Times New Roman"/>
        </w:rPr>
        <w:t>of induction motor faults using frequency occurrence image plots</w:t>
      </w:r>
      <w:r>
        <w:rPr>
          <w:rFonts w:ascii="Times New Roman" w:hAnsi="Times New Roman" w:cs="Times New Roman"/>
        </w:rPr>
        <w:t xml:space="preserve"> using a deep learning approach.</w:t>
      </w:r>
      <w:r w:rsidR="006E20CA">
        <w:rPr>
          <w:rFonts w:ascii="Times New Roman" w:hAnsi="Times New Roman" w:cs="Times New Roman"/>
        </w:rPr>
        <w:t xml:space="preserve"> </w:t>
      </w:r>
      <w:r w:rsidR="003209D8" w:rsidRPr="003209D8">
        <w:rPr>
          <w:rFonts w:ascii="Times New Roman" w:hAnsi="Times New Roman" w:cs="Times New Roman"/>
        </w:rPr>
        <w:t>S</w:t>
      </w:r>
      <w:r w:rsidR="003209D8">
        <w:rPr>
          <w:rFonts w:ascii="Times New Roman" w:hAnsi="Times New Roman" w:cs="Times New Roman"/>
        </w:rPr>
        <w:t>.</w:t>
      </w:r>
      <w:r w:rsidR="003209D8" w:rsidRPr="003209D8">
        <w:rPr>
          <w:rFonts w:ascii="Times New Roman" w:hAnsi="Times New Roman" w:cs="Times New Roman"/>
        </w:rPr>
        <w:t xml:space="preserve"> K</w:t>
      </w:r>
      <w:r w:rsidR="003209D8">
        <w:rPr>
          <w:rFonts w:ascii="Times New Roman" w:hAnsi="Times New Roman" w:cs="Times New Roman"/>
        </w:rPr>
        <w:t>umar et al</w:t>
      </w:r>
      <w:r w:rsidR="00875BCC">
        <w:rPr>
          <w:rFonts w:ascii="Times New Roman" w:hAnsi="Times New Roman" w:cs="Times New Roman"/>
        </w:rPr>
        <w:t>.</w:t>
      </w:r>
      <w:r w:rsidR="003209D8">
        <w:rPr>
          <w:rFonts w:ascii="Times New Roman" w:hAnsi="Times New Roman" w:cs="Times New Roman"/>
        </w:rPr>
        <w:t xml:space="preserve"> </w:t>
      </w:r>
      <w:r w:rsidR="003209D8">
        <w:rPr>
          <w:rFonts w:ascii="Times New Roman" w:hAnsi="Times New Roman" w:cs="Times New Roman"/>
        </w:rPr>
        <w:fldChar w:fldCharType="begin" w:fldLock="1"/>
      </w:r>
      <w:r w:rsidR="006E20CA">
        <w:rPr>
          <w:rFonts w:ascii="Times New Roman" w:hAnsi="Times New Roman" w:cs="Times New Roman"/>
        </w:rPr>
        <w:instrText>ADDIN CSL_CITATION {"citationItems":[{"id":"ITEM-1","itemData":{"DOI":"10.1109/ACCESS.2019.2926527","ISSN":"21693536","abstract":"This paper presents condition monitoring aspects of induction motor, its present status with possible mitigation schemes and future maintenance challenges. The induction motors constitute the major portion of motors in domestic and industrial applications. These motors experience different types of failures and faults associated with insulation, bearing, stator, rotor, and eccentricity. As a matter of fact, these faults may subsequently enhance the probability of failures unless proper introspection is not accomplished. In order to reduce the failure time and operating cost, early detection is indispensable which necessitates condition-based approach on contrary to scheduled maintenance. The condition monitoring is a strong candidate to address the diagnosis of machinery failure problems and unreliability. In this context, a comprehensive analysis is reported in the literature with a focus on different methodologies being addressed for such objective. Utmost efforts are made to comprehensively analyze in the reported literature in a sequential manner citing the advantage and limitations in this paper. The authors hopefully described and illustrated the associated problems with possible mitigation in the context of condition monitoring which would be immensely helpful for future researchers working in these aspects and the future roadmap would be clearly reflected.","author":[{"dropping-particle":"","family":"Kumar","given":"Sanjay","non-dropping-particle":"","parse-names":false,"suffix":""},{"dropping-particle":"","family":"Mukherjee","given":"Debottam","non-dropping-particle":"","parse-names":false,"suffix":""},{"dropping-particle":"","family":"Guchhait","given":"Pabitra Kumar","non-dropping-particle":"","parse-names":false,"suffix":""},{"dropping-particle":"","family":"Banerjee","given":"Ramashis","non-dropping-particle":"","parse-names":false,"suffix":""},{"dropping-particle":"","family":"Srivastava","given":"Ankit Kumar","non-dropping-particle":"","parse-names":false,"suffix":""},{"dropping-particle":"","family":"Vishwakarma","given":"D. N.","non-dropping-particle":"","parse-names":false,"suffix":""},{"dropping-particle":"","family":"Saket","given":"R. K.","non-dropping-particle":"","parse-names":false,"suffix":""}],"container-title":"IEEE Access","id":"ITEM-1","issued":{"date-parts":[["2019"]]},"page":"90690-90704","publisher":"IEEE","title":"A Comprehensive Review of Condition Based Prognostic Maintenance (CBPM) for Induction Motor","type":"article-journal","volume":"7"},"uris":["http://www.mendeley.com/documents/?uuid=1c9133f8-c087-4041-bd66-3b38684a86f4"]}],"mendeley":{"formattedCitation":"[22]","plainTextFormattedCitation":"[22]","previouslyFormattedCitation":"[22]"},"properties":{"noteIndex":0},"schema":"https://github.com/citation-style-language/schema/raw/master/csl-citation.json"}</w:instrText>
      </w:r>
      <w:r w:rsidR="003209D8">
        <w:rPr>
          <w:rFonts w:ascii="Times New Roman" w:hAnsi="Times New Roman" w:cs="Times New Roman"/>
        </w:rPr>
        <w:fldChar w:fldCharType="separate"/>
      </w:r>
      <w:r w:rsidR="006E20CA" w:rsidRPr="006E20CA">
        <w:rPr>
          <w:rFonts w:ascii="Times New Roman" w:hAnsi="Times New Roman" w:cs="Times New Roman"/>
          <w:noProof/>
        </w:rPr>
        <w:t>[22]</w:t>
      </w:r>
      <w:r w:rsidR="003209D8">
        <w:rPr>
          <w:rFonts w:ascii="Times New Roman" w:hAnsi="Times New Roman" w:cs="Times New Roman"/>
        </w:rPr>
        <w:fldChar w:fldCharType="end"/>
      </w:r>
      <w:r w:rsidR="003209D8">
        <w:rPr>
          <w:rFonts w:ascii="Times New Roman" w:hAnsi="Times New Roman" w:cs="Times New Roman"/>
        </w:rPr>
        <w:t xml:space="preserve"> done</w:t>
      </w:r>
      <w:r w:rsidR="003209D8" w:rsidRPr="003209D8">
        <w:rPr>
          <w:rFonts w:ascii="Times New Roman" w:hAnsi="Times New Roman" w:cs="Times New Roman"/>
        </w:rPr>
        <w:t xml:space="preserve"> </w:t>
      </w:r>
      <w:r w:rsidR="00875BCC">
        <w:rPr>
          <w:rFonts w:ascii="Times New Roman" w:hAnsi="Times New Roman" w:cs="Times New Roman"/>
        </w:rPr>
        <w:t xml:space="preserve">a </w:t>
      </w:r>
      <w:r w:rsidR="003209D8" w:rsidRPr="003209D8">
        <w:rPr>
          <w:rFonts w:ascii="Times New Roman" w:hAnsi="Times New Roman" w:cs="Times New Roman"/>
        </w:rPr>
        <w:t>comprehensive review of condition</w:t>
      </w:r>
      <w:r w:rsidR="00875BCC">
        <w:rPr>
          <w:rFonts w:ascii="Times New Roman" w:hAnsi="Times New Roman" w:cs="Times New Roman"/>
        </w:rPr>
        <w:t>-</w:t>
      </w:r>
      <w:r w:rsidR="003209D8" w:rsidRPr="003209D8">
        <w:rPr>
          <w:rFonts w:ascii="Times New Roman" w:hAnsi="Times New Roman" w:cs="Times New Roman"/>
        </w:rPr>
        <w:t>based prognostic maintenance for induction motor</w:t>
      </w:r>
      <w:r w:rsidR="003209D8">
        <w:rPr>
          <w:rFonts w:ascii="Times New Roman" w:hAnsi="Times New Roman" w:cs="Times New Roman"/>
        </w:rPr>
        <w:t xml:space="preserve"> by studying various faults which</w:t>
      </w:r>
      <w:r w:rsidR="00D14082">
        <w:rPr>
          <w:rFonts w:ascii="Times New Roman" w:hAnsi="Times New Roman" w:cs="Times New Roman"/>
        </w:rPr>
        <w:t xml:space="preserve"> </w:t>
      </w:r>
      <w:r w:rsidR="003209D8">
        <w:rPr>
          <w:rFonts w:ascii="Times New Roman" w:hAnsi="Times New Roman" w:cs="Times New Roman"/>
        </w:rPr>
        <w:t>generally occurs in induction motors, a</w:t>
      </w:r>
      <w:r w:rsidR="001F5EFB">
        <w:rPr>
          <w:rFonts w:ascii="Times New Roman" w:hAnsi="Times New Roman" w:cs="Times New Roman"/>
        </w:rPr>
        <w:t>s well as</w:t>
      </w:r>
      <w:r w:rsidR="003209D8">
        <w:rPr>
          <w:rFonts w:ascii="Times New Roman" w:hAnsi="Times New Roman" w:cs="Times New Roman"/>
        </w:rPr>
        <w:t xml:space="preserve"> discussed </w:t>
      </w:r>
      <w:r w:rsidR="00FE2191">
        <w:rPr>
          <w:rFonts w:ascii="Times New Roman" w:hAnsi="Times New Roman" w:cs="Times New Roman"/>
        </w:rPr>
        <w:t>multiple</w:t>
      </w:r>
      <w:r w:rsidR="003209D8">
        <w:rPr>
          <w:rFonts w:ascii="Times New Roman" w:hAnsi="Times New Roman" w:cs="Times New Roman"/>
        </w:rPr>
        <w:t xml:space="preserve"> </w:t>
      </w:r>
      <w:r w:rsidR="00875BCC">
        <w:rPr>
          <w:rFonts w:ascii="Times New Roman" w:hAnsi="Times New Roman" w:cs="Times New Roman"/>
        </w:rPr>
        <w:t>methodologies</w:t>
      </w:r>
      <w:r w:rsidR="003209D8">
        <w:rPr>
          <w:rFonts w:ascii="Times New Roman" w:hAnsi="Times New Roman" w:cs="Times New Roman"/>
        </w:rPr>
        <w:t>.</w:t>
      </w:r>
    </w:p>
    <w:p w14:paraId="2DB20D53" w14:textId="360DA17C" w:rsidR="005E5457" w:rsidRDefault="006E20CA" w:rsidP="00304904">
      <w:pPr>
        <w:spacing w:line="480" w:lineRule="auto"/>
        <w:jc w:val="both"/>
        <w:rPr>
          <w:rFonts w:ascii="Times New Roman" w:hAnsi="Times New Roman" w:cs="Times New Roman"/>
        </w:rPr>
      </w:pPr>
      <w:r w:rsidRPr="00F74F6B">
        <w:rPr>
          <w:rFonts w:ascii="Times New Roman" w:hAnsi="Times New Roman" w:cs="Times New Roman"/>
        </w:rPr>
        <w:t>W</w:t>
      </w:r>
      <w:r>
        <w:rPr>
          <w:rFonts w:ascii="Times New Roman" w:hAnsi="Times New Roman" w:cs="Times New Roman"/>
        </w:rPr>
        <w:t xml:space="preserve">. </w:t>
      </w:r>
      <w:r w:rsidRPr="00F74F6B">
        <w:rPr>
          <w:rFonts w:ascii="Times New Roman" w:hAnsi="Times New Roman" w:cs="Times New Roman"/>
        </w:rPr>
        <w:t>Lee</w:t>
      </w:r>
      <w:r>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845-020-01578-x","ISSN":"15728145","abstract":"The application of cutting-edge technologies such as AI, smart sensors, and IoT in factories is revolutionizing the manufacturing industry. This emerging trend, so called smart manufacturing, is a collection of various technologies that support decision-making in real-time in the presence of changing conditions in manufacturing activities; this may advance manufacturing competitiveness and sustainability. As a factory becomes highly automated, physical asset management comes to be a critical part of an operational life-cycle. Maintenance is one area where the collection of technologies may be applied to enhance operational reliability using a machine condition monitoring system. Data-driven models have been extensively applied to machine condition data to build a fault detection system. Most existing studies on fault detection were developed under a fixed set of operating conditions and tested with data obtained from that set of conditions. Therefore, variability in a model’s performance from data obtained from different operating settings is not well reported. There have been limited studies considering changing operational conditions in a data-driven model. For practical applications, a model must identify a targeted fault under variable operational conditions. With this in mind, the goal of this paper is to study invariance of model to changing speed via a deep learning method, which can detect a mechanical imbalance, i.e., targeted fault, under varying speed settings. To study the speed invariance, experimental data obtained from a motor test-bed are processed, and time-series data and time–frequency data are applied to long short-term memory and convolutional neural network, respectively, to evaluate their performance.","author":[{"dropping-particle":"","family":"Lee","given":"Wo Jae","non-dropping-particle":"","parse-names":false,"suffix":""},{"dropping-particle":"","family":"Xia","given":"Kevin","non-dropping-particle":"","parse-names":false,"suffix":""},{"dropping-particle":"","family":"Denton","given":"Nancy L.","non-dropping-particle":"","parse-names":false,"suffix":""},{"dropping-particle":"","family":"Ribeiro","given":"Bruno","non-dropping-particle":"","parse-names":false,"suffix":""},{"dropping-particle":"","family":"Sutherland","given":"John W.","non-dropping-particle":"","parse-names":false,"suffix":""}],"container-title":"Journal of Intelligent Manufacturing","id":"ITEM-1","issue":"Kim 2019","issued":{"date-parts":[["2020"]]},"publisher":"Springer US","title":"Development of a speed invariant deep learning model with application to condition monitoring of rotating machinery","type":"article-journal"},"uris":["http://www.mendeley.com/documents/?uuid=abf8bf65-eee0-4c77-a352-0ce030f88a2a"]}],"mendeley":{"formattedCitation":"[23]","plainTextFormattedCitation":"[23]","previouslyFormattedCitation":"[24]"},"properties":{"noteIndex":0},"schema":"https://github.com/citation-style-language/schema/raw/master/csl-citation.json"}</w:instrText>
      </w:r>
      <w:r>
        <w:rPr>
          <w:rFonts w:ascii="Times New Roman" w:hAnsi="Times New Roman" w:cs="Times New Roman"/>
        </w:rPr>
        <w:fldChar w:fldCharType="separate"/>
      </w:r>
      <w:r w:rsidRPr="006E20CA">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proposed a deep learning-</w:t>
      </w:r>
      <w:r w:rsidRPr="008360F9">
        <w:rPr>
          <w:rFonts w:ascii="Times New Roman" w:hAnsi="Times New Roman" w:cs="Times New Roman"/>
        </w:rPr>
        <w:t>based method for condition monitoring of rotating machinery that is invariant to changes to rotational speed.</w:t>
      </w:r>
      <w:r w:rsidRPr="008360F9">
        <w:t xml:space="preserve"> </w:t>
      </w:r>
      <w:r w:rsidRPr="008360F9">
        <w:rPr>
          <w:rFonts w:ascii="Times New Roman" w:hAnsi="Times New Roman" w:cs="Times New Roman"/>
        </w:rPr>
        <w:t xml:space="preserve">The condition data were processed to extract features, </w:t>
      </w:r>
      <w:r>
        <w:rPr>
          <w:rFonts w:ascii="Times New Roman" w:hAnsi="Times New Roman" w:cs="Times New Roman"/>
        </w:rPr>
        <w:t>for better representation of</w:t>
      </w:r>
      <w:r w:rsidRPr="008360F9">
        <w:rPr>
          <w:rFonts w:ascii="Times New Roman" w:hAnsi="Times New Roman" w:cs="Times New Roman"/>
        </w:rPr>
        <w:t xml:space="preserve"> the RPM invariance in a model, and were applied to train and test the proposed </w:t>
      </w:r>
      <w:r>
        <w:rPr>
          <w:rFonts w:ascii="Times New Roman" w:hAnsi="Times New Roman" w:cs="Times New Roman"/>
        </w:rPr>
        <w:t>deep learning</w:t>
      </w:r>
      <w:r w:rsidRPr="008360F9">
        <w:rPr>
          <w:rFonts w:ascii="Times New Roman" w:hAnsi="Times New Roman" w:cs="Times New Roman"/>
        </w:rPr>
        <w:t xml:space="preserve"> architectures.</w:t>
      </w:r>
      <w:r>
        <w:rPr>
          <w:rFonts w:ascii="Times New Roman" w:hAnsi="Times New Roman" w:cs="Times New Roman"/>
        </w:rPr>
        <w:t xml:space="preserve"> </w:t>
      </w:r>
      <w:r w:rsidR="00380E6F" w:rsidRPr="00380E6F">
        <w:rPr>
          <w:rFonts w:ascii="Times New Roman" w:hAnsi="Times New Roman" w:cs="Times New Roman"/>
        </w:rPr>
        <w:t>D</w:t>
      </w:r>
      <w:r w:rsidR="00380E6F">
        <w:rPr>
          <w:rFonts w:ascii="Times New Roman" w:hAnsi="Times New Roman" w:cs="Times New Roman"/>
        </w:rPr>
        <w:t xml:space="preserve">. </w:t>
      </w:r>
      <w:r w:rsidR="00380E6F" w:rsidRPr="00380E6F">
        <w:rPr>
          <w:rFonts w:ascii="Times New Roman" w:hAnsi="Times New Roman" w:cs="Times New Roman"/>
        </w:rPr>
        <w:t>Alves</w:t>
      </w:r>
      <w:r w:rsidR="00380E6F">
        <w:rPr>
          <w:rFonts w:ascii="Times New Roman" w:hAnsi="Times New Roman" w:cs="Times New Roman"/>
        </w:rPr>
        <w:t xml:space="preserve"> et al. </w:t>
      </w:r>
      <w:r w:rsidR="00380E6F">
        <w:rPr>
          <w:rFonts w:ascii="Times New Roman" w:hAnsi="Times New Roman" w:cs="Times New Roman"/>
        </w:rPr>
        <w:fldChar w:fldCharType="begin" w:fldLock="1"/>
      </w:r>
      <w:r>
        <w:rPr>
          <w:rFonts w:ascii="Times New Roman" w:hAnsi="Times New Roman" w:cs="Times New Roman"/>
        </w:rPr>
        <w:instrText>ADDIN CSL_CITATION {"citationItems":[{"id":"ITEM-1","itemData":{"DOI":"10.1016/j.mechmachtheory.2020.103835","ISSN":"0094114X","abstract":"Bearings play a crucial role in machine longevity and is, at the same time, one of the most critical sources of failure in rotor dynamics. Particularly for journal bearings, it is not completely understood how specific damages may influence the response of the rotating system. Consequently, the identification of hydrodynamic bearing faults is challenging. Most of the literature relies on large amounts of training data collections from physical experiments or from the field, which are high in cost. This paper offers a deep learning approach to identify ovalization faults aiming to develop condition monitoring model-based strategies applied to hydrodynamic journal bearings. Therefore, a numerical model was developed to simulate the ovalization fault conditions in order to build training datasets. Afterwards, a deep convolutional neural network algorithm was trained with the generated datasets and used to predict the faults conditions. Finally, the identification performance was evaluated statistically regarding the true-positive identification by both probability density function and subjective logic. The classification accuracy showed promising results for training the machine learning algorithms with simulated data.","author":[{"dropping-particle":"","family":"Alves","given":"Diogo Stuani","non-dropping-particle":"","parse-names":false,"suffix":""},{"dropping-particle":"","family":"Daniel","given":"Gregory Bregion","non-dropping-particle":"","parse-names":false,"suffix":""},{"dropping-particle":"de","family":"Castro","given":"Helio Fiori","non-dropping-particle":"","parse-names":false,"suffix":""},{"dropping-particle":"","family":"Machado","given":"Tiago Henrique","non-dropping-particle":"","parse-names":false,"suffix":""},{"dropping-particle":"","family":"Cavalca","given":"Katia Lucchesi","non-dropping-particle":"","parse-names":false,"suffix":""},{"dropping-particle":"","family":"Gecgel","given":"Ozhan","non-dropping-particle":"","parse-names":false,"suffix":""},{"dropping-particle":"","family":"Dias","given":"João Paulo","non-dropping-particle":"","parse-names":false,"suffix":""},{"dropping-particle":"","family":"Ekwaro-Osire","given":"Stephen","non-dropping-particle":"","parse-names":false,"suffix":""}],"container-title":"Mechanism and Machine Theory","id":"ITEM-1","issued":{"date-parts":[["2020"]]},"page":"103835","publisher":"Elsevier Ltd","title":"Uncertainty quantification in deep convolutional neural network diagnostics of journal bearings with ovalization fault","type":"article-journal","volume":"149"},"uris":["http://www.mendeley.com/documents/?uuid=fc7986b3-cd58-453a-b580-c496822f2d43"]}],"mendeley":{"formattedCitation":"[24]","plainTextFormattedCitation":"[24]","previouslyFormattedCitation":"[23]"},"properties":{"noteIndex":0},"schema":"https://github.com/citation-style-language/schema/raw/master/csl-citation.json"}</w:instrText>
      </w:r>
      <w:r w:rsidR="00380E6F">
        <w:rPr>
          <w:rFonts w:ascii="Times New Roman" w:hAnsi="Times New Roman" w:cs="Times New Roman"/>
        </w:rPr>
        <w:fldChar w:fldCharType="separate"/>
      </w:r>
      <w:r w:rsidRPr="006E20CA">
        <w:rPr>
          <w:rFonts w:ascii="Times New Roman" w:hAnsi="Times New Roman" w:cs="Times New Roman"/>
          <w:noProof/>
        </w:rPr>
        <w:t>[24]</w:t>
      </w:r>
      <w:r w:rsidR="00380E6F">
        <w:rPr>
          <w:rFonts w:ascii="Times New Roman" w:hAnsi="Times New Roman" w:cs="Times New Roman"/>
        </w:rPr>
        <w:fldChar w:fldCharType="end"/>
      </w:r>
      <w:r w:rsidR="00380E6F">
        <w:rPr>
          <w:rFonts w:ascii="Times New Roman" w:hAnsi="Times New Roman" w:cs="Times New Roman"/>
        </w:rPr>
        <w:t xml:space="preserve"> used a deep learning ap</w:t>
      </w:r>
      <w:r w:rsidR="00380E6F" w:rsidRPr="00380E6F">
        <w:rPr>
          <w:rFonts w:ascii="Times New Roman" w:hAnsi="Times New Roman" w:cs="Times New Roman"/>
        </w:rPr>
        <w:t xml:space="preserve">proach to identify </w:t>
      </w:r>
      <w:proofErr w:type="spellStart"/>
      <w:r w:rsidR="00380E6F" w:rsidRPr="00380E6F">
        <w:rPr>
          <w:rFonts w:ascii="Times New Roman" w:hAnsi="Times New Roman" w:cs="Times New Roman"/>
        </w:rPr>
        <w:t>ovalization</w:t>
      </w:r>
      <w:proofErr w:type="spellEnd"/>
      <w:r w:rsidR="00380E6F" w:rsidRPr="00380E6F">
        <w:rPr>
          <w:rFonts w:ascii="Times New Roman" w:hAnsi="Times New Roman" w:cs="Times New Roman"/>
        </w:rPr>
        <w:t xml:space="preserve"> faults aiming to develop condition monitoring model-based strategies applied to hydrodynamic journal bearings.</w:t>
      </w:r>
      <w:r w:rsidR="00380E6F">
        <w:rPr>
          <w:rFonts w:ascii="Times New Roman" w:hAnsi="Times New Roman" w:cs="Times New Roman"/>
        </w:rPr>
        <w:t xml:space="preserve"> They developed a numerical model to simulated </w:t>
      </w:r>
      <w:proofErr w:type="spellStart"/>
      <w:r w:rsidR="00380E6F">
        <w:rPr>
          <w:rFonts w:ascii="Times New Roman" w:hAnsi="Times New Roman" w:cs="Times New Roman"/>
        </w:rPr>
        <w:t>ovalizaion</w:t>
      </w:r>
      <w:proofErr w:type="spellEnd"/>
      <w:r w:rsidR="00380E6F">
        <w:rPr>
          <w:rFonts w:ascii="Times New Roman" w:hAnsi="Times New Roman" w:cs="Times New Roman"/>
        </w:rPr>
        <w:t xml:space="preserve"> fault conditions to gather data for training </w:t>
      </w:r>
      <w:r w:rsidR="000049B8">
        <w:rPr>
          <w:rFonts w:ascii="Times New Roman" w:hAnsi="Times New Roman" w:cs="Times New Roman"/>
        </w:rPr>
        <w:t xml:space="preserve">the </w:t>
      </w:r>
      <w:r w:rsidR="00380E6F">
        <w:rPr>
          <w:rFonts w:ascii="Times New Roman" w:hAnsi="Times New Roman" w:cs="Times New Roman"/>
        </w:rPr>
        <w:t>deep convolutional neural network</w:t>
      </w:r>
      <w:r w:rsidR="005C5F5F">
        <w:rPr>
          <w:rFonts w:ascii="Times New Roman" w:hAnsi="Times New Roman" w:cs="Times New Roman"/>
        </w:rPr>
        <w:t>.</w:t>
      </w:r>
      <w:r w:rsidR="00380E6F">
        <w:rPr>
          <w:rFonts w:ascii="Times New Roman" w:hAnsi="Times New Roman" w:cs="Times New Roman"/>
        </w:rPr>
        <w:t xml:space="preserve"> </w:t>
      </w:r>
      <w:r w:rsidR="009F5D6C" w:rsidRPr="009F5D6C">
        <w:rPr>
          <w:rFonts w:ascii="Times New Roman" w:hAnsi="Times New Roman" w:cs="Times New Roman"/>
        </w:rPr>
        <w:t>W</w:t>
      </w:r>
      <w:r w:rsidR="009F5D6C">
        <w:rPr>
          <w:rFonts w:ascii="Times New Roman" w:hAnsi="Times New Roman" w:cs="Times New Roman"/>
        </w:rPr>
        <w:t xml:space="preserve">. </w:t>
      </w:r>
      <w:r w:rsidR="009F5D6C" w:rsidRPr="009F5D6C">
        <w:rPr>
          <w:rFonts w:ascii="Times New Roman" w:hAnsi="Times New Roman" w:cs="Times New Roman"/>
        </w:rPr>
        <w:t>Lee</w:t>
      </w:r>
      <w:r w:rsidR="009F5D6C">
        <w:rPr>
          <w:rFonts w:ascii="Times New Roman" w:hAnsi="Times New Roman" w:cs="Times New Roman"/>
        </w:rPr>
        <w:t xml:space="preserve"> et al. </w:t>
      </w:r>
      <w:r w:rsidR="009F5D6C">
        <w:rPr>
          <w:rFonts w:ascii="Times New Roman" w:hAnsi="Times New Roman" w:cs="Times New Roman"/>
        </w:rPr>
        <w:fldChar w:fldCharType="begin" w:fldLock="1"/>
      </w:r>
      <w:r w:rsidR="001F7A40">
        <w:rPr>
          <w:rFonts w:ascii="Times New Roman" w:hAnsi="Times New Roman" w:cs="Times New Roman"/>
        </w:rPr>
        <w:instrText>ADDIN CSL_CITATION {"citationItems":[{"id":"ITEM-1","itemData":{"DOI":"10.1007/s00170-019-04563-8","ISSN":"14333015","abstract":"In a highly automated manufacturing plant, the reliability of manufacturing equipment is critical for normal operation. A sudden machine breakdown can bring unexpected downtime, shorter lifespan of equipment, and lower operational efficiency. Breakdowns can lead to defective parts and consume extra energy—issues that are undesirable from an environmental standpoint—and also erode productivity and increase costs. To improve machine tool reliability, a machine may be continuously monitored to track its health condition. Monitoring a machine often provides large amounts of data that must be processed to distill useful information. Electric motors are found in many pieces of common manufacturing equipment. Deep learning methods can be combined with data collected on motors, e.g., acceleration time-frequency data, to identify motor condition. In this paper, three state-of-the-art deep learning architectures are evaluated for their ability to effectively monitor motor condition. Experiments are performed on a lab-scale motor test bed to secure condition data for several common motor faults. Tri-axial acceleration data are collected and converted into 2D images (spectrograms) using the power spectral density function. Some of these experiments are used to tune the deep learning algorithms, and others are used to test the proposed monitoring methods. The relative performances of the architectures are assessed, and it is demonstrated that the use of time-frequency images within a deep learning context can efficiently handle large amounts of data and effectively monitor the motor condition.","author":[{"dropping-particle":"","family":"Lee","given":"Wo Jae","non-dropping-particle":"","parse-names":false,"suffix":""},{"dropping-particle":"","family":"Wu","given":"Haiyue","non-dropping-particle":"","parse-names":false,"suffix":""},{"dropping-particle":"","family":"Huang","given":"Aihua","non-dropping-particle":"","parse-names":false,"suffix":""},{"dropping-particle":"","family":"Sutherland","given":"John W.","non-dropping-particle":"","parse-names":false,"suffix":""}],"container-title":"International Journal of Advanced Manufacturing Technology","id":"ITEM-1","issue":"3-4","issued":{"date-parts":[["2020"]]},"page":"803-816","publisher":"The International Journal of Advanced Manufacturing Technology","title":"Learning via acceleration spectrograms of a DC motor system with application to condition monitoring","type":"article-journal","volume":"106"},"uris":["http://www.mendeley.com/documents/?uuid=79fb2255-e20a-4e47-ab3e-206247863389"]}],"mendeley":{"formattedCitation":"[25]","plainTextFormattedCitation":"[25]","previouslyFormattedCitation":"[25]"},"properties":{"noteIndex":0},"schema":"https://github.com/citation-style-language/schema/raw/master/csl-citation.json"}</w:instrText>
      </w:r>
      <w:r w:rsidR="009F5D6C">
        <w:rPr>
          <w:rFonts w:ascii="Times New Roman" w:hAnsi="Times New Roman" w:cs="Times New Roman"/>
        </w:rPr>
        <w:fldChar w:fldCharType="separate"/>
      </w:r>
      <w:r w:rsidR="001F7A40" w:rsidRPr="001F7A40">
        <w:rPr>
          <w:rFonts w:ascii="Times New Roman" w:hAnsi="Times New Roman" w:cs="Times New Roman"/>
          <w:noProof/>
        </w:rPr>
        <w:t>[25]</w:t>
      </w:r>
      <w:r w:rsidR="009F5D6C">
        <w:rPr>
          <w:rFonts w:ascii="Times New Roman" w:hAnsi="Times New Roman" w:cs="Times New Roman"/>
        </w:rPr>
        <w:fldChar w:fldCharType="end"/>
      </w:r>
      <w:r w:rsidR="00463591">
        <w:rPr>
          <w:rFonts w:ascii="Times New Roman" w:hAnsi="Times New Roman" w:cs="Times New Roman"/>
        </w:rPr>
        <w:t xml:space="preserve"> used 2D </w:t>
      </w:r>
      <w:r w:rsidR="00463591" w:rsidRPr="00463591">
        <w:rPr>
          <w:rFonts w:ascii="Times New Roman" w:hAnsi="Times New Roman" w:cs="Times New Roman"/>
        </w:rPr>
        <w:t>acceleration time-frequency images (spectrograms) to</w:t>
      </w:r>
      <w:r w:rsidR="00463591">
        <w:rPr>
          <w:rFonts w:ascii="Times New Roman" w:hAnsi="Times New Roman" w:cs="Times New Roman"/>
        </w:rPr>
        <w:t xml:space="preserve"> train</w:t>
      </w:r>
      <w:r w:rsidR="00463591" w:rsidRPr="00463591">
        <w:rPr>
          <w:rFonts w:ascii="Times New Roman" w:hAnsi="Times New Roman" w:cs="Times New Roman"/>
        </w:rPr>
        <w:t xml:space="preserve"> CNNs, which </w:t>
      </w:r>
      <w:r w:rsidR="00463591">
        <w:rPr>
          <w:rFonts w:ascii="Times New Roman" w:hAnsi="Times New Roman" w:cs="Times New Roman"/>
        </w:rPr>
        <w:t>w</w:t>
      </w:r>
      <w:r w:rsidR="00C21753">
        <w:rPr>
          <w:rFonts w:ascii="Times New Roman" w:hAnsi="Times New Roman" w:cs="Times New Roman"/>
        </w:rPr>
        <w:t>ere</w:t>
      </w:r>
      <w:r w:rsidR="00463591" w:rsidRPr="00463591">
        <w:rPr>
          <w:rFonts w:ascii="Times New Roman" w:hAnsi="Times New Roman" w:cs="Times New Roman"/>
        </w:rPr>
        <w:t xml:space="preserve"> used </w:t>
      </w:r>
      <w:r w:rsidR="00463591">
        <w:rPr>
          <w:rFonts w:ascii="Times New Roman" w:hAnsi="Times New Roman" w:cs="Times New Roman"/>
        </w:rPr>
        <w:t xml:space="preserve">to </w:t>
      </w:r>
      <w:r w:rsidR="00463591" w:rsidRPr="00463591">
        <w:rPr>
          <w:rFonts w:ascii="Times New Roman" w:hAnsi="Times New Roman" w:cs="Times New Roman"/>
        </w:rPr>
        <w:t>classify various</w:t>
      </w:r>
      <w:r w:rsidR="00463591">
        <w:rPr>
          <w:rFonts w:ascii="Times New Roman" w:hAnsi="Times New Roman" w:cs="Times New Roman"/>
        </w:rPr>
        <w:t xml:space="preserve"> DC</w:t>
      </w:r>
      <w:r w:rsidR="00463591" w:rsidRPr="00463591">
        <w:rPr>
          <w:rFonts w:ascii="Times New Roman" w:hAnsi="Times New Roman" w:cs="Times New Roman"/>
        </w:rPr>
        <w:t xml:space="preserve"> motor </w:t>
      </w:r>
      <w:r w:rsidR="00463591">
        <w:rPr>
          <w:rFonts w:ascii="Times New Roman" w:hAnsi="Times New Roman" w:cs="Times New Roman"/>
        </w:rPr>
        <w:t xml:space="preserve">faults, as </w:t>
      </w:r>
      <w:r w:rsidR="00FF45ED">
        <w:rPr>
          <w:rFonts w:ascii="Times New Roman" w:hAnsi="Times New Roman" w:cs="Times New Roman"/>
        </w:rPr>
        <w:t xml:space="preserve">an </w:t>
      </w:r>
      <w:r w:rsidR="00463591" w:rsidRPr="00463591">
        <w:rPr>
          <w:rFonts w:ascii="Times New Roman" w:hAnsi="Times New Roman" w:cs="Times New Roman"/>
        </w:rPr>
        <w:t>application to condition monitoring.</w:t>
      </w:r>
    </w:p>
    <w:p w14:paraId="3597E1DB" w14:textId="23C001D1" w:rsidR="007C5ED1" w:rsidRDefault="00FF45ED" w:rsidP="00D14082">
      <w:pPr>
        <w:spacing w:line="480" w:lineRule="auto"/>
        <w:jc w:val="both"/>
        <w:rPr>
          <w:rFonts w:ascii="Times New Roman" w:hAnsi="Times New Roman" w:cs="Times New Roman"/>
        </w:rPr>
      </w:pPr>
      <w:r>
        <w:rPr>
          <w:rFonts w:ascii="Times New Roman" w:hAnsi="Times New Roman" w:cs="Times New Roman"/>
        </w:rPr>
        <w:t>Rotor condition monitoring can be broadly divided into two parts based on the nature of faults</w:t>
      </w:r>
      <w:r w:rsidR="005221CE">
        <w:rPr>
          <w:rFonts w:ascii="Times New Roman" w:hAnsi="Times New Roman" w:cs="Times New Roman"/>
        </w:rPr>
        <w:t>,</w:t>
      </w:r>
      <w:r>
        <w:rPr>
          <w:rFonts w:ascii="Times New Roman" w:hAnsi="Times New Roman" w:cs="Times New Roman"/>
        </w:rPr>
        <w:t xml:space="preserve"> that is a) distinct faults (Single label), b) combin</w:t>
      </w:r>
      <w:r w:rsidR="005221CE">
        <w:rPr>
          <w:rFonts w:ascii="Times New Roman" w:hAnsi="Times New Roman" w:cs="Times New Roman"/>
        </w:rPr>
        <w:t>ation of distinct faults (</w:t>
      </w:r>
      <w:proofErr w:type="gramStart"/>
      <w:r w:rsidR="005221CE">
        <w:rPr>
          <w:rFonts w:ascii="Times New Roman" w:hAnsi="Times New Roman" w:cs="Times New Roman"/>
        </w:rPr>
        <w:t>Multi</w:t>
      </w:r>
      <w:r w:rsidR="00945F14">
        <w:rPr>
          <w:rFonts w:ascii="Times New Roman" w:hAnsi="Times New Roman" w:cs="Times New Roman"/>
        </w:rPr>
        <w:t>-</w:t>
      </w:r>
      <w:r>
        <w:rPr>
          <w:rFonts w:ascii="Times New Roman" w:hAnsi="Times New Roman" w:cs="Times New Roman"/>
        </w:rPr>
        <w:t>label</w:t>
      </w:r>
      <w:proofErr w:type="gramEnd"/>
      <w:r>
        <w:rPr>
          <w:rFonts w:ascii="Times New Roman" w:hAnsi="Times New Roman" w:cs="Times New Roman"/>
        </w:rPr>
        <w:t>). Most of the existing literature, as discussed above, focus diagnosis of Single la</w:t>
      </w:r>
      <w:r w:rsidR="005221CE">
        <w:rPr>
          <w:rFonts w:ascii="Times New Roman" w:hAnsi="Times New Roman" w:cs="Times New Roman"/>
        </w:rPr>
        <w:t xml:space="preserve">bel faults. The problem of </w:t>
      </w:r>
      <w:proofErr w:type="spellStart"/>
      <w:r w:rsidR="005221CE">
        <w:rPr>
          <w:rFonts w:ascii="Times New Roman" w:hAnsi="Times New Roman" w:cs="Times New Roman"/>
        </w:rPr>
        <w:t>Mult</w:t>
      </w:r>
      <w:r>
        <w:rPr>
          <w:rFonts w:ascii="Times New Roman" w:hAnsi="Times New Roman" w:cs="Times New Roman"/>
        </w:rPr>
        <w:t>label</w:t>
      </w:r>
      <w:proofErr w:type="spellEnd"/>
      <w:r>
        <w:rPr>
          <w:rFonts w:ascii="Times New Roman" w:hAnsi="Times New Roman" w:cs="Times New Roman"/>
        </w:rPr>
        <w:t xml:space="preserve"> classification is tackled by some researchers. But they used </w:t>
      </w:r>
      <w:r w:rsidR="000049B8">
        <w:rPr>
          <w:rFonts w:ascii="Times New Roman" w:hAnsi="Times New Roman" w:cs="Times New Roman"/>
        </w:rPr>
        <w:t xml:space="preserve">both distinct &amp; combined faults data to train the classifier. Present study aims the </w:t>
      </w:r>
      <w:proofErr w:type="spellStart"/>
      <w:r w:rsidR="000049B8">
        <w:rPr>
          <w:rFonts w:ascii="Times New Roman" w:hAnsi="Times New Roman" w:cs="Times New Roman"/>
        </w:rPr>
        <w:t>generaisation</w:t>
      </w:r>
      <w:proofErr w:type="spellEnd"/>
      <w:r w:rsidR="000049B8">
        <w:rPr>
          <w:rFonts w:ascii="Times New Roman" w:hAnsi="Times New Roman" w:cs="Times New Roman"/>
        </w:rPr>
        <w:t xml:space="preserve"> of fault diagnosis procedure by training model by using only distinct fault data and testing on combined fault data. It results in a more robust fault diagnosis model, which is more relevant for solving real-world, practical problems</w:t>
      </w:r>
      <w:r w:rsidR="005221CE">
        <w:rPr>
          <w:rFonts w:ascii="Times New Roman" w:hAnsi="Times New Roman" w:cs="Times New Roman"/>
        </w:rPr>
        <w:t>.</w:t>
      </w:r>
      <w:r w:rsidR="000049B8">
        <w:rPr>
          <w:rFonts w:ascii="Times New Roman" w:hAnsi="Times New Roman" w:cs="Times New Roman"/>
        </w:rPr>
        <w:t xml:space="preserve">  </w:t>
      </w:r>
    </w:p>
    <w:p w14:paraId="79FED67E" w14:textId="470524AA" w:rsidR="008D5F39" w:rsidRPr="00AF3FC6" w:rsidRDefault="008D5F39" w:rsidP="00D14082">
      <w:pPr>
        <w:spacing w:line="480" w:lineRule="auto"/>
        <w:jc w:val="both"/>
        <w:rPr>
          <w:rFonts w:ascii="Times New Roman" w:hAnsi="Times New Roman" w:cs="Times New Roman"/>
        </w:rPr>
      </w:pPr>
    </w:p>
    <w:p w14:paraId="635E1DA6" w14:textId="77777777" w:rsidR="008D5F39" w:rsidRPr="008D5F39" w:rsidRDefault="008D5F39" w:rsidP="008D5F39"/>
    <w:p w14:paraId="2561C099" w14:textId="2DF88500" w:rsidR="005C7BA7" w:rsidRPr="00F055C8" w:rsidRDefault="000C344B" w:rsidP="00E618D8">
      <w:pPr>
        <w:pStyle w:val="Heading2"/>
      </w:pPr>
      <w:r>
        <w:lastRenderedPageBreak/>
        <w:br/>
      </w:r>
      <w:bookmarkStart w:id="9" w:name="_Toc43914953"/>
      <w:r w:rsidR="00F055C8">
        <w:t>MACHINE LEARNING &amp;</w:t>
      </w:r>
      <w:r w:rsidR="00E618D8">
        <w:t xml:space="preserve"> </w:t>
      </w:r>
      <w:r w:rsidR="005221CE">
        <w:t>MULTI</w:t>
      </w:r>
      <w:r w:rsidR="00945F14">
        <w:t>-</w:t>
      </w:r>
      <w:r w:rsidR="00F055C8">
        <w:t>LABEL CLASSIFICATION</w:t>
      </w:r>
      <w:bookmarkEnd w:id="9"/>
    </w:p>
    <w:p w14:paraId="1A1B7C5A" w14:textId="1ADA7564" w:rsidR="00813545" w:rsidRPr="005221CE" w:rsidRDefault="00F055C8" w:rsidP="005221CE">
      <w:pPr>
        <w:spacing w:line="480" w:lineRule="auto"/>
        <w:jc w:val="both"/>
        <w:rPr>
          <w:rFonts w:ascii="Times New Roman" w:eastAsiaTheme="minorEastAsia" w:hAnsi="Times New Roman" w:cs="Times New Roman"/>
          <w:iCs/>
        </w:rPr>
      </w:pPr>
      <w:r w:rsidRPr="005221CE">
        <w:rPr>
          <w:rFonts w:ascii="Times New Roman" w:eastAsiaTheme="minorEastAsia" w:hAnsi="Times New Roman" w:cs="Times New Roman"/>
          <w:iCs/>
        </w:rPr>
        <w:t>Machine learning is an algorithm which learns itself based on data. Machine Learning is a com</w:t>
      </w:r>
      <w:r w:rsidR="005221CE">
        <w:rPr>
          <w:rFonts w:ascii="Times New Roman" w:eastAsiaTheme="minorEastAsia" w:hAnsi="Times New Roman" w:cs="Times New Roman"/>
          <w:iCs/>
        </w:rPr>
        <w:t>puter program that learns from experience ‘E’ to do task ‘T’ with p</w:t>
      </w:r>
      <w:r w:rsidRPr="005221CE">
        <w:rPr>
          <w:rFonts w:ascii="Times New Roman" w:eastAsiaTheme="minorEastAsia" w:hAnsi="Times New Roman" w:cs="Times New Roman"/>
          <w:iCs/>
        </w:rPr>
        <w:t xml:space="preserve">erformance ‘P’ and with </w:t>
      </w:r>
      <w:r w:rsidR="00F151F9" w:rsidRPr="005221CE">
        <w:rPr>
          <w:rFonts w:ascii="Times New Roman" w:eastAsiaTheme="minorEastAsia" w:hAnsi="Times New Roman" w:cs="Times New Roman"/>
          <w:iCs/>
        </w:rPr>
        <w:t>learning</w:t>
      </w:r>
      <w:r w:rsidR="005221CE">
        <w:rPr>
          <w:rFonts w:ascii="Times New Roman" w:eastAsiaTheme="minorEastAsia" w:hAnsi="Times New Roman" w:cs="Times New Roman"/>
          <w:iCs/>
        </w:rPr>
        <w:t xml:space="preserve"> from experience ‘E’ its performance ‘P’ for t</w:t>
      </w:r>
      <w:r w:rsidRPr="005221CE">
        <w:rPr>
          <w:rFonts w:ascii="Times New Roman" w:eastAsiaTheme="minorEastAsia" w:hAnsi="Times New Roman" w:cs="Times New Roman"/>
          <w:iCs/>
        </w:rPr>
        <w:t>ask ‘T’ improves</w:t>
      </w:r>
      <w:r w:rsidR="007273F4" w:rsidRPr="005221CE">
        <w:rPr>
          <w:rFonts w:ascii="Times New Roman" w:eastAsiaTheme="minorEastAsia" w:hAnsi="Times New Roman" w:cs="Times New Roman"/>
          <w:iCs/>
        </w:rPr>
        <w:t xml:space="preserve"> </w:t>
      </w:r>
      <w:r w:rsidR="007273F4" w:rsidRPr="005221CE">
        <w:rPr>
          <w:rFonts w:ascii="Times New Roman" w:eastAsiaTheme="minorEastAsia" w:hAnsi="Times New Roman" w:cs="Times New Roman"/>
          <w:iCs/>
        </w:rPr>
        <w:fldChar w:fldCharType="begin" w:fldLock="1"/>
      </w:r>
      <w:r w:rsidR="008D65E2" w:rsidRPr="005221CE">
        <w:rPr>
          <w:rFonts w:ascii="Times New Roman" w:eastAsiaTheme="minorEastAsia" w:hAnsi="Times New Roman" w:cs="Times New Roman"/>
          <w:iCs/>
        </w:rPr>
        <w:instrText>ADDIN CSL_CITATION {"citationItems":[{"id":"ITEM-1","itemData":{"DOI":"10.1007/978-3-642-21004-4_10","ISBN":"9783642210037","ISSN":"18684394","abstract":"Introduction: Machine Learning[6][8][12] is concerned with the study of building computer programs that automatically improve and/or adapt their performance through experience. Machine learning can be thought of as \"programming by example\" [11]. Machine learning has many common things with other domains such as statistics and probability theory (understanding the phenomena that have generated the data), data mining (finding patterns in the data that are understandable by people) and cognitive sciences (human learning aspire to understand the mechanisms underlying the various learning behaviors exhibited by people such as concept learning, skill acquisition, strategy change, etc.) [1]. © Springer-Verlag Berlin Heidelberg 2011.","author":[{"dropping-particle":"","family":"T. Mitchell","given":"","non-dropping-particle":"","parse-names":false,"suffix":""}],"container-title":"Intelligent Systems Reference Library","id":"ITEM-1","issued":{"date-parts":[["1997"]]},"number-of-pages":"261-268","title":"Machine Learning","type":"book","volume":"17"},"uris":["http://www.mendeley.com/documents/?uuid=b0b67d35-1cc8-43e2-85b8-b9db4b720a00"]}],"mendeley":{"formattedCitation":"[26]","plainTextFormattedCitation":"[26]","previouslyFormattedCitation":"[26]"},"properties":{"noteIndex":0},"schema":"https://github.com/citation-style-language/schema/raw/master/csl-citation.json"}</w:instrText>
      </w:r>
      <w:r w:rsidR="007273F4" w:rsidRPr="005221CE">
        <w:rPr>
          <w:rFonts w:ascii="Times New Roman" w:eastAsiaTheme="minorEastAsia" w:hAnsi="Times New Roman" w:cs="Times New Roman"/>
          <w:iCs/>
        </w:rPr>
        <w:fldChar w:fldCharType="separate"/>
      </w:r>
      <w:r w:rsidR="00180C24" w:rsidRPr="005221CE">
        <w:rPr>
          <w:rFonts w:ascii="Times New Roman" w:eastAsiaTheme="minorEastAsia" w:hAnsi="Times New Roman" w:cs="Times New Roman"/>
          <w:iCs/>
          <w:noProof/>
        </w:rPr>
        <w:t>[26]</w:t>
      </w:r>
      <w:r w:rsidR="007273F4" w:rsidRPr="005221CE">
        <w:rPr>
          <w:rFonts w:ascii="Times New Roman" w:eastAsiaTheme="minorEastAsia" w:hAnsi="Times New Roman" w:cs="Times New Roman"/>
          <w:iCs/>
        </w:rPr>
        <w:fldChar w:fldCharType="end"/>
      </w:r>
      <w:r w:rsidR="007273F4" w:rsidRPr="005221CE">
        <w:rPr>
          <w:rFonts w:ascii="Times New Roman" w:eastAsiaTheme="minorEastAsia" w:hAnsi="Times New Roman" w:cs="Times New Roman"/>
          <w:iCs/>
        </w:rPr>
        <w:t>.</w:t>
      </w:r>
      <w:r w:rsidRPr="005221CE">
        <w:rPr>
          <w:rFonts w:ascii="Times New Roman" w:eastAsiaTheme="minorEastAsia" w:hAnsi="Times New Roman" w:cs="Times New Roman"/>
          <w:iCs/>
        </w:rPr>
        <w:t xml:space="preserve"> Classification and regression are some of the primary examples of the task to be done by machine learning techniques. Artificial neural networks </w:t>
      </w:r>
      <w:r w:rsidR="005221CE">
        <w:rPr>
          <w:rFonts w:ascii="Times New Roman" w:eastAsiaTheme="minorEastAsia" w:hAnsi="Times New Roman" w:cs="Times New Roman"/>
          <w:iCs/>
        </w:rPr>
        <w:t>and its advanced versions like convolutional neural networks, d</w:t>
      </w:r>
      <w:r w:rsidRPr="005221CE">
        <w:rPr>
          <w:rFonts w:ascii="Times New Roman" w:eastAsiaTheme="minorEastAsia" w:hAnsi="Times New Roman" w:cs="Times New Roman"/>
          <w:iCs/>
        </w:rPr>
        <w:t>eep belief networks, and long short term memory networks are some of the powerful and notable machine</w:t>
      </w:r>
      <w:r w:rsidR="00F151F9" w:rsidRPr="005221CE">
        <w:rPr>
          <w:rFonts w:ascii="Times New Roman" w:eastAsiaTheme="minorEastAsia" w:hAnsi="Times New Roman" w:cs="Times New Roman"/>
          <w:iCs/>
        </w:rPr>
        <w:t xml:space="preserve"> learning techniques available.</w:t>
      </w:r>
    </w:p>
    <w:p w14:paraId="2B7E4277" w14:textId="32973455" w:rsidR="00813545" w:rsidRDefault="00F60C8C" w:rsidP="00683266">
      <w:pPr>
        <w:pStyle w:val="Heading3"/>
      </w:pPr>
      <w:r w:rsidRPr="00F60C8C">
        <w:t xml:space="preserve"> </w:t>
      </w:r>
      <w:bookmarkStart w:id="10" w:name="_Toc43914954"/>
      <w:r w:rsidR="00F151F9">
        <w:t>Artificial Neural Network</w:t>
      </w:r>
      <w:bookmarkEnd w:id="10"/>
    </w:p>
    <w:p w14:paraId="4C1248F7" w14:textId="4CBD231F" w:rsidR="00F151F9" w:rsidRDefault="00F151F9" w:rsidP="00F151F9">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rtificial neural networks are an algorithm which consists of a network of artificial neurons which are connected such that to transfer and process information from input layer of neurons to output laye</w:t>
      </w:r>
      <w:r w:rsidR="005221CE">
        <w:rPr>
          <w:rFonts w:ascii="Times New Roman" w:eastAsiaTheme="minorEastAsia" w:hAnsi="Times New Roman" w:cs="Times New Roman"/>
          <w:iCs/>
        </w:rPr>
        <w:t>r with the use of mathematical m</w:t>
      </w:r>
      <w:r>
        <w:rPr>
          <w:rFonts w:ascii="Times New Roman" w:eastAsiaTheme="minorEastAsia" w:hAnsi="Times New Roman" w:cs="Times New Roman"/>
          <w:iCs/>
        </w:rPr>
        <w:t xml:space="preserve">odel to do a specified task. ANN is an adaptive algorithm which changes its weights of neurons iteratively and converges to the solution after training. It is useful for solving complex problems having nonlinear solutions. </w:t>
      </w:r>
    </w:p>
    <w:p w14:paraId="748600EC" w14:textId="3E6C3CBF" w:rsidR="00F151F9" w:rsidRDefault="00F151F9" w:rsidP="00F151F9">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An artificial neural network consists of many different neurons </w:t>
      </w:r>
      <w:proofErr w:type="spellStart"/>
      <w:r>
        <w:rPr>
          <w:rFonts w:ascii="Times New Roman" w:eastAsiaTheme="minorEastAsia" w:hAnsi="Times New Roman" w:cs="Times New Roman"/>
          <w:iCs/>
        </w:rPr>
        <w:t>organised</w:t>
      </w:r>
      <w:proofErr w:type="spellEnd"/>
      <w:r>
        <w:rPr>
          <w:rFonts w:ascii="Times New Roman" w:eastAsiaTheme="minorEastAsia" w:hAnsi="Times New Roman" w:cs="Times New Roman"/>
          <w:iCs/>
        </w:rPr>
        <w:t xml:space="preserve"> in various layers that mimic neurons in the brain. These neurons are tightly interconnected in between layers by ‘synapses’ having specific weights. Each neuron receives the input signal, processes it, and </w:t>
      </w:r>
      <w:r w:rsidR="00C43FCD">
        <w:rPr>
          <w:rFonts w:ascii="Times New Roman" w:eastAsiaTheme="minorEastAsia" w:hAnsi="Times New Roman" w:cs="Times New Roman"/>
          <w:iCs/>
        </w:rPr>
        <w:t>feed forward</w:t>
      </w:r>
      <w:r>
        <w:rPr>
          <w:rFonts w:ascii="Times New Roman" w:eastAsiaTheme="minorEastAsia" w:hAnsi="Times New Roman" w:cs="Times New Roman"/>
          <w:iCs/>
        </w:rPr>
        <w:t xml:space="preserve"> to neurons in the next layers. Thus the input layer receives a signal, and after processing that signal in the </w:t>
      </w:r>
      <w:r w:rsidR="000049B8">
        <w:rPr>
          <w:rFonts w:ascii="Times New Roman" w:eastAsiaTheme="minorEastAsia" w:hAnsi="Times New Roman" w:cs="Times New Roman"/>
          <w:iCs/>
        </w:rPr>
        <w:t>n</w:t>
      </w:r>
      <w:r>
        <w:rPr>
          <w:rFonts w:ascii="Times New Roman" w:eastAsiaTheme="minorEastAsia" w:hAnsi="Times New Roman" w:cs="Times New Roman"/>
          <w:iCs/>
        </w:rPr>
        <w:t xml:space="preserve">etwork, the output layer produces the output. In any iteration, data is being </w:t>
      </w:r>
      <w:r w:rsidR="00C43FCD">
        <w:rPr>
          <w:rFonts w:ascii="Times New Roman" w:eastAsiaTheme="minorEastAsia" w:hAnsi="Times New Roman" w:cs="Times New Roman"/>
          <w:iCs/>
        </w:rPr>
        <w:t>feed forwarded</w:t>
      </w:r>
      <w:r>
        <w:rPr>
          <w:rFonts w:ascii="Times New Roman" w:eastAsiaTheme="minorEastAsia" w:hAnsi="Times New Roman" w:cs="Times New Roman"/>
          <w:iCs/>
        </w:rPr>
        <w:t xml:space="preserve">, and error is calculated by comparing output and desired output. This error is propagated back into the </w:t>
      </w:r>
      <w:r w:rsidR="000049B8">
        <w:rPr>
          <w:rFonts w:ascii="Times New Roman" w:eastAsiaTheme="minorEastAsia" w:hAnsi="Times New Roman" w:cs="Times New Roman"/>
          <w:iCs/>
        </w:rPr>
        <w:t>n</w:t>
      </w:r>
      <w:r>
        <w:rPr>
          <w:rFonts w:ascii="Times New Roman" w:eastAsiaTheme="minorEastAsia" w:hAnsi="Times New Roman" w:cs="Times New Roman"/>
          <w:iCs/>
        </w:rPr>
        <w:t xml:space="preserve">etwork, and weights of neurons are updated using </w:t>
      </w:r>
      <w:proofErr w:type="spellStart"/>
      <w:r>
        <w:rPr>
          <w:rFonts w:ascii="Times New Roman" w:eastAsiaTheme="minorEastAsia" w:hAnsi="Times New Roman" w:cs="Times New Roman"/>
          <w:iCs/>
        </w:rPr>
        <w:t>optimisation</w:t>
      </w:r>
      <w:proofErr w:type="spellEnd"/>
      <w:r>
        <w:rPr>
          <w:rFonts w:ascii="Times New Roman" w:eastAsiaTheme="minorEastAsia" w:hAnsi="Times New Roman" w:cs="Times New Roman"/>
          <w:iCs/>
        </w:rPr>
        <w:t xml:space="preserve"> algorithms like gradient descent. After some iterations network gets converged and the optimal solution</w:t>
      </w:r>
      <w:r w:rsidR="005221CE">
        <w:rPr>
          <w:rFonts w:ascii="Times New Roman" w:eastAsiaTheme="minorEastAsia" w:hAnsi="Times New Roman" w:cs="Times New Roman"/>
          <w:iCs/>
        </w:rPr>
        <w:t xml:space="preserve"> is</w:t>
      </w:r>
      <w:r>
        <w:rPr>
          <w:rFonts w:ascii="Times New Roman" w:eastAsiaTheme="minorEastAsia" w:hAnsi="Times New Roman" w:cs="Times New Roman"/>
          <w:iCs/>
        </w:rPr>
        <w:t xml:space="preserve"> obtained.</w:t>
      </w:r>
    </w:p>
    <w:p w14:paraId="53DE4BBA" w14:textId="63684553" w:rsidR="00F151F9" w:rsidRDefault="00F151F9" w:rsidP="00F151F9">
      <w:pPr>
        <w:spacing w:line="480" w:lineRule="auto"/>
        <w:jc w:val="both"/>
        <w:rPr>
          <w:rFonts w:ascii="Times New Roman" w:eastAsiaTheme="minorEastAsia" w:hAnsi="Times New Roman" w:cs="Times New Roman"/>
          <w:iCs/>
        </w:rPr>
      </w:pPr>
      <w:r>
        <w:rPr>
          <w:noProof/>
        </w:rPr>
        <w:lastRenderedPageBreak/>
        <mc:AlternateContent>
          <mc:Choice Requires="wps">
            <w:drawing>
              <wp:anchor distT="0" distB="0" distL="114300" distR="114300" simplePos="0" relativeHeight="251684352" behindDoc="0" locked="0" layoutInCell="1" allowOverlap="1" wp14:anchorId="4F56F3DD" wp14:editId="069BA2FC">
                <wp:simplePos x="0" y="0"/>
                <wp:positionH relativeFrom="column">
                  <wp:posOffset>4495800</wp:posOffset>
                </wp:positionH>
                <wp:positionV relativeFrom="paragraph">
                  <wp:posOffset>2269490</wp:posOffset>
                </wp:positionV>
                <wp:extent cx="520700" cy="230505"/>
                <wp:effectExtent l="0" t="0" r="0" b="0"/>
                <wp:wrapNone/>
                <wp:docPr id="449" name="TextBox 216"/>
                <wp:cNvGraphicFramePr/>
                <a:graphic xmlns:a="http://schemas.openxmlformats.org/drawingml/2006/main">
                  <a:graphicData uri="http://schemas.microsoft.com/office/word/2010/wordprocessingShape">
                    <wps:wsp>
                      <wps:cNvSpPr txBox="1"/>
                      <wps:spPr>
                        <a:xfrm>
                          <a:off x="0" y="0"/>
                          <a:ext cx="520700" cy="230505"/>
                        </a:xfrm>
                        <a:prstGeom prst="rect">
                          <a:avLst/>
                        </a:prstGeom>
                        <a:noFill/>
                      </wps:spPr>
                      <wps:txbx>
                        <w:txbxContent>
                          <w:p w14:paraId="6396355C" w14:textId="77777777" w:rsidR="0051744F" w:rsidRPr="00AD5D73" w:rsidRDefault="0051744F" w:rsidP="00F151F9">
                            <w:pPr>
                              <w:pStyle w:val="NormalWeb"/>
                              <w:spacing w:before="0" w:beforeAutospacing="0" w:after="0" w:afterAutospacing="0"/>
                              <w:jc w:val="center"/>
                            </w:pPr>
                            <w:r w:rsidRPr="00AD5D73">
                              <w:rPr>
                                <w:color w:val="000000" w:themeColor="text1"/>
                                <w:kern w:val="24"/>
                                <w:sz w:val="18"/>
                                <w:szCs w:val="18"/>
                              </w:rPr>
                              <w:t>Output</w:t>
                            </w:r>
                          </w:p>
                        </w:txbxContent>
                      </wps:txbx>
                      <wps:bodyPr wrap="none" rtlCol="0">
                        <a:spAutoFit/>
                      </wps:bodyPr>
                    </wps:wsp>
                  </a:graphicData>
                </a:graphic>
              </wp:anchor>
            </w:drawing>
          </mc:Choice>
          <mc:Fallback>
            <w:pict>
              <v:shapetype w14:anchorId="4F56F3DD" id="_x0000_t202" coordsize="21600,21600" o:spt="202" path="m,l,21600r21600,l21600,xe">
                <v:stroke joinstyle="miter"/>
                <v:path gradientshapeok="t" o:connecttype="rect"/>
              </v:shapetype>
              <v:shape id="TextBox 216" o:spid="_x0000_s1026" type="#_x0000_t202" style="position:absolute;left:0;text-align:left;margin-left:354pt;margin-top:178.7pt;width:41pt;height:18.15pt;z-index:251684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" filled="f" stroked="f">
                <v:textbox style="mso-fit-shape-to-text:t">
                  <w:txbxContent>
                    <w:p w14:paraId="6396355C" w14:textId="77777777" w:rsidR="0051744F" w:rsidRPr="00AD5D73" w:rsidRDefault="0051744F" w:rsidP="00F151F9">
                      <w:pPr>
                        <w:pStyle w:val="NormalWeb"/>
                        <w:spacing w:before="0" w:beforeAutospacing="0" w:after="0" w:afterAutospacing="0"/>
                        <w:jc w:val="center"/>
                      </w:pPr>
                      <w:r w:rsidRPr="00AD5D73">
                        <w:rPr>
                          <w:color w:val="000000" w:themeColor="text1"/>
                          <w:kern w:val="24"/>
                          <w:sz w:val="18"/>
                          <w:szCs w:val="18"/>
                        </w:rPr>
                        <w:t>Output</w:t>
                      </w:r>
                    </w:p>
                  </w:txbxContent>
                </v:textbox>
              </v:shape>
            </w:pict>
          </mc:Fallback>
        </mc:AlternateContent>
      </w:r>
      <w:r>
        <w:rPr>
          <w:noProof/>
        </w:rPr>
        <mc:AlternateContent>
          <mc:Choice Requires="wps">
            <w:drawing>
              <wp:anchor distT="0" distB="0" distL="114300" distR="114300" simplePos="0" relativeHeight="251683328" behindDoc="0" locked="0" layoutInCell="1" allowOverlap="1" wp14:anchorId="19E1220A" wp14:editId="0CF417F4">
                <wp:simplePos x="0" y="0"/>
                <wp:positionH relativeFrom="column">
                  <wp:posOffset>3390900</wp:posOffset>
                </wp:positionH>
                <wp:positionV relativeFrom="paragraph">
                  <wp:posOffset>2256155</wp:posOffset>
                </wp:positionV>
                <wp:extent cx="865505" cy="230505"/>
                <wp:effectExtent l="0" t="0" r="0" b="0"/>
                <wp:wrapNone/>
                <wp:docPr id="468" name="TextBox 215"/>
                <wp:cNvGraphicFramePr/>
                <a:graphic xmlns:a="http://schemas.openxmlformats.org/drawingml/2006/main">
                  <a:graphicData uri="http://schemas.microsoft.com/office/word/2010/wordprocessingShape">
                    <wps:wsp>
                      <wps:cNvSpPr txBox="1"/>
                      <wps:spPr>
                        <a:xfrm>
                          <a:off x="0" y="0"/>
                          <a:ext cx="865505" cy="230505"/>
                        </a:xfrm>
                        <a:prstGeom prst="rect">
                          <a:avLst/>
                        </a:prstGeom>
                        <a:noFill/>
                      </wps:spPr>
                      <wps:txbx>
                        <w:txbxContent>
                          <w:p w14:paraId="1489F606" w14:textId="77777777" w:rsidR="0051744F" w:rsidRPr="00AD5D73" w:rsidRDefault="0051744F" w:rsidP="00F151F9">
                            <w:pPr>
                              <w:pStyle w:val="NormalWeb"/>
                              <w:spacing w:before="0" w:beforeAutospacing="0" w:after="0" w:afterAutospacing="0"/>
                              <w:jc w:val="center"/>
                            </w:pPr>
                            <w:r w:rsidRPr="00AD5D73">
                              <w:rPr>
                                <w:color w:val="000000" w:themeColor="text1"/>
                                <w:kern w:val="24"/>
                                <w:sz w:val="18"/>
                                <w:szCs w:val="18"/>
                              </w:rPr>
                              <w:t>Hidden layer 2</w:t>
                            </w:r>
                          </w:p>
                        </w:txbxContent>
                      </wps:txbx>
                      <wps:bodyPr wrap="none" rtlCol="0">
                        <a:spAutoFit/>
                      </wps:bodyPr>
                    </wps:wsp>
                  </a:graphicData>
                </a:graphic>
              </wp:anchor>
            </w:drawing>
          </mc:Choice>
          <mc:Fallback>
            <w:pict>
              <v:shape w14:anchorId="19E1220A" id="TextBox 215" o:spid="_x0000_s1027" type="#_x0000_t202" style="position:absolute;left:0;text-align:left;margin-left:267pt;margin-top:177.65pt;width:68.15pt;height:18.15pt;z-index:251683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" filled="f" stroked="f">
                <v:textbox style="mso-fit-shape-to-text:t">
                  <w:txbxContent>
                    <w:p w14:paraId="1489F606" w14:textId="77777777" w:rsidR="0051744F" w:rsidRPr="00AD5D73" w:rsidRDefault="0051744F" w:rsidP="00F151F9">
                      <w:pPr>
                        <w:pStyle w:val="NormalWeb"/>
                        <w:spacing w:before="0" w:beforeAutospacing="0" w:after="0" w:afterAutospacing="0"/>
                        <w:jc w:val="center"/>
                      </w:pPr>
                      <w:r w:rsidRPr="00AD5D73">
                        <w:rPr>
                          <w:color w:val="000000" w:themeColor="text1"/>
                          <w:kern w:val="24"/>
                          <w:sz w:val="18"/>
                          <w:szCs w:val="18"/>
                        </w:rPr>
                        <w:t>Hidden layer 2</w:t>
                      </w:r>
                    </w:p>
                  </w:txbxContent>
                </v:textbox>
              </v:shape>
            </w:pict>
          </mc:Fallback>
        </mc:AlternateContent>
      </w:r>
      <w:r>
        <w:rPr>
          <w:noProof/>
        </w:rPr>
        <mc:AlternateContent>
          <mc:Choice Requires="wps">
            <w:drawing>
              <wp:anchor distT="0" distB="0" distL="114300" distR="114300" simplePos="0" relativeHeight="251682304" behindDoc="0" locked="0" layoutInCell="1" allowOverlap="1" wp14:anchorId="6FCEC6AB" wp14:editId="4F459D8C">
                <wp:simplePos x="0" y="0"/>
                <wp:positionH relativeFrom="column">
                  <wp:posOffset>2072640</wp:posOffset>
                </wp:positionH>
                <wp:positionV relativeFrom="paragraph">
                  <wp:posOffset>2240915</wp:posOffset>
                </wp:positionV>
                <wp:extent cx="865505" cy="230505"/>
                <wp:effectExtent l="0" t="0" r="0" b="0"/>
                <wp:wrapNone/>
                <wp:docPr id="469" name="TextBox 214"/>
                <wp:cNvGraphicFramePr/>
                <a:graphic xmlns:a="http://schemas.openxmlformats.org/drawingml/2006/main">
                  <a:graphicData uri="http://schemas.microsoft.com/office/word/2010/wordprocessingShape">
                    <wps:wsp>
                      <wps:cNvSpPr txBox="1"/>
                      <wps:spPr>
                        <a:xfrm>
                          <a:off x="0" y="0"/>
                          <a:ext cx="865505" cy="230505"/>
                        </a:xfrm>
                        <a:prstGeom prst="rect">
                          <a:avLst/>
                        </a:prstGeom>
                        <a:noFill/>
                      </wps:spPr>
                      <wps:txbx>
                        <w:txbxContent>
                          <w:p w14:paraId="0BAFF15D" w14:textId="77777777" w:rsidR="0051744F" w:rsidRPr="00AD5D73" w:rsidRDefault="0051744F" w:rsidP="00F151F9">
                            <w:pPr>
                              <w:pStyle w:val="NormalWeb"/>
                              <w:spacing w:before="0" w:beforeAutospacing="0" w:after="0" w:afterAutospacing="0"/>
                              <w:jc w:val="center"/>
                            </w:pPr>
                            <w:r w:rsidRPr="00AD5D73">
                              <w:rPr>
                                <w:color w:val="000000" w:themeColor="text1"/>
                                <w:kern w:val="24"/>
                                <w:sz w:val="18"/>
                                <w:szCs w:val="18"/>
                              </w:rPr>
                              <w:t>Hidden layer 1</w:t>
                            </w:r>
                          </w:p>
                        </w:txbxContent>
                      </wps:txbx>
                      <wps:bodyPr wrap="none" rtlCol="0">
                        <a:spAutoFit/>
                      </wps:bodyPr>
                    </wps:wsp>
                  </a:graphicData>
                </a:graphic>
              </wp:anchor>
            </w:drawing>
          </mc:Choice>
          <mc:Fallback>
            <w:pict>
              <v:shape w14:anchorId="6FCEC6AB" id="TextBox 214" o:spid="_x0000_s1028" type="#_x0000_t202" style="position:absolute;left:0;text-align:left;margin-left:163.2pt;margin-top:176.45pt;width:68.15pt;height:18.15pt;z-index:251682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" filled="f" stroked="f">
                <v:textbox style="mso-fit-shape-to-text:t">
                  <w:txbxContent>
                    <w:p w14:paraId="0BAFF15D" w14:textId="77777777" w:rsidR="0051744F" w:rsidRPr="00AD5D73" w:rsidRDefault="0051744F" w:rsidP="00F151F9">
                      <w:pPr>
                        <w:pStyle w:val="NormalWeb"/>
                        <w:spacing w:before="0" w:beforeAutospacing="0" w:after="0" w:afterAutospacing="0"/>
                        <w:jc w:val="center"/>
                      </w:pPr>
                      <w:r w:rsidRPr="00AD5D73">
                        <w:rPr>
                          <w:color w:val="000000" w:themeColor="text1"/>
                          <w:kern w:val="24"/>
                          <w:sz w:val="18"/>
                          <w:szCs w:val="18"/>
                        </w:rPr>
                        <w:t>Hidden layer 1</w:t>
                      </w:r>
                    </w:p>
                  </w:txbxContent>
                </v:textbox>
              </v:shape>
            </w:pict>
          </mc:Fallback>
        </mc:AlternateContent>
      </w:r>
      <w:r>
        <w:rPr>
          <w:noProof/>
        </w:rPr>
        <mc:AlternateContent>
          <mc:Choice Requires="wps">
            <w:drawing>
              <wp:anchor distT="0" distB="0" distL="114300" distR="114300" simplePos="0" relativeHeight="251681280" behindDoc="0" locked="0" layoutInCell="1" allowOverlap="1" wp14:anchorId="60490DCF" wp14:editId="45051E9E">
                <wp:simplePos x="0" y="0"/>
                <wp:positionH relativeFrom="column">
                  <wp:posOffset>716280</wp:posOffset>
                </wp:positionH>
                <wp:positionV relativeFrom="paragraph">
                  <wp:posOffset>2233295</wp:posOffset>
                </wp:positionV>
                <wp:extent cx="708025" cy="230505"/>
                <wp:effectExtent l="0" t="0" r="0" b="0"/>
                <wp:wrapNone/>
                <wp:docPr id="470" name="TextBox 213"/>
                <wp:cNvGraphicFramePr/>
                <a:graphic xmlns:a="http://schemas.openxmlformats.org/drawingml/2006/main">
                  <a:graphicData uri="http://schemas.microsoft.com/office/word/2010/wordprocessingShape">
                    <wps:wsp>
                      <wps:cNvSpPr txBox="1"/>
                      <wps:spPr>
                        <a:xfrm>
                          <a:off x="0" y="0"/>
                          <a:ext cx="708025" cy="230505"/>
                        </a:xfrm>
                        <a:prstGeom prst="rect">
                          <a:avLst/>
                        </a:prstGeom>
                        <a:noFill/>
                      </wps:spPr>
                      <wps:txbx>
                        <w:txbxContent>
                          <w:p w14:paraId="77CB4490" w14:textId="77777777" w:rsidR="0051744F" w:rsidRPr="00AD5D73" w:rsidRDefault="0051744F" w:rsidP="00F151F9">
                            <w:pPr>
                              <w:pStyle w:val="NormalWeb"/>
                              <w:spacing w:before="0" w:beforeAutospacing="0" w:after="0" w:afterAutospacing="0"/>
                              <w:jc w:val="center"/>
                            </w:pPr>
                            <w:r w:rsidRPr="00AD5D73">
                              <w:rPr>
                                <w:color w:val="000000" w:themeColor="text1"/>
                                <w:kern w:val="24"/>
                                <w:sz w:val="18"/>
                                <w:szCs w:val="18"/>
                              </w:rPr>
                              <w:t>Input layer</w:t>
                            </w:r>
                          </w:p>
                        </w:txbxContent>
                      </wps:txbx>
                      <wps:bodyPr wrap="square" rtlCol="0">
                        <a:spAutoFit/>
                      </wps:bodyPr>
                    </wps:wsp>
                  </a:graphicData>
                </a:graphic>
              </wp:anchor>
            </w:drawing>
          </mc:Choice>
          <mc:Fallback>
            <w:pict>
              <v:shape w14:anchorId="60490DCF" id="TextBox 213" o:spid="_x0000_s1029" type="#_x0000_t202" style="position:absolute;left:0;text-align:left;margin-left:56.4pt;margin-top:175.85pt;width:55.75pt;height:18.1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" filled="f" stroked="f">
                <v:textbox style="mso-fit-shape-to-text:t">
                  <w:txbxContent>
                    <w:p w14:paraId="77CB4490" w14:textId="77777777" w:rsidR="0051744F" w:rsidRPr="00AD5D73" w:rsidRDefault="0051744F" w:rsidP="00F151F9">
                      <w:pPr>
                        <w:pStyle w:val="NormalWeb"/>
                        <w:spacing w:before="0" w:beforeAutospacing="0" w:after="0" w:afterAutospacing="0"/>
                        <w:jc w:val="center"/>
                      </w:pPr>
                      <w:r w:rsidRPr="00AD5D73">
                        <w:rPr>
                          <w:color w:val="000000" w:themeColor="text1"/>
                          <w:kern w:val="24"/>
                          <w:sz w:val="18"/>
                          <w:szCs w:val="18"/>
                        </w:rPr>
                        <w:t>Input layer</w:t>
                      </w:r>
                    </w:p>
                  </w:txbxContent>
                </v:textbox>
              </v:shape>
            </w:pict>
          </mc:Fallback>
        </mc:AlternateContent>
      </w:r>
      <w:r>
        <w:rPr>
          <w:rFonts w:ascii="Times New Roman" w:eastAsiaTheme="minorEastAsia" w:hAnsi="Times New Roman" w:cs="Times New Roman"/>
          <w:iCs/>
        </w:rPr>
        <w:t xml:space="preserve">Usually, there is more than one layer sandwiched between the input and output layer. Network’s ability to learn complex function increases with an increase in the </w:t>
      </w:r>
      <w:r w:rsidR="005221CE">
        <w:rPr>
          <w:rFonts w:ascii="Times New Roman" w:eastAsiaTheme="minorEastAsia" w:hAnsi="Times New Roman" w:cs="Times New Roman"/>
          <w:iCs/>
        </w:rPr>
        <w:t>n</w:t>
      </w:r>
      <w:r>
        <w:rPr>
          <w:rFonts w:ascii="Times New Roman" w:eastAsiaTheme="minorEastAsia" w:hAnsi="Times New Roman" w:cs="Times New Roman"/>
          <w:iCs/>
        </w:rPr>
        <w:t xml:space="preserve">umber of hidden layers. However, on the downside problems like </w:t>
      </w:r>
      <w:r w:rsidR="00C43FCD">
        <w:rPr>
          <w:rFonts w:ascii="Times New Roman" w:eastAsiaTheme="minorEastAsia" w:hAnsi="Times New Roman" w:cs="Times New Roman"/>
          <w:iCs/>
        </w:rPr>
        <w:t>over fitting</w:t>
      </w:r>
      <w:r>
        <w:rPr>
          <w:rFonts w:ascii="Times New Roman" w:eastAsiaTheme="minorEastAsia" w:hAnsi="Times New Roman" w:cs="Times New Roman"/>
          <w:iCs/>
        </w:rPr>
        <w:t xml:space="preserve">, high computational cost, the vanishing gradient may occur with an increase in the </w:t>
      </w:r>
      <w:r w:rsidR="005221CE">
        <w:rPr>
          <w:rFonts w:ascii="Times New Roman" w:eastAsiaTheme="minorEastAsia" w:hAnsi="Times New Roman" w:cs="Times New Roman"/>
          <w:iCs/>
        </w:rPr>
        <w:t>n</w:t>
      </w:r>
      <w:r>
        <w:rPr>
          <w:rFonts w:ascii="Times New Roman" w:eastAsiaTheme="minorEastAsia" w:hAnsi="Times New Roman" w:cs="Times New Roman"/>
          <w:iCs/>
        </w:rPr>
        <w:t xml:space="preserve">umber </w:t>
      </w:r>
      <w:r w:rsidR="00C43FCD">
        <w:rPr>
          <w:rFonts w:ascii="Times New Roman" w:eastAsiaTheme="minorEastAsia" w:hAnsi="Times New Roman" w:cs="Times New Roman"/>
          <w:iCs/>
        </w:rPr>
        <w:t xml:space="preserve">of hidden layers. In vanishing </w:t>
      </w:r>
      <w:r>
        <w:rPr>
          <w:rFonts w:ascii="Times New Roman" w:eastAsiaTheme="minorEastAsia" w:hAnsi="Times New Roman" w:cs="Times New Roman"/>
          <w:iCs/>
        </w:rPr>
        <w:t>gradient problem</w:t>
      </w:r>
      <w:r w:rsidR="00C43FCD">
        <w:rPr>
          <w:rFonts w:ascii="Times New Roman" w:eastAsiaTheme="minorEastAsia" w:hAnsi="Times New Roman" w:cs="Times New Roman"/>
          <w:iCs/>
        </w:rPr>
        <w:t>,</w:t>
      </w:r>
      <w:r>
        <w:rPr>
          <w:rFonts w:ascii="Times New Roman" w:eastAsiaTheme="minorEastAsia" w:hAnsi="Times New Roman" w:cs="Times New Roman"/>
          <w:iCs/>
        </w:rPr>
        <w:t xml:space="preserve"> </w:t>
      </w:r>
      <w:r w:rsidR="00C43FCD">
        <w:rPr>
          <w:rFonts w:ascii="Times New Roman" w:eastAsiaTheme="minorEastAsia" w:hAnsi="Times New Roman" w:cs="Times New Roman"/>
          <w:iCs/>
        </w:rPr>
        <w:t xml:space="preserve">the </w:t>
      </w:r>
      <w:r>
        <w:rPr>
          <w:rFonts w:ascii="Times New Roman" w:eastAsiaTheme="minorEastAsia" w:hAnsi="Times New Roman" w:cs="Times New Roman"/>
          <w:iCs/>
        </w:rPr>
        <w:t xml:space="preserve">gradient of error propagated back in network approaches to zero, typically at layers near to input layers. Due to this problem, the weights of neurons in this initial layer cannot be updated, which causes saturation of the </w:t>
      </w:r>
      <w:r w:rsidR="000049B8">
        <w:rPr>
          <w:rFonts w:ascii="Times New Roman" w:eastAsiaTheme="minorEastAsia" w:hAnsi="Times New Roman" w:cs="Times New Roman"/>
          <w:iCs/>
        </w:rPr>
        <w:t>n</w:t>
      </w:r>
      <w:r>
        <w:rPr>
          <w:rFonts w:ascii="Times New Roman" w:eastAsiaTheme="minorEastAsia" w:hAnsi="Times New Roman" w:cs="Times New Roman"/>
          <w:iCs/>
        </w:rPr>
        <w:t>etwork.</w:t>
      </w:r>
    </w:p>
    <w:p w14:paraId="120C114A" w14:textId="10F830AA" w:rsidR="00F151F9" w:rsidRDefault="00F151F9" w:rsidP="00F151F9">
      <w:pPr>
        <w:spacing w:line="480" w:lineRule="auto"/>
        <w:ind w:left="360"/>
        <w:jc w:val="both"/>
        <w:rPr>
          <w:rFonts w:ascii="Times New Roman" w:eastAsiaTheme="minorEastAsia" w:hAnsi="Times New Roman" w:cs="Times New Roman"/>
          <w:iCs/>
        </w:rPr>
      </w:pPr>
      <w:r>
        <w:rPr>
          <w:noProof/>
        </w:rPr>
        <mc:AlternateContent>
          <mc:Choice Requires="wps">
            <w:drawing>
              <wp:anchor distT="0" distB="0" distL="114300" distR="114300" simplePos="0" relativeHeight="251686400" behindDoc="0" locked="0" layoutInCell="1" allowOverlap="1" wp14:anchorId="1C6FB3B7" wp14:editId="044E31AD">
                <wp:simplePos x="0" y="0"/>
                <wp:positionH relativeFrom="column">
                  <wp:posOffset>879475</wp:posOffset>
                </wp:positionH>
                <wp:positionV relativeFrom="paragraph">
                  <wp:posOffset>3187065</wp:posOffset>
                </wp:positionV>
                <wp:extent cx="3994785" cy="635"/>
                <wp:effectExtent l="0" t="0" r="0" b="0"/>
                <wp:wrapNone/>
                <wp:docPr id="547" name="Text Box 547"/>
                <wp:cNvGraphicFramePr/>
                <a:graphic xmlns:a="http://schemas.openxmlformats.org/drawingml/2006/main">
                  <a:graphicData uri="http://schemas.microsoft.com/office/word/2010/wordprocessingShape">
                    <wps:wsp>
                      <wps:cNvSpPr txBox="1"/>
                      <wps:spPr>
                        <a:xfrm>
                          <a:off x="0" y="0"/>
                          <a:ext cx="3994785" cy="635"/>
                        </a:xfrm>
                        <a:prstGeom prst="rect">
                          <a:avLst/>
                        </a:prstGeom>
                        <a:solidFill>
                          <a:prstClr val="white"/>
                        </a:solidFill>
                        <a:ln>
                          <a:noFill/>
                        </a:ln>
                        <a:effectLst/>
                      </wps:spPr>
                      <wps:txbx>
                        <w:txbxContent>
                          <w:p w14:paraId="73975DD9" w14:textId="33C080C3" w:rsidR="0051744F" w:rsidRPr="002E6D62" w:rsidRDefault="0051744F" w:rsidP="00F151F9">
                            <w:pPr>
                              <w:pStyle w:val="Caption"/>
                              <w:jc w:val="center"/>
                              <w:rPr>
                                <w:rFonts w:ascii="Times New Roman" w:hAnsi="Times New Roman" w:cs="Times New Roman"/>
                                <w:b/>
                                <w:i w:val="0"/>
                                <w:noProof/>
                                <w:color w:val="000000" w:themeColor="text1"/>
                                <w:sz w:val="22"/>
                                <w:szCs w:val="22"/>
                              </w:rPr>
                            </w:pPr>
                            <w:bookmarkStart w:id="11" w:name="_Toc43663334"/>
                            <w:bookmarkStart w:id="12" w:name="_Toc43666386"/>
                            <w:bookmarkStart w:id="13" w:name="_Toc43666564"/>
                            <w:bookmarkStart w:id="14" w:name="_Toc43666710"/>
                            <w:bookmarkStart w:id="15" w:name="_Toc43667053"/>
                            <w:bookmarkStart w:id="16" w:name="_Toc43667329"/>
                            <w:bookmarkStart w:id="17" w:name="_Toc43667574"/>
                            <w:bookmarkStart w:id="18" w:name="_Toc43914889"/>
                            <w:r w:rsidRPr="002E6D62">
                              <w:rPr>
                                <w:rFonts w:ascii="Times New Roman" w:hAnsi="Times New Roman" w:cs="Times New Roman"/>
                                <w:b/>
                                <w:i w:val="0"/>
                                <w:color w:val="000000" w:themeColor="text1"/>
                                <w:sz w:val="22"/>
                                <w:szCs w:val="22"/>
                              </w:rPr>
                              <w:t xml:space="preserve">Figure </w:t>
                            </w:r>
                            <w:r w:rsidRPr="002E6D62">
                              <w:rPr>
                                <w:rFonts w:ascii="Times New Roman" w:hAnsi="Times New Roman" w:cs="Times New Roman"/>
                                <w:b/>
                                <w:i w:val="0"/>
                                <w:color w:val="000000" w:themeColor="text1"/>
                                <w:sz w:val="22"/>
                                <w:szCs w:val="22"/>
                              </w:rPr>
                              <w:fldChar w:fldCharType="begin"/>
                            </w:r>
                            <w:r w:rsidRPr="002E6D62">
                              <w:rPr>
                                <w:rFonts w:ascii="Times New Roman" w:hAnsi="Times New Roman" w:cs="Times New Roman"/>
                                <w:b/>
                                <w:i w:val="0"/>
                                <w:color w:val="000000" w:themeColor="text1"/>
                                <w:sz w:val="22"/>
                                <w:szCs w:val="22"/>
                              </w:rPr>
                              <w:instrText xml:space="preserve"> SEQ Figure \* ARABIC </w:instrText>
                            </w:r>
                            <w:r w:rsidRPr="002E6D62">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rPr>
                              <w:t>1</w:t>
                            </w:r>
                            <w:r w:rsidRPr="002E6D62">
                              <w:rPr>
                                <w:rFonts w:ascii="Times New Roman" w:hAnsi="Times New Roman" w:cs="Times New Roman"/>
                                <w:b/>
                                <w:i w:val="0"/>
                                <w:color w:val="000000" w:themeColor="text1"/>
                                <w:sz w:val="22"/>
                                <w:szCs w:val="22"/>
                              </w:rPr>
                              <w:fldChar w:fldCharType="end"/>
                            </w:r>
                            <w:r w:rsidRPr="002E6D62">
                              <w:rPr>
                                <w:rFonts w:ascii="Times New Roman" w:hAnsi="Times New Roman" w:cs="Times New Roman"/>
                                <w:b/>
                                <w:i w:val="0"/>
                                <w:color w:val="000000" w:themeColor="text1"/>
                                <w:sz w:val="22"/>
                                <w:szCs w:val="22"/>
                              </w:rPr>
                              <w:t xml:space="preserve">: </w:t>
                            </w:r>
                            <w:r w:rsidRPr="002E6D62">
                              <w:rPr>
                                <w:rFonts w:ascii="Times New Roman" w:eastAsiaTheme="minorEastAsia" w:hAnsi="Times New Roman" w:cs="Times New Roman"/>
                                <w:b/>
                                <w:i w:val="0"/>
                                <w:iCs w:val="0"/>
                                <w:color w:val="000000" w:themeColor="text1"/>
                                <w:sz w:val="22"/>
                                <w:szCs w:val="22"/>
                              </w:rPr>
                              <w:t>Feed forward neural network with two hidden layers</w:t>
                            </w:r>
                            <w:bookmarkEnd w:id="11"/>
                            <w:bookmarkEnd w:id="12"/>
                            <w:bookmarkEnd w:id="13"/>
                            <w:bookmarkEnd w:id="14"/>
                            <w:bookmarkEnd w:id="15"/>
                            <w:bookmarkEnd w:id="16"/>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FB3B7" id="Text Box 547" o:spid="_x0000_s1030" type="#_x0000_t202" style="position:absolute;left:0;text-align:left;margin-left:69.25pt;margin-top:250.95pt;width:314.55pt;height:.0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" stroked="f">
                <v:textbox style="mso-fit-shape-to-text:t" inset="0,0,0,0">
                  <w:txbxContent>
                    <w:p w14:paraId="73975DD9" w14:textId="33C080C3" w:rsidR="0051744F" w:rsidRPr="002E6D62" w:rsidRDefault="0051744F" w:rsidP="00F151F9">
                      <w:pPr>
                        <w:pStyle w:val="Caption"/>
                        <w:jc w:val="center"/>
                        <w:rPr>
                          <w:rFonts w:ascii="Times New Roman" w:hAnsi="Times New Roman" w:cs="Times New Roman"/>
                          <w:b/>
                          <w:i w:val="0"/>
                          <w:noProof/>
                          <w:color w:val="000000" w:themeColor="text1"/>
                          <w:sz w:val="22"/>
                          <w:szCs w:val="22"/>
                        </w:rPr>
                      </w:pPr>
                      <w:bookmarkStart w:id="19" w:name="_Toc43663334"/>
                      <w:bookmarkStart w:id="20" w:name="_Toc43666386"/>
                      <w:bookmarkStart w:id="21" w:name="_Toc43666564"/>
                      <w:bookmarkStart w:id="22" w:name="_Toc43666710"/>
                      <w:bookmarkStart w:id="23" w:name="_Toc43667053"/>
                      <w:bookmarkStart w:id="24" w:name="_Toc43667329"/>
                      <w:bookmarkStart w:id="25" w:name="_Toc43667574"/>
                      <w:bookmarkStart w:id="26" w:name="_Toc43914889"/>
                      <w:r w:rsidRPr="002E6D62">
                        <w:rPr>
                          <w:rFonts w:ascii="Times New Roman" w:hAnsi="Times New Roman" w:cs="Times New Roman"/>
                          <w:b/>
                          <w:i w:val="0"/>
                          <w:color w:val="000000" w:themeColor="text1"/>
                          <w:sz w:val="22"/>
                          <w:szCs w:val="22"/>
                        </w:rPr>
                        <w:t xml:space="preserve">Figure </w:t>
                      </w:r>
                      <w:r w:rsidRPr="002E6D62">
                        <w:rPr>
                          <w:rFonts w:ascii="Times New Roman" w:hAnsi="Times New Roman" w:cs="Times New Roman"/>
                          <w:b/>
                          <w:i w:val="0"/>
                          <w:color w:val="000000" w:themeColor="text1"/>
                          <w:sz w:val="22"/>
                          <w:szCs w:val="22"/>
                        </w:rPr>
                        <w:fldChar w:fldCharType="begin"/>
                      </w:r>
                      <w:r w:rsidRPr="002E6D62">
                        <w:rPr>
                          <w:rFonts w:ascii="Times New Roman" w:hAnsi="Times New Roman" w:cs="Times New Roman"/>
                          <w:b/>
                          <w:i w:val="0"/>
                          <w:color w:val="000000" w:themeColor="text1"/>
                          <w:sz w:val="22"/>
                          <w:szCs w:val="22"/>
                        </w:rPr>
                        <w:instrText xml:space="preserve"> SEQ Figure \* ARABIC </w:instrText>
                      </w:r>
                      <w:r w:rsidRPr="002E6D62">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rPr>
                        <w:t>1</w:t>
                      </w:r>
                      <w:r w:rsidRPr="002E6D62">
                        <w:rPr>
                          <w:rFonts w:ascii="Times New Roman" w:hAnsi="Times New Roman" w:cs="Times New Roman"/>
                          <w:b/>
                          <w:i w:val="0"/>
                          <w:color w:val="000000" w:themeColor="text1"/>
                          <w:sz w:val="22"/>
                          <w:szCs w:val="22"/>
                        </w:rPr>
                        <w:fldChar w:fldCharType="end"/>
                      </w:r>
                      <w:r w:rsidRPr="002E6D62">
                        <w:rPr>
                          <w:rFonts w:ascii="Times New Roman" w:hAnsi="Times New Roman" w:cs="Times New Roman"/>
                          <w:b/>
                          <w:i w:val="0"/>
                          <w:color w:val="000000" w:themeColor="text1"/>
                          <w:sz w:val="22"/>
                          <w:szCs w:val="22"/>
                        </w:rPr>
                        <w:t xml:space="preserve">: </w:t>
                      </w:r>
                      <w:r w:rsidRPr="002E6D62">
                        <w:rPr>
                          <w:rFonts w:ascii="Times New Roman" w:eastAsiaTheme="minorEastAsia" w:hAnsi="Times New Roman" w:cs="Times New Roman"/>
                          <w:b/>
                          <w:i w:val="0"/>
                          <w:iCs w:val="0"/>
                          <w:color w:val="000000" w:themeColor="text1"/>
                          <w:sz w:val="22"/>
                          <w:szCs w:val="22"/>
                        </w:rPr>
                        <w:t>Feed forward neural network with two hidden layers</w:t>
                      </w:r>
                      <w:bookmarkEnd w:id="19"/>
                      <w:bookmarkEnd w:id="20"/>
                      <w:bookmarkEnd w:id="21"/>
                      <w:bookmarkEnd w:id="22"/>
                      <w:bookmarkEnd w:id="23"/>
                      <w:bookmarkEnd w:id="24"/>
                      <w:bookmarkEnd w:id="25"/>
                      <w:bookmarkEnd w:id="26"/>
                    </w:p>
                  </w:txbxContent>
                </v:textbox>
              </v:shape>
            </w:pict>
          </mc:Fallback>
        </mc:AlternateContent>
      </w:r>
      <w:r>
        <w:rPr>
          <w:noProof/>
        </w:rPr>
        <mc:AlternateContent>
          <mc:Choice Requires="wpg">
            <w:drawing>
              <wp:anchor distT="0" distB="0" distL="114300" distR="114300" simplePos="0" relativeHeight="251680256" behindDoc="0" locked="0" layoutInCell="1" allowOverlap="1" wp14:anchorId="558BDE3E" wp14:editId="101166A6">
                <wp:simplePos x="0" y="0"/>
                <wp:positionH relativeFrom="column">
                  <wp:posOffset>879475</wp:posOffset>
                </wp:positionH>
                <wp:positionV relativeFrom="paragraph">
                  <wp:posOffset>155575</wp:posOffset>
                </wp:positionV>
                <wp:extent cx="3994785" cy="2974340"/>
                <wp:effectExtent l="0" t="0" r="24765" b="16510"/>
                <wp:wrapNone/>
                <wp:docPr id="148" name="Group 148"/>
                <wp:cNvGraphicFramePr/>
                <a:graphic xmlns:a="http://schemas.openxmlformats.org/drawingml/2006/main">
                  <a:graphicData uri="http://schemas.microsoft.com/office/word/2010/wordprocessingGroup">
                    <wpg:wgp>
                      <wpg:cNvGrpSpPr/>
                      <wpg:grpSpPr>
                        <a:xfrm>
                          <a:off x="0" y="0"/>
                          <a:ext cx="3994785" cy="2974340"/>
                          <a:chOff x="0" y="0"/>
                          <a:chExt cx="3994785" cy="2974340"/>
                        </a:xfrm>
                      </wpg:grpSpPr>
                      <wps:wsp>
                        <wps:cNvPr id="149" name="Oval 3"/>
                        <wps:cNvSpPr/>
                        <wps:spPr>
                          <a:xfrm>
                            <a:off x="0" y="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 name="Oval 4"/>
                        <wps:cNvSpPr/>
                        <wps:spPr>
                          <a:xfrm>
                            <a:off x="0" y="66294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7" name="Oval 5"/>
                        <wps:cNvSpPr/>
                        <wps:spPr>
                          <a:xfrm>
                            <a:off x="0" y="131826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8" name="Oval 6"/>
                        <wps:cNvSpPr/>
                        <wps:spPr>
                          <a:xfrm>
                            <a:off x="0" y="198120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9" name="Oval 7"/>
                        <wps:cNvSpPr/>
                        <wps:spPr>
                          <a:xfrm>
                            <a:off x="0" y="264414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3" name="Oval 8"/>
                        <wps:cNvSpPr/>
                        <wps:spPr>
                          <a:xfrm>
                            <a:off x="3741420" y="131826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Oval 26"/>
                        <wps:cNvSpPr/>
                        <wps:spPr>
                          <a:xfrm>
                            <a:off x="1539240" y="32766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0" name="Oval 27"/>
                        <wps:cNvSpPr/>
                        <wps:spPr>
                          <a:xfrm>
                            <a:off x="1539240" y="232410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3" name="Oval 28"/>
                        <wps:cNvSpPr/>
                        <wps:spPr>
                          <a:xfrm>
                            <a:off x="2819400" y="99822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4" name="Oval 30"/>
                        <wps:cNvSpPr/>
                        <wps:spPr>
                          <a:xfrm>
                            <a:off x="1539240" y="99822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Oval 31"/>
                        <wps:cNvSpPr/>
                        <wps:spPr>
                          <a:xfrm>
                            <a:off x="1539240" y="166116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6" name="Oval 32"/>
                        <wps:cNvSpPr/>
                        <wps:spPr>
                          <a:xfrm>
                            <a:off x="2819400" y="1661160"/>
                            <a:ext cx="253365" cy="330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7" name="Straight Arrow Connector 36"/>
                        <wps:cNvCnPr/>
                        <wps:spPr>
                          <a:xfrm>
                            <a:off x="251460" y="167640"/>
                            <a:ext cx="1289050" cy="3302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8" name="Straight Arrow Connector 57"/>
                        <wps:cNvCnPr/>
                        <wps:spPr>
                          <a:xfrm flipV="1">
                            <a:off x="3070860" y="1485900"/>
                            <a:ext cx="670560" cy="3365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9" name="Straight Arrow Connector 62"/>
                        <wps:cNvCnPr/>
                        <wps:spPr>
                          <a:xfrm flipV="1">
                            <a:off x="251460" y="502920"/>
                            <a:ext cx="1289050" cy="3302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0" name="Straight Arrow Connector 63"/>
                        <wps:cNvCnPr/>
                        <wps:spPr>
                          <a:xfrm flipV="1">
                            <a:off x="251460" y="495300"/>
                            <a:ext cx="1289050" cy="990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1" name="Straight Arrow Connector 64"/>
                        <wps:cNvCnPr/>
                        <wps:spPr>
                          <a:xfrm flipV="1">
                            <a:off x="251460" y="495300"/>
                            <a:ext cx="1289050" cy="1651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3" name="Straight Arrow Connector 65"/>
                        <wps:cNvCnPr/>
                        <wps:spPr>
                          <a:xfrm flipV="1">
                            <a:off x="251460" y="495300"/>
                            <a:ext cx="1289050" cy="23114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4" name="Straight Arrow Connector 66"/>
                        <wps:cNvCnPr/>
                        <wps:spPr>
                          <a:xfrm flipV="1">
                            <a:off x="1790700" y="1165860"/>
                            <a:ext cx="1024890" cy="6604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6" name="Straight Arrow Connector 67"/>
                        <wps:cNvCnPr/>
                        <wps:spPr>
                          <a:xfrm>
                            <a:off x="251460" y="822960"/>
                            <a:ext cx="1289050" cy="3365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7" name="Straight Arrow Connector 68"/>
                        <wps:cNvCnPr/>
                        <wps:spPr>
                          <a:xfrm>
                            <a:off x="1790700" y="1165860"/>
                            <a:ext cx="102489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8" name="Straight Arrow Connector 69"/>
                        <wps:cNvCnPr/>
                        <wps:spPr>
                          <a:xfrm>
                            <a:off x="251460" y="2148840"/>
                            <a:ext cx="1289050" cy="3435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9" name="Straight Arrow Connector 70"/>
                        <wps:cNvCnPr/>
                        <wps:spPr>
                          <a:xfrm flipV="1">
                            <a:off x="251460" y="2491740"/>
                            <a:ext cx="1289050" cy="3162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0" name="Straight Arrow Connector 71"/>
                        <wps:cNvCnPr/>
                        <wps:spPr>
                          <a:xfrm>
                            <a:off x="251460" y="1485900"/>
                            <a:ext cx="1289050" cy="10039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1" name="Straight Arrow Connector 72"/>
                        <wps:cNvCnPr/>
                        <wps:spPr>
                          <a:xfrm>
                            <a:off x="251460" y="822960"/>
                            <a:ext cx="1289050" cy="16643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2" name="Straight Arrow Connector 73"/>
                        <wps:cNvCnPr/>
                        <wps:spPr>
                          <a:xfrm>
                            <a:off x="251460" y="167640"/>
                            <a:ext cx="1289050" cy="23247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3" name="Straight Arrow Connector 75"/>
                        <wps:cNvCnPr/>
                        <wps:spPr>
                          <a:xfrm flipV="1">
                            <a:off x="251460" y="1828800"/>
                            <a:ext cx="1289050" cy="3232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4" name="Straight Arrow Connector 76"/>
                        <wps:cNvCnPr/>
                        <wps:spPr>
                          <a:xfrm>
                            <a:off x="251460" y="1485900"/>
                            <a:ext cx="1289050" cy="3365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5" name="Straight Arrow Connector 77"/>
                        <wps:cNvCnPr/>
                        <wps:spPr>
                          <a:xfrm>
                            <a:off x="251460" y="822960"/>
                            <a:ext cx="1289050" cy="9969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6" name="Straight Arrow Connector 78"/>
                        <wps:cNvCnPr/>
                        <wps:spPr>
                          <a:xfrm>
                            <a:off x="251460" y="167640"/>
                            <a:ext cx="1289050" cy="1657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7" name="Straight Arrow Connector 79"/>
                        <wps:cNvCnPr/>
                        <wps:spPr>
                          <a:xfrm flipV="1">
                            <a:off x="251460" y="1165860"/>
                            <a:ext cx="1289050" cy="16440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8" name="Straight Arrow Connector 80"/>
                        <wps:cNvCnPr/>
                        <wps:spPr>
                          <a:xfrm flipV="1">
                            <a:off x="251460" y="1165860"/>
                            <a:ext cx="1289050" cy="9836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9" name="Straight Arrow Connector 81"/>
                        <wps:cNvCnPr/>
                        <wps:spPr>
                          <a:xfrm flipV="1">
                            <a:off x="251460" y="1165860"/>
                            <a:ext cx="1289050" cy="3232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0" name="Straight Arrow Connector 82"/>
                        <wps:cNvCnPr/>
                        <wps:spPr>
                          <a:xfrm>
                            <a:off x="251460" y="167640"/>
                            <a:ext cx="1289050" cy="9969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1" name="Straight Arrow Connector 83"/>
                        <wps:cNvCnPr/>
                        <wps:spPr>
                          <a:xfrm flipV="1">
                            <a:off x="1790700" y="1165860"/>
                            <a:ext cx="1024890" cy="13271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2" name="Straight Arrow Connector 84"/>
                        <wps:cNvCnPr/>
                        <wps:spPr>
                          <a:xfrm>
                            <a:off x="1790700" y="495300"/>
                            <a:ext cx="1024890" cy="13271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3" name="Straight Arrow Connector 85"/>
                        <wps:cNvCnPr/>
                        <wps:spPr>
                          <a:xfrm>
                            <a:off x="1790700" y="1165860"/>
                            <a:ext cx="1024890" cy="6604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4" name="Straight Arrow Connector 86"/>
                        <wps:cNvCnPr/>
                        <wps:spPr>
                          <a:xfrm>
                            <a:off x="1790700" y="495300"/>
                            <a:ext cx="1024890" cy="6667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5" name="Straight Arrow Connector 87"/>
                        <wps:cNvCnPr/>
                        <wps:spPr>
                          <a:xfrm>
                            <a:off x="3070860" y="1165860"/>
                            <a:ext cx="670560" cy="3232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6" name="Straight Arrow Connector 148"/>
                        <wps:cNvCnPr/>
                        <wps:spPr>
                          <a:xfrm>
                            <a:off x="1790700" y="1821180"/>
                            <a:ext cx="102489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7" name="Straight Arrow Connector 149"/>
                        <wps:cNvCnPr/>
                        <wps:spPr>
                          <a:xfrm flipV="1">
                            <a:off x="1790700" y="1821180"/>
                            <a:ext cx="1024890" cy="6667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CF4DEF7" id="Group 148" o:spid="_x0000_s1026" style="position:absolute;margin-left:69.25pt;margin-top:12.25pt;width:314.55pt;height:234.2pt;z-index:251680256;mso-width-relative:margin;mso-height-relative:margin" coordsize="39947,29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">
                <v:oval id="Oval 3" o:spid="_x0000_s1027" style="position:absolute;width:2533;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" fillcolor="white [3212]" strokecolor="black [3213]" strokeweight="1pt">
                  <v:stroke joinstyle="miter"/>
                </v:oval>
                <v:oval id="Oval 4" o:spid="_x0000_s1028" style="position:absolute;top:6629;width:2533;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" fillcolor="white [3212]" strokecolor="black [3213]" strokeweight="1pt">
                  <v:stroke joinstyle="miter"/>
                </v:oval>
                <v:oval id="Oval 5" o:spid="_x0000_s1029" style="position:absolute;top:13182;width:2533;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" fillcolor="white [3212]" strokecolor="black [3213]" strokeweight="1pt">
                  <v:stroke joinstyle="miter"/>
                </v:oval>
                <v:oval id="Oval 6" o:spid="_x0000_s1030" style="position:absolute;top:19812;width:2533;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" fillcolor="white [3212]" strokecolor="black [3213]" strokeweight="1pt">
                  <v:stroke joinstyle="miter"/>
                </v:oval>
                <v:oval id="Oval 7" o:spid="_x0000_s1031" style="position:absolute;top:26441;width:2533;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" fillcolor="white [3212]" strokecolor="black [3213]" strokeweight="1pt">
                  <v:stroke joinstyle="miter"/>
                </v:oval>
                <v:oval id="Oval 8" o:spid="_x0000_s1032" style="position:absolute;left:37414;top:13182;width:2533;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" fillcolor="white [3212]" strokecolor="black [3213]" strokeweight="1pt">
                  <v:stroke joinstyle="miter"/>
                </v:oval>
                <v:oval id="Oval 26" o:spid="_x0000_s1033" style="position:absolute;left:15392;top:3276;width:2534;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" fillcolor="white [3212]" strokecolor="black [3213]" strokeweight="1pt">
                  <v:stroke joinstyle="miter"/>
                </v:oval>
                <v:oval id="Oval 27" o:spid="_x0000_s1034" style="position:absolute;left:15392;top:23241;width:2534;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" fillcolor="white [3212]" strokecolor="black [3213]" strokeweight="1pt">
                  <v:stroke joinstyle="miter"/>
                </v:oval>
                <v:oval id="Oval 28" o:spid="_x0000_s1035" style="position:absolute;left:28194;top:9982;width:2533;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" fillcolor="white [3212]" strokecolor="black [3213]" strokeweight="1pt">
                  <v:stroke joinstyle="miter"/>
                </v:oval>
                <v:oval id="Oval 30" o:spid="_x0000_s1036" style="position:absolute;left:15392;top:9982;width:2534;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" fillcolor="white [3212]" strokecolor="black [3213]" strokeweight="1pt">
                  <v:stroke joinstyle="miter"/>
                </v:oval>
                <v:oval id="Oval 31" o:spid="_x0000_s1037" style="position:absolute;left:15392;top:16611;width:2534;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" fillcolor="white [3212]" strokecolor="black [3213]" strokeweight="1pt">
                  <v:stroke joinstyle="miter"/>
                </v:oval>
                <v:oval id="Oval 32" o:spid="_x0000_s1038" style="position:absolute;left:28194;top:16611;width:2533;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" fillcolor="white [3212]" strokecolor="black [3213]" strokeweight="1pt">
                  <v:stroke joinstyle="miter"/>
                </v:oval>
                <v:shapetype id="_x0000_t32" coordsize="21600,21600" o:spt="32" o:oned="t" path="m,l21600,21600e" filled="f">
                  <v:path arrowok="t" fillok="f" o:connecttype="none"/>
                  <o:lock v:ext="edit" shapetype="t"/>
                </v:shapetype>
                <v:shape id="Straight Arrow Connector 36" o:spid="_x0000_s1039" type="#_x0000_t32" style="position:absolute;left:2514;top:1676;width:12891;height:33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" strokecolor="black [3213]" strokeweight=".5pt">
                  <v:stroke endarrow="open" joinstyle="miter"/>
                </v:shape>
                <v:shape id="Straight Arrow Connector 57" o:spid="_x0000_s1040" type="#_x0000_t32" style="position:absolute;left:30708;top:14859;width:6706;height:33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" strokecolor="black [3213]" strokeweight=".5pt">
                  <v:stroke endarrow="open" joinstyle="miter"/>
                </v:shape>
                <v:shape id="Straight Arrow Connector 62" o:spid="_x0000_s1041" type="#_x0000_t32" style="position:absolute;left:2514;top:5029;width:12891;height:3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" strokecolor="black [3213]" strokeweight=".5pt">
                  <v:stroke endarrow="open" joinstyle="miter"/>
                </v:shape>
                <v:shape id="Straight Arrow Connector 63" o:spid="_x0000_s1042" type="#_x0000_t32" style="position:absolute;left:2514;top:4953;width:12891;height:99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" strokecolor="black [3213]" strokeweight=".5pt">
                  <v:stroke endarrow="open" joinstyle="miter"/>
                </v:shape>
                <v:shape id="Straight Arrow Connector 64" o:spid="_x0000_s1043" type="#_x0000_t32" style="position:absolute;left:2514;top:4953;width:12891;height:165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" strokecolor="black [3213]" strokeweight=".5pt">
                  <v:stroke endarrow="open" joinstyle="miter"/>
                </v:shape>
                <v:shape id="Straight Arrow Connector 65" o:spid="_x0000_s1044" type="#_x0000_t32" style="position:absolute;left:2514;top:4953;width:12891;height:23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" strokecolor="black [3213]" strokeweight=".5pt">
                  <v:stroke endarrow="open" joinstyle="miter"/>
                </v:shape>
                <v:shape id="Straight Arrow Connector 66" o:spid="_x0000_s1045" type="#_x0000_t32" style="position:absolute;left:17907;top:11658;width:10248;height:66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" strokecolor="black [3213]" strokeweight=".5pt">
                  <v:stroke endarrow="open" joinstyle="miter"/>
                </v:shape>
                <v:shape id="Straight Arrow Connector 67" o:spid="_x0000_s1046" type="#_x0000_t32" style="position:absolute;left:2514;top:8229;width:12891;height:33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" strokecolor="black [3213]" strokeweight=".5pt">
                  <v:stroke endarrow="open" joinstyle="miter"/>
                </v:shape>
                <v:shape id="Straight Arrow Connector 68" o:spid="_x0000_s1047" type="#_x0000_t32" style="position:absolute;left:17907;top:11658;width:10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" strokecolor="black [3213]" strokeweight=".5pt">
                  <v:stroke endarrow="open" joinstyle="miter"/>
                </v:shape>
                <v:shape id="Straight Arrow Connector 69" o:spid="_x0000_s1048" type="#_x0000_t32" style="position:absolute;left:2514;top:21488;width:12891;height:3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" strokecolor="black [3213]" strokeweight=".5pt">
                  <v:stroke endarrow="open" joinstyle="miter"/>
                </v:shape>
                <v:shape id="Straight Arrow Connector 70" o:spid="_x0000_s1049" type="#_x0000_t32" style="position:absolute;left:2514;top:24917;width:12891;height:31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" strokecolor="black [3213]" strokeweight=".5pt">
                  <v:stroke endarrow="open" joinstyle="miter"/>
                </v:shape>
                <v:shape id="Straight Arrow Connector 71" o:spid="_x0000_s1050" type="#_x0000_t32" style="position:absolute;left:2514;top:14859;width:12891;height:100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" strokecolor="black [3213]" strokeweight=".5pt">
                  <v:stroke endarrow="open" joinstyle="miter"/>
                </v:shape>
                <v:shape id="Straight Arrow Connector 72" o:spid="_x0000_s1051" type="#_x0000_t32" style="position:absolute;left:2514;top:8229;width:12891;height:166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" strokecolor="black [3213]" strokeweight=".5pt">
                  <v:stroke endarrow="open" joinstyle="miter"/>
                </v:shape>
                <v:shape id="Straight Arrow Connector 73" o:spid="_x0000_s1052" type="#_x0000_t32" style="position:absolute;left:2514;top:1676;width:12891;height:232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" strokecolor="black [3213]" strokeweight=".5pt">
                  <v:stroke endarrow="open" joinstyle="miter"/>
                </v:shape>
                <v:shape id="Straight Arrow Connector 75" o:spid="_x0000_s1053" type="#_x0000_t32" style="position:absolute;left:2514;top:18288;width:12891;height:32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" strokecolor="black [3213]" strokeweight=".5pt">
                  <v:stroke endarrow="open" joinstyle="miter"/>
                </v:shape>
                <v:shape id="Straight Arrow Connector 76" o:spid="_x0000_s1054" type="#_x0000_t32" style="position:absolute;left:2514;top:14859;width:12891;height:3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" strokecolor="black [3213]" strokeweight=".5pt">
                  <v:stroke endarrow="open" joinstyle="miter"/>
                </v:shape>
                <v:shape id="Straight Arrow Connector 77" o:spid="_x0000_s1055" type="#_x0000_t32" style="position:absolute;left:2514;top:8229;width:12891;height:99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" strokecolor="black [3213]" strokeweight=".5pt">
                  <v:stroke endarrow="open" joinstyle="miter"/>
                </v:shape>
                <v:shape id="Straight Arrow Connector 78" o:spid="_x0000_s1056" type="#_x0000_t32" style="position:absolute;left:2514;top:1676;width:12891;height:165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" strokecolor="black [3213]" strokeweight=".5pt">
                  <v:stroke endarrow="open" joinstyle="miter"/>
                </v:shape>
                <v:shape id="Straight Arrow Connector 79" o:spid="_x0000_s1057" type="#_x0000_t32" style="position:absolute;left:2514;top:11658;width:12891;height:164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" strokecolor="black [3213]" strokeweight=".5pt">
                  <v:stroke endarrow="open" joinstyle="miter"/>
                </v:shape>
                <v:shape id="Straight Arrow Connector 80" o:spid="_x0000_s1058" type="#_x0000_t32" style="position:absolute;left:2514;top:11658;width:12891;height:98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" strokecolor="black [3213]" strokeweight=".5pt">
                  <v:stroke endarrow="open" joinstyle="miter"/>
                </v:shape>
                <v:shape id="Straight Arrow Connector 81" o:spid="_x0000_s1059" type="#_x0000_t32" style="position:absolute;left:2514;top:11658;width:12891;height:32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" strokecolor="black [3213]" strokeweight=".5pt">
                  <v:stroke endarrow="open" joinstyle="miter"/>
                </v:shape>
                <v:shape id="Straight Arrow Connector 82" o:spid="_x0000_s1060" type="#_x0000_t32" style="position:absolute;left:2514;top:1676;width:12891;height:9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" strokecolor="black [3213]" strokeweight=".5pt">
                  <v:stroke endarrow="open" joinstyle="miter"/>
                </v:shape>
                <v:shape id="Straight Arrow Connector 83" o:spid="_x0000_s1061" type="#_x0000_t32" style="position:absolute;left:17907;top:11658;width:10248;height:132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" strokecolor="black [3213]" strokeweight=".5pt">
                  <v:stroke endarrow="open" joinstyle="miter"/>
                </v:shape>
                <v:shape id="Straight Arrow Connector 84" o:spid="_x0000_s1062" type="#_x0000_t32" style="position:absolute;left:17907;top:4953;width:10248;height:132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" strokecolor="black [3213]" strokeweight=".5pt">
                  <v:stroke endarrow="open" joinstyle="miter"/>
                </v:shape>
                <v:shape id="Straight Arrow Connector 85" o:spid="_x0000_s1063" type="#_x0000_t32" style="position:absolute;left:17907;top:11658;width:10248;height:6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" strokecolor="black [3213]" strokeweight=".5pt">
                  <v:stroke endarrow="open" joinstyle="miter"/>
                </v:shape>
                <v:shape id="Straight Arrow Connector 86" o:spid="_x0000_s1064" type="#_x0000_t32" style="position:absolute;left:17907;top:4953;width:10248;height:6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" strokecolor="black [3213]" strokeweight=".5pt">
                  <v:stroke endarrow="open" joinstyle="miter"/>
                </v:shape>
                <v:shape id="Straight Arrow Connector 87" o:spid="_x0000_s1065" type="#_x0000_t32" style="position:absolute;left:30708;top:11658;width:6706;height:3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" strokecolor="black [3213]" strokeweight=".5pt">
                  <v:stroke endarrow="open" joinstyle="miter"/>
                </v:shape>
                <v:shape id="Straight Arrow Connector 148" o:spid="_x0000_s1066" type="#_x0000_t32" style="position:absolute;left:17907;top:18211;width:10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" strokecolor="black [3213]" strokeweight=".5pt">
                  <v:stroke endarrow="open" joinstyle="miter"/>
                </v:shape>
                <v:shape id="Straight Arrow Connector 149" o:spid="_x0000_s1067" type="#_x0000_t32" style="position:absolute;left:17907;top:18211;width:10248;height:6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" strokecolor="black [3213]" strokeweight=".5pt">
                  <v:stroke endarrow="open" joinstyle="miter"/>
                </v:shape>
              </v:group>
            </w:pict>
          </mc:Fallback>
        </mc:AlternateContent>
      </w:r>
      <w:r>
        <w:rPr>
          <w:noProof/>
        </w:rPr>
        <mc:AlternateContent>
          <mc:Choice Requires="wps">
            <w:drawing>
              <wp:anchor distT="0" distB="0" distL="114300" distR="114300" simplePos="0" relativeHeight="251679232" behindDoc="0" locked="0" layoutInCell="1" allowOverlap="1" wp14:anchorId="3C98B4EE" wp14:editId="4961D485">
                <wp:simplePos x="0" y="0"/>
                <wp:positionH relativeFrom="column">
                  <wp:posOffset>1129665</wp:posOffset>
                </wp:positionH>
                <wp:positionV relativeFrom="paragraph">
                  <wp:posOffset>1979295</wp:posOffset>
                </wp:positionV>
                <wp:extent cx="1289050" cy="983615"/>
                <wp:effectExtent l="0" t="38100" r="63500" b="26035"/>
                <wp:wrapNone/>
                <wp:docPr id="544" name="Straight Arrow Connector 74"/>
                <wp:cNvGraphicFramePr/>
                <a:graphic xmlns:a="http://schemas.openxmlformats.org/drawingml/2006/main">
                  <a:graphicData uri="http://schemas.microsoft.com/office/word/2010/wordprocessingShape">
                    <wps:wsp>
                      <wps:cNvCnPr/>
                      <wps:spPr>
                        <a:xfrm flipV="1">
                          <a:off x="0" y="0"/>
                          <a:ext cx="1289050" cy="9836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06EA81" id="Straight Arrow Connector 74" o:spid="_x0000_s1026" type="#_x0000_t32" style="position:absolute;margin-left:88.95pt;margin-top:155.85pt;width:101.5pt;height:77.45pt;flip:y;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" strokecolor="black [3213]" strokeweight=".5pt">
                <v:stroke endarrow="open" joinstyle="miter"/>
              </v:shape>
            </w:pict>
          </mc:Fallback>
        </mc:AlternateContent>
      </w:r>
      <w:r>
        <w:rPr>
          <w:rFonts w:ascii="Times New Roman" w:eastAsiaTheme="minorEastAsia" w:hAnsi="Times New Roman" w:cs="Times New Roman"/>
          <w:iCs/>
        </w:rPr>
        <w:t xml:space="preserve">  </w:t>
      </w:r>
    </w:p>
    <w:p w14:paraId="73FFFAE1" w14:textId="77777777" w:rsidR="00F151F9" w:rsidRDefault="00F151F9" w:rsidP="00F151F9">
      <w:pPr>
        <w:spacing w:line="480" w:lineRule="auto"/>
        <w:ind w:left="360"/>
        <w:jc w:val="both"/>
        <w:rPr>
          <w:rFonts w:ascii="Times New Roman" w:eastAsiaTheme="minorEastAsia" w:hAnsi="Times New Roman" w:cs="Times New Roman"/>
          <w:iCs/>
        </w:rPr>
      </w:pPr>
    </w:p>
    <w:p w14:paraId="3E487004" w14:textId="77777777" w:rsidR="00F151F9" w:rsidRDefault="00F151F9" w:rsidP="00F151F9">
      <w:pPr>
        <w:spacing w:line="480" w:lineRule="auto"/>
        <w:ind w:left="360"/>
        <w:jc w:val="both"/>
        <w:rPr>
          <w:rFonts w:ascii="Times New Roman" w:eastAsiaTheme="minorEastAsia" w:hAnsi="Times New Roman" w:cs="Times New Roman"/>
          <w:iCs/>
        </w:rPr>
      </w:pPr>
    </w:p>
    <w:p w14:paraId="7BFE210A" w14:textId="77777777" w:rsidR="00F151F9" w:rsidRDefault="00F151F9" w:rsidP="00F151F9">
      <w:pPr>
        <w:spacing w:line="480" w:lineRule="auto"/>
        <w:ind w:left="360"/>
        <w:jc w:val="both"/>
        <w:rPr>
          <w:rFonts w:ascii="Times New Roman" w:eastAsiaTheme="minorEastAsia" w:hAnsi="Times New Roman" w:cs="Times New Roman"/>
          <w:iCs/>
        </w:rPr>
      </w:pPr>
    </w:p>
    <w:p w14:paraId="5F4689CC" w14:textId="77777777" w:rsidR="00F151F9" w:rsidRDefault="00F151F9" w:rsidP="00F151F9">
      <w:pPr>
        <w:spacing w:line="480" w:lineRule="auto"/>
        <w:ind w:left="360"/>
        <w:jc w:val="both"/>
        <w:rPr>
          <w:rFonts w:ascii="Times New Roman" w:eastAsiaTheme="minorEastAsia" w:hAnsi="Times New Roman" w:cs="Times New Roman"/>
          <w:iCs/>
        </w:rPr>
      </w:pPr>
    </w:p>
    <w:p w14:paraId="3021390B" w14:textId="77777777" w:rsidR="00F151F9" w:rsidRDefault="00F151F9" w:rsidP="00F151F9">
      <w:pPr>
        <w:spacing w:line="480" w:lineRule="auto"/>
        <w:ind w:left="360"/>
        <w:jc w:val="both"/>
        <w:rPr>
          <w:rFonts w:ascii="Times New Roman" w:eastAsiaTheme="minorEastAsia" w:hAnsi="Times New Roman" w:cs="Times New Roman"/>
          <w:iCs/>
        </w:rPr>
      </w:pPr>
    </w:p>
    <w:p w14:paraId="05961DFC" w14:textId="77777777" w:rsidR="00F151F9" w:rsidRDefault="00F151F9" w:rsidP="00F151F9">
      <w:pPr>
        <w:spacing w:line="480" w:lineRule="auto"/>
        <w:ind w:left="360"/>
        <w:jc w:val="both"/>
        <w:rPr>
          <w:rFonts w:ascii="Times New Roman" w:eastAsiaTheme="minorEastAsia" w:hAnsi="Times New Roman" w:cs="Times New Roman"/>
          <w:iCs/>
        </w:rPr>
      </w:pPr>
    </w:p>
    <w:p w14:paraId="6B090EDB" w14:textId="77777777" w:rsidR="00F151F9" w:rsidRDefault="00F151F9" w:rsidP="00F151F9">
      <w:pPr>
        <w:spacing w:line="480" w:lineRule="auto"/>
        <w:ind w:left="360"/>
        <w:jc w:val="both"/>
        <w:rPr>
          <w:rFonts w:ascii="Times New Roman" w:eastAsiaTheme="minorEastAsia" w:hAnsi="Times New Roman" w:cs="Times New Roman"/>
          <w:iCs/>
        </w:rPr>
      </w:pPr>
    </w:p>
    <w:p w14:paraId="16EE1633" w14:textId="77777777" w:rsidR="00F151F9" w:rsidRPr="00F151F9" w:rsidRDefault="00F151F9" w:rsidP="00F151F9"/>
    <w:p w14:paraId="7BD11C59" w14:textId="77777777" w:rsidR="00813545" w:rsidRDefault="00813545" w:rsidP="00683266">
      <w:pPr>
        <w:pStyle w:val="Heading3"/>
      </w:pPr>
      <w:bookmarkStart w:id="27" w:name="_Toc43914955"/>
      <w:r w:rsidRPr="000C344B">
        <w:t>Convolutional</w:t>
      </w:r>
      <w:r w:rsidRPr="00813545">
        <w:t xml:space="preserve"> Neural Network</w:t>
      </w:r>
      <w:bookmarkEnd w:id="27"/>
    </w:p>
    <w:p w14:paraId="6A880B51" w14:textId="0427F92D" w:rsidR="00F151F9" w:rsidRDefault="00F151F9" w:rsidP="00F151F9">
      <w:pPr>
        <w:spacing w:line="480" w:lineRule="auto"/>
        <w:jc w:val="both"/>
        <w:rPr>
          <w:rFonts w:ascii="Times New Roman" w:hAnsi="Times New Roman"/>
        </w:rPr>
      </w:pPr>
      <w:r>
        <w:rPr>
          <w:rFonts w:ascii="Times New Roman" w:eastAsiaTheme="minorEastAsia" w:hAnsi="Times New Roman" w:cs="Times New Roman"/>
          <w:iCs/>
        </w:rPr>
        <w:t xml:space="preserve">Convolutional neural networks are advanced versions of an artificial neural network having the capacity to handle very high dimensional data, unlike ANN. With an increase in the dimensionality of data, the input space of artificial neural network increases, which often causes overfitting as the </w:t>
      </w:r>
      <w:r w:rsidR="005221CE">
        <w:rPr>
          <w:rFonts w:ascii="Times New Roman" w:eastAsiaTheme="minorEastAsia" w:hAnsi="Times New Roman" w:cs="Times New Roman"/>
          <w:iCs/>
        </w:rPr>
        <w:t>n</w:t>
      </w:r>
      <w:r>
        <w:rPr>
          <w:rFonts w:ascii="Times New Roman" w:eastAsiaTheme="minorEastAsia" w:hAnsi="Times New Roman" w:cs="Times New Roman"/>
          <w:iCs/>
        </w:rPr>
        <w:t>umber of features increase. Also, with an increment of input size</w:t>
      </w:r>
      <w:r w:rsidR="00C43FCD">
        <w:rPr>
          <w:rFonts w:ascii="Times New Roman" w:eastAsiaTheme="minorEastAsia" w:hAnsi="Times New Roman" w:cs="Times New Roman"/>
          <w:iCs/>
        </w:rPr>
        <w:t>;</w:t>
      </w:r>
      <w:r>
        <w:rPr>
          <w:rFonts w:ascii="Times New Roman" w:eastAsiaTheme="minorEastAsia" w:hAnsi="Times New Roman" w:cs="Times New Roman"/>
          <w:iCs/>
        </w:rPr>
        <w:t xml:space="preserve"> </w:t>
      </w:r>
      <w:r w:rsidR="00695B42">
        <w:rPr>
          <w:rFonts w:ascii="Times New Roman" w:eastAsiaTheme="minorEastAsia" w:hAnsi="Times New Roman" w:cs="Times New Roman"/>
          <w:iCs/>
        </w:rPr>
        <w:t>n</w:t>
      </w:r>
      <w:r>
        <w:rPr>
          <w:rFonts w:ascii="Times New Roman" w:eastAsiaTheme="minorEastAsia" w:hAnsi="Times New Roman" w:cs="Times New Roman"/>
          <w:iCs/>
        </w:rPr>
        <w:t>etwork become</w:t>
      </w:r>
      <w:r w:rsidR="00C43FCD">
        <w:rPr>
          <w:rFonts w:ascii="Times New Roman" w:eastAsiaTheme="minorEastAsia" w:hAnsi="Times New Roman" w:cs="Times New Roman"/>
          <w:iCs/>
        </w:rPr>
        <w:t>s</w:t>
      </w:r>
      <w:r>
        <w:rPr>
          <w:rFonts w:ascii="Times New Roman" w:eastAsiaTheme="minorEastAsia" w:hAnsi="Times New Roman" w:cs="Times New Roman"/>
          <w:iCs/>
        </w:rPr>
        <w:t xml:space="preserve"> more complex</w:t>
      </w:r>
      <w:r w:rsidR="00C43FCD">
        <w:rPr>
          <w:rFonts w:ascii="Times New Roman" w:eastAsiaTheme="minorEastAsia" w:hAnsi="Times New Roman" w:cs="Times New Roman"/>
          <w:iCs/>
        </w:rPr>
        <w:t xml:space="preserve"> and also</w:t>
      </w:r>
      <w:r>
        <w:rPr>
          <w:rFonts w:ascii="Times New Roman" w:eastAsiaTheme="minorEastAsia" w:hAnsi="Times New Roman" w:cs="Times New Roman"/>
          <w:iCs/>
        </w:rPr>
        <w:t xml:space="preserve"> requires more computational cost. These problems of conventional ANN do not occur on CNN due to its construction. The name convolutional neural </w:t>
      </w:r>
      <w:r w:rsidR="000049B8">
        <w:rPr>
          <w:rFonts w:ascii="Times New Roman" w:eastAsiaTheme="minorEastAsia" w:hAnsi="Times New Roman" w:cs="Times New Roman"/>
          <w:iCs/>
        </w:rPr>
        <w:t>n</w:t>
      </w:r>
      <w:r>
        <w:rPr>
          <w:rFonts w:ascii="Times New Roman" w:eastAsiaTheme="minorEastAsia" w:hAnsi="Times New Roman" w:cs="Times New Roman"/>
          <w:iCs/>
        </w:rPr>
        <w:t xml:space="preserve">etwork shows that the mathematical operation of ‘convolution’ is employed in the </w:t>
      </w:r>
      <w:r w:rsidR="000049B8">
        <w:rPr>
          <w:rFonts w:ascii="Times New Roman" w:eastAsiaTheme="minorEastAsia" w:hAnsi="Times New Roman" w:cs="Times New Roman"/>
          <w:iCs/>
        </w:rPr>
        <w:t>n</w:t>
      </w:r>
      <w:r>
        <w:rPr>
          <w:rFonts w:ascii="Times New Roman" w:eastAsiaTheme="minorEastAsia" w:hAnsi="Times New Roman" w:cs="Times New Roman"/>
          <w:iCs/>
        </w:rPr>
        <w:t xml:space="preserve">etwork. </w:t>
      </w:r>
      <w:r>
        <w:rPr>
          <w:rFonts w:ascii="Times New Roman" w:eastAsiaTheme="minorEastAsia" w:hAnsi="Times New Roman" w:cs="Times New Roman"/>
          <w:iCs/>
        </w:rPr>
        <w:lastRenderedPageBreak/>
        <w:t xml:space="preserve">Unlike all fully connected layers in ANN, at least two layers in CNN are connected by sparse and shared weights or parameters. </w:t>
      </w:r>
      <w:r w:rsidRPr="000607D2">
        <w:rPr>
          <w:rFonts w:ascii="Times New Roman" w:hAnsi="Times New Roman"/>
        </w:rPr>
        <w:t xml:space="preserve">Most of the </w:t>
      </w:r>
      <w:r>
        <w:rPr>
          <w:rFonts w:ascii="Times New Roman" w:hAnsi="Times New Roman"/>
        </w:rPr>
        <w:t>parameters</w:t>
      </w:r>
      <w:r w:rsidRPr="000607D2">
        <w:rPr>
          <w:rFonts w:ascii="Times New Roman" w:hAnsi="Times New Roman"/>
        </w:rPr>
        <w:t xml:space="preserve"> are forced to be zero (making it sparse)</w:t>
      </w:r>
      <w:r>
        <w:rPr>
          <w:rFonts w:ascii="Times New Roman" w:hAnsi="Times New Roman"/>
        </w:rPr>
        <w:t>,</w:t>
      </w:r>
      <w:r w:rsidRPr="000607D2">
        <w:rPr>
          <w:rFonts w:ascii="Times New Roman" w:hAnsi="Times New Roman"/>
        </w:rPr>
        <w:t xml:space="preserve"> and non-zero weights are repeated in each neuron of a hidden layer.</w:t>
      </w:r>
      <w:r>
        <w:rPr>
          <w:rFonts w:ascii="Times New Roman" w:hAnsi="Times New Roman"/>
        </w:rPr>
        <w:t xml:space="preserve"> CNN also preserves the spatial topology of the data, unlike ANN, i.e., it can accept two-dimensional data as input. It can capture spatial information of an image like edges, corners, etc. Hence CNN is widely used in computer vision applications. The basic building block of CNN, which makes it different from conventional ANN, is the convolutional layer discussed below. </w:t>
      </w:r>
    </w:p>
    <w:p w14:paraId="7CE37F1F" w14:textId="0347CC9D" w:rsidR="00990C9C" w:rsidRDefault="00697618">
      <w:pPr>
        <w:pStyle w:val="Heading3"/>
      </w:pPr>
      <w:bookmarkStart w:id="28" w:name="_Toc43914956"/>
      <w:r>
        <w:t>Convolution Layer</w:t>
      </w:r>
      <w:bookmarkEnd w:id="28"/>
    </w:p>
    <w:p w14:paraId="78F05192" w14:textId="77777777" w:rsidR="00697618" w:rsidRDefault="00697618" w:rsidP="00695B42">
      <w:pPr>
        <w:pStyle w:val="BodyText"/>
        <w:ind w:right="29" w:firstLine="0"/>
        <w:rPr>
          <w:rFonts w:ascii="Times New Roman" w:hAnsi="Times New Roman"/>
          <w:sz w:val="22"/>
          <w:szCs w:val="22"/>
        </w:rPr>
      </w:pPr>
      <w:r>
        <w:rPr>
          <w:rFonts w:ascii="Times New Roman" w:hAnsi="Times New Roman"/>
          <w:sz w:val="22"/>
          <w:szCs w:val="22"/>
        </w:rPr>
        <w:t>Convolution</w:t>
      </w:r>
      <w:r w:rsidRPr="000607D2">
        <w:rPr>
          <w:rFonts w:ascii="Times New Roman" w:hAnsi="Times New Roman"/>
          <w:sz w:val="22"/>
          <w:szCs w:val="22"/>
        </w:rPr>
        <w:t xml:space="preserve"> is a mathematical operation on two functions. If </w:t>
      </w:r>
      <m:oMath>
        <m:r>
          <w:rPr>
            <w:rFonts w:ascii="Cambria Math" w:hAnsi="Cambria Math"/>
            <w:sz w:val="22"/>
            <w:szCs w:val="22"/>
          </w:rPr>
          <m:t>f</m:t>
        </m:r>
        <m:r>
          <m:rPr>
            <m:sty m:val="p"/>
          </m:rPr>
          <w:rPr>
            <w:rFonts w:ascii="Cambria Math" w:hAnsi="Cambria Math"/>
            <w:sz w:val="22"/>
            <w:szCs w:val="22"/>
          </w:rPr>
          <m:t xml:space="preserve"> </m:t>
        </m:r>
      </m:oMath>
      <w:r w:rsidRPr="000607D2">
        <w:rPr>
          <w:rFonts w:ascii="Times New Roman" w:hAnsi="Times New Roman"/>
          <w:sz w:val="22"/>
          <w:szCs w:val="22"/>
        </w:rPr>
        <w:t xml:space="preserve">and </w:t>
      </w:r>
      <m:oMath>
        <m:r>
          <w:rPr>
            <w:rFonts w:ascii="Cambria Math" w:hAnsi="Cambria Math"/>
            <w:sz w:val="22"/>
            <w:szCs w:val="22"/>
          </w:rPr>
          <m:t>g</m:t>
        </m:r>
        <m:r>
          <m:rPr>
            <m:sty m:val="p"/>
          </m:rPr>
          <w:rPr>
            <w:rFonts w:ascii="Cambria Math" w:hAnsi="Cambria Math"/>
            <w:sz w:val="22"/>
            <w:szCs w:val="22"/>
          </w:rPr>
          <m:t xml:space="preserve"> </m:t>
        </m:r>
      </m:oMath>
      <w:r w:rsidRPr="000607D2">
        <w:rPr>
          <w:rFonts w:ascii="Times New Roman" w:hAnsi="Times New Roman"/>
          <w:sz w:val="22"/>
          <w:szCs w:val="22"/>
        </w:rPr>
        <w:t>are two real</w:t>
      </w:r>
      <w:r>
        <w:rPr>
          <w:rFonts w:ascii="Times New Roman" w:hAnsi="Times New Roman"/>
          <w:sz w:val="22"/>
          <w:szCs w:val="22"/>
        </w:rPr>
        <w:t>-</w:t>
      </w:r>
      <w:r w:rsidRPr="000607D2">
        <w:rPr>
          <w:rFonts w:ascii="Times New Roman" w:hAnsi="Times New Roman"/>
          <w:sz w:val="22"/>
          <w:szCs w:val="22"/>
        </w:rPr>
        <w:t xml:space="preserve">valued functions with real argument </w:t>
      </w:r>
      <m:oMath>
        <m:r>
          <w:rPr>
            <w:rFonts w:ascii="Cambria Math" w:hAnsi="Cambria Math"/>
            <w:sz w:val="22"/>
            <w:szCs w:val="22"/>
          </w:rPr>
          <m:t>t</m:t>
        </m:r>
        <m:r>
          <m:rPr>
            <m:sty m:val="p"/>
          </m:rPr>
          <w:rPr>
            <w:rFonts w:ascii="Cambria Math" w:hAnsi="Cambria Math"/>
            <w:sz w:val="22"/>
            <w:szCs w:val="22"/>
          </w:rPr>
          <m:t xml:space="preserve">, </m:t>
        </m:r>
      </m:oMath>
      <w:r w:rsidRPr="000607D2">
        <w:rPr>
          <w:rFonts w:ascii="Times New Roman" w:hAnsi="Times New Roman"/>
          <w:sz w:val="22"/>
          <w:szCs w:val="22"/>
        </w:rPr>
        <w:t xml:space="preserve">convolution 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C410C3" w14:paraId="7C7A96CD" w14:textId="77777777" w:rsidTr="00A91BCF">
        <w:tc>
          <w:tcPr>
            <w:tcW w:w="1242" w:type="dxa"/>
          </w:tcPr>
          <w:p w14:paraId="087D38CE" w14:textId="77777777" w:rsidR="00C410C3" w:rsidRDefault="00C410C3" w:rsidP="00697618">
            <w:pPr>
              <w:pStyle w:val="BodyText"/>
              <w:ind w:right="29" w:firstLine="0"/>
              <w:rPr>
                <w:rFonts w:ascii="Times New Roman" w:hAnsi="Times New Roman"/>
                <w:color w:val="000000" w:themeColor="text1"/>
                <w:sz w:val="22"/>
                <w:szCs w:val="22"/>
              </w:rPr>
            </w:pPr>
          </w:p>
        </w:tc>
        <w:tc>
          <w:tcPr>
            <w:tcW w:w="6237" w:type="dxa"/>
          </w:tcPr>
          <w:p w14:paraId="46F8F89F" w14:textId="18EB7A64" w:rsidR="00C410C3" w:rsidRPr="00DE3CBA" w:rsidRDefault="004270A2" w:rsidP="00697618">
            <w:pPr>
              <w:pStyle w:val="BodyText"/>
              <w:ind w:right="29" w:firstLine="0"/>
              <w:rPr>
                <w:rFonts w:ascii="Times New Roman" w:hAnsi="Times New Roman"/>
                <w:color w:val="000000" w:themeColor="text1"/>
                <w:sz w:val="22"/>
                <w:szCs w:val="22"/>
              </w:rPr>
            </w:pPr>
            <m:oMathPara>
              <m:oMathParaPr>
                <m:jc m:val="left"/>
              </m:oMathParaPr>
              <m:oMath>
                <m:d>
                  <m:dPr>
                    <m:ctrlPr>
                      <w:rPr>
                        <w:rFonts w:ascii="Cambria Math" w:hAnsi="Cambria Math"/>
                        <w:color w:val="000000" w:themeColor="text1"/>
                        <w:sz w:val="22"/>
                        <w:szCs w:val="22"/>
                      </w:rPr>
                    </m:ctrlPr>
                  </m:dPr>
                  <m:e>
                    <m:r>
                      <w:rPr>
                        <w:rFonts w:ascii="Cambria Math" w:hAnsi="Cambria Math"/>
                        <w:color w:val="000000" w:themeColor="text1"/>
                        <w:sz w:val="22"/>
                        <w:szCs w:val="22"/>
                      </w:rPr>
                      <m:t>f</m:t>
                    </m:r>
                    <m:r>
                      <m:rPr>
                        <m:sty m:val="p"/>
                      </m:rPr>
                      <w:rPr>
                        <w:rFonts w:ascii="Cambria Math" w:hAnsi="Cambria Math"/>
                        <w:color w:val="000000" w:themeColor="text1"/>
                        <w:sz w:val="22"/>
                        <w:szCs w:val="22"/>
                      </w:rPr>
                      <m:t>*</m:t>
                    </m:r>
                    <m:r>
                      <w:rPr>
                        <w:rFonts w:ascii="Cambria Math" w:hAnsi="Cambria Math"/>
                        <w:color w:val="000000" w:themeColor="text1"/>
                        <w:sz w:val="22"/>
                        <w:szCs w:val="22"/>
                      </w:rPr>
                      <m:t>g</m:t>
                    </m:r>
                  </m:e>
                </m:d>
                <m:d>
                  <m:dPr>
                    <m:ctrlPr>
                      <w:rPr>
                        <w:rFonts w:ascii="Cambria Math" w:hAnsi="Cambria Math"/>
                        <w:color w:val="000000" w:themeColor="text1"/>
                        <w:sz w:val="22"/>
                        <w:szCs w:val="22"/>
                      </w:rPr>
                    </m:ctrlPr>
                  </m:dPr>
                  <m:e>
                    <m:r>
                      <w:rPr>
                        <w:rFonts w:ascii="Cambria Math" w:hAnsi="Cambria Math"/>
                        <w:color w:val="000000" w:themeColor="text1"/>
                        <w:sz w:val="22"/>
                        <w:szCs w:val="22"/>
                      </w:rPr>
                      <m:t>x</m:t>
                    </m:r>
                  </m:e>
                </m:d>
                <m:r>
                  <m:rPr>
                    <m:sty m:val="p"/>
                  </m:rPr>
                  <w:rPr>
                    <w:rFonts w:ascii="Cambria Math" w:hAnsi="Cambria Math"/>
                    <w:color w:val="000000" w:themeColor="text1"/>
                    <w:sz w:val="22"/>
                    <w:szCs w:val="22"/>
                  </w:rPr>
                  <m:t>=</m:t>
                </m:r>
                <m:nary>
                  <m:naryPr>
                    <m:limLoc m:val="subSup"/>
                    <m:ctrlPr>
                      <w:rPr>
                        <w:rFonts w:ascii="Cambria Math" w:hAnsi="Cambria Math"/>
                        <w:color w:val="000000" w:themeColor="text1"/>
                        <w:sz w:val="22"/>
                        <w:szCs w:val="22"/>
                      </w:rPr>
                    </m:ctrlPr>
                  </m:naryPr>
                  <m:sub>
                    <m:r>
                      <m:rPr>
                        <m:sty m:val="p"/>
                      </m:rPr>
                      <w:rPr>
                        <w:rFonts w:ascii="Cambria Math" w:hAnsi="Cambria Math"/>
                        <w:color w:val="000000" w:themeColor="text1"/>
                        <w:sz w:val="22"/>
                        <w:szCs w:val="22"/>
                      </w:rPr>
                      <m:t>-∞</m:t>
                    </m:r>
                  </m:sub>
                  <m:sup>
                    <m:r>
                      <m:rPr>
                        <m:sty m:val="p"/>
                      </m:rPr>
                      <w:rPr>
                        <w:rFonts w:ascii="Cambria Math" w:hAnsi="Cambria Math"/>
                        <w:color w:val="000000" w:themeColor="text1"/>
                        <w:sz w:val="22"/>
                        <w:szCs w:val="22"/>
                      </w:rPr>
                      <m:t>∞</m:t>
                    </m:r>
                  </m:sup>
                  <m:e>
                    <m:r>
                      <w:rPr>
                        <w:rFonts w:ascii="Cambria Math" w:hAnsi="Cambria Math"/>
                        <w:color w:val="000000" w:themeColor="text1"/>
                        <w:sz w:val="22"/>
                        <w:szCs w:val="22"/>
                      </w:rPr>
                      <m:t>f</m:t>
                    </m:r>
                    <m:d>
                      <m:dPr>
                        <m:ctrlPr>
                          <w:rPr>
                            <w:rFonts w:ascii="Cambria Math" w:hAnsi="Cambria Math"/>
                            <w:color w:val="000000" w:themeColor="text1"/>
                            <w:sz w:val="22"/>
                            <w:szCs w:val="22"/>
                          </w:rPr>
                        </m:ctrlPr>
                      </m:dPr>
                      <m:e>
                        <m:r>
                          <w:rPr>
                            <w:rFonts w:ascii="Cambria Math" w:hAnsi="Cambria Math"/>
                            <w:color w:val="000000" w:themeColor="text1"/>
                            <w:sz w:val="22"/>
                            <w:szCs w:val="22"/>
                          </w:rPr>
                          <m:t>τ</m:t>
                        </m:r>
                      </m:e>
                    </m:d>
                    <m:r>
                      <w:rPr>
                        <w:rFonts w:ascii="Cambria Math" w:hAnsi="Cambria Math"/>
                        <w:color w:val="000000" w:themeColor="text1"/>
                        <w:sz w:val="22"/>
                        <w:szCs w:val="22"/>
                      </w:rPr>
                      <m:t>g</m:t>
                    </m:r>
                    <m:d>
                      <m:dPr>
                        <m:ctrlPr>
                          <w:rPr>
                            <w:rFonts w:ascii="Cambria Math" w:hAnsi="Cambria Math"/>
                            <w:color w:val="000000" w:themeColor="text1"/>
                            <w:sz w:val="22"/>
                            <w:szCs w:val="22"/>
                          </w:rPr>
                        </m:ctrlPr>
                      </m:dPr>
                      <m:e>
                        <m:r>
                          <w:rPr>
                            <w:rFonts w:ascii="Cambria Math" w:hAnsi="Cambria Math"/>
                            <w:color w:val="000000" w:themeColor="text1"/>
                            <w:sz w:val="22"/>
                            <w:szCs w:val="22"/>
                          </w:rPr>
                          <m:t>x</m:t>
                        </m:r>
                        <m:r>
                          <m:rPr>
                            <m:sty m:val="p"/>
                          </m:rPr>
                          <w:rPr>
                            <w:rFonts w:ascii="Cambria Math" w:hAnsi="Cambria Math"/>
                            <w:color w:val="000000" w:themeColor="text1"/>
                            <w:sz w:val="22"/>
                            <w:szCs w:val="22"/>
                          </w:rPr>
                          <m:t>-</m:t>
                        </m:r>
                        <m:r>
                          <w:rPr>
                            <w:rFonts w:ascii="Cambria Math" w:hAnsi="Cambria Math"/>
                            <w:color w:val="000000" w:themeColor="text1"/>
                            <w:sz w:val="22"/>
                            <w:szCs w:val="22"/>
                          </w:rPr>
                          <m:t>τ</m:t>
                        </m:r>
                      </m:e>
                    </m:d>
                    <m:r>
                      <w:rPr>
                        <w:rFonts w:ascii="Cambria Math" w:hAnsi="Cambria Math"/>
                        <w:color w:val="000000" w:themeColor="text1"/>
                        <w:sz w:val="22"/>
                        <w:szCs w:val="22"/>
                      </w:rPr>
                      <m:t>dτ</m:t>
                    </m:r>
                  </m:e>
                </m:nary>
              </m:oMath>
            </m:oMathPara>
          </w:p>
        </w:tc>
        <w:tc>
          <w:tcPr>
            <w:tcW w:w="1241" w:type="dxa"/>
            <w:vAlign w:val="center"/>
          </w:tcPr>
          <w:p w14:paraId="5866D808" w14:textId="5B4CE5F0" w:rsidR="00C410C3" w:rsidRPr="00A91BCF" w:rsidRDefault="00A91BCF"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4DF145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4.4pt" o:ole="">
                  <v:imagedata r:id="rId26" o:title=""/>
                </v:shape>
                <o:OLEObject Type="Embed" ProgID="Equation.DSMT4" ShapeID="_x0000_i1025" DrawAspect="Content" ObjectID="_1712007212" r:id="rId27"/>
              </w:object>
            </w:r>
            <w:r>
              <w:rPr>
                <w:rFonts w:ascii="Times New Roman" w:hAnsi="Times New Roman"/>
                <w:b/>
                <w:color w:val="000000" w:themeColor="text1"/>
                <w:sz w:val="22"/>
                <w:szCs w:val="22"/>
              </w:rPr>
              <w:t>3.1</w:t>
            </w:r>
          </w:p>
        </w:tc>
      </w:tr>
    </w:tbl>
    <w:p w14:paraId="72AD3D64" w14:textId="77777777" w:rsidR="00697618" w:rsidRDefault="00697618" w:rsidP="00697618">
      <w:pPr>
        <w:pStyle w:val="BodyText"/>
        <w:ind w:right="29" w:firstLine="0"/>
        <w:rPr>
          <w:rFonts w:ascii="Times New Roman" w:hAnsi="Times New Roman"/>
          <w:sz w:val="22"/>
          <w:szCs w:val="22"/>
        </w:rPr>
      </w:pPr>
      <w:r w:rsidRPr="000607D2">
        <w:rPr>
          <w:rFonts w:ascii="Times New Roman" w:hAnsi="Times New Roman"/>
          <w:sz w:val="22"/>
          <w:szCs w:val="22"/>
        </w:rPr>
        <w:t xml:space="preserve">The data generated in </w:t>
      </w:r>
      <w:r>
        <w:rPr>
          <w:rFonts w:ascii="Times New Roman" w:hAnsi="Times New Roman"/>
          <w:sz w:val="22"/>
          <w:szCs w:val="22"/>
        </w:rPr>
        <w:t xml:space="preserve">the </w:t>
      </w:r>
      <w:r w:rsidRPr="000607D2">
        <w:rPr>
          <w:rFonts w:ascii="Times New Roman" w:hAnsi="Times New Roman"/>
          <w:sz w:val="22"/>
          <w:szCs w:val="22"/>
        </w:rPr>
        <w:t xml:space="preserve">real world is mostly of discrete form. For functions or data with </w:t>
      </w:r>
      <w:r>
        <w:rPr>
          <w:rFonts w:ascii="Times New Roman" w:hAnsi="Times New Roman"/>
          <w:sz w:val="22"/>
          <w:szCs w:val="22"/>
        </w:rPr>
        <w:t>one argument,</w:t>
      </w:r>
      <w:r w:rsidRPr="000607D2">
        <w:rPr>
          <w:rFonts w:ascii="Times New Roman" w:hAnsi="Times New Roman"/>
          <w:sz w:val="22"/>
          <w:szCs w:val="22"/>
        </w:rPr>
        <w:t xml:space="preserve"> the discrete convolution is modified as</w:t>
      </w:r>
      <w:r>
        <w:rPr>
          <w:rFonts w:ascii="Times New Roman" w:hAnsi="Times New Roman"/>
          <w:sz w:val="22"/>
          <w:szCs w:val="22"/>
        </w:rPr>
        <w:t>,</w:t>
      </w:r>
      <w:r w:rsidRPr="000607D2">
        <w:rPr>
          <w:rFonts w:ascii="Times New Roman" w:hAnsi="Times New Roman"/>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641368AE" w14:textId="77777777" w:rsidTr="00A91BCF">
        <w:tc>
          <w:tcPr>
            <w:tcW w:w="1242" w:type="dxa"/>
          </w:tcPr>
          <w:p w14:paraId="2D9E1CC7"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25C2DCDB" w14:textId="549FEF12" w:rsidR="00DE3CBA" w:rsidRPr="00DE3CBA" w:rsidRDefault="004270A2" w:rsidP="00DE3CBA">
            <w:pPr>
              <w:pStyle w:val="BodyText"/>
              <w:ind w:right="29"/>
              <w:rPr>
                <w:rFonts w:ascii="Times New Roman" w:hAnsi="Times New Roman"/>
                <w:color w:val="000000" w:themeColor="text1"/>
                <w:sz w:val="22"/>
                <w:szCs w:val="22"/>
              </w:rPr>
            </w:pPr>
            <m:oMathPara>
              <m:oMathParaPr>
                <m:jc m:val="left"/>
              </m:oMathParaPr>
              <m:oMath>
                <m:d>
                  <m:dPr>
                    <m:ctrlPr>
                      <w:rPr>
                        <w:rFonts w:ascii="Cambria Math" w:hAnsi="Cambria Math"/>
                        <w:color w:val="000000" w:themeColor="text1"/>
                        <w:sz w:val="22"/>
                        <w:szCs w:val="22"/>
                      </w:rPr>
                    </m:ctrlPr>
                  </m:dPr>
                  <m:e>
                    <m:r>
                      <w:rPr>
                        <w:rFonts w:ascii="Cambria Math" w:hAnsi="Cambria Math"/>
                        <w:color w:val="000000" w:themeColor="text1"/>
                        <w:sz w:val="22"/>
                        <w:szCs w:val="22"/>
                      </w:rPr>
                      <m:t>x</m:t>
                    </m:r>
                    <m:r>
                      <m:rPr>
                        <m:sty m:val="p"/>
                      </m:rPr>
                      <w:rPr>
                        <w:rFonts w:ascii="Cambria Math" w:hAnsi="Cambria Math"/>
                        <w:color w:val="000000" w:themeColor="text1"/>
                        <w:sz w:val="22"/>
                        <w:szCs w:val="22"/>
                      </w:rPr>
                      <m:t>*</m:t>
                    </m:r>
                    <m:r>
                      <w:rPr>
                        <w:rFonts w:ascii="Cambria Math" w:hAnsi="Cambria Math"/>
                        <w:color w:val="000000" w:themeColor="text1"/>
                        <w:sz w:val="22"/>
                        <w:szCs w:val="22"/>
                      </w:rPr>
                      <m:t>w</m:t>
                    </m:r>
                  </m:e>
                </m:d>
                <m:d>
                  <m:dPr>
                    <m:begChr m:val="["/>
                    <m:endChr m:val="]"/>
                    <m:ctrlPr>
                      <w:rPr>
                        <w:rFonts w:ascii="Cambria Math" w:hAnsi="Cambria Math"/>
                        <w:color w:val="000000" w:themeColor="text1"/>
                        <w:sz w:val="22"/>
                        <w:szCs w:val="22"/>
                      </w:rPr>
                    </m:ctrlPr>
                  </m:dPr>
                  <m:e>
                    <m:r>
                      <w:rPr>
                        <w:rFonts w:ascii="Cambria Math" w:hAnsi="Cambria Math"/>
                        <w:color w:val="000000" w:themeColor="text1"/>
                        <w:sz w:val="22"/>
                        <w:szCs w:val="22"/>
                      </w:rPr>
                      <m:t>i</m:t>
                    </m:r>
                  </m:e>
                </m:d>
                <m:r>
                  <m:rPr>
                    <m:sty m:val="p"/>
                  </m:rPr>
                  <w:rPr>
                    <w:rFonts w:ascii="Cambria Math" w:hAnsi="Cambria Math"/>
                    <w:color w:val="000000" w:themeColor="text1"/>
                    <w:sz w:val="22"/>
                    <w:szCs w:val="22"/>
                  </w:rPr>
                  <m:t xml:space="preserve">= </m:t>
                </m:r>
                <m:nary>
                  <m:naryPr>
                    <m:chr m:val="∑"/>
                    <m:limLoc m:val="undOvr"/>
                    <m:supHide m:val="1"/>
                    <m:ctrlPr>
                      <w:rPr>
                        <w:rFonts w:ascii="Cambria Math" w:hAnsi="Cambria Math"/>
                        <w:color w:val="000000" w:themeColor="text1"/>
                        <w:sz w:val="22"/>
                        <w:szCs w:val="22"/>
                      </w:rPr>
                    </m:ctrlPr>
                  </m:naryPr>
                  <m:sub>
                    <m:r>
                      <w:rPr>
                        <w:rFonts w:ascii="Cambria Math" w:hAnsi="Cambria Math"/>
                        <w:color w:val="000000" w:themeColor="text1"/>
                        <w:sz w:val="22"/>
                        <w:szCs w:val="22"/>
                      </w:rPr>
                      <m:t>m</m:t>
                    </m:r>
                  </m:sub>
                  <m:sup/>
                  <m:e>
                    <m:r>
                      <w:rPr>
                        <w:rFonts w:ascii="Cambria Math" w:hAnsi="Cambria Math"/>
                        <w:color w:val="000000" w:themeColor="text1"/>
                        <w:sz w:val="22"/>
                        <w:szCs w:val="22"/>
                      </w:rPr>
                      <m:t>x</m:t>
                    </m:r>
                    <m:d>
                      <m:dPr>
                        <m:begChr m:val="["/>
                        <m:endChr m:val="]"/>
                        <m:ctrlPr>
                          <w:rPr>
                            <w:rFonts w:ascii="Cambria Math" w:hAnsi="Cambria Math"/>
                            <w:color w:val="000000" w:themeColor="text1"/>
                            <w:sz w:val="22"/>
                            <w:szCs w:val="22"/>
                          </w:rPr>
                        </m:ctrlPr>
                      </m:dPr>
                      <m:e>
                        <m:r>
                          <w:rPr>
                            <w:rFonts w:ascii="Cambria Math" w:hAnsi="Cambria Math"/>
                            <w:color w:val="000000" w:themeColor="text1"/>
                            <w:sz w:val="22"/>
                            <w:szCs w:val="22"/>
                          </w:rPr>
                          <m:t>i</m:t>
                        </m:r>
                        <m:r>
                          <m:rPr>
                            <m:sty m:val="p"/>
                          </m:rPr>
                          <w:rPr>
                            <w:rFonts w:ascii="Cambria Math" w:hAnsi="Cambria Math"/>
                            <w:color w:val="000000" w:themeColor="text1"/>
                            <w:sz w:val="22"/>
                            <w:szCs w:val="22"/>
                          </w:rPr>
                          <m:t>+</m:t>
                        </m:r>
                        <m:r>
                          <w:rPr>
                            <w:rFonts w:ascii="Cambria Math" w:hAnsi="Cambria Math"/>
                            <w:color w:val="000000" w:themeColor="text1"/>
                            <w:sz w:val="22"/>
                            <w:szCs w:val="22"/>
                          </w:rPr>
                          <m:t>m</m:t>
                        </m:r>
                      </m:e>
                    </m:d>
                    <m:r>
                      <w:rPr>
                        <w:rFonts w:ascii="Cambria Math" w:hAnsi="Cambria Math"/>
                        <w:color w:val="000000" w:themeColor="text1"/>
                        <w:sz w:val="22"/>
                        <w:szCs w:val="22"/>
                      </w:rPr>
                      <m:t>w</m:t>
                    </m:r>
                    <m:r>
                      <m:rPr>
                        <m:sty m:val="p"/>
                      </m:rPr>
                      <w:rPr>
                        <w:rFonts w:ascii="Cambria Math" w:hAnsi="Cambria Math"/>
                        <w:color w:val="000000" w:themeColor="text1"/>
                        <w:sz w:val="22"/>
                        <w:szCs w:val="22"/>
                      </w:rPr>
                      <m:t>[</m:t>
                    </m:r>
                    <m:r>
                      <w:rPr>
                        <w:rFonts w:ascii="Cambria Math" w:hAnsi="Cambria Math"/>
                        <w:color w:val="000000" w:themeColor="text1"/>
                        <w:sz w:val="22"/>
                        <w:szCs w:val="22"/>
                      </w:rPr>
                      <m:t>m</m:t>
                    </m:r>
                    <m:r>
                      <m:rPr>
                        <m:sty m:val="p"/>
                      </m:rPr>
                      <w:rPr>
                        <w:rFonts w:ascii="Cambria Math" w:hAnsi="Cambria Math"/>
                        <w:color w:val="000000" w:themeColor="text1"/>
                        <w:sz w:val="22"/>
                        <w:szCs w:val="22"/>
                      </w:rPr>
                      <m:t>]</m:t>
                    </m:r>
                  </m:e>
                </m:nary>
              </m:oMath>
            </m:oMathPara>
          </w:p>
        </w:tc>
        <w:tc>
          <w:tcPr>
            <w:tcW w:w="1241" w:type="dxa"/>
            <w:vAlign w:val="center"/>
          </w:tcPr>
          <w:p w14:paraId="3F9F79E0" w14:textId="403170B4"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45A031AA">
                <v:shape id="_x0000_i1026" type="#_x0000_t75" style="width:9pt;height:14.4pt" o:ole="">
                  <v:imagedata r:id="rId26" o:title=""/>
                </v:shape>
                <o:OLEObject Type="Embed" ProgID="Equation.DSMT4" ShapeID="_x0000_i1026" DrawAspect="Content" ObjectID="_1712007213" r:id="rId28"/>
              </w:object>
            </w:r>
            <w:r>
              <w:rPr>
                <w:rFonts w:ascii="Times New Roman" w:hAnsi="Times New Roman"/>
                <w:b/>
                <w:color w:val="000000" w:themeColor="text1"/>
                <w:sz w:val="22"/>
                <w:szCs w:val="22"/>
              </w:rPr>
              <w:t>3.2</w:t>
            </w:r>
          </w:p>
        </w:tc>
      </w:tr>
    </w:tbl>
    <w:p w14:paraId="0B5AAB44" w14:textId="2375D385" w:rsidR="00697618" w:rsidRDefault="000A72AC" w:rsidP="00697618">
      <w:pPr>
        <w:spacing w:line="480" w:lineRule="auto"/>
        <w:jc w:val="both"/>
        <w:rPr>
          <w:rFonts w:ascii="Times New Roman" w:hAnsi="Times New Roman"/>
        </w:rPr>
      </w:pPr>
      <w:r>
        <w:rPr>
          <w:rFonts w:ascii="Times New Roman" w:hAnsi="Times New Roman"/>
        </w:rPr>
        <w:t>w</w:t>
      </w:r>
      <w:r w:rsidR="00697618">
        <w:rPr>
          <w:rFonts w:ascii="Times New Roman" w:hAnsi="Times New Roman"/>
        </w:rPr>
        <w:t>here</w:t>
      </w:r>
      <w:r w:rsidR="00697618" w:rsidRPr="000607D2">
        <w:rPr>
          <w:rFonts w:ascii="Times New Roman" w:hAnsi="Times New Roman"/>
        </w:rPr>
        <w:t xml:space="preserve"> </w:t>
      </w:r>
      <m:oMath>
        <m:r>
          <w:rPr>
            <w:rFonts w:ascii="Cambria Math" w:hAnsi="Cambria Math"/>
          </w:rPr>
          <m:t>x</m:t>
        </m:r>
      </m:oMath>
      <w:r w:rsidR="00697618" w:rsidRPr="000607D2">
        <w:rPr>
          <w:rFonts w:ascii="Times New Roman" w:hAnsi="Times New Roman"/>
        </w:rPr>
        <w:t xml:space="preserve"> is </w:t>
      </w:r>
      <w:r w:rsidR="00697618">
        <w:rPr>
          <w:rFonts w:ascii="Times New Roman" w:hAnsi="Times New Roman"/>
        </w:rPr>
        <w:t>1</w:t>
      </w:r>
      <w:r w:rsidR="00697618" w:rsidRPr="000607D2">
        <w:rPr>
          <w:rFonts w:ascii="Times New Roman" w:hAnsi="Times New Roman"/>
        </w:rPr>
        <w:t xml:space="preserve">D input function and </w:t>
      </w:r>
      <m:oMath>
        <m:r>
          <w:rPr>
            <w:rFonts w:ascii="Cambria Math" w:hAnsi="Cambria Math"/>
          </w:rPr>
          <m:t>w</m:t>
        </m:r>
      </m:oMath>
      <w:r w:rsidR="00697618" w:rsidRPr="000607D2">
        <w:rPr>
          <w:rFonts w:ascii="Times New Roman" w:hAnsi="Times New Roman"/>
        </w:rPr>
        <w:t xml:space="preserve"> the weight matrix called</w:t>
      </w:r>
      <w:r w:rsidR="00697618">
        <w:rPr>
          <w:rFonts w:ascii="Times New Roman" w:hAnsi="Times New Roman"/>
        </w:rPr>
        <w:t xml:space="preserve"> the</w:t>
      </w:r>
      <w:r w:rsidR="00697618" w:rsidRPr="000607D2">
        <w:rPr>
          <w:rFonts w:ascii="Times New Roman" w:hAnsi="Times New Roman"/>
        </w:rPr>
        <w:t xml:space="preserve"> kernel</w:t>
      </w:r>
      <w:r w:rsidR="00697618">
        <w:rPr>
          <w:rFonts w:ascii="Times New Roman" w:hAnsi="Times New Roman"/>
        </w:rPr>
        <w:t>, t</w:t>
      </w:r>
      <w:r w:rsidR="00697618" w:rsidRPr="000607D2">
        <w:rPr>
          <w:rFonts w:ascii="Times New Roman" w:hAnsi="Times New Roman"/>
        </w:rPr>
        <w:t>he definition ca</w:t>
      </w:r>
      <w:r w:rsidR="00697618">
        <w:rPr>
          <w:rFonts w:ascii="Times New Roman" w:hAnsi="Times New Roman"/>
        </w:rPr>
        <w:t xml:space="preserve">n be </w:t>
      </w:r>
      <w:proofErr w:type="spellStart"/>
      <w:r w:rsidR="00697618">
        <w:rPr>
          <w:rFonts w:ascii="Times New Roman" w:hAnsi="Times New Roman"/>
        </w:rPr>
        <w:t>generalised</w:t>
      </w:r>
      <w:proofErr w:type="spellEnd"/>
      <w:r w:rsidR="00697618">
        <w:rPr>
          <w:rFonts w:ascii="Times New Roman" w:hAnsi="Times New Roman"/>
        </w:rPr>
        <w:t xml:space="preserve"> for more than one</w:t>
      </w:r>
      <w:r w:rsidR="00697618" w:rsidRPr="000607D2">
        <w:rPr>
          <w:rFonts w:ascii="Times New Roman" w:hAnsi="Times New Roman"/>
        </w:rPr>
        <w:t xml:space="preserve"> parameter function.</w:t>
      </w:r>
    </w:p>
    <w:p w14:paraId="306917DC" w14:textId="77777777" w:rsidR="00697618" w:rsidRDefault="00697618" w:rsidP="00697618">
      <w:pPr>
        <w:spacing w:line="480" w:lineRule="auto"/>
        <w:jc w:val="both"/>
        <w:rPr>
          <w:rFonts w:ascii="Times New Roman" w:hAnsi="Times New Roman"/>
        </w:rPr>
      </w:pPr>
      <w:r>
        <w:rPr>
          <w:rFonts w:ascii="Times New Roman" w:hAnsi="Times New Roman"/>
        </w:rPr>
        <w:t xml:space="preserve">Convolution operation in discrete space is similar to matrix multiplication operations of input space and weights in ANN but with some additional constraints. In a weight matrix, some elements are repeated, which are shared parameters. Also, many entries are forced to zero, making weight matrix sparse. Where in conventional ANN weight matrix may not be sparse and all entries may be unique. Due to this property, a lot fewer weights are needed to be tuned in CNN when compared with conventional ANN.    </w:t>
      </w:r>
    </w:p>
    <w:p w14:paraId="4AC529B0" w14:textId="77777777" w:rsidR="00697618" w:rsidRDefault="00697618" w:rsidP="00697618">
      <w:pPr>
        <w:spacing w:line="480" w:lineRule="auto"/>
        <w:jc w:val="both"/>
        <w:rPr>
          <w:rFonts w:ascii="Times New Roman" w:hAnsi="Times New Roman"/>
        </w:rPr>
      </w:pPr>
      <w:r>
        <w:rPr>
          <w:noProof/>
        </w:rPr>
        <w:lastRenderedPageBreak/>
        <w:drawing>
          <wp:anchor distT="0" distB="0" distL="114300" distR="114300" simplePos="0" relativeHeight="251714048" behindDoc="0" locked="0" layoutInCell="1" allowOverlap="1" wp14:anchorId="298C58E7" wp14:editId="083B61D3">
            <wp:simplePos x="0" y="0"/>
            <wp:positionH relativeFrom="column">
              <wp:posOffset>2835275</wp:posOffset>
            </wp:positionH>
            <wp:positionV relativeFrom="paragraph">
              <wp:posOffset>1402715</wp:posOffset>
            </wp:positionV>
            <wp:extent cx="2581275" cy="3467100"/>
            <wp:effectExtent l="0" t="0" r="9525" b="0"/>
            <wp:wrapSquare wrapText="bothSides"/>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1275" cy="346710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noProof/>
        </w:rPr>
        <w:drawing>
          <wp:anchor distT="0" distB="0" distL="114300" distR="114300" simplePos="0" relativeHeight="251715072" behindDoc="0" locked="0" layoutInCell="1" allowOverlap="1" wp14:anchorId="69248F33" wp14:editId="3A969688">
            <wp:simplePos x="0" y="0"/>
            <wp:positionH relativeFrom="column">
              <wp:posOffset>6350</wp:posOffset>
            </wp:positionH>
            <wp:positionV relativeFrom="paragraph">
              <wp:posOffset>1345565</wp:posOffset>
            </wp:positionV>
            <wp:extent cx="2524125" cy="3524250"/>
            <wp:effectExtent l="0" t="0" r="9525" b="0"/>
            <wp:wrapSquare wrapText="bothSides"/>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4125" cy="35242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rPr>
        <w:t xml:space="preserve">Consider 1D input space of 4 elements,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 xml:space="preserve"> 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 xml:space="preserve"> x</m:t>
            </m:r>
          </m:e>
          <m:sub>
            <m:r>
              <w:rPr>
                <w:rFonts w:ascii="Cambria Math" w:hAnsi="Cambria Math"/>
              </w:rPr>
              <m:t>4</m:t>
            </m:r>
          </m:sub>
        </m:sSub>
        <m:r>
          <w:rPr>
            <w:rFonts w:ascii="Cambria Math" w:hAnsi="Cambria Math"/>
          </w:rPr>
          <m:t>)</m:t>
        </m:r>
      </m:oMath>
      <w:r w:rsidRPr="000607D2">
        <w:rPr>
          <w:rFonts w:ascii="Times New Roman" w:hAnsi="Times New Roman"/>
        </w:rPr>
        <w:t xml:space="preserve"> </w:t>
      </w:r>
      <w:r>
        <w:rPr>
          <w:rFonts w:ascii="Times New Roman" w:hAnsi="Times New Roman"/>
        </w:rPr>
        <w:t xml:space="preserve">and single 1D kernel or weight matrix of size 2, having two non-zero elements, </w:t>
      </w:r>
      <m:oMath>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 xml:space="preserve"> w</m:t>
            </m:r>
          </m:e>
          <m:sub>
            <m:r>
              <w:rPr>
                <w:rFonts w:ascii="Cambria Math" w:hAnsi="Cambria Math"/>
              </w:rPr>
              <m:t>2</m:t>
            </m:r>
          </m:sub>
        </m:sSub>
        <m:r>
          <w:rPr>
            <w:rFonts w:ascii="Cambria Math" w:hAnsi="Cambria Math"/>
          </w:rPr>
          <m:t>)</m:t>
        </m:r>
      </m:oMath>
      <w:r>
        <w:rPr>
          <w:rFonts w:ascii="Times New Roman" w:eastAsiaTheme="minorEastAsia" w:hAnsi="Times New Roman"/>
        </w:rPr>
        <w:t xml:space="preserve"> </w:t>
      </w:r>
      <w:r>
        <w:rPr>
          <w:rFonts w:ascii="Times New Roman" w:hAnsi="Times New Roman"/>
        </w:rPr>
        <w:t xml:space="preserve">to perform the convolutional operation with a stride of 2 (left of Figure 2). </w:t>
      </w:r>
    </w:p>
    <w:p w14:paraId="08DD2BD1" w14:textId="77777777" w:rsidR="00697618" w:rsidRDefault="00697618" w:rsidP="00697618"/>
    <w:p w14:paraId="27E6B377" w14:textId="77777777" w:rsidR="00697618" w:rsidRDefault="00697618" w:rsidP="00697618">
      <w:pPr>
        <w:spacing w:line="480" w:lineRule="auto"/>
        <w:jc w:val="both"/>
        <w:rPr>
          <w:rFonts w:ascii="Times New Roman" w:hAnsi="Times New Roman"/>
        </w:rPr>
      </w:pPr>
      <w:r>
        <w:rPr>
          <w:noProof/>
        </w:rPr>
        <mc:AlternateContent>
          <mc:Choice Requires="wps">
            <w:drawing>
              <wp:anchor distT="0" distB="0" distL="114300" distR="114300" simplePos="0" relativeHeight="251716096" behindDoc="0" locked="0" layoutInCell="1" allowOverlap="1" wp14:anchorId="3E19B4AD" wp14:editId="7B351F72">
                <wp:simplePos x="0" y="0"/>
                <wp:positionH relativeFrom="column">
                  <wp:posOffset>697865</wp:posOffset>
                </wp:positionH>
                <wp:positionV relativeFrom="paragraph">
                  <wp:posOffset>3674110</wp:posOffset>
                </wp:positionV>
                <wp:extent cx="4617720" cy="635"/>
                <wp:effectExtent l="0" t="0" r="0" b="0"/>
                <wp:wrapSquare wrapText="bothSides"/>
                <wp:docPr id="593" name="Text Box 593"/>
                <wp:cNvGraphicFramePr/>
                <a:graphic xmlns:a="http://schemas.openxmlformats.org/drawingml/2006/main">
                  <a:graphicData uri="http://schemas.microsoft.com/office/word/2010/wordprocessingShape">
                    <wps:wsp>
                      <wps:cNvSpPr txBox="1"/>
                      <wps:spPr>
                        <a:xfrm>
                          <a:off x="0" y="0"/>
                          <a:ext cx="4617720" cy="635"/>
                        </a:xfrm>
                        <a:prstGeom prst="rect">
                          <a:avLst/>
                        </a:prstGeom>
                        <a:solidFill>
                          <a:prstClr val="white"/>
                        </a:solidFill>
                        <a:ln>
                          <a:noFill/>
                        </a:ln>
                        <a:effectLst/>
                      </wps:spPr>
                      <wps:txbx>
                        <w:txbxContent>
                          <w:p w14:paraId="120F8865" w14:textId="77777777" w:rsidR="0051744F" w:rsidRPr="002E6D62" w:rsidRDefault="0051744F" w:rsidP="00697618">
                            <w:pPr>
                              <w:pStyle w:val="Caption"/>
                              <w:rPr>
                                <w:rFonts w:ascii="Times New Roman" w:hAnsi="Times New Roman" w:cs="Times New Roman"/>
                                <w:b/>
                                <w:i w:val="0"/>
                                <w:noProof/>
                                <w:color w:val="auto"/>
                                <w:sz w:val="22"/>
                                <w:szCs w:val="22"/>
                              </w:rPr>
                            </w:pPr>
                            <w:bookmarkStart w:id="29" w:name="_Toc43663335"/>
                            <w:bookmarkStart w:id="30" w:name="_Toc43666387"/>
                            <w:bookmarkStart w:id="31" w:name="_Toc43666565"/>
                            <w:bookmarkStart w:id="32" w:name="_Toc43666711"/>
                            <w:bookmarkStart w:id="33" w:name="_Toc43667054"/>
                            <w:bookmarkStart w:id="34" w:name="_Toc43667330"/>
                            <w:bookmarkStart w:id="35" w:name="_Toc43667575"/>
                            <w:bookmarkStart w:id="36" w:name="_Toc43914890"/>
                            <w:r w:rsidRPr="002E6D62">
                              <w:rPr>
                                <w:rFonts w:ascii="Times New Roman" w:hAnsi="Times New Roman" w:cs="Times New Roman"/>
                                <w:b/>
                                <w:i w:val="0"/>
                                <w:color w:val="auto"/>
                                <w:sz w:val="22"/>
                                <w:szCs w:val="22"/>
                              </w:rPr>
                              <w:t xml:space="preserve">Figure </w:t>
                            </w:r>
                            <w:r w:rsidRPr="002E6D62">
                              <w:rPr>
                                <w:rFonts w:ascii="Times New Roman" w:hAnsi="Times New Roman" w:cs="Times New Roman"/>
                                <w:b/>
                                <w:i w:val="0"/>
                                <w:color w:val="auto"/>
                                <w:sz w:val="22"/>
                                <w:szCs w:val="22"/>
                              </w:rPr>
                              <w:fldChar w:fldCharType="begin"/>
                            </w:r>
                            <w:r w:rsidRPr="002E6D62">
                              <w:rPr>
                                <w:rFonts w:ascii="Times New Roman" w:hAnsi="Times New Roman" w:cs="Times New Roman"/>
                                <w:b/>
                                <w:i w:val="0"/>
                                <w:color w:val="auto"/>
                                <w:sz w:val="22"/>
                                <w:szCs w:val="22"/>
                              </w:rPr>
                              <w:instrText xml:space="preserve"> SEQ Figure \* ARABIC </w:instrText>
                            </w:r>
                            <w:r w:rsidRPr="002E6D62">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2</w:t>
                            </w:r>
                            <w:r w:rsidRPr="002E6D62">
                              <w:rPr>
                                <w:rFonts w:ascii="Times New Roman" w:hAnsi="Times New Roman" w:cs="Times New Roman"/>
                                <w:b/>
                                <w:i w:val="0"/>
                                <w:color w:val="auto"/>
                                <w:sz w:val="22"/>
                                <w:szCs w:val="22"/>
                              </w:rPr>
                              <w:fldChar w:fldCharType="end"/>
                            </w:r>
                            <w:r w:rsidRPr="002E6D62">
                              <w:rPr>
                                <w:rFonts w:ascii="Times New Roman" w:hAnsi="Times New Roman" w:cs="Times New Roman"/>
                                <w:b/>
                                <w:i w:val="0"/>
                                <w:color w:val="auto"/>
                                <w:sz w:val="22"/>
                                <w:szCs w:val="22"/>
                              </w:rPr>
                              <w:t>: Convolutional layer with stride 2 (left) v/s fully connected layer (right)</w:t>
                            </w:r>
                            <w:bookmarkEnd w:id="29"/>
                            <w:bookmarkEnd w:id="30"/>
                            <w:bookmarkEnd w:id="31"/>
                            <w:bookmarkEnd w:id="32"/>
                            <w:bookmarkEnd w:id="33"/>
                            <w:bookmarkEnd w:id="34"/>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19B4AD" id="Text Box 593" o:spid="_x0000_s1031" type="#_x0000_t202" style="position:absolute;left:0;text-align:left;margin-left:54.95pt;margin-top:289.3pt;width:363.6pt;height:.05pt;z-index:251716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" stroked="f">
                <v:textbox style="mso-fit-shape-to-text:t" inset="0,0,0,0">
                  <w:txbxContent>
                    <w:p w14:paraId="120F8865" w14:textId="77777777" w:rsidR="0051744F" w:rsidRPr="002E6D62" w:rsidRDefault="0051744F" w:rsidP="00697618">
                      <w:pPr>
                        <w:pStyle w:val="Caption"/>
                        <w:rPr>
                          <w:rFonts w:ascii="Times New Roman" w:hAnsi="Times New Roman" w:cs="Times New Roman"/>
                          <w:b/>
                          <w:i w:val="0"/>
                          <w:noProof/>
                          <w:color w:val="auto"/>
                          <w:sz w:val="22"/>
                          <w:szCs w:val="22"/>
                        </w:rPr>
                      </w:pPr>
                      <w:bookmarkStart w:id="37" w:name="_Toc43663335"/>
                      <w:bookmarkStart w:id="38" w:name="_Toc43666387"/>
                      <w:bookmarkStart w:id="39" w:name="_Toc43666565"/>
                      <w:bookmarkStart w:id="40" w:name="_Toc43666711"/>
                      <w:bookmarkStart w:id="41" w:name="_Toc43667054"/>
                      <w:bookmarkStart w:id="42" w:name="_Toc43667330"/>
                      <w:bookmarkStart w:id="43" w:name="_Toc43667575"/>
                      <w:bookmarkStart w:id="44" w:name="_Toc43914890"/>
                      <w:r w:rsidRPr="002E6D62">
                        <w:rPr>
                          <w:rFonts w:ascii="Times New Roman" w:hAnsi="Times New Roman" w:cs="Times New Roman"/>
                          <w:b/>
                          <w:i w:val="0"/>
                          <w:color w:val="auto"/>
                          <w:sz w:val="22"/>
                          <w:szCs w:val="22"/>
                        </w:rPr>
                        <w:t xml:space="preserve">Figure </w:t>
                      </w:r>
                      <w:r w:rsidRPr="002E6D62">
                        <w:rPr>
                          <w:rFonts w:ascii="Times New Roman" w:hAnsi="Times New Roman" w:cs="Times New Roman"/>
                          <w:b/>
                          <w:i w:val="0"/>
                          <w:color w:val="auto"/>
                          <w:sz w:val="22"/>
                          <w:szCs w:val="22"/>
                        </w:rPr>
                        <w:fldChar w:fldCharType="begin"/>
                      </w:r>
                      <w:r w:rsidRPr="002E6D62">
                        <w:rPr>
                          <w:rFonts w:ascii="Times New Roman" w:hAnsi="Times New Roman" w:cs="Times New Roman"/>
                          <w:b/>
                          <w:i w:val="0"/>
                          <w:color w:val="auto"/>
                          <w:sz w:val="22"/>
                          <w:szCs w:val="22"/>
                        </w:rPr>
                        <w:instrText xml:space="preserve"> SEQ Figure \* ARABIC </w:instrText>
                      </w:r>
                      <w:r w:rsidRPr="002E6D62">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2</w:t>
                      </w:r>
                      <w:r w:rsidRPr="002E6D62">
                        <w:rPr>
                          <w:rFonts w:ascii="Times New Roman" w:hAnsi="Times New Roman" w:cs="Times New Roman"/>
                          <w:b/>
                          <w:i w:val="0"/>
                          <w:color w:val="auto"/>
                          <w:sz w:val="22"/>
                          <w:szCs w:val="22"/>
                        </w:rPr>
                        <w:fldChar w:fldCharType="end"/>
                      </w:r>
                      <w:r w:rsidRPr="002E6D62">
                        <w:rPr>
                          <w:rFonts w:ascii="Times New Roman" w:hAnsi="Times New Roman" w:cs="Times New Roman"/>
                          <w:b/>
                          <w:i w:val="0"/>
                          <w:color w:val="auto"/>
                          <w:sz w:val="22"/>
                          <w:szCs w:val="22"/>
                        </w:rPr>
                        <w:t>: Convolutional layer with stride 2 (left) v/s fully connected layer (right)</w:t>
                      </w:r>
                      <w:bookmarkEnd w:id="37"/>
                      <w:bookmarkEnd w:id="38"/>
                      <w:bookmarkEnd w:id="39"/>
                      <w:bookmarkEnd w:id="40"/>
                      <w:bookmarkEnd w:id="41"/>
                      <w:bookmarkEnd w:id="42"/>
                      <w:bookmarkEnd w:id="43"/>
                      <w:bookmarkEnd w:id="44"/>
                    </w:p>
                  </w:txbxContent>
                </v:textbox>
                <w10:wrap type="square"/>
              </v:shape>
            </w:pict>
          </mc:Fallback>
        </mc:AlternateContent>
      </w:r>
      <w:r w:rsidRPr="00AC37D3">
        <w:rPr>
          <w:rFonts w:ascii="Times New Roman" w:hAnsi="Times New Roman"/>
        </w:rPr>
        <w:t xml:space="preserve"> </w:t>
      </w:r>
    </w:p>
    <w:p w14:paraId="587F9B18" w14:textId="1233F0BC" w:rsidR="00697618" w:rsidRPr="00AC37D3" w:rsidRDefault="00C30706" w:rsidP="00697618">
      <w:pPr>
        <w:spacing w:line="480" w:lineRule="auto"/>
        <w:jc w:val="both"/>
        <w:rPr>
          <w:rFonts w:ascii="Times New Roman" w:hAnsi="Times New Roman"/>
        </w:rPr>
      </w:pPr>
      <w:r>
        <w:rPr>
          <w:rFonts w:ascii="Times New Roman" w:hAnsi="Times New Roman"/>
        </w:rPr>
        <w:t>w</w:t>
      </w:r>
      <w:r w:rsidR="00697618">
        <w:rPr>
          <w:rFonts w:ascii="Times New Roman" w:hAnsi="Times New Roman"/>
        </w:rPr>
        <w:t xml:space="preserve">here in another case of fully connected layer weight matrix is </w:t>
      </w:r>
      <w:r w:rsidR="00697618">
        <w:rPr>
          <w:rFonts w:ascii="Times New Roman" w:hAnsi="Times New Roman"/>
          <w:color w:val="000000" w:themeColor="text1"/>
        </w:rPr>
        <w:t xml:space="preserve">having </w:t>
      </w:r>
      <w:r w:rsidR="00C43FCD">
        <w:rPr>
          <w:rFonts w:ascii="Times New Roman" w:hAnsi="Times New Roman"/>
          <w:color w:val="000000" w:themeColor="text1"/>
        </w:rPr>
        <w:t>eight</w:t>
      </w:r>
      <w:r w:rsidR="00697618">
        <w:rPr>
          <w:rFonts w:ascii="Times New Roman" w:hAnsi="Times New Roman"/>
          <w:color w:val="000000" w:themeColor="text1"/>
        </w:rPr>
        <w:t xml:space="preserve"> elements, </w:t>
      </w:r>
      <m:oMath>
        <m:r>
          <w:rPr>
            <w:rFonts w:ascii="Cambria Math" w:hAnsi="Cambria Math"/>
          </w:rPr>
          <m:t>w</m:t>
        </m:r>
      </m:oMath>
      <w:r w:rsidR="00697618">
        <w:rPr>
          <w:rFonts w:ascii="Times New Roman" w:hAnsi="Times New Roman"/>
          <w:color w:val="000000" w:themeColor="text1"/>
        </w:rPr>
        <w:t xml:space="preserve"> = </w:t>
      </w:r>
      <m:oMath>
        <m:r>
          <w:rPr>
            <w:rFonts w:ascii="Cambria Math" w:hAnsi="Cambria Math"/>
          </w:rPr>
          <m:t>(</m:t>
        </m:r>
        <m:sSub>
          <m:sSubPr>
            <m:ctrlPr>
              <w:rPr>
                <w:rFonts w:ascii="Cambria Math" w:hAnsi="Cambria Math"/>
                <w:i/>
                <w:lang w:bidi="hi-IN"/>
              </w:rPr>
            </m:ctrlPr>
          </m:sSubPr>
          <m:e>
            <m:r>
              <w:rPr>
                <w:rFonts w:ascii="Cambria Math" w:hAnsi="Cambria Math"/>
              </w:rPr>
              <m:t>w</m:t>
            </m:r>
          </m:e>
          <m:sub>
            <m:r>
              <w:rPr>
                <w:rFonts w:ascii="Cambria Math" w:hAnsi="Cambria Math"/>
              </w:rPr>
              <m:t>11</m:t>
            </m:r>
          </m:sub>
        </m:sSub>
        <m:r>
          <w:rPr>
            <w:rFonts w:ascii="Cambria Math" w:hAnsi="Cambria Math"/>
          </w:rPr>
          <m:t>,</m:t>
        </m:r>
        <m:sSub>
          <m:sSubPr>
            <m:ctrlPr>
              <w:rPr>
                <w:rFonts w:ascii="Cambria Math" w:hAnsi="Cambria Math"/>
                <w:i/>
                <w:lang w:bidi="hi-IN"/>
              </w:rPr>
            </m:ctrlPr>
          </m:sSubPr>
          <m:e>
            <m:r>
              <w:rPr>
                <w:rFonts w:ascii="Cambria Math" w:hAnsi="Cambria Math"/>
              </w:rPr>
              <m:t xml:space="preserve"> w</m:t>
            </m:r>
          </m:e>
          <m:sub>
            <m:r>
              <w:rPr>
                <w:rFonts w:ascii="Cambria Math" w:hAnsi="Cambria Math"/>
              </w:rPr>
              <m:t>12</m:t>
            </m:r>
          </m:sub>
        </m:sSub>
        <m:r>
          <w:rPr>
            <w:rFonts w:ascii="Cambria Math" w:hAnsi="Cambria Math"/>
          </w:rPr>
          <m:t xml:space="preserve">, </m:t>
        </m:r>
        <m:sSub>
          <m:sSubPr>
            <m:ctrlPr>
              <w:rPr>
                <w:rFonts w:ascii="Cambria Math" w:hAnsi="Cambria Math"/>
                <w:i/>
                <w:lang w:bidi="hi-IN"/>
              </w:rPr>
            </m:ctrlPr>
          </m:sSubPr>
          <m:e>
            <m:r>
              <w:rPr>
                <w:rFonts w:ascii="Cambria Math" w:hAnsi="Cambria Math"/>
              </w:rPr>
              <m:t xml:space="preserve"> w</m:t>
            </m:r>
          </m:e>
          <m:sub>
            <m:r>
              <w:rPr>
                <w:rFonts w:ascii="Cambria Math" w:hAnsi="Cambria Math"/>
              </w:rPr>
              <m:t>21</m:t>
            </m:r>
          </m:sub>
        </m:sSub>
        <m:r>
          <w:rPr>
            <w:rFonts w:ascii="Cambria Math" w:hAnsi="Cambria Math"/>
          </w:rPr>
          <m:t xml:space="preserve">, </m:t>
        </m:r>
        <m:sSub>
          <m:sSubPr>
            <m:ctrlPr>
              <w:rPr>
                <w:rFonts w:ascii="Cambria Math" w:hAnsi="Cambria Math"/>
                <w:i/>
                <w:lang w:bidi="hi-IN"/>
              </w:rPr>
            </m:ctrlPr>
          </m:sSubPr>
          <m:e>
            <m:r>
              <w:rPr>
                <w:rFonts w:ascii="Cambria Math" w:hAnsi="Cambria Math"/>
              </w:rPr>
              <m:t>w</m:t>
            </m:r>
          </m:e>
          <m:sub>
            <m:r>
              <w:rPr>
                <w:rFonts w:ascii="Cambria Math" w:hAnsi="Cambria Math"/>
              </w:rPr>
              <m:t>22</m:t>
            </m:r>
          </m:sub>
        </m:sSub>
        <m:r>
          <w:rPr>
            <w:rFonts w:ascii="Cambria Math" w:hAnsi="Cambria Math"/>
          </w:rPr>
          <m:t xml:space="preserve">,  </m:t>
        </m:r>
        <m:sSub>
          <m:sSubPr>
            <m:ctrlPr>
              <w:rPr>
                <w:rFonts w:ascii="Cambria Math" w:hAnsi="Cambria Math"/>
                <w:i/>
                <w:lang w:bidi="hi-IN"/>
              </w:rPr>
            </m:ctrlPr>
          </m:sSubPr>
          <m:e>
            <m:r>
              <w:rPr>
                <w:rFonts w:ascii="Cambria Math" w:hAnsi="Cambria Math"/>
              </w:rPr>
              <m:t>w</m:t>
            </m:r>
          </m:e>
          <m:sub>
            <m:r>
              <w:rPr>
                <w:rFonts w:ascii="Cambria Math" w:hAnsi="Cambria Math"/>
              </w:rPr>
              <m:t>31</m:t>
            </m:r>
          </m:sub>
        </m:sSub>
        <m:r>
          <w:rPr>
            <w:rFonts w:ascii="Cambria Math" w:hAnsi="Cambria Math"/>
          </w:rPr>
          <m:t xml:space="preserve">,  </m:t>
        </m:r>
        <m:sSub>
          <m:sSubPr>
            <m:ctrlPr>
              <w:rPr>
                <w:rFonts w:ascii="Cambria Math" w:hAnsi="Cambria Math"/>
                <w:i/>
                <w:lang w:bidi="hi-IN"/>
              </w:rPr>
            </m:ctrlPr>
          </m:sSubPr>
          <m:e>
            <m:r>
              <w:rPr>
                <w:rFonts w:ascii="Cambria Math" w:hAnsi="Cambria Math"/>
              </w:rPr>
              <m:t>w</m:t>
            </m:r>
          </m:e>
          <m:sub>
            <m:r>
              <w:rPr>
                <w:rFonts w:ascii="Cambria Math" w:hAnsi="Cambria Math"/>
              </w:rPr>
              <m:t>32</m:t>
            </m:r>
          </m:sub>
        </m:sSub>
        <m:r>
          <w:rPr>
            <w:rFonts w:ascii="Cambria Math" w:hAnsi="Cambria Math"/>
          </w:rPr>
          <m:t xml:space="preserve">,  </m:t>
        </m:r>
        <m:sSub>
          <m:sSubPr>
            <m:ctrlPr>
              <w:rPr>
                <w:rFonts w:ascii="Cambria Math" w:hAnsi="Cambria Math"/>
                <w:i/>
                <w:lang w:bidi="hi-IN"/>
              </w:rPr>
            </m:ctrlPr>
          </m:sSubPr>
          <m:e>
            <m:r>
              <w:rPr>
                <w:rFonts w:ascii="Cambria Math" w:hAnsi="Cambria Math"/>
              </w:rPr>
              <m:t>w</m:t>
            </m:r>
          </m:e>
          <m:sub>
            <m:r>
              <w:rPr>
                <w:rFonts w:ascii="Cambria Math" w:hAnsi="Cambria Math"/>
              </w:rPr>
              <m:t>41</m:t>
            </m:r>
          </m:sub>
        </m:sSub>
        <m:r>
          <w:rPr>
            <w:rFonts w:ascii="Cambria Math" w:hAnsi="Cambria Math"/>
          </w:rPr>
          <m:t xml:space="preserve">,  </m:t>
        </m:r>
        <m:sSub>
          <m:sSubPr>
            <m:ctrlPr>
              <w:rPr>
                <w:rFonts w:ascii="Cambria Math" w:hAnsi="Cambria Math"/>
                <w:i/>
                <w:lang w:bidi="hi-IN"/>
              </w:rPr>
            </m:ctrlPr>
          </m:sSubPr>
          <m:e>
            <m:r>
              <w:rPr>
                <w:rFonts w:ascii="Cambria Math" w:hAnsi="Cambria Math"/>
              </w:rPr>
              <m:t>w</m:t>
            </m:r>
          </m:e>
          <m:sub>
            <m:r>
              <w:rPr>
                <w:rFonts w:ascii="Cambria Math" w:hAnsi="Cambria Math"/>
              </w:rPr>
              <m:t>42</m:t>
            </m:r>
          </m:sub>
        </m:sSub>
        <m:r>
          <w:rPr>
            <w:rFonts w:ascii="Cambria Math" w:hAnsi="Cambria Math"/>
          </w:rPr>
          <m:t>)</m:t>
        </m:r>
      </m:oMath>
      <w:r w:rsidR="00697618">
        <w:rPr>
          <w:rFonts w:ascii="Times New Roman" w:hAnsi="Times New Roman"/>
        </w:rPr>
        <w:t xml:space="preserve"> (right of Figure 2)</w:t>
      </w:r>
    </w:p>
    <w:p w14:paraId="326DD0C5" w14:textId="6D614141" w:rsidR="00697618" w:rsidRDefault="00697618" w:rsidP="00697618">
      <w:pPr>
        <w:pStyle w:val="BodyText"/>
        <w:ind w:right="29" w:firstLine="0"/>
        <w:rPr>
          <w:rFonts w:ascii="Times New Roman" w:hAnsi="Times New Roman"/>
          <w:szCs w:val="22"/>
        </w:rPr>
      </w:pPr>
      <w:r>
        <w:rPr>
          <w:rFonts w:ascii="Times New Roman" w:hAnsi="Times New Roman"/>
          <w:color w:val="000000" w:themeColor="text1"/>
          <w:sz w:val="22"/>
          <w:szCs w:val="22"/>
        </w:rPr>
        <w:t xml:space="preserve">To compute </w:t>
      </w:r>
      <w:r w:rsidR="00C43FCD">
        <w:rPr>
          <w:rFonts w:ascii="Times New Roman" w:hAnsi="Times New Roman"/>
          <w:color w:val="000000" w:themeColor="text1"/>
          <w:sz w:val="22"/>
          <w:szCs w:val="22"/>
        </w:rPr>
        <w:t xml:space="preserve">the </w:t>
      </w:r>
      <w:r>
        <w:rPr>
          <w:rFonts w:ascii="Times New Roman" w:hAnsi="Times New Roman"/>
          <w:color w:val="000000" w:themeColor="text1"/>
          <w:sz w:val="22"/>
          <w:szCs w:val="22"/>
        </w:rPr>
        <w:t>output of the first neuron in hidden space of CNN, weights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1</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 xml:space="preserve"> w</m:t>
            </m:r>
          </m:e>
          <m:sub>
            <m:r>
              <w:rPr>
                <w:rFonts w:ascii="Cambria Math" w:hAnsi="Cambria Math"/>
                <w:color w:val="000000" w:themeColor="text1"/>
                <w:sz w:val="22"/>
                <w:szCs w:val="22"/>
              </w:rPr>
              <m:t>2</m:t>
            </m:r>
          </m:sub>
        </m:sSub>
        <m:r>
          <w:rPr>
            <w:rFonts w:ascii="Cambria Math" w:hAnsi="Cambria Math"/>
            <w:color w:val="000000" w:themeColor="text1"/>
            <w:sz w:val="22"/>
            <w:szCs w:val="22"/>
          </w:rPr>
          <m:t>,</m:t>
        </m:r>
      </m:oMath>
      <w:r>
        <w:rPr>
          <w:rFonts w:ascii="Times New Roman" w:hAnsi="Times New Roman"/>
          <w:color w:val="000000" w:themeColor="text1"/>
          <w:sz w:val="22"/>
          <w:szCs w:val="22"/>
        </w:rPr>
        <w:t xml:space="preserve"> </w:t>
      </w:r>
      <w:r>
        <w:rPr>
          <w:rFonts w:ascii="Times New Roman" w:hAnsi="Times New Roman"/>
          <w:i/>
          <w:iCs/>
          <w:color w:val="000000" w:themeColor="text1"/>
          <w:sz w:val="22"/>
          <w:szCs w:val="22"/>
        </w:rPr>
        <w:t>0</w:t>
      </w:r>
      <m:oMath>
        <m:r>
          <w:rPr>
            <w:rFonts w:ascii="Cambria Math" w:hAnsi="Cambria Math"/>
            <w:color w:val="000000" w:themeColor="text1"/>
            <w:sz w:val="22"/>
            <w:szCs w:val="22"/>
          </w:rPr>
          <m:t>,</m:t>
        </m:r>
      </m:oMath>
      <w:r>
        <w:rPr>
          <w:rFonts w:ascii="Times New Roman" w:hAnsi="Times New Roman"/>
          <w:color w:val="000000" w:themeColor="text1"/>
          <w:sz w:val="22"/>
          <w:szCs w:val="22"/>
        </w:rPr>
        <w:t xml:space="preserve"> </w:t>
      </w:r>
      <w:r>
        <w:rPr>
          <w:rFonts w:ascii="Times New Roman" w:hAnsi="Times New Roman"/>
          <w:i/>
          <w:iCs/>
          <w:color w:val="000000" w:themeColor="text1"/>
          <w:sz w:val="22"/>
          <w:szCs w:val="22"/>
        </w:rPr>
        <w:t>0)</w:t>
      </w:r>
      <w:r>
        <w:rPr>
          <w:rFonts w:ascii="Times New Roman" w:hAnsi="Times New Roman"/>
          <w:color w:val="000000" w:themeColor="text1"/>
          <w:sz w:val="22"/>
          <w:szCs w:val="22"/>
        </w:rPr>
        <w:t xml:space="preserve"> are</w:t>
      </w:r>
      <w:r>
        <w:rPr>
          <w:rFonts w:ascii="Times New Roman" w:hAnsi="Times New Roman"/>
          <w:i/>
          <w:iCs/>
          <w:color w:val="000000" w:themeColor="text1"/>
          <w:sz w:val="22"/>
          <w:szCs w:val="22"/>
        </w:rPr>
        <w:t xml:space="preserve"> </w:t>
      </w:r>
      <w:r>
        <w:rPr>
          <w:rFonts w:ascii="Times New Roman" w:hAnsi="Times New Roman"/>
          <w:color w:val="000000" w:themeColor="text1"/>
          <w:sz w:val="22"/>
          <w:szCs w:val="22"/>
        </w:rPr>
        <w:t xml:space="preserve">needed for dot product with input space </w:t>
      </w:r>
      <m:oMath>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1</m:t>
            </m:r>
          </m:sub>
        </m:sSub>
        <m:r>
          <w:rPr>
            <w:rFonts w:ascii="Cambria Math" w:hAnsi="Cambria Math"/>
            <w:szCs w:val="22"/>
          </w:rPr>
          <m:t xml:space="preserve">,  </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2</m:t>
            </m:r>
          </m:sub>
        </m:sSub>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 xml:space="preserve"> x</m:t>
            </m:r>
          </m:e>
          <m:sub>
            <m:r>
              <w:rPr>
                <w:rFonts w:ascii="Cambria Math" w:hAnsi="Cambria Math"/>
                <w:szCs w:val="22"/>
              </w:rPr>
              <m:t>3</m:t>
            </m:r>
          </m:sub>
        </m:sSub>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 xml:space="preserve"> x</m:t>
            </m:r>
          </m:e>
          <m:sub>
            <m:r>
              <w:rPr>
                <w:rFonts w:ascii="Cambria Math" w:hAnsi="Cambria Math"/>
                <w:szCs w:val="22"/>
              </w:rPr>
              <m:t>4</m:t>
            </m:r>
          </m:sub>
        </m:sSub>
        <m:r>
          <w:rPr>
            <w:rFonts w:ascii="Cambria Math" w:hAnsi="Cambria Math"/>
            <w:szCs w:val="22"/>
          </w:rPr>
          <m:t>)</m:t>
        </m:r>
      </m:oMath>
      <w:r>
        <w:rPr>
          <w:rFonts w:ascii="Times New Roman" w:hAnsi="Times New Roman"/>
          <w:szCs w:val="22"/>
        </w:rPr>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30C7F7FE" w14:textId="77777777" w:rsidTr="00A91BCF">
        <w:tc>
          <w:tcPr>
            <w:tcW w:w="1242" w:type="dxa"/>
          </w:tcPr>
          <w:p w14:paraId="6B573940"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0C3C4018" w14:textId="3A42CCD6" w:rsidR="00DE3CBA" w:rsidRPr="00DE3CBA" w:rsidRDefault="004270A2" w:rsidP="00DE3CBA">
            <w:pPr>
              <w:pStyle w:val="BodyText"/>
              <w:ind w:right="29" w:firstLine="0"/>
              <w:jc w:val="left"/>
              <w:rPr>
                <w:rFonts w:ascii="Times New Roman" w:hAnsi="Times New Roman"/>
                <w:color w:val="000000" w:themeColor="text1"/>
                <w:sz w:val="22"/>
                <w:szCs w:val="22"/>
              </w:rPr>
            </w:pPr>
            <m:oMathPara>
              <m:oMathParaPr>
                <m:jc m:val="left"/>
              </m:oMathParaPr>
              <m:oMath>
                <m:sSub>
                  <m:sSubPr>
                    <m:ctrlPr>
                      <w:rPr>
                        <w:rFonts w:ascii="Cambria Math" w:hAnsi="Cambria Math"/>
                        <w:i/>
                        <w:szCs w:val="22"/>
                      </w:rPr>
                    </m:ctrlPr>
                  </m:sSubPr>
                  <m:e>
                    <m:r>
                      <w:rPr>
                        <w:rFonts w:ascii="Cambria Math" w:hAnsi="Cambria Math"/>
                        <w:szCs w:val="22"/>
                      </w:rPr>
                      <m:t>h</m:t>
                    </m:r>
                  </m:e>
                  <m:sub>
                    <m:r>
                      <w:rPr>
                        <w:rFonts w:ascii="Cambria Math" w:hAnsi="Cambria Math"/>
                        <w:szCs w:val="22"/>
                      </w:rPr>
                      <m:t>1</m:t>
                    </m:r>
                  </m:sub>
                </m:sSub>
                <m:r>
                  <w:rPr>
                    <w:rFonts w:ascii="Cambria Math" w:hAnsi="Cambria Math"/>
                    <w:szCs w:val="22"/>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1</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1</m:t>
                    </m:r>
                  </m:sub>
                </m:sSub>
                <m:r>
                  <w:rPr>
                    <w:rFonts w:ascii="Cambria Math" w:eastAsiaTheme="minorHAnsi" w:hAnsi="Cambria Math" w:cstheme="minorBidi"/>
                    <w:sz w:val="22"/>
                    <w:szCs w:val="22"/>
                    <w:lang w:bidi="hi-IN"/>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2</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2</m:t>
                    </m:r>
                  </m:sub>
                </m:sSub>
              </m:oMath>
            </m:oMathPara>
          </w:p>
        </w:tc>
        <w:tc>
          <w:tcPr>
            <w:tcW w:w="1241" w:type="dxa"/>
            <w:vAlign w:val="center"/>
          </w:tcPr>
          <w:p w14:paraId="7E738526" w14:textId="66D242E8"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14891E2C">
                <v:shape id="_x0000_i1027" type="#_x0000_t75" style="width:9pt;height:14.4pt" o:ole="">
                  <v:imagedata r:id="rId26" o:title=""/>
                </v:shape>
                <o:OLEObject Type="Embed" ProgID="Equation.DSMT4" ShapeID="_x0000_i1027" DrawAspect="Content" ObjectID="_1712007214" r:id="rId31"/>
              </w:object>
            </w:r>
            <w:r>
              <w:rPr>
                <w:rFonts w:ascii="Times New Roman" w:hAnsi="Times New Roman"/>
                <w:b/>
                <w:color w:val="000000" w:themeColor="text1"/>
                <w:sz w:val="22"/>
                <w:szCs w:val="22"/>
              </w:rPr>
              <w:t>3.3</w:t>
            </w:r>
          </w:p>
        </w:tc>
      </w:tr>
    </w:tbl>
    <w:p w14:paraId="1C6F10F5" w14:textId="77777777" w:rsidR="00697618" w:rsidRDefault="00697618" w:rsidP="00697618">
      <w:pPr>
        <w:pStyle w:val="BodyText"/>
        <w:ind w:right="29" w:firstLine="0"/>
        <w:rPr>
          <w:rFonts w:ascii="Times New Roman" w:hAnsi="Times New Roman"/>
          <w:color w:val="000000" w:themeColor="text1"/>
          <w:sz w:val="22"/>
          <w:szCs w:val="22"/>
        </w:rPr>
      </w:pPr>
      <w:r>
        <w:rPr>
          <w:rFonts w:ascii="Times New Roman" w:hAnsi="Times New Roman"/>
          <w:sz w:val="22"/>
          <w:szCs w:val="22"/>
          <w:lang w:bidi="hi-IN"/>
        </w:rPr>
        <w:t xml:space="preserve">While in the case of ANN </w:t>
      </w:r>
      <w:r>
        <w:rPr>
          <w:rFonts w:ascii="Times New Roman" w:hAnsi="Times New Roman"/>
          <w:color w:val="000000" w:themeColor="text1"/>
          <w:sz w:val="22"/>
          <w:szCs w:val="22"/>
        </w:rPr>
        <w:t xml:space="preserve">weights </w:t>
      </w:r>
      <m:oMath>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w</m:t>
            </m:r>
          </m:e>
          <m:sub>
            <m:r>
              <w:rPr>
                <w:rFonts w:ascii="Cambria Math" w:hAnsi="Cambria Math"/>
                <w:szCs w:val="22"/>
              </w:rPr>
              <m:t>11</m:t>
            </m:r>
          </m:sub>
        </m:sSub>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 xml:space="preserve"> w</m:t>
            </m:r>
          </m:e>
          <m:sub>
            <m:r>
              <w:rPr>
                <w:rFonts w:ascii="Cambria Math" w:hAnsi="Cambria Math"/>
                <w:szCs w:val="22"/>
              </w:rPr>
              <m:t>21</m:t>
            </m:r>
          </m:sub>
        </m:sSub>
        <m:r>
          <w:rPr>
            <w:rFonts w:ascii="Cambria Math" w:hAnsi="Cambria Math"/>
            <w:szCs w:val="22"/>
          </w:rPr>
          <m:t xml:space="preserve">, </m:t>
        </m:r>
        <m:sSub>
          <m:sSubPr>
            <m:ctrlPr>
              <w:rPr>
                <w:rFonts w:ascii="Cambria Math" w:eastAsiaTheme="minorHAnsi" w:hAnsi="Cambria Math" w:cstheme="minorBidi"/>
                <w:i/>
                <w:sz w:val="22"/>
                <w:szCs w:val="22"/>
                <w:lang w:bidi="hi-IN"/>
              </w:rPr>
            </m:ctrlPr>
          </m:sSubPr>
          <m:e>
            <m:r>
              <w:rPr>
                <w:rFonts w:ascii="Cambria Math" w:hAnsi="Cambria Math"/>
                <w:szCs w:val="22"/>
              </w:rPr>
              <m:t>w</m:t>
            </m:r>
          </m:e>
          <m:sub>
            <m:r>
              <w:rPr>
                <w:rFonts w:ascii="Cambria Math" w:hAnsi="Cambria Math"/>
                <w:szCs w:val="22"/>
              </w:rPr>
              <m:t>31</m:t>
            </m:r>
          </m:sub>
        </m:sSub>
        <m:r>
          <w:rPr>
            <w:rFonts w:ascii="Cambria Math" w:hAnsi="Cambria Math"/>
            <w:szCs w:val="22"/>
          </w:rPr>
          <m:t xml:space="preserve">, </m:t>
        </m:r>
        <m:sSub>
          <m:sSubPr>
            <m:ctrlPr>
              <w:rPr>
                <w:rFonts w:ascii="Cambria Math" w:eastAsiaTheme="minorHAnsi" w:hAnsi="Cambria Math" w:cstheme="minorBidi"/>
                <w:i/>
                <w:sz w:val="22"/>
                <w:szCs w:val="22"/>
                <w:lang w:bidi="hi-IN"/>
              </w:rPr>
            </m:ctrlPr>
          </m:sSubPr>
          <m:e>
            <m:r>
              <w:rPr>
                <w:rFonts w:ascii="Cambria Math" w:hAnsi="Cambria Math"/>
                <w:szCs w:val="22"/>
              </w:rPr>
              <m:t>w</m:t>
            </m:r>
          </m:e>
          <m:sub>
            <m:r>
              <w:rPr>
                <w:rFonts w:ascii="Cambria Math" w:hAnsi="Cambria Math"/>
                <w:szCs w:val="22"/>
              </w:rPr>
              <m:t>41</m:t>
            </m:r>
          </m:sub>
        </m:sSub>
        <m:r>
          <w:rPr>
            <w:rFonts w:ascii="Cambria Math" w:hAnsi="Cambria Math"/>
            <w:szCs w:val="22"/>
          </w:rPr>
          <m:t>)</m:t>
        </m:r>
      </m:oMath>
      <w:r>
        <w:rPr>
          <w:rFonts w:ascii="Times New Roman" w:hAnsi="Times New Roman"/>
          <w:szCs w:val="22"/>
        </w:rPr>
        <w:t xml:space="preserve"> are </w:t>
      </w:r>
      <w:r>
        <w:rPr>
          <w:rFonts w:ascii="Times New Roman" w:hAnsi="Times New Roman"/>
          <w:color w:val="000000" w:themeColor="text1"/>
          <w:sz w:val="22"/>
          <w:szCs w:val="22"/>
        </w:rPr>
        <w:t>needed for dot product with input space to get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756FBE38" w14:textId="77777777" w:rsidTr="00A91BCF">
        <w:tc>
          <w:tcPr>
            <w:tcW w:w="1242" w:type="dxa"/>
          </w:tcPr>
          <w:p w14:paraId="0F38949B"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08A9B0BD" w14:textId="24B5ECCF" w:rsidR="00DE3CBA" w:rsidRPr="00DE3CBA" w:rsidRDefault="004270A2" w:rsidP="00DE3CBA">
            <w:pPr>
              <w:pStyle w:val="BodyText"/>
              <w:ind w:right="29" w:firstLine="0"/>
              <w:jc w:val="left"/>
              <w:rPr>
                <w:rFonts w:ascii="Times New Roman" w:hAnsi="Times New Roman"/>
                <w:color w:val="000000" w:themeColor="text1"/>
                <w:sz w:val="22"/>
                <w:szCs w:val="22"/>
              </w:rPr>
            </w:pPr>
            <m:oMathPara>
              <m:oMathParaPr>
                <m:jc m:val="left"/>
              </m:oMathParaPr>
              <m:oMath>
                <m:sSub>
                  <m:sSubPr>
                    <m:ctrlPr>
                      <w:rPr>
                        <w:rFonts w:ascii="Cambria Math" w:hAnsi="Cambria Math"/>
                        <w:i/>
                        <w:szCs w:val="22"/>
                      </w:rPr>
                    </m:ctrlPr>
                  </m:sSubPr>
                  <m:e>
                    <m:r>
                      <w:rPr>
                        <w:rFonts w:ascii="Cambria Math" w:hAnsi="Cambria Math"/>
                        <w:szCs w:val="22"/>
                      </w:rPr>
                      <m:t>h</m:t>
                    </m:r>
                  </m:e>
                  <m:sub>
                    <m:r>
                      <w:rPr>
                        <w:rFonts w:ascii="Cambria Math" w:hAnsi="Cambria Math"/>
                        <w:szCs w:val="22"/>
                      </w:rPr>
                      <m:t>1</m:t>
                    </m:r>
                  </m:sub>
                </m:sSub>
                <m:r>
                  <w:rPr>
                    <w:rFonts w:ascii="Cambria Math" w:hAnsi="Cambria Math"/>
                    <w:szCs w:val="22"/>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11</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1</m:t>
                    </m:r>
                  </m:sub>
                </m:sSub>
                <m:r>
                  <w:rPr>
                    <w:rFonts w:ascii="Cambria Math" w:eastAsiaTheme="minorHAnsi" w:hAnsi="Cambria Math" w:cstheme="minorBidi"/>
                    <w:sz w:val="22"/>
                    <w:szCs w:val="22"/>
                    <w:lang w:bidi="hi-IN"/>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21</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2</m:t>
                    </m:r>
                  </m:sub>
                </m:sSub>
                <m:r>
                  <w:rPr>
                    <w:rFonts w:ascii="Cambria Math" w:eastAsiaTheme="minorHAnsi" w:hAnsi="Cambria Math" w:cstheme="minorBidi"/>
                    <w:sz w:val="22"/>
                    <w:szCs w:val="22"/>
                    <w:lang w:bidi="hi-IN"/>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31</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3</m:t>
                    </m:r>
                  </m:sub>
                </m:sSub>
                <m:r>
                  <w:rPr>
                    <w:rFonts w:ascii="Cambria Math" w:eastAsiaTheme="minorHAnsi" w:hAnsi="Cambria Math" w:cstheme="minorBidi"/>
                    <w:sz w:val="22"/>
                    <w:szCs w:val="22"/>
                    <w:lang w:bidi="hi-IN"/>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41</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4</m:t>
                    </m:r>
                  </m:sub>
                </m:sSub>
              </m:oMath>
            </m:oMathPara>
          </w:p>
        </w:tc>
        <w:tc>
          <w:tcPr>
            <w:tcW w:w="1241" w:type="dxa"/>
            <w:vAlign w:val="center"/>
          </w:tcPr>
          <w:p w14:paraId="70EDFF80" w14:textId="02344F10"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59077C4E">
                <v:shape id="_x0000_i1028" type="#_x0000_t75" style="width:9pt;height:14.4pt" o:ole="">
                  <v:imagedata r:id="rId26" o:title=""/>
                </v:shape>
                <o:OLEObject Type="Embed" ProgID="Equation.DSMT4" ShapeID="_x0000_i1028" DrawAspect="Content" ObjectID="_1712007215" r:id="rId32"/>
              </w:object>
            </w:r>
            <w:r>
              <w:rPr>
                <w:rFonts w:ascii="Times New Roman" w:hAnsi="Times New Roman"/>
                <w:b/>
                <w:color w:val="000000" w:themeColor="text1"/>
                <w:sz w:val="22"/>
                <w:szCs w:val="22"/>
              </w:rPr>
              <w:t>3.3</w:t>
            </w:r>
          </w:p>
        </w:tc>
      </w:tr>
    </w:tbl>
    <w:p w14:paraId="17BAA55A" w14:textId="7F6B54A3" w:rsidR="00697618" w:rsidRDefault="00697618" w:rsidP="00697618">
      <w:pPr>
        <w:pStyle w:val="BodyText"/>
        <w:ind w:right="29" w:firstLine="0"/>
        <w:rPr>
          <w:rFonts w:ascii="Times New Roman" w:hAnsi="Times New Roman"/>
          <w:szCs w:val="22"/>
        </w:rPr>
      </w:pPr>
      <w:r>
        <w:rPr>
          <w:rFonts w:ascii="Times New Roman" w:hAnsi="Times New Roman"/>
          <w:sz w:val="22"/>
          <w:szCs w:val="22"/>
          <w:lang w:bidi="hi-IN"/>
        </w:rPr>
        <w:lastRenderedPageBreak/>
        <w:t xml:space="preserve">Similarly to compute the </w:t>
      </w:r>
      <w:r>
        <w:rPr>
          <w:rFonts w:ascii="Times New Roman" w:hAnsi="Times New Roman"/>
          <w:color w:val="000000" w:themeColor="text1"/>
          <w:sz w:val="22"/>
          <w:szCs w:val="22"/>
        </w:rPr>
        <w:t xml:space="preserve">output of the second neuron in hidden space of CNN, weights </w:t>
      </w:r>
      <w:r w:rsidR="00695B42">
        <w:rPr>
          <w:rFonts w:ascii="Times New Roman" w:hAnsi="Times New Roman"/>
          <w:color w:val="000000" w:themeColor="text1"/>
          <w:sz w:val="22"/>
          <w:szCs w:val="22"/>
        </w:rPr>
        <w:t xml:space="preserve">          </w:t>
      </w:r>
      <w:r>
        <w:rPr>
          <w:rFonts w:ascii="Times New Roman" w:hAnsi="Times New Roman"/>
          <w:color w:val="000000" w:themeColor="text1"/>
          <w:sz w:val="22"/>
          <w:szCs w:val="22"/>
        </w:rPr>
        <w:t>(</w:t>
      </w:r>
      <w:r>
        <w:rPr>
          <w:rFonts w:ascii="Times New Roman" w:hAnsi="Times New Roman"/>
          <w:i/>
          <w:iCs/>
          <w:color w:val="000000" w:themeColor="text1"/>
          <w:sz w:val="22"/>
          <w:szCs w:val="22"/>
        </w:rPr>
        <w:t>0</w:t>
      </w:r>
      <m:oMath>
        <m:r>
          <w:rPr>
            <w:rFonts w:ascii="Cambria Math" w:hAnsi="Cambria Math"/>
            <w:color w:val="000000" w:themeColor="text1"/>
            <w:sz w:val="22"/>
            <w:szCs w:val="22"/>
          </w:rPr>
          <m:t>,</m:t>
        </m:r>
      </m:oMath>
      <w:r>
        <w:rPr>
          <w:rFonts w:ascii="Times New Roman" w:hAnsi="Times New Roman"/>
          <w:color w:val="000000" w:themeColor="text1"/>
          <w:sz w:val="22"/>
          <w:szCs w:val="22"/>
        </w:rPr>
        <w:t xml:space="preserve"> </w:t>
      </w:r>
      <w:r>
        <w:rPr>
          <w:rFonts w:ascii="Times New Roman" w:hAnsi="Times New Roman"/>
          <w:i/>
          <w:iCs/>
          <w:color w:val="000000" w:themeColor="text1"/>
          <w:sz w:val="22"/>
          <w:szCs w:val="22"/>
        </w:rPr>
        <w:t>0,</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1</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 xml:space="preserve"> w</m:t>
            </m:r>
          </m:e>
          <m:sub>
            <m:r>
              <w:rPr>
                <w:rFonts w:ascii="Cambria Math" w:hAnsi="Cambria Math"/>
                <w:color w:val="000000" w:themeColor="text1"/>
                <w:sz w:val="22"/>
                <w:szCs w:val="22"/>
              </w:rPr>
              <m:t>2</m:t>
            </m:r>
          </m:sub>
        </m:sSub>
      </m:oMath>
      <w:r>
        <w:rPr>
          <w:rFonts w:ascii="Times New Roman" w:hAnsi="Times New Roman"/>
          <w:i/>
          <w:iCs/>
          <w:color w:val="000000" w:themeColor="text1"/>
          <w:sz w:val="22"/>
          <w:szCs w:val="22"/>
        </w:rPr>
        <w:t>)</w:t>
      </w:r>
      <w:r>
        <w:rPr>
          <w:rFonts w:ascii="Times New Roman" w:hAnsi="Times New Roman"/>
          <w:color w:val="000000" w:themeColor="text1"/>
          <w:sz w:val="22"/>
          <w:szCs w:val="22"/>
        </w:rPr>
        <w:t xml:space="preserve"> are</w:t>
      </w:r>
      <w:r>
        <w:rPr>
          <w:rFonts w:ascii="Times New Roman" w:hAnsi="Times New Roman"/>
          <w:i/>
          <w:iCs/>
          <w:color w:val="000000" w:themeColor="text1"/>
          <w:sz w:val="22"/>
          <w:szCs w:val="22"/>
        </w:rPr>
        <w:t xml:space="preserve"> </w:t>
      </w:r>
      <w:r>
        <w:rPr>
          <w:rFonts w:ascii="Times New Roman" w:hAnsi="Times New Roman"/>
          <w:color w:val="000000" w:themeColor="text1"/>
          <w:sz w:val="22"/>
          <w:szCs w:val="22"/>
        </w:rPr>
        <w:t xml:space="preserve">needed for dot product with input space </w:t>
      </w:r>
      <m:oMath>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1</m:t>
            </m:r>
          </m:sub>
        </m:sSub>
        <m:r>
          <w:rPr>
            <w:rFonts w:ascii="Cambria Math" w:hAnsi="Cambria Math"/>
            <w:szCs w:val="22"/>
          </w:rPr>
          <m:t xml:space="preserve">,  </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2</m:t>
            </m:r>
          </m:sub>
        </m:sSub>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 xml:space="preserve"> x</m:t>
            </m:r>
          </m:e>
          <m:sub>
            <m:r>
              <w:rPr>
                <w:rFonts w:ascii="Cambria Math" w:hAnsi="Cambria Math"/>
                <w:szCs w:val="22"/>
              </w:rPr>
              <m:t>3</m:t>
            </m:r>
          </m:sub>
        </m:sSub>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 xml:space="preserve"> x</m:t>
            </m:r>
          </m:e>
          <m:sub>
            <m:r>
              <w:rPr>
                <w:rFonts w:ascii="Cambria Math" w:hAnsi="Cambria Math"/>
                <w:szCs w:val="22"/>
              </w:rPr>
              <m:t>4</m:t>
            </m:r>
          </m:sub>
        </m:sSub>
        <m:r>
          <w:rPr>
            <w:rFonts w:ascii="Cambria Math" w:hAnsi="Cambria Math"/>
            <w:szCs w:val="22"/>
          </w:rPr>
          <m:t>)</m:t>
        </m:r>
      </m:oMath>
      <w:r>
        <w:rPr>
          <w:rFonts w:ascii="Times New Roman" w:hAnsi="Times New Roman"/>
          <w:szCs w:val="22"/>
        </w:rPr>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49CCC68B" w14:textId="77777777" w:rsidTr="00A91BCF">
        <w:tc>
          <w:tcPr>
            <w:tcW w:w="1242" w:type="dxa"/>
          </w:tcPr>
          <w:p w14:paraId="3362504D"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5DAF7024" w14:textId="3C258FFD" w:rsidR="00DE3CBA" w:rsidRPr="00DE3CBA" w:rsidRDefault="004270A2" w:rsidP="00DE3CBA">
            <w:pPr>
              <w:pStyle w:val="BodyText"/>
              <w:ind w:right="29" w:firstLine="0"/>
              <w:jc w:val="left"/>
              <w:rPr>
                <w:rFonts w:ascii="Times New Roman" w:hAnsi="Times New Roman"/>
                <w:color w:val="000000" w:themeColor="text1"/>
                <w:sz w:val="22"/>
                <w:szCs w:val="22"/>
              </w:rPr>
            </w:pPr>
            <m:oMathPara>
              <m:oMathParaPr>
                <m:jc m:val="left"/>
              </m:oMathParaPr>
              <m:oMath>
                <m:sSub>
                  <m:sSubPr>
                    <m:ctrlPr>
                      <w:rPr>
                        <w:rFonts w:ascii="Cambria Math" w:hAnsi="Cambria Math"/>
                        <w:i/>
                        <w:szCs w:val="22"/>
                      </w:rPr>
                    </m:ctrlPr>
                  </m:sSubPr>
                  <m:e>
                    <m:r>
                      <w:rPr>
                        <w:rFonts w:ascii="Cambria Math" w:hAnsi="Cambria Math"/>
                        <w:szCs w:val="22"/>
                      </w:rPr>
                      <m:t>h</m:t>
                    </m:r>
                  </m:e>
                  <m:sub>
                    <m:r>
                      <w:rPr>
                        <w:rFonts w:ascii="Cambria Math" w:hAnsi="Cambria Math"/>
                        <w:szCs w:val="22"/>
                      </w:rPr>
                      <m:t>2</m:t>
                    </m:r>
                  </m:sub>
                </m:sSub>
                <m:r>
                  <w:rPr>
                    <w:rFonts w:ascii="Cambria Math" w:hAnsi="Cambria Math"/>
                    <w:szCs w:val="22"/>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1</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3</m:t>
                    </m:r>
                  </m:sub>
                </m:sSub>
                <m:r>
                  <w:rPr>
                    <w:rFonts w:ascii="Cambria Math" w:eastAsiaTheme="minorHAnsi" w:hAnsi="Cambria Math" w:cstheme="minorBidi"/>
                    <w:sz w:val="22"/>
                    <w:szCs w:val="22"/>
                    <w:lang w:bidi="hi-IN"/>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2</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4</m:t>
                    </m:r>
                  </m:sub>
                </m:sSub>
              </m:oMath>
            </m:oMathPara>
          </w:p>
        </w:tc>
        <w:tc>
          <w:tcPr>
            <w:tcW w:w="1241" w:type="dxa"/>
            <w:vAlign w:val="center"/>
          </w:tcPr>
          <w:p w14:paraId="2E6DEA93" w14:textId="74FD2398"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2E98B4F1">
                <v:shape id="_x0000_i1029" type="#_x0000_t75" style="width:9pt;height:14.4pt" o:ole="">
                  <v:imagedata r:id="rId26" o:title=""/>
                </v:shape>
                <o:OLEObject Type="Embed" ProgID="Equation.DSMT4" ShapeID="_x0000_i1029" DrawAspect="Content" ObjectID="_1712007216" r:id="rId33"/>
              </w:object>
            </w:r>
            <w:r>
              <w:rPr>
                <w:rFonts w:ascii="Times New Roman" w:hAnsi="Times New Roman"/>
                <w:b/>
                <w:color w:val="000000" w:themeColor="text1"/>
                <w:sz w:val="22"/>
                <w:szCs w:val="22"/>
              </w:rPr>
              <w:t>3.4</w:t>
            </w:r>
          </w:p>
        </w:tc>
      </w:tr>
    </w:tbl>
    <w:p w14:paraId="628E7E90" w14:textId="77777777" w:rsidR="00697618" w:rsidRDefault="00697618" w:rsidP="00697618">
      <w:pPr>
        <w:pStyle w:val="BodyText"/>
        <w:ind w:right="29" w:firstLine="0"/>
        <w:rPr>
          <w:rFonts w:ascii="Times New Roman" w:hAnsi="Times New Roman"/>
          <w:color w:val="000000" w:themeColor="text1"/>
          <w:sz w:val="22"/>
          <w:szCs w:val="22"/>
        </w:rPr>
      </w:pPr>
      <w:r>
        <w:rPr>
          <w:rFonts w:ascii="Times New Roman" w:hAnsi="Times New Roman"/>
          <w:sz w:val="22"/>
          <w:szCs w:val="22"/>
          <w:lang w:bidi="hi-IN"/>
        </w:rPr>
        <w:t xml:space="preserve">While in the case of ANN </w:t>
      </w:r>
      <w:r>
        <w:rPr>
          <w:rFonts w:ascii="Times New Roman" w:hAnsi="Times New Roman"/>
          <w:color w:val="000000" w:themeColor="text1"/>
          <w:sz w:val="22"/>
          <w:szCs w:val="22"/>
        </w:rPr>
        <w:t xml:space="preserve">weights </w:t>
      </w:r>
      <m:oMath>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w</m:t>
            </m:r>
          </m:e>
          <m:sub>
            <m:r>
              <w:rPr>
                <w:rFonts w:ascii="Cambria Math" w:hAnsi="Cambria Math"/>
                <w:szCs w:val="22"/>
              </w:rPr>
              <m:t>12</m:t>
            </m:r>
          </m:sub>
        </m:sSub>
        <m:r>
          <w:rPr>
            <w:rFonts w:ascii="Cambria Math" w:hAnsi="Cambria Math"/>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 xml:space="preserve"> w</m:t>
            </m:r>
          </m:e>
          <m:sub>
            <m:r>
              <w:rPr>
                <w:rFonts w:ascii="Cambria Math" w:hAnsi="Cambria Math"/>
                <w:szCs w:val="22"/>
              </w:rPr>
              <m:t>22</m:t>
            </m:r>
          </m:sub>
        </m:sSub>
        <m:r>
          <w:rPr>
            <w:rFonts w:ascii="Cambria Math" w:hAnsi="Cambria Math"/>
            <w:szCs w:val="22"/>
          </w:rPr>
          <m:t xml:space="preserve">, </m:t>
        </m:r>
        <m:sSub>
          <m:sSubPr>
            <m:ctrlPr>
              <w:rPr>
                <w:rFonts w:ascii="Cambria Math" w:eastAsiaTheme="minorHAnsi" w:hAnsi="Cambria Math" w:cstheme="minorBidi"/>
                <w:i/>
                <w:sz w:val="22"/>
                <w:szCs w:val="22"/>
                <w:lang w:bidi="hi-IN"/>
              </w:rPr>
            </m:ctrlPr>
          </m:sSubPr>
          <m:e>
            <m:r>
              <w:rPr>
                <w:rFonts w:ascii="Cambria Math" w:hAnsi="Cambria Math"/>
                <w:szCs w:val="22"/>
              </w:rPr>
              <m:t>w</m:t>
            </m:r>
          </m:e>
          <m:sub>
            <m:r>
              <w:rPr>
                <w:rFonts w:ascii="Cambria Math" w:hAnsi="Cambria Math"/>
                <w:szCs w:val="22"/>
              </w:rPr>
              <m:t>32</m:t>
            </m:r>
          </m:sub>
        </m:sSub>
        <m:r>
          <w:rPr>
            <w:rFonts w:ascii="Cambria Math" w:hAnsi="Cambria Math"/>
            <w:szCs w:val="22"/>
          </w:rPr>
          <m:t xml:space="preserve">, </m:t>
        </m:r>
        <m:sSub>
          <m:sSubPr>
            <m:ctrlPr>
              <w:rPr>
                <w:rFonts w:ascii="Cambria Math" w:eastAsiaTheme="minorHAnsi" w:hAnsi="Cambria Math" w:cstheme="minorBidi"/>
                <w:i/>
                <w:sz w:val="22"/>
                <w:szCs w:val="22"/>
                <w:lang w:bidi="hi-IN"/>
              </w:rPr>
            </m:ctrlPr>
          </m:sSubPr>
          <m:e>
            <m:r>
              <w:rPr>
                <w:rFonts w:ascii="Cambria Math" w:hAnsi="Cambria Math"/>
                <w:szCs w:val="22"/>
              </w:rPr>
              <m:t>w</m:t>
            </m:r>
          </m:e>
          <m:sub>
            <m:r>
              <w:rPr>
                <w:rFonts w:ascii="Cambria Math" w:hAnsi="Cambria Math"/>
                <w:szCs w:val="22"/>
              </w:rPr>
              <m:t>42</m:t>
            </m:r>
          </m:sub>
        </m:sSub>
        <m:r>
          <w:rPr>
            <w:rFonts w:ascii="Cambria Math" w:hAnsi="Cambria Math"/>
            <w:szCs w:val="22"/>
          </w:rPr>
          <m:t>)</m:t>
        </m:r>
      </m:oMath>
      <w:r>
        <w:rPr>
          <w:rFonts w:ascii="Times New Roman" w:hAnsi="Times New Roman"/>
          <w:szCs w:val="22"/>
        </w:rPr>
        <w:t xml:space="preserve"> are </w:t>
      </w:r>
      <w:r>
        <w:rPr>
          <w:rFonts w:ascii="Times New Roman" w:hAnsi="Times New Roman"/>
          <w:color w:val="000000" w:themeColor="text1"/>
          <w:sz w:val="22"/>
          <w:szCs w:val="22"/>
        </w:rPr>
        <w:t>needed for dot product with input space to get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365E2FEA" w14:textId="77777777" w:rsidTr="00A91BCF">
        <w:tc>
          <w:tcPr>
            <w:tcW w:w="1242" w:type="dxa"/>
          </w:tcPr>
          <w:p w14:paraId="626B3DF1"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473431D9" w14:textId="04125601" w:rsidR="00DE3CBA" w:rsidRPr="00DE3CBA" w:rsidRDefault="004270A2" w:rsidP="00DE3CBA">
            <w:pPr>
              <w:pStyle w:val="BodyText"/>
              <w:ind w:right="29" w:firstLine="0"/>
              <w:jc w:val="left"/>
              <w:rPr>
                <w:rFonts w:ascii="Times New Roman" w:hAnsi="Times New Roman"/>
                <w:color w:val="000000" w:themeColor="text1"/>
                <w:sz w:val="22"/>
                <w:szCs w:val="22"/>
              </w:rPr>
            </w:pPr>
            <m:oMathPara>
              <m:oMathParaPr>
                <m:jc m:val="left"/>
              </m:oMathParaPr>
              <m:oMath>
                <m:sSub>
                  <m:sSubPr>
                    <m:ctrlPr>
                      <w:rPr>
                        <w:rFonts w:ascii="Cambria Math" w:hAnsi="Cambria Math"/>
                        <w:i/>
                        <w:szCs w:val="22"/>
                      </w:rPr>
                    </m:ctrlPr>
                  </m:sSubPr>
                  <m:e>
                    <m:r>
                      <w:rPr>
                        <w:rFonts w:ascii="Cambria Math" w:hAnsi="Cambria Math"/>
                        <w:szCs w:val="22"/>
                      </w:rPr>
                      <m:t>h</m:t>
                    </m:r>
                  </m:e>
                  <m:sub>
                    <m:r>
                      <w:rPr>
                        <w:rFonts w:ascii="Cambria Math" w:hAnsi="Cambria Math"/>
                        <w:szCs w:val="22"/>
                      </w:rPr>
                      <m:t>2</m:t>
                    </m:r>
                  </m:sub>
                </m:sSub>
                <m:r>
                  <w:rPr>
                    <w:rFonts w:ascii="Cambria Math" w:hAnsi="Cambria Math"/>
                    <w:szCs w:val="22"/>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12</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1</m:t>
                    </m:r>
                  </m:sub>
                </m:sSub>
                <m:r>
                  <w:rPr>
                    <w:rFonts w:ascii="Cambria Math" w:eastAsiaTheme="minorHAnsi" w:hAnsi="Cambria Math" w:cstheme="minorBidi"/>
                    <w:sz w:val="22"/>
                    <w:szCs w:val="22"/>
                    <w:lang w:bidi="hi-IN"/>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22</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2</m:t>
                    </m:r>
                  </m:sub>
                </m:sSub>
                <m:r>
                  <w:rPr>
                    <w:rFonts w:ascii="Cambria Math" w:eastAsiaTheme="minorHAnsi" w:hAnsi="Cambria Math" w:cstheme="minorBidi"/>
                    <w:sz w:val="22"/>
                    <w:szCs w:val="22"/>
                    <w:lang w:bidi="hi-IN"/>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32</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3</m:t>
                    </m:r>
                  </m:sub>
                </m:sSub>
                <m:r>
                  <w:rPr>
                    <w:rFonts w:ascii="Cambria Math" w:eastAsiaTheme="minorHAnsi" w:hAnsi="Cambria Math" w:cstheme="minorBidi"/>
                    <w:sz w:val="22"/>
                    <w:szCs w:val="22"/>
                    <w:lang w:bidi="hi-IN"/>
                  </w:rPr>
                  <m:t xml:space="preserve">+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42</m:t>
                    </m:r>
                  </m:sub>
                </m:sSub>
                <m:r>
                  <w:rPr>
                    <w:rFonts w:ascii="Cambria Math" w:hAnsi="Cambria Math"/>
                    <w:color w:val="000000" w:themeColor="text1"/>
                    <w:sz w:val="22"/>
                    <w:szCs w:val="22"/>
                  </w:rPr>
                  <m:t>.</m:t>
                </m:r>
                <m:sSub>
                  <m:sSubPr>
                    <m:ctrlPr>
                      <w:rPr>
                        <w:rFonts w:ascii="Cambria Math" w:eastAsiaTheme="minorHAnsi" w:hAnsi="Cambria Math" w:cstheme="minorBidi"/>
                        <w:i/>
                        <w:sz w:val="22"/>
                        <w:szCs w:val="22"/>
                        <w:lang w:bidi="hi-IN"/>
                      </w:rPr>
                    </m:ctrlPr>
                  </m:sSubPr>
                  <m:e>
                    <m:r>
                      <w:rPr>
                        <w:rFonts w:ascii="Cambria Math" w:hAnsi="Cambria Math"/>
                        <w:szCs w:val="22"/>
                      </w:rPr>
                      <m:t>x</m:t>
                    </m:r>
                  </m:e>
                  <m:sub>
                    <m:r>
                      <w:rPr>
                        <w:rFonts w:ascii="Cambria Math" w:hAnsi="Cambria Math"/>
                        <w:szCs w:val="22"/>
                      </w:rPr>
                      <m:t>4</m:t>
                    </m:r>
                  </m:sub>
                </m:sSub>
              </m:oMath>
            </m:oMathPara>
          </w:p>
        </w:tc>
        <w:tc>
          <w:tcPr>
            <w:tcW w:w="1241" w:type="dxa"/>
            <w:vAlign w:val="center"/>
          </w:tcPr>
          <w:p w14:paraId="38692FDE" w14:textId="1D9D50AE"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2CA21E25">
                <v:shape id="_x0000_i1030" type="#_x0000_t75" style="width:9pt;height:14.4pt" o:ole="">
                  <v:imagedata r:id="rId26" o:title=""/>
                </v:shape>
                <o:OLEObject Type="Embed" ProgID="Equation.DSMT4" ShapeID="_x0000_i1030" DrawAspect="Content" ObjectID="_1712007217" r:id="rId34"/>
              </w:object>
            </w:r>
            <w:r>
              <w:rPr>
                <w:rFonts w:ascii="Times New Roman" w:hAnsi="Times New Roman"/>
                <w:b/>
                <w:color w:val="000000" w:themeColor="text1"/>
                <w:sz w:val="22"/>
                <w:szCs w:val="22"/>
              </w:rPr>
              <w:t>3.5</w:t>
            </w:r>
          </w:p>
        </w:tc>
      </w:tr>
    </w:tbl>
    <w:p w14:paraId="2DC36052" w14:textId="455696D6" w:rsidR="00697618" w:rsidRDefault="00697618" w:rsidP="00697618">
      <w:pPr>
        <w:pStyle w:val="BodyText"/>
        <w:ind w:right="29" w:firstLine="0"/>
        <w:rPr>
          <w:rFonts w:ascii="Times New Roman" w:hAnsi="Times New Roman"/>
          <w:sz w:val="22"/>
          <w:szCs w:val="22"/>
          <w:lang w:bidi="hi-IN"/>
        </w:rPr>
      </w:pPr>
      <w:r>
        <w:rPr>
          <w:rFonts w:ascii="Times New Roman" w:hAnsi="Times New Roman"/>
          <w:sz w:val="22"/>
          <w:szCs w:val="22"/>
          <w:lang w:bidi="hi-IN"/>
        </w:rPr>
        <w:t xml:space="preserve">So, it can be seen that the </w:t>
      </w:r>
      <w:r w:rsidR="00695B42">
        <w:rPr>
          <w:rFonts w:ascii="Times New Roman" w:hAnsi="Times New Roman"/>
          <w:sz w:val="22"/>
          <w:szCs w:val="22"/>
          <w:lang w:bidi="hi-IN"/>
        </w:rPr>
        <w:t>n</w:t>
      </w:r>
      <w:r>
        <w:rPr>
          <w:rFonts w:ascii="Times New Roman" w:hAnsi="Times New Roman"/>
          <w:sz w:val="22"/>
          <w:szCs w:val="22"/>
          <w:lang w:bidi="hi-IN"/>
        </w:rPr>
        <w:t xml:space="preserve">umber of different weights and computational operations is far less on CNN when compared with ANN. This </w:t>
      </w:r>
      <w:r w:rsidR="00695B42">
        <w:rPr>
          <w:rFonts w:ascii="Times New Roman" w:hAnsi="Times New Roman"/>
          <w:sz w:val="22"/>
          <w:szCs w:val="22"/>
          <w:lang w:bidi="hi-IN"/>
        </w:rPr>
        <w:t>n</w:t>
      </w:r>
      <w:r>
        <w:rPr>
          <w:rFonts w:ascii="Times New Roman" w:hAnsi="Times New Roman"/>
          <w:sz w:val="22"/>
          <w:szCs w:val="22"/>
          <w:lang w:bidi="hi-IN"/>
        </w:rPr>
        <w:t xml:space="preserve">umber can be further reduced by reducing the size of the filter, making the </w:t>
      </w:r>
      <w:r w:rsidR="000049B8">
        <w:rPr>
          <w:rFonts w:ascii="Times New Roman" w:hAnsi="Times New Roman"/>
          <w:sz w:val="22"/>
          <w:szCs w:val="22"/>
          <w:lang w:bidi="hi-IN"/>
        </w:rPr>
        <w:t>n</w:t>
      </w:r>
      <w:r>
        <w:rPr>
          <w:rFonts w:ascii="Times New Roman" w:hAnsi="Times New Roman"/>
          <w:sz w:val="22"/>
          <w:szCs w:val="22"/>
          <w:lang w:bidi="hi-IN"/>
        </w:rPr>
        <w:t>etwork computationally cheaper and efficient.</w:t>
      </w:r>
      <w:r w:rsidRPr="008E6A1A">
        <w:rPr>
          <w:rFonts w:ascii="Times New Roman" w:hAnsi="Times New Roman"/>
          <w:sz w:val="22"/>
          <w:szCs w:val="22"/>
        </w:rPr>
        <w:t xml:space="preserve"> </w:t>
      </w:r>
      <w:r w:rsidRPr="000607D2">
        <w:rPr>
          <w:rFonts w:ascii="Times New Roman" w:hAnsi="Times New Roman"/>
          <w:sz w:val="22"/>
          <w:szCs w:val="22"/>
        </w:rPr>
        <w:t>Sometimes rows or columns of zeroes are added at the boundaries of input, called</w:t>
      </w:r>
      <w:r>
        <w:rPr>
          <w:rFonts w:ascii="Times New Roman" w:hAnsi="Times New Roman"/>
          <w:sz w:val="22"/>
          <w:szCs w:val="22"/>
        </w:rPr>
        <w:t xml:space="preserve"> zero</w:t>
      </w:r>
      <w:r w:rsidRPr="000607D2">
        <w:rPr>
          <w:rFonts w:ascii="Times New Roman" w:hAnsi="Times New Roman"/>
          <w:sz w:val="22"/>
          <w:szCs w:val="22"/>
        </w:rPr>
        <w:t xml:space="preserve"> padding. Padding </w:t>
      </w:r>
      <w:r>
        <w:rPr>
          <w:rFonts w:ascii="Times New Roman" w:hAnsi="Times New Roman"/>
          <w:sz w:val="22"/>
          <w:szCs w:val="22"/>
        </w:rPr>
        <w:t>is useful to</w:t>
      </w:r>
      <w:r w:rsidRPr="000607D2">
        <w:rPr>
          <w:rFonts w:ascii="Times New Roman" w:hAnsi="Times New Roman"/>
          <w:sz w:val="22"/>
          <w:szCs w:val="22"/>
        </w:rPr>
        <w:t xml:space="preserve"> retain</w:t>
      </w:r>
      <w:r>
        <w:rPr>
          <w:rFonts w:ascii="Times New Roman" w:hAnsi="Times New Roman"/>
          <w:sz w:val="22"/>
          <w:szCs w:val="22"/>
        </w:rPr>
        <w:t xml:space="preserve"> or adjust</w:t>
      </w:r>
      <w:r w:rsidRPr="000607D2">
        <w:rPr>
          <w:rFonts w:ascii="Times New Roman" w:hAnsi="Times New Roman"/>
          <w:sz w:val="22"/>
          <w:szCs w:val="22"/>
        </w:rPr>
        <w:t xml:space="preserve"> the dimension</w:t>
      </w:r>
      <w:r>
        <w:rPr>
          <w:rFonts w:ascii="Times New Roman" w:hAnsi="Times New Roman"/>
          <w:sz w:val="22"/>
          <w:szCs w:val="22"/>
        </w:rPr>
        <w:t xml:space="preserve"> of the feature map</w:t>
      </w:r>
      <w:r w:rsidRPr="000607D2">
        <w:rPr>
          <w:rFonts w:ascii="Times New Roman" w:hAnsi="Times New Roman"/>
          <w:sz w:val="22"/>
          <w:szCs w:val="22"/>
        </w:rPr>
        <w:t xml:space="preserve"> after convolution.</w:t>
      </w:r>
    </w:p>
    <w:p w14:paraId="3B52E402" w14:textId="77777777" w:rsidR="00697618" w:rsidRDefault="00697618" w:rsidP="00697618">
      <w:pPr>
        <w:pStyle w:val="BodyText"/>
        <w:ind w:right="29" w:firstLine="0"/>
        <w:rPr>
          <w:rFonts w:ascii="Times New Roman" w:hAnsi="Times New Roman"/>
          <w:sz w:val="22"/>
          <w:szCs w:val="22"/>
        </w:rPr>
      </w:pPr>
      <w:r>
        <w:rPr>
          <w:rFonts w:ascii="Times New Roman" w:hAnsi="Times New Roman"/>
          <w:sz w:val="22"/>
          <w:szCs w:val="22"/>
        </w:rPr>
        <w:t>A</w:t>
      </w:r>
      <w:r w:rsidRPr="000607D2">
        <w:rPr>
          <w:rFonts w:ascii="Times New Roman" w:hAnsi="Times New Roman"/>
          <w:sz w:val="22"/>
          <w:szCs w:val="22"/>
        </w:rPr>
        <w:t>fter convolution</w:t>
      </w:r>
      <w:r>
        <w:rPr>
          <w:rFonts w:ascii="Times New Roman" w:hAnsi="Times New Roman"/>
          <w:sz w:val="22"/>
          <w:szCs w:val="22"/>
        </w:rPr>
        <w:t xml:space="preserve"> operation, the d</w:t>
      </w:r>
      <w:r w:rsidRPr="000607D2">
        <w:rPr>
          <w:rFonts w:ascii="Times New Roman" w:hAnsi="Times New Roman"/>
          <w:sz w:val="22"/>
          <w:szCs w:val="22"/>
        </w:rPr>
        <w:t>ime</w:t>
      </w:r>
      <w:r>
        <w:rPr>
          <w:rFonts w:ascii="Times New Roman" w:hAnsi="Times New Roman"/>
          <w:sz w:val="22"/>
          <w:szCs w:val="22"/>
        </w:rPr>
        <w:t>nsion of the feature map</w:t>
      </w:r>
      <w:r w:rsidRPr="000607D2">
        <w:rPr>
          <w:rFonts w:ascii="Times New Roman" w:hAnsi="Times New Roman"/>
          <w:sz w:val="22"/>
          <w:szCs w:val="22"/>
        </w:rPr>
        <w:t xml:space="preserve"> is</w:t>
      </w:r>
      <m:oMath>
        <m:r>
          <m:rPr>
            <m:sty m:val="p"/>
          </m:rPr>
          <w:rPr>
            <w:rFonts w:ascii="Cambria Math" w:hAnsi="Cambria Math"/>
            <w:color w:val="000000" w:themeColor="text1"/>
            <w:sz w:val="22"/>
            <w:szCs w:val="22"/>
          </w:rPr>
          <m:t xml:space="preserve"> </m:t>
        </m:r>
      </m:oMath>
      <w:r>
        <w:rPr>
          <w:rFonts w:ascii="Times New Roman" w:hAnsi="Times New Roman"/>
          <w:sz w:val="22"/>
          <w:szCs w:val="22"/>
        </w:rPr>
        <w:t>given by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1840F10E" w14:textId="77777777" w:rsidTr="00A91BCF">
        <w:tc>
          <w:tcPr>
            <w:tcW w:w="1242" w:type="dxa"/>
          </w:tcPr>
          <w:p w14:paraId="7C26A045"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70DF8248" w14:textId="68F1EC0E" w:rsidR="00DE3CBA" w:rsidRPr="00DE3CBA" w:rsidRDefault="004270A2" w:rsidP="00DE3CBA">
            <w:pPr>
              <w:pStyle w:val="BodyText"/>
              <w:ind w:right="29" w:firstLine="0"/>
              <w:jc w:val="left"/>
              <w:rPr>
                <w:rFonts w:ascii="Times New Roman" w:hAnsi="Times New Roman"/>
                <w:color w:val="000000" w:themeColor="text1"/>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o</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m:t>
                        </m:r>
                      </m:sub>
                    </m:sSub>
                    <m:r>
                      <w:rPr>
                        <w:rFonts w:ascii="Cambria Math" w:hAnsi="Cambria Math"/>
                        <w:sz w:val="22"/>
                        <w:szCs w:val="22"/>
                      </w:rPr>
                      <m:t>-</m:t>
                    </m:r>
                    <m:r>
                      <w:rPr>
                        <w:rFonts w:ascii="Cambria Math" w:hAnsi="Cambria Math"/>
                        <w:sz w:val="22"/>
                        <w:szCs w:val="22"/>
                      </w:rPr>
                      <m:t>f</m:t>
                    </m:r>
                    <m:r>
                      <w:rPr>
                        <w:rFonts w:ascii="Cambria Math" w:hAnsi="Cambria Math"/>
                        <w:sz w:val="22"/>
                        <w:szCs w:val="22"/>
                      </w:rPr>
                      <m:t>+2</m:t>
                    </m:r>
                    <m:r>
                      <w:rPr>
                        <w:rFonts w:ascii="Cambria Math" w:hAnsi="Cambria Math"/>
                        <w:sz w:val="22"/>
                        <w:szCs w:val="22"/>
                      </w:rPr>
                      <m:t>p</m:t>
                    </m:r>
                    <m:r>
                      <w:rPr>
                        <w:rFonts w:ascii="Cambria Math" w:hAnsi="Cambria Math"/>
                        <w:sz w:val="22"/>
                        <w:szCs w:val="22"/>
                      </w:rPr>
                      <m:t xml:space="preserve"> </m:t>
                    </m:r>
                  </m:num>
                  <m:den>
                    <m:r>
                      <w:rPr>
                        <w:rFonts w:ascii="Cambria Math" w:hAnsi="Cambria Math"/>
                        <w:sz w:val="22"/>
                        <w:szCs w:val="22"/>
                      </w:rPr>
                      <m:t>s</m:t>
                    </m:r>
                  </m:den>
                </m:f>
                <m:r>
                  <w:rPr>
                    <w:rFonts w:ascii="Cambria Math" w:hAnsi="Cambria Math"/>
                    <w:sz w:val="22"/>
                    <w:szCs w:val="22"/>
                  </w:rPr>
                  <m:t>+1</m:t>
                </m:r>
              </m:oMath>
            </m:oMathPara>
          </w:p>
        </w:tc>
        <w:tc>
          <w:tcPr>
            <w:tcW w:w="1241" w:type="dxa"/>
            <w:vAlign w:val="center"/>
          </w:tcPr>
          <w:p w14:paraId="4995F0BA" w14:textId="5225E237"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3C78AA36">
                <v:shape id="_x0000_i1031" type="#_x0000_t75" style="width:9pt;height:14.4pt" o:ole="">
                  <v:imagedata r:id="rId26" o:title=""/>
                </v:shape>
                <o:OLEObject Type="Embed" ProgID="Equation.DSMT4" ShapeID="_x0000_i1031" DrawAspect="Content" ObjectID="_1712007218" r:id="rId35"/>
              </w:object>
            </w:r>
            <w:r>
              <w:rPr>
                <w:rFonts w:ascii="Times New Roman" w:hAnsi="Times New Roman"/>
                <w:b/>
                <w:color w:val="000000" w:themeColor="text1"/>
                <w:sz w:val="22"/>
                <w:szCs w:val="22"/>
              </w:rPr>
              <w:t>3.6</w:t>
            </w:r>
          </w:p>
        </w:tc>
      </w:tr>
    </w:tbl>
    <w:p w14:paraId="45BCB56D" w14:textId="1442EB39" w:rsidR="00697618" w:rsidRDefault="000A72AC" w:rsidP="00697618">
      <w:pPr>
        <w:pStyle w:val="BodyText"/>
        <w:ind w:right="29" w:firstLine="0"/>
        <w:rPr>
          <w:rFonts w:ascii="Times New Roman" w:hAnsi="Times New Roman"/>
          <w:sz w:val="22"/>
          <w:szCs w:val="22"/>
        </w:rPr>
      </w:pPr>
      <w:proofErr w:type="gramStart"/>
      <w:r>
        <w:rPr>
          <w:rFonts w:ascii="Times New Roman" w:hAnsi="Times New Roman"/>
          <w:sz w:val="22"/>
          <w:szCs w:val="22"/>
        </w:rPr>
        <w:t>w</w:t>
      </w:r>
      <w:r w:rsidR="00697618">
        <w:rPr>
          <w:rFonts w:ascii="Times New Roman" w:hAnsi="Times New Roman"/>
          <w:sz w:val="22"/>
          <w:szCs w:val="22"/>
        </w:rPr>
        <w:t>here</w:t>
      </w:r>
      <w:proofErr w:type="gramEnd"/>
      <w:r w:rsidR="00697618">
        <w:rPr>
          <w:rFonts w:ascii="Times New Roman" w:hAnsi="Times New Roman"/>
          <w:sz w:val="22"/>
          <w:szCs w:val="22"/>
        </w:rPr>
        <w:t xml:space="preserve">, </w:t>
      </w:r>
    </w:p>
    <w:p w14:paraId="7388E040" w14:textId="08A7CC10" w:rsidR="00697618" w:rsidRDefault="00697618" w:rsidP="00697618">
      <w:pPr>
        <w:pStyle w:val="BodyText"/>
        <w:ind w:right="29" w:firstLine="0"/>
        <w:rPr>
          <w:rFonts w:ascii="Times New Roman" w:hAnsi="Times New Roman"/>
          <w:sz w:val="22"/>
          <w:szCs w:val="22"/>
        </w:rPr>
      </w:pPr>
      <w:r>
        <w:rPr>
          <w:rFonts w:ascii="Times New Roman" w:hAnsi="Times New Roman"/>
          <w:sz w:val="22"/>
          <w:szCs w:val="22"/>
        </w:rPr>
        <w:tab/>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o</m:t>
            </m:r>
          </m:sub>
        </m:sSub>
        <m:r>
          <w:rPr>
            <w:rFonts w:ascii="Cambria Math" w:hAnsi="Cambria Math"/>
            <w:sz w:val="22"/>
            <w:szCs w:val="22"/>
          </w:rPr>
          <m:t xml:space="preserve">= </m:t>
        </m:r>
      </m:oMath>
      <w:r w:rsidR="00C43FCD">
        <w:rPr>
          <w:rFonts w:ascii="Times New Roman" w:hAnsi="Times New Roman"/>
          <w:sz w:val="22"/>
          <w:szCs w:val="22"/>
        </w:rPr>
        <w:t>D</w:t>
      </w:r>
      <w:r>
        <w:rPr>
          <w:rFonts w:ascii="Times New Roman" w:hAnsi="Times New Roman"/>
          <w:sz w:val="22"/>
          <w:szCs w:val="22"/>
        </w:rPr>
        <w:t>imension of the feature map</w:t>
      </w:r>
    </w:p>
    <w:p w14:paraId="650FE64B" w14:textId="43A6D3E7" w:rsidR="00697618" w:rsidRDefault="00697618" w:rsidP="00697618">
      <w:pPr>
        <w:pStyle w:val="BodyText"/>
        <w:ind w:right="29" w:firstLine="0"/>
        <w:rPr>
          <w:rFonts w:ascii="Times New Roman" w:hAnsi="Times New Roman"/>
          <w:sz w:val="22"/>
          <w:szCs w:val="22"/>
        </w:rPr>
      </w:pPr>
      <w:r>
        <w:rPr>
          <w:rFonts w:ascii="Times New Roman" w:hAnsi="Times New Roman"/>
          <w:sz w:val="22"/>
          <w:szCs w:val="22"/>
        </w:rPr>
        <w:tab/>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 xml:space="preserve"> i</m:t>
            </m:r>
          </m:sub>
        </m:sSub>
        <m:r>
          <w:rPr>
            <w:rFonts w:ascii="Cambria Math" w:hAnsi="Cambria Math"/>
            <w:sz w:val="22"/>
            <w:szCs w:val="22"/>
          </w:rPr>
          <m:t>=</m:t>
        </m:r>
      </m:oMath>
      <w:r w:rsidR="00C43FCD">
        <w:rPr>
          <w:rFonts w:ascii="Times New Roman" w:hAnsi="Times New Roman"/>
          <w:sz w:val="22"/>
          <w:szCs w:val="22"/>
        </w:rPr>
        <w:t xml:space="preserve"> D</w:t>
      </w:r>
      <w:r>
        <w:rPr>
          <w:rFonts w:ascii="Times New Roman" w:hAnsi="Times New Roman"/>
          <w:sz w:val="22"/>
          <w:szCs w:val="22"/>
        </w:rPr>
        <w:t>imension of the input space</w:t>
      </w:r>
    </w:p>
    <w:p w14:paraId="2E02AC6E" w14:textId="38100DC3" w:rsidR="00697618" w:rsidRDefault="00697618" w:rsidP="00697618">
      <w:pPr>
        <w:pStyle w:val="BodyText"/>
        <w:ind w:right="29" w:firstLine="0"/>
        <w:rPr>
          <w:rFonts w:ascii="Times New Roman" w:hAnsi="Times New Roman"/>
          <w:sz w:val="22"/>
          <w:szCs w:val="22"/>
        </w:rPr>
      </w:pPr>
      <w:r>
        <w:rPr>
          <w:rFonts w:ascii="Times New Roman" w:hAnsi="Times New Roman"/>
          <w:sz w:val="22"/>
          <w:szCs w:val="22"/>
        </w:rPr>
        <w:tab/>
      </w:r>
      <m:oMath>
        <m:r>
          <w:rPr>
            <w:rFonts w:ascii="Cambria Math" w:hAnsi="Cambria Math"/>
            <w:sz w:val="22"/>
            <w:szCs w:val="22"/>
          </w:rPr>
          <m:t>f  =</m:t>
        </m:r>
      </m:oMath>
      <w:r w:rsidR="00C43FCD">
        <w:rPr>
          <w:rFonts w:ascii="Times New Roman" w:hAnsi="Times New Roman"/>
          <w:sz w:val="22"/>
          <w:szCs w:val="22"/>
        </w:rPr>
        <w:t xml:space="preserve"> S</w:t>
      </w:r>
      <w:r>
        <w:rPr>
          <w:rFonts w:ascii="Times New Roman" w:hAnsi="Times New Roman"/>
          <w:sz w:val="22"/>
          <w:szCs w:val="22"/>
        </w:rPr>
        <w:t>ize of the kernel</w:t>
      </w:r>
    </w:p>
    <w:p w14:paraId="379DC1FE" w14:textId="0D00AC3F" w:rsidR="00697618" w:rsidRDefault="00697618" w:rsidP="00697618">
      <w:pPr>
        <w:pStyle w:val="BodyText"/>
        <w:ind w:right="29" w:firstLine="0"/>
        <w:rPr>
          <w:rFonts w:ascii="Times New Roman" w:hAnsi="Times New Roman"/>
          <w:sz w:val="22"/>
          <w:szCs w:val="22"/>
        </w:rPr>
      </w:pPr>
      <w:r>
        <w:rPr>
          <w:rFonts w:ascii="Times New Roman" w:hAnsi="Times New Roman"/>
          <w:sz w:val="22"/>
          <w:szCs w:val="22"/>
        </w:rPr>
        <w:tab/>
      </w:r>
      <m:oMath>
        <m:r>
          <w:rPr>
            <w:rFonts w:ascii="Cambria Math" w:hAnsi="Cambria Math"/>
            <w:sz w:val="22"/>
            <w:szCs w:val="22"/>
          </w:rPr>
          <m:t>p  =</m:t>
        </m:r>
      </m:oMath>
      <w:r w:rsidR="00C43FCD">
        <w:rPr>
          <w:rFonts w:ascii="Times New Roman" w:hAnsi="Times New Roman"/>
          <w:sz w:val="22"/>
          <w:szCs w:val="22"/>
        </w:rPr>
        <w:t xml:space="preserve"> N</w:t>
      </w:r>
      <w:r>
        <w:rPr>
          <w:rFonts w:ascii="Times New Roman" w:hAnsi="Times New Roman"/>
          <w:sz w:val="22"/>
          <w:szCs w:val="22"/>
        </w:rPr>
        <w:t>umber of zero padding</w:t>
      </w:r>
    </w:p>
    <w:p w14:paraId="039C72C0" w14:textId="6DA71FE1" w:rsidR="006A5067" w:rsidRPr="00C30706" w:rsidRDefault="00697618" w:rsidP="00C30706">
      <w:pPr>
        <w:pStyle w:val="BodyText"/>
        <w:ind w:right="29" w:firstLine="0"/>
        <w:rPr>
          <w:rFonts w:ascii="Times New Roman" w:hAnsi="Times New Roman"/>
          <w:sz w:val="22"/>
          <w:szCs w:val="22"/>
        </w:rPr>
      </w:pPr>
      <w:r>
        <w:rPr>
          <w:rFonts w:ascii="Times New Roman" w:hAnsi="Times New Roman"/>
          <w:sz w:val="22"/>
          <w:szCs w:val="22"/>
        </w:rPr>
        <w:tab/>
      </w:r>
      <m:oMath>
        <m:r>
          <w:rPr>
            <w:rFonts w:ascii="Cambria Math" w:hAnsi="Cambria Math"/>
            <w:sz w:val="22"/>
            <w:szCs w:val="22"/>
          </w:rPr>
          <m:t>s  =</m:t>
        </m:r>
      </m:oMath>
      <w:r>
        <w:rPr>
          <w:rFonts w:ascii="Times New Roman" w:hAnsi="Times New Roman"/>
          <w:sz w:val="22"/>
          <w:szCs w:val="22"/>
        </w:rPr>
        <w:t xml:space="preserve"> Stride of filter</w:t>
      </w:r>
    </w:p>
    <w:p w14:paraId="40044702" w14:textId="60E6179D" w:rsidR="00697618" w:rsidRDefault="00697618">
      <w:pPr>
        <w:pStyle w:val="Heading3"/>
      </w:pPr>
      <w:bookmarkStart w:id="45" w:name="_Toc43914957"/>
      <w:r>
        <w:t xml:space="preserve">Batch </w:t>
      </w:r>
      <w:proofErr w:type="spellStart"/>
      <w:r>
        <w:t>Normlisation</w:t>
      </w:r>
      <w:proofErr w:type="spellEnd"/>
      <w:r>
        <w:t xml:space="preserve"> Layer</w:t>
      </w:r>
      <w:bookmarkEnd w:id="45"/>
    </w:p>
    <w:p w14:paraId="7EA67FBC" w14:textId="77777777" w:rsidR="00697618" w:rsidRDefault="00697618" w:rsidP="00697618">
      <w:pPr>
        <w:pStyle w:val="BodyText"/>
        <w:ind w:right="29" w:firstLine="0"/>
        <w:rPr>
          <w:rFonts w:ascii="Times New Roman" w:hAnsi="Times New Roman"/>
          <w:sz w:val="22"/>
          <w:szCs w:val="22"/>
        </w:rPr>
      </w:pPr>
      <w:r w:rsidRPr="000607D2">
        <w:rPr>
          <w:rFonts w:ascii="Times New Roman" w:hAnsi="Times New Roman"/>
          <w:sz w:val="22"/>
          <w:szCs w:val="22"/>
        </w:rPr>
        <w:t xml:space="preserve">Batch </w:t>
      </w:r>
      <w:proofErr w:type="spellStart"/>
      <w:r w:rsidRPr="000607D2">
        <w:rPr>
          <w:rFonts w:ascii="Times New Roman" w:hAnsi="Times New Roman"/>
          <w:sz w:val="22"/>
          <w:szCs w:val="22"/>
        </w:rPr>
        <w:t>Normali</w:t>
      </w:r>
      <w:r>
        <w:rPr>
          <w:rFonts w:ascii="Times New Roman" w:hAnsi="Times New Roman"/>
          <w:sz w:val="22"/>
          <w:szCs w:val="22"/>
        </w:rPr>
        <w:t>s</w:t>
      </w:r>
      <w:r w:rsidRPr="000607D2">
        <w:rPr>
          <w:rFonts w:ascii="Times New Roman" w:hAnsi="Times New Roman"/>
          <w:sz w:val="22"/>
          <w:szCs w:val="22"/>
        </w:rPr>
        <w:t>ation</w:t>
      </w:r>
      <w:proofErr w:type="spellEnd"/>
      <w:r w:rsidRPr="000607D2">
        <w:rPr>
          <w:rFonts w:ascii="Times New Roman" w:hAnsi="Times New Roman"/>
          <w:sz w:val="22"/>
          <w:szCs w:val="22"/>
        </w:rPr>
        <w:t xml:space="preserve"> layer is </w:t>
      </w:r>
      <w:r>
        <w:rPr>
          <w:rFonts w:ascii="Times New Roman" w:hAnsi="Times New Roman"/>
          <w:sz w:val="22"/>
          <w:szCs w:val="22"/>
        </w:rPr>
        <w:t xml:space="preserve">often used </w:t>
      </w:r>
      <w:r w:rsidRPr="000607D2">
        <w:rPr>
          <w:rFonts w:ascii="Times New Roman" w:hAnsi="Times New Roman"/>
          <w:sz w:val="22"/>
          <w:szCs w:val="22"/>
        </w:rPr>
        <w:t xml:space="preserve">between </w:t>
      </w:r>
      <w:r>
        <w:rPr>
          <w:rFonts w:ascii="Times New Roman" w:hAnsi="Times New Roman"/>
          <w:sz w:val="22"/>
          <w:szCs w:val="22"/>
        </w:rPr>
        <w:t xml:space="preserve">the </w:t>
      </w:r>
      <w:r w:rsidRPr="000607D2">
        <w:rPr>
          <w:rFonts w:ascii="Times New Roman" w:hAnsi="Times New Roman"/>
          <w:sz w:val="22"/>
          <w:szCs w:val="22"/>
        </w:rPr>
        <w:t>Convolution</w:t>
      </w:r>
      <w:r>
        <w:rPr>
          <w:rFonts w:ascii="Times New Roman" w:hAnsi="Times New Roman"/>
          <w:sz w:val="22"/>
          <w:szCs w:val="22"/>
        </w:rPr>
        <w:t>al</w:t>
      </w:r>
      <w:r w:rsidRPr="000607D2">
        <w:rPr>
          <w:rFonts w:ascii="Times New Roman" w:hAnsi="Times New Roman"/>
          <w:sz w:val="22"/>
          <w:szCs w:val="22"/>
        </w:rPr>
        <w:t xml:space="preserve"> and activation</w:t>
      </w:r>
      <w:r>
        <w:rPr>
          <w:rFonts w:ascii="Times New Roman" w:hAnsi="Times New Roman"/>
          <w:sz w:val="22"/>
          <w:szCs w:val="22"/>
        </w:rPr>
        <w:t xml:space="preserve"> function</w:t>
      </w:r>
      <w:r w:rsidRPr="000607D2">
        <w:rPr>
          <w:rFonts w:ascii="Times New Roman" w:hAnsi="Times New Roman"/>
          <w:sz w:val="22"/>
          <w:szCs w:val="22"/>
        </w:rPr>
        <w:t xml:space="preserve"> layer</w:t>
      </w:r>
      <w:r>
        <w:rPr>
          <w:rFonts w:ascii="Times New Roman" w:hAnsi="Times New Roman"/>
          <w:sz w:val="22"/>
          <w:szCs w:val="22"/>
        </w:rPr>
        <w:t>s</w:t>
      </w:r>
      <w:r w:rsidRPr="000607D2">
        <w:rPr>
          <w:rFonts w:ascii="Times New Roman" w:hAnsi="Times New Roman"/>
          <w:sz w:val="22"/>
          <w:szCs w:val="22"/>
        </w:rPr>
        <w:t>.</w:t>
      </w:r>
      <w:r>
        <w:rPr>
          <w:rFonts w:ascii="Times New Roman" w:hAnsi="Times New Roman"/>
          <w:sz w:val="22"/>
          <w:szCs w:val="22"/>
        </w:rPr>
        <w:t xml:space="preserve"> It can be applied to any input or hidden layer. If H is the batch to be </w:t>
      </w:r>
      <w:proofErr w:type="spellStart"/>
      <w:r>
        <w:rPr>
          <w:rFonts w:ascii="Times New Roman" w:hAnsi="Times New Roman"/>
          <w:sz w:val="22"/>
          <w:szCs w:val="22"/>
        </w:rPr>
        <w:t>normalised</w:t>
      </w:r>
      <w:proofErr w:type="spellEnd"/>
      <w:r>
        <w:rPr>
          <w:rFonts w:ascii="Times New Roman" w:hAnsi="Times New Roman"/>
          <w:sz w:val="22"/>
          <w:szCs w:val="22"/>
        </w:rPr>
        <w:t>, then H is replac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309F2888" w14:textId="77777777" w:rsidTr="00A91BCF">
        <w:tc>
          <w:tcPr>
            <w:tcW w:w="1242" w:type="dxa"/>
          </w:tcPr>
          <w:p w14:paraId="4D09A02D"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0552B6D8" w14:textId="6663CA93" w:rsidR="00DE3CBA" w:rsidRPr="00DE3CBA" w:rsidRDefault="004270A2" w:rsidP="00DE3CBA">
            <w:pPr>
              <w:pStyle w:val="BodyText"/>
              <w:ind w:right="29" w:firstLine="0"/>
              <w:jc w:val="left"/>
              <w:rPr>
                <w:rFonts w:ascii="Times New Roman" w:hAnsi="Times New Roman"/>
                <w:color w:val="000000" w:themeColor="text1"/>
                <w:sz w:val="22"/>
                <w:szCs w:val="22"/>
              </w:rPr>
            </w:pPr>
            <m:oMathPara>
              <m:oMathParaPr>
                <m:jc m:val="left"/>
              </m:oMathParaPr>
              <m:oMath>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H</m:t>
                    </m:r>
                    <m:r>
                      <w:rPr>
                        <w:rFonts w:ascii="Cambria Math" w:hAnsi="Cambria Math"/>
                        <w:sz w:val="22"/>
                        <w:szCs w:val="22"/>
                      </w:rPr>
                      <m:t>-µ</m:t>
                    </m:r>
                  </m:num>
                  <m:den>
                    <m:r>
                      <w:rPr>
                        <w:rFonts w:ascii="Cambria Math" w:eastAsia="SimHei" w:hAnsi="Cambria Math" w:hint="eastAsia"/>
                        <w:sz w:val="22"/>
                        <w:szCs w:val="22"/>
                      </w:rPr>
                      <m:t xml:space="preserve"> </m:t>
                    </m:r>
                    <m:r>
                      <w:rPr>
                        <w:rFonts w:ascii="Cambria Math" w:eastAsia="SimHei" w:hAnsi="Cambria Math"/>
                        <w:sz w:val="22"/>
                        <w:szCs w:val="22"/>
                      </w:rPr>
                      <m:t>σ</m:t>
                    </m:r>
                  </m:den>
                </m:f>
              </m:oMath>
            </m:oMathPara>
          </w:p>
        </w:tc>
        <w:tc>
          <w:tcPr>
            <w:tcW w:w="1241" w:type="dxa"/>
            <w:vAlign w:val="center"/>
          </w:tcPr>
          <w:p w14:paraId="513D1D70" w14:textId="2A78E436"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41A0B341">
                <v:shape id="_x0000_i1032" type="#_x0000_t75" style="width:9pt;height:14.4pt" o:ole="">
                  <v:imagedata r:id="rId26" o:title=""/>
                </v:shape>
                <o:OLEObject Type="Embed" ProgID="Equation.DSMT4" ShapeID="_x0000_i1032" DrawAspect="Content" ObjectID="_1712007219" r:id="rId36"/>
              </w:object>
            </w:r>
            <w:r>
              <w:rPr>
                <w:rFonts w:ascii="Times New Roman" w:hAnsi="Times New Roman"/>
                <w:b/>
                <w:color w:val="000000" w:themeColor="text1"/>
                <w:sz w:val="22"/>
                <w:szCs w:val="22"/>
              </w:rPr>
              <w:t>3.7</w:t>
            </w:r>
          </w:p>
        </w:tc>
      </w:tr>
    </w:tbl>
    <w:p w14:paraId="7624D905" w14:textId="0585468D" w:rsidR="00697618" w:rsidRPr="005C5F5F" w:rsidRDefault="00697618" w:rsidP="005C5F5F">
      <w:pPr>
        <w:spacing w:line="480" w:lineRule="auto"/>
        <w:jc w:val="both"/>
        <w:rPr>
          <w:rFonts w:ascii="Times New Roman" w:hAnsi="Times New Roman" w:cs="Times New Roman"/>
        </w:rPr>
      </w:pPr>
      <w:r w:rsidRPr="00C97C44">
        <w:rPr>
          <w:rFonts w:ascii="Times New Roman" w:hAnsi="Times New Roman" w:cs="Times New Roman"/>
        </w:rPr>
        <w:lastRenderedPageBreak/>
        <w:t xml:space="preserve">Where µ is mean of mini-batch, and </w:t>
      </w:r>
      <m:oMath>
        <m:r>
          <w:rPr>
            <w:rFonts w:ascii="Cambria Math" w:eastAsia="SimHei" w:hAnsi="Cambria Math" w:cs="Times New Roman"/>
          </w:rPr>
          <m:t xml:space="preserve">σ </m:t>
        </m:r>
      </m:oMath>
      <w:r w:rsidRPr="00C97C44">
        <w:rPr>
          <w:rFonts w:ascii="Times New Roman" w:hAnsi="Times New Roman" w:cs="Times New Roman"/>
        </w:rPr>
        <w:t xml:space="preserve">is its standard deviation. Subsequently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oMath>
      <w:r w:rsidRPr="00C97C44">
        <w:rPr>
          <w:rFonts w:ascii="Times New Roman" w:hAnsi="Times New Roman" w:cs="Times New Roman"/>
        </w:rPr>
        <w:t xml:space="preserve"> scaled and shifted by learnable parameters γ and β, respectively. This technique of normalisation improved the speed of network training</w:t>
      </w:r>
      <w:r w:rsidR="00C43FCD">
        <w:rPr>
          <w:rFonts w:ascii="Times New Roman" w:hAnsi="Times New Roman" w:cs="Times New Roman"/>
        </w:rPr>
        <w:t xml:space="preserve"> </w:t>
      </w:r>
      <w:r w:rsidR="004F0098">
        <w:rPr>
          <w:rFonts w:ascii="Times New Roman" w:hAnsi="Times New Roman" w:cs="Times New Roman"/>
        </w:rPr>
        <w:fldChar w:fldCharType="begin" w:fldLock="1"/>
      </w:r>
      <w:r w:rsidR="008D65E2">
        <w:rPr>
          <w:rFonts w:ascii="Times New Roman" w:hAnsi="Times New Roman" w:cs="Times New Roman"/>
        </w:rPr>
        <w:instrText>ADDIN CSL_CITATION {"citationItems":[{"id":"ITEM-1","itemData":{"author":[{"dropping-particle":"","family":"Goodfellow","given":"I","non-dropping-particle":"","parse-names":false,"suffix":""},{"dropping-particle":"","family":"Bengio","given":"Y","non-dropping-particle":"","parse-names":false,"suffix":""},{"dropping-particle":"","family":"Courville","given":"A","non-dropping-particle":"","parse-names":false,"suffix":""}],"id":"ITEM-1","issued":{"date-parts":[["2016"]]},"title":"Deep learning","type":"book"},"uris":["http://www.mendeley.com/documents/?uuid=9660273b-fcfa-3112-8f6e-b6d811940a96"]}],"mendeley":{"formattedCitation":"[27]","plainTextFormattedCitation":"[27]","previouslyFormattedCitation":"[27]"},"properties":{"noteIndex":0},"schema":"https://github.com/citation-style-language/schema/raw/master/csl-citation.json"}</w:instrText>
      </w:r>
      <w:r w:rsidR="004F0098">
        <w:rPr>
          <w:rFonts w:ascii="Times New Roman" w:hAnsi="Times New Roman" w:cs="Times New Roman"/>
        </w:rPr>
        <w:fldChar w:fldCharType="separate"/>
      </w:r>
      <w:r w:rsidR="00180C24" w:rsidRPr="00180C24">
        <w:rPr>
          <w:rFonts w:ascii="Times New Roman" w:hAnsi="Times New Roman" w:cs="Times New Roman"/>
          <w:noProof/>
        </w:rPr>
        <w:t>[27]</w:t>
      </w:r>
      <w:r w:rsidR="004F0098">
        <w:rPr>
          <w:rFonts w:ascii="Times New Roman" w:hAnsi="Times New Roman" w:cs="Times New Roman"/>
        </w:rPr>
        <w:fldChar w:fldCharType="end"/>
      </w:r>
      <w:r w:rsidR="004F0098">
        <w:rPr>
          <w:rFonts w:ascii="Times New Roman" w:hAnsi="Times New Roman" w:cs="Times New Roman"/>
        </w:rPr>
        <w:t>.</w:t>
      </w:r>
    </w:p>
    <w:p w14:paraId="48995CE0" w14:textId="6796714C" w:rsidR="00697618" w:rsidRDefault="00697618">
      <w:pPr>
        <w:pStyle w:val="Heading3"/>
      </w:pPr>
      <w:bookmarkStart w:id="46" w:name="_Toc43914958"/>
      <w:r>
        <w:t>Dropout Layer</w:t>
      </w:r>
      <w:bookmarkEnd w:id="46"/>
    </w:p>
    <w:p w14:paraId="11856580" w14:textId="6F3B11D7" w:rsidR="00697618" w:rsidRPr="004926BF" w:rsidRDefault="00697618" w:rsidP="004926BF">
      <w:pPr>
        <w:spacing w:line="480" w:lineRule="auto"/>
        <w:jc w:val="both"/>
        <w:rPr>
          <w:rFonts w:ascii="Times New Roman" w:hAnsi="Times New Roman" w:cs="Times New Roman"/>
        </w:rPr>
      </w:pPr>
      <w:r w:rsidRPr="00C97C44">
        <w:rPr>
          <w:rFonts w:ascii="Times New Roman" w:eastAsia="Calibri" w:hAnsi="Times New Roman" w:cs="Mangal"/>
          <w:lang w:val="en-IN" w:bidi="hi-IN"/>
        </w:rPr>
        <w:t>Dropout is powerful as well as computationally inexpensive technique of regulari</w:t>
      </w:r>
      <w:r w:rsidR="00C43FCD">
        <w:rPr>
          <w:rFonts w:ascii="Times New Roman" w:eastAsia="Calibri" w:hAnsi="Times New Roman" w:cs="Mangal"/>
          <w:lang w:val="en-IN" w:bidi="hi-IN"/>
        </w:rPr>
        <w:t>s</w:t>
      </w:r>
      <w:r w:rsidRPr="00C97C44">
        <w:rPr>
          <w:rFonts w:ascii="Times New Roman" w:eastAsia="Calibri" w:hAnsi="Times New Roman" w:cs="Mangal"/>
          <w:lang w:val="en-IN" w:bidi="hi-IN"/>
        </w:rPr>
        <w:t>ation</w:t>
      </w:r>
      <w:r w:rsidR="00C43FCD">
        <w:rPr>
          <w:rFonts w:ascii="Times New Roman" w:eastAsia="Calibri" w:hAnsi="Times New Roman" w:cs="Mangal"/>
          <w:lang w:val="en-IN" w:bidi="hi-IN"/>
        </w:rPr>
        <w:t xml:space="preserve"> </w:t>
      </w:r>
      <w:r w:rsidR="004F0098">
        <w:rPr>
          <w:rFonts w:ascii="Times New Roman" w:eastAsia="Calibri" w:hAnsi="Times New Roman" w:cs="Mangal"/>
          <w:lang w:val="en-IN" w:bidi="hi-IN"/>
        </w:rPr>
        <w:fldChar w:fldCharType="begin" w:fldLock="1"/>
      </w:r>
      <w:r w:rsidR="008D65E2">
        <w:rPr>
          <w:rFonts w:ascii="Times New Roman" w:eastAsia="Calibri" w:hAnsi="Times New Roman" w:cs="Mangal"/>
          <w:lang w:val="en-IN" w:bidi="hi-IN"/>
        </w:rPr>
        <w:instrText>ADDIN CSL_CITATION {"citationItems":[{"id":"ITEM-1","itemData":{"URL":"http://jmlr.org/papers/v15/srivastava14a.html","accessed":{"date-parts":[["2020","6","12"]]},"author":[{"dropping-particle":"","family":"Nitish Srivastava, Geoffrey Hinton, Alex Krizhevsky, Ilya Sutskever","given":"Ruslan Salakhutdinov","non-dropping-particle":"","parse-names":false,"suffix":""}],"id":"ITEM-1","issued":{"date-parts":[["0"]]},"title":"Dropout: A Simple Way to Prevent Neural Networks from Overfitting","type":"webpage"},"uris":["http://www.mendeley.com/documents/?uuid=f8db026b-248b-39eb-b432-69f9cea27020"]}],"mendeley":{"formattedCitation":"[28]","plainTextFormattedCitation":"[28]","previouslyFormattedCitation":"[28]"},"properties":{"noteIndex":0},"schema":"https://github.com/citation-style-language/schema/raw/master/csl-citation.json"}</w:instrText>
      </w:r>
      <w:r w:rsidR="004F0098">
        <w:rPr>
          <w:rFonts w:ascii="Times New Roman" w:eastAsia="Calibri" w:hAnsi="Times New Roman" w:cs="Mangal"/>
          <w:lang w:val="en-IN" w:bidi="hi-IN"/>
        </w:rPr>
        <w:fldChar w:fldCharType="separate"/>
      </w:r>
      <w:r w:rsidR="00180C24" w:rsidRPr="00180C24">
        <w:rPr>
          <w:rFonts w:ascii="Times New Roman" w:eastAsia="Calibri" w:hAnsi="Times New Roman" w:cs="Mangal"/>
          <w:noProof/>
          <w:lang w:val="en-IN" w:bidi="hi-IN"/>
        </w:rPr>
        <w:t>[28]</w:t>
      </w:r>
      <w:r w:rsidR="004F0098">
        <w:rPr>
          <w:rFonts w:ascii="Times New Roman" w:eastAsia="Calibri" w:hAnsi="Times New Roman" w:cs="Mangal"/>
          <w:lang w:val="en-IN" w:bidi="hi-IN"/>
        </w:rPr>
        <w:fldChar w:fldCharType="end"/>
      </w:r>
      <w:r w:rsidR="004F0098">
        <w:rPr>
          <w:rFonts w:ascii="Times New Roman" w:eastAsia="Calibri" w:hAnsi="Times New Roman" w:cs="Mangal"/>
          <w:lang w:val="en-IN" w:bidi="hi-IN"/>
        </w:rPr>
        <w:t>.</w:t>
      </w:r>
      <w:r w:rsidRPr="00C97C44">
        <w:rPr>
          <w:rFonts w:ascii="Times New Roman" w:eastAsia="Calibri" w:hAnsi="Times New Roman" w:cs="Mangal"/>
          <w:lang w:val="en-IN" w:bidi="hi-IN"/>
        </w:rPr>
        <w:t>It is very e</w:t>
      </w:r>
      <w:r w:rsidR="00695B42">
        <w:rPr>
          <w:rFonts w:ascii="Times New Roman" w:eastAsia="Calibri" w:hAnsi="Times New Roman" w:cs="Mangal"/>
          <w:lang w:val="en-IN" w:bidi="hi-IN"/>
        </w:rPr>
        <w:t>ffective for prevention of over</w:t>
      </w:r>
      <w:r w:rsidRPr="00C97C44">
        <w:rPr>
          <w:rFonts w:ascii="Times New Roman" w:eastAsia="Calibri" w:hAnsi="Times New Roman" w:cs="Mangal"/>
          <w:lang w:val="en-IN" w:bidi="hi-IN"/>
        </w:rPr>
        <w:t xml:space="preserve">fitting. In this technique, some neurons of previous layer are selected randomly. These selected neurons are then dropped out from the </w:t>
      </w:r>
      <w:r w:rsidR="000049B8">
        <w:rPr>
          <w:rFonts w:ascii="Times New Roman" w:eastAsia="Calibri" w:hAnsi="Times New Roman" w:cs="Mangal"/>
          <w:lang w:val="en-IN" w:bidi="hi-IN"/>
        </w:rPr>
        <w:t>n</w:t>
      </w:r>
      <w:r w:rsidRPr="00C97C44">
        <w:rPr>
          <w:rFonts w:ascii="Times New Roman" w:eastAsia="Calibri" w:hAnsi="Times New Roman" w:cs="Mangal"/>
          <w:lang w:val="en-IN" w:bidi="hi-IN"/>
        </w:rPr>
        <w:t xml:space="preserve">etwork for that iteration, i.e. weights of those neurons are forced to zero. This enforces data to flow through all nodes and train network to learn new features. Thus it makes </w:t>
      </w:r>
      <w:r w:rsidR="000049B8">
        <w:rPr>
          <w:rFonts w:ascii="Times New Roman" w:eastAsia="Calibri" w:hAnsi="Times New Roman" w:cs="Mangal"/>
          <w:lang w:val="en-IN" w:bidi="hi-IN"/>
        </w:rPr>
        <w:t>n</w:t>
      </w:r>
      <w:r w:rsidRPr="00C97C44">
        <w:rPr>
          <w:rFonts w:ascii="Times New Roman" w:eastAsia="Calibri" w:hAnsi="Times New Roman" w:cs="Mangal"/>
          <w:lang w:val="en-IN" w:bidi="hi-IN"/>
        </w:rPr>
        <w:t>etwork robust. One disadvantage one might face</w:t>
      </w:r>
      <w:r w:rsidR="00C43FCD">
        <w:rPr>
          <w:rFonts w:ascii="Times New Roman" w:eastAsia="Calibri" w:hAnsi="Times New Roman" w:cs="Mangal"/>
          <w:lang w:val="en-IN" w:bidi="hi-IN"/>
        </w:rPr>
        <w:t xml:space="preserve"> is</w:t>
      </w:r>
      <w:r w:rsidRPr="00C97C44">
        <w:rPr>
          <w:rFonts w:ascii="Times New Roman" w:eastAsia="Calibri" w:hAnsi="Times New Roman" w:cs="Mangal"/>
          <w:lang w:val="en-IN" w:bidi="hi-IN"/>
        </w:rPr>
        <w:t xml:space="preserve"> </w:t>
      </w:r>
      <w:r w:rsidR="00C43FCD">
        <w:rPr>
          <w:rFonts w:ascii="Times New Roman" w:eastAsia="Calibri" w:hAnsi="Times New Roman" w:cs="Mangal"/>
          <w:lang w:val="en-IN" w:bidi="hi-IN"/>
        </w:rPr>
        <w:t xml:space="preserve">that </w:t>
      </w:r>
      <w:r w:rsidRPr="00C97C44">
        <w:rPr>
          <w:rFonts w:ascii="Times New Roman" w:eastAsia="Calibri" w:hAnsi="Times New Roman" w:cs="Mangal"/>
          <w:lang w:val="en-IN" w:bidi="hi-IN"/>
        </w:rPr>
        <w:t>after using dropout</w:t>
      </w:r>
      <w:r w:rsidR="00C43FCD">
        <w:rPr>
          <w:rFonts w:ascii="Times New Roman" w:eastAsia="Calibri" w:hAnsi="Times New Roman" w:cs="Mangal"/>
          <w:lang w:val="en-IN" w:bidi="hi-IN"/>
        </w:rPr>
        <w:t>,</w:t>
      </w:r>
      <w:r w:rsidRPr="00C97C44">
        <w:rPr>
          <w:rFonts w:ascii="Times New Roman" w:eastAsia="Calibri" w:hAnsi="Times New Roman" w:cs="Mangal"/>
          <w:lang w:val="en-IN" w:bidi="hi-IN"/>
        </w:rPr>
        <w:t xml:space="preserve"> it may increase training time</w:t>
      </w:r>
      <w:r>
        <w:rPr>
          <w:rFonts w:ascii="Times New Roman" w:eastAsia="Calibri" w:hAnsi="Times New Roman" w:cs="Mangal"/>
          <w:lang w:val="en-IN" w:bidi="hi-IN"/>
        </w:rPr>
        <w:t>.</w:t>
      </w:r>
    </w:p>
    <w:p w14:paraId="19E17A60" w14:textId="6FB23940" w:rsidR="00813545" w:rsidRDefault="00C97C44" w:rsidP="00683266">
      <w:pPr>
        <w:pStyle w:val="Heading3"/>
      </w:pPr>
      <w:bookmarkStart w:id="47" w:name="_Toc43914959"/>
      <w:r>
        <w:t>Activation Functions</w:t>
      </w:r>
      <w:bookmarkEnd w:id="47"/>
    </w:p>
    <w:p w14:paraId="2EAD595B" w14:textId="523F038B" w:rsidR="00C97C44" w:rsidRPr="00C97C44" w:rsidRDefault="00C97C44" w:rsidP="00C97C44">
      <w:pPr>
        <w:spacing w:line="480" w:lineRule="auto"/>
        <w:jc w:val="both"/>
        <w:rPr>
          <w:rFonts w:ascii="Times New Roman" w:hAnsi="Times New Roman" w:cs="Times New Roman"/>
        </w:rPr>
      </w:pPr>
      <w:r w:rsidRPr="00C97C44">
        <w:rPr>
          <w:rFonts w:ascii="Times New Roman" w:hAnsi="Times New Roman" w:cs="Times New Roman"/>
        </w:rPr>
        <w:t>Activation functions are important parts of neural networks. They are used to introduce non-linearity in neural networks. Some of the popular activation functions are Logistic sigmoidal, Hyperbolic linear tangent, Rectified linear unit (</w:t>
      </w:r>
      <w:proofErr w:type="spellStart"/>
      <w:r w:rsidRPr="00C97C44">
        <w:rPr>
          <w:rFonts w:ascii="Times New Roman" w:hAnsi="Times New Roman" w:cs="Times New Roman"/>
        </w:rPr>
        <w:t>ReLU</w:t>
      </w:r>
      <w:proofErr w:type="spellEnd"/>
      <w:r w:rsidRPr="00C97C44">
        <w:rPr>
          <w:rFonts w:ascii="Times New Roman" w:hAnsi="Times New Roman" w:cs="Times New Roman"/>
        </w:rPr>
        <w:t xml:space="preserve">). In deep networks, </w:t>
      </w:r>
      <w:proofErr w:type="spellStart"/>
      <w:r w:rsidRPr="00C97C44">
        <w:rPr>
          <w:rFonts w:ascii="Times New Roman" w:hAnsi="Times New Roman" w:cs="Times New Roman"/>
        </w:rPr>
        <w:t>ReLU</w:t>
      </w:r>
      <w:proofErr w:type="spellEnd"/>
      <w:r w:rsidRPr="00C97C44">
        <w:rPr>
          <w:rFonts w:ascii="Times New Roman" w:hAnsi="Times New Roman" w:cs="Times New Roman"/>
        </w:rPr>
        <w:t xml:space="preserve"> is a usual and popular choice due to low computational requirement and deterrence to vanishing gradient problem. Some of the common activation</w:t>
      </w:r>
      <w:r w:rsidR="004926BF">
        <w:rPr>
          <w:rFonts w:ascii="Times New Roman" w:hAnsi="Times New Roman" w:cs="Times New Roman"/>
        </w:rPr>
        <w:t xml:space="preserve"> functions are described below.</w:t>
      </w:r>
    </w:p>
    <w:p w14:paraId="4B49C0E4" w14:textId="77777777" w:rsidR="00C97C44" w:rsidRDefault="00C97C44" w:rsidP="00C97C44">
      <w:pPr>
        <w:pStyle w:val="ListParagraph"/>
        <w:numPr>
          <w:ilvl w:val="0"/>
          <w:numId w:val="25"/>
        </w:numPr>
        <w:spacing w:after="0" w:line="480" w:lineRule="auto"/>
        <w:jc w:val="both"/>
        <w:rPr>
          <w:rFonts w:ascii="Times New Roman" w:hAnsi="Times New Roman" w:cs="Times New Roman"/>
        </w:rPr>
      </w:pPr>
      <w:r w:rsidRPr="00C97C44">
        <w:rPr>
          <w:rFonts w:ascii="Times New Roman" w:hAnsi="Times New Roman" w:cs="Times New Roman"/>
        </w:rPr>
        <w:t xml:space="preserve">Logistic sigmoidal activation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776CAA6E" w14:textId="77777777" w:rsidTr="00A91BCF">
        <w:tc>
          <w:tcPr>
            <w:tcW w:w="1242" w:type="dxa"/>
          </w:tcPr>
          <w:p w14:paraId="58204EEF"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6A8108D4" w14:textId="09647394" w:rsidR="00DE3CBA" w:rsidRPr="00DE3CBA" w:rsidRDefault="00DE3CBA" w:rsidP="00DE3CBA">
            <w:pPr>
              <w:pStyle w:val="BodyText"/>
              <w:ind w:right="29" w:firstLine="0"/>
              <w:jc w:val="left"/>
              <w:rPr>
                <w:rFonts w:ascii="Times New Roman" w:hAnsi="Times New Roman"/>
                <w:color w:val="000000" w:themeColor="text1"/>
                <w:sz w:val="22"/>
                <w:szCs w:val="22"/>
              </w:rPr>
            </w:pPr>
            <m:oMathPara>
              <m:oMathParaPr>
                <m:jc m:val="left"/>
              </m:oMathParaPr>
              <m:oMath>
                <m:r>
                  <w:rPr>
                    <w:rFonts w:ascii="Cambria Math" w:hAnsi="Cambria Math"/>
                  </w:rPr>
                  <m:t>h(x)=1/(1+</m:t>
                </m:r>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m:t>
                </m:r>
              </m:oMath>
            </m:oMathPara>
          </w:p>
        </w:tc>
        <w:tc>
          <w:tcPr>
            <w:tcW w:w="1241" w:type="dxa"/>
            <w:vAlign w:val="center"/>
          </w:tcPr>
          <w:p w14:paraId="733C9D55" w14:textId="3F5DB21A"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6383F379">
                <v:shape id="_x0000_i1033" type="#_x0000_t75" style="width:9pt;height:14.4pt" o:ole="">
                  <v:imagedata r:id="rId26" o:title=""/>
                </v:shape>
                <o:OLEObject Type="Embed" ProgID="Equation.DSMT4" ShapeID="_x0000_i1033" DrawAspect="Content" ObjectID="_1712007220" r:id="rId37"/>
              </w:object>
            </w:r>
            <w:r>
              <w:rPr>
                <w:rFonts w:ascii="Times New Roman" w:hAnsi="Times New Roman"/>
                <w:b/>
                <w:color w:val="000000" w:themeColor="text1"/>
                <w:sz w:val="22"/>
                <w:szCs w:val="22"/>
              </w:rPr>
              <w:t>3.8</w:t>
            </w:r>
          </w:p>
        </w:tc>
      </w:tr>
    </w:tbl>
    <w:p w14:paraId="45132A73" w14:textId="4D7A04E6" w:rsidR="00C97C44" w:rsidRPr="00C30706" w:rsidRDefault="00C97C44" w:rsidP="00C30706">
      <w:pPr>
        <w:pStyle w:val="ListParagraph"/>
        <w:numPr>
          <w:ilvl w:val="0"/>
          <w:numId w:val="25"/>
        </w:numPr>
        <w:spacing w:after="0" w:line="480" w:lineRule="auto"/>
        <w:jc w:val="both"/>
        <w:rPr>
          <w:rFonts w:ascii="Times New Roman" w:hAnsi="Times New Roman" w:cs="Times New Roman"/>
        </w:rPr>
      </w:pPr>
      <w:r w:rsidRPr="00C30706">
        <w:rPr>
          <w:rFonts w:ascii="Times New Roman" w:hAnsi="Times New Roman" w:cs="Times New Roman"/>
        </w:rPr>
        <w:t xml:space="preserve">Hyperbolic linear tange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0FC7383D" w14:textId="77777777" w:rsidTr="00A91BCF">
        <w:tc>
          <w:tcPr>
            <w:tcW w:w="1242" w:type="dxa"/>
          </w:tcPr>
          <w:p w14:paraId="7350CC57"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7DBC1BB0" w14:textId="09256BFB" w:rsidR="00DE3CBA" w:rsidRPr="00DE3CBA" w:rsidRDefault="00DE3CBA" w:rsidP="00DE3CBA">
            <w:pPr>
              <w:pStyle w:val="BodyText"/>
              <w:ind w:right="29" w:firstLine="0"/>
              <w:jc w:val="left"/>
              <w:rPr>
                <w:rFonts w:ascii="Times New Roman" w:hAnsi="Times New Roman"/>
                <w:color w:val="000000" w:themeColor="text1"/>
                <w:sz w:val="22"/>
                <w:szCs w:val="22"/>
              </w:rPr>
            </w:pPr>
            <m:oMathPara>
              <m:oMathParaPr>
                <m:jc m:val="left"/>
              </m:oMathParaPr>
              <m:oMath>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e>
                </m:d>
                <m:r>
                  <w:rPr>
                    <w:rFonts w:ascii="Cambria Math" w:hAnsi="Cambria Math"/>
                  </w:rPr>
                  <m:t>-1</m:t>
                </m:r>
              </m:oMath>
            </m:oMathPara>
          </w:p>
        </w:tc>
        <w:tc>
          <w:tcPr>
            <w:tcW w:w="1241" w:type="dxa"/>
            <w:vAlign w:val="center"/>
          </w:tcPr>
          <w:p w14:paraId="347F3955" w14:textId="295F11BA"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057EFA31">
                <v:shape id="_x0000_i1034" type="#_x0000_t75" style="width:9pt;height:14.4pt" o:ole="">
                  <v:imagedata r:id="rId26" o:title=""/>
                </v:shape>
                <o:OLEObject Type="Embed" ProgID="Equation.DSMT4" ShapeID="_x0000_i1034" DrawAspect="Content" ObjectID="_1712007221" r:id="rId38"/>
              </w:object>
            </w:r>
            <w:r>
              <w:rPr>
                <w:rFonts w:ascii="Times New Roman" w:hAnsi="Times New Roman"/>
                <w:b/>
                <w:color w:val="000000" w:themeColor="text1"/>
                <w:sz w:val="22"/>
                <w:szCs w:val="22"/>
              </w:rPr>
              <w:t>3.9</w:t>
            </w:r>
          </w:p>
        </w:tc>
      </w:tr>
    </w:tbl>
    <w:p w14:paraId="236963A4" w14:textId="6848C995" w:rsidR="00C97C44" w:rsidRPr="00C30706" w:rsidRDefault="00C97C44" w:rsidP="00C30706">
      <w:pPr>
        <w:pStyle w:val="ListParagraph"/>
        <w:numPr>
          <w:ilvl w:val="0"/>
          <w:numId w:val="25"/>
        </w:numPr>
        <w:spacing w:after="0" w:line="480" w:lineRule="auto"/>
        <w:jc w:val="both"/>
        <w:rPr>
          <w:rFonts w:ascii="Times New Roman" w:hAnsi="Times New Roman" w:cs="Times New Roman"/>
        </w:rPr>
      </w:pPr>
      <w:r w:rsidRPr="00C30706">
        <w:rPr>
          <w:rFonts w:ascii="Times New Roman" w:hAnsi="Times New Roman" w:cs="Times New Roman"/>
        </w:rPr>
        <w:t>Rectified linear un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32A6EBEA" w14:textId="77777777" w:rsidTr="00A91BCF">
        <w:tc>
          <w:tcPr>
            <w:tcW w:w="1242" w:type="dxa"/>
          </w:tcPr>
          <w:p w14:paraId="3DBB8B91"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7A169581" w14:textId="77777777" w:rsidR="00DE3CBA" w:rsidRPr="00DE3CBA" w:rsidRDefault="00DE3CBA" w:rsidP="00DE3CBA">
            <w:pPr>
              <w:spacing w:line="480" w:lineRule="auto"/>
              <w:rPr>
                <w:rFonts w:ascii="Times New Roman" w:hAnsi="Times New Roman" w:cs="Times New Roman"/>
              </w:rPr>
            </w:pP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m:t>
              </m:r>
            </m:oMath>
            <w:r w:rsidRPr="00DE3CBA">
              <w:rPr>
                <w:rFonts w:ascii="Times New Roman" w:hAnsi="Times New Roman" w:cs="Times New Roman"/>
              </w:rPr>
              <w:tab/>
              <w:t>for</w:t>
            </w:r>
            <m:oMath>
              <m:r>
                <w:rPr>
                  <w:rFonts w:ascii="Cambria Math" w:hAnsi="Cambria Math" w:cs="Times New Roman"/>
                </w:rPr>
                <m:t xml:space="preserve"> x≥0</m:t>
              </m:r>
            </m:oMath>
            <w:r w:rsidRPr="00DE3CBA">
              <w:rPr>
                <w:rFonts w:ascii="Times New Roman" w:hAnsi="Times New Roman" w:cs="Times New Roman"/>
              </w:rPr>
              <w:t>,</w:t>
            </w:r>
          </w:p>
          <w:p w14:paraId="5EE61F94" w14:textId="76EB878A" w:rsidR="00DE3CBA" w:rsidRPr="00DE3CBA" w:rsidRDefault="00DE3CBA" w:rsidP="00DE3CBA">
            <w:pPr>
              <w:spacing w:line="480" w:lineRule="auto"/>
              <w:rPr>
                <w:rFonts w:ascii="Times New Roman" w:hAnsi="Times New Roman" w:cs="Times New Roman"/>
              </w:rPr>
            </w:pP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0</m:t>
              </m:r>
            </m:oMath>
            <w:r w:rsidRPr="00DE3CBA">
              <w:rPr>
                <w:rFonts w:ascii="Times New Roman" w:hAnsi="Times New Roman" w:cs="Times New Roman"/>
              </w:rPr>
              <w:tab/>
              <w:t>for</w:t>
            </w:r>
            <m:oMath>
              <m:r>
                <w:rPr>
                  <w:rFonts w:ascii="Cambria Math" w:hAnsi="Cambria Math" w:cs="Times New Roman"/>
                </w:rPr>
                <m:t xml:space="preserve"> x&lt;0</m:t>
              </m:r>
            </m:oMath>
          </w:p>
        </w:tc>
        <w:tc>
          <w:tcPr>
            <w:tcW w:w="1241" w:type="dxa"/>
            <w:vAlign w:val="center"/>
          </w:tcPr>
          <w:p w14:paraId="3D564BCE" w14:textId="3F37C60A"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1953C50F">
                <v:shape id="_x0000_i1035" type="#_x0000_t75" style="width:9pt;height:14.4pt" o:ole="">
                  <v:imagedata r:id="rId26" o:title=""/>
                </v:shape>
                <o:OLEObject Type="Embed" ProgID="Equation.DSMT4" ShapeID="_x0000_i1035" DrawAspect="Content" ObjectID="_1712007222" r:id="rId39"/>
              </w:object>
            </w:r>
            <w:r>
              <w:rPr>
                <w:rFonts w:ascii="Times New Roman" w:hAnsi="Times New Roman"/>
                <w:b/>
                <w:color w:val="000000" w:themeColor="text1"/>
                <w:sz w:val="22"/>
                <w:szCs w:val="22"/>
              </w:rPr>
              <w:t>3.10</w:t>
            </w:r>
          </w:p>
        </w:tc>
      </w:tr>
    </w:tbl>
    <w:p w14:paraId="78CBBA7D" w14:textId="77777777" w:rsidR="00C97C44" w:rsidRPr="00407A36" w:rsidRDefault="00C97C44" w:rsidP="00C97C44">
      <w:pPr>
        <w:spacing w:line="480" w:lineRule="auto"/>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x</m:t>
        </m:r>
      </m:oMath>
      <w:r>
        <w:rPr>
          <w:rFonts w:ascii="Times New Roman" w:eastAsiaTheme="minorEastAsia" w:hAnsi="Times New Roman" w:cs="Times New Roman"/>
        </w:rPr>
        <w:t xml:space="preserve"> is input to activation function and</w:t>
      </w:r>
      <w:r>
        <w:rPr>
          <w:rFonts w:ascii="Times New Roman" w:hAnsi="Times New Roman" w:cs="Times New Roman"/>
        </w:rPr>
        <w:t xml:space="preserve"> </w:t>
      </w:r>
      <m:oMath>
        <m:r>
          <w:rPr>
            <w:rFonts w:ascii="Cambria Math" w:hAnsi="Cambria Math" w:cs="Times New Roman"/>
          </w:rPr>
          <m:t>h</m:t>
        </m:r>
      </m:oMath>
      <w:r>
        <w:rPr>
          <w:rFonts w:ascii="Times New Roman" w:eastAsiaTheme="minorEastAsia" w:hAnsi="Times New Roman" w:cs="Times New Roman"/>
        </w:rPr>
        <w:t xml:space="preserve"> is an output of it.</w:t>
      </w:r>
    </w:p>
    <w:p w14:paraId="3ABE454C" w14:textId="1D986338" w:rsidR="00C97C44" w:rsidRPr="006A5067" w:rsidRDefault="00530EF9" w:rsidP="006A5067">
      <w:pPr>
        <w:spacing w:line="480" w:lineRule="auto"/>
        <w:rPr>
          <w:rFonts w:cs="Times New Roman"/>
        </w:rPr>
      </w:pPr>
      <w:r>
        <w:rPr>
          <w:rFonts w:ascii="Times New Roman" w:hAnsi="Times New Roman"/>
          <w:noProof/>
        </w:rPr>
        <w:lastRenderedPageBreak/>
        <w:drawing>
          <wp:anchor distT="0" distB="0" distL="114300" distR="114300" simplePos="0" relativeHeight="251823616" behindDoc="0" locked="0" layoutInCell="1" allowOverlap="1" wp14:anchorId="2CEFBAAB" wp14:editId="60F47CA8">
            <wp:simplePos x="0" y="0"/>
            <wp:positionH relativeFrom="column">
              <wp:posOffset>804545</wp:posOffset>
            </wp:positionH>
            <wp:positionV relativeFrom="paragraph">
              <wp:posOffset>414655</wp:posOffset>
            </wp:positionV>
            <wp:extent cx="3764280" cy="1878965"/>
            <wp:effectExtent l="19050" t="19050" r="26670" b="26035"/>
            <wp:wrapSquare wrapText="bothSides"/>
            <wp:docPr id="63" name="Picture 63" descr="C:\Users\OMEN\Desktop\gaurav\thsis version 3\sigm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MEN\Desktop\gaurav\thsis version 3\sigmoi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64280" cy="187896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C97C44">
        <w:rPr>
          <w:noProof/>
        </w:rPr>
        <mc:AlternateContent>
          <mc:Choice Requires="wps">
            <w:drawing>
              <wp:anchor distT="0" distB="0" distL="114300" distR="114300" simplePos="0" relativeHeight="251696640" behindDoc="0" locked="0" layoutInCell="1" allowOverlap="1" wp14:anchorId="05EBC018" wp14:editId="40350C58">
                <wp:simplePos x="0" y="0"/>
                <wp:positionH relativeFrom="column">
                  <wp:posOffset>758825</wp:posOffset>
                </wp:positionH>
                <wp:positionV relativeFrom="paragraph">
                  <wp:posOffset>2414270</wp:posOffset>
                </wp:positionV>
                <wp:extent cx="388620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a:effectLst/>
                      </wps:spPr>
                      <wps:txbx>
                        <w:txbxContent>
                          <w:p w14:paraId="6F6E1D0B" w14:textId="3F7DA6B9" w:rsidR="0051744F" w:rsidRPr="00530EF9" w:rsidRDefault="0051744F" w:rsidP="00C97C44">
                            <w:pPr>
                              <w:pStyle w:val="Caption"/>
                              <w:jc w:val="center"/>
                              <w:rPr>
                                <w:rFonts w:ascii="Times New Roman" w:hAnsi="Times New Roman" w:cs="Times New Roman"/>
                                <w:b/>
                                <w:i w:val="0"/>
                                <w:noProof/>
                                <w:color w:val="auto"/>
                                <w:sz w:val="22"/>
                                <w:szCs w:val="22"/>
                              </w:rPr>
                            </w:pPr>
                            <w:bookmarkStart w:id="48" w:name="_Toc43663336"/>
                            <w:bookmarkStart w:id="49" w:name="_Toc43666388"/>
                            <w:bookmarkStart w:id="50" w:name="_Toc43666566"/>
                            <w:bookmarkStart w:id="51" w:name="_Toc43666712"/>
                            <w:bookmarkStart w:id="52" w:name="_Toc43667055"/>
                            <w:bookmarkStart w:id="53" w:name="_Toc43667331"/>
                            <w:bookmarkStart w:id="54" w:name="_Toc43667576"/>
                            <w:bookmarkStart w:id="55" w:name="_Toc43914891"/>
                            <w:r w:rsidRPr="00530EF9">
                              <w:rPr>
                                <w:rFonts w:ascii="Times New Roman" w:hAnsi="Times New Roman" w:cs="Times New Roman"/>
                                <w:b/>
                                <w:i w:val="0"/>
                                <w:color w:val="auto"/>
                                <w:sz w:val="22"/>
                                <w:szCs w:val="22"/>
                              </w:rPr>
                              <w:t xml:space="preserve">Figure </w:t>
                            </w:r>
                            <w:r w:rsidRPr="00530EF9">
                              <w:rPr>
                                <w:rFonts w:ascii="Times New Roman" w:hAnsi="Times New Roman" w:cs="Times New Roman"/>
                                <w:b/>
                                <w:i w:val="0"/>
                                <w:color w:val="auto"/>
                                <w:sz w:val="22"/>
                                <w:szCs w:val="22"/>
                              </w:rPr>
                              <w:fldChar w:fldCharType="begin"/>
                            </w:r>
                            <w:r w:rsidRPr="00530EF9">
                              <w:rPr>
                                <w:rFonts w:ascii="Times New Roman" w:hAnsi="Times New Roman" w:cs="Times New Roman"/>
                                <w:b/>
                                <w:i w:val="0"/>
                                <w:color w:val="auto"/>
                                <w:sz w:val="22"/>
                                <w:szCs w:val="22"/>
                              </w:rPr>
                              <w:instrText xml:space="preserve"> SEQ Figure \* ARABIC </w:instrText>
                            </w:r>
                            <w:r w:rsidRPr="00530EF9">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3</w:t>
                            </w:r>
                            <w:r w:rsidRPr="00530EF9">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Logistic Sigmoidal F</w:t>
                            </w:r>
                            <w:r w:rsidRPr="00530EF9">
                              <w:rPr>
                                <w:rFonts w:ascii="Times New Roman" w:hAnsi="Times New Roman" w:cs="Times New Roman"/>
                                <w:b/>
                                <w:i w:val="0"/>
                                <w:color w:val="auto"/>
                                <w:sz w:val="22"/>
                                <w:szCs w:val="22"/>
                              </w:rPr>
                              <w:t>unction</w:t>
                            </w:r>
                            <w:bookmarkEnd w:id="48"/>
                            <w:bookmarkEnd w:id="49"/>
                            <w:bookmarkEnd w:id="50"/>
                            <w:bookmarkEnd w:id="51"/>
                            <w:bookmarkEnd w:id="52"/>
                            <w:bookmarkEnd w:id="53"/>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BC018" id="Text Box 1" o:spid="_x0000_s1032" type="#_x0000_t202" style="position:absolute;margin-left:59.75pt;margin-top:190.1pt;width:306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" stroked="f">
                <v:textbox style="mso-fit-shape-to-text:t" inset="0,0,0,0">
                  <w:txbxContent>
                    <w:p w14:paraId="6F6E1D0B" w14:textId="3F7DA6B9" w:rsidR="0051744F" w:rsidRPr="00530EF9" w:rsidRDefault="0051744F" w:rsidP="00C97C44">
                      <w:pPr>
                        <w:pStyle w:val="Caption"/>
                        <w:jc w:val="center"/>
                        <w:rPr>
                          <w:rFonts w:ascii="Times New Roman" w:hAnsi="Times New Roman" w:cs="Times New Roman"/>
                          <w:b/>
                          <w:i w:val="0"/>
                          <w:noProof/>
                          <w:color w:val="auto"/>
                          <w:sz w:val="22"/>
                          <w:szCs w:val="22"/>
                        </w:rPr>
                      </w:pPr>
                      <w:bookmarkStart w:id="56" w:name="_Toc43663336"/>
                      <w:bookmarkStart w:id="57" w:name="_Toc43666388"/>
                      <w:bookmarkStart w:id="58" w:name="_Toc43666566"/>
                      <w:bookmarkStart w:id="59" w:name="_Toc43666712"/>
                      <w:bookmarkStart w:id="60" w:name="_Toc43667055"/>
                      <w:bookmarkStart w:id="61" w:name="_Toc43667331"/>
                      <w:bookmarkStart w:id="62" w:name="_Toc43667576"/>
                      <w:bookmarkStart w:id="63" w:name="_Toc43914891"/>
                      <w:r w:rsidRPr="00530EF9">
                        <w:rPr>
                          <w:rFonts w:ascii="Times New Roman" w:hAnsi="Times New Roman" w:cs="Times New Roman"/>
                          <w:b/>
                          <w:i w:val="0"/>
                          <w:color w:val="auto"/>
                          <w:sz w:val="22"/>
                          <w:szCs w:val="22"/>
                        </w:rPr>
                        <w:t xml:space="preserve">Figure </w:t>
                      </w:r>
                      <w:r w:rsidRPr="00530EF9">
                        <w:rPr>
                          <w:rFonts w:ascii="Times New Roman" w:hAnsi="Times New Roman" w:cs="Times New Roman"/>
                          <w:b/>
                          <w:i w:val="0"/>
                          <w:color w:val="auto"/>
                          <w:sz w:val="22"/>
                          <w:szCs w:val="22"/>
                        </w:rPr>
                        <w:fldChar w:fldCharType="begin"/>
                      </w:r>
                      <w:r w:rsidRPr="00530EF9">
                        <w:rPr>
                          <w:rFonts w:ascii="Times New Roman" w:hAnsi="Times New Roman" w:cs="Times New Roman"/>
                          <w:b/>
                          <w:i w:val="0"/>
                          <w:color w:val="auto"/>
                          <w:sz w:val="22"/>
                          <w:szCs w:val="22"/>
                        </w:rPr>
                        <w:instrText xml:space="preserve"> SEQ Figure \* ARABIC </w:instrText>
                      </w:r>
                      <w:r w:rsidRPr="00530EF9">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3</w:t>
                      </w:r>
                      <w:r w:rsidRPr="00530EF9">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Logistic Sigmoidal F</w:t>
                      </w:r>
                      <w:r w:rsidRPr="00530EF9">
                        <w:rPr>
                          <w:rFonts w:ascii="Times New Roman" w:hAnsi="Times New Roman" w:cs="Times New Roman"/>
                          <w:b/>
                          <w:i w:val="0"/>
                          <w:color w:val="auto"/>
                          <w:sz w:val="22"/>
                          <w:szCs w:val="22"/>
                        </w:rPr>
                        <w:t>unction</w:t>
                      </w:r>
                      <w:bookmarkEnd w:id="56"/>
                      <w:bookmarkEnd w:id="57"/>
                      <w:bookmarkEnd w:id="58"/>
                      <w:bookmarkEnd w:id="59"/>
                      <w:bookmarkEnd w:id="60"/>
                      <w:bookmarkEnd w:id="61"/>
                      <w:bookmarkEnd w:id="62"/>
                      <w:bookmarkEnd w:id="63"/>
                    </w:p>
                  </w:txbxContent>
                </v:textbox>
              </v:shape>
            </w:pict>
          </mc:Fallback>
        </mc:AlternateContent>
      </w:r>
    </w:p>
    <w:p w14:paraId="30754010" w14:textId="20B039C5" w:rsidR="00C97C44" w:rsidRPr="008A196B" w:rsidRDefault="00170243" w:rsidP="00C97C44">
      <w:pPr>
        <w:spacing w:line="480" w:lineRule="auto"/>
        <w:jc w:val="both"/>
        <w:rPr>
          <w:rFonts w:ascii="Times New Roman" w:hAnsi="Times New Roman" w:cs="Times New Roman"/>
        </w:rPr>
      </w:pPr>
      <w:r w:rsidRPr="00170243">
        <w:rPr>
          <w:noProof/>
        </w:rPr>
        <mc:AlternateContent>
          <mc:Choice Requires="wps">
            <w:drawing>
              <wp:anchor distT="0" distB="0" distL="114300" distR="114300" simplePos="0" relativeHeight="251827712" behindDoc="0" locked="0" layoutInCell="1" allowOverlap="1" wp14:anchorId="15DE59F7" wp14:editId="23A5074C">
                <wp:simplePos x="0" y="0"/>
                <wp:positionH relativeFrom="column">
                  <wp:posOffset>2670694</wp:posOffset>
                </wp:positionH>
                <wp:positionV relativeFrom="paragraph">
                  <wp:posOffset>13913</wp:posOffset>
                </wp:positionV>
                <wp:extent cx="350520" cy="247650"/>
                <wp:effectExtent l="0" t="0" r="0" b="0"/>
                <wp:wrapNone/>
                <wp:docPr id="2" name="TextBox 1"/>
                <wp:cNvGraphicFramePr/>
                <a:graphic xmlns:a="http://schemas.openxmlformats.org/drawingml/2006/main">
                  <a:graphicData uri="http://schemas.microsoft.com/office/word/2010/wordprocessingShape">
                    <wps:wsp>
                      <wps:cNvSpPr txBox="1"/>
                      <wps:spPr>
                        <a:xfrm>
                          <a:off x="0" y="0"/>
                          <a:ext cx="350520" cy="247650"/>
                        </a:xfrm>
                        <a:prstGeom prst="rect">
                          <a:avLst/>
                        </a:prstGeom>
                      </wps:spPr>
                      <wps:txbx>
                        <w:txbxContent>
                          <w:p w14:paraId="1F26783D" w14:textId="1840B74C" w:rsidR="0051744F" w:rsidRDefault="0051744F" w:rsidP="00170243">
                            <w:pPr>
                              <w:pStyle w:val="NormalWeb"/>
                              <w:spacing w:before="0" w:beforeAutospacing="0" w:after="0" w:afterAutospacing="0"/>
                            </w:pPr>
                            <w:r>
                              <w:rPr>
                                <w:color w:val="000000" w:themeColor="text1"/>
                                <w:sz w:val="22"/>
                                <w:szCs w:val="22"/>
                              </w:rPr>
                              <w:t xml:space="preserve">y </w:t>
                            </w:r>
                          </w:p>
                        </w:txbxContent>
                      </wps:txbx>
                      <wps:bodyPr wrap="square" rtlCol="0"/>
                    </wps:wsp>
                  </a:graphicData>
                </a:graphic>
                <wp14:sizeRelH relativeFrom="margin">
                  <wp14:pctWidth>0</wp14:pctWidth>
                </wp14:sizeRelH>
              </wp:anchor>
            </w:drawing>
          </mc:Choice>
          <mc:Fallback>
            <w:pict>
              <v:shape w14:anchorId="15DE59F7" id="TextBox 1" o:spid="_x0000_s1033" type="#_x0000_t202" style="position:absolute;left:0;text-align:left;margin-left:210.3pt;margin-top:1.1pt;width:27.6pt;height:19.5pt;z-index:251827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" filled="f" stroked="f">
                <v:textbox>
                  <w:txbxContent>
                    <w:p w14:paraId="1F26783D" w14:textId="1840B74C" w:rsidR="0051744F" w:rsidRDefault="0051744F" w:rsidP="00170243">
                      <w:pPr>
                        <w:pStyle w:val="NormalWeb"/>
                        <w:spacing w:before="0" w:beforeAutospacing="0" w:after="0" w:afterAutospacing="0"/>
                      </w:pPr>
                      <w:r>
                        <w:rPr>
                          <w:color w:val="000000" w:themeColor="text1"/>
                          <w:sz w:val="22"/>
                          <w:szCs w:val="22"/>
                        </w:rPr>
                        <w:t xml:space="preserve">y </w:t>
                      </w:r>
                    </w:p>
                  </w:txbxContent>
                </v:textbox>
              </v:shape>
            </w:pict>
          </mc:Fallback>
        </mc:AlternateContent>
      </w:r>
    </w:p>
    <w:p w14:paraId="1D277C48" w14:textId="77777777" w:rsidR="00C97C44" w:rsidRPr="00285DBE" w:rsidRDefault="00C97C44" w:rsidP="00C97C44">
      <w:pPr>
        <w:rPr>
          <w:rFonts w:ascii="Times New Roman" w:hAnsi="Times New Roman" w:cs="Times New Roman"/>
        </w:rPr>
      </w:pPr>
    </w:p>
    <w:p w14:paraId="0ED7A12A" w14:textId="0EE49FE8" w:rsidR="00C97C44" w:rsidRPr="000715F4" w:rsidRDefault="00C97C44" w:rsidP="00C97C44">
      <w:pPr>
        <w:pStyle w:val="BodyText"/>
        <w:ind w:right="29" w:firstLine="0"/>
        <w:rPr>
          <w:rFonts w:ascii="Times New Roman" w:hAnsi="Times New Roman"/>
          <w:sz w:val="22"/>
          <w:szCs w:val="22"/>
        </w:rPr>
      </w:pPr>
    </w:p>
    <w:p w14:paraId="014E74EB" w14:textId="73D72E64" w:rsidR="00C97C44" w:rsidRPr="006A368B" w:rsidRDefault="00C42036" w:rsidP="00C97C44">
      <w:pPr>
        <w:pStyle w:val="BodyText"/>
        <w:ind w:right="29" w:firstLine="0"/>
        <w:rPr>
          <w:rFonts w:ascii="Times New Roman" w:hAnsi="Times New Roman"/>
          <w:sz w:val="22"/>
          <w:szCs w:val="22"/>
          <w:lang w:bidi="hi-IN"/>
        </w:rPr>
      </w:pPr>
      <w:r w:rsidRPr="00170243">
        <w:rPr>
          <w:noProof/>
        </w:rPr>
        <mc:AlternateContent>
          <mc:Choice Requires="wps">
            <w:drawing>
              <wp:anchor distT="0" distB="0" distL="114300" distR="114300" simplePos="0" relativeHeight="251835904" behindDoc="0" locked="0" layoutInCell="1" allowOverlap="1" wp14:anchorId="73A492F4" wp14:editId="211BAB7D">
                <wp:simplePos x="0" y="0"/>
                <wp:positionH relativeFrom="column">
                  <wp:posOffset>4211955</wp:posOffset>
                </wp:positionH>
                <wp:positionV relativeFrom="paragraph">
                  <wp:posOffset>9525</wp:posOffset>
                </wp:positionV>
                <wp:extent cx="350520" cy="247650"/>
                <wp:effectExtent l="0" t="0" r="0" b="0"/>
                <wp:wrapNone/>
                <wp:docPr id="135" name="TextBox 1"/>
                <wp:cNvGraphicFramePr/>
                <a:graphic xmlns:a="http://schemas.openxmlformats.org/drawingml/2006/main">
                  <a:graphicData uri="http://schemas.microsoft.com/office/word/2010/wordprocessingShape">
                    <wps:wsp>
                      <wps:cNvSpPr txBox="1"/>
                      <wps:spPr>
                        <a:xfrm>
                          <a:off x="0" y="0"/>
                          <a:ext cx="350520" cy="247650"/>
                        </a:xfrm>
                        <a:prstGeom prst="rect">
                          <a:avLst/>
                        </a:prstGeom>
                      </wps:spPr>
                      <wps:txbx>
                        <w:txbxContent>
                          <w:p w14:paraId="15BB7406" w14:textId="5C2615C8" w:rsidR="0051744F" w:rsidRDefault="0051744F" w:rsidP="00170243">
                            <w:pPr>
                              <w:pStyle w:val="NormalWeb"/>
                              <w:spacing w:before="0" w:beforeAutospacing="0" w:after="0" w:afterAutospacing="0"/>
                            </w:pPr>
                            <w:r>
                              <w:rPr>
                                <w:color w:val="000000" w:themeColor="text1"/>
                                <w:sz w:val="22"/>
                                <w:szCs w:val="22"/>
                              </w:rPr>
                              <w:t xml:space="preserve">x </w:t>
                            </w:r>
                          </w:p>
                        </w:txbxContent>
                      </wps:txbx>
                      <wps:bodyPr wrap="square" rtlCol="0"/>
                    </wps:wsp>
                  </a:graphicData>
                </a:graphic>
                <wp14:sizeRelH relativeFrom="margin">
                  <wp14:pctWidth>0</wp14:pctWidth>
                </wp14:sizeRelH>
              </wp:anchor>
            </w:drawing>
          </mc:Choice>
          <mc:Fallback>
            <w:pict>
              <v:shape w14:anchorId="73A492F4" id="_x0000_s1034" type="#_x0000_t202" style="position:absolute;left:0;text-align:left;margin-left:331.65pt;margin-top:.75pt;width:27.6pt;height:19.5pt;z-index:251835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" filled="f" stroked="f">
                <v:textbox>
                  <w:txbxContent>
                    <w:p w14:paraId="15BB7406" w14:textId="5C2615C8" w:rsidR="0051744F" w:rsidRDefault="0051744F" w:rsidP="00170243">
                      <w:pPr>
                        <w:pStyle w:val="NormalWeb"/>
                        <w:spacing w:before="0" w:beforeAutospacing="0" w:after="0" w:afterAutospacing="0"/>
                      </w:pPr>
                      <w:r>
                        <w:rPr>
                          <w:color w:val="000000" w:themeColor="text1"/>
                          <w:sz w:val="22"/>
                          <w:szCs w:val="22"/>
                        </w:rPr>
                        <w:t xml:space="preserve">x </w:t>
                      </w:r>
                    </w:p>
                  </w:txbxContent>
                </v:textbox>
              </v:shape>
            </w:pict>
          </mc:Fallback>
        </mc:AlternateContent>
      </w:r>
    </w:p>
    <w:p w14:paraId="39E818BD" w14:textId="77777777" w:rsidR="00C97C44" w:rsidRDefault="00C97C44" w:rsidP="00C97C44">
      <w:pPr>
        <w:pStyle w:val="BodyText"/>
        <w:ind w:right="29" w:firstLine="0"/>
        <w:rPr>
          <w:rFonts w:ascii="Times New Roman" w:hAnsi="Times New Roman"/>
          <w:szCs w:val="22"/>
        </w:rPr>
      </w:pPr>
    </w:p>
    <w:p w14:paraId="1809DB70" w14:textId="77777777" w:rsidR="00C97C44" w:rsidRDefault="00C97C44" w:rsidP="00C97C44">
      <w:pPr>
        <w:pStyle w:val="BodyText"/>
        <w:ind w:right="29" w:firstLine="284"/>
        <w:rPr>
          <w:rFonts w:ascii="Times New Roman" w:hAnsi="Times New Roman"/>
          <w:szCs w:val="22"/>
        </w:rPr>
      </w:pPr>
    </w:p>
    <w:p w14:paraId="4D340F49" w14:textId="46777162" w:rsidR="00C97C44" w:rsidRDefault="00C97C44" w:rsidP="00C97C44">
      <w:pPr>
        <w:spacing w:line="480" w:lineRule="auto"/>
        <w:jc w:val="center"/>
        <w:rPr>
          <w:rFonts w:ascii="Times New Roman" w:hAnsi="Times New Roman" w:cs="Times New Roman"/>
        </w:rPr>
      </w:pPr>
    </w:p>
    <w:p w14:paraId="613B34D1" w14:textId="324D7D0A" w:rsidR="00C97C44" w:rsidRPr="00AD5D73" w:rsidRDefault="00170243" w:rsidP="00C97C44">
      <w:pPr>
        <w:spacing w:line="480" w:lineRule="auto"/>
        <w:jc w:val="center"/>
        <w:rPr>
          <w:rFonts w:ascii="Times New Roman" w:hAnsi="Times New Roman" w:cs="Times New Roman"/>
        </w:rPr>
      </w:pPr>
      <w:r w:rsidRPr="00170243">
        <w:rPr>
          <w:noProof/>
        </w:rPr>
        <mc:AlternateContent>
          <mc:Choice Requires="wps">
            <w:drawing>
              <wp:anchor distT="0" distB="0" distL="114300" distR="114300" simplePos="0" relativeHeight="251831808" behindDoc="0" locked="0" layoutInCell="1" allowOverlap="1" wp14:anchorId="70D6D196" wp14:editId="2005ABEB">
                <wp:simplePos x="0" y="0"/>
                <wp:positionH relativeFrom="column">
                  <wp:posOffset>2670695</wp:posOffset>
                </wp:positionH>
                <wp:positionV relativeFrom="paragraph">
                  <wp:posOffset>308610</wp:posOffset>
                </wp:positionV>
                <wp:extent cx="350520" cy="247650"/>
                <wp:effectExtent l="0" t="0" r="0" b="0"/>
                <wp:wrapNone/>
                <wp:docPr id="133" name="TextBox 1"/>
                <wp:cNvGraphicFramePr/>
                <a:graphic xmlns:a="http://schemas.openxmlformats.org/drawingml/2006/main">
                  <a:graphicData uri="http://schemas.microsoft.com/office/word/2010/wordprocessingShape">
                    <wps:wsp>
                      <wps:cNvSpPr txBox="1"/>
                      <wps:spPr>
                        <a:xfrm>
                          <a:off x="0" y="0"/>
                          <a:ext cx="350520" cy="247650"/>
                        </a:xfrm>
                        <a:prstGeom prst="rect">
                          <a:avLst/>
                        </a:prstGeom>
                      </wps:spPr>
                      <wps:txbx>
                        <w:txbxContent>
                          <w:p w14:paraId="43397D05" w14:textId="77777777" w:rsidR="0051744F" w:rsidRDefault="0051744F" w:rsidP="00170243">
                            <w:pPr>
                              <w:pStyle w:val="NormalWeb"/>
                              <w:spacing w:before="0" w:beforeAutospacing="0" w:after="0" w:afterAutospacing="0"/>
                            </w:pPr>
                            <w:r>
                              <w:rPr>
                                <w:color w:val="000000" w:themeColor="text1"/>
                                <w:sz w:val="22"/>
                                <w:szCs w:val="22"/>
                              </w:rPr>
                              <w:t xml:space="preserve">y </w:t>
                            </w:r>
                          </w:p>
                        </w:txbxContent>
                      </wps:txbx>
                      <wps:bodyPr wrap="square" rtlCol="0"/>
                    </wps:wsp>
                  </a:graphicData>
                </a:graphic>
                <wp14:sizeRelH relativeFrom="margin">
                  <wp14:pctWidth>0</wp14:pctWidth>
                </wp14:sizeRelH>
              </wp:anchor>
            </w:drawing>
          </mc:Choice>
          <mc:Fallback>
            <w:pict>
              <v:shape w14:anchorId="70D6D196" id="_x0000_s1035" type="#_x0000_t202" style="position:absolute;left:0;text-align:left;margin-left:210.3pt;margin-top:24.3pt;width:27.6pt;height:19.5pt;z-index:251831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" filled="f" stroked="f">
                <v:textbox>
                  <w:txbxContent>
                    <w:p w14:paraId="43397D05" w14:textId="77777777" w:rsidR="0051744F" w:rsidRDefault="0051744F" w:rsidP="00170243">
                      <w:pPr>
                        <w:pStyle w:val="NormalWeb"/>
                        <w:spacing w:before="0" w:beforeAutospacing="0" w:after="0" w:afterAutospacing="0"/>
                      </w:pPr>
                      <w:r>
                        <w:rPr>
                          <w:color w:val="000000" w:themeColor="text1"/>
                          <w:sz w:val="22"/>
                          <w:szCs w:val="22"/>
                        </w:rPr>
                        <w:t xml:space="preserve">y </w:t>
                      </w:r>
                    </w:p>
                  </w:txbxContent>
                </v:textbox>
              </v:shape>
            </w:pict>
          </mc:Fallback>
        </mc:AlternateContent>
      </w:r>
      <w:r w:rsidR="00247078">
        <w:rPr>
          <w:noProof/>
        </w:rPr>
        <w:drawing>
          <wp:anchor distT="0" distB="0" distL="114300" distR="114300" simplePos="0" relativeHeight="251824640" behindDoc="0" locked="0" layoutInCell="1" allowOverlap="1" wp14:anchorId="00383487" wp14:editId="05866656">
            <wp:simplePos x="0" y="0"/>
            <wp:positionH relativeFrom="column">
              <wp:posOffset>804545</wp:posOffset>
            </wp:positionH>
            <wp:positionV relativeFrom="paragraph">
              <wp:posOffset>276225</wp:posOffset>
            </wp:positionV>
            <wp:extent cx="3810000" cy="2017395"/>
            <wp:effectExtent l="19050" t="19050" r="19050" b="20955"/>
            <wp:wrapSquare wrapText="bothSides"/>
            <wp:docPr id="128" name="Picture 128" descr="C:\Users\OMEN\Desktop\gaurav\thsis version 3\tan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MEN\Desktop\gaurav\thsis version 3\tanh.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10000" cy="201739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376612D6" w14:textId="791D9D43" w:rsidR="00C97C44" w:rsidRDefault="00C97C44" w:rsidP="00C97C44"/>
    <w:p w14:paraId="61ED7E92" w14:textId="647D889F" w:rsidR="00C97C44" w:rsidRPr="00813A3F" w:rsidRDefault="00C97C44" w:rsidP="00C97C44"/>
    <w:p w14:paraId="6F1D9747" w14:textId="6543D624" w:rsidR="00C97C44" w:rsidRDefault="00170243" w:rsidP="00C97C44">
      <w:r w:rsidRPr="00170243">
        <w:rPr>
          <w:noProof/>
        </w:rPr>
        <mc:AlternateContent>
          <mc:Choice Requires="wps">
            <w:drawing>
              <wp:anchor distT="0" distB="0" distL="114300" distR="114300" simplePos="0" relativeHeight="251833856" behindDoc="0" locked="0" layoutInCell="1" allowOverlap="1" wp14:anchorId="486CEFE5" wp14:editId="3603033F">
                <wp:simplePos x="0" y="0"/>
                <wp:positionH relativeFrom="column">
                  <wp:posOffset>4297911</wp:posOffset>
                </wp:positionH>
                <wp:positionV relativeFrom="paragraph">
                  <wp:posOffset>76893</wp:posOffset>
                </wp:positionV>
                <wp:extent cx="350520" cy="247650"/>
                <wp:effectExtent l="0" t="0" r="0" b="0"/>
                <wp:wrapNone/>
                <wp:docPr id="134" name="TextBox 1"/>
                <wp:cNvGraphicFramePr/>
                <a:graphic xmlns:a="http://schemas.openxmlformats.org/drawingml/2006/main">
                  <a:graphicData uri="http://schemas.microsoft.com/office/word/2010/wordprocessingShape">
                    <wps:wsp>
                      <wps:cNvSpPr txBox="1"/>
                      <wps:spPr>
                        <a:xfrm>
                          <a:off x="0" y="0"/>
                          <a:ext cx="350520" cy="247650"/>
                        </a:xfrm>
                        <a:prstGeom prst="rect">
                          <a:avLst/>
                        </a:prstGeom>
                      </wps:spPr>
                      <wps:txbx>
                        <w:txbxContent>
                          <w:p w14:paraId="66B4B93C" w14:textId="3E027AF0" w:rsidR="0051744F" w:rsidRDefault="0051744F" w:rsidP="00170243">
                            <w:pPr>
                              <w:pStyle w:val="NormalWeb"/>
                              <w:spacing w:before="0" w:beforeAutospacing="0" w:after="0" w:afterAutospacing="0"/>
                            </w:pPr>
                            <w:r>
                              <w:rPr>
                                <w:color w:val="000000" w:themeColor="text1"/>
                                <w:sz w:val="22"/>
                                <w:szCs w:val="22"/>
                              </w:rPr>
                              <w:t xml:space="preserve">x </w:t>
                            </w:r>
                          </w:p>
                        </w:txbxContent>
                      </wps:txbx>
                      <wps:bodyPr wrap="square" rtlCol="0"/>
                    </wps:wsp>
                  </a:graphicData>
                </a:graphic>
                <wp14:sizeRelH relativeFrom="margin">
                  <wp14:pctWidth>0</wp14:pctWidth>
                </wp14:sizeRelH>
              </wp:anchor>
            </w:drawing>
          </mc:Choice>
          <mc:Fallback>
            <w:pict>
              <v:shape w14:anchorId="486CEFE5" id="_x0000_s1036" type="#_x0000_t202" style="position:absolute;margin-left:338.4pt;margin-top:6.05pt;width:27.6pt;height:19.5pt;z-index:251833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" filled="f" stroked="f">
                <v:textbox>
                  <w:txbxContent>
                    <w:p w14:paraId="66B4B93C" w14:textId="3E027AF0" w:rsidR="0051744F" w:rsidRDefault="0051744F" w:rsidP="00170243">
                      <w:pPr>
                        <w:pStyle w:val="NormalWeb"/>
                        <w:spacing w:before="0" w:beforeAutospacing="0" w:after="0" w:afterAutospacing="0"/>
                      </w:pPr>
                      <w:r>
                        <w:rPr>
                          <w:color w:val="000000" w:themeColor="text1"/>
                          <w:sz w:val="22"/>
                          <w:szCs w:val="22"/>
                        </w:rPr>
                        <w:t xml:space="preserve">x </w:t>
                      </w:r>
                    </w:p>
                  </w:txbxContent>
                </v:textbox>
              </v:shape>
            </w:pict>
          </mc:Fallback>
        </mc:AlternateContent>
      </w:r>
    </w:p>
    <w:p w14:paraId="5D4182BD" w14:textId="77777777" w:rsidR="00C97C44" w:rsidRDefault="00C97C44" w:rsidP="00C97C44"/>
    <w:p w14:paraId="354187EB" w14:textId="77777777" w:rsidR="00C97C44" w:rsidRDefault="00C97C44" w:rsidP="00C97C44"/>
    <w:p w14:paraId="2E08147E" w14:textId="77777777" w:rsidR="00C97C44" w:rsidRDefault="00C97C44" w:rsidP="00C97C44"/>
    <w:p w14:paraId="32FBF689" w14:textId="77777777" w:rsidR="00C97C44" w:rsidRDefault="00C97C44" w:rsidP="00C97C44">
      <w:pPr>
        <w:spacing w:line="480" w:lineRule="auto"/>
        <w:jc w:val="center"/>
        <w:rPr>
          <w:rFonts w:ascii="Times New Roman" w:hAnsi="Times New Roman" w:cs="Times New Roman"/>
        </w:rPr>
      </w:pPr>
    </w:p>
    <w:p w14:paraId="0B1C6773" w14:textId="1AAF0C4E" w:rsidR="00E44A67" w:rsidRPr="00530EF9" w:rsidRDefault="00530EF9" w:rsidP="00530EF9">
      <w:pPr>
        <w:pStyle w:val="Caption"/>
        <w:jc w:val="center"/>
        <w:rPr>
          <w:rFonts w:ascii="Times New Roman" w:hAnsi="Times New Roman" w:cs="Times New Roman"/>
          <w:b/>
          <w:i w:val="0"/>
          <w:color w:val="000000" w:themeColor="text1"/>
          <w:sz w:val="22"/>
          <w:szCs w:val="22"/>
        </w:rPr>
      </w:pPr>
      <w:bookmarkStart w:id="64" w:name="_Toc43666713"/>
      <w:r w:rsidRPr="00530EF9">
        <w:rPr>
          <w:rFonts w:ascii="Times New Roman" w:hAnsi="Times New Roman" w:cs="Times New Roman"/>
          <w:b/>
          <w:i w:val="0"/>
          <w:color w:val="000000" w:themeColor="text1"/>
          <w:sz w:val="22"/>
          <w:szCs w:val="22"/>
        </w:rPr>
        <w:t xml:space="preserve">Figure </w:t>
      </w:r>
      <w:r w:rsidRPr="00530EF9">
        <w:rPr>
          <w:rFonts w:ascii="Times New Roman" w:hAnsi="Times New Roman" w:cs="Times New Roman"/>
          <w:b/>
          <w:i w:val="0"/>
          <w:color w:val="000000" w:themeColor="text1"/>
          <w:sz w:val="22"/>
          <w:szCs w:val="22"/>
        </w:rPr>
        <w:fldChar w:fldCharType="begin"/>
      </w:r>
      <w:r w:rsidRPr="00530EF9">
        <w:rPr>
          <w:rFonts w:ascii="Times New Roman" w:hAnsi="Times New Roman" w:cs="Times New Roman"/>
          <w:b/>
          <w:i w:val="0"/>
          <w:color w:val="000000" w:themeColor="text1"/>
          <w:sz w:val="22"/>
          <w:szCs w:val="22"/>
        </w:rPr>
        <w:instrText xml:space="preserve"> SEQ Figure \* ARABIC </w:instrText>
      </w:r>
      <w:r w:rsidRPr="00530EF9">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4</w:t>
      </w:r>
      <w:r w:rsidRPr="00530EF9">
        <w:rPr>
          <w:rFonts w:ascii="Times New Roman" w:hAnsi="Times New Roman" w:cs="Times New Roman"/>
          <w:b/>
          <w:i w:val="0"/>
          <w:color w:val="000000" w:themeColor="text1"/>
          <w:sz w:val="22"/>
          <w:szCs w:val="22"/>
        </w:rPr>
        <w:fldChar w:fldCharType="end"/>
      </w:r>
      <w:r>
        <w:rPr>
          <w:rFonts w:ascii="Times New Roman" w:hAnsi="Times New Roman" w:cs="Times New Roman"/>
          <w:b/>
          <w:i w:val="0"/>
          <w:color w:val="000000" w:themeColor="text1"/>
          <w:sz w:val="22"/>
          <w:szCs w:val="22"/>
        </w:rPr>
        <w:t>: H</w:t>
      </w:r>
      <w:r w:rsidRPr="00530EF9">
        <w:rPr>
          <w:rFonts w:ascii="Times New Roman" w:hAnsi="Times New Roman" w:cs="Times New Roman"/>
          <w:b/>
          <w:i w:val="0"/>
          <w:color w:val="000000" w:themeColor="text1"/>
          <w:sz w:val="22"/>
          <w:szCs w:val="22"/>
        </w:rPr>
        <w:t xml:space="preserve">yperbolic </w:t>
      </w:r>
      <w:r>
        <w:rPr>
          <w:rFonts w:ascii="Times New Roman" w:hAnsi="Times New Roman" w:cs="Times New Roman"/>
          <w:b/>
          <w:i w:val="0"/>
          <w:color w:val="000000" w:themeColor="text1"/>
          <w:sz w:val="22"/>
          <w:szCs w:val="22"/>
        </w:rPr>
        <w:t>Linear Tangent F</w:t>
      </w:r>
      <w:r w:rsidRPr="00530EF9">
        <w:rPr>
          <w:rFonts w:ascii="Times New Roman" w:hAnsi="Times New Roman" w:cs="Times New Roman"/>
          <w:b/>
          <w:i w:val="0"/>
          <w:color w:val="000000" w:themeColor="text1"/>
          <w:sz w:val="22"/>
          <w:szCs w:val="22"/>
        </w:rPr>
        <w:t>unction</w:t>
      </w:r>
      <w:bookmarkEnd w:id="64"/>
    </w:p>
    <w:p w14:paraId="586E2762" w14:textId="4550588F" w:rsidR="00C97C44" w:rsidRPr="00C97C44" w:rsidRDefault="00C42036" w:rsidP="00C97C44">
      <w:pPr>
        <w:spacing w:line="480" w:lineRule="auto"/>
        <w:jc w:val="both"/>
        <w:rPr>
          <w:rFonts w:ascii="Times New Roman" w:hAnsi="Times New Roman" w:cs="Times New Roman"/>
        </w:rPr>
      </w:pPr>
      <w:r w:rsidRPr="00170243">
        <w:rPr>
          <w:noProof/>
        </w:rPr>
        <mc:AlternateContent>
          <mc:Choice Requires="wps">
            <w:drawing>
              <wp:anchor distT="0" distB="0" distL="114300" distR="114300" simplePos="0" relativeHeight="251829760" behindDoc="0" locked="0" layoutInCell="1" allowOverlap="1" wp14:anchorId="4E1A8596" wp14:editId="05E20EEC">
                <wp:simplePos x="0" y="0"/>
                <wp:positionH relativeFrom="column">
                  <wp:posOffset>2670118</wp:posOffset>
                </wp:positionH>
                <wp:positionV relativeFrom="paragraph">
                  <wp:posOffset>369686</wp:posOffset>
                </wp:positionV>
                <wp:extent cx="350520" cy="247650"/>
                <wp:effectExtent l="0" t="0" r="0" b="0"/>
                <wp:wrapNone/>
                <wp:docPr id="132" name="TextBox 1"/>
                <wp:cNvGraphicFramePr/>
                <a:graphic xmlns:a="http://schemas.openxmlformats.org/drawingml/2006/main">
                  <a:graphicData uri="http://schemas.microsoft.com/office/word/2010/wordprocessingShape">
                    <wps:wsp>
                      <wps:cNvSpPr txBox="1"/>
                      <wps:spPr>
                        <a:xfrm>
                          <a:off x="0" y="0"/>
                          <a:ext cx="350520" cy="247650"/>
                        </a:xfrm>
                        <a:prstGeom prst="rect">
                          <a:avLst/>
                        </a:prstGeom>
                      </wps:spPr>
                      <wps:txbx>
                        <w:txbxContent>
                          <w:p w14:paraId="320A0F2F" w14:textId="77777777" w:rsidR="0051744F" w:rsidRDefault="0051744F" w:rsidP="00170243">
                            <w:pPr>
                              <w:pStyle w:val="NormalWeb"/>
                              <w:spacing w:before="0" w:beforeAutospacing="0" w:after="0" w:afterAutospacing="0"/>
                            </w:pPr>
                            <w:r>
                              <w:rPr>
                                <w:color w:val="000000" w:themeColor="text1"/>
                                <w:sz w:val="22"/>
                                <w:szCs w:val="22"/>
                              </w:rPr>
                              <w:t xml:space="preserve">y </w:t>
                            </w:r>
                          </w:p>
                        </w:txbxContent>
                      </wps:txbx>
                      <wps:bodyPr wrap="square" rtlCol="0"/>
                    </wps:wsp>
                  </a:graphicData>
                </a:graphic>
                <wp14:sizeRelH relativeFrom="margin">
                  <wp14:pctWidth>0</wp14:pctWidth>
                </wp14:sizeRelH>
              </wp:anchor>
            </w:drawing>
          </mc:Choice>
          <mc:Fallback>
            <w:pict>
              <v:shape w14:anchorId="4E1A8596" id="_x0000_s1037" type="#_x0000_t202" style="position:absolute;left:0;text-align:left;margin-left:210.25pt;margin-top:29.1pt;width:27.6pt;height:19.5pt;z-index:251829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" filled="f" stroked="f">
                <v:textbox>
                  <w:txbxContent>
                    <w:p w14:paraId="320A0F2F" w14:textId="77777777" w:rsidR="0051744F" w:rsidRDefault="0051744F" w:rsidP="00170243">
                      <w:pPr>
                        <w:pStyle w:val="NormalWeb"/>
                        <w:spacing w:before="0" w:beforeAutospacing="0" w:after="0" w:afterAutospacing="0"/>
                      </w:pPr>
                      <w:r>
                        <w:rPr>
                          <w:color w:val="000000" w:themeColor="text1"/>
                          <w:sz w:val="22"/>
                          <w:szCs w:val="22"/>
                        </w:rPr>
                        <w:t xml:space="preserve">y </w:t>
                      </w:r>
                    </w:p>
                  </w:txbxContent>
                </v:textbox>
              </v:shape>
            </w:pict>
          </mc:Fallback>
        </mc:AlternateContent>
      </w:r>
      <w:r w:rsidR="00247078">
        <w:rPr>
          <w:rFonts w:ascii="Times New Roman" w:hAnsi="Times New Roman" w:cs="Times New Roman"/>
          <w:noProof/>
        </w:rPr>
        <w:drawing>
          <wp:anchor distT="0" distB="0" distL="114300" distR="114300" simplePos="0" relativeHeight="251825664" behindDoc="0" locked="0" layoutInCell="1" allowOverlap="1" wp14:anchorId="260ACBE5" wp14:editId="67DCCA49">
            <wp:simplePos x="0" y="0"/>
            <wp:positionH relativeFrom="column">
              <wp:posOffset>751205</wp:posOffset>
            </wp:positionH>
            <wp:positionV relativeFrom="paragraph">
              <wp:posOffset>366395</wp:posOffset>
            </wp:positionV>
            <wp:extent cx="3931920" cy="1950720"/>
            <wp:effectExtent l="19050" t="19050" r="11430" b="11430"/>
            <wp:wrapSquare wrapText="bothSides"/>
            <wp:docPr id="129" name="Picture 129" descr="C:\Users\OMEN\Desktop\gaurav\thsis version 3\rel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MEN\Desktop\gaurav\thsis version 3\relu.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1920" cy="1950720"/>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p>
    <w:p w14:paraId="179CAD2D" w14:textId="3FE1679A" w:rsidR="00C97C44" w:rsidRDefault="00C97C44" w:rsidP="00C97C44"/>
    <w:p w14:paraId="2D379B9E" w14:textId="77777777" w:rsidR="00C97C44" w:rsidRDefault="00C97C44" w:rsidP="00C97C44">
      <w:pPr>
        <w:jc w:val="both"/>
      </w:pPr>
    </w:p>
    <w:p w14:paraId="3CFFA4F2" w14:textId="77777777" w:rsidR="00E44A67" w:rsidRDefault="00E44A67" w:rsidP="00C97C44">
      <w:pPr>
        <w:jc w:val="both"/>
        <w:rPr>
          <w:rFonts w:ascii="Times New Roman" w:hAnsi="Times New Roman" w:cs="Times New Roman"/>
        </w:rPr>
      </w:pPr>
    </w:p>
    <w:p w14:paraId="4959CAD9" w14:textId="1E3B66A0" w:rsidR="00C97C44" w:rsidRDefault="00170243" w:rsidP="00C97C44">
      <w:pPr>
        <w:jc w:val="both"/>
        <w:rPr>
          <w:rFonts w:ascii="Times New Roman" w:hAnsi="Times New Roman" w:cs="Times New Roman"/>
        </w:rPr>
      </w:pPr>
      <w:r w:rsidRPr="00170243">
        <w:rPr>
          <w:noProof/>
        </w:rPr>
        <mc:AlternateContent>
          <mc:Choice Requires="wps">
            <w:drawing>
              <wp:anchor distT="0" distB="0" distL="114300" distR="114300" simplePos="0" relativeHeight="251837952" behindDoc="0" locked="0" layoutInCell="1" allowOverlap="1" wp14:anchorId="66D23816" wp14:editId="7113FC6D">
                <wp:simplePos x="0" y="0"/>
                <wp:positionH relativeFrom="column">
                  <wp:posOffset>4380865</wp:posOffset>
                </wp:positionH>
                <wp:positionV relativeFrom="paragraph">
                  <wp:posOffset>192751</wp:posOffset>
                </wp:positionV>
                <wp:extent cx="350520" cy="247650"/>
                <wp:effectExtent l="0" t="0" r="0" b="0"/>
                <wp:wrapNone/>
                <wp:docPr id="136" name="TextBox 1"/>
                <wp:cNvGraphicFramePr/>
                <a:graphic xmlns:a="http://schemas.openxmlformats.org/drawingml/2006/main">
                  <a:graphicData uri="http://schemas.microsoft.com/office/word/2010/wordprocessingShape">
                    <wps:wsp>
                      <wps:cNvSpPr txBox="1"/>
                      <wps:spPr>
                        <a:xfrm>
                          <a:off x="0" y="0"/>
                          <a:ext cx="350520" cy="247650"/>
                        </a:xfrm>
                        <a:prstGeom prst="rect">
                          <a:avLst/>
                        </a:prstGeom>
                      </wps:spPr>
                      <wps:txbx>
                        <w:txbxContent>
                          <w:p w14:paraId="18D28C78" w14:textId="77777777" w:rsidR="0051744F" w:rsidRDefault="0051744F" w:rsidP="00170243">
                            <w:pPr>
                              <w:pStyle w:val="NormalWeb"/>
                              <w:spacing w:before="0" w:beforeAutospacing="0" w:after="0" w:afterAutospacing="0"/>
                            </w:pPr>
                            <w:r>
                              <w:rPr>
                                <w:color w:val="000000" w:themeColor="text1"/>
                                <w:sz w:val="22"/>
                                <w:szCs w:val="22"/>
                              </w:rPr>
                              <w:t xml:space="preserve">x </w:t>
                            </w:r>
                          </w:p>
                        </w:txbxContent>
                      </wps:txbx>
                      <wps:bodyPr wrap="square" rtlCol="0"/>
                    </wps:wsp>
                  </a:graphicData>
                </a:graphic>
                <wp14:sizeRelH relativeFrom="margin">
                  <wp14:pctWidth>0</wp14:pctWidth>
                </wp14:sizeRelH>
              </wp:anchor>
            </w:drawing>
          </mc:Choice>
          <mc:Fallback>
            <w:pict>
              <v:shape w14:anchorId="66D23816" id="_x0000_s1038" type="#_x0000_t202" style="position:absolute;left:0;text-align:left;margin-left:344.95pt;margin-top:15.2pt;width:27.6pt;height:19.5pt;z-index:251837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" filled="f" stroked="f">
                <v:textbox>
                  <w:txbxContent>
                    <w:p w14:paraId="18D28C78" w14:textId="77777777" w:rsidR="0051744F" w:rsidRDefault="0051744F" w:rsidP="00170243">
                      <w:pPr>
                        <w:pStyle w:val="NormalWeb"/>
                        <w:spacing w:before="0" w:beforeAutospacing="0" w:after="0" w:afterAutospacing="0"/>
                      </w:pPr>
                      <w:r>
                        <w:rPr>
                          <w:color w:val="000000" w:themeColor="text1"/>
                          <w:sz w:val="22"/>
                          <w:szCs w:val="22"/>
                        </w:rPr>
                        <w:t xml:space="preserve">x </w:t>
                      </w:r>
                    </w:p>
                  </w:txbxContent>
                </v:textbox>
              </v:shape>
            </w:pict>
          </mc:Fallback>
        </mc:AlternateContent>
      </w:r>
    </w:p>
    <w:p w14:paraId="231898F6" w14:textId="77777777" w:rsidR="005C5F5F" w:rsidRDefault="005C5F5F" w:rsidP="00C97C44">
      <w:pPr>
        <w:jc w:val="both"/>
        <w:rPr>
          <w:rFonts w:ascii="Times New Roman" w:hAnsi="Times New Roman" w:cs="Times New Roman"/>
        </w:rPr>
      </w:pPr>
    </w:p>
    <w:p w14:paraId="01B0C8FF" w14:textId="77777777" w:rsidR="005C5F5F" w:rsidRDefault="005C5F5F" w:rsidP="00C97C44">
      <w:pPr>
        <w:jc w:val="both"/>
        <w:rPr>
          <w:rFonts w:ascii="Times New Roman" w:hAnsi="Times New Roman" w:cs="Times New Roman"/>
        </w:rPr>
      </w:pPr>
    </w:p>
    <w:p w14:paraId="0112571F" w14:textId="77777777" w:rsidR="00247078" w:rsidRDefault="00247078" w:rsidP="00C97C44">
      <w:pPr>
        <w:jc w:val="both"/>
        <w:rPr>
          <w:rFonts w:ascii="Times New Roman" w:hAnsi="Times New Roman" w:cs="Times New Roman"/>
        </w:rPr>
      </w:pPr>
    </w:p>
    <w:p w14:paraId="37A4E4AD" w14:textId="176DF285" w:rsidR="00247078" w:rsidRPr="00530EF9" w:rsidRDefault="00530EF9" w:rsidP="00530EF9">
      <w:pPr>
        <w:pStyle w:val="Caption"/>
        <w:jc w:val="center"/>
        <w:rPr>
          <w:rFonts w:ascii="Times New Roman" w:hAnsi="Times New Roman" w:cs="Times New Roman"/>
          <w:b/>
          <w:i w:val="0"/>
          <w:color w:val="000000" w:themeColor="text1"/>
          <w:sz w:val="22"/>
          <w:szCs w:val="22"/>
        </w:rPr>
      </w:pPr>
      <w:bookmarkStart w:id="65" w:name="_Toc43666714"/>
      <w:r w:rsidRPr="00530EF9">
        <w:rPr>
          <w:rFonts w:ascii="Times New Roman" w:hAnsi="Times New Roman" w:cs="Times New Roman"/>
          <w:b/>
          <w:i w:val="0"/>
          <w:color w:val="000000" w:themeColor="text1"/>
          <w:sz w:val="22"/>
          <w:szCs w:val="22"/>
        </w:rPr>
        <w:t xml:space="preserve">Figure </w:t>
      </w:r>
      <w:r w:rsidRPr="00530EF9">
        <w:rPr>
          <w:rFonts w:ascii="Times New Roman" w:hAnsi="Times New Roman" w:cs="Times New Roman"/>
          <w:b/>
          <w:i w:val="0"/>
          <w:color w:val="000000" w:themeColor="text1"/>
          <w:sz w:val="22"/>
          <w:szCs w:val="22"/>
        </w:rPr>
        <w:fldChar w:fldCharType="begin"/>
      </w:r>
      <w:r w:rsidRPr="00530EF9">
        <w:rPr>
          <w:rFonts w:ascii="Times New Roman" w:hAnsi="Times New Roman" w:cs="Times New Roman"/>
          <w:b/>
          <w:i w:val="0"/>
          <w:color w:val="000000" w:themeColor="text1"/>
          <w:sz w:val="22"/>
          <w:szCs w:val="22"/>
        </w:rPr>
        <w:instrText xml:space="preserve"> SEQ Figure \* ARABIC </w:instrText>
      </w:r>
      <w:r w:rsidRPr="00530EF9">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5</w:t>
      </w:r>
      <w:r w:rsidRPr="00530EF9">
        <w:rPr>
          <w:rFonts w:ascii="Times New Roman" w:hAnsi="Times New Roman" w:cs="Times New Roman"/>
          <w:b/>
          <w:i w:val="0"/>
          <w:color w:val="000000" w:themeColor="text1"/>
          <w:sz w:val="22"/>
          <w:szCs w:val="22"/>
        </w:rPr>
        <w:fldChar w:fldCharType="end"/>
      </w:r>
      <w:r w:rsidRPr="00530EF9">
        <w:rPr>
          <w:rFonts w:ascii="Times New Roman" w:hAnsi="Times New Roman" w:cs="Times New Roman"/>
          <w:b/>
          <w:i w:val="0"/>
          <w:color w:val="000000" w:themeColor="text1"/>
          <w:sz w:val="22"/>
          <w:szCs w:val="22"/>
        </w:rPr>
        <w:t>:</w:t>
      </w:r>
      <w:r>
        <w:rPr>
          <w:rFonts w:ascii="Times New Roman" w:hAnsi="Times New Roman" w:cs="Times New Roman"/>
          <w:b/>
          <w:i w:val="0"/>
          <w:color w:val="000000" w:themeColor="text1"/>
          <w:sz w:val="22"/>
          <w:szCs w:val="22"/>
        </w:rPr>
        <w:t xml:space="preserve"> </w:t>
      </w:r>
      <w:proofErr w:type="spellStart"/>
      <w:r>
        <w:rPr>
          <w:rFonts w:ascii="Times New Roman" w:hAnsi="Times New Roman" w:cs="Times New Roman"/>
          <w:b/>
          <w:i w:val="0"/>
          <w:color w:val="000000" w:themeColor="text1"/>
          <w:sz w:val="22"/>
          <w:szCs w:val="22"/>
        </w:rPr>
        <w:t>ReLU</w:t>
      </w:r>
      <w:proofErr w:type="spellEnd"/>
      <w:r>
        <w:rPr>
          <w:rFonts w:ascii="Times New Roman" w:hAnsi="Times New Roman" w:cs="Times New Roman"/>
          <w:b/>
          <w:i w:val="0"/>
          <w:color w:val="000000" w:themeColor="text1"/>
          <w:sz w:val="22"/>
          <w:szCs w:val="22"/>
        </w:rPr>
        <w:t xml:space="preserve"> F</w:t>
      </w:r>
      <w:r w:rsidRPr="00530EF9">
        <w:rPr>
          <w:rFonts w:ascii="Times New Roman" w:hAnsi="Times New Roman" w:cs="Times New Roman"/>
          <w:b/>
          <w:i w:val="0"/>
          <w:color w:val="000000" w:themeColor="text1"/>
          <w:sz w:val="22"/>
          <w:szCs w:val="22"/>
        </w:rPr>
        <w:t>unction</w:t>
      </w:r>
      <w:bookmarkEnd w:id="65"/>
    </w:p>
    <w:p w14:paraId="4BE5A554" w14:textId="77777777" w:rsidR="00247078" w:rsidRPr="00C97C44" w:rsidRDefault="00247078" w:rsidP="00C97C44">
      <w:pPr>
        <w:jc w:val="both"/>
        <w:rPr>
          <w:rFonts w:ascii="Times New Roman" w:hAnsi="Times New Roman" w:cs="Times New Roman"/>
        </w:rPr>
      </w:pPr>
    </w:p>
    <w:p w14:paraId="4F20EBB7" w14:textId="7CDDD116" w:rsidR="00E44A67" w:rsidRDefault="00FC13E8">
      <w:pPr>
        <w:pStyle w:val="Heading3"/>
        <w:rPr>
          <w:rFonts w:eastAsia="Calibri"/>
          <w:bCs/>
          <w:color w:val="auto"/>
          <w:szCs w:val="28"/>
          <w:lang w:val="en-IN" w:bidi="hi-IN"/>
        </w:rPr>
      </w:pPr>
      <w:bookmarkStart w:id="66" w:name="_Toc43914960"/>
      <w:r>
        <w:rPr>
          <w:rFonts w:eastAsia="Calibri"/>
          <w:bCs/>
          <w:color w:val="auto"/>
          <w:szCs w:val="28"/>
          <w:lang w:val="en-IN" w:bidi="hi-IN"/>
        </w:rPr>
        <w:lastRenderedPageBreak/>
        <w:t>Multi</w:t>
      </w:r>
      <w:r w:rsidR="00945F14">
        <w:rPr>
          <w:rFonts w:eastAsia="Calibri"/>
          <w:bCs/>
          <w:color w:val="auto"/>
          <w:szCs w:val="28"/>
          <w:lang w:val="en-IN" w:bidi="hi-IN"/>
        </w:rPr>
        <w:t>-L</w:t>
      </w:r>
      <w:r w:rsidR="00E44A67" w:rsidRPr="00E44A67">
        <w:rPr>
          <w:rFonts w:eastAsia="Calibri"/>
          <w:bCs/>
          <w:color w:val="auto"/>
          <w:szCs w:val="28"/>
          <w:lang w:val="en-IN" w:bidi="hi-IN"/>
        </w:rPr>
        <w:t xml:space="preserve">abel </w:t>
      </w:r>
      <w:r w:rsidR="00945F14">
        <w:rPr>
          <w:rFonts w:eastAsia="Calibri"/>
          <w:bCs/>
          <w:color w:val="auto"/>
          <w:szCs w:val="28"/>
          <w:lang w:val="en-IN" w:bidi="hi-IN"/>
        </w:rPr>
        <w:t>C</w:t>
      </w:r>
      <w:r w:rsidR="00E44A67" w:rsidRPr="00E44A67">
        <w:rPr>
          <w:rFonts w:eastAsia="Calibri"/>
          <w:bCs/>
          <w:color w:val="auto"/>
          <w:szCs w:val="28"/>
          <w:lang w:val="en-IN" w:bidi="hi-IN"/>
        </w:rPr>
        <w:t>lassification</w:t>
      </w:r>
      <w:bookmarkEnd w:id="66"/>
    </w:p>
    <w:p w14:paraId="6D869020" w14:textId="2D21D798" w:rsidR="00E44A67" w:rsidRDefault="00FC13E8" w:rsidP="00E44A67">
      <w:pPr>
        <w:spacing w:line="480" w:lineRule="auto"/>
        <w:jc w:val="both"/>
        <w:rPr>
          <w:rFonts w:ascii="Times New Roman" w:hAnsi="Times New Roman" w:cs="Times New Roman"/>
          <w:shd w:val="clear" w:color="auto" w:fill="FFFFFF"/>
        </w:rPr>
      </w:pPr>
      <w:r>
        <w:rPr>
          <w:rFonts w:ascii="Times New Roman" w:hAnsi="Times New Roman" w:cs="Times New Roman"/>
        </w:rPr>
        <w:t>Multi</w:t>
      </w:r>
      <w:r w:rsidR="00945F14">
        <w:rPr>
          <w:rFonts w:ascii="Times New Roman" w:hAnsi="Times New Roman" w:cs="Times New Roman"/>
        </w:rPr>
        <w:t>-</w:t>
      </w:r>
      <w:r w:rsidR="00E44A67">
        <w:rPr>
          <w:rFonts w:ascii="Times New Roman" w:hAnsi="Times New Roman" w:cs="Times New Roman"/>
        </w:rPr>
        <w:t>label classification is one of the supervised learning problems, in which an example may be associated with more than one target labels, unlike other conventional single-label classification problems such as multiclass classification and binary classification where one example is strictly associated with o</w:t>
      </w:r>
      <w:r w:rsidR="00695B42">
        <w:rPr>
          <w:rFonts w:ascii="Times New Roman" w:hAnsi="Times New Roman" w:cs="Times New Roman"/>
        </w:rPr>
        <w:t xml:space="preserve">nly one target label. In single </w:t>
      </w:r>
      <w:r w:rsidR="00E44A67">
        <w:rPr>
          <w:rFonts w:ascii="Times New Roman" w:hAnsi="Times New Roman" w:cs="Times New Roman"/>
        </w:rPr>
        <w:t>label classification, all target labels are mutually exclusive. One such example of Single label classification is a prediction of movie ratings like ‘U’, ‘U/A’, ‘A’, etc. where all ratings are exclusive</w:t>
      </w:r>
      <w:r w:rsidR="00C43FCD">
        <w:rPr>
          <w:rFonts w:ascii="Times New Roman" w:hAnsi="Times New Roman" w:cs="Times New Roman"/>
        </w:rPr>
        <w:t>. In contrast,</w:t>
      </w:r>
      <w:r w:rsidR="00E44A67">
        <w:rPr>
          <w:rFonts w:ascii="Times New Roman" w:hAnsi="Times New Roman" w:cs="Times New Roman"/>
        </w:rPr>
        <w:t xml:space="preserve"> predictions of the genre of the movie like</w:t>
      </w:r>
      <w:r w:rsidR="00E44A67">
        <w:rPr>
          <w:rFonts w:ascii="Times New Roman" w:hAnsi="Times New Roman" w:cs="Times New Roman"/>
          <w:shd w:val="clear" w:color="auto" w:fill="FFFFFF"/>
        </w:rPr>
        <w:t xml:space="preserve"> ‘action’, ‘comedy’, ‘drama’, ‘horror’, etc. is an example of a Multi</w:t>
      </w:r>
      <w:r w:rsidR="00945F14">
        <w:rPr>
          <w:rFonts w:ascii="Times New Roman" w:hAnsi="Times New Roman" w:cs="Times New Roman"/>
          <w:shd w:val="clear" w:color="auto" w:fill="FFFFFF"/>
        </w:rPr>
        <w:t>-</w:t>
      </w:r>
      <w:r w:rsidR="00E44A67">
        <w:rPr>
          <w:rFonts w:ascii="Times New Roman" w:hAnsi="Times New Roman" w:cs="Times New Roman"/>
          <w:shd w:val="clear" w:color="auto" w:fill="FFFFFF"/>
        </w:rPr>
        <w:t xml:space="preserve">label classification where the </w:t>
      </w:r>
      <w:r w:rsidR="00C43FCD">
        <w:rPr>
          <w:rFonts w:ascii="Times New Roman" w:hAnsi="Times New Roman" w:cs="Times New Roman"/>
          <w:shd w:val="clear" w:color="auto" w:fill="FFFFFF"/>
        </w:rPr>
        <w:t>film</w:t>
      </w:r>
      <w:r w:rsidR="00E44A67">
        <w:rPr>
          <w:rFonts w:ascii="Times New Roman" w:hAnsi="Times New Roman" w:cs="Times New Roman"/>
          <w:shd w:val="clear" w:color="auto" w:fill="FFFFFF"/>
        </w:rPr>
        <w:t xml:space="preserve"> may have more than one genre. O</w:t>
      </w:r>
      <w:r w:rsidR="00A86E7F">
        <w:rPr>
          <w:rFonts w:ascii="Times New Roman" w:hAnsi="Times New Roman" w:cs="Times New Roman"/>
          <w:shd w:val="clear" w:color="auto" w:fill="FFFFFF"/>
        </w:rPr>
        <w:t>ne of the common approaches to M</w:t>
      </w:r>
      <w:r w:rsidR="00E44A67">
        <w:rPr>
          <w:rFonts w:ascii="Times New Roman" w:hAnsi="Times New Roman" w:cs="Times New Roman"/>
          <w:shd w:val="clear" w:color="auto" w:fill="FFFFFF"/>
        </w:rPr>
        <w:t>ulti</w:t>
      </w:r>
      <w:r w:rsidR="00945F14">
        <w:rPr>
          <w:rFonts w:ascii="Times New Roman" w:hAnsi="Times New Roman" w:cs="Times New Roman"/>
          <w:shd w:val="clear" w:color="auto" w:fill="FFFFFF"/>
        </w:rPr>
        <w:t>-</w:t>
      </w:r>
      <w:r w:rsidR="00E44A67">
        <w:rPr>
          <w:rFonts w:ascii="Times New Roman" w:hAnsi="Times New Roman" w:cs="Times New Roman"/>
          <w:shd w:val="clear" w:color="auto" w:fill="FFFFFF"/>
        </w:rPr>
        <w:t>label classification is ‘problem transformation’</w:t>
      </w:r>
      <w:r w:rsidR="00F2426B">
        <w:rPr>
          <w:rFonts w:ascii="Times New Roman" w:hAnsi="Times New Roman" w:cs="Times New Roman"/>
          <w:shd w:val="clear" w:color="auto" w:fill="FFFFFF"/>
        </w:rPr>
        <w:t xml:space="preserve"> </w:t>
      </w:r>
      <w:r w:rsidR="00F2426B">
        <w:rPr>
          <w:rFonts w:ascii="Times New Roman" w:hAnsi="Times New Roman" w:cs="Times New Roman"/>
          <w:shd w:val="clear" w:color="auto" w:fill="FFFFFF"/>
        </w:rPr>
        <w:fldChar w:fldCharType="begin" w:fldLock="1"/>
      </w:r>
      <w:r w:rsidR="008D65E2">
        <w:rPr>
          <w:rFonts w:ascii="Times New Roman" w:hAnsi="Times New Roman" w:cs="Times New Roman"/>
          <w:shd w:val="clear" w:color="auto" w:fill="FFFFFF"/>
        </w:rPr>
        <w:instrText>ADDIN CSL_CITATION {"citationItems":[{"id":"ITEM-1","itemData":{"DOI":"10.1007/s10994-011-5256-5","ISSN":"08856125","abstract":"The widely known binary relevance method for multi-label classification, which considers each label as an independent binary problem, has often been overlooked in the literature due to the perceived inadequacy of not directly modelling label correlations. Most current methods invest considerable complexity to model interdependencies between labels. This paper shows that binary relevance-based methods have much to offer, and that high predictive performance can be obtained without impeding scalability to large datasets. We exemplify this with a novel classifier chains method that can model label correlations while maintaining acceptable computational complexity. We extend this approach further in an ensemble framework. An extensive empirical evaluation covers a broad range of multi-label datasets with a variety of evaluation metrics. The results illustrate the competitiveness of the chaining method against related and state-of-the-art methods, both in terms of predictive performance and time complexity. © The Author(s) 2011.","author":[{"dropping-particle":"","family":"Read","given":"Jesse","non-dropping-particle":"","parse-names":false,"suffix":""},{"dropping-particle":"","family":"Pfahringer","given":"Bernhard","non-dropping-particle":"","parse-names":false,"suffix":""},{"dropping-particle":"","family":"Holmes","given":"Geoff","non-dropping-particle":"","parse-names":false,"suffix":""},{"dropping-particle":"","family":"Frank","given":"Eibe","non-dropping-particle":"","parse-names":false,"suffix":""}],"container-title":"Machine Learning","id":"ITEM-1","issue":"3","issued":{"date-parts":[["2011"]]},"page":"333-359","title":"Classifier chains for multi-label classification","type":"article-journal","volume":"85"},"uris":["http://www.mendeley.com/documents/?uuid=12326bbe-ee2a-4c7f-bbcd-d3cb071fcc1c"]}],"mendeley":{"formattedCitation":"[29]","plainTextFormattedCitation":"[29]","previouslyFormattedCitation":"[29]"},"properties":{"noteIndex":0},"schema":"https://github.com/citation-style-language/schema/raw/master/csl-citation.json"}</w:instrText>
      </w:r>
      <w:r w:rsidR="00F2426B">
        <w:rPr>
          <w:rFonts w:ascii="Times New Roman" w:hAnsi="Times New Roman" w:cs="Times New Roman"/>
          <w:shd w:val="clear" w:color="auto" w:fill="FFFFFF"/>
        </w:rPr>
        <w:fldChar w:fldCharType="separate"/>
      </w:r>
      <w:r w:rsidR="00180C24" w:rsidRPr="00180C24">
        <w:rPr>
          <w:rFonts w:ascii="Times New Roman" w:hAnsi="Times New Roman" w:cs="Times New Roman"/>
          <w:noProof/>
          <w:shd w:val="clear" w:color="auto" w:fill="FFFFFF"/>
        </w:rPr>
        <w:t>[29]</w:t>
      </w:r>
      <w:r w:rsidR="00F2426B">
        <w:rPr>
          <w:rFonts w:ascii="Times New Roman" w:hAnsi="Times New Roman" w:cs="Times New Roman"/>
          <w:shd w:val="clear" w:color="auto" w:fill="FFFFFF"/>
        </w:rPr>
        <w:fldChar w:fldCharType="end"/>
      </w:r>
      <w:r w:rsidR="00F2426B">
        <w:rPr>
          <w:rFonts w:ascii="Times New Roman" w:hAnsi="Times New Roman" w:cs="Times New Roman"/>
          <w:shd w:val="clear" w:color="auto" w:fill="FFFFFF"/>
        </w:rPr>
        <w:t>.</w:t>
      </w:r>
      <w:r w:rsidR="007F7E4C">
        <w:rPr>
          <w:rFonts w:ascii="Times New Roman" w:hAnsi="Times New Roman" w:cs="Times New Roman"/>
          <w:shd w:val="clear" w:color="auto" w:fill="FFFFFF"/>
        </w:rPr>
        <w:t xml:space="preserve"> </w:t>
      </w:r>
      <w:r w:rsidR="00A86E7F">
        <w:rPr>
          <w:rFonts w:ascii="Times New Roman" w:hAnsi="Times New Roman" w:cs="Times New Roman"/>
          <w:shd w:val="clear" w:color="auto" w:fill="FFFFFF"/>
        </w:rPr>
        <w:t>In this approach problem of M</w:t>
      </w:r>
      <w:r w:rsidR="00E44A67">
        <w:rPr>
          <w:rFonts w:ascii="Times New Roman" w:hAnsi="Times New Roman" w:cs="Times New Roman"/>
          <w:shd w:val="clear" w:color="auto" w:fill="FFFFFF"/>
        </w:rPr>
        <w:t>ulti</w:t>
      </w:r>
      <w:r w:rsidR="00945F14">
        <w:rPr>
          <w:rFonts w:ascii="Times New Roman" w:hAnsi="Times New Roman" w:cs="Times New Roman"/>
          <w:shd w:val="clear" w:color="auto" w:fill="FFFFFF"/>
        </w:rPr>
        <w:t>-</w:t>
      </w:r>
      <w:r w:rsidR="00E44A67">
        <w:rPr>
          <w:rFonts w:ascii="Times New Roman" w:hAnsi="Times New Roman" w:cs="Times New Roman"/>
          <w:shd w:val="clear" w:color="auto" w:fill="FFFFFF"/>
        </w:rPr>
        <w:t>label, classification is transformed into many or one single-label classification problems. Some of the problem transformation methods are discussed below.</w:t>
      </w:r>
    </w:p>
    <w:p w14:paraId="5C2C5D01" w14:textId="77777777" w:rsidR="00E44A67" w:rsidRPr="00E44A67" w:rsidRDefault="00E44A67" w:rsidP="00E44A67">
      <w:pPr>
        <w:numPr>
          <w:ilvl w:val="0"/>
          <w:numId w:val="26"/>
        </w:numPr>
        <w:spacing w:after="0" w:line="480" w:lineRule="auto"/>
        <w:contextualSpacing/>
        <w:jc w:val="both"/>
        <w:rPr>
          <w:rFonts w:ascii="Times New Roman" w:eastAsia="Times New Roman" w:hAnsi="Times New Roman" w:cs="Times New Roman"/>
          <w:b/>
          <w:bCs/>
          <w:sz w:val="24"/>
          <w:szCs w:val="24"/>
          <w:shd w:val="clear" w:color="auto" w:fill="FFFFFF"/>
          <w:lang w:val="en-IN" w:bidi="hi-IN"/>
        </w:rPr>
      </w:pPr>
      <w:r w:rsidRPr="00E44A67">
        <w:rPr>
          <w:rFonts w:ascii="Times New Roman" w:eastAsia="Times New Roman" w:hAnsi="Times New Roman" w:cs="Times New Roman"/>
          <w:b/>
          <w:bCs/>
          <w:sz w:val="24"/>
          <w:szCs w:val="24"/>
          <w:shd w:val="clear" w:color="auto" w:fill="FFFFFF"/>
          <w:lang w:val="en-IN" w:bidi="hi-IN"/>
        </w:rPr>
        <w:t>Label power set method</w:t>
      </w:r>
    </w:p>
    <w:p w14:paraId="2CF8DB09" w14:textId="7F055DAE" w:rsidR="00E44A67" w:rsidRPr="00E44A67" w:rsidRDefault="00E44A67" w:rsidP="00E44A67">
      <w:pPr>
        <w:spacing w:after="200" w:line="480" w:lineRule="auto"/>
        <w:ind w:left="360"/>
        <w:jc w:val="both"/>
        <w:rPr>
          <w:rFonts w:ascii="Times New Roman" w:eastAsia="Calibri" w:hAnsi="Times New Roman" w:cs="Times New Roman"/>
          <w:shd w:val="clear" w:color="auto" w:fill="FFFFFF"/>
          <w:lang w:val="en-IN" w:bidi="hi-IN"/>
        </w:rPr>
      </w:pPr>
      <w:r w:rsidRPr="00E44A67">
        <w:rPr>
          <w:rFonts w:ascii="Times New Roman" w:eastAsia="Calibri" w:hAnsi="Times New Roman" w:cs="Times New Roman"/>
          <w:shd w:val="clear" w:color="auto" w:fill="FFFFFF"/>
          <w:lang w:val="en-IN" w:bidi="hi-IN"/>
        </w:rPr>
        <w:t>In this approach, along with distinct labels, all of the combinations of distinct labels are also treated as new distinct labels</w:t>
      </w:r>
      <w:r w:rsidR="00C43FCD">
        <w:rPr>
          <w:rFonts w:ascii="Times New Roman" w:eastAsia="Calibri" w:hAnsi="Times New Roman" w:cs="Times New Roman"/>
          <w:shd w:val="clear" w:color="auto" w:fill="FFFFFF"/>
          <w:lang w:val="en-IN" w:bidi="hi-IN"/>
        </w:rPr>
        <w:t>. F</w:t>
      </w:r>
      <w:r w:rsidRPr="00E44A67">
        <w:rPr>
          <w:rFonts w:ascii="Times New Roman" w:eastAsia="Calibri" w:hAnsi="Times New Roman" w:cs="Times New Roman"/>
          <w:shd w:val="clear" w:color="auto" w:fill="FFFFFF"/>
          <w:lang w:val="en-IN" w:bidi="hi-IN"/>
        </w:rPr>
        <w:t>or all of these new and old labels</w:t>
      </w:r>
      <w:r w:rsidR="00C43FCD">
        <w:rPr>
          <w:rFonts w:ascii="Times New Roman" w:eastAsia="Calibri" w:hAnsi="Times New Roman" w:cs="Times New Roman"/>
          <w:shd w:val="clear" w:color="auto" w:fill="FFFFFF"/>
          <w:lang w:val="en-IN" w:bidi="hi-IN"/>
        </w:rPr>
        <w:t>,</w:t>
      </w:r>
      <w:r w:rsidRPr="00E44A67">
        <w:rPr>
          <w:rFonts w:ascii="Times New Roman" w:eastAsia="Calibri" w:hAnsi="Times New Roman" w:cs="Times New Roman"/>
          <w:shd w:val="clear" w:color="auto" w:fill="FFFFFF"/>
          <w:lang w:val="en-IN" w:bidi="hi-IN"/>
        </w:rPr>
        <w:t xml:space="preserve"> </w:t>
      </w:r>
      <w:r w:rsidR="00C43FCD">
        <w:rPr>
          <w:rFonts w:ascii="Times New Roman" w:eastAsia="Calibri" w:hAnsi="Times New Roman" w:cs="Times New Roman"/>
          <w:shd w:val="clear" w:color="auto" w:fill="FFFFFF"/>
          <w:lang w:val="en-IN" w:bidi="hi-IN"/>
        </w:rPr>
        <w:t xml:space="preserve">the </w:t>
      </w:r>
      <w:r w:rsidRPr="00E44A67">
        <w:rPr>
          <w:rFonts w:ascii="Times New Roman" w:eastAsia="Calibri" w:hAnsi="Times New Roman" w:cs="Times New Roman"/>
          <w:shd w:val="clear" w:color="auto" w:fill="FFFFFF"/>
          <w:lang w:val="en-IN" w:bidi="hi-IN"/>
        </w:rPr>
        <w:t xml:space="preserve">multiclass classification model is trained. For example, let us consider three distinct, independent target labels or classes A, B, C, which a case may belong. Then the total </w:t>
      </w:r>
      <w:r w:rsidR="00C43FCD">
        <w:rPr>
          <w:rFonts w:ascii="Times New Roman" w:eastAsia="Calibri" w:hAnsi="Times New Roman" w:cs="Times New Roman"/>
          <w:shd w:val="clear" w:color="auto" w:fill="FFFFFF"/>
          <w:lang w:val="en-IN" w:bidi="hi-IN"/>
        </w:rPr>
        <w:t>N</w:t>
      </w:r>
      <w:r w:rsidRPr="00E44A67">
        <w:rPr>
          <w:rFonts w:ascii="Times New Roman" w:eastAsia="Calibri" w:hAnsi="Times New Roman" w:cs="Times New Roman"/>
          <w:shd w:val="clear" w:color="auto" w:fill="FFFFFF"/>
          <w:lang w:val="en-IN" w:bidi="hi-IN"/>
        </w:rPr>
        <w:t xml:space="preserve">umber of target classes by label power set method would be </w:t>
      </w:r>
      <m:oMath>
        <m:sSup>
          <m:sSupPr>
            <m:ctrlPr>
              <w:rPr>
                <w:rFonts w:ascii="Cambria Math" w:eastAsia="Calibri" w:hAnsi="Cambria Math" w:cs="Times New Roman"/>
                <w:i/>
                <w:shd w:val="clear" w:color="auto" w:fill="FFFFFF"/>
                <w:lang w:val="en-IN" w:bidi="hi-IN"/>
              </w:rPr>
            </m:ctrlPr>
          </m:sSupPr>
          <m:e>
            <m:r>
              <w:rPr>
                <w:rFonts w:ascii="Cambria Math" w:eastAsia="Calibri" w:hAnsi="Cambria Math" w:cs="Times New Roman"/>
                <w:shd w:val="clear" w:color="auto" w:fill="FFFFFF"/>
                <w:lang w:val="en-IN" w:bidi="hi-IN"/>
              </w:rPr>
              <m:t>2</m:t>
            </m:r>
          </m:e>
          <m:sup>
            <m:r>
              <w:rPr>
                <w:rFonts w:ascii="Cambria Math" w:eastAsia="Calibri" w:hAnsi="Cambria Math" w:cs="Times New Roman"/>
                <w:shd w:val="clear" w:color="auto" w:fill="FFFFFF"/>
                <w:lang w:val="en-IN" w:bidi="hi-IN"/>
              </w:rPr>
              <m:t>3</m:t>
            </m:r>
          </m:sup>
        </m:sSup>
        <m:r>
          <w:rPr>
            <w:rFonts w:ascii="Cambria Math" w:eastAsia="Calibri" w:hAnsi="Cambria Math" w:cs="Times New Roman"/>
            <w:shd w:val="clear" w:color="auto" w:fill="FFFFFF"/>
            <w:lang w:val="en-IN" w:bidi="hi-IN"/>
          </w:rPr>
          <m:t xml:space="preserve">-1=7, </m:t>
        </m:r>
      </m:oMath>
      <w:r w:rsidRPr="00E44A67">
        <w:rPr>
          <w:rFonts w:ascii="Times New Roman" w:eastAsia="Times New Roman" w:hAnsi="Times New Roman" w:cs="Times New Roman"/>
          <w:shd w:val="clear" w:color="auto" w:fill="FFFFFF"/>
          <w:lang w:val="en-IN" w:bidi="hi-IN"/>
        </w:rPr>
        <w:t xml:space="preserve"> which are</w:t>
      </w:r>
      <w:r w:rsidRPr="00E44A67">
        <w:rPr>
          <w:rFonts w:ascii="Times New Roman" w:eastAsia="Calibri" w:hAnsi="Times New Roman" w:cs="Times New Roman"/>
          <w:shd w:val="clear" w:color="auto" w:fill="FFFFFF"/>
          <w:lang w:val="en-IN" w:bidi="hi-IN"/>
        </w:rPr>
        <w:t xml:space="preserve"> as follows.                                                                                                                                 </w:t>
      </w:r>
    </w:p>
    <w:p w14:paraId="2971F43D" w14:textId="4E3753E9" w:rsidR="00170243" w:rsidRPr="00170243" w:rsidRDefault="00170243" w:rsidP="00170243">
      <w:pPr>
        <w:pStyle w:val="Caption"/>
        <w:keepNext/>
        <w:jc w:val="center"/>
        <w:rPr>
          <w:rFonts w:ascii="Times New Roman" w:hAnsi="Times New Roman" w:cs="Times New Roman"/>
          <w:b/>
          <w:i w:val="0"/>
          <w:color w:val="000000" w:themeColor="text1"/>
          <w:sz w:val="22"/>
          <w:szCs w:val="22"/>
        </w:rPr>
      </w:pPr>
      <w:bookmarkStart w:id="67" w:name="_Toc43666426"/>
      <w:r w:rsidRPr="00170243">
        <w:rPr>
          <w:rFonts w:ascii="Times New Roman" w:hAnsi="Times New Roman" w:cs="Times New Roman"/>
          <w:b/>
          <w:i w:val="0"/>
          <w:color w:val="000000" w:themeColor="text1"/>
          <w:sz w:val="22"/>
          <w:szCs w:val="22"/>
        </w:rPr>
        <w:t xml:space="preserve">Table </w:t>
      </w:r>
      <w:r w:rsidRPr="00170243">
        <w:rPr>
          <w:rFonts w:ascii="Times New Roman" w:hAnsi="Times New Roman" w:cs="Times New Roman"/>
          <w:b/>
          <w:i w:val="0"/>
          <w:color w:val="000000" w:themeColor="text1"/>
          <w:sz w:val="22"/>
          <w:szCs w:val="22"/>
        </w:rPr>
        <w:fldChar w:fldCharType="begin"/>
      </w:r>
      <w:r w:rsidRPr="00170243">
        <w:rPr>
          <w:rFonts w:ascii="Times New Roman" w:hAnsi="Times New Roman" w:cs="Times New Roman"/>
          <w:b/>
          <w:i w:val="0"/>
          <w:color w:val="000000" w:themeColor="text1"/>
          <w:sz w:val="22"/>
          <w:szCs w:val="22"/>
        </w:rPr>
        <w:instrText xml:space="preserve"> SEQ Table \* ARABIC </w:instrText>
      </w:r>
      <w:r w:rsidRPr="00170243">
        <w:rPr>
          <w:rFonts w:ascii="Times New Roman" w:hAnsi="Times New Roman" w:cs="Times New Roman"/>
          <w:b/>
          <w:i w:val="0"/>
          <w:color w:val="000000" w:themeColor="text1"/>
          <w:sz w:val="22"/>
          <w:szCs w:val="22"/>
        </w:rPr>
        <w:fldChar w:fldCharType="separate"/>
      </w:r>
      <w:r w:rsidR="00770DE2">
        <w:rPr>
          <w:rFonts w:ascii="Times New Roman" w:hAnsi="Times New Roman" w:cs="Times New Roman"/>
          <w:b/>
          <w:i w:val="0"/>
          <w:noProof/>
          <w:color w:val="000000" w:themeColor="text1"/>
          <w:sz w:val="22"/>
          <w:szCs w:val="22"/>
        </w:rPr>
        <w:t>1</w:t>
      </w:r>
      <w:r w:rsidRPr="00170243">
        <w:rPr>
          <w:rFonts w:ascii="Times New Roman" w:hAnsi="Times New Roman" w:cs="Times New Roman"/>
          <w:b/>
          <w:i w:val="0"/>
          <w:color w:val="000000" w:themeColor="text1"/>
          <w:sz w:val="22"/>
          <w:szCs w:val="22"/>
        </w:rPr>
        <w:fldChar w:fldCharType="end"/>
      </w:r>
      <w:r w:rsidRPr="00170243">
        <w:rPr>
          <w:rFonts w:ascii="Times New Roman" w:hAnsi="Times New Roman" w:cs="Times New Roman"/>
          <w:b/>
          <w:i w:val="0"/>
          <w:color w:val="000000" w:themeColor="text1"/>
          <w:sz w:val="22"/>
          <w:szCs w:val="22"/>
        </w:rPr>
        <w:t>: Samp</w:t>
      </w:r>
      <w:r>
        <w:rPr>
          <w:rFonts w:ascii="Times New Roman" w:hAnsi="Times New Roman" w:cs="Times New Roman"/>
          <w:b/>
          <w:i w:val="0"/>
          <w:color w:val="000000" w:themeColor="text1"/>
          <w:sz w:val="22"/>
          <w:szCs w:val="22"/>
        </w:rPr>
        <w:t>l</w:t>
      </w:r>
      <w:r w:rsidRPr="00170243">
        <w:rPr>
          <w:rFonts w:ascii="Times New Roman" w:hAnsi="Times New Roman" w:cs="Times New Roman"/>
          <w:b/>
          <w:i w:val="0"/>
          <w:color w:val="000000" w:themeColor="text1"/>
          <w:sz w:val="22"/>
          <w:szCs w:val="22"/>
        </w:rPr>
        <w:t>e Target</w:t>
      </w:r>
      <w:r w:rsidRPr="00170243">
        <w:rPr>
          <w:rFonts w:ascii="Times New Roman" w:hAnsi="Times New Roman" w:cs="Times New Roman"/>
          <w:b/>
          <w:i w:val="0"/>
          <w:noProof/>
          <w:color w:val="000000" w:themeColor="text1"/>
          <w:sz w:val="22"/>
          <w:szCs w:val="22"/>
        </w:rPr>
        <w:t xml:space="preserve"> Vector (Label Power Set Method)</w:t>
      </w:r>
      <w:bookmarkEnd w:id="67"/>
    </w:p>
    <w:tbl>
      <w:tblPr>
        <w:tblStyle w:val="TableGrid1"/>
        <w:tblW w:w="7756" w:type="dxa"/>
        <w:tblInd w:w="468" w:type="dxa"/>
        <w:tblLook w:val="04A0" w:firstRow="1" w:lastRow="0" w:firstColumn="1" w:lastColumn="0" w:noHBand="0" w:noVBand="1"/>
      </w:tblPr>
      <w:tblGrid>
        <w:gridCol w:w="3376"/>
        <w:gridCol w:w="4380"/>
      </w:tblGrid>
      <w:tr w:rsidR="009A6EE1" w:rsidRPr="00E44A67" w14:paraId="6B0859DF" w14:textId="77777777" w:rsidTr="00170243">
        <w:trPr>
          <w:trHeight w:hRule="exact" w:val="386"/>
        </w:trPr>
        <w:tc>
          <w:tcPr>
            <w:tcW w:w="3376" w:type="dxa"/>
          </w:tcPr>
          <w:p w14:paraId="61F7C2C8" w14:textId="77777777" w:rsidR="00E44A67" w:rsidRPr="00E44A67" w:rsidRDefault="00E44A67" w:rsidP="00E44A67">
            <w:pPr>
              <w:spacing w:line="360" w:lineRule="auto"/>
              <w:rPr>
                <w:rFonts w:ascii="Times New Roman" w:eastAsia="Calibri" w:hAnsi="Times New Roman" w:cs="Times New Roman"/>
                <w:b/>
                <w:bCs/>
                <w:shd w:val="clear" w:color="auto" w:fill="FFFFFF"/>
                <w:lang w:val="en-IN"/>
              </w:rPr>
            </w:pPr>
            <w:r w:rsidRPr="00E44A67">
              <w:rPr>
                <w:rFonts w:ascii="Times New Roman" w:eastAsia="Calibri" w:hAnsi="Times New Roman" w:cs="Times New Roman"/>
                <w:b/>
                <w:bCs/>
                <w:shd w:val="clear" w:color="auto" w:fill="FFFFFF"/>
                <w:lang w:val="en-IN"/>
              </w:rPr>
              <w:t>Class</w:t>
            </w:r>
          </w:p>
        </w:tc>
        <w:tc>
          <w:tcPr>
            <w:tcW w:w="4380" w:type="dxa"/>
          </w:tcPr>
          <w:p w14:paraId="78F85CAD" w14:textId="77777777" w:rsidR="00E44A67" w:rsidRPr="00E44A67" w:rsidRDefault="00E44A67" w:rsidP="00E44A67">
            <w:pPr>
              <w:spacing w:line="360" w:lineRule="auto"/>
              <w:rPr>
                <w:rFonts w:ascii="Times New Roman" w:eastAsia="Calibri" w:hAnsi="Times New Roman" w:cs="Times New Roman"/>
                <w:b/>
                <w:bCs/>
                <w:shd w:val="clear" w:color="auto" w:fill="FFFFFF"/>
                <w:lang w:val="en-IN"/>
              </w:rPr>
            </w:pPr>
            <w:r w:rsidRPr="00E44A67">
              <w:rPr>
                <w:rFonts w:ascii="Times New Roman" w:eastAsia="Calibri" w:hAnsi="Times New Roman" w:cs="Times New Roman"/>
                <w:b/>
                <w:bCs/>
                <w:shd w:val="clear" w:color="auto" w:fill="FFFFFF"/>
                <w:lang w:val="en-IN"/>
              </w:rPr>
              <w:t>Target Vector</w:t>
            </w:r>
          </w:p>
        </w:tc>
      </w:tr>
      <w:tr w:rsidR="009A6EE1" w:rsidRPr="00E44A67" w14:paraId="18EA72F5" w14:textId="77777777" w:rsidTr="00170243">
        <w:trPr>
          <w:trHeight w:hRule="exact" w:val="386"/>
        </w:trPr>
        <w:tc>
          <w:tcPr>
            <w:tcW w:w="3376" w:type="dxa"/>
          </w:tcPr>
          <w:p w14:paraId="3A6CB7F9"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A</w:t>
            </w:r>
          </w:p>
        </w:tc>
        <w:tc>
          <w:tcPr>
            <w:tcW w:w="4380" w:type="dxa"/>
          </w:tcPr>
          <w:p w14:paraId="77DA9DF3"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1, 0, 0, 0, 0, 0, 0)</w:t>
            </w:r>
          </w:p>
        </w:tc>
      </w:tr>
      <w:tr w:rsidR="009A6EE1" w:rsidRPr="00E44A67" w14:paraId="58446395" w14:textId="77777777" w:rsidTr="00170243">
        <w:trPr>
          <w:trHeight w:hRule="exact" w:val="386"/>
        </w:trPr>
        <w:tc>
          <w:tcPr>
            <w:tcW w:w="3376" w:type="dxa"/>
          </w:tcPr>
          <w:p w14:paraId="7548E842"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B</w:t>
            </w:r>
          </w:p>
        </w:tc>
        <w:tc>
          <w:tcPr>
            <w:tcW w:w="4380" w:type="dxa"/>
          </w:tcPr>
          <w:p w14:paraId="09032238"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0, 1, 0, 0, 0, 0, 0)</w:t>
            </w:r>
          </w:p>
        </w:tc>
      </w:tr>
      <w:tr w:rsidR="009A6EE1" w:rsidRPr="00E44A67" w14:paraId="3DE1FE2D" w14:textId="77777777" w:rsidTr="00170243">
        <w:trPr>
          <w:trHeight w:hRule="exact" w:val="386"/>
        </w:trPr>
        <w:tc>
          <w:tcPr>
            <w:tcW w:w="3376" w:type="dxa"/>
          </w:tcPr>
          <w:p w14:paraId="52AD2F88"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C</w:t>
            </w:r>
          </w:p>
        </w:tc>
        <w:tc>
          <w:tcPr>
            <w:tcW w:w="4380" w:type="dxa"/>
          </w:tcPr>
          <w:p w14:paraId="59055D88"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0, 0, 1, 0, 0, 0, 0)</w:t>
            </w:r>
          </w:p>
        </w:tc>
      </w:tr>
      <w:tr w:rsidR="009A6EE1" w:rsidRPr="00E44A67" w14:paraId="07B02869" w14:textId="77777777" w:rsidTr="00170243">
        <w:trPr>
          <w:trHeight w:hRule="exact" w:val="386"/>
        </w:trPr>
        <w:tc>
          <w:tcPr>
            <w:tcW w:w="3376" w:type="dxa"/>
          </w:tcPr>
          <w:p w14:paraId="21E0E109"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D (A &amp; B)</w:t>
            </w:r>
          </w:p>
        </w:tc>
        <w:tc>
          <w:tcPr>
            <w:tcW w:w="4380" w:type="dxa"/>
          </w:tcPr>
          <w:p w14:paraId="4B25E432"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0, 0, 0, 1, 0, 0, 0)</w:t>
            </w:r>
          </w:p>
        </w:tc>
      </w:tr>
      <w:tr w:rsidR="009A6EE1" w:rsidRPr="00E44A67" w14:paraId="5182D5E3" w14:textId="77777777" w:rsidTr="00170243">
        <w:trPr>
          <w:trHeight w:hRule="exact" w:val="386"/>
        </w:trPr>
        <w:tc>
          <w:tcPr>
            <w:tcW w:w="3376" w:type="dxa"/>
          </w:tcPr>
          <w:p w14:paraId="0C0AFA3F"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E (A &amp; C)</w:t>
            </w:r>
          </w:p>
        </w:tc>
        <w:tc>
          <w:tcPr>
            <w:tcW w:w="4380" w:type="dxa"/>
          </w:tcPr>
          <w:p w14:paraId="1C2EFBE9"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0, 0, 0, 0, 1, 0, 0)</w:t>
            </w:r>
          </w:p>
        </w:tc>
      </w:tr>
      <w:tr w:rsidR="009A6EE1" w:rsidRPr="00E44A67" w14:paraId="24691CEE" w14:textId="77777777" w:rsidTr="00170243">
        <w:trPr>
          <w:trHeight w:hRule="exact" w:val="386"/>
        </w:trPr>
        <w:tc>
          <w:tcPr>
            <w:tcW w:w="3376" w:type="dxa"/>
          </w:tcPr>
          <w:p w14:paraId="235440CE"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F (B &amp; C)</w:t>
            </w:r>
          </w:p>
        </w:tc>
        <w:tc>
          <w:tcPr>
            <w:tcW w:w="4380" w:type="dxa"/>
          </w:tcPr>
          <w:p w14:paraId="7246E26B"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0, 0, 0, 0, 0, 1, 0)</w:t>
            </w:r>
          </w:p>
        </w:tc>
      </w:tr>
      <w:tr w:rsidR="009A6EE1" w:rsidRPr="00E44A67" w14:paraId="5C1F7C3C" w14:textId="77777777" w:rsidTr="00170243">
        <w:trPr>
          <w:trHeight w:hRule="exact" w:val="386"/>
        </w:trPr>
        <w:tc>
          <w:tcPr>
            <w:tcW w:w="3376" w:type="dxa"/>
          </w:tcPr>
          <w:p w14:paraId="6F87AC40"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G (A &amp; B &amp; C)</w:t>
            </w:r>
          </w:p>
        </w:tc>
        <w:tc>
          <w:tcPr>
            <w:tcW w:w="4380" w:type="dxa"/>
          </w:tcPr>
          <w:p w14:paraId="42E812A1"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0, 0, 0, 0, 0, 0, 1)</w:t>
            </w:r>
          </w:p>
        </w:tc>
      </w:tr>
    </w:tbl>
    <w:p w14:paraId="3EEDEA28" w14:textId="77777777" w:rsidR="00E44A67" w:rsidRPr="00E44A67" w:rsidRDefault="00E44A67" w:rsidP="00E44A67">
      <w:pPr>
        <w:spacing w:after="200" w:line="480" w:lineRule="auto"/>
        <w:ind w:left="426"/>
        <w:jc w:val="both"/>
        <w:rPr>
          <w:rFonts w:ascii="Times New Roman" w:eastAsia="Calibri" w:hAnsi="Times New Roman" w:cs="Times New Roman"/>
          <w:shd w:val="clear" w:color="auto" w:fill="FFFFFF"/>
          <w:lang w:val="en-IN" w:bidi="hi-IN"/>
        </w:rPr>
      </w:pPr>
    </w:p>
    <w:p w14:paraId="483CCAA3" w14:textId="3D5DA750" w:rsidR="00E44A67" w:rsidRPr="00E44A67" w:rsidRDefault="00E44A67" w:rsidP="00E44A67">
      <w:pPr>
        <w:spacing w:after="200" w:line="480" w:lineRule="auto"/>
        <w:ind w:left="426"/>
        <w:jc w:val="both"/>
        <w:rPr>
          <w:rFonts w:ascii="Times New Roman" w:eastAsia="Calibri" w:hAnsi="Times New Roman" w:cs="Times New Roman"/>
          <w:shd w:val="clear" w:color="auto" w:fill="FFFFFF"/>
          <w:lang w:val="en-IN" w:bidi="hi-IN"/>
        </w:rPr>
      </w:pPr>
      <w:r w:rsidRPr="00E44A67">
        <w:rPr>
          <w:rFonts w:ascii="Times New Roman" w:eastAsia="Calibri" w:hAnsi="Times New Roman" w:cs="Times New Roman"/>
          <w:shd w:val="clear" w:color="auto" w:fill="FFFFFF"/>
          <w:lang w:val="en-IN" w:bidi="hi-IN"/>
        </w:rPr>
        <w:lastRenderedPageBreak/>
        <w:t xml:space="preserve">As it can be seen that </w:t>
      </w:r>
      <w:r w:rsidR="00C43FCD">
        <w:rPr>
          <w:rFonts w:ascii="Times New Roman" w:eastAsia="Calibri" w:hAnsi="Times New Roman" w:cs="Times New Roman"/>
          <w:shd w:val="clear" w:color="auto" w:fill="FFFFFF"/>
          <w:lang w:val="en-IN" w:bidi="hi-IN"/>
        </w:rPr>
        <w:t>N</w:t>
      </w:r>
      <w:r w:rsidRPr="00E44A67">
        <w:rPr>
          <w:rFonts w:ascii="Times New Roman" w:eastAsia="Calibri" w:hAnsi="Times New Roman" w:cs="Times New Roman"/>
          <w:shd w:val="clear" w:color="auto" w:fill="FFFFFF"/>
          <w:lang w:val="en-IN" w:bidi="hi-IN"/>
        </w:rPr>
        <w:t xml:space="preserve">umber of classes increases exponentially with an increase in the </w:t>
      </w:r>
      <w:r w:rsidR="00695B42">
        <w:rPr>
          <w:rFonts w:ascii="Times New Roman" w:eastAsia="Calibri" w:hAnsi="Times New Roman" w:cs="Times New Roman"/>
          <w:shd w:val="clear" w:color="auto" w:fill="FFFFFF"/>
          <w:lang w:val="en-IN" w:bidi="hi-IN"/>
        </w:rPr>
        <w:t>n</w:t>
      </w:r>
      <w:r w:rsidRPr="00E44A67">
        <w:rPr>
          <w:rFonts w:ascii="Times New Roman" w:eastAsia="Calibri" w:hAnsi="Times New Roman" w:cs="Times New Roman"/>
          <w:shd w:val="clear" w:color="auto" w:fill="FFFFFF"/>
          <w:lang w:val="en-IN" w:bidi="hi-IN"/>
        </w:rPr>
        <w:t xml:space="preserve">umber of distinct classes. Therefore this method is computationally expensive as well as challenging to implement. It is nearly impossible to collect data for all possible combinations even if the </w:t>
      </w:r>
      <w:r w:rsidR="003C6952">
        <w:rPr>
          <w:rFonts w:ascii="Times New Roman" w:eastAsia="Calibri" w:hAnsi="Times New Roman" w:cs="Times New Roman"/>
          <w:shd w:val="clear" w:color="auto" w:fill="FFFFFF"/>
          <w:lang w:val="en-IN" w:bidi="hi-IN"/>
        </w:rPr>
        <w:t>n</w:t>
      </w:r>
      <w:r w:rsidRPr="00E44A67">
        <w:rPr>
          <w:rFonts w:ascii="Times New Roman" w:eastAsia="Calibri" w:hAnsi="Times New Roman" w:cs="Times New Roman"/>
          <w:shd w:val="clear" w:color="auto" w:fill="FFFFFF"/>
          <w:lang w:val="en-IN" w:bidi="hi-IN"/>
        </w:rPr>
        <w:t xml:space="preserve">umber of distinct labels exceeds ten because in that case number of the possible combination may be as high as 2047.  </w:t>
      </w:r>
    </w:p>
    <w:p w14:paraId="5F369B57" w14:textId="77777777" w:rsidR="00E44A67" w:rsidRPr="00E44A67" w:rsidRDefault="00E44A67" w:rsidP="00E44A67">
      <w:pPr>
        <w:numPr>
          <w:ilvl w:val="0"/>
          <w:numId w:val="26"/>
        </w:numPr>
        <w:spacing w:after="0" w:line="480" w:lineRule="auto"/>
        <w:contextualSpacing/>
        <w:jc w:val="both"/>
        <w:rPr>
          <w:rFonts w:ascii="Times New Roman" w:eastAsia="Times New Roman" w:hAnsi="Times New Roman" w:cs="Times New Roman"/>
          <w:b/>
          <w:bCs/>
          <w:sz w:val="24"/>
          <w:szCs w:val="24"/>
          <w:shd w:val="clear" w:color="auto" w:fill="FFFFFF"/>
          <w:lang w:val="en-IN" w:bidi="hi-IN"/>
        </w:rPr>
      </w:pPr>
      <w:r w:rsidRPr="00E44A67">
        <w:rPr>
          <w:rFonts w:ascii="Times New Roman" w:eastAsia="Times New Roman" w:hAnsi="Times New Roman" w:cs="Times New Roman"/>
          <w:b/>
          <w:bCs/>
          <w:sz w:val="24"/>
          <w:szCs w:val="24"/>
          <w:shd w:val="clear" w:color="auto" w:fill="FFFFFF"/>
          <w:lang w:val="en-IN" w:bidi="hi-IN"/>
        </w:rPr>
        <w:t>Conversion to the binary classification problem</w:t>
      </w:r>
    </w:p>
    <w:p w14:paraId="4CF2476D" w14:textId="3E3B5848" w:rsidR="00E44A67" w:rsidRPr="00E44A67" w:rsidRDefault="00E44A67" w:rsidP="00E44A67">
      <w:pPr>
        <w:pStyle w:val="ListParagraph"/>
        <w:numPr>
          <w:ilvl w:val="0"/>
          <w:numId w:val="28"/>
        </w:numPr>
        <w:spacing w:after="0" w:line="480" w:lineRule="auto"/>
        <w:ind w:left="1080"/>
        <w:jc w:val="both"/>
        <w:rPr>
          <w:rFonts w:ascii="Times New Roman" w:eastAsia="Times New Roman" w:hAnsi="Times New Roman" w:cs="Times New Roman"/>
          <w:b/>
          <w:bCs/>
          <w:shd w:val="clear" w:color="auto" w:fill="FFFFFF"/>
          <w:lang w:val="en-IN" w:bidi="hi-IN"/>
        </w:rPr>
      </w:pPr>
      <w:r w:rsidRPr="00E44A67">
        <w:rPr>
          <w:rFonts w:ascii="Times New Roman" w:eastAsia="Times New Roman" w:hAnsi="Times New Roman" w:cs="Times New Roman"/>
          <w:b/>
          <w:bCs/>
          <w:shd w:val="clear" w:color="auto" w:fill="FFFFFF"/>
          <w:lang w:val="en-IN" w:bidi="hi-IN"/>
        </w:rPr>
        <w:t>Single classifier approach</w:t>
      </w:r>
    </w:p>
    <w:p w14:paraId="05AAECE1" w14:textId="77777777" w:rsidR="00E44A67" w:rsidRDefault="00E44A67" w:rsidP="00E44A67">
      <w:pPr>
        <w:spacing w:after="0" w:line="480" w:lineRule="auto"/>
        <w:ind w:left="720"/>
        <w:contextualSpacing/>
        <w:jc w:val="both"/>
        <w:rPr>
          <w:rFonts w:ascii="Times New Roman" w:eastAsia="Times New Roman" w:hAnsi="Times New Roman" w:cs="Times New Roman"/>
          <w:shd w:val="clear" w:color="auto" w:fill="FFFFFF"/>
          <w:lang w:val="en-IN" w:bidi="hi-IN"/>
        </w:rPr>
      </w:pPr>
      <w:r w:rsidRPr="00E44A67">
        <w:rPr>
          <w:rFonts w:ascii="Times New Roman" w:eastAsia="Times New Roman" w:hAnsi="Times New Roman" w:cs="Times New Roman"/>
          <w:shd w:val="clear" w:color="auto" w:fill="FFFFFF"/>
          <w:lang w:val="en-IN" w:bidi="hi-IN"/>
        </w:rPr>
        <w:t>In this approach, only one classifier is used to classify all labels. Difference between this approach and label power set method lies in target vectors. For the same three faults as discussed in Label power set method, Target vectors will be as follows.</w:t>
      </w:r>
    </w:p>
    <w:p w14:paraId="0204D599" w14:textId="77777777" w:rsidR="009A6EE1" w:rsidRPr="00E44A67" w:rsidRDefault="009A6EE1" w:rsidP="00E44A67">
      <w:pPr>
        <w:spacing w:after="0" w:line="480" w:lineRule="auto"/>
        <w:ind w:left="720"/>
        <w:contextualSpacing/>
        <w:jc w:val="both"/>
        <w:rPr>
          <w:rFonts w:ascii="Times New Roman" w:eastAsia="Times New Roman" w:hAnsi="Times New Roman" w:cs="Times New Roman"/>
          <w:shd w:val="clear" w:color="auto" w:fill="FFFFFF"/>
          <w:lang w:val="en-IN" w:bidi="hi-IN"/>
        </w:rPr>
      </w:pPr>
    </w:p>
    <w:p w14:paraId="05BC6395" w14:textId="10198C04" w:rsidR="00170243" w:rsidRPr="00170243" w:rsidRDefault="00170243" w:rsidP="00170243">
      <w:pPr>
        <w:pStyle w:val="Caption"/>
        <w:keepNext/>
        <w:jc w:val="center"/>
        <w:rPr>
          <w:rFonts w:ascii="Times New Roman" w:hAnsi="Times New Roman" w:cs="Times New Roman"/>
          <w:b/>
          <w:i w:val="0"/>
          <w:color w:val="000000" w:themeColor="text1"/>
          <w:sz w:val="22"/>
          <w:szCs w:val="22"/>
        </w:rPr>
      </w:pPr>
      <w:bookmarkStart w:id="68" w:name="_Toc43666427"/>
      <w:r w:rsidRPr="00170243">
        <w:rPr>
          <w:rFonts w:ascii="Times New Roman" w:hAnsi="Times New Roman" w:cs="Times New Roman"/>
          <w:b/>
          <w:i w:val="0"/>
          <w:color w:val="000000" w:themeColor="text1"/>
          <w:sz w:val="22"/>
          <w:szCs w:val="22"/>
        </w:rPr>
        <w:t xml:space="preserve">Table </w:t>
      </w:r>
      <w:r w:rsidRPr="00170243">
        <w:rPr>
          <w:rFonts w:ascii="Times New Roman" w:hAnsi="Times New Roman" w:cs="Times New Roman"/>
          <w:b/>
          <w:i w:val="0"/>
          <w:color w:val="000000" w:themeColor="text1"/>
          <w:sz w:val="22"/>
          <w:szCs w:val="22"/>
        </w:rPr>
        <w:fldChar w:fldCharType="begin"/>
      </w:r>
      <w:r w:rsidRPr="00170243">
        <w:rPr>
          <w:rFonts w:ascii="Times New Roman" w:hAnsi="Times New Roman" w:cs="Times New Roman"/>
          <w:b/>
          <w:i w:val="0"/>
          <w:color w:val="000000" w:themeColor="text1"/>
          <w:sz w:val="22"/>
          <w:szCs w:val="22"/>
        </w:rPr>
        <w:instrText xml:space="preserve"> SEQ Table \* ARABIC </w:instrText>
      </w:r>
      <w:r w:rsidRPr="00170243">
        <w:rPr>
          <w:rFonts w:ascii="Times New Roman" w:hAnsi="Times New Roman" w:cs="Times New Roman"/>
          <w:b/>
          <w:i w:val="0"/>
          <w:color w:val="000000" w:themeColor="text1"/>
          <w:sz w:val="22"/>
          <w:szCs w:val="22"/>
        </w:rPr>
        <w:fldChar w:fldCharType="separate"/>
      </w:r>
      <w:r w:rsidR="00770DE2">
        <w:rPr>
          <w:rFonts w:ascii="Times New Roman" w:hAnsi="Times New Roman" w:cs="Times New Roman"/>
          <w:b/>
          <w:i w:val="0"/>
          <w:noProof/>
          <w:color w:val="000000" w:themeColor="text1"/>
          <w:sz w:val="22"/>
          <w:szCs w:val="22"/>
        </w:rPr>
        <w:t>2</w:t>
      </w:r>
      <w:r w:rsidRPr="00170243">
        <w:rPr>
          <w:rFonts w:ascii="Times New Roman" w:hAnsi="Times New Roman" w:cs="Times New Roman"/>
          <w:b/>
          <w:i w:val="0"/>
          <w:color w:val="000000" w:themeColor="text1"/>
          <w:sz w:val="22"/>
          <w:szCs w:val="22"/>
        </w:rPr>
        <w:fldChar w:fldCharType="end"/>
      </w:r>
      <w:r w:rsidRPr="00170243">
        <w:rPr>
          <w:rFonts w:ascii="Times New Roman" w:hAnsi="Times New Roman" w:cs="Times New Roman"/>
          <w:b/>
          <w:i w:val="0"/>
          <w:color w:val="000000" w:themeColor="text1"/>
          <w:sz w:val="22"/>
          <w:szCs w:val="22"/>
        </w:rPr>
        <w:t>: Sample Target Vector (</w:t>
      </w:r>
      <w:r w:rsidR="00C30706">
        <w:rPr>
          <w:rFonts w:ascii="Times New Roman" w:hAnsi="Times New Roman" w:cs="Times New Roman"/>
          <w:b/>
          <w:i w:val="0"/>
          <w:color w:val="000000" w:themeColor="text1"/>
          <w:sz w:val="22"/>
          <w:szCs w:val="22"/>
        </w:rPr>
        <w:t>Binary classification</w:t>
      </w:r>
      <w:r w:rsidRPr="00170243">
        <w:rPr>
          <w:rFonts w:ascii="Times New Roman" w:hAnsi="Times New Roman" w:cs="Times New Roman"/>
          <w:b/>
          <w:i w:val="0"/>
          <w:color w:val="000000" w:themeColor="text1"/>
          <w:sz w:val="22"/>
          <w:szCs w:val="22"/>
        </w:rPr>
        <w:t xml:space="preserve"> Method)</w:t>
      </w:r>
      <w:bookmarkEnd w:id="68"/>
    </w:p>
    <w:tbl>
      <w:tblPr>
        <w:tblStyle w:val="TableGrid1"/>
        <w:tblW w:w="7941" w:type="dxa"/>
        <w:tblInd w:w="817" w:type="dxa"/>
        <w:tblLook w:val="04A0" w:firstRow="1" w:lastRow="0" w:firstColumn="1" w:lastColumn="0" w:noHBand="0" w:noVBand="1"/>
      </w:tblPr>
      <w:tblGrid>
        <w:gridCol w:w="3827"/>
        <w:gridCol w:w="4114"/>
      </w:tblGrid>
      <w:tr w:rsidR="00E44A67" w:rsidRPr="00E44A67" w14:paraId="5B86EB16" w14:textId="77777777" w:rsidTr="00170243">
        <w:trPr>
          <w:trHeight w:hRule="exact" w:val="386"/>
        </w:trPr>
        <w:tc>
          <w:tcPr>
            <w:tcW w:w="3827" w:type="dxa"/>
            <w:vAlign w:val="bottom"/>
          </w:tcPr>
          <w:p w14:paraId="094E23C5" w14:textId="77777777" w:rsidR="00E44A67" w:rsidRPr="00E44A67" w:rsidRDefault="00E44A67" w:rsidP="00E44A67">
            <w:pPr>
              <w:spacing w:line="360" w:lineRule="auto"/>
              <w:rPr>
                <w:rFonts w:ascii="Times New Roman" w:eastAsia="Calibri" w:hAnsi="Times New Roman" w:cs="Times New Roman"/>
                <w:b/>
                <w:bCs/>
                <w:shd w:val="clear" w:color="auto" w:fill="FFFFFF"/>
                <w:lang w:val="en-IN"/>
              </w:rPr>
            </w:pPr>
            <w:r w:rsidRPr="00E44A67">
              <w:rPr>
                <w:rFonts w:ascii="Times New Roman" w:eastAsia="Calibri" w:hAnsi="Times New Roman" w:cs="Times New Roman"/>
                <w:b/>
                <w:bCs/>
                <w:shd w:val="clear" w:color="auto" w:fill="FFFFFF"/>
                <w:lang w:val="en-IN"/>
              </w:rPr>
              <w:t>Class</w:t>
            </w:r>
          </w:p>
        </w:tc>
        <w:tc>
          <w:tcPr>
            <w:tcW w:w="4114" w:type="dxa"/>
            <w:vAlign w:val="bottom"/>
          </w:tcPr>
          <w:p w14:paraId="15BF009B" w14:textId="77777777" w:rsidR="00E44A67" w:rsidRPr="00E44A67" w:rsidRDefault="00E44A67" w:rsidP="00E44A67">
            <w:pPr>
              <w:spacing w:line="360" w:lineRule="auto"/>
              <w:rPr>
                <w:rFonts w:ascii="Times New Roman" w:eastAsia="Calibri" w:hAnsi="Times New Roman" w:cs="Times New Roman"/>
                <w:b/>
                <w:bCs/>
                <w:shd w:val="clear" w:color="auto" w:fill="FFFFFF"/>
                <w:lang w:val="en-IN"/>
              </w:rPr>
            </w:pPr>
            <w:r w:rsidRPr="00E44A67">
              <w:rPr>
                <w:rFonts w:ascii="Times New Roman" w:eastAsia="Calibri" w:hAnsi="Times New Roman" w:cs="Times New Roman"/>
                <w:b/>
                <w:bCs/>
                <w:shd w:val="clear" w:color="auto" w:fill="FFFFFF"/>
                <w:lang w:val="en-IN"/>
              </w:rPr>
              <w:t>Target Vector</w:t>
            </w:r>
          </w:p>
        </w:tc>
      </w:tr>
      <w:tr w:rsidR="00E44A67" w:rsidRPr="00E44A67" w14:paraId="7B84A139" w14:textId="77777777" w:rsidTr="00170243">
        <w:trPr>
          <w:trHeight w:hRule="exact" w:val="386"/>
        </w:trPr>
        <w:tc>
          <w:tcPr>
            <w:tcW w:w="3827" w:type="dxa"/>
            <w:vAlign w:val="bottom"/>
          </w:tcPr>
          <w:p w14:paraId="61F58E58"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A</w:t>
            </w:r>
          </w:p>
        </w:tc>
        <w:tc>
          <w:tcPr>
            <w:tcW w:w="4114" w:type="dxa"/>
            <w:vAlign w:val="bottom"/>
          </w:tcPr>
          <w:p w14:paraId="2462C0A1"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1, 0, 0)</w:t>
            </w:r>
          </w:p>
        </w:tc>
      </w:tr>
      <w:tr w:rsidR="00E44A67" w:rsidRPr="00E44A67" w14:paraId="23B86B30" w14:textId="77777777" w:rsidTr="00170243">
        <w:trPr>
          <w:trHeight w:hRule="exact" w:val="386"/>
        </w:trPr>
        <w:tc>
          <w:tcPr>
            <w:tcW w:w="3827" w:type="dxa"/>
            <w:vAlign w:val="bottom"/>
          </w:tcPr>
          <w:p w14:paraId="2A2A0583"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B</w:t>
            </w:r>
          </w:p>
        </w:tc>
        <w:tc>
          <w:tcPr>
            <w:tcW w:w="4114" w:type="dxa"/>
            <w:vAlign w:val="bottom"/>
          </w:tcPr>
          <w:p w14:paraId="29224B88"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0, 1, 0)</w:t>
            </w:r>
          </w:p>
        </w:tc>
      </w:tr>
      <w:tr w:rsidR="00E44A67" w:rsidRPr="00E44A67" w14:paraId="474ADE13" w14:textId="77777777" w:rsidTr="00170243">
        <w:trPr>
          <w:trHeight w:hRule="exact" w:val="386"/>
        </w:trPr>
        <w:tc>
          <w:tcPr>
            <w:tcW w:w="3827" w:type="dxa"/>
            <w:vAlign w:val="bottom"/>
          </w:tcPr>
          <w:p w14:paraId="74F4CE8D"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C</w:t>
            </w:r>
          </w:p>
        </w:tc>
        <w:tc>
          <w:tcPr>
            <w:tcW w:w="4114" w:type="dxa"/>
            <w:vAlign w:val="bottom"/>
          </w:tcPr>
          <w:p w14:paraId="6EA4E750"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0, 0, 1)</w:t>
            </w:r>
          </w:p>
        </w:tc>
      </w:tr>
      <w:tr w:rsidR="00E44A67" w:rsidRPr="00E44A67" w14:paraId="0DE0B33F" w14:textId="77777777" w:rsidTr="00170243">
        <w:trPr>
          <w:trHeight w:hRule="exact" w:val="386"/>
        </w:trPr>
        <w:tc>
          <w:tcPr>
            <w:tcW w:w="3827" w:type="dxa"/>
            <w:vAlign w:val="bottom"/>
          </w:tcPr>
          <w:p w14:paraId="1E365C0A"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A &amp; B</w:t>
            </w:r>
          </w:p>
        </w:tc>
        <w:tc>
          <w:tcPr>
            <w:tcW w:w="4114" w:type="dxa"/>
            <w:vAlign w:val="bottom"/>
          </w:tcPr>
          <w:p w14:paraId="2675BD02"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1, 1, 0)</w:t>
            </w:r>
          </w:p>
        </w:tc>
      </w:tr>
      <w:tr w:rsidR="00E44A67" w:rsidRPr="00E44A67" w14:paraId="3F8F24CA" w14:textId="77777777" w:rsidTr="00170243">
        <w:trPr>
          <w:trHeight w:hRule="exact" w:val="386"/>
        </w:trPr>
        <w:tc>
          <w:tcPr>
            <w:tcW w:w="3827" w:type="dxa"/>
            <w:vAlign w:val="bottom"/>
          </w:tcPr>
          <w:p w14:paraId="0049303D"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A &amp; C</w:t>
            </w:r>
          </w:p>
        </w:tc>
        <w:tc>
          <w:tcPr>
            <w:tcW w:w="4114" w:type="dxa"/>
            <w:vAlign w:val="bottom"/>
          </w:tcPr>
          <w:p w14:paraId="12CC380E"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1, 0, 1)</w:t>
            </w:r>
          </w:p>
        </w:tc>
      </w:tr>
      <w:tr w:rsidR="00E44A67" w:rsidRPr="00E44A67" w14:paraId="6E5CEB98" w14:textId="77777777" w:rsidTr="00170243">
        <w:trPr>
          <w:trHeight w:hRule="exact" w:val="386"/>
        </w:trPr>
        <w:tc>
          <w:tcPr>
            <w:tcW w:w="3827" w:type="dxa"/>
            <w:vAlign w:val="bottom"/>
          </w:tcPr>
          <w:p w14:paraId="718327F6"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B &amp; C</w:t>
            </w:r>
          </w:p>
        </w:tc>
        <w:tc>
          <w:tcPr>
            <w:tcW w:w="4114" w:type="dxa"/>
            <w:vAlign w:val="bottom"/>
          </w:tcPr>
          <w:p w14:paraId="4FA0FED4"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0, 1, 1)</w:t>
            </w:r>
          </w:p>
        </w:tc>
      </w:tr>
      <w:tr w:rsidR="00E44A67" w:rsidRPr="00E44A67" w14:paraId="1E1DFE34" w14:textId="77777777" w:rsidTr="00170243">
        <w:trPr>
          <w:trHeight w:hRule="exact" w:val="386"/>
        </w:trPr>
        <w:tc>
          <w:tcPr>
            <w:tcW w:w="3827" w:type="dxa"/>
            <w:vAlign w:val="bottom"/>
          </w:tcPr>
          <w:p w14:paraId="7DC72B96"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A &amp; B &amp; C</w:t>
            </w:r>
          </w:p>
        </w:tc>
        <w:tc>
          <w:tcPr>
            <w:tcW w:w="4114" w:type="dxa"/>
            <w:vAlign w:val="bottom"/>
          </w:tcPr>
          <w:p w14:paraId="5CE025FB" w14:textId="77777777" w:rsidR="00E44A67" w:rsidRPr="00E44A67" w:rsidRDefault="00E44A67" w:rsidP="00E44A67">
            <w:pPr>
              <w:spacing w:line="360" w:lineRule="auto"/>
              <w:rPr>
                <w:rFonts w:ascii="Times New Roman" w:eastAsia="Calibri" w:hAnsi="Times New Roman" w:cs="Times New Roman"/>
                <w:shd w:val="clear" w:color="auto" w:fill="FFFFFF"/>
                <w:lang w:val="en-IN"/>
              </w:rPr>
            </w:pPr>
            <w:r w:rsidRPr="00E44A67">
              <w:rPr>
                <w:rFonts w:ascii="Times New Roman" w:eastAsia="Calibri" w:hAnsi="Times New Roman" w:cs="Times New Roman"/>
                <w:shd w:val="clear" w:color="auto" w:fill="FFFFFF"/>
                <w:lang w:val="en-IN"/>
              </w:rPr>
              <w:t>(1, 1, 1)</w:t>
            </w:r>
          </w:p>
        </w:tc>
      </w:tr>
    </w:tbl>
    <w:p w14:paraId="0E82F76C" w14:textId="77777777" w:rsidR="009A6EE1" w:rsidRDefault="009A6EE1" w:rsidP="00E44A67">
      <w:pPr>
        <w:spacing w:after="200" w:line="480" w:lineRule="auto"/>
        <w:ind w:left="720"/>
        <w:jc w:val="both"/>
        <w:rPr>
          <w:rFonts w:ascii="Times New Roman" w:eastAsia="Times New Roman" w:hAnsi="Times New Roman" w:cs="Times New Roman"/>
          <w:shd w:val="clear" w:color="auto" w:fill="FFFFFF"/>
          <w:lang w:val="en-IN" w:bidi="hi-IN"/>
        </w:rPr>
      </w:pPr>
    </w:p>
    <w:p w14:paraId="4B809738" w14:textId="2CA9035B" w:rsidR="00E44A67" w:rsidRPr="00E44A67" w:rsidRDefault="007D16B3" w:rsidP="00E44A67">
      <w:pPr>
        <w:spacing w:after="200" w:line="480" w:lineRule="auto"/>
        <w:ind w:left="720"/>
        <w:jc w:val="both"/>
        <w:rPr>
          <w:rFonts w:ascii="Times New Roman" w:eastAsia="Calibri" w:hAnsi="Times New Roman" w:cs="Times New Roman"/>
          <w:shd w:val="clear" w:color="auto" w:fill="FFFFFF"/>
          <w:lang w:val="en-IN" w:bidi="hi-IN"/>
        </w:rPr>
      </w:pPr>
      <w:r>
        <w:rPr>
          <w:rFonts w:ascii="Times New Roman" w:eastAsia="Calibri" w:hAnsi="Times New Roman" w:cs="Times New Roman"/>
          <w:shd w:val="clear" w:color="auto" w:fill="FFFFFF"/>
          <w:lang w:val="en-IN" w:bidi="hi-IN"/>
        </w:rPr>
        <w:t xml:space="preserve">In the last output layer, </w:t>
      </w:r>
      <w:r w:rsidR="00E44A67" w:rsidRPr="00E44A67">
        <w:rPr>
          <w:rFonts w:ascii="Times New Roman" w:eastAsia="Calibri" w:hAnsi="Times New Roman" w:cs="Times New Roman"/>
          <w:shd w:val="clear" w:color="auto" w:fill="FFFFFF"/>
          <w:lang w:val="en-IN" w:bidi="hi-IN"/>
        </w:rPr>
        <w:t xml:space="preserve">Sigmoid activation is used instead of </w:t>
      </w:r>
      <w:proofErr w:type="spellStart"/>
      <w:r w:rsidR="00E44A67" w:rsidRPr="00E44A67">
        <w:rPr>
          <w:rFonts w:ascii="Times New Roman" w:eastAsia="Calibri" w:hAnsi="Times New Roman" w:cs="Times New Roman"/>
          <w:shd w:val="clear" w:color="auto" w:fill="FFFFFF"/>
          <w:lang w:val="en-IN" w:bidi="hi-IN"/>
        </w:rPr>
        <w:t>Softmax</w:t>
      </w:r>
      <w:proofErr w:type="spellEnd"/>
      <w:r w:rsidR="00E44A67" w:rsidRPr="00E44A67">
        <w:rPr>
          <w:rFonts w:ascii="Times New Roman" w:eastAsia="Calibri" w:hAnsi="Times New Roman" w:cs="Times New Roman"/>
          <w:shd w:val="clear" w:color="auto" w:fill="FFFFFF"/>
          <w:lang w:val="en-IN" w:bidi="hi-IN"/>
        </w:rPr>
        <w:t xml:space="preserve"> activation,</w:t>
      </w:r>
      <w:r w:rsidRPr="007D16B3">
        <w:rPr>
          <w:rFonts w:ascii="Times New Roman" w:eastAsia="Calibri" w:hAnsi="Times New Roman" w:cs="Times New Roman"/>
          <w:shd w:val="clear" w:color="auto" w:fill="FFFFFF"/>
          <w:lang w:val="en-IN" w:bidi="hi-IN"/>
        </w:rPr>
        <w:t xml:space="preserve"> </w:t>
      </w:r>
      <w:proofErr w:type="gramStart"/>
      <w:r>
        <w:rPr>
          <w:rFonts w:ascii="Times New Roman" w:eastAsia="Calibri" w:hAnsi="Times New Roman" w:cs="Times New Roman"/>
          <w:shd w:val="clear" w:color="auto" w:fill="FFFFFF"/>
          <w:lang w:val="en-IN" w:bidi="hi-IN"/>
        </w:rPr>
        <w:t>T</w:t>
      </w:r>
      <w:r w:rsidRPr="00E44A67">
        <w:rPr>
          <w:rFonts w:ascii="Times New Roman" w:eastAsia="Calibri" w:hAnsi="Times New Roman" w:cs="Times New Roman"/>
          <w:shd w:val="clear" w:color="auto" w:fill="FFFFFF"/>
          <w:lang w:val="en-IN" w:bidi="hi-IN"/>
        </w:rPr>
        <w:t>o</w:t>
      </w:r>
      <w:proofErr w:type="gramEnd"/>
      <w:r w:rsidRPr="00E44A67">
        <w:rPr>
          <w:rFonts w:ascii="Times New Roman" w:eastAsia="Calibri" w:hAnsi="Times New Roman" w:cs="Times New Roman"/>
          <w:shd w:val="clear" w:color="auto" w:fill="FFFFFF"/>
          <w:lang w:val="en-IN" w:bidi="hi-IN"/>
        </w:rPr>
        <w:t xml:space="preserve"> perform binary classification</w:t>
      </w:r>
      <w:r>
        <w:rPr>
          <w:rFonts w:ascii="Times New Roman" w:eastAsia="Calibri" w:hAnsi="Times New Roman" w:cs="Times New Roman"/>
          <w:shd w:val="clear" w:color="auto" w:fill="FFFFFF"/>
          <w:lang w:val="en-IN" w:bidi="hi-IN"/>
        </w:rPr>
        <w:t>.</w:t>
      </w:r>
      <w:r w:rsidR="00E44A67" w:rsidRPr="00E44A67">
        <w:rPr>
          <w:rFonts w:ascii="Times New Roman" w:eastAsia="Calibri" w:hAnsi="Times New Roman" w:cs="Times New Roman"/>
          <w:shd w:val="clear" w:color="auto" w:fill="FFFFFF"/>
          <w:lang w:val="en-IN" w:bidi="hi-IN"/>
        </w:rPr>
        <w:t xml:space="preserve"> </w:t>
      </w:r>
      <w:proofErr w:type="spellStart"/>
      <w:r>
        <w:rPr>
          <w:rFonts w:ascii="Times New Roman" w:eastAsia="Calibri" w:hAnsi="Times New Roman" w:cs="Times New Roman"/>
          <w:shd w:val="clear" w:color="auto" w:fill="FFFFFF"/>
          <w:lang w:val="en-IN" w:bidi="hi-IN"/>
        </w:rPr>
        <w:t>Softmax</w:t>
      </w:r>
      <w:proofErr w:type="spellEnd"/>
      <w:r w:rsidR="00E44A67" w:rsidRPr="00E44A67">
        <w:rPr>
          <w:rFonts w:ascii="Times New Roman" w:eastAsia="Calibri" w:hAnsi="Times New Roman" w:cs="Times New Roman"/>
          <w:shd w:val="clear" w:color="auto" w:fill="FFFFFF"/>
          <w:lang w:val="en-IN" w:bidi="hi-IN"/>
        </w:rPr>
        <w:t xml:space="preserve"> is generally used in typical Multiclass classification problem. This approach has less space complexity compared with label power set approach.</w:t>
      </w:r>
    </w:p>
    <w:p w14:paraId="1F362FD0" w14:textId="7C5C4100" w:rsidR="00E44A67" w:rsidRPr="00E44A67" w:rsidRDefault="00E44A67" w:rsidP="00E44A67">
      <w:pPr>
        <w:pStyle w:val="ListParagraph"/>
        <w:numPr>
          <w:ilvl w:val="0"/>
          <w:numId w:val="29"/>
        </w:numPr>
        <w:spacing w:after="0" w:line="480" w:lineRule="auto"/>
        <w:ind w:hanging="360"/>
        <w:jc w:val="both"/>
        <w:rPr>
          <w:rFonts w:ascii="Times New Roman" w:eastAsia="Times New Roman" w:hAnsi="Times New Roman" w:cs="Times New Roman"/>
          <w:b/>
          <w:bCs/>
          <w:sz w:val="24"/>
          <w:shd w:val="clear" w:color="auto" w:fill="FFFFFF"/>
          <w:lang w:val="en-IN" w:bidi="hi-IN"/>
        </w:rPr>
      </w:pPr>
      <w:r w:rsidRPr="00E44A67">
        <w:rPr>
          <w:rFonts w:ascii="Times New Roman" w:eastAsia="Times New Roman" w:hAnsi="Times New Roman" w:cs="Times New Roman"/>
          <w:b/>
          <w:bCs/>
          <w:sz w:val="24"/>
          <w:shd w:val="clear" w:color="auto" w:fill="FFFFFF"/>
          <w:lang w:val="en-IN" w:bidi="hi-IN"/>
        </w:rPr>
        <w:t>Multiple classifier approach</w:t>
      </w:r>
    </w:p>
    <w:p w14:paraId="1407F0C2" w14:textId="0658BDC9" w:rsidR="00E44A67" w:rsidRPr="00E44A67" w:rsidRDefault="00E44A67" w:rsidP="00E44A67">
      <w:pPr>
        <w:spacing w:after="0" w:line="480" w:lineRule="auto"/>
        <w:ind w:left="720"/>
        <w:contextualSpacing/>
        <w:jc w:val="both"/>
        <w:rPr>
          <w:rFonts w:ascii="Times New Roman" w:eastAsia="Times New Roman" w:hAnsi="Times New Roman" w:cs="Times New Roman"/>
          <w:shd w:val="clear" w:color="auto" w:fill="FFFFFF"/>
          <w:lang w:val="en-IN" w:bidi="hi-IN"/>
        </w:rPr>
      </w:pPr>
      <w:r w:rsidRPr="00E44A67">
        <w:rPr>
          <w:rFonts w:ascii="Times New Roman" w:hAnsi="Times New Roman" w:cs="Times New Roman"/>
          <w:shd w:val="clear" w:color="auto" w:fill="FFFFFF"/>
        </w:rPr>
        <w:t>In this approach, multiple classifiers are trained to solve Multi</w:t>
      </w:r>
      <w:r w:rsidR="00945F14">
        <w:rPr>
          <w:rFonts w:ascii="Times New Roman" w:hAnsi="Times New Roman" w:cs="Times New Roman"/>
          <w:shd w:val="clear" w:color="auto" w:fill="FFFFFF"/>
        </w:rPr>
        <w:t>-</w:t>
      </w:r>
      <w:r w:rsidRPr="00E44A67">
        <w:rPr>
          <w:rFonts w:ascii="Times New Roman" w:hAnsi="Times New Roman" w:cs="Times New Roman"/>
          <w:shd w:val="clear" w:color="auto" w:fill="FFFFFF"/>
        </w:rPr>
        <w:t xml:space="preserve">label classification problem. The </w:t>
      </w:r>
      <w:r w:rsidR="003C6952">
        <w:rPr>
          <w:rFonts w:ascii="Times New Roman" w:hAnsi="Times New Roman" w:cs="Times New Roman"/>
          <w:shd w:val="clear" w:color="auto" w:fill="FFFFFF"/>
        </w:rPr>
        <w:t>n</w:t>
      </w:r>
      <w:r w:rsidRPr="00E44A67">
        <w:rPr>
          <w:rFonts w:ascii="Times New Roman" w:hAnsi="Times New Roman" w:cs="Times New Roman"/>
          <w:shd w:val="clear" w:color="auto" w:fill="FFFFFF"/>
        </w:rPr>
        <w:t xml:space="preserve">umber of classifiers is equal to the </w:t>
      </w:r>
      <w:r w:rsidR="003C6952">
        <w:rPr>
          <w:rFonts w:ascii="Times New Roman" w:hAnsi="Times New Roman" w:cs="Times New Roman"/>
          <w:shd w:val="clear" w:color="auto" w:fill="FFFFFF"/>
        </w:rPr>
        <w:t>n</w:t>
      </w:r>
      <w:r w:rsidRPr="00E44A67">
        <w:rPr>
          <w:rFonts w:ascii="Times New Roman" w:hAnsi="Times New Roman" w:cs="Times New Roman"/>
          <w:shd w:val="clear" w:color="auto" w:fill="FFFFFF"/>
        </w:rPr>
        <w:t xml:space="preserve">umber of distinct labels present, </w:t>
      </w:r>
      <w:r w:rsidRPr="00E44A67">
        <w:rPr>
          <w:rFonts w:ascii="Times New Roman" w:hAnsi="Times New Roman" w:cs="Times New Roman"/>
          <w:shd w:val="clear" w:color="auto" w:fill="FFFFFF"/>
        </w:rPr>
        <w:lastRenderedPageBreak/>
        <w:t>where each classifier is associated with one particular label so that it will diagnose whether that label is present in that example. Each classifier can be tuned wit</w:t>
      </w:r>
      <w:r w:rsidR="003C6952">
        <w:rPr>
          <w:rFonts w:ascii="Times New Roman" w:hAnsi="Times New Roman" w:cs="Times New Roman"/>
          <w:shd w:val="clear" w:color="auto" w:fill="FFFFFF"/>
        </w:rPr>
        <w:t>h different architecture, hyper</w:t>
      </w:r>
      <w:r w:rsidRPr="00E44A67">
        <w:rPr>
          <w:rFonts w:ascii="Times New Roman" w:hAnsi="Times New Roman" w:cs="Times New Roman"/>
          <w:shd w:val="clear" w:color="auto" w:fill="FFFFFF"/>
        </w:rPr>
        <w:t xml:space="preserve">parameters, epochs which gives more control in the training process.  It may be handy in some cases as labels may need </w:t>
      </w:r>
      <w:r w:rsidR="007D16B3">
        <w:rPr>
          <w:rFonts w:ascii="Times New Roman" w:hAnsi="Times New Roman" w:cs="Times New Roman"/>
          <w:shd w:val="clear" w:color="auto" w:fill="FFFFFF"/>
        </w:rPr>
        <w:t>various</w:t>
      </w:r>
      <w:r w:rsidRPr="00E44A67">
        <w:rPr>
          <w:rFonts w:ascii="Times New Roman" w:hAnsi="Times New Roman" w:cs="Times New Roman"/>
          <w:shd w:val="clear" w:color="auto" w:fill="FFFFFF"/>
        </w:rPr>
        <w:t xml:space="preserve"> features to be extracted for detection. </w:t>
      </w:r>
      <w:r w:rsidR="007D16B3">
        <w:rPr>
          <w:rFonts w:ascii="Times New Roman" w:hAnsi="Times New Roman" w:cs="Times New Roman"/>
          <w:shd w:val="clear" w:color="auto" w:fill="FFFFFF"/>
        </w:rPr>
        <w:t xml:space="preserve">Thus </w:t>
      </w:r>
      <w:r w:rsidRPr="00E44A67">
        <w:rPr>
          <w:rFonts w:ascii="Times New Roman" w:hAnsi="Times New Roman" w:cs="Times New Roman"/>
          <w:shd w:val="clear" w:color="auto" w:fill="FFFFFF"/>
        </w:rPr>
        <w:t>this approach is better than one classifier approach</w:t>
      </w:r>
      <w:r w:rsidR="007D16B3">
        <w:rPr>
          <w:rFonts w:ascii="Times New Roman" w:hAnsi="Times New Roman" w:cs="Times New Roman"/>
          <w:shd w:val="clear" w:color="auto" w:fill="FFFFFF"/>
        </w:rPr>
        <w:t>.</w:t>
      </w:r>
    </w:p>
    <w:p w14:paraId="52C1EB21" w14:textId="0DCF040C" w:rsidR="00C30706" w:rsidRDefault="00C30706">
      <w:pPr>
        <w:pStyle w:val="Heading3"/>
      </w:pPr>
      <w:bookmarkStart w:id="69" w:name="_Toc43914961"/>
      <w:r>
        <w:t>Remarks</w:t>
      </w:r>
      <w:bookmarkEnd w:id="69"/>
    </w:p>
    <w:p w14:paraId="336B02BF" w14:textId="15757A26" w:rsidR="00B64792" w:rsidRDefault="00C30706" w:rsidP="00252137">
      <w:pPr>
        <w:spacing w:line="480" w:lineRule="auto"/>
        <w:jc w:val="both"/>
        <w:rPr>
          <w:rFonts w:ascii="Times New Roman" w:hAnsi="Times New Roman" w:cs="Times New Roman"/>
        </w:rPr>
      </w:pPr>
      <w:r>
        <w:rPr>
          <w:rFonts w:ascii="Times New Roman" w:hAnsi="Times New Roman" w:cs="Times New Roman"/>
        </w:rPr>
        <w:t xml:space="preserve">In this chapter, ANN &amp; CNN are comparatively </w:t>
      </w:r>
      <w:proofErr w:type="spellStart"/>
      <w:r>
        <w:rPr>
          <w:rFonts w:ascii="Times New Roman" w:hAnsi="Times New Roman" w:cs="Times New Roman"/>
        </w:rPr>
        <w:t>analysed</w:t>
      </w:r>
      <w:proofErr w:type="spellEnd"/>
      <w:r>
        <w:rPr>
          <w:rFonts w:ascii="Times New Roman" w:hAnsi="Times New Roman" w:cs="Times New Roman"/>
        </w:rPr>
        <w:t>. Their general construction and</w:t>
      </w:r>
      <w:r w:rsidR="00252137">
        <w:rPr>
          <w:rFonts w:ascii="Times New Roman" w:hAnsi="Times New Roman" w:cs="Times New Roman"/>
        </w:rPr>
        <w:t xml:space="preserve"> working is discussed.</w:t>
      </w:r>
      <w:r>
        <w:rPr>
          <w:rFonts w:ascii="Times New Roman" w:hAnsi="Times New Roman" w:cs="Times New Roman"/>
        </w:rPr>
        <w:t xml:space="preserve">  </w:t>
      </w:r>
      <w:r w:rsidR="00252137">
        <w:rPr>
          <w:rFonts w:ascii="Times New Roman" w:hAnsi="Times New Roman"/>
          <w:lang w:bidi="hi-IN"/>
        </w:rPr>
        <w:t xml:space="preserve">The number of different weights and computational operations is far less on CNN when compared with ANN. Dropout, activation functions like </w:t>
      </w:r>
      <w:proofErr w:type="spellStart"/>
      <w:r w:rsidR="00252137">
        <w:rPr>
          <w:rFonts w:ascii="Times New Roman" w:hAnsi="Times New Roman"/>
          <w:lang w:bidi="hi-IN"/>
        </w:rPr>
        <w:t>ReLU</w:t>
      </w:r>
      <w:proofErr w:type="spellEnd"/>
      <w:r w:rsidR="00252137">
        <w:rPr>
          <w:rFonts w:ascii="Times New Roman" w:hAnsi="Times New Roman"/>
          <w:lang w:bidi="hi-IN"/>
        </w:rPr>
        <w:t xml:space="preserve"> discussed. Problem of Multi</w:t>
      </w:r>
      <w:r w:rsidR="00945F14">
        <w:rPr>
          <w:rFonts w:ascii="Times New Roman" w:hAnsi="Times New Roman"/>
          <w:lang w:bidi="hi-IN"/>
        </w:rPr>
        <w:t>-</w:t>
      </w:r>
      <w:r w:rsidR="00252137">
        <w:rPr>
          <w:rFonts w:ascii="Times New Roman" w:hAnsi="Times New Roman"/>
          <w:lang w:bidi="hi-IN"/>
        </w:rPr>
        <w:t xml:space="preserve">label classification is introduced and two major methods for solving it were discussed which are label power set method &amp; binary relevance method. In next chapter information about rotor system, its faults and data is given.  </w:t>
      </w:r>
    </w:p>
    <w:p w14:paraId="7B2B7150" w14:textId="77777777" w:rsidR="00B64792" w:rsidRDefault="00B64792" w:rsidP="00C30706">
      <w:pPr>
        <w:jc w:val="both"/>
        <w:rPr>
          <w:rFonts w:ascii="Times New Roman" w:hAnsi="Times New Roman" w:cs="Times New Roman"/>
        </w:rPr>
      </w:pPr>
    </w:p>
    <w:p w14:paraId="4CA704DF" w14:textId="77777777" w:rsidR="00B64792" w:rsidRDefault="00B64792" w:rsidP="00C30706">
      <w:pPr>
        <w:jc w:val="both"/>
        <w:rPr>
          <w:rFonts w:ascii="Times New Roman" w:hAnsi="Times New Roman" w:cs="Times New Roman"/>
        </w:rPr>
      </w:pPr>
    </w:p>
    <w:p w14:paraId="3E72ADC3" w14:textId="77777777" w:rsidR="00B64792" w:rsidRDefault="00B64792" w:rsidP="00C30706">
      <w:pPr>
        <w:jc w:val="both"/>
        <w:rPr>
          <w:rFonts w:ascii="Times New Roman" w:hAnsi="Times New Roman" w:cs="Times New Roman"/>
        </w:rPr>
      </w:pPr>
    </w:p>
    <w:p w14:paraId="5080E802" w14:textId="77777777" w:rsidR="00B64792" w:rsidRDefault="00B64792" w:rsidP="00C30706">
      <w:pPr>
        <w:jc w:val="both"/>
        <w:rPr>
          <w:rFonts w:ascii="Times New Roman" w:hAnsi="Times New Roman" w:cs="Times New Roman"/>
        </w:rPr>
      </w:pPr>
    </w:p>
    <w:p w14:paraId="7C516A37" w14:textId="77777777" w:rsidR="00B64792" w:rsidRDefault="00B64792" w:rsidP="00C30706">
      <w:pPr>
        <w:jc w:val="both"/>
        <w:rPr>
          <w:rFonts w:ascii="Times New Roman" w:hAnsi="Times New Roman" w:cs="Times New Roman"/>
        </w:rPr>
      </w:pPr>
    </w:p>
    <w:p w14:paraId="5A64C9D9" w14:textId="77777777" w:rsidR="00B64792" w:rsidRDefault="00B64792" w:rsidP="00C30706">
      <w:pPr>
        <w:jc w:val="both"/>
        <w:rPr>
          <w:rFonts w:ascii="Times New Roman" w:hAnsi="Times New Roman" w:cs="Times New Roman"/>
        </w:rPr>
      </w:pPr>
    </w:p>
    <w:p w14:paraId="67A06C10" w14:textId="77777777" w:rsidR="00B64792" w:rsidRDefault="00B64792" w:rsidP="00C30706">
      <w:pPr>
        <w:jc w:val="both"/>
        <w:rPr>
          <w:rFonts w:ascii="Times New Roman" w:hAnsi="Times New Roman" w:cs="Times New Roman"/>
        </w:rPr>
      </w:pPr>
    </w:p>
    <w:p w14:paraId="105E80AD" w14:textId="77777777" w:rsidR="00B64792" w:rsidRDefault="00B64792" w:rsidP="00C30706">
      <w:pPr>
        <w:jc w:val="both"/>
        <w:rPr>
          <w:rFonts w:ascii="Times New Roman" w:hAnsi="Times New Roman" w:cs="Times New Roman"/>
        </w:rPr>
      </w:pPr>
    </w:p>
    <w:p w14:paraId="147B1EAE" w14:textId="77777777" w:rsidR="00B64792" w:rsidRDefault="00B64792" w:rsidP="00C30706">
      <w:pPr>
        <w:jc w:val="both"/>
        <w:rPr>
          <w:rFonts w:ascii="Times New Roman" w:hAnsi="Times New Roman" w:cs="Times New Roman"/>
        </w:rPr>
      </w:pPr>
    </w:p>
    <w:p w14:paraId="5254A4AB" w14:textId="77777777" w:rsidR="00B64792" w:rsidRDefault="00B64792" w:rsidP="00C30706">
      <w:pPr>
        <w:jc w:val="both"/>
        <w:rPr>
          <w:rFonts w:ascii="Times New Roman" w:hAnsi="Times New Roman" w:cs="Times New Roman"/>
        </w:rPr>
      </w:pPr>
    </w:p>
    <w:p w14:paraId="143E1B73" w14:textId="77777777" w:rsidR="00B64792" w:rsidRDefault="00B64792" w:rsidP="00C30706">
      <w:pPr>
        <w:jc w:val="both"/>
        <w:rPr>
          <w:rFonts w:ascii="Times New Roman" w:hAnsi="Times New Roman" w:cs="Times New Roman"/>
        </w:rPr>
      </w:pPr>
    </w:p>
    <w:p w14:paraId="2DAFD0C3" w14:textId="77777777" w:rsidR="00B64792" w:rsidRDefault="00B64792" w:rsidP="00C30706">
      <w:pPr>
        <w:jc w:val="both"/>
        <w:rPr>
          <w:rFonts w:ascii="Times New Roman" w:hAnsi="Times New Roman" w:cs="Times New Roman"/>
        </w:rPr>
      </w:pPr>
    </w:p>
    <w:p w14:paraId="4CE89557" w14:textId="77777777" w:rsidR="00B64792" w:rsidRDefault="00B64792" w:rsidP="00C30706">
      <w:pPr>
        <w:jc w:val="both"/>
        <w:rPr>
          <w:rFonts w:ascii="Times New Roman" w:hAnsi="Times New Roman" w:cs="Times New Roman"/>
        </w:rPr>
      </w:pPr>
    </w:p>
    <w:p w14:paraId="11B615E8" w14:textId="77777777" w:rsidR="00B64792" w:rsidRDefault="00B64792" w:rsidP="00C30706">
      <w:pPr>
        <w:jc w:val="both"/>
        <w:rPr>
          <w:rFonts w:ascii="Times New Roman" w:hAnsi="Times New Roman" w:cs="Times New Roman"/>
        </w:rPr>
      </w:pPr>
    </w:p>
    <w:p w14:paraId="11731CF5" w14:textId="77777777" w:rsidR="00B64792" w:rsidRDefault="00B64792" w:rsidP="00C30706">
      <w:pPr>
        <w:jc w:val="both"/>
        <w:rPr>
          <w:rFonts w:ascii="Times New Roman" w:hAnsi="Times New Roman" w:cs="Times New Roman"/>
        </w:rPr>
      </w:pPr>
    </w:p>
    <w:p w14:paraId="59DAE7B2" w14:textId="3822B1EB" w:rsidR="00C30706" w:rsidRPr="00C30706" w:rsidRDefault="00C30706" w:rsidP="00C30706">
      <w:pPr>
        <w:jc w:val="both"/>
        <w:rPr>
          <w:rFonts w:ascii="Times New Roman" w:hAnsi="Times New Roman" w:cs="Times New Roman"/>
        </w:rPr>
      </w:pPr>
    </w:p>
    <w:p w14:paraId="3E086AC4" w14:textId="77777777" w:rsidR="00A57E7A" w:rsidRPr="009A6EE1" w:rsidRDefault="000C344B" w:rsidP="009A6EE1">
      <w:pPr>
        <w:pStyle w:val="Heading2"/>
      </w:pPr>
      <w:r>
        <w:rPr>
          <w:sz w:val="22"/>
        </w:rPr>
        <w:lastRenderedPageBreak/>
        <w:br/>
      </w:r>
      <w:bookmarkStart w:id="70" w:name="_Toc43914962"/>
      <w:r w:rsidR="009A6EE1">
        <w:t>ROTOR SYSTEM &amp; DATA</w:t>
      </w:r>
      <w:bookmarkEnd w:id="70"/>
    </w:p>
    <w:p w14:paraId="1AF0C280" w14:textId="56DBCB23" w:rsidR="00C063F0" w:rsidRPr="00C063F0" w:rsidRDefault="00C063F0" w:rsidP="009A6EE1">
      <w:pPr>
        <w:spacing w:line="480" w:lineRule="auto"/>
        <w:jc w:val="both"/>
        <w:rPr>
          <w:rFonts w:ascii="Times New Roman" w:eastAsia="Calibri" w:hAnsi="Times New Roman" w:cs="Times New Roman"/>
          <w:lang w:val="en-IN" w:bidi="hi-IN"/>
        </w:rPr>
      </w:pPr>
      <w:r w:rsidRPr="00C063F0">
        <w:rPr>
          <w:rFonts w:ascii="Times New Roman" w:eastAsia="Calibri" w:hAnsi="Times New Roman" w:cs="Mangal"/>
          <w:lang w:val="en-IN" w:bidi="hi-IN"/>
        </w:rPr>
        <w:t>Vibration response data is generally used for condition monitoring of rotor systems. The current study involves a diagnosis of Multi</w:t>
      </w:r>
      <w:r w:rsidR="00945F14">
        <w:rPr>
          <w:rFonts w:ascii="Times New Roman" w:eastAsia="Calibri" w:hAnsi="Times New Roman" w:cs="Mangal"/>
          <w:lang w:val="en-IN" w:bidi="hi-IN"/>
        </w:rPr>
        <w:t>-</w:t>
      </w:r>
      <w:r w:rsidRPr="00C063F0">
        <w:rPr>
          <w:rFonts w:ascii="Times New Roman" w:eastAsia="Calibri" w:hAnsi="Times New Roman" w:cs="Mangal"/>
          <w:lang w:val="en-IN" w:bidi="hi-IN"/>
        </w:rPr>
        <w:t>label or composite faults which were simulated on Machine Fault Simulator (MFS).</w:t>
      </w:r>
      <w:r>
        <w:rPr>
          <w:rFonts w:ascii="Times New Roman" w:eastAsia="Calibri" w:hAnsi="Times New Roman" w:cs="Times New Roman"/>
          <w:lang w:val="en-IN" w:bidi="hi-IN"/>
        </w:rPr>
        <w:t xml:space="preserve">       </w:t>
      </w:r>
    </w:p>
    <w:p w14:paraId="23296512" w14:textId="093082D2" w:rsidR="002A13A6" w:rsidRDefault="00C063F0" w:rsidP="00683266">
      <w:pPr>
        <w:pStyle w:val="Heading3"/>
      </w:pPr>
      <w:bookmarkStart w:id="71" w:name="_Toc43914963"/>
      <w:r>
        <w:t>Machine Fault Simulator</w:t>
      </w:r>
      <w:bookmarkEnd w:id="71"/>
    </w:p>
    <w:p w14:paraId="73EC84D9" w14:textId="72BE1C4C" w:rsidR="00C063F0" w:rsidRPr="003E13CF" w:rsidRDefault="00C063F0" w:rsidP="00C063F0">
      <w:pPr>
        <w:pStyle w:val="BodyText"/>
        <w:ind w:right="28" w:firstLine="0"/>
        <w:rPr>
          <w:rFonts w:ascii="Times New Roman" w:hAnsi="Times New Roman"/>
          <w:b/>
          <w:bCs/>
          <w:sz w:val="28"/>
          <w:szCs w:val="28"/>
        </w:rPr>
      </w:pPr>
      <w:r>
        <w:rPr>
          <w:rFonts w:ascii="Times New Roman" w:hAnsi="Times New Roman"/>
          <w:sz w:val="22"/>
          <w:szCs w:val="22"/>
        </w:rPr>
        <w:t>Data has been acquired by conducting e</w:t>
      </w:r>
      <w:r w:rsidRPr="005C510C">
        <w:rPr>
          <w:rFonts w:ascii="Times New Roman" w:hAnsi="Times New Roman"/>
          <w:sz w:val="22"/>
          <w:szCs w:val="22"/>
        </w:rPr>
        <w:t>xperiments</w:t>
      </w:r>
      <w:r>
        <w:rPr>
          <w:rFonts w:ascii="Times New Roman" w:hAnsi="Times New Roman"/>
          <w:sz w:val="22"/>
          <w:szCs w:val="22"/>
        </w:rPr>
        <w:t xml:space="preserve"> on</w:t>
      </w:r>
      <w:r w:rsidRPr="005C510C">
        <w:rPr>
          <w:rFonts w:ascii="Times New Roman" w:hAnsi="Times New Roman"/>
          <w:sz w:val="22"/>
          <w:szCs w:val="22"/>
        </w:rPr>
        <w:t xml:space="preserve"> </w:t>
      </w:r>
      <w:r>
        <w:rPr>
          <w:rFonts w:ascii="Times New Roman" w:hAnsi="Times New Roman"/>
          <w:sz w:val="22"/>
          <w:szCs w:val="22"/>
        </w:rPr>
        <w:t xml:space="preserve">a </w:t>
      </w:r>
      <w:r w:rsidRPr="005C510C">
        <w:rPr>
          <w:rFonts w:ascii="Times New Roman" w:hAnsi="Times New Roman"/>
          <w:sz w:val="22"/>
          <w:szCs w:val="22"/>
        </w:rPr>
        <w:t>Machine Fault Simulator</w:t>
      </w:r>
      <w:r w:rsidR="00C06151">
        <w:rPr>
          <w:rFonts w:ascii="Times New Roman" w:hAnsi="Times New Roman"/>
          <w:sz w:val="22"/>
          <w:szCs w:val="22"/>
        </w:rPr>
        <w:t xml:space="preserve">. </w:t>
      </w:r>
      <w:r w:rsidRPr="002D7BD6">
        <w:rPr>
          <w:rFonts w:ascii="Times New Roman" w:hAnsi="Times New Roman"/>
          <w:sz w:val="22"/>
          <w:szCs w:val="22"/>
        </w:rPr>
        <w:t xml:space="preserve"> </w:t>
      </w:r>
      <w:r w:rsidRPr="005C510C">
        <w:rPr>
          <w:rFonts w:ascii="Times New Roman" w:hAnsi="Times New Roman"/>
          <w:sz w:val="22"/>
          <w:szCs w:val="22"/>
        </w:rPr>
        <w:t>J</w:t>
      </w:r>
      <w:r w:rsidR="000049B8">
        <w:rPr>
          <w:rFonts w:ascii="Times New Roman" w:hAnsi="Times New Roman"/>
          <w:sz w:val="22"/>
          <w:szCs w:val="22"/>
        </w:rPr>
        <w:t xml:space="preserve">. </w:t>
      </w:r>
      <w:r>
        <w:rPr>
          <w:rFonts w:ascii="Times New Roman" w:hAnsi="Times New Roman"/>
          <w:sz w:val="22"/>
          <w:szCs w:val="22"/>
        </w:rPr>
        <w:t>Singh</w:t>
      </w:r>
      <w:r w:rsidR="000049B8">
        <w:rPr>
          <w:rFonts w:ascii="Times New Roman" w:hAnsi="Times New Roman"/>
          <w:sz w:val="22"/>
          <w:szCs w:val="22"/>
        </w:rPr>
        <w:t xml:space="preserve"> </w:t>
      </w:r>
      <w:r w:rsidR="000049B8">
        <w:rPr>
          <w:rFonts w:ascii="Times New Roman" w:hAnsi="Times New Roman"/>
          <w:sz w:val="22"/>
          <w:szCs w:val="22"/>
        </w:rPr>
        <w:fldChar w:fldCharType="begin" w:fldLock="1"/>
      </w:r>
      <w:r w:rsidR="008D65E2">
        <w:rPr>
          <w:rFonts w:ascii="Times New Roman" w:hAnsi="Times New Roman"/>
          <w:sz w:val="22"/>
          <w:szCs w:val="22"/>
        </w:rPr>
        <w:instrText>ADDIN CSL_CITATION {"citationItems":[{"id":"ITEM-1","itemData":{"author":[{"dropping-particle":"","family":"J .Singh","given":"","non-dropping-particle":"","parse-names":false,"suffix":""}],"id":"ITEM-1","issued":{"date-parts":[["2006"]]},"publisher":"IIT Kanpur","title":"Condition Monitoring of Geared Rotor Systems using Neaural Networks","type":"thesis"},"uris":["http://www.mendeley.com/documents/?uuid=36006f55-8273-4558-8af1-fdaf3fdffb77"]}],"mendeley":{"formattedCitation":"[3]","plainTextFormattedCitation":"[3]","previouslyFormattedCitation":"[3]"},"properties":{"noteIndex":0},"schema":"https://github.com/citation-style-language/schema/raw/master/csl-citation.json"}</w:instrText>
      </w:r>
      <w:r w:rsidR="000049B8">
        <w:rPr>
          <w:rFonts w:ascii="Times New Roman" w:hAnsi="Times New Roman"/>
          <w:sz w:val="22"/>
          <w:szCs w:val="22"/>
        </w:rPr>
        <w:fldChar w:fldCharType="separate"/>
      </w:r>
      <w:r w:rsidR="008D65E2" w:rsidRPr="008D65E2">
        <w:rPr>
          <w:rFonts w:ascii="Times New Roman" w:hAnsi="Times New Roman"/>
          <w:noProof/>
          <w:sz w:val="22"/>
          <w:szCs w:val="22"/>
        </w:rPr>
        <w:t>[3]</w:t>
      </w:r>
      <w:r w:rsidR="000049B8">
        <w:rPr>
          <w:rFonts w:ascii="Times New Roman" w:hAnsi="Times New Roman"/>
          <w:sz w:val="22"/>
          <w:szCs w:val="22"/>
        </w:rPr>
        <w:fldChar w:fldCharType="end"/>
      </w:r>
      <w:r w:rsidR="007D16B3">
        <w:rPr>
          <w:rFonts w:ascii="Times New Roman" w:hAnsi="Times New Roman"/>
          <w:sz w:val="22"/>
          <w:szCs w:val="22"/>
        </w:rPr>
        <w:t xml:space="preserve"> </w:t>
      </w:r>
      <w:r w:rsidRPr="00CF016D">
        <w:rPr>
          <w:rFonts w:ascii="Times New Roman" w:hAnsi="Times New Roman"/>
          <w:sz w:val="22"/>
          <w:szCs w:val="22"/>
        </w:rPr>
        <w:t>carried out se</w:t>
      </w:r>
      <w:r>
        <w:rPr>
          <w:rFonts w:ascii="Times New Roman" w:hAnsi="Times New Roman"/>
          <w:sz w:val="22"/>
          <w:szCs w:val="22"/>
        </w:rPr>
        <w:t>t-up, instrumentation and data collection</w:t>
      </w:r>
      <w:r w:rsidRPr="00CF016D">
        <w:rPr>
          <w:rFonts w:ascii="Times New Roman" w:hAnsi="Times New Roman"/>
          <w:sz w:val="22"/>
          <w:szCs w:val="22"/>
        </w:rPr>
        <w:t xml:space="preserve"> </w:t>
      </w:r>
      <w:r>
        <w:rPr>
          <w:rFonts w:ascii="Times New Roman" w:hAnsi="Times New Roman"/>
          <w:sz w:val="22"/>
          <w:szCs w:val="22"/>
        </w:rPr>
        <w:t>which is briefly discussed</w:t>
      </w:r>
      <w:r w:rsidRPr="00CF016D">
        <w:rPr>
          <w:rFonts w:ascii="Times New Roman" w:hAnsi="Times New Roman"/>
          <w:sz w:val="22"/>
          <w:szCs w:val="22"/>
        </w:rPr>
        <w:t xml:space="preserve"> below, for reference.</w:t>
      </w:r>
    </w:p>
    <w:p w14:paraId="73F43CF0" w14:textId="0751D2D5" w:rsidR="00C063F0" w:rsidRPr="000F0B5D" w:rsidRDefault="00C06151" w:rsidP="000F0B5D">
      <w:pPr>
        <w:pStyle w:val="BodyText"/>
        <w:ind w:right="28" w:firstLine="0"/>
        <w:rPr>
          <w:rFonts w:ascii="Times New Roman" w:hAnsi="Times New Roman"/>
          <w:sz w:val="22"/>
          <w:szCs w:val="22"/>
        </w:rPr>
      </w:pPr>
      <w:r>
        <w:rPr>
          <w:rFonts w:ascii="Times New Roman" w:hAnsi="Times New Roman"/>
          <w:sz w:val="22"/>
          <w:szCs w:val="22"/>
        </w:rPr>
        <w:t>Accelerometers and p</w:t>
      </w:r>
      <w:r w:rsidR="00C063F0" w:rsidRPr="005C510C">
        <w:rPr>
          <w:rFonts w:ascii="Times New Roman" w:hAnsi="Times New Roman"/>
          <w:sz w:val="22"/>
          <w:szCs w:val="22"/>
        </w:rPr>
        <w:t xml:space="preserve">roximity </w:t>
      </w:r>
      <w:r w:rsidR="00C063F0">
        <w:rPr>
          <w:rFonts w:ascii="Times New Roman" w:hAnsi="Times New Roman"/>
          <w:sz w:val="22"/>
          <w:szCs w:val="22"/>
        </w:rPr>
        <w:t>sensors</w:t>
      </w:r>
      <w:r w:rsidR="00C063F0" w:rsidRPr="005C510C">
        <w:rPr>
          <w:rFonts w:ascii="Times New Roman" w:hAnsi="Times New Roman"/>
          <w:sz w:val="22"/>
          <w:szCs w:val="22"/>
        </w:rPr>
        <w:t xml:space="preserve"> were used for </w:t>
      </w:r>
      <w:r w:rsidR="00C063F0">
        <w:rPr>
          <w:rFonts w:ascii="Times New Roman" w:hAnsi="Times New Roman"/>
          <w:sz w:val="22"/>
          <w:szCs w:val="22"/>
        </w:rPr>
        <w:t>acquiring</w:t>
      </w:r>
      <w:r w:rsidR="00C063F0" w:rsidRPr="005C510C">
        <w:rPr>
          <w:rFonts w:ascii="Times New Roman" w:hAnsi="Times New Roman"/>
          <w:sz w:val="22"/>
          <w:szCs w:val="22"/>
        </w:rPr>
        <w:t xml:space="preserve"> vibration signal</w:t>
      </w:r>
      <w:r w:rsidR="00C063F0">
        <w:rPr>
          <w:rFonts w:ascii="Times New Roman" w:hAnsi="Times New Roman"/>
          <w:sz w:val="22"/>
          <w:szCs w:val="22"/>
        </w:rPr>
        <w:t>s</w:t>
      </w:r>
      <w:r w:rsidR="00C063F0" w:rsidRPr="005C510C">
        <w:rPr>
          <w:rFonts w:ascii="Times New Roman" w:hAnsi="Times New Roman"/>
          <w:sz w:val="22"/>
          <w:szCs w:val="22"/>
        </w:rPr>
        <w:t xml:space="preserve"> from different subsystems of the </w:t>
      </w:r>
      <w:r w:rsidR="00C063F0">
        <w:rPr>
          <w:rFonts w:ascii="Times New Roman" w:hAnsi="Times New Roman"/>
          <w:sz w:val="22"/>
          <w:szCs w:val="22"/>
        </w:rPr>
        <w:t>rotor test rig</w:t>
      </w:r>
      <w:r w:rsidR="00C063F0" w:rsidRPr="005C510C">
        <w:rPr>
          <w:rFonts w:ascii="Times New Roman" w:hAnsi="Times New Roman"/>
          <w:sz w:val="22"/>
          <w:szCs w:val="22"/>
        </w:rPr>
        <w:t>.</w:t>
      </w:r>
      <w:r w:rsidR="00C063F0">
        <w:rPr>
          <w:rFonts w:ascii="Times New Roman" w:hAnsi="Times New Roman"/>
          <w:sz w:val="22"/>
          <w:szCs w:val="22"/>
        </w:rPr>
        <w:t xml:space="preserve"> Accelerometers and charge amplifier used were of </w:t>
      </w:r>
      <w:proofErr w:type="spellStart"/>
      <w:r w:rsidR="00C063F0">
        <w:rPr>
          <w:rFonts w:ascii="Times New Roman" w:hAnsi="Times New Roman"/>
          <w:sz w:val="22"/>
          <w:szCs w:val="22"/>
        </w:rPr>
        <w:t>Bruel</w:t>
      </w:r>
      <w:proofErr w:type="spellEnd"/>
      <w:r w:rsidR="00C063F0">
        <w:rPr>
          <w:rFonts w:ascii="Times New Roman" w:hAnsi="Times New Roman"/>
          <w:sz w:val="22"/>
          <w:szCs w:val="22"/>
        </w:rPr>
        <w:t xml:space="preserve"> and </w:t>
      </w:r>
      <w:proofErr w:type="spellStart"/>
      <w:r w:rsidR="00C063F0">
        <w:rPr>
          <w:rFonts w:ascii="Times New Roman" w:hAnsi="Times New Roman"/>
          <w:sz w:val="22"/>
          <w:szCs w:val="22"/>
        </w:rPr>
        <w:t>Kjaer</w:t>
      </w:r>
      <w:proofErr w:type="spellEnd"/>
      <w:r w:rsidR="00C063F0">
        <w:rPr>
          <w:rFonts w:ascii="Times New Roman" w:hAnsi="Times New Roman"/>
          <w:sz w:val="22"/>
          <w:szCs w:val="22"/>
        </w:rPr>
        <w:t xml:space="preserve"> make, model 4374. Proximity sensors used were of Bentley Nevada make, Model 3300 Ram. The Machine Fault Simulator consists of</w:t>
      </w:r>
      <w:r w:rsidR="00C063F0" w:rsidRPr="00426703">
        <w:rPr>
          <w:rFonts w:ascii="Times New Roman" w:hAnsi="Times New Roman"/>
          <w:sz w:val="22"/>
          <w:szCs w:val="22"/>
        </w:rPr>
        <w:t xml:space="preserve"> </w:t>
      </w:r>
      <w:r w:rsidR="00C063F0" w:rsidRPr="005C510C">
        <w:rPr>
          <w:rFonts w:ascii="Times New Roman" w:hAnsi="Times New Roman"/>
          <w:sz w:val="22"/>
          <w:szCs w:val="22"/>
        </w:rPr>
        <w:t>a DC motor</w:t>
      </w:r>
      <w:r w:rsidR="00C063F0">
        <w:rPr>
          <w:rFonts w:ascii="Times New Roman" w:hAnsi="Times New Roman"/>
          <w:sz w:val="22"/>
          <w:szCs w:val="22"/>
        </w:rPr>
        <w:t xml:space="preserve"> which drives a shaft supported by roller bearings</w:t>
      </w:r>
      <w:r w:rsidR="00C063F0" w:rsidRPr="005C510C">
        <w:rPr>
          <w:rFonts w:ascii="Times New Roman" w:hAnsi="Times New Roman"/>
          <w:sz w:val="22"/>
          <w:szCs w:val="22"/>
        </w:rPr>
        <w:t xml:space="preserve">. </w:t>
      </w:r>
      <w:r w:rsidR="00C063F0">
        <w:rPr>
          <w:rFonts w:ascii="Times New Roman" w:hAnsi="Times New Roman"/>
          <w:sz w:val="22"/>
          <w:szCs w:val="22"/>
        </w:rPr>
        <w:t>On the shaft, two rotors can be mounted at desired locations</w:t>
      </w:r>
      <w:r w:rsidR="00C063F0" w:rsidRPr="005C510C">
        <w:rPr>
          <w:rFonts w:ascii="Times New Roman" w:hAnsi="Times New Roman"/>
          <w:sz w:val="22"/>
          <w:szCs w:val="22"/>
        </w:rPr>
        <w:t xml:space="preserve">. </w:t>
      </w:r>
      <w:r w:rsidR="00C063F0">
        <w:rPr>
          <w:rFonts w:ascii="Times New Roman" w:hAnsi="Times New Roman"/>
          <w:sz w:val="22"/>
          <w:szCs w:val="22"/>
        </w:rPr>
        <w:t>Rotor shaft and motor are connected by flexible coupling to compensate misalignment and absorb undesirable shocks.</w:t>
      </w:r>
      <w:r w:rsidR="00C063F0" w:rsidRPr="00426703">
        <w:rPr>
          <w:rFonts w:ascii="Times New Roman" w:hAnsi="Times New Roman"/>
          <w:sz w:val="22"/>
          <w:szCs w:val="22"/>
        </w:rPr>
        <w:t xml:space="preserve"> </w:t>
      </w:r>
      <w:r w:rsidR="00C063F0" w:rsidRPr="005C510C">
        <w:rPr>
          <w:rFonts w:ascii="Times New Roman" w:hAnsi="Times New Roman"/>
          <w:sz w:val="22"/>
          <w:szCs w:val="22"/>
        </w:rPr>
        <w:t>Operating speed</w:t>
      </w:r>
      <w:r w:rsidR="00C063F0">
        <w:rPr>
          <w:rFonts w:ascii="Times New Roman" w:hAnsi="Times New Roman"/>
          <w:sz w:val="22"/>
          <w:szCs w:val="22"/>
        </w:rPr>
        <w:t>, as well as the acceleration of the motor,</w:t>
      </w:r>
      <w:r w:rsidR="00C063F0" w:rsidRPr="005C510C">
        <w:rPr>
          <w:rFonts w:ascii="Times New Roman" w:hAnsi="Times New Roman"/>
          <w:sz w:val="22"/>
          <w:szCs w:val="22"/>
        </w:rPr>
        <w:t xml:space="preserve"> </w:t>
      </w:r>
      <w:r w:rsidR="00C063F0">
        <w:rPr>
          <w:rFonts w:ascii="Times New Roman" w:hAnsi="Times New Roman"/>
          <w:sz w:val="22"/>
          <w:szCs w:val="22"/>
        </w:rPr>
        <w:t>can be controlled</w:t>
      </w:r>
      <w:r w:rsidR="00C063F0" w:rsidRPr="005C510C">
        <w:rPr>
          <w:rFonts w:ascii="Times New Roman" w:hAnsi="Times New Roman"/>
          <w:sz w:val="22"/>
          <w:szCs w:val="22"/>
        </w:rPr>
        <w:t>.  The</w:t>
      </w:r>
      <w:r w:rsidR="00C063F0">
        <w:rPr>
          <w:rFonts w:ascii="Times New Roman" w:hAnsi="Times New Roman"/>
          <w:sz w:val="22"/>
          <w:szCs w:val="22"/>
        </w:rPr>
        <w:t xml:space="preserve"> DC motor</w:t>
      </w:r>
      <w:r w:rsidR="00C063F0" w:rsidRPr="005C510C">
        <w:rPr>
          <w:rFonts w:ascii="Times New Roman" w:hAnsi="Times New Roman"/>
          <w:sz w:val="22"/>
          <w:szCs w:val="22"/>
        </w:rPr>
        <w:t xml:space="preserve"> </w:t>
      </w:r>
      <w:r w:rsidR="00C063F0">
        <w:rPr>
          <w:rFonts w:ascii="Times New Roman" w:hAnsi="Times New Roman"/>
          <w:sz w:val="22"/>
          <w:szCs w:val="22"/>
        </w:rPr>
        <w:t>can b</w:t>
      </w:r>
      <w:r w:rsidR="00C063F0" w:rsidRPr="005C510C">
        <w:rPr>
          <w:rFonts w:ascii="Times New Roman" w:hAnsi="Times New Roman"/>
          <w:sz w:val="22"/>
          <w:szCs w:val="22"/>
        </w:rPr>
        <w:t>e</w:t>
      </w:r>
      <w:r w:rsidR="00C063F0">
        <w:rPr>
          <w:rFonts w:ascii="Times New Roman" w:hAnsi="Times New Roman"/>
          <w:sz w:val="22"/>
          <w:szCs w:val="22"/>
        </w:rPr>
        <w:t xml:space="preserve"> operated</w:t>
      </w:r>
      <w:r w:rsidR="00C063F0" w:rsidRPr="005C510C">
        <w:rPr>
          <w:rFonts w:ascii="Times New Roman" w:hAnsi="Times New Roman"/>
          <w:sz w:val="22"/>
          <w:szCs w:val="22"/>
        </w:rPr>
        <w:t xml:space="preserve"> </w:t>
      </w:r>
      <w:r w:rsidR="00C063F0">
        <w:rPr>
          <w:rFonts w:ascii="Times New Roman" w:hAnsi="Times New Roman"/>
          <w:sz w:val="22"/>
          <w:szCs w:val="22"/>
        </w:rPr>
        <w:t xml:space="preserve">up to a </w:t>
      </w:r>
      <w:r w:rsidR="00C063F0" w:rsidRPr="005C510C">
        <w:rPr>
          <w:rFonts w:ascii="Times New Roman" w:hAnsi="Times New Roman"/>
          <w:sz w:val="22"/>
          <w:szCs w:val="22"/>
        </w:rPr>
        <w:t xml:space="preserve">speed </w:t>
      </w:r>
      <w:r w:rsidR="00C063F0">
        <w:rPr>
          <w:rFonts w:ascii="Times New Roman" w:hAnsi="Times New Roman"/>
          <w:sz w:val="22"/>
          <w:szCs w:val="22"/>
        </w:rPr>
        <w:t>of 6000 RPM</w:t>
      </w:r>
      <w:r w:rsidR="00C063F0" w:rsidRPr="005C510C">
        <w:rPr>
          <w:rFonts w:ascii="Times New Roman" w:hAnsi="Times New Roman"/>
          <w:sz w:val="22"/>
          <w:szCs w:val="22"/>
        </w:rPr>
        <w:t xml:space="preserve"> </w:t>
      </w:r>
      <w:r w:rsidR="00C063F0">
        <w:rPr>
          <w:rFonts w:ascii="Times New Roman" w:hAnsi="Times New Roman"/>
          <w:sz w:val="22"/>
          <w:szCs w:val="22"/>
        </w:rPr>
        <w:t xml:space="preserve">or </w:t>
      </w:r>
      <w:r w:rsidR="00C063F0" w:rsidRPr="005C510C">
        <w:rPr>
          <w:rFonts w:ascii="Times New Roman" w:hAnsi="Times New Roman"/>
          <w:sz w:val="22"/>
          <w:szCs w:val="22"/>
        </w:rPr>
        <w:t>100 Hz.</w:t>
      </w:r>
    </w:p>
    <w:p w14:paraId="42D45858" w14:textId="49B7065C" w:rsidR="00A57E7A" w:rsidRPr="00A57E7A" w:rsidRDefault="00A57E7A" w:rsidP="00683266">
      <w:pPr>
        <w:pStyle w:val="Heading3"/>
      </w:pPr>
      <w:bookmarkStart w:id="72" w:name="_Toc43914964"/>
      <w:r w:rsidRPr="00A57E7A">
        <w:t>R</w:t>
      </w:r>
      <w:r w:rsidR="00C063F0">
        <w:t>otor System &amp; Data Acquisition</w:t>
      </w:r>
      <w:bookmarkEnd w:id="72"/>
    </w:p>
    <w:p w14:paraId="4F682F2E" w14:textId="77777777" w:rsidR="00C063F0" w:rsidRPr="00C063F0" w:rsidRDefault="00C063F0" w:rsidP="00C063F0">
      <w:pPr>
        <w:spacing w:after="200" w:line="480" w:lineRule="auto"/>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A typical rotor system can be divided into three categories of subsystems as follows.</w:t>
      </w:r>
    </w:p>
    <w:p w14:paraId="6AE6D1FF" w14:textId="77777777" w:rsidR="00C063F0" w:rsidRPr="00C063F0" w:rsidRDefault="00C063F0" w:rsidP="00C063F0">
      <w:pPr>
        <w:numPr>
          <w:ilvl w:val="0"/>
          <w:numId w:val="32"/>
        </w:numPr>
        <w:spacing w:after="0" w:line="480" w:lineRule="auto"/>
        <w:contextualSpacing/>
        <w:jc w:val="both"/>
        <w:rPr>
          <w:rFonts w:ascii="Times New Roman" w:eastAsia="Times New Roman" w:hAnsi="Times New Roman" w:cs="Times New Roman"/>
          <w:b/>
          <w:bCs/>
          <w:lang w:val="en-IN" w:bidi="hi-IN"/>
        </w:rPr>
      </w:pPr>
      <w:r w:rsidRPr="00C063F0">
        <w:rPr>
          <w:rFonts w:ascii="Times New Roman" w:eastAsia="Times New Roman" w:hAnsi="Times New Roman" w:cs="Times New Roman"/>
          <w:b/>
          <w:bCs/>
          <w:lang w:val="en-IN" w:bidi="hi-IN"/>
        </w:rPr>
        <w:t>Stationary</w:t>
      </w:r>
    </w:p>
    <w:p w14:paraId="34131F1F" w14:textId="77777777" w:rsidR="00C063F0" w:rsidRPr="00C063F0" w:rsidRDefault="00C063F0" w:rsidP="00C063F0">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It includes subsystems like casing and foundations,</w:t>
      </w:r>
    </w:p>
    <w:p w14:paraId="5C9DA8EC" w14:textId="77777777" w:rsidR="00C063F0" w:rsidRPr="00C063F0" w:rsidRDefault="00C063F0" w:rsidP="00C063F0">
      <w:pPr>
        <w:numPr>
          <w:ilvl w:val="0"/>
          <w:numId w:val="32"/>
        </w:numPr>
        <w:spacing w:after="0" w:line="480" w:lineRule="auto"/>
        <w:contextualSpacing/>
        <w:jc w:val="both"/>
        <w:rPr>
          <w:rFonts w:ascii="Times New Roman" w:eastAsia="Times New Roman" w:hAnsi="Times New Roman" w:cs="Times New Roman"/>
          <w:b/>
          <w:bCs/>
          <w:lang w:val="en-IN" w:bidi="hi-IN"/>
        </w:rPr>
      </w:pPr>
      <w:r w:rsidRPr="00C063F0">
        <w:rPr>
          <w:rFonts w:ascii="Times New Roman" w:eastAsia="Times New Roman" w:hAnsi="Times New Roman" w:cs="Times New Roman"/>
          <w:b/>
          <w:bCs/>
          <w:lang w:val="en-IN" w:bidi="hi-IN"/>
        </w:rPr>
        <w:t>Circulatory</w:t>
      </w:r>
    </w:p>
    <w:p w14:paraId="27665C93" w14:textId="77777777" w:rsidR="00C063F0" w:rsidRPr="00C063F0" w:rsidRDefault="00C063F0" w:rsidP="00C063F0">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It includes the lubrication system.</w:t>
      </w:r>
    </w:p>
    <w:p w14:paraId="1CFA2A07" w14:textId="77777777" w:rsidR="00C063F0" w:rsidRPr="00C063F0" w:rsidRDefault="00C063F0" w:rsidP="00C063F0">
      <w:pPr>
        <w:numPr>
          <w:ilvl w:val="0"/>
          <w:numId w:val="32"/>
        </w:numPr>
        <w:spacing w:after="0" w:line="480" w:lineRule="auto"/>
        <w:contextualSpacing/>
        <w:jc w:val="both"/>
        <w:rPr>
          <w:rFonts w:ascii="Times New Roman" w:eastAsia="Times New Roman" w:hAnsi="Times New Roman" w:cs="Times New Roman"/>
          <w:b/>
          <w:bCs/>
          <w:lang w:val="en-IN" w:bidi="hi-IN"/>
        </w:rPr>
      </w:pPr>
      <w:r w:rsidRPr="00C063F0">
        <w:rPr>
          <w:rFonts w:ascii="Times New Roman" w:eastAsia="Times New Roman" w:hAnsi="Times New Roman" w:cs="Times New Roman"/>
          <w:b/>
          <w:bCs/>
          <w:lang w:val="en-IN" w:bidi="hi-IN"/>
        </w:rPr>
        <w:lastRenderedPageBreak/>
        <w:t xml:space="preserve">Rotational </w:t>
      </w:r>
    </w:p>
    <w:p w14:paraId="442B11FA" w14:textId="60AF638E" w:rsidR="00C063F0" w:rsidRPr="00C063F0" w:rsidRDefault="00C06151" w:rsidP="00C063F0">
      <w:pPr>
        <w:spacing w:after="0" w:line="480" w:lineRule="auto"/>
        <w:ind w:left="720"/>
        <w:contextualSpacing/>
        <w:jc w:val="both"/>
        <w:rPr>
          <w:rFonts w:ascii="Times New Roman" w:eastAsia="Times New Roman" w:hAnsi="Times New Roman" w:cs="Times New Roman"/>
          <w:lang w:val="en-IN" w:bidi="hi-IN"/>
        </w:rPr>
      </w:pPr>
      <w:r>
        <w:rPr>
          <w:rFonts w:ascii="Times New Roman" w:eastAsia="Times New Roman" w:hAnsi="Times New Roman" w:cs="Times New Roman"/>
          <w:lang w:val="en-IN" w:bidi="hi-IN"/>
        </w:rPr>
        <w:t>It includes subsystems like bearing housing, gearbox, shaft rotor subassembly, motor, c</w:t>
      </w:r>
      <w:r w:rsidR="00C063F0" w:rsidRPr="00C063F0">
        <w:rPr>
          <w:rFonts w:ascii="Times New Roman" w:eastAsia="Times New Roman" w:hAnsi="Times New Roman" w:cs="Times New Roman"/>
          <w:lang w:val="en-IN" w:bidi="hi-IN"/>
        </w:rPr>
        <w:t>ouplings.</w:t>
      </w:r>
    </w:p>
    <w:p w14:paraId="435D8FF1" w14:textId="4262536D" w:rsidR="00C063F0" w:rsidRPr="00C063F0" w:rsidRDefault="00C063F0" w:rsidP="00C063F0">
      <w:pPr>
        <w:spacing w:after="200" w:line="480" w:lineRule="auto"/>
        <w:jc w:val="both"/>
        <w:rPr>
          <w:rFonts w:ascii="Times New Roman" w:eastAsia="Times New Roman" w:hAnsi="Times New Roman" w:cs="Times New Roman"/>
          <w:szCs w:val="20"/>
          <w:lang w:val="en-IN" w:bidi="hi-IN"/>
        </w:rPr>
      </w:pPr>
      <w:r w:rsidRPr="00C063F0">
        <w:rPr>
          <w:rFonts w:ascii="Times New Roman" w:eastAsia="Times New Roman" w:hAnsi="Times New Roman" w:cs="Times New Roman"/>
          <w:szCs w:val="20"/>
          <w:lang w:val="en-IN" w:bidi="hi-IN"/>
        </w:rPr>
        <w:t>Placement of sensors is a crucial stage in data acquisition. Generally, most of the faults occur in the rotational category. Theref</w:t>
      </w:r>
      <w:r w:rsidR="00C06151">
        <w:rPr>
          <w:rFonts w:ascii="Times New Roman" w:eastAsia="Times New Roman" w:hAnsi="Times New Roman" w:cs="Times New Roman"/>
          <w:szCs w:val="20"/>
          <w:lang w:val="en-IN" w:bidi="hi-IN"/>
        </w:rPr>
        <w:t>ore sensors were placed at (i) gearbox (ii) bearing housing and (iii) shaft r</w:t>
      </w:r>
      <w:r w:rsidRPr="00C063F0">
        <w:rPr>
          <w:rFonts w:ascii="Times New Roman" w:eastAsia="Times New Roman" w:hAnsi="Times New Roman" w:cs="Times New Roman"/>
          <w:szCs w:val="20"/>
          <w:lang w:val="en-IN" w:bidi="hi-IN"/>
        </w:rPr>
        <w:t xml:space="preserve">otor assembly. At each of these three locations, two sensors were mounted, mutually perpendicular to each </w:t>
      </w:r>
      <w:r w:rsidR="00C06151">
        <w:rPr>
          <w:rFonts w:ascii="Times New Roman" w:eastAsia="Times New Roman" w:hAnsi="Times New Roman" w:cs="Times New Roman"/>
          <w:szCs w:val="20"/>
          <w:lang w:val="en-IN" w:bidi="hi-IN"/>
        </w:rPr>
        <w:t>other (vertical &amp; h</w:t>
      </w:r>
      <w:r w:rsidRPr="00C063F0">
        <w:rPr>
          <w:rFonts w:ascii="Times New Roman" w:eastAsia="Times New Roman" w:hAnsi="Times New Roman" w:cs="Times New Roman"/>
          <w:szCs w:val="20"/>
          <w:lang w:val="en-IN" w:bidi="hi-IN"/>
        </w:rPr>
        <w:t>orizontal). Pr</w:t>
      </w:r>
      <w:r w:rsidR="00A278AE">
        <w:rPr>
          <w:rFonts w:ascii="Times New Roman" w:eastAsia="Times New Roman" w:hAnsi="Times New Roman" w:cs="Times New Roman"/>
          <w:szCs w:val="20"/>
          <w:lang w:val="en-IN" w:bidi="hi-IN"/>
        </w:rPr>
        <w:t>oximity sensors were used near s</w:t>
      </w:r>
      <w:r w:rsidRPr="00C063F0">
        <w:rPr>
          <w:rFonts w:ascii="Times New Roman" w:eastAsia="Times New Roman" w:hAnsi="Times New Roman" w:cs="Times New Roman"/>
          <w:szCs w:val="20"/>
          <w:lang w:val="en-IN" w:bidi="hi-IN"/>
        </w:rPr>
        <w:t xml:space="preserve">haft </w:t>
      </w:r>
      <w:r w:rsidR="00A278AE">
        <w:rPr>
          <w:rFonts w:ascii="Times New Roman" w:eastAsia="Times New Roman" w:hAnsi="Times New Roman" w:cs="Times New Roman"/>
          <w:szCs w:val="20"/>
          <w:lang w:val="en-IN" w:bidi="hi-IN"/>
        </w:rPr>
        <w:t>r</w:t>
      </w:r>
      <w:r w:rsidRPr="00C063F0">
        <w:rPr>
          <w:rFonts w:ascii="Times New Roman" w:eastAsia="Times New Roman" w:hAnsi="Times New Roman" w:cs="Times New Roman"/>
          <w:szCs w:val="20"/>
          <w:lang w:val="en-IN" w:bidi="hi-IN"/>
        </w:rPr>
        <w:t xml:space="preserve">otor assembly and accelerometers at </w:t>
      </w:r>
      <w:r w:rsidR="00A278AE">
        <w:rPr>
          <w:rFonts w:ascii="Times New Roman" w:eastAsia="Times New Roman" w:hAnsi="Times New Roman" w:cs="Times New Roman"/>
          <w:szCs w:val="20"/>
          <w:lang w:val="en-IN" w:bidi="hi-IN"/>
        </w:rPr>
        <w:t>g</w:t>
      </w:r>
      <w:r w:rsidRPr="00C063F0">
        <w:rPr>
          <w:rFonts w:ascii="Times New Roman" w:eastAsia="Times New Roman" w:hAnsi="Times New Roman" w:cs="Times New Roman"/>
          <w:szCs w:val="20"/>
          <w:lang w:val="en-IN" w:bidi="hi-IN"/>
        </w:rPr>
        <w:t xml:space="preserve">earbox and bearing housing. Data </w:t>
      </w:r>
      <w:r w:rsidR="00A278AE">
        <w:rPr>
          <w:rFonts w:ascii="Times New Roman" w:eastAsia="Times New Roman" w:hAnsi="Times New Roman" w:cs="Times New Roman"/>
          <w:szCs w:val="20"/>
          <w:lang w:val="en-IN" w:bidi="hi-IN"/>
        </w:rPr>
        <w:t>a</w:t>
      </w:r>
      <w:r w:rsidRPr="00C063F0">
        <w:rPr>
          <w:rFonts w:ascii="Times New Roman" w:eastAsia="Times New Roman" w:hAnsi="Times New Roman" w:cs="Times New Roman"/>
          <w:szCs w:val="20"/>
          <w:lang w:val="en-IN" w:bidi="hi-IN"/>
        </w:rPr>
        <w:t xml:space="preserve">cquisition </w:t>
      </w:r>
      <w:r w:rsidR="00A278AE">
        <w:rPr>
          <w:rFonts w:ascii="Times New Roman" w:eastAsia="Times New Roman" w:hAnsi="Times New Roman" w:cs="Times New Roman"/>
          <w:szCs w:val="20"/>
          <w:lang w:val="en-IN" w:bidi="hi-IN"/>
        </w:rPr>
        <w:t>c</w:t>
      </w:r>
      <w:r w:rsidRPr="00C063F0">
        <w:rPr>
          <w:rFonts w:ascii="Times New Roman" w:eastAsia="Times New Roman" w:hAnsi="Times New Roman" w:cs="Times New Roman"/>
          <w:szCs w:val="20"/>
          <w:lang w:val="en-IN" w:bidi="hi-IN"/>
        </w:rPr>
        <w:t xml:space="preserve">ard and LabVIEW software were used to collect data using six sensors.  Vibration data was collected at 2560 samples/sec. Following parameters were set at the time of data collection.             </w:t>
      </w:r>
    </w:p>
    <w:p w14:paraId="7767EE82" w14:textId="73AB96BC" w:rsidR="00C063F0" w:rsidRPr="00C063F0" w:rsidRDefault="00C063F0" w:rsidP="00C063F0">
      <w:pPr>
        <w:numPr>
          <w:ilvl w:val="0"/>
          <w:numId w:val="33"/>
        </w:numPr>
        <w:spacing w:after="0" w:line="480" w:lineRule="auto"/>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 xml:space="preserve">Operating speed </w:t>
      </w:r>
      <w:r w:rsidR="00C42036">
        <w:rPr>
          <w:rFonts w:ascii="Times New Roman" w:eastAsia="Times New Roman" w:hAnsi="Times New Roman" w:cs="Times New Roman"/>
          <w:lang w:val="en-IN" w:bidi="hi-IN"/>
        </w:rPr>
        <w:t xml:space="preserve"> </w:t>
      </w:r>
      <w:r w:rsidRPr="00C063F0">
        <w:rPr>
          <w:rFonts w:ascii="Times New Roman" w:eastAsia="Times New Roman" w:hAnsi="Times New Roman" w:cs="Times New Roman"/>
          <w:lang w:val="en-IN" w:bidi="hi-IN"/>
        </w:rPr>
        <w:t xml:space="preserve">= 40 Hz or 2400 RPM; </w:t>
      </w:r>
    </w:p>
    <w:p w14:paraId="6935E8E3" w14:textId="595D845C" w:rsidR="00C063F0" w:rsidRPr="00C063F0" w:rsidRDefault="00C063F0" w:rsidP="00C063F0">
      <w:pPr>
        <w:numPr>
          <w:ilvl w:val="0"/>
          <w:numId w:val="33"/>
        </w:numPr>
        <w:spacing w:after="0" w:line="480" w:lineRule="auto"/>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Sampling rate</w:t>
      </w:r>
      <w:r w:rsidR="00C42036">
        <w:rPr>
          <w:rFonts w:ascii="Times New Roman" w:eastAsia="Times New Roman" w:hAnsi="Times New Roman" w:cs="Times New Roman"/>
          <w:lang w:val="en-IN" w:bidi="hi-IN"/>
        </w:rPr>
        <w:t xml:space="preserve"> </w:t>
      </w:r>
      <w:r w:rsidRPr="00C063F0">
        <w:rPr>
          <w:rFonts w:ascii="Times New Roman" w:eastAsia="Times New Roman" w:hAnsi="Times New Roman" w:cs="Times New Roman"/>
          <w:lang w:val="en-IN" w:bidi="hi-IN"/>
        </w:rPr>
        <w:t>=</w:t>
      </w:r>
      <w:r w:rsidR="00C42036">
        <w:rPr>
          <w:rFonts w:ascii="Times New Roman" w:eastAsia="Times New Roman" w:hAnsi="Times New Roman" w:cs="Times New Roman"/>
          <w:lang w:val="en-IN" w:bidi="hi-IN"/>
        </w:rPr>
        <w:t xml:space="preserve"> </w:t>
      </w:r>
      <w:r w:rsidRPr="00C063F0">
        <w:rPr>
          <w:rFonts w:ascii="Times New Roman" w:eastAsia="Times New Roman" w:hAnsi="Times New Roman" w:cs="Times New Roman"/>
          <w:lang w:val="en-IN" w:bidi="hi-IN"/>
        </w:rPr>
        <w:t>2560 samples/sec;</w:t>
      </w:r>
    </w:p>
    <w:p w14:paraId="54342973" w14:textId="47030181" w:rsidR="00C063F0" w:rsidRPr="00C063F0" w:rsidRDefault="00C063F0" w:rsidP="00C063F0">
      <w:pPr>
        <w:numPr>
          <w:ilvl w:val="0"/>
          <w:numId w:val="33"/>
        </w:numPr>
        <w:spacing w:after="0" w:line="480" w:lineRule="auto"/>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Number of data points for one example</w:t>
      </w:r>
      <w:r w:rsidR="00C42036">
        <w:rPr>
          <w:rFonts w:ascii="Times New Roman" w:eastAsia="Times New Roman" w:hAnsi="Times New Roman" w:cs="Times New Roman"/>
          <w:lang w:val="en-IN" w:bidi="hi-IN"/>
        </w:rPr>
        <w:t xml:space="preserve"> </w:t>
      </w:r>
      <w:r w:rsidRPr="00C063F0">
        <w:rPr>
          <w:rFonts w:ascii="Times New Roman" w:eastAsia="Times New Roman" w:hAnsi="Times New Roman" w:cs="Times New Roman"/>
          <w:lang w:val="en-IN" w:bidi="hi-IN"/>
        </w:rPr>
        <w:t>= 4096;</w:t>
      </w:r>
    </w:p>
    <w:p w14:paraId="6B9C6B83" w14:textId="70270A93" w:rsidR="00336453" w:rsidRPr="005544A3" w:rsidRDefault="00C063F0" w:rsidP="00C063F0">
      <w:pPr>
        <w:pStyle w:val="BodyText"/>
        <w:ind w:right="29"/>
        <w:rPr>
          <w:rFonts w:ascii="Times New Roman" w:hAnsi="Times New Roman"/>
          <w:color w:val="000000" w:themeColor="text1"/>
          <w:sz w:val="22"/>
          <w:szCs w:val="22"/>
        </w:rPr>
      </w:pPr>
      <w:r w:rsidRPr="005544A3">
        <w:rPr>
          <w:rFonts w:ascii="Times New Roman" w:eastAsia="Calibri" w:hAnsi="Times New Roman"/>
          <w:sz w:val="22"/>
          <w:szCs w:val="22"/>
          <w:lang w:val="en-IN" w:bidi="hi-IN"/>
        </w:rPr>
        <w:t xml:space="preserve">Time of one experiment = 1.6 seconds        </w:t>
      </w:r>
    </w:p>
    <w:p w14:paraId="6AD5625E" w14:textId="32C62ADF" w:rsidR="00A57E7A" w:rsidRDefault="00C063F0" w:rsidP="00683266">
      <w:pPr>
        <w:pStyle w:val="Heading3"/>
      </w:pPr>
      <w:bookmarkStart w:id="73" w:name="_Toc43914965"/>
      <w:r>
        <w:t>Types of Faults</w:t>
      </w:r>
      <w:bookmarkEnd w:id="73"/>
    </w:p>
    <w:p w14:paraId="0AC7FBBE" w14:textId="7A4CC05F" w:rsidR="00C063F0" w:rsidRPr="00C063F0" w:rsidRDefault="00C063F0" w:rsidP="00C063F0">
      <w:pPr>
        <w:spacing w:after="200" w:line="480" w:lineRule="auto"/>
        <w:jc w:val="both"/>
        <w:rPr>
          <w:rFonts w:ascii="Times New Roman" w:eastAsia="Calibri" w:hAnsi="Times New Roman" w:cs="Times New Roman"/>
          <w:lang w:val="en-IN" w:bidi="hi-IN"/>
        </w:rPr>
      </w:pPr>
      <w:r w:rsidRPr="00C063F0">
        <w:rPr>
          <w:rFonts w:ascii="Times New Roman" w:eastAsia="Calibri" w:hAnsi="Times New Roman" w:cs="Times New Roman"/>
          <w:lang w:val="en-IN" w:bidi="hi-IN"/>
        </w:rPr>
        <w:t xml:space="preserve">Different kinds of faults were introduced in Machine Fault Simulator by Jasdeep Singh at a constant operating speed of 40 Hz. For each </w:t>
      </w:r>
      <w:r w:rsidR="007D16B3">
        <w:rPr>
          <w:rFonts w:ascii="Times New Roman" w:eastAsia="Calibri" w:hAnsi="Times New Roman" w:cs="Times New Roman"/>
          <w:lang w:val="en-IN" w:bidi="hi-IN"/>
        </w:rPr>
        <w:t>f</w:t>
      </w:r>
      <w:r w:rsidRPr="00C063F0">
        <w:rPr>
          <w:rFonts w:ascii="Times New Roman" w:eastAsia="Calibri" w:hAnsi="Times New Roman" w:cs="Times New Roman"/>
          <w:lang w:val="en-IN" w:bidi="hi-IN"/>
        </w:rPr>
        <w:t>ault, 20 experiments were conducted for 1.6 seconds each, and time-domain data was acquired. Following faults were introduced in the system.</w:t>
      </w:r>
    </w:p>
    <w:p w14:paraId="35117101" w14:textId="77777777" w:rsidR="00C063F0" w:rsidRPr="00C063F0" w:rsidRDefault="00C063F0" w:rsidP="00C063F0">
      <w:pPr>
        <w:numPr>
          <w:ilvl w:val="0"/>
          <w:numId w:val="34"/>
        </w:numPr>
        <w:spacing w:after="0" w:line="480" w:lineRule="auto"/>
        <w:contextualSpacing/>
        <w:jc w:val="both"/>
        <w:rPr>
          <w:rFonts w:ascii="Times New Roman" w:eastAsia="Times New Roman" w:hAnsi="Times New Roman" w:cs="Times New Roman"/>
          <w:b/>
          <w:bCs/>
          <w:lang w:val="en-IN" w:bidi="hi-IN"/>
        </w:rPr>
      </w:pPr>
      <w:r w:rsidRPr="00C063F0">
        <w:rPr>
          <w:rFonts w:ascii="Times New Roman" w:eastAsia="Times New Roman" w:hAnsi="Times New Roman" w:cs="Times New Roman"/>
          <w:b/>
          <w:bCs/>
          <w:lang w:val="en-IN" w:bidi="hi-IN"/>
        </w:rPr>
        <w:t xml:space="preserve">No fault </w:t>
      </w:r>
    </w:p>
    <w:p w14:paraId="2ABCF347" w14:textId="4B0A93A4" w:rsidR="00A278AE" w:rsidRPr="00C063F0" w:rsidRDefault="00C063F0" w:rsidP="00046F27">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A signal was collected when no</w:t>
      </w:r>
      <w:r w:rsidR="007D16B3">
        <w:rPr>
          <w:rFonts w:ascii="Times New Roman" w:eastAsia="Times New Roman" w:hAnsi="Times New Roman" w:cs="Times New Roman"/>
          <w:lang w:val="en-IN" w:bidi="hi-IN"/>
        </w:rPr>
        <w:t>ne of the</w:t>
      </w:r>
      <w:r w:rsidRPr="00C063F0">
        <w:rPr>
          <w:rFonts w:ascii="Times New Roman" w:eastAsia="Times New Roman" w:hAnsi="Times New Roman" w:cs="Times New Roman"/>
          <w:lang w:val="en-IN" w:bidi="hi-IN"/>
        </w:rPr>
        <w:t xml:space="preserve"> fault</w:t>
      </w:r>
      <w:r w:rsidR="007D16B3">
        <w:rPr>
          <w:rFonts w:ascii="Times New Roman" w:eastAsia="Times New Roman" w:hAnsi="Times New Roman" w:cs="Times New Roman"/>
          <w:lang w:val="en-IN" w:bidi="hi-IN"/>
        </w:rPr>
        <w:t>s was</w:t>
      </w:r>
      <w:r w:rsidRPr="00C063F0">
        <w:rPr>
          <w:rFonts w:ascii="Times New Roman" w:eastAsia="Times New Roman" w:hAnsi="Times New Roman" w:cs="Times New Roman"/>
          <w:lang w:val="en-IN" w:bidi="hi-IN"/>
        </w:rPr>
        <w:t xml:space="preserve"> simulated in Machine Fault Simulator under normal working conditions.</w:t>
      </w:r>
    </w:p>
    <w:p w14:paraId="36739AFF" w14:textId="77777777" w:rsidR="00C063F0" w:rsidRPr="00C063F0" w:rsidRDefault="00C063F0" w:rsidP="00C063F0">
      <w:pPr>
        <w:numPr>
          <w:ilvl w:val="0"/>
          <w:numId w:val="34"/>
        </w:numPr>
        <w:spacing w:after="0" w:line="480" w:lineRule="auto"/>
        <w:contextualSpacing/>
        <w:jc w:val="both"/>
        <w:rPr>
          <w:rFonts w:ascii="Times New Roman" w:eastAsia="Times New Roman" w:hAnsi="Times New Roman" w:cs="Times New Roman"/>
          <w:b/>
          <w:bCs/>
          <w:lang w:val="en-IN" w:bidi="hi-IN"/>
        </w:rPr>
      </w:pPr>
      <w:r w:rsidRPr="00C063F0">
        <w:rPr>
          <w:rFonts w:ascii="Times New Roman" w:eastAsia="Times New Roman" w:hAnsi="Times New Roman" w:cs="Times New Roman"/>
          <w:b/>
          <w:bCs/>
          <w:lang w:val="en-IN" w:bidi="hi-IN"/>
        </w:rPr>
        <w:t>Unbalance</w:t>
      </w:r>
    </w:p>
    <w:p w14:paraId="5AE2455D" w14:textId="77777777" w:rsidR="0015464E" w:rsidRDefault="00C063F0" w:rsidP="00C063F0">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 xml:space="preserve">An unbalance mass of 6.82 grams was introduced on the right disk. Unbalance fault causes extra radial harmonic reaction forces in components like bearings. The amplitude </w:t>
      </w:r>
    </w:p>
    <w:p w14:paraId="0C0DEF4C" w14:textId="358BDC46" w:rsidR="00C063F0" w:rsidRPr="00C063F0" w:rsidRDefault="00C063F0" w:rsidP="00C063F0">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lastRenderedPageBreak/>
        <w:t xml:space="preserve">of this force is directly proportional to the square of the operating speed of the </w:t>
      </w:r>
      <w:r w:rsidR="000049B8">
        <w:rPr>
          <w:rFonts w:ascii="Times New Roman" w:eastAsia="Times New Roman" w:hAnsi="Times New Roman" w:cs="Times New Roman"/>
          <w:lang w:val="en-IN" w:bidi="hi-IN"/>
        </w:rPr>
        <w:t>R</w:t>
      </w:r>
      <w:r w:rsidRPr="00C063F0">
        <w:rPr>
          <w:rFonts w:ascii="Times New Roman" w:eastAsia="Times New Roman" w:hAnsi="Times New Roman" w:cs="Times New Roman"/>
          <w:lang w:val="en-IN" w:bidi="hi-IN"/>
        </w:rPr>
        <w:t>otor. As a result, there may be excessive wear in busing, bearing and other rotating parts which reduces service life.</w:t>
      </w:r>
    </w:p>
    <w:p w14:paraId="0DA1F51A" w14:textId="77777777" w:rsidR="00C063F0" w:rsidRPr="00C063F0" w:rsidRDefault="00C063F0" w:rsidP="00C063F0">
      <w:pPr>
        <w:numPr>
          <w:ilvl w:val="0"/>
          <w:numId w:val="34"/>
        </w:numPr>
        <w:spacing w:after="0" w:line="480" w:lineRule="auto"/>
        <w:contextualSpacing/>
        <w:jc w:val="both"/>
        <w:rPr>
          <w:rFonts w:ascii="Times New Roman" w:eastAsia="Times New Roman" w:hAnsi="Times New Roman" w:cs="Times New Roman"/>
          <w:b/>
          <w:bCs/>
          <w:lang w:val="en-IN" w:bidi="hi-IN"/>
        </w:rPr>
      </w:pPr>
      <w:r w:rsidRPr="00C063F0">
        <w:rPr>
          <w:rFonts w:ascii="Times New Roman" w:eastAsia="Times New Roman" w:hAnsi="Times New Roman" w:cs="Times New Roman"/>
          <w:b/>
          <w:bCs/>
          <w:lang w:val="en-IN" w:bidi="hi-IN"/>
        </w:rPr>
        <w:t>Eccentric Rotor</w:t>
      </w:r>
    </w:p>
    <w:p w14:paraId="1944ACA8" w14:textId="1B4D202E" w:rsidR="00C063F0" w:rsidRPr="00C063F0" w:rsidRDefault="00C063F0" w:rsidP="00C063F0">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 xml:space="preserve">This </w:t>
      </w:r>
      <w:r w:rsidR="007D16B3">
        <w:rPr>
          <w:rFonts w:ascii="Times New Roman" w:eastAsia="Times New Roman" w:hAnsi="Times New Roman" w:cs="Times New Roman"/>
          <w:lang w:val="en-IN" w:bidi="hi-IN"/>
        </w:rPr>
        <w:t>f</w:t>
      </w:r>
      <w:r w:rsidRPr="00C063F0">
        <w:rPr>
          <w:rFonts w:ascii="Times New Roman" w:eastAsia="Times New Roman" w:hAnsi="Times New Roman" w:cs="Times New Roman"/>
          <w:lang w:val="en-IN" w:bidi="hi-IN"/>
        </w:rPr>
        <w:t xml:space="preserve">ault is very similar to unbalance </w:t>
      </w:r>
      <w:r w:rsidR="007D16B3">
        <w:rPr>
          <w:rFonts w:ascii="Times New Roman" w:eastAsia="Times New Roman" w:hAnsi="Times New Roman" w:cs="Times New Roman"/>
          <w:lang w:val="en-IN" w:bidi="hi-IN"/>
        </w:rPr>
        <w:t>f</w:t>
      </w:r>
      <w:r w:rsidRPr="00C063F0">
        <w:rPr>
          <w:rFonts w:ascii="Times New Roman" w:eastAsia="Times New Roman" w:hAnsi="Times New Roman" w:cs="Times New Roman"/>
          <w:lang w:val="en-IN" w:bidi="hi-IN"/>
        </w:rPr>
        <w:t xml:space="preserve">ault, where there is eccentricity between mass and geometric centres. To introduce this </w:t>
      </w:r>
      <w:r w:rsidR="007D16B3">
        <w:rPr>
          <w:rFonts w:ascii="Times New Roman" w:eastAsia="Times New Roman" w:hAnsi="Times New Roman" w:cs="Times New Roman"/>
          <w:lang w:val="en-IN" w:bidi="hi-IN"/>
        </w:rPr>
        <w:t>f</w:t>
      </w:r>
      <w:r w:rsidRPr="00C063F0">
        <w:rPr>
          <w:rFonts w:ascii="Times New Roman" w:eastAsia="Times New Roman" w:hAnsi="Times New Roman" w:cs="Times New Roman"/>
          <w:lang w:val="en-IN" w:bidi="hi-IN"/>
        </w:rPr>
        <w:t>ault, the eccentric disc provided by the manufacturer was used instead of a healthy disc.</w:t>
      </w:r>
    </w:p>
    <w:p w14:paraId="7AA06412" w14:textId="77777777" w:rsidR="00C063F0" w:rsidRPr="00C063F0" w:rsidRDefault="00C063F0" w:rsidP="00C063F0">
      <w:pPr>
        <w:numPr>
          <w:ilvl w:val="0"/>
          <w:numId w:val="34"/>
        </w:numPr>
        <w:spacing w:after="0" w:line="480" w:lineRule="auto"/>
        <w:contextualSpacing/>
        <w:jc w:val="both"/>
        <w:rPr>
          <w:rFonts w:ascii="Times New Roman" w:eastAsia="Times New Roman" w:hAnsi="Times New Roman" w:cs="Times New Roman"/>
          <w:b/>
          <w:bCs/>
          <w:lang w:val="en-IN" w:bidi="hi-IN"/>
        </w:rPr>
      </w:pPr>
      <w:r w:rsidRPr="00C063F0">
        <w:rPr>
          <w:rFonts w:ascii="Times New Roman" w:eastAsia="Times New Roman" w:hAnsi="Times New Roman" w:cs="Times New Roman"/>
          <w:b/>
          <w:bCs/>
          <w:lang w:val="en-IN" w:bidi="hi-IN"/>
        </w:rPr>
        <w:t>Cocked Rotor</w:t>
      </w:r>
    </w:p>
    <w:p w14:paraId="787E2A32" w14:textId="479BE7F1" w:rsidR="00C063F0" w:rsidRPr="00C063F0" w:rsidRDefault="00C063F0" w:rsidP="000F0B5D">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 xml:space="preserve">In this </w:t>
      </w:r>
      <w:r w:rsidR="007D16B3">
        <w:rPr>
          <w:rFonts w:ascii="Times New Roman" w:eastAsia="Times New Roman" w:hAnsi="Times New Roman" w:cs="Times New Roman"/>
          <w:lang w:val="en-IN" w:bidi="hi-IN"/>
        </w:rPr>
        <w:t>f</w:t>
      </w:r>
      <w:r w:rsidRPr="00C063F0">
        <w:rPr>
          <w:rFonts w:ascii="Times New Roman" w:eastAsia="Times New Roman" w:hAnsi="Times New Roman" w:cs="Times New Roman"/>
          <w:lang w:val="en-IN" w:bidi="hi-IN"/>
        </w:rPr>
        <w:t xml:space="preserve">ault, the axis of the shaft is at a non-zero angle with the perpendicular of the plane of the </w:t>
      </w:r>
      <w:r w:rsidR="00A278AE">
        <w:rPr>
          <w:rFonts w:ascii="Times New Roman" w:eastAsia="Times New Roman" w:hAnsi="Times New Roman" w:cs="Times New Roman"/>
          <w:lang w:val="en-IN" w:bidi="hi-IN"/>
        </w:rPr>
        <w:t>r</w:t>
      </w:r>
      <w:r w:rsidRPr="00C063F0">
        <w:rPr>
          <w:rFonts w:ascii="Times New Roman" w:eastAsia="Times New Roman" w:hAnsi="Times New Roman" w:cs="Times New Roman"/>
          <w:lang w:val="en-IN" w:bidi="hi-IN"/>
        </w:rPr>
        <w:t>otor. To introduce this fault right disc was replaced by a cocked disc which is bored slightly off-centre to the shaft.</w:t>
      </w:r>
    </w:p>
    <w:p w14:paraId="4F7664DC" w14:textId="77777777" w:rsidR="00C063F0" w:rsidRPr="00C063F0" w:rsidRDefault="00C063F0" w:rsidP="00C063F0">
      <w:pPr>
        <w:numPr>
          <w:ilvl w:val="0"/>
          <w:numId w:val="33"/>
        </w:numPr>
        <w:spacing w:after="0" w:line="480" w:lineRule="auto"/>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b/>
          <w:bCs/>
          <w:lang w:val="en-IN" w:bidi="hi-IN"/>
        </w:rPr>
        <w:t>Missing Tooth</w:t>
      </w:r>
    </w:p>
    <w:p w14:paraId="0C083101" w14:textId="6B2437C7" w:rsidR="00C063F0" w:rsidRPr="00C063F0" w:rsidRDefault="00C063F0" w:rsidP="00C063F0">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 xml:space="preserve">For </w:t>
      </w:r>
      <w:r w:rsidR="007D16B3">
        <w:rPr>
          <w:rFonts w:ascii="Times New Roman" w:eastAsia="Times New Roman" w:hAnsi="Times New Roman" w:cs="Times New Roman"/>
          <w:lang w:val="en-IN" w:bidi="hi-IN"/>
        </w:rPr>
        <w:t xml:space="preserve">the </w:t>
      </w:r>
      <w:r w:rsidRPr="00C063F0">
        <w:rPr>
          <w:rFonts w:ascii="Times New Roman" w:eastAsia="Times New Roman" w:hAnsi="Times New Roman" w:cs="Times New Roman"/>
          <w:lang w:val="en-IN" w:bidi="hi-IN"/>
        </w:rPr>
        <w:t xml:space="preserve">simulation of this </w:t>
      </w:r>
      <w:r w:rsidR="007D16B3">
        <w:rPr>
          <w:rFonts w:ascii="Times New Roman" w:eastAsia="Times New Roman" w:hAnsi="Times New Roman" w:cs="Times New Roman"/>
          <w:lang w:val="en-IN" w:bidi="hi-IN"/>
        </w:rPr>
        <w:t>f</w:t>
      </w:r>
      <w:r w:rsidRPr="00C063F0">
        <w:rPr>
          <w:rFonts w:ascii="Times New Roman" w:eastAsia="Times New Roman" w:hAnsi="Times New Roman" w:cs="Times New Roman"/>
          <w:lang w:val="en-IN" w:bidi="hi-IN"/>
        </w:rPr>
        <w:t>ault, defective pinion provided by the manufacturer</w:t>
      </w:r>
      <w:r w:rsidR="006D5AF6">
        <w:rPr>
          <w:rFonts w:ascii="Times New Roman" w:eastAsia="Times New Roman" w:hAnsi="Times New Roman" w:cs="Times New Roman"/>
          <w:lang w:val="en-IN" w:bidi="hi-IN"/>
        </w:rPr>
        <w:t>,</w:t>
      </w:r>
      <w:r w:rsidRPr="00C063F0">
        <w:rPr>
          <w:rFonts w:ascii="Times New Roman" w:eastAsia="Times New Roman" w:hAnsi="Times New Roman" w:cs="Times New Roman"/>
          <w:lang w:val="en-IN" w:bidi="hi-IN"/>
        </w:rPr>
        <w:t xml:space="preserve"> with one missing tooth was installed in the </w:t>
      </w:r>
      <w:r w:rsidR="00A278AE">
        <w:rPr>
          <w:rFonts w:ascii="Times New Roman" w:eastAsia="Times New Roman" w:hAnsi="Times New Roman" w:cs="Times New Roman"/>
          <w:lang w:val="en-IN" w:bidi="hi-IN"/>
        </w:rPr>
        <w:t>g</w:t>
      </w:r>
      <w:r w:rsidRPr="00C063F0">
        <w:rPr>
          <w:rFonts w:ascii="Times New Roman" w:eastAsia="Times New Roman" w:hAnsi="Times New Roman" w:cs="Times New Roman"/>
          <w:lang w:val="en-IN" w:bidi="hi-IN"/>
        </w:rPr>
        <w:t>earbox instead of the good pinion.</w:t>
      </w:r>
    </w:p>
    <w:p w14:paraId="314CA81D" w14:textId="77777777" w:rsidR="00C063F0" w:rsidRPr="00C063F0" w:rsidRDefault="00C063F0" w:rsidP="00C063F0">
      <w:pPr>
        <w:numPr>
          <w:ilvl w:val="0"/>
          <w:numId w:val="33"/>
        </w:numPr>
        <w:spacing w:after="0" w:line="480" w:lineRule="auto"/>
        <w:contextualSpacing/>
        <w:jc w:val="both"/>
        <w:rPr>
          <w:rFonts w:ascii="Times New Roman" w:eastAsia="Times New Roman" w:hAnsi="Times New Roman" w:cs="Times New Roman"/>
          <w:b/>
          <w:bCs/>
          <w:lang w:val="en-IN" w:bidi="hi-IN"/>
        </w:rPr>
      </w:pPr>
      <w:r w:rsidRPr="00C063F0">
        <w:rPr>
          <w:rFonts w:ascii="Times New Roman" w:eastAsia="Times New Roman" w:hAnsi="Times New Roman" w:cs="Times New Roman"/>
          <w:b/>
          <w:bCs/>
          <w:lang w:val="en-IN" w:bidi="hi-IN"/>
        </w:rPr>
        <w:t>Loose Gear</w:t>
      </w:r>
    </w:p>
    <w:p w14:paraId="545E62D9" w14:textId="7E59023F" w:rsidR="000F0B5D" w:rsidRPr="00C063F0" w:rsidRDefault="00C063F0" w:rsidP="000F0B5D">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The good gear was replaced by loose gear for this case.</w:t>
      </w:r>
    </w:p>
    <w:p w14:paraId="22464ED3" w14:textId="77777777" w:rsidR="00C063F0" w:rsidRPr="00C063F0" w:rsidRDefault="00C063F0" w:rsidP="00C063F0">
      <w:pPr>
        <w:numPr>
          <w:ilvl w:val="0"/>
          <w:numId w:val="33"/>
        </w:numPr>
        <w:spacing w:after="0" w:line="480" w:lineRule="auto"/>
        <w:contextualSpacing/>
        <w:jc w:val="both"/>
        <w:rPr>
          <w:rFonts w:ascii="Times New Roman" w:eastAsia="Times New Roman" w:hAnsi="Times New Roman" w:cs="Times New Roman"/>
          <w:b/>
          <w:bCs/>
          <w:lang w:val="en-IN" w:bidi="hi-IN"/>
        </w:rPr>
      </w:pPr>
      <w:r w:rsidRPr="00C063F0">
        <w:rPr>
          <w:rFonts w:ascii="Times New Roman" w:eastAsia="Times New Roman" w:hAnsi="Times New Roman" w:cs="Times New Roman"/>
          <w:b/>
          <w:bCs/>
          <w:lang w:val="en-IN" w:bidi="hi-IN"/>
        </w:rPr>
        <w:t>Bearing defects</w:t>
      </w:r>
    </w:p>
    <w:p w14:paraId="7E4AC93E" w14:textId="24C15CE6" w:rsidR="00C063F0" w:rsidRPr="00C063F0" w:rsidRDefault="00C063F0" w:rsidP="00C063F0">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 xml:space="preserve">The standard bearing was replaced with defective ones, and three bearing faults were simulated which are </w:t>
      </w:r>
      <w:r w:rsidR="00A278AE">
        <w:rPr>
          <w:rFonts w:ascii="Times New Roman" w:eastAsia="Times New Roman" w:hAnsi="Times New Roman" w:cs="Times New Roman"/>
          <w:lang w:val="en-IN" w:bidi="hi-IN"/>
        </w:rPr>
        <w:t>b</w:t>
      </w:r>
      <w:r w:rsidRPr="00C063F0">
        <w:rPr>
          <w:rFonts w:ascii="Times New Roman" w:eastAsia="Times New Roman" w:hAnsi="Times New Roman" w:cs="Times New Roman"/>
          <w:lang w:val="en-IN" w:bidi="hi-IN"/>
        </w:rPr>
        <w:t xml:space="preserve">earing </w:t>
      </w:r>
      <w:r w:rsidR="00A278AE">
        <w:rPr>
          <w:rFonts w:ascii="Times New Roman" w:eastAsia="Times New Roman" w:hAnsi="Times New Roman" w:cs="Times New Roman"/>
          <w:lang w:val="en-IN" w:bidi="hi-IN"/>
        </w:rPr>
        <w:t>i</w:t>
      </w:r>
      <w:r w:rsidRPr="00C063F0">
        <w:rPr>
          <w:rFonts w:ascii="Times New Roman" w:eastAsia="Times New Roman" w:hAnsi="Times New Roman" w:cs="Times New Roman"/>
          <w:lang w:val="en-IN" w:bidi="hi-IN"/>
        </w:rPr>
        <w:t xml:space="preserve">nner race </w:t>
      </w:r>
      <w:r w:rsidR="00A278AE">
        <w:rPr>
          <w:rFonts w:ascii="Times New Roman" w:eastAsia="Times New Roman" w:hAnsi="Times New Roman" w:cs="Times New Roman"/>
          <w:lang w:val="en-IN" w:bidi="hi-IN"/>
        </w:rPr>
        <w:t>f</w:t>
      </w:r>
      <w:r w:rsidRPr="00C063F0">
        <w:rPr>
          <w:rFonts w:ascii="Times New Roman" w:eastAsia="Times New Roman" w:hAnsi="Times New Roman" w:cs="Times New Roman"/>
          <w:lang w:val="en-IN" w:bidi="hi-IN"/>
        </w:rPr>
        <w:t xml:space="preserve">ault, </w:t>
      </w:r>
      <w:r w:rsidR="00A278AE">
        <w:rPr>
          <w:rFonts w:ascii="Times New Roman" w:eastAsia="Times New Roman" w:hAnsi="Times New Roman" w:cs="Times New Roman"/>
          <w:lang w:val="en-IN" w:bidi="hi-IN"/>
        </w:rPr>
        <w:t>b</w:t>
      </w:r>
      <w:r w:rsidRPr="00C063F0">
        <w:rPr>
          <w:rFonts w:ascii="Times New Roman" w:eastAsia="Times New Roman" w:hAnsi="Times New Roman" w:cs="Times New Roman"/>
          <w:lang w:val="en-IN" w:bidi="hi-IN"/>
        </w:rPr>
        <w:t xml:space="preserve">aring outer racer fault and </w:t>
      </w:r>
      <w:r w:rsidR="00A278AE">
        <w:rPr>
          <w:rFonts w:ascii="Times New Roman" w:eastAsia="Times New Roman" w:hAnsi="Times New Roman" w:cs="Times New Roman"/>
          <w:lang w:val="en-IN" w:bidi="hi-IN"/>
        </w:rPr>
        <w:t>b</w:t>
      </w:r>
      <w:r w:rsidRPr="00C063F0">
        <w:rPr>
          <w:rFonts w:ascii="Times New Roman" w:eastAsia="Times New Roman" w:hAnsi="Times New Roman" w:cs="Times New Roman"/>
          <w:lang w:val="en-IN" w:bidi="hi-IN"/>
        </w:rPr>
        <w:t xml:space="preserve">all spin fault. </w:t>
      </w:r>
      <w:r w:rsidRPr="00C063F0">
        <w:rPr>
          <w:rFonts w:ascii="Times New Roman" w:eastAsia="Times New Roman" w:hAnsi="Times New Roman" w:cs="Mangal"/>
          <w:lang w:val="en-IN" w:bidi="hi-IN"/>
        </w:rPr>
        <w:t>The roller bearing rotates at speeds pr</w:t>
      </w:r>
      <w:r w:rsidR="006D5AF6">
        <w:rPr>
          <w:rFonts w:ascii="Times New Roman" w:eastAsia="Times New Roman" w:hAnsi="Times New Roman" w:cs="Mangal"/>
          <w:lang w:val="en-IN" w:bidi="hi-IN"/>
        </w:rPr>
        <w:t>o</w:t>
      </w:r>
      <w:r w:rsidRPr="00C063F0">
        <w:rPr>
          <w:rFonts w:ascii="Times New Roman" w:eastAsia="Times New Roman" w:hAnsi="Times New Roman" w:cs="Mangal"/>
          <w:lang w:val="en-IN" w:bidi="hi-IN"/>
        </w:rPr>
        <w:t xml:space="preserve">portional to the rotational speed of the shaft. Therefore, </w:t>
      </w:r>
      <w:r w:rsidR="006D5AF6">
        <w:rPr>
          <w:rFonts w:ascii="Times New Roman" w:eastAsia="Times New Roman" w:hAnsi="Times New Roman" w:cs="Mangal"/>
          <w:lang w:val="en-IN" w:bidi="hi-IN"/>
        </w:rPr>
        <w:t>specific</w:t>
      </w:r>
      <w:r w:rsidRPr="00C063F0">
        <w:rPr>
          <w:rFonts w:ascii="Times New Roman" w:eastAsia="Times New Roman" w:hAnsi="Times New Roman" w:cs="Mangal"/>
          <w:lang w:val="en-IN" w:bidi="hi-IN"/>
        </w:rPr>
        <w:t xml:space="preserve"> characteristic frequencies can be attributed to the faults occurring in the individual elements of the bearing</w:t>
      </w:r>
      <w:r w:rsidR="007F7E4C">
        <w:rPr>
          <w:rFonts w:ascii="Times New Roman" w:eastAsia="Times New Roman" w:hAnsi="Times New Roman" w:cs="Mangal"/>
          <w:lang w:val="en-IN" w:bidi="hi-IN"/>
        </w:rPr>
        <w:t xml:space="preserve"> </w:t>
      </w:r>
      <w:r w:rsidR="002D6AD2">
        <w:rPr>
          <w:rFonts w:ascii="Times New Roman" w:eastAsia="Times New Roman" w:hAnsi="Times New Roman" w:cs="Mangal"/>
          <w:lang w:val="en-IN" w:bidi="hi-IN"/>
        </w:rPr>
        <w:fldChar w:fldCharType="begin" w:fldLock="1"/>
      </w:r>
      <w:r w:rsidR="00503982">
        <w:rPr>
          <w:rFonts w:ascii="Times New Roman" w:eastAsia="Times New Roman" w:hAnsi="Times New Roman" w:cs="Mangal"/>
          <w:lang w:val="en-IN" w:bidi="hi-IN"/>
        </w:rPr>
        <w:instrText>ADDIN CSL_CITATION {"citationItems":[{"id":"ITEM-1","itemData":{"DOI":"10.1016/S1665-6423(14)71620-7","ISSN":"16656423","abstract":"In this work, vibration analysis of rolling element bearings (REBs) defects is studied. The REBs are the most widely used mechanical parts in rotating machinery under high load and high rotational speeds. When the defect in a rolling element comes into contact with another element surface, an impact force is generated which is resulting in an impulsive response of the bearing. A defect at any element of the REB transmits to all other elements such as outer race, inner race, ball and, train cage of the bearing. The defect in rolling elements may lead to serious catastrophic consequences resulting in costly downtime. For this purpose, the vibration analysis technique which is a reliable and accurately detecting defect in the bearing elements is used. The vibration data captured and used for determination and validation is composed from four different defects states of the REB-outer raceway defect, inner raceway defect, ball defect, and combination of the bearing elements defect- and one representing normal state of the bearing for four different running speeds with two load levels. The results obtained from the experiments have illustrated and explained.","author":[{"dropping-particle":"","family":"Saruhan","given":"H.","non-dropping-particle":"","parse-names":false,"suffix":""},{"dropping-particle":"","family":"Saridemir","given":"S.","non-dropping-particle":"","parse-names":false,"suffix":""},{"dropping-particle":"","family":"Çiçek","given":"A.","non-dropping-particle":"","parse-names":false,"suffix":""},{"dropping-particle":"","family":"Uygur","given":"I.","non-dropping-particle":"","parse-names":false,"suffix":""}],"container-title":"Journal of Applied Research and Technology","id":"ITEM-1","issue":"3","issued":{"date-parts":[["2014"]]},"page":"384-395","title":"Vibration analysis of rolling element bearings defects","type":"article-journal","volume":"12"},"uris":["http://www.mendeley.com/documents/?uuid=3a9c4ae0-5e16-40c2-bf64-87e2bcb57107"]}],"mendeley":{"formattedCitation":"[30]","plainTextFormattedCitation":"[30]","previouslyFormattedCitation":"[30]"},"properties":{"noteIndex":0},"schema":"https://github.com/citation-style-language/schema/raw/master/csl-citation.json"}</w:instrText>
      </w:r>
      <w:r w:rsidR="002D6AD2">
        <w:rPr>
          <w:rFonts w:ascii="Times New Roman" w:eastAsia="Times New Roman" w:hAnsi="Times New Roman" w:cs="Mangal"/>
          <w:lang w:val="en-IN" w:bidi="hi-IN"/>
        </w:rPr>
        <w:fldChar w:fldCharType="separate"/>
      </w:r>
      <w:r w:rsidR="007F7E4C" w:rsidRPr="007F7E4C">
        <w:rPr>
          <w:rFonts w:ascii="Times New Roman" w:eastAsia="Times New Roman" w:hAnsi="Times New Roman" w:cs="Mangal"/>
          <w:noProof/>
          <w:lang w:val="en-IN" w:bidi="hi-IN"/>
        </w:rPr>
        <w:t>[30]</w:t>
      </w:r>
      <w:r w:rsidR="002D6AD2">
        <w:rPr>
          <w:rFonts w:ascii="Times New Roman" w:eastAsia="Times New Roman" w:hAnsi="Times New Roman" w:cs="Mangal"/>
          <w:lang w:val="en-IN" w:bidi="hi-IN"/>
        </w:rPr>
        <w:fldChar w:fldCharType="end"/>
      </w:r>
      <w:r w:rsidRPr="00C063F0">
        <w:rPr>
          <w:rFonts w:ascii="Times New Roman" w:eastAsia="Times New Roman" w:hAnsi="Times New Roman" w:cs="Mangal"/>
          <w:lang w:val="en-IN" w:bidi="hi-IN"/>
        </w:rPr>
        <w:t>.</w:t>
      </w:r>
    </w:p>
    <w:p w14:paraId="16175280" w14:textId="77777777" w:rsidR="00C063F0" w:rsidRDefault="00C063F0" w:rsidP="00C063F0">
      <w:pPr>
        <w:spacing w:after="0" w:line="480" w:lineRule="auto"/>
        <w:ind w:left="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The fundamental defect frequency associated with inner race faul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227F7E76" w14:textId="77777777" w:rsidTr="00A91BCF">
        <w:tc>
          <w:tcPr>
            <w:tcW w:w="1242" w:type="dxa"/>
          </w:tcPr>
          <w:p w14:paraId="58689A02"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3FE92049" w14:textId="5AE51A9B" w:rsidR="00DE3CBA" w:rsidRPr="00DE3CBA" w:rsidRDefault="00DE3CBA" w:rsidP="00DE3CBA">
            <w:pPr>
              <w:pStyle w:val="BodyText"/>
              <w:ind w:right="29" w:firstLine="0"/>
              <w:jc w:val="left"/>
              <w:rPr>
                <w:rFonts w:ascii="Times New Roman" w:hAnsi="Times New Roman"/>
                <w:color w:val="000000" w:themeColor="text1"/>
                <w:sz w:val="22"/>
                <w:szCs w:val="22"/>
              </w:rPr>
            </w:pPr>
            <m:oMathPara>
              <m:oMathParaPr>
                <m:jc m:val="left"/>
              </m:oMathParaPr>
              <m:oMath>
                <m:r>
                  <w:rPr>
                    <w:rFonts w:ascii="Cambria Math" w:hAnsi="Cambria Math"/>
                    <w:lang w:val="en-IN" w:bidi="hi-IN"/>
                  </w:rPr>
                  <m:t>f=</m:t>
                </m:r>
                <m:f>
                  <m:fPr>
                    <m:ctrlPr>
                      <w:rPr>
                        <w:rFonts w:ascii="Cambria Math" w:hAnsi="Cambria Math"/>
                        <w:i/>
                        <w:lang w:val="en-IN" w:bidi="hi-IN"/>
                      </w:rPr>
                    </m:ctrlPr>
                  </m:fPr>
                  <m:num>
                    <m:r>
                      <w:rPr>
                        <w:rFonts w:ascii="Cambria Math" w:hAnsi="Cambria Math"/>
                        <w:lang w:val="en-IN" w:bidi="hi-IN"/>
                      </w:rPr>
                      <m:t>S N</m:t>
                    </m:r>
                  </m:num>
                  <m:den>
                    <m:r>
                      <w:rPr>
                        <w:rFonts w:ascii="Cambria Math" w:hAnsi="Cambria Math"/>
                        <w:lang w:val="en-IN" w:bidi="hi-IN"/>
                      </w:rPr>
                      <m:t>2</m:t>
                    </m:r>
                  </m:den>
                </m:f>
                <m:d>
                  <m:dPr>
                    <m:ctrlPr>
                      <w:rPr>
                        <w:rFonts w:ascii="Cambria Math" w:hAnsi="Cambria Math"/>
                        <w:i/>
                        <w:lang w:val="en-IN" w:bidi="hi-IN"/>
                      </w:rPr>
                    </m:ctrlPr>
                  </m:dPr>
                  <m:e>
                    <m:r>
                      <w:rPr>
                        <w:rFonts w:ascii="Cambria Math" w:hAnsi="Cambria Math"/>
                        <w:lang w:val="en-IN" w:bidi="hi-IN"/>
                      </w:rPr>
                      <m:t>1+</m:t>
                    </m:r>
                    <m:f>
                      <m:fPr>
                        <m:ctrlPr>
                          <w:rPr>
                            <w:rFonts w:ascii="Cambria Math" w:hAnsi="Cambria Math"/>
                            <w:i/>
                            <w:lang w:val="en-IN" w:bidi="hi-IN"/>
                          </w:rPr>
                        </m:ctrlPr>
                      </m:fPr>
                      <m:num>
                        <m:sSub>
                          <m:sSubPr>
                            <m:ctrlPr>
                              <w:rPr>
                                <w:rFonts w:ascii="Cambria Math" w:hAnsi="Cambria Math"/>
                                <w:i/>
                                <w:lang w:val="en-IN" w:bidi="hi-IN"/>
                              </w:rPr>
                            </m:ctrlPr>
                          </m:sSubPr>
                          <m:e>
                            <m:r>
                              <w:rPr>
                                <w:rFonts w:ascii="Cambria Math" w:hAnsi="Cambria Math"/>
                                <w:lang w:val="en-IN" w:bidi="hi-IN"/>
                              </w:rPr>
                              <m:t>d</m:t>
                            </m:r>
                          </m:e>
                          <m:sub>
                            <m:r>
                              <w:rPr>
                                <w:rFonts w:ascii="Cambria Math" w:hAnsi="Cambria Math"/>
                                <w:lang w:val="en-IN" w:bidi="hi-IN"/>
                              </w:rPr>
                              <m:t xml:space="preserve">b  </m:t>
                            </m:r>
                          </m:sub>
                        </m:sSub>
                      </m:num>
                      <m:den>
                        <m:sSub>
                          <m:sSubPr>
                            <m:ctrlPr>
                              <w:rPr>
                                <w:rFonts w:ascii="Cambria Math" w:hAnsi="Cambria Math"/>
                                <w:i/>
                                <w:lang w:val="en-IN" w:bidi="hi-IN"/>
                              </w:rPr>
                            </m:ctrlPr>
                          </m:sSubPr>
                          <m:e>
                            <m:r>
                              <w:rPr>
                                <w:rFonts w:ascii="Cambria Math" w:hAnsi="Cambria Math"/>
                                <w:lang w:val="en-IN" w:bidi="hi-IN"/>
                              </w:rPr>
                              <m:t>d</m:t>
                            </m:r>
                          </m:e>
                          <m:sub>
                            <m:r>
                              <w:rPr>
                                <w:rFonts w:ascii="Cambria Math" w:hAnsi="Cambria Math"/>
                                <w:lang w:val="en-IN" w:bidi="hi-IN"/>
                              </w:rPr>
                              <m:t>p</m:t>
                            </m:r>
                          </m:sub>
                        </m:sSub>
                      </m:den>
                    </m:f>
                    <m:func>
                      <m:funcPr>
                        <m:ctrlPr>
                          <w:rPr>
                            <w:rFonts w:ascii="Cambria Math" w:hAnsi="Cambria Math"/>
                            <w:lang w:val="en-IN" w:bidi="hi-IN"/>
                          </w:rPr>
                        </m:ctrlPr>
                      </m:funcPr>
                      <m:fName>
                        <m:r>
                          <m:rPr>
                            <m:sty m:val="p"/>
                          </m:rPr>
                          <w:rPr>
                            <w:rFonts w:ascii="Cambria Math" w:hAnsi="Cambria Math"/>
                            <w:lang w:val="en-IN" w:bidi="hi-IN"/>
                          </w:rPr>
                          <m:t>cos</m:t>
                        </m:r>
                      </m:fName>
                      <m:e>
                        <m:d>
                          <m:dPr>
                            <m:ctrlPr>
                              <w:rPr>
                                <w:rFonts w:ascii="Cambria Math" w:hAnsi="Cambria Math"/>
                                <w:i/>
                                <w:lang w:val="en-IN" w:bidi="hi-IN"/>
                              </w:rPr>
                            </m:ctrlPr>
                          </m:dPr>
                          <m:e>
                            <m:r>
                              <w:rPr>
                                <w:rFonts w:ascii="Cambria Math" w:hAnsi="Cambria Math"/>
                                <w:lang w:val="en-IN" w:bidi="hi-IN"/>
                              </w:rPr>
                              <m:t>∅</m:t>
                            </m:r>
                          </m:e>
                        </m:d>
                        <m:r>
                          <w:rPr>
                            <w:rFonts w:ascii="Cambria Math" w:hAnsi="Cambria Math"/>
                            <w:lang w:val="en-IN" w:bidi="hi-IN"/>
                          </w:rPr>
                          <m:t>)</m:t>
                        </m:r>
                      </m:e>
                    </m:func>
                  </m:e>
                </m:d>
              </m:oMath>
            </m:oMathPara>
          </w:p>
        </w:tc>
        <w:tc>
          <w:tcPr>
            <w:tcW w:w="1241" w:type="dxa"/>
            <w:vAlign w:val="center"/>
          </w:tcPr>
          <w:p w14:paraId="6D885706" w14:textId="1C58498D"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633A8E0E">
                <v:shape id="_x0000_i1036" type="#_x0000_t75" style="width:9pt;height:14.4pt" o:ole="">
                  <v:imagedata r:id="rId26" o:title=""/>
                </v:shape>
                <o:OLEObject Type="Embed" ProgID="Equation.DSMT4" ShapeID="_x0000_i1036" DrawAspect="Content" ObjectID="_1712007223" r:id="rId43"/>
              </w:object>
            </w:r>
            <w:r>
              <w:rPr>
                <w:rFonts w:ascii="Times New Roman" w:hAnsi="Times New Roman"/>
                <w:b/>
                <w:color w:val="000000" w:themeColor="text1"/>
                <w:sz w:val="22"/>
                <w:szCs w:val="22"/>
              </w:rPr>
              <w:t>4.1</w:t>
            </w:r>
          </w:p>
        </w:tc>
      </w:tr>
    </w:tbl>
    <w:p w14:paraId="6FCEDAB5" w14:textId="77777777" w:rsidR="00046F27" w:rsidRDefault="00046F27" w:rsidP="00A278AE">
      <w:pPr>
        <w:spacing w:after="0" w:line="480" w:lineRule="auto"/>
        <w:ind w:firstLine="720"/>
        <w:contextualSpacing/>
        <w:jc w:val="both"/>
        <w:rPr>
          <w:rFonts w:ascii="Times New Roman" w:eastAsia="Times New Roman" w:hAnsi="Times New Roman" w:cs="Times New Roman"/>
          <w:lang w:val="en-IN" w:bidi="hi-IN"/>
        </w:rPr>
      </w:pPr>
    </w:p>
    <w:p w14:paraId="71F1C5DD" w14:textId="77777777" w:rsidR="00C063F0" w:rsidRDefault="00C063F0" w:rsidP="00892D6F">
      <w:pPr>
        <w:spacing w:after="0" w:line="480" w:lineRule="auto"/>
        <w:ind w:firstLine="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The fundamental defect frequency associated with outer race faul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2F6C8AFD" w14:textId="77777777" w:rsidTr="00A91BCF">
        <w:tc>
          <w:tcPr>
            <w:tcW w:w="1242" w:type="dxa"/>
          </w:tcPr>
          <w:p w14:paraId="332704CB"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7AEFB071" w14:textId="3F1354EC" w:rsidR="00DE3CBA" w:rsidRPr="00DE3CBA" w:rsidRDefault="00DE3CBA" w:rsidP="00DE3CBA">
            <w:pPr>
              <w:pStyle w:val="BodyText"/>
              <w:ind w:right="29" w:firstLine="0"/>
              <w:jc w:val="left"/>
              <w:rPr>
                <w:rFonts w:ascii="Times New Roman" w:hAnsi="Times New Roman"/>
                <w:color w:val="000000" w:themeColor="text1"/>
                <w:sz w:val="22"/>
                <w:szCs w:val="22"/>
              </w:rPr>
            </w:pPr>
            <m:oMathPara>
              <m:oMathParaPr>
                <m:jc m:val="left"/>
              </m:oMathParaPr>
              <m:oMath>
                <m:r>
                  <w:rPr>
                    <w:rFonts w:ascii="Cambria Math" w:hAnsi="Cambria Math"/>
                    <w:lang w:val="en-IN" w:bidi="hi-IN"/>
                  </w:rPr>
                  <m:t>f=</m:t>
                </m:r>
                <m:f>
                  <m:fPr>
                    <m:ctrlPr>
                      <w:rPr>
                        <w:rFonts w:ascii="Cambria Math" w:hAnsi="Cambria Math"/>
                        <w:i/>
                        <w:lang w:val="en-IN" w:bidi="hi-IN"/>
                      </w:rPr>
                    </m:ctrlPr>
                  </m:fPr>
                  <m:num>
                    <m:r>
                      <w:rPr>
                        <w:rFonts w:ascii="Cambria Math" w:hAnsi="Cambria Math"/>
                        <w:lang w:val="en-IN" w:bidi="hi-IN"/>
                      </w:rPr>
                      <m:t>S N</m:t>
                    </m:r>
                  </m:num>
                  <m:den>
                    <m:r>
                      <w:rPr>
                        <w:rFonts w:ascii="Cambria Math" w:hAnsi="Cambria Math"/>
                        <w:lang w:val="en-IN" w:bidi="hi-IN"/>
                      </w:rPr>
                      <m:t>2</m:t>
                    </m:r>
                  </m:den>
                </m:f>
                <m:d>
                  <m:dPr>
                    <m:ctrlPr>
                      <w:rPr>
                        <w:rFonts w:ascii="Cambria Math" w:hAnsi="Cambria Math"/>
                        <w:i/>
                        <w:lang w:val="en-IN" w:bidi="hi-IN"/>
                      </w:rPr>
                    </m:ctrlPr>
                  </m:dPr>
                  <m:e>
                    <m:r>
                      <w:rPr>
                        <w:rFonts w:ascii="Cambria Math" w:hAnsi="Cambria Math"/>
                        <w:lang w:val="en-IN" w:bidi="hi-IN"/>
                      </w:rPr>
                      <m:t>1-</m:t>
                    </m:r>
                    <m:f>
                      <m:fPr>
                        <m:ctrlPr>
                          <w:rPr>
                            <w:rFonts w:ascii="Cambria Math" w:hAnsi="Cambria Math"/>
                            <w:i/>
                            <w:lang w:val="en-IN" w:bidi="hi-IN"/>
                          </w:rPr>
                        </m:ctrlPr>
                      </m:fPr>
                      <m:num>
                        <m:sSub>
                          <m:sSubPr>
                            <m:ctrlPr>
                              <w:rPr>
                                <w:rFonts w:ascii="Cambria Math" w:hAnsi="Cambria Math"/>
                                <w:i/>
                                <w:lang w:val="en-IN" w:bidi="hi-IN"/>
                              </w:rPr>
                            </m:ctrlPr>
                          </m:sSubPr>
                          <m:e>
                            <m:r>
                              <w:rPr>
                                <w:rFonts w:ascii="Cambria Math" w:hAnsi="Cambria Math"/>
                                <w:lang w:val="en-IN" w:bidi="hi-IN"/>
                              </w:rPr>
                              <m:t>d</m:t>
                            </m:r>
                          </m:e>
                          <m:sub>
                            <m:r>
                              <w:rPr>
                                <w:rFonts w:ascii="Cambria Math" w:hAnsi="Cambria Math"/>
                                <w:lang w:val="en-IN" w:bidi="hi-IN"/>
                              </w:rPr>
                              <m:t xml:space="preserve">b  </m:t>
                            </m:r>
                          </m:sub>
                        </m:sSub>
                      </m:num>
                      <m:den>
                        <m:sSub>
                          <m:sSubPr>
                            <m:ctrlPr>
                              <w:rPr>
                                <w:rFonts w:ascii="Cambria Math" w:hAnsi="Cambria Math"/>
                                <w:i/>
                                <w:lang w:val="en-IN" w:bidi="hi-IN"/>
                              </w:rPr>
                            </m:ctrlPr>
                          </m:sSubPr>
                          <m:e>
                            <m:r>
                              <w:rPr>
                                <w:rFonts w:ascii="Cambria Math" w:hAnsi="Cambria Math"/>
                                <w:lang w:val="en-IN" w:bidi="hi-IN"/>
                              </w:rPr>
                              <m:t>d</m:t>
                            </m:r>
                          </m:e>
                          <m:sub>
                            <m:r>
                              <w:rPr>
                                <w:rFonts w:ascii="Cambria Math" w:hAnsi="Cambria Math"/>
                                <w:lang w:val="en-IN" w:bidi="hi-IN"/>
                              </w:rPr>
                              <m:t>p</m:t>
                            </m:r>
                          </m:sub>
                        </m:sSub>
                      </m:den>
                    </m:f>
                    <m:func>
                      <m:funcPr>
                        <m:ctrlPr>
                          <w:rPr>
                            <w:rFonts w:ascii="Cambria Math" w:hAnsi="Cambria Math"/>
                            <w:lang w:val="en-IN" w:bidi="hi-IN"/>
                          </w:rPr>
                        </m:ctrlPr>
                      </m:funcPr>
                      <m:fName>
                        <m:r>
                          <m:rPr>
                            <m:sty m:val="p"/>
                          </m:rPr>
                          <w:rPr>
                            <w:rFonts w:ascii="Cambria Math" w:hAnsi="Cambria Math"/>
                            <w:lang w:val="en-IN" w:bidi="hi-IN"/>
                          </w:rPr>
                          <m:t>cos</m:t>
                        </m:r>
                      </m:fName>
                      <m:e>
                        <m:d>
                          <m:dPr>
                            <m:ctrlPr>
                              <w:rPr>
                                <w:rFonts w:ascii="Cambria Math" w:hAnsi="Cambria Math"/>
                                <w:i/>
                                <w:lang w:val="en-IN" w:bidi="hi-IN"/>
                              </w:rPr>
                            </m:ctrlPr>
                          </m:dPr>
                          <m:e>
                            <m:r>
                              <w:rPr>
                                <w:rFonts w:ascii="Cambria Math" w:hAnsi="Cambria Math"/>
                                <w:lang w:val="en-IN" w:bidi="hi-IN"/>
                              </w:rPr>
                              <m:t>∅</m:t>
                            </m:r>
                          </m:e>
                        </m:d>
                        <m:r>
                          <w:rPr>
                            <w:rFonts w:ascii="Cambria Math" w:hAnsi="Cambria Math"/>
                            <w:lang w:val="en-IN" w:bidi="hi-IN"/>
                          </w:rPr>
                          <m:t>)</m:t>
                        </m:r>
                      </m:e>
                    </m:func>
                  </m:e>
                </m:d>
              </m:oMath>
            </m:oMathPara>
          </w:p>
        </w:tc>
        <w:tc>
          <w:tcPr>
            <w:tcW w:w="1241" w:type="dxa"/>
            <w:vAlign w:val="center"/>
          </w:tcPr>
          <w:p w14:paraId="5850D0F1" w14:textId="7106ACC6"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3B728361">
                <v:shape id="_x0000_i1037" type="#_x0000_t75" style="width:9pt;height:14.4pt" o:ole="">
                  <v:imagedata r:id="rId26" o:title=""/>
                </v:shape>
                <o:OLEObject Type="Embed" ProgID="Equation.DSMT4" ShapeID="_x0000_i1037" DrawAspect="Content" ObjectID="_1712007224" r:id="rId44"/>
              </w:object>
            </w:r>
            <w:r>
              <w:rPr>
                <w:rFonts w:ascii="Times New Roman" w:hAnsi="Times New Roman"/>
                <w:b/>
                <w:color w:val="000000" w:themeColor="text1"/>
                <w:sz w:val="22"/>
                <w:szCs w:val="22"/>
              </w:rPr>
              <w:t>4.2</w:t>
            </w:r>
          </w:p>
        </w:tc>
      </w:tr>
    </w:tbl>
    <w:p w14:paraId="43EF5C47" w14:textId="3E046E5C" w:rsidR="00C063F0" w:rsidRDefault="00C063F0" w:rsidP="00C30706">
      <w:pPr>
        <w:spacing w:after="0" w:line="480" w:lineRule="auto"/>
        <w:ind w:firstLine="720"/>
        <w:contextualSpacing/>
        <w:jc w:val="both"/>
        <w:rPr>
          <w:rFonts w:ascii="Times New Roman" w:eastAsia="Times New Roman" w:hAnsi="Times New Roman" w:cs="Times New Roman"/>
          <w:lang w:val="en-IN" w:bidi="hi-IN"/>
        </w:rPr>
      </w:pPr>
      <w:r w:rsidRPr="00C063F0">
        <w:rPr>
          <w:rFonts w:ascii="Times New Roman" w:eastAsia="Times New Roman" w:hAnsi="Times New Roman" w:cs="Times New Roman"/>
          <w:lang w:val="en-IN" w:bidi="hi-IN"/>
        </w:rPr>
        <w:t xml:space="preserve">The fundamental defect frequency associated with </w:t>
      </w:r>
      <w:r w:rsidR="00A278AE">
        <w:rPr>
          <w:rFonts w:ascii="Times New Roman" w:eastAsia="Times New Roman" w:hAnsi="Times New Roman" w:cs="Times New Roman"/>
          <w:lang w:val="en-IN" w:bidi="hi-IN"/>
        </w:rPr>
        <w:t>ball</w:t>
      </w:r>
      <w:r w:rsidR="00046F27">
        <w:rPr>
          <w:rFonts w:ascii="Times New Roman" w:eastAsia="Times New Roman" w:hAnsi="Times New Roman" w:cs="Times New Roman"/>
          <w:lang w:val="en-IN" w:bidi="hi-IN"/>
        </w:rPr>
        <w:t xml:space="preserve"> spin</w:t>
      </w:r>
      <w:r w:rsidRPr="00C063F0">
        <w:rPr>
          <w:rFonts w:ascii="Times New Roman" w:eastAsia="Times New Roman" w:hAnsi="Times New Roman" w:cs="Times New Roman"/>
          <w:lang w:val="en-IN" w:bidi="hi-IN"/>
        </w:rPr>
        <w:t xml:space="preserve"> faul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58BB1C12" w14:textId="77777777" w:rsidTr="00A91BCF">
        <w:tc>
          <w:tcPr>
            <w:tcW w:w="1242" w:type="dxa"/>
          </w:tcPr>
          <w:p w14:paraId="0B30684A"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5B1DA384" w14:textId="0BFCF6AE" w:rsidR="00DE3CBA" w:rsidRPr="00DE3CBA" w:rsidRDefault="00DE3CBA" w:rsidP="00DE3CBA">
            <w:pPr>
              <w:pStyle w:val="BodyText"/>
              <w:ind w:right="29" w:firstLine="0"/>
              <w:jc w:val="left"/>
              <w:rPr>
                <w:rFonts w:ascii="Times New Roman" w:hAnsi="Times New Roman"/>
                <w:color w:val="000000" w:themeColor="text1"/>
                <w:sz w:val="22"/>
                <w:szCs w:val="22"/>
              </w:rPr>
            </w:pPr>
            <m:oMathPara>
              <m:oMathParaPr>
                <m:jc m:val="left"/>
              </m:oMathParaPr>
              <m:oMath>
                <m:r>
                  <w:rPr>
                    <w:rFonts w:ascii="Cambria Math" w:hAnsi="Cambria Math"/>
                    <w:lang w:val="en-IN" w:bidi="hi-IN"/>
                  </w:rPr>
                  <m:t>f=</m:t>
                </m:r>
                <m:f>
                  <m:fPr>
                    <m:ctrlPr>
                      <w:rPr>
                        <w:rFonts w:ascii="Cambria Math" w:hAnsi="Cambria Math"/>
                        <w:i/>
                        <w:lang w:val="en-IN" w:bidi="hi-IN"/>
                      </w:rPr>
                    </m:ctrlPr>
                  </m:fPr>
                  <m:num>
                    <m:r>
                      <w:rPr>
                        <w:rFonts w:ascii="Cambria Math" w:hAnsi="Cambria Math"/>
                        <w:lang w:val="en-IN" w:bidi="hi-IN"/>
                      </w:rPr>
                      <m:t xml:space="preserve">S </m:t>
                    </m:r>
                    <m:sSub>
                      <m:sSubPr>
                        <m:ctrlPr>
                          <w:rPr>
                            <w:rFonts w:ascii="Cambria Math" w:hAnsi="Cambria Math"/>
                            <w:i/>
                            <w:lang w:val="en-IN" w:bidi="hi-IN"/>
                          </w:rPr>
                        </m:ctrlPr>
                      </m:sSubPr>
                      <m:e>
                        <m:r>
                          <w:rPr>
                            <w:rFonts w:ascii="Cambria Math" w:hAnsi="Cambria Math"/>
                            <w:lang w:val="en-IN" w:bidi="hi-IN"/>
                          </w:rPr>
                          <m:t>d</m:t>
                        </m:r>
                      </m:e>
                      <m:sub>
                        <m:r>
                          <w:rPr>
                            <w:rFonts w:ascii="Cambria Math" w:hAnsi="Cambria Math"/>
                            <w:lang w:val="en-IN" w:bidi="hi-IN"/>
                          </w:rPr>
                          <m:t>p</m:t>
                        </m:r>
                      </m:sub>
                    </m:sSub>
                  </m:num>
                  <m:den>
                    <m:r>
                      <w:rPr>
                        <w:rFonts w:ascii="Cambria Math" w:hAnsi="Cambria Math"/>
                        <w:lang w:val="en-IN" w:bidi="hi-IN"/>
                      </w:rPr>
                      <m:t xml:space="preserve">2 </m:t>
                    </m:r>
                    <m:sSub>
                      <m:sSubPr>
                        <m:ctrlPr>
                          <w:rPr>
                            <w:rFonts w:ascii="Cambria Math" w:hAnsi="Cambria Math"/>
                            <w:i/>
                            <w:lang w:val="en-IN" w:bidi="hi-IN"/>
                          </w:rPr>
                        </m:ctrlPr>
                      </m:sSubPr>
                      <m:e>
                        <m:r>
                          <w:rPr>
                            <w:rFonts w:ascii="Cambria Math" w:hAnsi="Cambria Math"/>
                            <w:lang w:val="en-IN" w:bidi="hi-IN"/>
                          </w:rPr>
                          <m:t>d</m:t>
                        </m:r>
                      </m:e>
                      <m:sub>
                        <m:r>
                          <w:rPr>
                            <w:rFonts w:ascii="Cambria Math" w:hAnsi="Cambria Math"/>
                            <w:lang w:val="en-IN" w:bidi="hi-IN"/>
                          </w:rPr>
                          <m:t xml:space="preserve">b  </m:t>
                        </m:r>
                      </m:sub>
                    </m:sSub>
                  </m:den>
                </m:f>
                <m:d>
                  <m:dPr>
                    <m:ctrlPr>
                      <w:rPr>
                        <w:rFonts w:ascii="Cambria Math" w:hAnsi="Cambria Math"/>
                        <w:i/>
                        <w:lang w:val="en-IN" w:bidi="hi-IN"/>
                      </w:rPr>
                    </m:ctrlPr>
                  </m:dPr>
                  <m:e>
                    <m:r>
                      <w:rPr>
                        <w:rFonts w:ascii="Cambria Math" w:hAnsi="Cambria Math"/>
                        <w:lang w:val="en-IN" w:bidi="hi-IN"/>
                      </w:rPr>
                      <m:t>1-</m:t>
                    </m:r>
                    <m:sSup>
                      <m:sSupPr>
                        <m:ctrlPr>
                          <w:rPr>
                            <w:rFonts w:ascii="Cambria Math" w:hAnsi="Cambria Math"/>
                            <w:i/>
                            <w:lang w:val="en-IN" w:bidi="hi-IN"/>
                          </w:rPr>
                        </m:ctrlPr>
                      </m:sSupPr>
                      <m:e>
                        <m:d>
                          <m:dPr>
                            <m:ctrlPr>
                              <w:rPr>
                                <w:rFonts w:ascii="Cambria Math" w:hAnsi="Cambria Math"/>
                                <w:i/>
                                <w:lang w:val="en-IN" w:bidi="hi-IN"/>
                              </w:rPr>
                            </m:ctrlPr>
                          </m:dPr>
                          <m:e>
                            <m:f>
                              <m:fPr>
                                <m:ctrlPr>
                                  <w:rPr>
                                    <w:rFonts w:ascii="Cambria Math" w:hAnsi="Cambria Math"/>
                                    <w:i/>
                                    <w:lang w:val="en-IN" w:bidi="hi-IN"/>
                                  </w:rPr>
                                </m:ctrlPr>
                              </m:fPr>
                              <m:num>
                                <m:sSub>
                                  <m:sSubPr>
                                    <m:ctrlPr>
                                      <w:rPr>
                                        <w:rFonts w:ascii="Cambria Math" w:hAnsi="Cambria Math"/>
                                        <w:i/>
                                        <w:lang w:val="en-IN" w:bidi="hi-IN"/>
                                      </w:rPr>
                                    </m:ctrlPr>
                                  </m:sSubPr>
                                  <m:e>
                                    <m:r>
                                      <w:rPr>
                                        <w:rFonts w:ascii="Cambria Math" w:hAnsi="Cambria Math"/>
                                        <w:lang w:val="en-IN" w:bidi="hi-IN"/>
                                      </w:rPr>
                                      <m:t>d</m:t>
                                    </m:r>
                                  </m:e>
                                  <m:sub>
                                    <m:r>
                                      <w:rPr>
                                        <w:rFonts w:ascii="Cambria Math" w:hAnsi="Cambria Math"/>
                                        <w:lang w:val="en-IN" w:bidi="hi-IN"/>
                                      </w:rPr>
                                      <m:t xml:space="preserve">b  </m:t>
                                    </m:r>
                                  </m:sub>
                                </m:sSub>
                              </m:num>
                              <m:den>
                                <m:sSub>
                                  <m:sSubPr>
                                    <m:ctrlPr>
                                      <w:rPr>
                                        <w:rFonts w:ascii="Cambria Math" w:hAnsi="Cambria Math"/>
                                        <w:i/>
                                        <w:lang w:val="en-IN" w:bidi="hi-IN"/>
                                      </w:rPr>
                                    </m:ctrlPr>
                                  </m:sSubPr>
                                  <m:e>
                                    <m:r>
                                      <w:rPr>
                                        <w:rFonts w:ascii="Cambria Math" w:hAnsi="Cambria Math"/>
                                        <w:lang w:val="en-IN" w:bidi="hi-IN"/>
                                      </w:rPr>
                                      <m:t>d</m:t>
                                    </m:r>
                                  </m:e>
                                  <m:sub>
                                    <m:r>
                                      <w:rPr>
                                        <w:rFonts w:ascii="Cambria Math" w:hAnsi="Cambria Math"/>
                                        <w:lang w:val="en-IN" w:bidi="hi-IN"/>
                                      </w:rPr>
                                      <m:t>p</m:t>
                                    </m:r>
                                  </m:sub>
                                </m:sSub>
                              </m:den>
                            </m:f>
                          </m:e>
                        </m:d>
                      </m:e>
                      <m:sup>
                        <m:r>
                          <w:rPr>
                            <w:rFonts w:ascii="Cambria Math" w:hAnsi="Cambria Math"/>
                            <w:lang w:val="en-IN" w:bidi="hi-IN"/>
                          </w:rPr>
                          <m:t>2</m:t>
                        </m:r>
                      </m:sup>
                    </m:sSup>
                    <m:sSup>
                      <m:sSupPr>
                        <m:ctrlPr>
                          <w:rPr>
                            <w:rFonts w:ascii="Cambria Math" w:hAnsi="Cambria Math"/>
                            <w:i/>
                            <w:lang w:val="en-IN" w:bidi="hi-IN"/>
                          </w:rPr>
                        </m:ctrlPr>
                      </m:sSupPr>
                      <m:e>
                        <m:r>
                          <w:rPr>
                            <w:rFonts w:ascii="Cambria Math" w:hAnsi="Cambria Math"/>
                            <w:lang w:val="en-IN" w:bidi="hi-IN"/>
                          </w:rPr>
                          <m:t>(</m:t>
                        </m:r>
                        <m:func>
                          <m:funcPr>
                            <m:ctrlPr>
                              <w:rPr>
                                <w:rFonts w:ascii="Cambria Math" w:hAnsi="Cambria Math"/>
                                <w:lang w:val="en-IN" w:bidi="hi-IN"/>
                              </w:rPr>
                            </m:ctrlPr>
                          </m:funcPr>
                          <m:fName>
                            <m:r>
                              <m:rPr>
                                <m:sty m:val="p"/>
                              </m:rPr>
                              <w:rPr>
                                <w:rFonts w:ascii="Cambria Math" w:hAnsi="Cambria Math"/>
                                <w:lang w:val="en-IN" w:bidi="hi-IN"/>
                              </w:rPr>
                              <m:t>cos</m:t>
                            </m:r>
                          </m:fName>
                          <m:e>
                            <m:d>
                              <m:dPr>
                                <m:ctrlPr>
                                  <w:rPr>
                                    <w:rFonts w:ascii="Cambria Math" w:hAnsi="Cambria Math"/>
                                    <w:i/>
                                    <w:lang w:val="en-IN" w:bidi="hi-IN"/>
                                  </w:rPr>
                                </m:ctrlPr>
                              </m:dPr>
                              <m:e>
                                <m:r>
                                  <w:rPr>
                                    <w:rFonts w:ascii="Cambria Math" w:hAnsi="Cambria Math"/>
                                    <w:lang w:val="en-IN" w:bidi="hi-IN"/>
                                  </w:rPr>
                                  <m:t>∅</m:t>
                                </m:r>
                              </m:e>
                            </m:d>
                            <m:r>
                              <w:rPr>
                                <w:rFonts w:ascii="Cambria Math" w:hAnsi="Cambria Math"/>
                                <w:lang w:val="en-IN" w:bidi="hi-IN"/>
                              </w:rPr>
                              <m:t>)</m:t>
                            </m:r>
                          </m:e>
                        </m:func>
                      </m:e>
                      <m:sup>
                        <m:r>
                          <w:rPr>
                            <w:rFonts w:ascii="Cambria Math" w:hAnsi="Cambria Math"/>
                            <w:lang w:val="en-IN" w:bidi="hi-IN"/>
                          </w:rPr>
                          <m:t>2</m:t>
                        </m:r>
                      </m:sup>
                    </m:sSup>
                  </m:e>
                </m:d>
              </m:oMath>
            </m:oMathPara>
          </w:p>
        </w:tc>
        <w:tc>
          <w:tcPr>
            <w:tcW w:w="1241" w:type="dxa"/>
            <w:vAlign w:val="center"/>
          </w:tcPr>
          <w:p w14:paraId="1B16E77B" w14:textId="403D6057"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1991D8A1">
                <v:shape id="_x0000_i1038" type="#_x0000_t75" style="width:9pt;height:14.4pt" o:ole="">
                  <v:imagedata r:id="rId26" o:title=""/>
                </v:shape>
                <o:OLEObject Type="Embed" ProgID="Equation.DSMT4" ShapeID="_x0000_i1038" DrawAspect="Content" ObjectID="_1712007225" r:id="rId45"/>
              </w:object>
            </w:r>
            <w:r>
              <w:rPr>
                <w:rFonts w:ascii="Times New Roman" w:hAnsi="Times New Roman"/>
                <w:b/>
                <w:color w:val="000000" w:themeColor="text1"/>
                <w:sz w:val="22"/>
                <w:szCs w:val="22"/>
              </w:rPr>
              <w:t>4.3</w:t>
            </w:r>
          </w:p>
        </w:tc>
      </w:tr>
    </w:tbl>
    <w:p w14:paraId="20C92104" w14:textId="6AE752C7" w:rsidR="00C063F0" w:rsidRPr="00C063F0" w:rsidRDefault="00C30706" w:rsidP="00C30706">
      <w:pPr>
        <w:spacing w:after="0" w:line="480" w:lineRule="auto"/>
        <w:ind w:firstLine="720"/>
        <w:contextualSpacing/>
        <w:jc w:val="both"/>
        <w:rPr>
          <w:rFonts w:ascii="Times New Roman" w:eastAsia="Times New Roman" w:hAnsi="Times New Roman" w:cs="Times New Roman"/>
          <w:lang w:val="en-IN" w:bidi="hi-IN"/>
        </w:rPr>
      </w:pPr>
      <w:proofErr w:type="gramStart"/>
      <w:r>
        <w:rPr>
          <w:rFonts w:ascii="Times New Roman" w:eastAsia="Times New Roman" w:hAnsi="Times New Roman" w:cs="Times New Roman"/>
          <w:lang w:val="en-IN" w:bidi="hi-IN"/>
        </w:rPr>
        <w:t>w</w:t>
      </w:r>
      <w:r w:rsidR="00C063F0" w:rsidRPr="00C063F0">
        <w:rPr>
          <w:rFonts w:ascii="Times New Roman" w:eastAsia="Times New Roman" w:hAnsi="Times New Roman" w:cs="Times New Roman"/>
          <w:lang w:val="en-IN" w:bidi="hi-IN"/>
        </w:rPr>
        <w:t>here</w:t>
      </w:r>
      <w:proofErr w:type="gramEnd"/>
      <w:r w:rsidR="00C063F0" w:rsidRPr="00C063F0">
        <w:rPr>
          <w:rFonts w:ascii="Times New Roman" w:eastAsia="Times New Roman" w:hAnsi="Times New Roman" w:cs="Times New Roman"/>
          <w:lang w:val="en-IN" w:bidi="hi-IN"/>
        </w:rPr>
        <w:t>,</w:t>
      </w:r>
    </w:p>
    <w:p w14:paraId="5F046C05" w14:textId="77777777" w:rsidR="00C063F0" w:rsidRPr="00C063F0" w:rsidRDefault="00C063F0" w:rsidP="00C063F0">
      <w:pPr>
        <w:spacing w:after="0" w:line="480" w:lineRule="auto"/>
        <w:ind w:left="720"/>
        <w:contextualSpacing/>
        <w:jc w:val="both"/>
        <w:rPr>
          <w:rFonts w:ascii="Times New Roman" w:eastAsia="Times New Roman" w:hAnsi="Times New Roman" w:cs="Times New Roman"/>
          <w:lang w:val="en-IN" w:bidi="hi-IN"/>
        </w:rPr>
      </w:pPr>
      <m:oMath>
        <m:r>
          <w:rPr>
            <w:rFonts w:ascii="Cambria Math" w:eastAsia="Times New Roman" w:hAnsi="Cambria Math" w:cs="Times New Roman"/>
            <w:lang w:val="en-IN" w:bidi="hi-IN"/>
          </w:rPr>
          <m:t>S</m:t>
        </m:r>
      </m:oMath>
      <w:r w:rsidRPr="00C063F0">
        <w:rPr>
          <w:rFonts w:ascii="Times New Roman" w:eastAsia="Times New Roman" w:hAnsi="Times New Roman" w:cs="Times New Roman"/>
          <w:lang w:val="en-IN" w:bidi="hi-IN"/>
        </w:rPr>
        <w:t xml:space="preserve">   = Operating frequency of the shaft (40 Hz in the current case),</w:t>
      </w:r>
    </w:p>
    <w:p w14:paraId="47B0E64A" w14:textId="77777777" w:rsidR="00C063F0" w:rsidRPr="00C063F0" w:rsidRDefault="00C063F0" w:rsidP="00C063F0">
      <w:pPr>
        <w:spacing w:after="0" w:line="480" w:lineRule="auto"/>
        <w:ind w:left="720"/>
        <w:contextualSpacing/>
        <w:jc w:val="both"/>
        <w:rPr>
          <w:rFonts w:ascii="Times New Roman" w:eastAsia="Times New Roman" w:hAnsi="Times New Roman" w:cs="Times New Roman"/>
          <w:lang w:val="en-IN" w:bidi="hi-IN"/>
        </w:rPr>
      </w:pPr>
      <m:oMath>
        <m:r>
          <w:rPr>
            <w:rFonts w:ascii="Cambria Math" w:eastAsia="Times New Roman" w:hAnsi="Cambria Math" w:cs="Times New Roman"/>
            <w:lang w:val="en-IN" w:bidi="hi-IN"/>
          </w:rPr>
          <m:t>N</m:t>
        </m:r>
      </m:oMath>
      <w:r w:rsidRPr="00C063F0">
        <w:rPr>
          <w:rFonts w:ascii="Times New Roman" w:eastAsia="Times New Roman" w:hAnsi="Times New Roman" w:cs="Times New Roman"/>
          <w:lang w:val="en-IN" w:bidi="hi-IN"/>
        </w:rPr>
        <w:t xml:space="preserve">  = Number of balls in the bearing,</w:t>
      </w:r>
    </w:p>
    <w:p w14:paraId="687F82FE" w14:textId="77777777" w:rsidR="00C063F0" w:rsidRPr="00C063F0" w:rsidRDefault="004270A2" w:rsidP="00C063F0">
      <w:pPr>
        <w:spacing w:after="0" w:line="480" w:lineRule="auto"/>
        <w:ind w:left="720"/>
        <w:contextualSpacing/>
        <w:jc w:val="both"/>
        <w:rPr>
          <w:rFonts w:ascii="Times New Roman" w:eastAsia="Times New Roman" w:hAnsi="Times New Roman" w:cs="Times New Roman"/>
          <w:lang w:val="en-IN" w:bidi="hi-IN"/>
        </w:rPr>
      </w:pPr>
      <m:oMath>
        <m:sSub>
          <m:sSubPr>
            <m:ctrlPr>
              <w:rPr>
                <w:rFonts w:ascii="Cambria Math" w:eastAsia="Times New Roman" w:hAnsi="Cambria Math" w:cs="Times New Roman"/>
                <w:i/>
                <w:lang w:val="en-IN" w:bidi="hi-IN"/>
              </w:rPr>
            </m:ctrlPr>
          </m:sSubPr>
          <m:e>
            <m:r>
              <w:rPr>
                <w:rFonts w:ascii="Cambria Math" w:eastAsia="Times New Roman" w:hAnsi="Cambria Math" w:cs="Times New Roman"/>
                <w:lang w:val="en-IN" w:bidi="hi-IN"/>
              </w:rPr>
              <m:t>d</m:t>
            </m:r>
          </m:e>
          <m:sub>
            <m:r>
              <w:rPr>
                <w:rFonts w:ascii="Cambria Math" w:eastAsia="Times New Roman" w:hAnsi="Cambria Math" w:cs="Times New Roman"/>
                <w:lang w:val="en-IN" w:bidi="hi-IN"/>
              </w:rPr>
              <m:t>b</m:t>
            </m:r>
            <m:r>
              <w:rPr>
                <w:rFonts w:ascii="Cambria Math" w:eastAsia="Times New Roman" w:hAnsi="Cambria Math" w:cs="Times New Roman"/>
                <w:lang w:val="en-IN" w:bidi="hi-IN"/>
              </w:rPr>
              <m:t xml:space="preserve">  </m:t>
            </m:r>
          </m:sub>
        </m:sSub>
      </m:oMath>
      <w:r w:rsidR="00C063F0" w:rsidRPr="00C063F0">
        <w:rPr>
          <w:rFonts w:ascii="Times New Roman" w:eastAsia="Times New Roman" w:hAnsi="Times New Roman" w:cs="Times New Roman"/>
          <w:lang w:val="en-IN" w:bidi="hi-IN"/>
        </w:rPr>
        <w:t>= Diameter of ball</w:t>
      </w:r>
    </w:p>
    <w:p w14:paraId="7ED12981" w14:textId="77777777" w:rsidR="00C063F0" w:rsidRPr="00C063F0" w:rsidRDefault="004270A2" w:rsidP="00C063F0">
      <w:pPr>
        <w:spacing w:after="0" w:line="480" w:lineRule="auto"/>
        <w:ind w:left="720"/>
        <w:contextualSpacing/>
        <w:jc w:val="both"/>
        <w:rPr>
          <w:rFonts w:ascii="Times New Roman" w:eastAsia="Times New Roman" w:hAnsi="Times New Roman" w:cs="Times New Roman"/>
          <w:lang w:val="en-IN" w:bidi="hi-IN"/>
        </w:rPr>
      </w:pPr>
      <m:oMath>
        <m:sSub>
          <m:sSubPr>
            <m:ctrlPr>
              <w:rPr>
                <w:rFonts w:ascii="Cambria Math" w:eastAsia="Times New Roman" w:hAnsi="Cambria Math" w:cs="Times New Roman"/>
                <w:i/>
                <w:lang w:val="en-IN" w:bidi="hi-IN"/>
              </w:rPr>
            </m:ctrlPr>
          </m:sSubPr>
          <m:e>
            <m:r>
              <w:rPr>
                <w:rFonts w:ascii="Cambria Math" w:eastAsia="Times New Roman" w:hAnsi="Cambria Math" w:cs="Times New Roman"/>
                <w:lang w:val="en-IN" w:bidi="hi-IN"/>
              </w:rPr>
              <m:t>d</m:t>
            </m:r>
          </m:e>
          <m:sub>
            <m:r>
              <w:rPr>
                <w:rFonts w:ascii="Cambria Math" w:eastAsia="Times New Roman" w:hAnsi="Cambria Math" w:cs="Times New Roman"/>
                <w:lang w:val="en-IN" w:bidi="hi-IN"/>
              </w:rPr>
              <m:t>p</m:t>
            </m:r>
          </m:sub>
        </m:sSub>
      </m:oMath>
      <w:r w:rsidR="00C063F0" w:rsidRPr="00C063F0">
        <w:rPr>
          <w:rFonts w:ascii="Times New Roman" w:eastAsia="Times New Roman" w:hAnsi="Times New Roman" w:cs="Times New Roman"/>
          <w:lang w:val="en-IN" w:bidi="hi-IN"/>
        </w:rPr>
        <w:t xml:space="preserve"> = </w:t>
      </w:r>
      <w:r w:rsidR="00C063F0" w:rsidRPr="00C063F0">
        <w:rPr>
          <w:rFonts w:ascii="Times New Roman" w:eastAsia="Times New Roman" w:hAnsi="Times New Roman" w:cs="Mangal"/>
          <w:lang w:val="en-IN" w:bidi="hi-IN"/>
        </w:rPr>
        <w:t>Pitch diameter of the bearing</w:t>
      </w:r>
    </w:p>
    <w:p w14:paraId="393234E5" w14:textId="77777777" w:rsidR="00C063F0" w:rsidRPr="00C063F0" w:rsidRDefault="00C063F0" w:rsidP="00C063F0">
      <w:pPr>
        <w:spacing w:after="0" w:line="480" w:lineRule="auto"/>
        <w:ind w:left="720"/>
        <w:contextualSpacing/>
        <w:rPr>
          <w:rFonts w:ascii="Times New Roman" w:eastAsia="Times New Roman" w:hAnsi="Times New Roman" w:cs="Times New Roman"/>
          <w:lang w:val="en-IN" w:bidi="hi-IN"/>
        </w:rPr>
      </w:pPr>
      <m:oMath>
        <m:r>
          <w:rPr>
            <w:rFonts w:ascii="Cambria Math" w:eastAsia="Times New Roman" w:hAnsi="Cambria Math" w:cs="Times New Roman"/>
            <w:lang w:val="en-IN" w:bidi="hi-IN"/>
          </w:rPr>
          <m:t>∅</m:t>
        </m:r>
      </m:oMath>
      <w:r w:rsidRPr="00C063F0">
        <w:rPr>
          <w:rFonts w:ascii="Times New Roman" w:eastAsia="Times New Roman" w:hAnsi="Times New Roman" w:cs="Times New Roman"/>
          <w:lang w:val="en-IN" w:bidi="hi-IN"/>
        </w:rPr>
        <w:t xml:space="preserve">   = bearing load contact angle (degrees)</w:t>
      </w:r>
    </w:p>
    <w:p w14:paraId="562418C5" w14:textId="77777777" w:rsidR="00C063F0" w:rsidRDefault="00C063F0" w:rsidP="00C063F0">
      <w:pPr>
        <w:spacing w:after="0" w:line="480" w:lineRule="auto"/>
        <w:ind w:left="720"/>
        <w:contextualSpacing/>
        <w:rPr>
          <w:rFonts w:ascii="Times New Roman" w:eastAsia="Times New Roman" w:hAnsi="Times New Roman" w:cs="Times New Roman"/>
          <w:lang w:val="en-IN" w:bidi="hi-IN"/>
        </w:rPr>
      </w:pPr>
      <m:oMath>
        <m:r>
          <m:rPr>
            <m:sty m:val="p"/>
          </m:rPr>
          <w:rPr>
            <w:rFonts w:ascii="Cambria Math" w:eastAsia="Times New Roman" w:hAnsi="Cambria Math" w:cs="Times New Roman"/>
            <w:lang w:val="en-IN" w:bidi="hi-IN"/>
          </w:rPr>
          <m:t>Thus</m:t>
        </m:r>
      </m:oMath>
      <w:r w:rsidRPr="00C063F0">
        <w:rPr>
          <w:rFonts w:ascii="Times New Roman" w:eastAsia="Times New Roman" w:hAnsi="Times New Roman" w:cs="Times New Roman"/>
          <w:lang w:val="en-IN" w:bidi="hi-IN"/>
        </w:rPr>
        <w:t xml:space="preserve"> Frequencies calculated by above formulas are 200 Hz for inner race defect, 120 Hz for outer race defect, and nearly 75 Hz for ball spin fault.</w:t>
      </w:r>
    </w:p>
    <w:p w14:paraId="2A341E68"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5612CC4A"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2482816F"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3DAC520C"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16D45E38"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6C2F453C"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6C800628"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06791403"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6E0164B8"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4681D86F"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6297011E"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055267D9"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2C7F485C"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2A07BD53"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45669D64" w14:textId="77777777" w:rsidR="000F0B5D" w:rsidRDefault="000F0B5D" w:rsidP="00C063F0">
      <w:pPr>
        <w:spacing w:after="0" w:line="480" w:lineRule="auto"/>
        <w:ind w:left="720"/>
        <w:contextualSpacing/>
        <w:rPr>
          <w:rFonts w:ascii="Times New Roman" w:eastAsia="Times New Roman" w:hAnsi="Times New Roman" w:cs="Times New Roman"/>
          <w:lang w:val="en-IN" w:bidi="hi-IN"/>
        </w:rPr>
      </w:pPr>
    </w:p>
    <w:p w14:paraId="34A2694A" w14:textId="51F6F649" w:rsidR="00C063F0" w:rsidRPr="00C063F0" w:rsidRDefault="00C063F0" w:rsidP="00C063F0">
      <w:pPr>
        <w:spacing w:after="200" w:line="276" w:lineRule="auto"/>
        <w:jc w:val="center"/>
        <w:rPr>
          <w:rFonts w:ascii="Times New Roman" w:eastAsia="Calibri" w:hAnsi="Times New Roman" w:cs="Times New Roman"/>
          <w:lang w:val="en-IN" w:bidi="hi-IN"/>
        </w:rPr>
      </w:pPr>
      <w:r w:rsidRPr="00C063F0">
        <w:rPr>
          <w:rFonts w:ascii="Times New Roman" w:eastAsia="Calibri" w:hAnsi="Times New Roman" w:cs="Times New Roman"/>
          <w:noProof/>
        </w:rPr>
        <w:lastRenderedPageBreak/>
        <w:drawing>
          <wp:anchor distT="0" distB="0" distL="114300" distR="114300" simplePos="0" relativeHeight="251704832" behindDoc="0" locked="0" layoutInCell="1" allowOverlap="1" wp14:anchorId="310B42A1" wp14:editId="1BBF272C">
            <wp:simplePos x="0" y="0"/>
            <wp:positionH relativeFrom="margin">
              <wp:posOffset>-77470</wp:posOffset>
            </wp:positionH>
            <wp:positionV relativeFrom="margin">
              <wp:posOffset>99060</wp:posOffset>
            </wp:positionV>
            <wp:extent cx="5503545" cy="1988185"/>
            <wp:effectExtent l="0" t="0" r="1905" b="0"/>
            <wp:wrapSquare wrapText="bothSides"/>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299" r="8065"/>
                    <a:stretch/>
                  </pic:blipFill>
                  <pic:spPr bwMode="auto">
                    <a:xfrm>
                      <a:off x="0" y="0"/>
                      <a:ext cx="5503545" cy="1988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AE0131" w14:textId="30B57D15" w:rsidR="00C063F0" w:rsidRPr="005134D4" w:rsidRDefault="005134D4" w:rsidP="005134D4">
      <w:pPr>
        <w:spacing w:after="200" w:line="276" w:lineRule="auto"/>
        <w:jc w:val="center"/>
        <w:rPr>
          <w:rFonts w:ascii="Times New Roman" w:eastAsia="Calibri" w:hAnsi="Times New Roman" w:cs="Times New Roman"/>
          <w:lang w:val="en-IN" w:bidi="hi-IN"/>
        </w:rPr>
      </w:pPr>
      <w:r w:rsidRPr="005134D4">
        <w:rPr>
          <w:rFonts w:ascii="Times New Roman" w:eastAsia="Calibri" w:hAnsi="Times New Roman" w:cs="Times New Roman"/>
          <w:lang w:val="en-IN" w:bidi="hi-IN"/>
        </w:rPr>
        <w:t>a)</w:t>
      </w:r>
      <w:r>
        <w:rPr>
          <w:rFonts w:ascii="Times New Roman" w:eastAsia="Calibri" w:hAnsi="Times New Roman" w:cs="Times New Roman"/>
          <w:lang w:val="en-IN" w:bidi="hi-IN"/>
        </w:rPr>
        <w:t xml:space="preserve"> </w:t>
      </w:r>
      <w:r w:rsidR="003E2FED" w:rsidRPr="005134D4">
        <w:rPr>
          <w:rFonts w:ascii="Times New Roman" w:eastAsia="Calibri" w:hAnsi="Times New Roman" w:cs="Times New Roman"/>
          <w:lang w:val="en-IN" w:bidi="hi-IN"/>
        </w:rPr>
        <w:t>Bearing (Vertical Sensor)</w:t>
      </w:r>
    </w:p>
    <w:p w14:paraId="0F708F51" w14:textId="7AF8205B" w:rsidR="00C063F0" w:rsidRPr="00C063F0" w:rsidRDefault="003E2FED" w:rsidP="00C063F0">
      <w:pPr>
        <w:spacing w:after="200" w:line="276" w:lineRule="auto"/>
        <w:rPr>
          <w:rFonts w:ascii="Times New Roman" w:eastAsia="Calibri" w:hAnsi="Times New Roman" w:cs="Times New Roman"/>
          <w:lang w:val="en-IN" w:bidi="hi-IN"/>
        </w:rPr>
      </w:pPr>
      <w:r w:rsidRPr="00C063F0">
        <w:rPr>
          <w:rFonts w:ascii="Times New Roman" w:eastAsia="Calibri" w:hAnsi="Times New Roman" w:cs="Times New Roman"/>
          <w:noProof/>
        </w:rPr>
        <w:drawing>
          <wp:anchor distT="0" distB="0" distL="114300" distR="114300" simplePos="0" relativeHeight="251705856" behindDoc="0" locked="0" layoutInCell="1" allowOverlap="1" wp14:anchorId="7F9D6114" wp14:editId="30CA982C">
            <wp:simplePos x="0" y="0"/>
            <wp:positionH relativeFrom="margin">
              <wp:posOffset>-43180</wp:posOffset>
            </wp:positionH>
            <wp:positionV relativeFrom="margin">
              <wp:posOffset>3037205</wp:posOffset>
            </wp:positionV>
            <wp:extent cx="5534660" cy="2038985"/>
            <wp:effectExtent l="0" t="0" r="8890" b="0"/>
            <wp:wrapSquare wrapText="bothSides"/>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267" r="7874"/>
                    <a:stretch/>
                  </pic:blipFill>
                  <pic:spPr bwMode="auto">
                    <a:xfrm>
                      <a:off x="0" y="0"/>
                      <a:ext cx="5534660" cy="20389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36DA15" w14:textId="7DB6587C" w:rsidR="00C063F0" w:rsidRPr="00C063F0" w:rsidRDefault="00C063F0" w:rsidP="00C063F0">
      <w:pPr>
        <w:spacing w:after="200" w:line="276" w:lineRule="auto"/>
        <w:jc w:val="center"/>
        <w:rPr>
          <w:rFonts w:ascii="Times New Roman" w:eastAsia="Calibri" w:hAnsi="Times New Roman" w:cs="Times New Roman"/>
          <w:lang w:val="en-IN" w:bidi="hi-IN"/>
        </w:rPr>
      </w:pPr>
    </w:p>
    <w:p w14:paraId="0F5958A9" w14:textId="499FAC0D" w:rsidR="00C063F0" w:rsidRPr="005134D4" w:rsidRDefault="005134D4" w:rsidP="005134D4">
      <w:pPr>
        <w:spacing w:after="200" w:line="276" w:lineRule="auto"/>
        <w:ind w:left="360"/>
        <w:jc w:val="center"/>
        <w:rPr>
          <w:rFonts w:ascii="Times New Roman" w:eastAsia="Calibri" w:hAnsi="Times New Roman" w:cs="Times New Roman"/>
          <w:lang w:val="en-IN" w:bidi="hi-IN"/>
        </w:rPr>
      </w:pPr>
      <w:r w:rsidRPr="005134D4">
        <w:rPr>
          <w:rFonts w:ascii="Times New Roman" w:eastAsia="Calibri" w:hAnsi="Times New Roman" w:cs="Times New Roman"/>
          <w:lang w:val="en-IN" w:bidi="hi-IN"/>
        </w:rPr>
        <w:t>b)</w:t>
      </w:r>
      <w:r>
        <w:rPr>
          <w:rFonts w:ascii="Times New Roman" w:eastAsia="Calibri" w:hAnsi="Times New Roman" w:cs="Times New Roman"/>
          <w:lang w:val="en-IN" w:bidi="hi-IN"/>
        </w:rPr>
        <w:t xml:space="preserve"> </w:t>
      </w:r>
      <w:r w:rsidR="003E2FED" w:rsidRPr="005134D4">
        <w:rPr>
          <w:rFonts w:ascii="Times New Roman" w:eastAsia="Calibri" w:hAnsi="Times New Roman" w:cs="Times New Roman"/>
          <w:lang w:val="en-IN" w:bidi="hi-IN"/>
        </w:rPr>
        <w:t>Bearing (Horizontal Sensor)</w:t>
      </w:r>
    </w:p>
    <w:p w14:paraId="71AAF6A0" w14:textId="3640A747" w:rsidR="00C063F0" w:rsidRPr="00C063F0" w:rsidRDefault="003E2FED" w:rsidP="00C063F0">
      <w:pPr>
        <w:spacing w:after="200" w:line="276" w:lineRule="auto"/>
        <w:rPr>
          <w:rFonts w:ascii="Times New Roman" w:eastAsia="Calibri" w:hAnsi="Times New Roman" w:cs="Times New Roman"/>
          <w:lang w:val="en-IN" w:bidi="hi-IN"/>
        </w:rPr>
      </w:pPr>
      <w:r w:rsidRPr="00C063F0">
        <w:rPr>
          <w:rFonts w:ascii="Times New Roman" w:eastAsia="Calibri" w:hAnsi="Times New Roman" w:cs="Times New Roman"/>
          <w:i/>
          <w:iCs/>
          <w:noProof/>
        </w:rPr>
        <w:drawing>
          <wp:anchor distT="0" distB="0" distL="114300" distR="114300" simplePos="0" relativeHeight="251706880" behindDoc="1" locked="0" layoutInCell="1" allowOverlap="1" wp14:anchorId="11867E50" wp14:editId="695E1B4B">
            <wp:simplePos x="0" y="0"/>
            <wp:positionH relativeFrom="column">
              <wp:posOffset>-40005</wp:posOffset>
            </wp:positionH>
            <wp:positionV relativeFrom="paragraph">
              <wp:posOffset>278130</wp:posOffset>
            </wp:positionV>
            <wp:extent cx="5528310" cy="2057400"/>
            <wp:effectExtent l="0" t="0" r="0" b="0"/>
            <wp:wrapTight wrapText="bothSides">
              <wp:wrapPolygon edited="0">
                <wp:start x="223" y="600"/>
                <wp:lineTo x="223" y="1400"/>
                <wp:lineTo x="968" y="4200"/>
                <wp:lineTo x="1042" y="4200"/>
                <wp:lineTo x="298" y="5000"/>
                <wp:lineTo x="298" y="5800"/>
                <wp:lineTo x="1042" y="7400"/>
                <wp:lineTo x="744" y="9000"/>
                <wp:lineTo x="744" y="9800"/>
                <wp:lineTo x="1042" y="10600"/>
                <wp:lineTo x="0" y="13600"/>
                <wp:lineTo x="0" y="17200"/>
                <wp:lineTo x="1116" y="19200"/>
                <wp:lineTo x="10495" y="20200"/>
                <wp:lineTo x="10495" y="21200"/>
                <wp:lineTo x="11835" y="21200"/>
                <wp:lineTo x="11835" y="20200"/>
                <wp:lineTo x="21511" y="19200"/>
                <wp:lineTo x="21436" y="1200"/>
                <wp:lineTo x="1191" y="600"/>
                <wp:lineTo x="223" y="600"/>
              </wp:wrapPolygon>
            </wp:wrapTight>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8071" r="8071"/>
                    <a:stretch/>
                  </pic:blipFill>
                  <pic:spPr bwMode="auto">
                    <a:xfrm>
                      <a:off x="0" y="0"/>
                      <a:ext cx="5528310" cy="2057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C450E9" w14:textId="020AB473" w:rsidR="00C063F0" w:rsidRPr="00C063F0" w:rsidRDefault="00C063F0" w:rsidP="00C063F0">
      <w:pPr>
        <w:spacing w:after="200" w:line="276" w:lineRule="auto"/>
        <w:jc w:val="center"/>
        <w:rPr>
          <w:rFonts w:ascii="Times New Roman" w:eastAsia="Calibri" w:hAnsi="Times New Roman" w:cs="Times New Roman"/>
          <w:i/>
          <w:iCs/>
          <w:lang w:val="en-IN" w:bidi="hi-IN"/>
        </w:rPr>
      </w:pPr>
    </w:p>
    <w:p w14:paraId="7460CCFD" w14:textId="6306245F" w:rsidR="00C063F0" w:rsidRPr="005134D4" w:rsidRDefault="005134D4" w:rsidP="005134D4">
      <w:pPr>
        <w:spacing w:after="200" w:line="276" w:lineRule="auto"/>
        <w:ind w:left="240"/>
        <w:jc w:val="center"/>
        <w:rPr>
          <w:rFonts w:ascii="Times New Roman" w:eastAsia="Calibri" w:hAnsi="Times New Roman" w:cs="Times New Roman"/>
          <w:lang w:val="en-IN" w:bidi="hi-IN"/>
        </w:rPr>
      </w:pPr>
      <w:r w:rsidRPr="005134D4">
        <w:rPr>
          <w:rFonts w:ascii="Times New Roman" w:eastAsia="Calibri" w:hAnsi="Times New Roman" w:cs="Times New Roman"/>
          <w:lang w:val="en-IN" w:bidi="hi-IN"/>
        </w:rPr>
        <w:t>c)</w:t>
      </w:r>
      <w:r>
        <w:rPr>
          <w:rFonts w:ascii="Times New Roman" w:eastAsia="Calibri" w:hAnsi="Times New Roman" w:cs="Times New Roman"/>
          <w:lang w:val="en-IN" w:bidi="hi-IN"/>
        </w:rPr>
        <w:t xml:space="preserve"> </w:t>
      </w:r>
      <w:r w:rsidR="003E2FED" w:rsidRPr="005134D4">
        <w:rPr>
          <w:rFonts w:ascii="Times New Roman" w:eastAsia="Calibri" w:hAnsi="Times New Roman" w:cs="Times New Roman"/>
          <w:lang w:val="en-IN" w:bidi="hi-IN"/>
        </w:rPr>
        <w:t>Gear (Vertical Sensor)</w:t>
      </w:r>
    </w:p>
    <w:p w14:paraId="40A4F7A7" w14:textId="23129576" w:rsidR="00C063F0" w:rsidRPr="00C063F0" w:rsidRDefault="00C063F0" w:rsidP="00C063F0">
      <w:pPr>
        <w:spacing w:after="200" w:line="276" w:lineRule="auto"/>
        <w:jc w:val="center"/>
        <w:rPr>
          <w:rFonts w:ascii="Times New Roman" w:eastAsia="Calibri" w:hAnsi="Times New Roman" w:cs="Times New Roman"/>
          <w:lang w:val="en-IN" w:bidi="hi-IN"/>
        </w:rPr>
      </w:pPr>
      <w:r w:rsidRPr="00C063F0">
        <w:rPr>
          <w:rFonts w:ascii="Times New Roman" w:eastAsia="Calibri" w:hAnsi="Times New Roman" w:cs="Times New Roman"/>
          <w:noProof/>
        </w:rPr>
        <w:lastRenderedPageBreak/>
        <w:drawing>
          <wp:anchor distT="0" distB="0" distL="114300" distR="114300" simplePos="0" relativeHeight="251707904" behindDoc="0" locked="0" layoutInCell="1" allowOverlap="1" wp14:anchorId="2DDDF20A" wp14:editId="3F26394E">
            <wp:simplePos x="0" y="0"/>
            <wp:positionH relativeFrom="margin">
              <wp:posOffset>60325</wp:posOffset>
            </wp:positionH>
            <wp:positionV relativeFrom="margin">
              <wp:posOffset>323850</wp:posOffset>
            </wp:positionV>
            <wp:extent cx="5438775" cy="2051050"/>
            <wp:effectExtent l="0" t="0" r="9525" b="6350"/>
            <wp:wrapSquare wrapText="bothSides"/>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465" r="8071"/>
                    <a:stretch/>
                  </pic:blipFill>
                  <pic:spPr bwMode="auto">
                    <a:xfrm>
                      <a:off x="0" y="0"/>
                      <a:ext cx="5438775" cy="2051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BD912B" w14:textId="185B5891" w:rsidR="00C063F0" w:rsidRPr="005134D4" w:rsidRDefault="005134D4" w:rsidP="005134D4">
      <w:pPr>
        <w:spacing w:after="200" w:line="276" w:lineRule="auto"/>
        <w:ind w:left="240"/>
        <w:jc w:val="center"/>
        <w:rPr>
          <w:rFonts w:ascii="Times New Roman" w:eastAsia="Calibri" w:hAnsi="Times New Roman" w:cs="Times New Roman"/>
          <w:lang w:val="en-IN" w:bidi="hi-IN"/>
        </w:rPr>
      </w:pPr>
      <w:r w:rsidRPr="005134D4">
        <w:rPr>
          <w:rFonts w:ascii="Times New Roman" w:eastAsia="Calibri" w:hAnsi="Times New Roman" w:cs="Times New Roman"/>
          <w:lang w:val="en-IN" w:bidi="hi-IN"/>
        </w:rPr>
        <w:t>d)</w:t>
      </w:r>
      <w:r>
        <w:rPr>
          <w:rFonts w:ascii="Times New Roman" w:eastAsia="Calibri" w:hAnsi="Times New Roman" w:cs="Times New Roman"/>
          <w:lang w:val="en-IN" w:bidi="hi-IN"/>
        </w:rPr>
        <w:t xml:space="preserve"> </w:t>
      </w:r>
      <w:r w:rsidR="00CB4071" w:rsidRPr="005134D4">
        <w:rPr>
          <w:rFonts w:ascii="Times New Roman" w:eastAsia="Calibri" w:hAnsi="Times New Roman" w:cs="Times New Roman"/>
          <w:lang w:val="en-IN" w:bidi="hi-IN"/>
        </w:rPr>
        <w:t>Gear (Horizontal Sensor)</w:t>
      </w:r>
    </w:p>
    <w:p w14:paraId="6F8B8B08" w14:textId="4A8A587C" w:rsidR="00C063F0" w:rsidRPr="0077221F" w:rsidRDefault="005134D4" w:rsidP="005134D4">
      <w:pPr>
        <w:spacing w:after="200" w:line="276" w:lineRule="auto"/>
        <w:jc w:val="center"/>
        <w:rPr>
          <w:rFonts w:ascii="Times New Roman" w:eastAsia="Calibri" w:hAnsi="Times New Roman" w:cs="Times New Roman"/>
          <w:lang w:val="en-IN" w:bidi="hi-IN"/>
        </w:rPr>
      </w:pPr>
      <w:r w:rsidRPr="00C063F0">
        <w:rPr>
          <w:noProof/>
        </w:rPr>
        <w:drawing>
          <wp:anchor distT="0" distB="0" distL="114300" distR="114300" simplePos="0" relativeHeight="251708928" behindDoc="0" locked="0" layoutInCell="1" allowOverlap="1" wp14:anchorId="78F4BE9D" wp14:editId="16329C2D">
            <wp:simplePos x="0" y="0"/>
            <wp:positionH relativeFrom="margin">
              <wp:posOffset>-5080</wp:posOffset>
            </wp:positionH>
            <wp:positionV relativeFrom="margin">
              <wp:posOffset>2906395</wp:posOffset>
            </wp:positionV>
            <wp:extent cx="5553075" cy="2107565"/>
            <wp:effectExtent l="0" t="0" r="9525" b="0"/>
            <wp:wrapSquare wrapText="bothSides"/>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493" r="7770"/>
                    <a:stretch/>
                  </pic:blipFill>
                  <pic:spPr bwMode="auto">
                    <a:xfrm>
                      <a:off x="0" y="0"/>
                      <a:ext cx="5553075" cy="21075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lang w:val="en-IN" w:bidi="hi-IN"/>
        </w:rPr>
        <w:t xml:space="preserve">e) </w:t>
      </w:r>
      <w:r w:rsidR="003E2FED" w:rsidRPr="007E4C6A">
        <w:rPr>
          <w:rFonts w:ascii="Times New Roman" w:eastAsia="Calibri" w:hAnsi="Times New Roman" w:cs="Times New Roman"/>
          <w:lang w:val="en-IN" w:bidi="hi-IN"/>
        </w:rPr>
        <w:t xml:space="preserve">Shaft (Vertical </w:t>
      </w:r>
      <w:proofErr w:type="gramStart"/>
      <w:r w:rsidR="003E2FED" w:rsidRPr="007E4C6A">
        <w:rPr>
          <w:rFonts w:ascii="Times New Roman" w:eastAsia="Calibri" w:hAnsi="Times New Roman" w:cs="Times New Roman"/>
          <w:lang w:val="en-IN" w:bidi="hi-IN"/>
        </w:rPr>
        <w:t>Sensor</w:t>
      </w:r>
      <w:r w:rsidR="003E2FED" w:rsidRPr="007E4C6A">
        <w:rPr>
          <w:rFonts w:ascii="Times New Roman" w:eastAsia="Calibri" w:hAnsi="Times New Roman" w:cs="Times New Roman"/>
          <w:noProof/>
        </w:rPr>
        <w:t xml:space="preserve"> </w:t>
      </w:r>
      <w:r w:rsidR="00CB4071" w:rsidRPr="007E4C6A">
        <w:rPr>
          <w:rFonts w:ascii="Times New Roman" w:eastAsia="Calibri" w:hAnsi="Times New Roman" w:cs="Times New Roman"/>
          <w:noProof/>
        </w:rPr>
        <w:t>)</w:t>
      </w:r>
      <w:proofErr w:type="gramEnd"/>
    </w:p>
    <w:p w14:paraId="68DE6DFF" w14:textId="675B180E" w:rsidR="0077221F" w:rsidRPr="0077221F" w:rsidRDefault="005134D4" w:rsidP="0077221F">
      <w:pPr>
        <w:pStyle w:val="ListParagraph"/>
        <w:rPr>
          <w:rFonts w:ascii="Times New Roman" w:eastAsia="Calibri" w:hAnsi="Times New Roman" w:cs="Times New Roman"/>
          <w:lang w:val="en-IN" w:bidi="hi-IN"/>
        </w:rPr>
      </w:pPr>
      <w:r>
        <w:rPr>
          <w:rFonts w:ascii="Times New Roman" w:eastAsia="Calibri" w:hAnsi="Times New Roman" w:cs="Times New Roman"/>
          <w:noProof/>
        </w:rPr>
        <w:drawing>
          <wp:anchor distT="0" distB="0" distL="114300" distR="114300" simplePos="0" relativeHeight="251838976" behindDoc="0" locked="0" layoutInCell="1" allowOverlap="1" wp14:anchorId="5D35C6CB" wp14:editId="2CB6C1A1">
            <wp:simplePos x="0" y="0"/>
            <wp:positionH relativeFrom="column">
              <wp:posOffset>-1905</wp:posOffset>
            </wp:positionH>
            <wp:positionV relativeFrom="paragraph">
              <wp:posOffset>396875</wp:posOffset>
            </wp:positionV>
            <wp:extent cx="5553710" cy="2133600"/>
            <wp:effectExtent l="0" t="0" r="889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53710" cy="2133600"/>
                    </a:xfrm>
                    <a:prstGeom prst="rect">
                      <a:avLst/>
                    </a:prstGeom>
                    <a:noFill/>
                  </pic:spPr>
                </pic:pic>
              </a:graphicData>
            </a:graphic>
            <wp14:sizeRelH relativeFrom="page">
              <wp14:pctWidth>0</wp14:pctWidth>
            </wp14:sizeRelH>
            <wp14:sizeRelV relativeFrom="page">
              <wp14:pctHeight>0</wp14:pctHeight>
            </wp14:sizeRelV>
          </wp:anchor>
        </w:drawing>
      </w:r>
    </w:p>
    <w:p w14:paraId="57619928" w14:textId="034CC0EE" w:rsidR="00C063F0" w:rsidRPr="005134D4" w:rsidRDefault="005134D4" w:rsidP="005134D4">
      <w:pPr>
        <w:spacing w:after="200" w:line="276" w:lineRule="auto"/>
        <w:ind w:left="240"/>
        <w:jc w:val="center"/>
        <w:rPr>
          <w:rFonts w:ascii="Times New Roman" w:eastAsia="Calibri" w:hAnsi="Times New Roman" w:cs="Times New Roman"/>
          <w:lang w:val="en-IN" w:bidi="hi-IN"/>
        </w:rPr>
      </w:pPr>
      <w:r w:rsidRPr="005134D4">
        <w:rPr>
          <w:rFonts w:ascii="Times New Roman" w:eastAsia="Calibri" w:hAnsi="Times New Roman" w:cs="Times New Roman"/>
          <w:lang w:val="en-IN" w:bidi="hi-IN"/>
        </w:rPr>
        <w:t>f)</w:t>
      </w:r>
      <w:r>
        <w:rPr>
          <w:rFonts w:ascii="Times New Roman" w:eastAsia="Calibri" w:hAnsi="Times New Roman" w:cs="Times New Roman"/>
          <w:lang w:val="en-IN" w:bidi="hi-IN"/>
        </w:rPr>
        <w:t xml:space="preserve"> </w:t>
      </w:r>
      <w:r w:rsidR="003E2FED" w:rsidRPr="005134D4">
        <w:rPr>
          <w:rFonts w:ascii="Times New Roman" w:eastAsia="Calibri" w:hAnsi="Times New Roman" w:cs="Times New Roman"/>
          <w:lang w:val="en-IN" w:bidi="hi-IN"/>
        </w:rPr>
        <w:t>Shaft (Horizontal Sensor)</w:t>
      </w:r>
    </w:p>
    <w:p w14:paraId="563D78E8" w14:textId="4888B785" w:rsidR="00C063F0" w:rsidRPr="00CB4071" w:rsidRDefault="00CB4071" w:rsidP="00CB4071">
      <w:pPr>
        <w:pStyle w:val="Caption"/>
        <w:jc w:val="center"/>
        <w:rPr>
          <w:rFonts w:ascii="Times New Roman" w:eastAsia="Calibri" w:hAnsi="Times New Roman" w:cs="Times New Roman"/>
          <w:b/>
          <w:i w:val="0"/>
          <w:color w:val="000000" w:themeColor="text1"/>
          <w:sz w:val="22"/>
          <w:szCs w:val="22"/>
          <w:lang w:val="en-IN" w:bidi="hi-IN"/>
        </w:rPr>
      </w:pPr>
      <w:bookmarkStart w:id="74" w:name="_Toc43666715"/>
      <w:r w:rsidRPr="00CB4071">
        <w:rPr>
          <w:rFonts w:ascii="Times New Roman" w:hAnsi="Times New Roman" w:cs="Times New Roman"/>
          <w:b/>
          <w:i w:val="0"/>
          <w:color w:val="000000" w:themeColor="text1"/>
          <w:sz w:val="22"/>
          <w:szCs w:val="22"/>
        </w:rPr>
        <w:t xml:space="preserve">Figure </w:t>
      </w:r>
      <w:r w:rsidRPr="00CB4071">
        <w:rPr>
          <w:rFonts w:ascii="Times New Roman" w:hAnsi="Times New Roman" w:cs="Times New Roman"/>
          <w:b/>
          <w:i w:val="0"/>
          <w:color w:val="000000" w:themeColor="text1"/>
          <w:sz w:val="22"/>
          <w:szCs w:val="22"/>
        </w:rPr>
        <w:fldChar w:fldCharType="begin"/>
      </w:r>
      <w:r w:rsidRPr="00CB4071">
        <w:rPr>
          <w:rFonts w:ascii="Times New Roman" w:hAnsi="Times New Roman" w:cs="Times New Roman"/>
          <w:b/>
          <w:i w:val="0"/>
          <w:color w:val="000000" w:themeColor="text1"/>
          <w:sz w:val="22"/>
          <w:szCs w:val="22"/>
        </w:rPr>
        <w:instrText xml:space="preserve"> SEQ Figure \* ARABIC </w:instrText>
      </w:r>
      <w:r w:rsidRPr="00CB4071">
        <w:rPr>
          <w:rFonts w:ascii="Times New Roman" w:hAnsi="Times New Roman" w:cs="Times New Roman"/>
          <w:b/>
          <w:i w:val="0"/>
          <w:color w:val="000000" w:themeColor="text1"/>
          <w:sz w:val="22"/>
          <w:szCs w:val="22"/>
        </w:rPr>
        <w:fldChar w:fldCharType="separate"/>
      </w:r>
      <w:r w:rsidRPr="00CB4071">
        <w:rPr>
          <w:rFonts w:ascii="Times New Roman" w:hAnsi="Times New Roman" w:cs="Times New Roman"/>
          <w:b/>
          <w:i w:val="0"/>
          <w:noProof/>
          <w:color w:val="000000" w:themeColor="text1"/>
          <w:sz w:val="22"/>
          <w:szCs w:val="22"/>
        </w:rPr>
        <w:t>6</w:t>
      </w:r>
      <w:r w:rsidRPr="00CB4071">
        <w:rPr>
          <w:rFonts w:ascii="Times New Roman" w:hAnsi="Times New Roman" w:cs="Times New Roman"/>
          <w:b/>
          <w:i w:val="0"/>
          <w:color w:val="000000" w:themeColor="text1"/>
          <w:sz w:val="22"/>
          <w:szCs w:val="22"/>
        </w:rPr>
        <w:fldChar w:fldCharType="end"/>
      </w:r>
      <w:r w:rsidRPr="00CB4071">
        <w:rPr>
          <w:rFonts w:ascii="Times New Roman" w:hAnsi="Times New Roman" w:cs="Times New Roman"/>
          <w:b/>
          <w:i w:val="0"/>
          <w:color w:val="000000" w:themeColor="text1"/>
          <w:sz w:val="22"/>
          <w:szCs w:val="22"/>
        </w:rPr>
        <w:t>: A Typical Respons</w:t>
      </w:r>
      <w:r w:rsidR="00214034">
        <w:rPr>
          <w:rFonts w:ascii="Times New Roman" w:hAnsi="Times New Roman" w:cs="Times New Roman"/>
          <w:b/>
          <w:i w:val="0"/>
          <w:color w:val="000000" w:themeColor="text1"/>
          <w:sz w:val="22"/>
          <w:szCs w:val="22"/>
        </w:rPr>
        <w:t xml:space="preserve">e from Sensors for a Particular </w:t>
      </w:r>
      <w:r w:rsidRPr="00CB4071">
        <w:rPr>
          <w:rFonts w:ascii="Times New Roman" w:hAnsi="Times New Roman" w:cs="Times New Roman"/>
          <w:b/>
          <w:i w:val="0"/>
          <w:color w:val="000000" w:themeColor="text1"/>
          <w:sz w:val="22"/>
          <w:szCs w:val="22"/>
        </w:rPr>
        <w:t>Faul</w:t>
      </w:r>
      <w:bookmarkEnd w:id="74"/>
      <w:r w:rsidR="00214034">
        <w:rPr>
          <w:rFonts w:ascii="Times New Roman" w:hAnsi="Times New Roman" w:cs="Times New Roman"/>
          <w:b/>
          <w:i w:val="0"/>
          <w:color w:val="000000" w:themeColor="text1"/>
          <w:sz w:val="22"/>
          <w:szCs w:val="22"/>
        </w:rPr>
        <w:t>t</w:t>
      </w:r>
    </w:p>
    <w:p w14:paraId="13CF1A70" w14:textId="77777777" w:rsidR="003E2FED" w:rsidRDefault="003E2FED">
      <w:pPr>
        <w:rPr>
          <w:rFonts w:ascii="Times New Roman" w:eastAsia="Times New Roman" w:hAnsi="Times New Roman" w:cs="Times New Roman"/>
        </w:rPr>
      </w:pPr>
      <w:bookmarkStart w:id="75" w:name="_Toc41260563"/>
      <w:bookmarkStart w:id="76" w:name="_Toc41260946"/>
      <w:bookmarkStart w:id="77" w:name="_Toc41268571"/>
      <w:bookmarkStart w:id="78" w:name="_Toc41286247"/>
      <w:r>
        <w:rPr>
          <w:rFonts w:ascii="Times New Roman" w:hAnsi="Times New Roman"/>
        </w:rPr>
        <w:br w:type="page"/>
      </w:r>
    </w:p>
    <w:bookmarkEnd w:id="75"/>
    <w:bookmarkEnd w:id="76"/>
    <w:bookmarkEnd w:id="77"/>
    <w:bookmarkEnd w:id="78"/>
    <w:p w14:paraId="33C30B8A" w14:textId="4AC13705" w:rsidR="00214034" w:rsidRPr="004958AB" w:rsidRDefault="00214034" w:rsidP="00214034">
      <w:pPr>
        <w:pStyle w:val="BodyText"/>
        <w:ind w:right="29" w:firstLine="0"/>
        <w:rPr>
          <w:rFonts w:ascii="Times New Roman" w:hAnsi="Times New Roman"/>
          <w:sz w:val="22"/>
          <w:szCs w:val="22"/>
        </w:rPr>
      </w:pPr>
      <w:r w:rsidRPr="004958AB">
        <w:rPr>
          <w:rFonts w:ascii="Times New Roman" w:hAnsi="Times New Roman"/>
          <w:sz w:val="22"/>
          <w:szCs w:val="22"/>
        </w:rPr>
        <w:lastRenderedPageBreak/>
        <w:t xml:space="preserve">Two </w:t>
      </w:r>
      <w:proofErr w:type="gramStart"/>
      <w:r w:rsidRPr="004958AB">
        <w:rPr>
          <w:rFonts w:ascii="Times New Roman" w:hAnsi="Times New Roman"/>
          <w:sz w:val="22"/>
          <w:szCs w:val="22"/>
        </w:rPr>
        <w:t>kind</w:t>
      </w:r>
      <w:proofErr w:type="gramEnd"/>
      <w:r w:rsidRPr="004958AB">
        <w:rPr>
          <w:rFonts w:ascii="Times New Roman" w:hAnsi="Times New Roman"/>
          <w:sz w:val="22"/>
          <w:szCs w:val="22"/>
        </w:rPr>
        <w:t xml:space="preserve"> of datasets were generated for analysis. First one, distinct fault dataset, and the second </w:t>
      </w:r>
      <w:r>
        <w:rPr>
          <w:rFonts w:ascii="Times New Roman" w:hAnsi="Times New Roman"/>
          <w:sz w:val="22"/>
          <w:szCs w:val="22"/>
        </w:rPr>
        <w:t xml:space="preserve">is </w:t>
      </w:r>
      <w:r w:rsidRPr="004958AB">
        <w:rPr>
          <w:rFonts w:ascii="Times New Roman" w:hAnsi="Times New Roman"/>
          <w:sz w:val="22"/>
          <w:szCs w:val="22"/>
        </w:rPr>
        <w:t xml:space="preserve">combined fault dataset. The twelve distinct faults for </w:t>
      </w:r>
      <w:r>
        <w:rPr>
          <w:rFonts w:ascii="Times New Roman" w:hAnsi="Times New Roman"/>
          <w:sz w:val="22"/>
          <w:szCs w:val="22"/>
        </w:rPr>
        <w:t xml:space="preserve">the </w:t>
      </w:r>
      <w:r w:rsidRPr="004958AB">
        <w:rPr>
          <w:rFonts w:ascii="Times New Roman" w:hAnsi="Times New Roman"/>
          <w:sz w:val="22"/>
          <w:szCs w:val="22"/>
        </w:rPr>
        <w:t>dataset (Set 1) are described in</w:t>
      </w:r>
      <w:r>
        <w:rPr>
          <w:rFonts w:ascii="Times New Roman" w:hAnsi="Times New Roman"/>
          <w:sz w:val="22"/>
          <w:szCs w:val="22"/>
        </w:rPr>
        <w:t xml:space="preserve"> table 3.</w:t>
      </w:r>
      <w:r w:rsidRPr="004958AB">
        <w:rPr>
          <w:rFonts w:ascii="Times New Roman" w:hAnsi="Times New Roman"/>
          <w:sz w:val="22"/>
          <w:szCs w:val="22"/>
        </w:rPr>
        <w:t xml:space="preserve"> Another dataset (Set 2) comprised of combined faults. The combined faults have Missing Tooth as the common </w:t>
      </w:r>
      <w:r>
        <w:rPr>
          <w:rFonts w:ascii="Times New Roman" w:hAnsi="Times New Roman"/>
          <w:sz w:val="22"/>
          <w:szCs w:val="22"/>
        </w:rPr>
        <w:t>f</w:t>
      </w:r>
      <w:r w:rsidRPr="004958AB">
        <w:rPr>
          <w:rFonts w:ascii="Times New Roman" w:hAnsi="Times New Roman"/>
          <w:sz w:val="22"/>
          <w:szCs w:val="22"/>
        </w:rPr>
        <w:t>ault and other faults are - from fault number 5 in</w:t>
      </w:r>
      <w:r>
        <w:rPr>
          <w:rFonts w:ascii="Times New Roman" w:hAnsi="Times New Roman"/>
          <w:sz w:val="22"/>
          <w:szCs w:val="22"/>
        </w:rPr>
        <w:t xml:space="preserve"> table 3. </w:t>
      </w:r>
      <w:r w:rsidRPr="004958AB">
        <w:rPr>
          <w:rFonts w:ascii="Times New Roman" w:hAnsi="Times New Roman"/>
          <w:sz w:val="22"/>
          <w:szCs w:val="22"/>
        </w:rPr>
        <w:t xml:space="preserve">(Loose Gear) to 11 (Combined bearing Fault), making a total of seven combined faults as shown </w:t>
      </w:r>
      <w:proofErr w:type="spellStart"/>
      <w:r w:rsidRPr="004958AB">
        <w:rPr>
          <w:rFonts w:ascii="Times New Roman" w:hAnsi="Times New Roman"/>
          <w:sz w:val="22"/>
          <w:szCs w:val="22"/>
        </w:rPr>
        <w:t>in.</w:t>
      </w:r>
      <w:r>
        <w:rPr>
          <w:rFonts w:ascii="Times New Roman" w:hAnsi="Times New Roman"/>
          <w:sz w:val="22"/>
          <w:szCs w:val="22"/>
        </w:rPr>
        <w:t>table</w:t>
      </w:r>
      <w:proofErr w:type="spellEnd"/>
      <w:r>
        <w:rPr>
          <w:rFonts w:ascii="Times New Roman" w:hAnsi="Times New Roman"/>
          <w:sz w:val="22"/>
          <w:szCs w:val="22"/>
        </w:rPr>
        <w:t xml:space="preserve"> 4.</w:t>
      </w:r>
      <w:r w:rsidRPr="004958AB">
        <w:rPr>
          <w:rFonts w:ascii="Times New Roman" w:hAnsi="Times New Roman"/>
          <w:sz w:val="22"/>
          <w:szCs w:val="22"/>
        </w:rPr>
        <w:t xml:space="preserve">  </w:t>
      </w:r>
    </w:p>
    <w:tbl>
      <w:tblPr>
        <w:tblStyle w:val="TableGrid"/>
        <w:tblpPr w:leftFromText="180" w:rightFromText="180" w:vertAnchor="page" w:horzAnchor="margin" w:tblpXSpec="center" w:tblpY="5676"/>
        <w:tblW w:w="0" w:type="auto"/>
        <w:tblLook w:val="04A0" w:firstRow="1" w:lastRow="0" w:firstColumn="1" w:lastColumn="0" w:noHBand="0" w:noVBand="1"/>
      </w:tblPr>
      <w:tblGrid>
        <w:gridCol w:w="779"/>
        <w:gridCol w:w="3440"/>
        <w:gridCol w:w="3260"/>
      </w:tblGrid>
      <w:tr w:rsidR="00806B0F" w14:paraId="168292DB" w14:textId="77777777" w:rsidTr="00806B0F">
        <w:trPr>
          <w:trHeight w:val="985"/>
        </w:trPr>
        <w:tc>
          <w:tcPr>
            <w:tcW w:w="0" w:type="auto"/>
            <w:vAlign w:val="center"/>
          </w:tcPr>
          <w:p w14:paraId="507C9269" w14:textId="77777777" w:rsidR="00806B0F" w:rsidRPr="009F77CF" w:rsidRDefault="00806B0F" w:rsidP="00806B0F">
            <w:pPr>
              <w:spacing w:line="480" w:lineRule="auto"/>
              <w:jc w:val="center"/>
              <w:rPr>
                <w:rFonts w:ascii="Times New Roman" w:hAnsi="Times New Roman" w:cs="Times New Roman"/>
                <w:b/>
                <w:bCs/>
              </w:rPr>
            </w:pPr>
            <w:r>
              <w:rPr>
                <w:rFonts w:ascii="Times New Roman" w:hAnsi="Times New Roman" w:cs="Times New Roman"/>
                <w:b/>
                <w:bCs/>
              </w:rPr>
              <w:t>S NO.</w:t>
            </w:r>
          </w:p>
        </w:tc>
        <w:tc>
          <w:tcPr>
            <w:tcW w:w="3440" w:type="dxa"/>
            <w:vAlign w:val="center"/>
          </w:tcPr>
          <w:p w14:paraId="560996FE" w14:textId="77777777" w:rsidR="00806B0F" w:rsidRPr="009F77CF" w:rsidRDefault="00806B0F" w:rsidP="00806B0F">
            <w:pPr>
              <w:spacing w:line="480" w:lineRule="auto"/>
              <w:jc w:val="center"/>
              <w:rPr>
                <w:rFonts w:ascii="Times New Roman" w:hAnsi="Times New Roman" w:cs="Times New Roman"/>
                <w:b/>
                <w:bCs/>
              </w:rPr>
            </w:pPr>
            <w:r w:rsidRPr="009F77CF">
              <w:rPr>
                <w:rFonts w:ascii="Times New Roman" w:hAnsi="Times New Roman" w:cs="Times New Roman"/>
                <w:b/>
                <w:bCs/>
              </w:rPr>
              <w:t>FAULT</w:t>
            </w:r>
          </w:p>
        </w:tc>
        <w:tc>
          <w:tcPr>
            <w:tcW w:w="3260" w:type="dxa"/>
            <w:vAlign w:val="center"/>
          </w:tcPr>
          <w:p w14:paraId="48F267BD" w14:textId="77777777" w:rsidR="00806B0F" w:rsidRPr="009F77CF" w:rsidRDefault="00806B0F" w:rsidP="00806B0F">
            <w:pPr>
              <w:spacing w:line="480" w:lineRule="auto"/>
              <w:jc w:val="center"/>
              <w:rPr>
                <w:rFonts w:ascii="Times New Roman" w:hAnsi="Times New Roman" w:cs="Times New Roman"/>
                <w:b/>
                <w:bCs/>
              </w:rPr>
            </w:pPr>
            <w:r>
              <w:rPr>
                <w:rFonts w:ascii="Times New Roman" w:hAnsi="Times New Roman" w:cs="Times New Roman"/>
                <w:b/>
                <w:bCs/>
              </w:rPr>
              <w:t>SOURCE OF THE FAULT</w:t>
            </w:r>
          </w:p>
        </w:tc>
      </w:tr>
      <w:tr w:rsidR="00806B0F" w14:paraId="20F25553" w14:textId="77777777" w:rsidTr="00806B0F">
        <w:trPr>
          <w:trHeight w:val="611"/>
        </w:trPr>
        <w:tc>
          <w:tcPr>
            <w:tcW w:w="0" w:type="auto"/>
            <w:vAlign w:val="bottom"/>
          </w:tcPr>
          <w:p w14:paraId="2A48A331"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1</w:t>
            </w:r>
          </w:p>
        </w:tc>
        <w:tc>
          <w:tcPr>
            <w:tcW w:w="3440" w:type="dxa"/>
            <w:vAlign w:val="bottom"/>
          </w:tcPr>
          <w:p w14:paraId="3FA95B27"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NO FAULT</w:t>
            </w:r>
          </w:p>
        </w:tc>
        <w:tc>
          <w:tcPr>
            <w:tcW w:w="3260" w:type="dxa"/>
            <w:vAlign w:val="bottom"/>
          </w:tcPr>
          <w:p w14:paraId="5F1AC487"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NO SOURCE</w:t>
            </w:r>
          </w:p>
        </w:tc>
      </w:tr>
      <w:tr w:rsidR="00806B0F" w14:paraId="0B006476" w14:textId="77777777" w:rsidTr="00806B0F">
        <w:trPr>
          <w:trHeight w:val="611"/>
        </w:trPr>
        <w:tc>
          <w:tcPr>
            <w:tcW w:w="0" w:type="auto"/>
            <w:vAlign w:val="bottom"/>
          </w:tcPr>
          <w:p w14:paraId="0BC0024F"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2</w:t>
            </w:r>
          </w:p>
        </w:tc>
        <w:tc>
          <w:tcPr>
            <w:tcW w:w="3440" w:type="dxa"/>
            <w:vAlign w:val="bottom"/>
          </w:tcPr>
          <w:p w14:paraId="60254A2B"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LOOSE BELT</w:t>
            </w:r>
          </w:p>
        </w:tc>
        <w:tc>
          <w:tcPr>
            <w:tcW w:w="3260" w:type="dxa"/>
            <w:vMerge w:val="restart"/>
            <w:vAlign w:val="center"/>
          </w:tcPr>
          <w:p w14:paraId="119B39AD"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BELT</w:t>
            </w:r>
          </w:p>
        </w:tc>
      </w:tr>
      <w:tr w:rsidR="00806B0F" w14:paraId="14B84D00" w14:textId="77777777" w:rsidTr="00806B0F">
        <w:trPr>
          <w:trHeight w:val="611"/>
        </w:trPr>
        <w:tc>
          <w:tcPr>
            <w:tcW w:w="0" w:type="auto"/>
            <w:vAlign w:val="bottom"/>
          </w:tcPr>
          <w:p w14:paraId="291AC8B4"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3</w:t>
            </w:r>
          </w:p>
        </w:tc>
        <w:tc>
          <w:tcPr>
            <w:tcW w:w="3440" w:type="dxa"/>
            <w:vAlign w:val="bottom"/>
          </w:tcPr>
          <w:p w14:paraId="03925FF6"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TIGHT BELT</w:t>
            </w:r>
          </w:p>
        </w:tc>
        <w:tc>
          <w:tcPr>
            <w:tcW w:w="3260" w:type="dxa"/>
            <w:vMerge/>
            <w:tcBorders>
              <w:bottom w:val="single" w:sz="4" w:space="0" w:color="auto"/>
            </w:tcBorders>
          </w:tcPr>
          <w:p w14:paraId="2178072F" w14:textId="77777777" w:rsidR="00806B0F" w:rsidRDefault="00806B0F" w:rsidP="00806B0F">
            <w:pPr>
              <w:spacing w:line="480" w:lineRule="auto"/>
              <w:rPr>
                <w:rFonts w:ascii="Times New Roman" w:hAnsi="Times New Roman" w:cs="Times New Roman"/>
              </w:rPr>
            </w:pPr>
          </w:p>
        </w:tc>
      </w:tr>
      <w:tr w:rsidR="00806B0F" w14:paraId="1D780821" w14:textId="77777777" w:rsidTr="00806B0F">
        <w:trPr>
          <w:trHeight w:val="611"/>
        </w:trPr>
        <w:tc>
          <w:tcPr>
            <w:tcW w:w="0" w:type="auto"/>
            <w:vAlign w:val="bottom"/>
          </w:tcPr>
          <w:p w14:paraId="7D6EB1F1"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4</w:t>
            </w:r>
          </w:p>
        </w:tc>
        <w:tc>
          <w:tcPr>
            <w:tcW w:w="3440" w:type="dxa"/>
            <w:vAlign w:val="bottom"/>
          </w:tcPr>
          <w:p w14:paraId="1AAD6C8E"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MISSING TOOTH</w:t>
            </w:r>
          </w:p>
        </w:tc>
        <w:tc>
          <w:tcPr>
            <w:tcW w:w="3260" w:type="dxa"/>
            <w:vMerge w:val="restart"/>
            <w:vAlign w:val="bottom"/>
          </w:tcPr>
          <w:p w14:paraId="0A2A3CC3"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GEARBOX</w:t>
            </w:r>
          </w:p>
          <w:p w14:paraId="1169A8A9" w14:textId="77777777" w:rsidR="00806B0F" w:rsidRDefault="00806B0F" w:rsidP="00806B0F">
            <w:pPr>
              <w:spacing w:line="480" w:lineRule="auto"/>
              <w:jc w:val="center"/>
              <w:rPr>
                <w:rFonts w:ascii="Times New Roman" w:hAnsi="Times New Roman" w:cs="Times New Roman"/>
              </w:rPr>
            </w:pPr>
          </w:p>
        </w:tc>
      </w:tr>
      <w:tr w:rsidR="00806B0F" w14:paraId="5C28748C" w14:textId="77777777" w:rsidTr="00806B0F">
        <w:trPr>
          <w:trHeight w:val="611"/>
        </w:trPr>
        <w:tc>
          <w:tcPr>
            <w:tcW w:w="0" w:type="auto"/>
            <w:vAlign w:val="bottom"/>
          </w:tcPr>
          <w:p w14:paraId="20DC9E53"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5</w:t>
            </w:r>
          </w:p>
        </w:tc>
        <w:tc>
          <w:tcPr>
            <w:tcW w:w="3440" w:type="dxa"/>
            <w:vAlign w:val="bottom"/>
          </w:tcPr>
          <w:p w14:paraId="4AB2A2CE"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LOOSE GEAR</w:t>
            </w:r>
          </w:p>
        </w:tc>
        <w:tc>
          <w:tcPr>
            <w:tcW w:w="3260" w:type="dxa"/>
            <w:vMerge/>
          </w:tcPr>
          <w:p w14:paraId="421C8BB5" w14:textId="77777777" w:rsidR="00806B0F" w:rsidRDefault="00806B0F" w:rsidP="00806B0F">
            <w:pPr>
              <w:spacing w:line="480" w:lineRule="auto"/>
              <w:rPr>
                <w:rFonts w:ascii="Times New Roman" w:hAnsi="Times New Roman" w:cs="Times New Roman"/>
              </w:rPr>
            </w:pPr>
          </w:p>
        </w:tc>
      </w:tr>
      <w:tr w:rsidR="00806B0F" w14:paraId="5EF67CDD" w14:textId="77777777" w:rsidTr="00806B0F">
        <w:trPr>
          <w:trHeight w:val="611"/>
        </w:trPr>
        <w:tc>
          <w:tcPr>
            <w:tcW w:w="0" w:type="auto"/>
            <w:vAlign w:val="bottom"/>
          </w:tcPr>
          <w:p w14:paraId="170BF7E1"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6</w:t>
            </w:r>
          </w:p>
        </w:tc>
        <w:tc>
          <w:tcPr>
            <w:tcW w:w="3440" w:type="dxa"/>
            <w:vAlign w:val="bottom"/>
          </w:tcPr>
          <w:p w14:paraId="41311E1F"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UNBALANCE (6.82 GMS)</w:t>
            </w:r>
          </w:p>
        </w:tc>
        <w:tc>
          <w:tcPr>
            <w:tcW w:w="3260" w:type="dxa"/>
            <w:vMerge w:val="restart"/>
            <w:vAlign w:val="center"/>
          </w:tcPr>
          <w:p w14:paraId="145D6B9F"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SHAFT</w:t>
            </w:r>
          </w:p>
        </w:tc>
      </w:tr>
      <w:tr w:rsidR="00806B0F" w14:paraId="3A7E62F0" w14:textId="77777777" w:rsidTr="00806B0F">
        <w:trPr>
          <w:trHeight w:val="611"/>
        </w:trPr>
        <w:tc>
          <w:tcPr>
            <w:tcW w:w="0" w:type="auto"/>
            <w:vAlign w:val="bottom"/>
          </w:tcPr>
          <w:p w14:paraId="31211CC7"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7</w:t>
            </w:r>
          </w:p>
        </w:tc>
        <w:tc>
          <w:tcPr>
            <w:tcW w:w="3440" w:type="dxa"/>
            <w:vAlign w:val="bottom"/>
          </w:tcPr>
          <w:p w14:paraId="5E59C6BF"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ECCENTRIC ROTOR</w:t>
            </w:r>
          </w:p>
        </w:tc>
        <w:tc>
          <w:tcPr>
            <w:tcW w:w="3260" w:type="dxa"/>
            <w:vMerge/>
          </w:tcPr>
          <w:p w14:paraId="352A8007" w14:textId="77777777" w:rsidR="00806B0F" w:rsidRDefault="00806B0F" w:rsidP="00806B0F">
            <w:pPr>
              <w:spacing w:line="480" w:lineRule="auto"/>
              <w:rPr>
                <w:rFonts w:ascii="Times New Roman" w:hAnsi="Times New Roman" w:cs="Times New Roman"/>
              </w:rPr>
            </w:pPr>
          </w:p>
        </w:tc>
      </w:tr>
      <w:tr w:rsidR="00806B0F" w14:paraId="39109FBC" w14:textId="77777777" w:rsidTr="00806B0F">
        <w:trPr>
          <w:trHeight w:val="611"/>
        </w:trPr>
        <w:tc>
          <w:tcPr>
            <w:tcW w:w="0" w:type="auto"/>
            <w:vAlign w:val="bottom"/>
          </w:tcPr>
          <w:p w14:paraId="1DA6553A"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8</w:t>
            </w:r>
          </w:p>
        </w:tc>
        <w:tc>
          <w:tcPr>
            <w:tcW w:w="3440" w:type="dxa"/>
            <w:vAlign w:val="bottom"/>
          </w:tcPr>
          <w:p w14:paraId="112042DA"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COCKED ROTOR</w:t>
            </w:r>
          </w:p>
        </w:tc>
        <w:tc>
          <w:tcPr>
            <w:tcW w:w="3260" w:type="dxa"/>
            <w:vMerge/>
          </w:tcPr>
          <w:p w14:paraId="1DB16230" w14:textId="77777777" w:rsidR="00806B0F" w:rsidRDefault="00806B0F" w:rsidP="00806B0F">
            <w:pPr>
              <w:spacing w:line="480" w:lineRule="auto"/>
              <w:rPr>
                <w:rFonts w:ascii="Times New Roman" w:hAnsi="Times New Roman" w:cs="Times New Roman"/>
              </w:rPr>
            </w:pPr>
          </w:p>
        </w:tc>
      </w:tr>
      <w:tr w:rsidR="00806B0F" w14:paraId="734C8D5B" w14:textId="77777777" w:rsidTr="00806B0F">
        <w:trPr>
          <w:trHeight w:val="611"/>
        </w:trPr>
        <w:tc>
          <w:tcPr>
            <w:tcW w:w="0" w:type="auto"/>
            <w:vAlign w:val="bottom"/>
          </w:tcPr>
          <w:p w14:paraId="4DCCB009"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9</w:t>
            </w:r>
          </w:p>
        </w:tc>
        <w:tc>
          <w:tcPr>
            <w:tcW w:w="3440" w:type="dxa"/>
            <w:vAlign w:val="bottom"/>
          </w:tcPr>
          <w:p w14:paraId="408A20B6"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BEARING INNER RACE FAULT</w:t>
            </w:r>
          </w:p>
        </w:tc>
        <w:tc>
          <w:tcPr>
            <w:tcW w:w="3260" w:type="dxa"/>
            <w:vMerge w:val="restart"/>
            <w:vAlign w:val="center"/>
          </w:tcPr>
          <w:p w14:paraId="0E15BEFC"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BEARING</w:t>
            </w:r>
          </w:p>
        </w:tc>
      </w:tr>
      <w:tr w:rsidR="00806B0F" w14:paraId="60CB3109" w14:textId="77777777" w:rsidTr="00806B0F">
        <w:trPr>
          <w:trHeight w:val="611"/>
        </w:trPr>
        <w:tc>
          <w:tcPr>
            <w:tcW w:w="0" w:type="auto"/>
            <w:vAlign w:val="bottom"/>
          </w:tcPr>
          <w:p w14:paraId="5AD7C4A8"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10</w:t>
            </w:r>
          </w:p>
        </w:tc>
        <w:tc>
          <w:tcPr>
            <w:tcW w:w="3440" w:type="dxa"/>
            <w:vAlign w:val="bottom"/>
          </w:tcPr>
          <w:p w14:paraId="22A050C0"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BEARING OUTER RACE FAULT</w:t>
            </w:r>
          </w:p>
        </w:tc>
        <w:tc>
          <w:tcPr>
            <w:tcW w:w="3260" w:type="dxa"/>
            <w:vMerge/>
          </w:tcPr>
          <w:p w14:paraId="7B46A8EB" w14:textId="77777777" w:rsidR="00806B0F" w:rsidRDefault="00806B0F" w:rsidP="00806B0F">
            <w:pPr>
              <w:spacing w:line="480" w:lineRule="auto"/>
              <w:rPr>
                <w:rFonts w:ascii="Times New Roman" w:hAnsi="Times New Roman" w:cs="Times New Roman"/>
              </w:rPr>
            </w:pPr>
          </w:p>
        </w:tc>
      </w:tr>
      <w:tr w:rsidR="00806B0F" w14:paraId="6E207553" w14:textId="77777777" w:rsidTr="00806B0F">
        <w:trPr>
          <w:trHeight w:val="611"/>
        </w:trPr>
        <w:tc>
          <w:tcPr>
            <w:tcW w:w="0" w:type="auto"/>
            <w:vAlign w:val="bottom"/>
          </w:tcPr>
          <w:p w14:paraId="6E25153C"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11</w:t>
            </w:r>
          </w:p>
        </w:tc>
        <w:tc>
          <w:tcPr>
            <w:tcW w:w="3440" w:type="dxa"/>
            <w:vAlign w:val="bottom"/>
          </w:tcPr>
          <w:p w14:paraId="1FAC9F60"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BALL SPIN FAULT</w:t>
            </w:r>
          </w:p>
        </w:tc>
        <w:tc>
          <w:tcPr>
            <w:tcW w:w="3260" w:type="dxa"/>
            <w:vMerge/>
          </w:tcPr>
          <w:p w14:paraId="3C6AF407" w14:textId="77777777" w:rsidR="00806B0F" w:rsidRDefault="00806B0F" w:rsidP="00806B0F">
            <w:pPr>
              <w:spacing w:line="480" w:lineRule="auto"/>
              <w:rPr>
                <w:rFonts w:ascii="Times New Roman" w:hAnsi="Times New Roman" w:cs="Times New Roman"/>
              </w:rPr>
            </w:pPr>
          </w:p>
        </w:tc>
      </w:tr>
    </w:tbl>
    <w:p w14:paraId="52BB9D45" w14:textId="77777777" w:rsidR="004958AB" w:rsidRPr="009A2ED4" w:rsidRDefault="004958AB" w:rsidP="00214034">
      <w:pPr>
        <w:spacing w:line="480" w:lineRule="auto"/>
        <w:rPr>
          <w:rFonts w:ascii="Times New Roman" w:hAnsi="Times New Roman" w:cs="Times New Roman"/>
        </w:rPr>
      </w:pPr>
    </w:p>
    <w:p w14:paraId="13ECB977" w14:textId="3F3687C4" w:rsidR="00806B0F" w:rsidRPr="00770DE2" w:rsidRDefault="00770DE2" w:rsidP="00770DE2">
      <w:pPr>
        <w:pStyle w:val="Caption"/>
        <w:jc w:val="center"/>
        <w:rPr>
          <w:rFonts w:ascii="Times New Roman" w:hAnsi="Times New Roman" w:cs="Times New Roman"/>
          <w:b/>
          <w:i w:val="0"/>
          <w:color w:val="auto"/>
          <w:sz w:val="22"/>
          <w:szCs w:val="22"/>
        </w:rPr>
      </w:pPr>
      <w:bookmarkStart w:id="79" w:name="_Toc43666428"/>
      <w:r w:rsidRPr="00770DE2">
        <w:rPr>
          <w:rFonts w:ascii="Times New Roman" w:hAnsi="Times New Roman" w:cs="Times New Roman"/>
          <w:b/>
          <w:i w:val="0"/>
          <w:color w:val="auto"/>
          <w:sz w:val="22"/>
          <w:szCs w:val="22"/>
        </w:rPr>
        <w:t xml:space="preserve">Table </w:t>
      </w:r>
      <w:r w:rsidRPr="00770DE2">
        <w:rPr>
          <w:rFonts w:ascii="Times New Roman" w:hAnsi="Times New Roman" w:cs="Times New Roman"/>
          <w:b/>
          <w:i w:val="0"/>
          <w:color w:val="auto"/>
          <w:sz w:val="22"/>
          <w:szCs w:val="22"/>
        </w:rPr>
        <w:fldChar w:fldCharType="begin"/>
      </w:r>
      <w:r w:rsidRPr="00770DE2">
        <w:rPr>
          <w:rFonts w:ascii="Times New Roman" w:hAnsi="Times New Roman" w:cs="Times New Roman"/>
          <w:b/>
          <w:i w:val="0"/>
          <w:color w:val="auto"/>
          <w:sz w:val="22"/>
          <w:szCs w:val="22"/>
        </w:rPr>
        <w:instrText xml:space="preserve"> SEQ Table \* ARABIC </w:instrText>
      </w:r>
      <w:r w:rsidRPr="00770DE2">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3</w:t>
      </w:r>
      <w:r w:rsidRPr="00770DE2">
        <w:rPr>
          <w:rFonts w:ascii="Times New Roman" w:hAnsi="Times New Roman" w:cs="Times New Roman"/>
          <w:b/>
          <w:i w:val="0"/>
          <w:color w:val="auto"/>
          <w:sz w:val="22"/>
          <w:szCs w:val="22"/>
        </w:rPr>
        <w:fldChar w:fldCharType="end"/>
      </w:r>
      <w:r w:rsidRPr="00770DE2">
        <w:rPr>
          <w:rFonts w:ascii="Times New Roman" w:hAnsi="Times New Roman" w:cs="Times New Roman"/>
          <w:b/>
          <w:i w:val="0"/>
          <w:color w:val="auto"/>
          <w:sz w:val="22"/>
          <w:szCs w:val="22"/>
        </w:rPr>
        <w:t>: Distinct Faults in Dataset 1</w:t>
      </w:r>
      <w:bookmarkEnd w:id="79"/>
    </w:p>
    <w:p w14:paraId="6C3331C0" w14:textId="77777777" w:rsidR="00806B0F" w:rsidRPr="00806B0F" w:rsidRDefault="00806B0F" w:rsidP="00806B0F"/>
    <w:p w14:paraId="777DF171" w14:textId="2C7350CB" w:rsidR="00806B0F" w:rsidRPr="00806B0F" w:rsidRDefault="00806B0F" w:rsidP="00806B0F">
      <w:pPr>
        <w:pStyle w:val="Caption"/>
        <w:keepNext/>
        <w:jc w:val="center"/>
        <w:rPr>
          <w:rFonts w:ascii="Times New Roman" w:hAnsi="Times New Roman" w:cs="Times New Roman"/>
          <w:i w:val="0"/>
          <w:sz w:val="22"/>
          <w:szCs w:val="22"/>
        </w:rPr>
      </w:pPr>
    </w:p>
    <w:p w14:paraId="33C231F5" w14:textId="24D5DF04" w:rsidR="00806B0F" w:rsidRPr="007E4C6A" w:rsidRDefault="00806B0F" w:rsidP="007E4C6A">
      <w:pPr>
        <w:pStyle w:val="Caption"/>
        <w:jc w:val="center"/>
        <w:rPr>
          <w:rFonts w:ascii="Times New Roman" w:hAnsi="Times New Roman" w:cs="Times New Roman"/>
          <w:b/>
          <w:i w:val="0"/>
          <w:color w:val="000000" w:themeColor="text1"/>
          <w:sz w:val="22"/>
          <w:szCs w:val="22"/>
        </w:rPr>
      </w:pPr>
    </w:p>
    <w:tbl>
      <w:tblPr>
        <w:tblStyle w:val="TableGrid"/>
        <w:tblpPr w:leftFromText="180" w:rightFromText="180" w:vertAnchor="page" w:horzAnchor="margin" w:tblpXSpec="center" w:tblpY="3942"/>
        <w:tblW w:w="0" w:type="auto"/>
        <w:tblLook w:val="04A0" w:firstRow="1" w:lastRow="0" w:firstColumn="1" w:lastColumn="0" w:noHBand="0" w:noVBand="1"/>
      </w:tblPr>
      <w:tblGrid>
        <w:gridCol w:w="779"/>
        <w:gridCol w:w="3440"/>
        <w:gridCol w:w="3260"/>
      </w:tblGrid>
      <w:tr w:rsidR="00806B0F" w14:paraId="4D698535" w14:textId="77777777" w:rsidTr="00806B0F">
        <w:trPr>
          <w:trHeight w:val="985"/>
        </w:trPr>
        <w:tc>
          <w:tcPr>
            <w:tcW w:w="0" w:type="auto"/>
            <w:vAlign w:val="center"/>
          </w:tcPr>
          <w:p w14:paraId="01048F95" w14:textId="77777777" w:rsidR="00806B0F" w:rsidRPr="009F77CF" w:rsidRDefault="00806B0F" w:rsidP="00806B0F">
            <w:pPr>
              <w:spacing w:line="480" w:lineRule="auto"/>
              <w:jc w:val="center"/>
              <w:rPr>
                <w:rFonts w:ascii="Times New Roman" w:hAnsi="Times New Roman" w:cs="Times New Roman"/>
                <w:b/>
                <w:bCs/>
              </w:rPr>
            </w:pPr>
            <w:r>
              <w:rPr>
                <w:rFonts w:ascii="Times New Roman" w:hAnsi="Times New Roman" w:cs="Times New Roman"/>
                <w:b/>
                <w:bCs/>
              </w:rPr>
              <w:lastRenderedPageBreak/>
              <w:t>S NO.</w:t>
            </w:r>
          </w:p>
        </w:tc>
        <w:tc>
          <w:tcPr>
            <w:tcW w:w="3440" w:type="dxa"/>
            <w:vAlign w:val="center"/>
          </w:tcPr>
          <w:p w14:paraId="27050998" w14:textId="77777777" w:rsidR="00806B0F" w:rsidRPr="009F77CF" w:rsidRDefault="00806B0F" w:rsidP="00806B0F">
            <w:pPr>
              <w:spacing w:line="480" w:lineRule="auto"/>
              <w:jc w:val="center"/>
              <w:rPr>
                <w:rFonts w:ascii="Times New Roman" w:hAnsi="Times New Roman" w:cs="Times New Roman"/>
                <w:b/>
                <w:bCs/>
              </w:rPr>
            </w:pPr>
            <w:r w:rsidRPr="009F77CF">
              <w:rPr>
                <w:rFonts w:ascii="Times New Roman" w:hAnsi="Times New Roman" w:cs="Times New Roman"/>
                <w:b/>
                <w:bCs/>
              </w:rPr>
              <w:t>FAULT</w:t>
            </w:r>
          </w:p>
        </w:tc>
        <w:tc>
          <w:tcPr>
            <w:tcW w:w="3260" w:type="dxa"/>
            <w:vAlign w:val="center"/>
          </w:tcPr>
          <w:p w14:paraId="074DC41F" w14:textId="77777777" w:rsidR="00806B0F" w:rsidRPr="009F77CF" w:rsidRDefault="00806B0F" w:rsidP="00806B0F">
            <w:pPr>
              <w:spacing w:line="480" w:lineRule="auto"/>
              <w:jc w:val="center"/>
              <w:rPr>
                <w:rFonts w:ascii="Times New Roman" w:hAnsi="Times New Roman" w:cs="Times New Roman"/>
                <w:b/>
                <w:bCs/>
              </w:rPr>
            </w:pPr>
            <w:r>
              <w:rPr>
                <w:rFonts w:ascii="Times New Roman" w:hAnsi="Times New Roman" w:cs="Times New Roman"/>
                <w:b/>
                <w:bCs/>
              </w:rPr>
              <w:t>SOURCE OF THE FAULT</w:t>
            </w:r>
          </w:p>
        </w:tc>
      </w:tr>
      <w:tr w:rsidR="00806B0F" w14:paraId="71FA044B" w14:textId="77777777" w:rsidTr="00806B0F">
        <w:trPr>
          <w:trHeight w:val="611"/>
        </w:trPr>
        <w:tc>
          <w:tcPr>
            <w:tcW w:w="7479" w:type="dxa"/>
            <w:gridSpan w:val="3"/>
            <w:vAlign w:val="bottom"/>
          </w:tcPr>
          <w:p w14:paraId="64281D54" w14:textId="77777777" w:rsidR="00806B0F" w:rsidRDefault="00806B0F" w:rsidP="00806B0F">
            <w:pPr>
              <w:spacing w:line="480" w:lineRule="auto"/>
              <w:rPr>
                <w:rFonts w:ascii="Times New Roman" w:hAnsi="Times New Roman" w:cs="Times New Roman"/>
              </w:rPr>
            </w:pPr>
            <w:r w:rsidRPr="00A773C7">
              <w:rPr>
                <w:rFonts w:ascii="Times New Roman" w:eastAsiaTheme="minorEastAsia" w:hAnsi="Times New Roman" w:cs="Times New Roman"/>
                <w:i/>
              </w:rPr>
              <w:t>FAULTS</w:t>
            </w:r>
            <w:r>
              <w:rPr>
                <w:rFonts w:ascii="Times New Roman" w:eastAsiaTheme="minorEastAsia" w:hAnsi="Times New Roman" w:cs="Times New Roman"/>
                <w:i/>
              </w:rPr>
              <w:t xml:space="preserve"> COMBINED </w:t>
            </w:r>
            <w:r w:rsidRPr="00A773C7">
              <w:rPr>
                <w:rFonts w:ascii="Times New Roman" w:eastAsiaTheme="minorEastAsia" w:hAnsi="Times New Roman" w:cs="Times New Roman"/>
                <w:i/>
              </w:rPr>
              <w:t>WITH MISSING TOOTH</w:t>
            </w:r>
            <w:r>
              <w:rPr>
                <w:rFonts w:ascii="Times New Roman" w:eastAsiaTheme="minorEastAsia" w:hAnsi="Times New Roman" w:cs="Times New Roman"/>
                <w:i/>
              </w:rPr>
              <w:t xml:space="preserve"> FAULT</w:t>
            </w:r>
          </w:p>
        </w:tc>
      </w:tr>
      <w:tr w:rsidR="00806B0F" w14:paraId="695752DD" w14:textId="77777777" w:rsidTr="00806B0F">
        <w:trPr>
          <w:trHeight w:val="611"/>
        </w:trPr>
        <w:tc>
          <w:tcPr>
            <w:tcW w:w="0" w:type="auto"/>
            <w:vAlign w:val="bottom"/>
          </w:tcPr>
          <w:p w14:paraId="1F8396DA"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1</w:t>
            </w:r>
          </w:p>
        </w:tc>
        <w:tc>
          <w:tcPr>
            <w:tcW w:w="3440" w:type="dxa"/>
            <w:vAlign w:val="bottom"/>
          </w:tcPr>
          <w:p w14:paraId="163EE85D"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LOOSE GEAR</w:t>
            </w:r>
          </w:p>
        </w:tc>
        <w:tc>
          <w:tcPr>
            <w:tcW w:w="3260" w:type="dxa"/>
            <w:vAlign w:val="bottom"/>
          </w:tcPr>
          <w:p w14:paraId="0664EFFC"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GEARBOX</w:t>
            </w:r>
          </w:p>
        </w:tc>
      </w:tr>
      <w:tr w:rsidR="00806B0F" w14:paraId="21436D24" w14:textId="77777777" w:rsidTr="00806B0F">
        <w:trPr>
          <w:trHeight w:val="611"/>
        </w:trPr>
        <w:tc>
          <w:tcPr>
            <w:tcW w:w="0" w:type="auto"/>
            <w:vAlign w:val="bottom"/>
          </w:tcPr>
          <w:p w14:paraId="5612CA97"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2</w:t>
            </w:r>
          </w:p>
        </w:tc>
        <w:tc>
          <w:tcPr>
            <w:tcW w:w="3440" w:type="dxa"/>
            <w:vAlign w:val="bottom"/>
          </w:tcPr>
          <w:p w14:paraId="29F2E8AF"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UNBALANCE (6.82 GMS)</w:t>
            </w:r>
          </w:p>
        </w:tc>
        <w:tc>
          <w:tcPr>
            <w:tcW w:w="3260" w:type="dxa"/>
            <w:vMerge w:val="restart"/>
            <w:vAlign w:val="center"/>
          </w:tcPr>
          <w:p w14:paraId="66D555A4"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GEARBOX &amp; SHAFT</w:t>
            </w:r>
          </w:p>
        </w:tc>
      </w:tr>
      <w:tr w:rsidR="00806B0F" w14:paraId="054D4E58" w14:textId="77777777" w:rsidTr="00806B0F">
        <w:trPr>
          <w:trHeight w:val="611"/>
        </w:trPr>
        <w:tc>
          <w:tcPr>
            <w:tcW w:w="0" w:type="auto"/>
            <w:vAlign w:val="bottom"/>
          </w:tcPr>
          <w:p w14:paraId="32BEBB85"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3</w:t>
            </w:r>
          </w:p>
        </w:tc>
        <w:tc>
          <w:tcPr>
            <w:tcW w:w="3440" w:type="dxa"/>
            <w:vAlign w:val="bottom"/>
          </w:tcPr>
          <w:p w14:paraId="5A2CB50E"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ECCENTRIC ROTOR</w:t>
            </w:r>
          </w:p>
        </w:tc>
        <w:tc>
          <w:tcPr>
            <w:tcW w:w="3260" w:type="dxa"/>
            <w:vMerge/>
          </w:tcPr>
          <w:p w14:paraId="002ACED4" w14:textId="77777777" w:rsidR="00806B0F" w:rsidRDefault="00806B0F" w:rsidP="00806B0F">
            <w:pPr>
              <w:spacing w:line="480" w:lineRule="auto"/>
              <w:rPr>
                <w:rFonts w:ascii="Times New Roman" w:hAnsi="Times New Roman" w:cs="Times New Roman"/>
              </w:rPr>
            </w:pPr>
          </w:p>
        </w:tc>
      </w:tr>
      <w:tr w:rsidR="00806B0F" w14:paraId="00A6B4F7" w14:textId="77777777" w:rsidTr="00806B0F">
        <w:trPr>
          <w:trHeight w:val="611"/>
        </w:trPr>
        <w:tc>
          <w:tcPr>
            <w:tcW w:w="0" w:type="auto"/>
            <w:vAlign w:val="bottom"/>
          </w:tcPr>
          <w:p w14:paraId="01C349B6"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4</w:t>
            </w:r>
          </w:p>
        </w:tc>
        <w:tc>
          <w:tcPr>
            <w:tcW w:w="3440" w:type="dxa"/>
            <w:vAlign w:val="bottom"/>
          </w:tcPr>
          <w:p w14:paraId="3BEF6E65"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COCKED ROTOR</w:t>
            </w:r>
          </w:p>
        </w:tc>
        <w:tc>
          <w:tcPr>
            <w:tcW w:w="3260" w:type="dxa"/>
            <w:vMerge/>
          </w:tcPr>
          <w:p w14:paraId="6B6AF0D9" w14:textId="77777777" w:rsidR="00806B0F" w:rsidRDefault="00806B0F" w:rsidP="00806B0F">
            <w:pPr>
              <w:spacing w:line="480" w:lineRule="auto"/>
              <w:rPr>
                <w:rFonts w:ascii="Times New Roman" w:hAnsi="Times New Roman" w:cs="Times New Roman"/>
              </w:rPr>
            </w:pPr>
          </w:p>
        </w:tc>
      </w:tr>
      <w:tr w:rsidR="00806B0F" w14:paraId="33FD1EDD" w14:textId="77777777" w:rsidTr="00806B0F">
        <w:trPr>
          <w:trHeight w:val="611"/>
        </w:trPr>
        <w:tc>
          <w:tcPr>
            <w:tcW w:w="0" w:type="auto"/>
            <w:vAlign w:val="bottom"/>
          </w:tcPr>
          <w:p w14:paraId="16790C13"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5</w:t>
            </w:r>
          </w:p>
        </w:tc>
        <w:tc>
          <w:tcPr>
            <w:tcW w:w="3440" w:type="dxa"/>
            <w:vAlign w:val="bottom"/>
          </w:tcPr>
          <w:p w14:paraId="3CD0EC0D"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BEARING INNER RACE FAULT</w:t>
            </w:r>
          </w:p>
        </w:tc>
        <w:tc>
          <w:tcPr>
            <w:tcW w:w="3260" w:type="dxa"/>
            <w:vMerge w:val="restart"/>
            <w:vAlign w:val="center"/>
          </w:tcPr>
          <w:p w14:paraId="35FC8813"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GEARBOX &amp; BEARING</w:t>
            </w:r>
          </w:p>
        </w:tc>
      </w:tr>
      <w:tr w:rsidR="00806B0F" w14:paraId="5B07DB1C" w14:textId="77777777" w:rsidTr="00806B0F">
        <w:trPr>
          <w:trHeight w:val="611"/>
        </w:trPr>
        <w:tc>
          <w:tcPr>
            <w:tcW w:w="0" w:type="auto"/>
            <w:vAlign w:val="bottom"/>
          </w:tcPr>
          <w:p w14:paraId="1095D596"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6</w:t>
            </w:r>
          </w:p>
        </w:tc>
        <w:tc>
          <w:tcPr>
            <w:tcW w:w="3440" w:type="dxa"/>
            <w:vAlign w:val="bottom"/>
          </w:tcPr>
          <w:p w14:paraId="5F2F920A"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BEARING OUTER RACE FAULT</w:t>
            </w:r>
          </w:p>
        </w:tc>
        <w:tc>
          <w:tcPr>
            <w:tcW w:w="3260" w:type="dxa"/>
            <w:vMerge/>
          </w:tcPr>
          <w:p w14:paraId="3F026C77" w14:textId="77777777" w:rsidR="00806B0F" w:rsidRDefault="00806B0F" w:rsidP="00806B0F">
            <w:pPr>
              <w:spacing w:line="480" w:lineRule="auto"/>
              <w:rPr>
                <w:rFonts w:ascii="Times New Roman" w:hAnsi="Times New Roman" w:cs="Times New Roman"/>
              </w:rPr>
            </w:pPr>
          </w:p>
        </w:tc>
      </w:tr>
      <w:tr w:rsidR="00806B0F" w14:paraId="38CC44CC" w14:textId="77777777" w:rsidTr="00806B0F">
        <w:trPr>
          <w:trHeight w:val="611"/>
        </w:trPr>
        <w:tc>
          <w:tcPr>
            <w:tcW w:w="0" w:type="auto"/>
            <w:vAlign w:val="bottom"/>
          </w:tcPr>
          <w:p w14:paraId="576D9EC2" w14:textId="77777777" w:rsidR="00806B0F" w:rsidRDefault="00806B0F" w:rsidP="00806B0F">
            <w:pPr>
              <w:spacing w:line="480" w:lineRule="auto"/>
              <w:jc w:val="center"/>
              <w:rPr>
                <w:rFonts w:ascii="Times New Roman" w:hAnsi="Times New Roman" w:cs="Times New Roman"/>
              </w:rPr>
            </w:pPr>
            <w:r>
              <w:rPr>
                <w:rFonts w:ascii="Times New Roman" w:hAnsi="Times New Roman" w:cs="Times New Roman"/>
              </w:rPr>
              <w:t>7</w:t>
            </w:r>
          </w:p>
        </w:tc>
        <w:tc>
          <w:tcPr>
            <w:tcW w:w="3440" w:type="dxa"/>
            <w:vAlign w:val="bottom"/>
          </w:tcPr>
          <w:p w14:paraId="23704D4C" w14:textId="77777777" w:rsidR="00806B0F" w:rsidRDefault="00806B0F" w:rsidP="00806B0F">
            <w:pPr>
              <w:spacing w:line="480" w:lineRule="auto"/>
              <w:rPr>
                <w:rFonts w:ascii="Times New Roman" w:hAnsi="Times New Roman" w:cs="Times New Roman"/>
              </w:rPr>
            </w:pPr>
            <w:r>
              <w:rPr>
                <w:rFonts w:ascii="Times New Roman" w:hAnsi="Times New Roman" w:cs="Times New Roman"/>
              </w:rPr>
              <w:t>BALL SPIN FAULT</w:t>
            </w:r>
          </w:p>
        </w:tc>
        <w:tc>
          <w:tcPr>
            <w:tcW w:w="3260" w:type="dxa"/>
            <w:vMerge/>
          </w:tcPr>
          <w:p w14:paraId="265227C4" w14:textId="77777777" w:rsidR="00806B0F" w:rsidRDefault="00806B0F" w:rsidP="00806B0F">
            <w:pPr>
              <w:spacing w:line="480" w:lineRule="auto"/>
              <w:rPr>
                <w:rFonts w:ascii="Times New Roman" w:hAnsi="Times New Roman" w:cs="Times New Roman"/>
              </w:rPr>
            </w:pPr>
          </w:p>
        </w:tc>
      </w:tr>
    </w:tbl>
    <w:p w14:paraId="3436125D" w14:textId="77777777" w:rsidR="004958AB" w:rsidRPr="00806B0F" w:rsidRDefault="004958AB" w:rsidP="00806B0F">
      <w:pPr>
        <w:spacing w:line="480" w:lineRule="auto"/>
        <w:rPr>
          <w:rFonts w:cs="Times New Roman"/>
        </w:rPr>
      </w:pPr>
    </w:p>
    <w:p w14:paraId="1140941C" w14:textId="3677B969" w:rsidR="00C063F0" w:rsidRDefault="00C063F0" w:rsidP="00C063F0">
      <w:pPr>
        <w:spacing w:after="0" w:line="480" w:lineRule="auto"/>
        <w:ind w:left="720"/>
        <w:contextualSpacing/>
        <w:rPr>
          <w:rFonts w:ascii="Times New Roman" w:eastAsia="Times New Roman" w:hAnsi="Times New Roman" w:cs="Times New Roman"/>
          <w:lang w:val="en-IN" w:bidi="hi-IN"/>
        </w:rPr>
      </w:pPr>
    </w:p>
    <w:p w14:paraId="78881FC9" w14:textId="77777777" w:rsidR="00C063F0" w:rsidRDefault="00C063F0" w:rsidP="00C063F0">
      <w:pPr>
        <w:spacing w:after="0" w:line="480" w:lineRule="auto"/>
        <w:ind w:left="720"/>
        <w:contextualSpacing/>
        <w:rPr>
          <w:rFonts w:ascii="Times New Roman" w:eastAsia="Times New Roman" w:hAnsi="Times New Roman" w:cs="Times New Roman"/>
          <w:lang w:val="en-IN" w:bidi="hi-IN"/>
        </w:rPr>
      </w:pPr>
    </w:p>
    <w:p w14:paraId="19F07FFD" w14:textId="6552C359" w:rsidR="00C063F0" w:rsidRPr="00770DE2" w:rsidRDefault="00770DE2" w:rsidP="00770DE2">
      <w:pPr>
        <w:pStyle w:val="Caption"/>
        <w:jc w:val="center"/>
        <w:rPr>
          <w:rFonts w:ascii="Times New Roman" w:eastAsia="Times New Roman" w:hAnsi="Times New Roman" w:cs="Times New Roman"/>
          <w:b/>
          <w:i w:val="0"/>
          <w:color w:val="000000" w:themeColor="text1"/>
          <w:sz w:val="22"/>
          <w:szCs w:val="22"/>
          <w:lang w:val="en-IN" w:bidi="hi-IN"/>
        </w:rPr>
      </w:pPr>
      <w:bookmarkStart w:id="80" w:name="_Toc43666429"/>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rPr>
        <w:t>4</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Combined Faults in Dataset 2</w:t>
      </w:r>
      <w:bookmarkEnd w:id="80"/>
    </w:p>
    <w:p w14:paraId="30594F40" w14:textId="77777777" w:rsidR="000F0B5D" w:rsidRPr="00C063F0" w:rsidRDefault="000F0B5D" w:rsidP="00F7166B">
      <w:pPr>
        <w:spacing w:after="0" w:line="480" w:lineRule="auto"/>
        <w:contextualSpacing/>
        <w:rPr>
          <w:rFonts w:ascii="Times New Roman" w:eastAsia="Times New Roman" w:hAnsi="Times New Roman" w:cs="Times New Roman"/>
          <w:lang w:val="en-IN" w:bidi="hi-IN"/>
        </w:rPr>
      </w:pPr>
    </w:p>
    <w:p w14:paraId="59C23404" w14:textId="23AD32FD" w:rsidR="002B7048" w:rsidRDefault="002B7048">
      <w:pPr>
        <w:pStyle w:val="Heading3"/>
      </w:pPr>
      <w:bookmarkStart w:id="81" w:name="_Toc43914966"/>
      <w:r>
        <w:t>Remarks</w:t>
      </w:r>
      <w:bookmarkEnd w:id="81"/>
    </w:p>
    <w:p w14:paraId="4689D253" w14:textId="490CD48E" w:rsidR="002B7048" w:rsidRPr="00F7166B" w:rsidRDefault="00F7166B" w:rsidP="00F7166B">
      <w:pPr>
        <w:spacing w:line="480" w:lineRule="auto"/>
        <w:jc w:val="both"/>
        <w:rPr>
          <w:rFonts w:ascii="Times New Roman" w:hAnsi="Times New Roman" w:cs="Times New Roman"/>
        </w:rPr>
      </w:pPr>
      <w:r>
        <w:rPr>
          <w:rFonts w:ascii="Times New Roman" w:hAnsi="Times New Roman" w:cs="Times New Roman"/>
        </w:rPr>
        <w:t>In this chapter, rotor system is introduced. Information regarding sensors, operating conditions, data, sampling rate is given.</w:t>
      </w:r>
      <w:r w:rsidR="00192333">
        <w:rPr>
          <w:rFonts w:ascii="Times New Roman" w:hAnsi="Times New Roman" w:cs="Times New Roman"/>
        </w:rPr>
        <w:t xml:space="preserve"> Different distinct and combined faults that occurs generally in rotor system are discussed. Plot of a typical response of particular fault is given. In next chapter, methodology for solving Multi</w:t>
      </w:r>
      <w:r w:rsidR="00945F14">
        <w:rPr>
          <w:rFonts w:ascii="Times New Roman" w:hAnsi="Times New Roman" w:cs="Times New Roman"/>
        </w:rPr>
        <w:t>-</w:t>
      </w:r>
      <w:r w:rsidR="00192333">
        <w:rPr>
          <w:rFonts w:ascii="Times New Roman" w:hAnsi="Times New Roman" w:cs="Times New Roman"/>
        </w:rPr>
        <w:t>labe</w:t>
      </w:r>
      <w:r w:rsidR="00A86E7F">
        <w:rPr>
          <w:rFonts w:ascii="Times New Roman" w:hAnsi="Times New Roman" w:cs="Times New Roman"/>
        </w:rPr>
        <w:t>l</w:t>
      </w:r>
      <w:r w:rsidR="00192333">
        <w:rPr>
          <w:rFonts w:ascii="Times New Roman" w:hAnsi="Times New Roman" w:cs="Times New Roman"/>
        </w:rPr>
        <w:t xml:space="preserve"> classification problem is discussed.</w:t>
      </w:r>
      <w:r>
        <w:rPr>
          <w:rFonts w:ascii="Times New Roman" w:hAnsi="Times New Roman" w:cs="Times New Roman"/>
        </w:rPr>
        <w:t xml:space="preserve"> </w:t>
      </w:r>
    </w:p>
    <w:p w14:paraId="64968065" w14:textId="4DF5B40B" w:rsidR="00F90B96" w:rsidRPr="002E6DAB" w:rsidRDefault="002E205F" w:rsidP="00CF016D">
      <w:pPr>
        <w:pStyle w:val="Heading2"/>
      </w:pPr>
      <w:r>
        <w:lastRenderedPageBreak/>
        <w:br/>
      </w:r>
      <w:bookmarkStart w:id="82" w:name="_Toc43914967"/>
      <w:r w:rsidR="006E68C5">
        <w:t>NETWORK ARCHITECTURES, TRAINING &amp; VALIDATION</w:t>
      </w:r>
      <w:bookmarkEnd w:id="82"/>
      <w:r w:rsidR="006E68C5">
        <w:t xml:space="preserve"> </w:t>
      </w:r>
    </w:p>
    <w:tbl>
      <w:tblPr>
        <w:tblStyle w:val="TableGrid"/>
        <w:tblpPr w:leftFromText="180" w:rightFromText="180" w:vertAnchor="text" w:horzAnchor="margin" w:tblpXSpec="right" w:tblpY="6627"/>
        <w:tblW w:w="0" w:type="auto"/>
        <w:tblLayout w:type="fixed"/>
        <w:tblLook w:val="04A0" w:firstRow="1" w:lastRow="0" w:firstColumn="1" w:lastColumn="0" w:noHBand="0" w:noVBand="1"/>
      </w:tblPr>
      <w:tblGrid>
        <w:gridCol w:w="1035"/>
        <w:gridCol w:w="3223"/>
      </w:tblGrid>
      <w:tr w:rsidR="005A12CA" w14:paraId="65264038" w14:textId="77777777" w:rsidTr="00FC01B7">
        <w:tc>
          <w:tcPr>
            <w:tcW w:w="1035" w:type="dxa"/>
            <w:vAlign w:val="center"/>
          </w:tcPr>
          <w:p w14:paraId="3D28D942" w14:textId="77777777" w:rsidR="005A12CA" w:rsidRPr="000327DF" w:rsidRDefault="005A12CA" w:rsidP="00FC01B7">
            <w:pPr>
              <w:spacing w:line="480" w:lineRule="auto"/>
              <w:jc w:val="center"/>
              <w:rPr>
                <w:rFonts w:ascii="Times New Roman" w:hAnsi="Times New Roman"/>
                <w:b/>
                <w:bCs/>
              </w:rPr>
            </w:pPr>
            <w:r>
              <w:rPr>
                <w:rFonts w:ascii="Times New Roman" w:hAnsi="Times New Roman"/>
                <w:b/>
                <w:bCs/>
              </w:rPr>
              <w:t>Network</w:t>
            </w:r>
          </w:p>
        </w:tc>
        <w:tc>
          <w:tcPr>
            <w:tcW w:w="3223" w:type="dxa"/>
            <w:vAlign w:val="bottom"/>
          </w:tcPr>
          <w:p w14:paraId="63238806" w14:textId="49FAD955" w:rsidR="005A12CA" w:rsidRPr="000327DF" w:rsidRDefault="005A12CA" w:rsidP="000049B8">
            <w:pPr>
              <w:spacing w:line="480" w:lineRule="auto"/>
              <w:jc w:val="center"/>
              <w:rPr>
                <w:rFonts w:ascii="Times New Roman" w:hAnsi="Times New Roman"/>
                <w:b/>
                <w:bCs/>
              </w:rPr>
            </w:pPr>
            <w:r w:rsidRPr="000327DF">
              <w:rPr>
                <w:rFonts w:ascii="Times New Roman" w:hAnsi="Times New Roman"/>
                <w:b/>
                <w:bCs/>
              </w:rPr>
              <w:t>Fault</w:t>
            </w:r>
            <w:r>
              <w:rPr>
                <w:rFonts w:ascii="Times New Roman" w:hAnsi="Times New Roman"/>
                <w:b/>
                <w:bCs/>
              </w:rPr>
              <w:t xml:space="preserve"> to be</w:t>
            </w:r>
            <w:r w:rsidRPr="000327DF">
              <w:rPr>
                <w:rFonts w:ascii="Times New Roman" w:hAnsi="Times New Roman"/>
                <w:b/>
                <w:bCs/>
              </w:rPr>
              <w:t xml:space="preserve"> </w:t>
            </w:r>
            <w:r>
              <w:rPr>
                <w:rFonts w:ascii="Times New Roman" w:hAnsi="Times New Roman"/>
                <w:b/>
                <w:bCs/>
              </w:rPr>
              <w:t xml:space="preserve">diagnosed by the </w:t>
            </w:r>
            <w:r w:rsidR="000049B8">
              <w:rPr>
                <w:rFonts w:ascii="Times New Roman" w:hAnsi="Times New Roman"/>
                <w:b/>
                <w:bCs/>
              </w:rPr>
              <w:t>n</w:t>
            </w:r>
            <w:r>
              <w:rPr>
                <w:rFonts w:ascii="Times New Roman" w:hAnsi="Times New Roman"/>
                <w:b/>
                <w:bCs/>
              </w:rPr>
              <w:t>etwork</w:t>
            </w:r>
          </w:p>
        </w:tc>
      </w:tr>
      <w:tr w:rsidR="005A12CA" w14:paraId="00981D32" w14:textId="77777777" w:rsidTr="00FC01B7">
        <w:tc>
          <w:tcPr>
            <w:tcW w:w="1035" w:type="dxa"/>
            <w:vAlign w:val="bottom"/>
          </w:tcPr>
          <w:p w14:paraId="077A8FB8"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G</w:t>
            </w:r>
          </w:p>
        </w:tc>
        <w:tc>
          <w:tcPr>
            <w:tcW w:w="3223" w:type="dxa"/>
            <w:vAlign w:val="bottom"/>
          </w:tcPr>
          <w:p w14:paraId="03E8447D"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ECCENTRIC ROTOR</w:t>
            </w:r>
          </w:p>
        </w:tc>
      </w:tr>
      <w:tr w:rsidR="005A12CA" w14:paraId="1ED87E17" w14:textId="77777777" w:rsidTr="00FC01B7">
        <w:tc>
          <w:tcPr>
            <w:tcW w:w="1035" w:type="dxa"/>
            <w:vAlign w:val="bottom"/>
          </w:tcPr>
          <w:p w14:paraId="66A4B9F7"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H</w:t>
            </w:r>
          </w:p>
        </w:tc>
        <w:tc>
          <w:tcPr>
            <w:tcW w:w="3223" w:type="dxa"/>
            <w:vAlign w:val="bottom"/>
          </w:tcPr>
          <w:p w14:paraId="587F186A"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COCKED ROTOR</w:t>
            </w:r>
          </w:p>
        </w:tc>
      </w:tr>
      <w:tr w:rsidR="005A12CA" w14:paraId="4968C3C6" w14:textId="77777777" w:rsidTr="00FC01B7">
        <w:tc>
          <w:tcPr>
            <w:tcW w:w="1035" w:type="dxa"/>
            <w:vAlign w:val="bottom"/>
          </w:tcPr>
          <w:p w14:paraId="7269FB30"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I</w:t>
            </w:r>
          </w:p>
        </w:tc>
        <w:tc>
          <w:tcPr>
            <w:tcW w:w="3223" w:type="dxa"/>
            <w:vAlign w:val="bottom"/>
          </w:tcPr>
          <w:p w14:paraId="66D66189"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BEARING INNER RACE FAULT</w:t>
            </w:r>
          </w:p>
        </w:tc>
      </w:tr>
      <w:tr w:rsidR="005A12CA" w14:paraId="6F919937" w14:textId="77777777" w:rsidTr="00FC01B7">
        <w:tc>
          <w:tcPr>
            <w:tcW w:w="1035" w:type="dxa"/>
            <w:vAlign w:val="bottom"/>
          </w:tcPr>
          <w:p w14:paraId="532B5832"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J</w:t>
            </w:r>
          </w:p>
        </w:tc>
        <w:tc>
          <w:tcPr>
            <w:tcW w:w="3223" w:type="dxa"/>
            <w:vAlign w:val="bottom"/>
          </w:tcPr>
          <w:p w14:paraId="40E36B21"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BEARING OUTER RACE FAULT</w:t>
            </w:r>
          </w:p>
        </w:tc>
      </w:tr>
      <w:tr w:rsidR="005A12CA" w14:paraId="072C71F7" w14:textId="77777777" w:rsidTr="00FC01B7">
        <w:tc>
          <w:tcPr>
            <w:tcW w:w="1035" w:type="dxa"/>
            <w:vAlign w:val="bottom"/>
          </w:tcPr>
          <w:p w14:paraId="3FAFD714"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K</w:t>
            </w:r>
          </w:p>
        </w:tc>
        <w:tc>
          <w:tcPr>
            <w:tcW w:w="3223" w:type="dxa"/>
            <w:vAlign w:val="bottom"/>
          </w:tcPr>
          <w:p w14:paraId="57DAFD18"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BALL SPIN FAULT</w:t>
            </w:r>
          </w:p>
        </w:tc>
      </w:tr>
    </w:tbl>
    <w:p w14:paraId="7EA61F5A" w14:textId="0C43396F" w:rsidR="006E68C5" w:rsidRDefault="006E68C5" w:rsidP="006E68C5">
      <w:pPr>
        <w:spacing w:line="480" w:lineRule="auto"/>
        <w:jc w:val="both"/>
        <w:rPr>
          <w:rFonts w:ascii="Times New Roman" w:hAnsi="Times New Roman"/>
        </w:rPr>
      </w:pPr>
      <w:r>
        <w:rPr>
          <w:rFonts w:ascii="Times New Roman" w:hAnsi="Times New Roman" w:cs="Times New Roman"/>
        </w:rPr>
        <w:t>Multiple binary classifier</w:t>
      </w:r>
      <w:r w:rsidR="006D5AF6">
        <w:rPr>
          <w:rFonts w:ascii="Times New Roman" w:hAnsi="Times New Roman" w:cs="Times New Roman"/>
        </w:rPr>
        <w:t>/</w:t>
      </w:r>
      <w:r>
        <w:rPr>
          <w:rFonts w:ascii="Times New Roman" w:hAnsi="Times New Roman" w:cs="Times New Roman"/>
        </w:rPr>
        <w:t>network approach is used f</w:t>
      </w:r>
      <w:r w:rsidR="00192333">
        <w:rPr>
          <w:rFonts w:ascii="Times New Roman" w:hAnsi="Times New Roman" w:cs="Times New Roman"/>
        </w:rPr>
        <w:t>or M</w:t>
      </w:r>
      <w:r w:rsidRPr="00070FF7">
        <w:rPr>
          <w:rFonts w:ascii="Times New Roman" w:hAnsi="Times New Roman" w:cs="Times New Roman"/>
        </w:rPr>
        <w:t>ulti</w:t>
      </w:r>
      <w:r w:rsidR="00945F14">
        <w:rPr>
          <w:rFonts w:ascii="Times New Roman" w:hAnsi="Times New Roman" w:cs="Times New Roman"/>
        </w:rPr>
        <w:t>-</w:t>
      </w:r>
      <w:r w:rsidRPr="00070FF7">
        <w:rPr>
          <w:rFonts w:ascii="Times New Roman" w:hAnsi="Times New Roman" w:cs="Times New Roman"/>
        </w:rPr>
        <w:t>label classification</w:t>
      </w:r>
      <w:r w:rsidR="00B82274">
        <w:rPr>
          <w:rFonts w:ascii="Times New Roman" w:hAnsi="Times New Roman" w:cs="Times New Roman"/>
        </w:rPr>
        <w:t>, as discussed in section 3</w:t>
      </w:r>
      <w:r w:rsidR="006D5AF6">
        <w:rPr>
          <w:rFonts w:ascii="Times New Roman" w:hAnsi="Times New Roman" w:cs="Times New Roman"/>
        </w:rPr>
        <w:t>.7</w:t>
      </w:r>
      <w:r>
        <w:rPr>
          <w:rFonts w:ascii="Times New Roman" w:hAnsi="Times New Roman" w:cs="Times New Roman"/>
        </w:rPr>
        <w:t xml:space="preserve">. As there are </w:t>
      </w:r>
      <w:r w:rsidR="00B82274">
        <w:rPr>
          <w:rFonts w:ascii="Times New Roman" w:hAnsi="Times New Roman" w:cs="Times New Roman"/>
        </w:rPr>
        <w:t>eleven</w:t>
      </w:r>
      <w:r>
        <w:rPr>
          <w:rFonts w:ascii="Times New Roman" w:hAnsi="Times New Roman" w:cs="Times New Roman"/>
        </w:rPr>
        <w:t xml:space="preserve"> distinct types of faults, </w:t>
      </w:r>
      <w:r w:rsidR="00B82274">
        <w:rPr>
          <w:rFonts w:ascii="Times New Roman" w:hAnsi="Times New Roman" w:cs="Times New Roman"/>
        </w:rPr>
        <w:t>eleven</w:t>
      </w:r>
      <w:r>
        <w:rPr>
          <w:rFonts w:ascii="Times New Roman" w:hAnsi="Times New Roman" w:cs="Times New Roman"/>
        </w:rPr>
        <w:t xml:space="preserve"> different classifiers are trained associated with one particular defect to detect whether it is present or not in a given signal. For training and validation, distinct fault data is used</w:t>
      </w:r>
      <w:r w:rsidR="000F0C5D">
        <w:rPr>
          <w:rFonts w:ascii="Times New Roman" w:hAnsi="Times New Roman" w:cs="Times New Roman"/>
        </w:rPr>
        <w:t>,</w:t>
      </w:r>
      <w:r>
        <w:rPr>
          <w:rFonts w:ascii="Times New Roman" w:hAnsi="Times New Roman" w:cs="Times New Roman"/>
        </w:rPr>
        <w:t xml:space="preserve"> that is of dataset 1. After training, combined fault data (data in dataset 2) is used for testing purposes. For train</w:t>
      </w:r>
      <w:r w:rsidR="000F0C5D">
        <w:rPr>
          <w:rFonts w:ascii="Times New Roman" w:hAnsi="Times New Roman" w:cs="Times New Roman"/>
        </w:rPr>
        <w:t>ing, testing &amp; validation; raw t</w:t>
      </w:r>
      <w:r>
        <w:rPr>
          <w:rFonts w:ascii="Times New Roman" w:hAnsi="Times New Roman" w:cs="Times New Roman"/>
        </w:rPr>
        <w:t>ime domain data was used. 80% of dataset 1 is used for training</w:t>
      </w:r>
      <w:r w:rsidR="000F0C5D">
        <w:rPr>
          <w:rFonts w:ascii="Times New Roman" w:hAnsi="Times New Roman" w:cs="Times New Roman"/>
        </w:rPr>
        <w:t>,</w:t>
      </w:r>
      <w:r>
        <w:rPr>
          <w:rFonts w:ascii="Times New Roman" w:hAnsi="Times New Roman" w:cs="Times New Roman"/>
        </w:rPr>
        <w:t xml:space="preserve"> and </w:t>
      </w:r>
      <w:r w:rsidR="000F0C5D">
        <w:rPr>
          <w:rFonts w:ascii="Times New Roman" w:hAnsi="Times New Roman" w:cs="Times New Roman"/>
        </w:rPr>
        <w:t xml:space="preserve">the </w:t>
      </w:r>
      <w:r>
        <w:rPr>
          <w:rFonts w:ascii="Times New Roman" w:hAnsi="Times New Roman" w:cs="Times New Roman"/>
        </w:rPr>
        <w:t xml:space="preserve">remaining 20% is used for validation. </w:t>
      </w:r>
      <w:r>
        <w:rPr>
          <w:rFonts w:ascii="Times New Roman" w:hAnsi="Times New Roman"/>
        </w:rPr>
        <w:t>N</w:t>
      </w:r>
      <w:r w:rsidRPr="000607D2">
        <w:rPr>
          <w:rFonts w:ascii="Times New Roman" w:hAnsi="Times New Roman"/>
        </w:rPr>
        <w:t xml:space="preserve">etwork training is performed with </w:t>
      </w:r>
      <w:r>
        <w:rPr>
          <w:rFonts w:ascii="Times New Roman" w:hAnsi="Times New Roman"/>
        </w:rPr>
        <w:t xml:space="preserve">Adaptive moment estimation (Adam) </w:t>
      </w:r>
      <w:r w:rsidRPr="000607D2">
        <w:rPr>
          <w:rFonts w:ascii="Times New Roman" w:hAnsi="Times New Roman"/>
        </w:rPr>
        <w:t xml:space="preserve">algorithm. </w:t>
      </w:r>
      <w:r>
        <w:rPr>
          <w:rFonts w:ascii="Times New Roman" w:hAnsi="Times New Roman"/>
        </w:rPr>
        <w:t xml:space="preserve">As </w:t>
      </w:r>
      <w:r w:rsidR="00C43FCD">
        <w:rPr>
          <w:rFonts w:ascii="Times New Roman" w:hAnsi="Times New Roman"/>
        </w:rPr>
        <w:t>N</w:t>
      </w:r>
      <w:r>
        <w:rPr>
          <w:rFonts w:ascii="Times New Roman" w:hAnsi="Times New Roman"/>
        </w:rPr>
        <w:t>umber of training examples is small, instead of mini</w:t>
      </w:r>
      <w:r w:rsidR="000F0C5D">
        <w:rPr>
          <w:rFonts w:ascii="Times New Roman" w:hAnsi="Times New Roman"/>
        </w:rPr>
        <w:t>-</w:t>
      </w:r>
      <w:r>
        <w:rPr>
          <w:rFonts w:ascii="Times New Roman" w:hAnsi="Times New Roman"/>
        </w:rPr>
        <w:t>batch full batch of training examples w</w:t>
      </w:r>
      <w:r w:rsidR="000F0C5D">
        <w:rPr>
          <w:rFonts w:ascii="Times New Roman" w:hAnsi="Times New Roman"/>
        </w:rPr>
        <w:t>as</w:t>
      </w:r>
      <w:r>
        <w:rPr>
          <w:rFonts w:ascii="Times New Roman" w:hAnsi="Times New Roman"/>
        </w:rPr>
        <w:t xml:space="preserve"> used for error computation. Other </w:t>
      </w:r>
      <w:r w:rsidR="00B82274">
        <w:rPr>
          <w:rFonts w:ascii="Times New Roman" w:hAnsi="Times New Roman"/>
        </w:rPr>
        <w:t>hyper</w:t>
      </w:r>
      <w:r w:rsidR="000F0C5D">
        <w:rPr>
          <w:rFonts w:ascii="Times New Roman" w:hAnsi="Times New Roman"/>
        </w:rPr>
        <w:t>parameters</w:t>
      </w:r>
      <w:r>
        <w:rPr>
          <w:rFonts w:ascii="Times New Roman" w:hAnsi="Times New Roman"/>
        </w:rPr>
        <w:t xml:space="preserve"> like </w:t>
      </w:r>
      <w:r w:rsidR="00B82274">
        <w:rPr>
          <w:rFonts w:ascii="Times New Roman" w:hAnsi="Times New Roman"/>
        </w:rPr>
        <w:t>n</w:t>
      </w:r>
      <w:r>
        <w:rPr>
          <w:rFonts w:ascii="Times New Roman" w:hAnsi="Times New Roman"/>
        </w:rPr>
        <w:t xml:space="preserve">umber of epochs and learning rate were tuned differently for each classifier. Following eleven networks are trained to diagnose one </w:t>
      </w:r>
      <w:r w:rsidR="007D16B3">
        <w:rPr>
          <w:rFonts w:ascii="Times New Roman" w:hAnsi="Times New Roman"/>
        </w:rPr>
        <w:t>f</w:t>
      </w:r>
      <w:r>
        <w:rPr>
          <w:rFonts w:ascii="Times New Roman" w:hAnsi="Times New Roman"/>
        </w:rPr>
        <w:t xml:space="preserve">ault each as shown in </w:t>
      </w:r>
      <w:r w:rsidR="000F0C5D">
        <w:rPr>
          <w:rFonts w:ascii="Times New Roman" w:hAnsi="Times New Roman"/>
        </w:rPr>
        <w:t xml:space="preserve">the </w:t>
      </w:r>
      <w:r>
        <w:rPr>
          <w:rFonts w:ascii="Times New Roman" w:hAnsi="Times New Roman"/>
        </w:rPr>
        <w:t>following table.</w:t>
      </w:r>
    </w:p>
    <w:p w14:paraId="7D49CE59" w14:textId="62686019" w:rsidR="00FC01B7" w:rsidRPr="00770DE2" w:rsidRDefault="00770DE2" w:rsidP="00770DE2">
      <w:pPr>
        <w:pStyle w:val="Caption"/>
        <w:jc w:val="center"/>
        <w:rPr>
          <w:rFonts w:ascii="Times New Roman" w:hAnsi="Times New Roman" w:cs="Times New Roman"/>
          <w:b/>
          <w:i w:val="0"/>
          <w:color w:val="000000" w:themeColor="text1"/>
          <w:sz w:val="22"/>
          <w:szCs w:val="22"/>
        </w:rPr>
      </w:pPr>
      <w:bookmarkStart w:id="83" w:name="_Toc43666430"/>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Pr="00770DE2">
        <w:rPr>
          <w:rFonts w:ascii="Times New Roman" w:hAnsi="Times New Roman" w:cs="Times New Roman"/>
          <w:b/>
          <w:i w:val="0"/>
          <w:noProof/>
          <w:color w:val="000000" w:themeColor="text1"/>
          <w:sz w:val="22"/>
          <w:szCs w:val="22"/>
        </w:rPr>
        <w:t>5</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Networks</w:t>
      </w:r>
      <w:bookmarkEnd w:id="83"/>
    </w:p>
    <w:tbl>
      <w:tblPr>
        <w:tblStyle w:val="TableGrid"/>
        <w:tblpPr w:leftFromText="180" w:rightFromText="180" w:vertAnchor="text" w:horzAnchor="margin" w:tblpY="360"/>
        <w:tblW w:w="0" w:type="auto"/>
        <w:tblLayout w:type="fixed"/>
        <w:tblLook w:val="04A0" w:firstRow="1" w:lastRow="0" w:firstColumn="1" w:lastColumn="0" w:noHBand="0" w:noVBand="1"/>
      </w:tblPr>
      <w:tblGrid>
        <w:gridCol w:w="1035"/>
        <w:gridCol w:w="3223"/>
      </w:tblGrid>
      <w:tr w:rsidR="005A12CA" w14:paraId="4C994B97" w14:textId="77777777" w:rsidTr="00FC01B7">
        <w:tc>
          <w:tcPr>
            <w:tcW w:w="1035" w:type="dxa"/>
            <w:vAlign w:val="center"/>
          </w:tcPr>
          <w:p w14:paraId="4839B4EE" w14:textId="77777777" w:rsidR="005A12CA" w:rsidRPr="000327DF" w:rsidRDefault="005A12CA" w:rsidP="00FC01B7">
            <w:pPr>
              <w:spacing w:line="480" w:lineRule="auto"/>
              <w:jc w:val="center"/>
              <w:rPr>
                <w:rFonts w:ascii="Times New Roman" w:hAnsi="Times New Roman"/>
                <w:b/>
                <w:bCs/>
              </w:rPr>
            </w:pPr>
            <w:r>
              <w:rPr>
                <w:rFonts w:ascii="Times New Roman" w:hAnsi="Times New Roman"/>
                <w:b/>
                <w:bCs/>
              </w:rPr>
              <w:t>Network</w:t>
            </w:r>
          </w:p>
        </w:tc>
        <w:tc>
          <w:tcPr>
            <w:tcW w:w="3223" w:type="dxa"/>
            <w:vAlign w:val="bottom"/>
          </w:tcPr>
          <w:p w14:paraId="68DEF63C" w14:textId="6F0C6193" w:rsidR="005A12CA" w:rsidRPr="000327DF" w:rsidRDefault="005A12CA" w:rsidP="000049B8">
            <w:pPr>
              <w:spacing w:line="480" w:lineRule="auto"/>
              <w:jc w:val="center"/>
              <w:rPr>
                <w:rFonts w:ascii="Times New Roman" w:hAnsi="Times New Roman"/>
                <w:b/>
                <w:bCs/>
              </w:rPr>
            </w:pPr>
            <w:r w:rsidRPr="000327DF">
              <w:rPr>
                <w:rFonts w:ascii="Times New Roman" w:hAnsi="Times New Roman"/>
                <w:b/>
                <w:bCs/>
              </w:rPr>
              <w:t>Fault</w:t>
            </w:r>
            <w:r>
              <w:rPr>
                <w:rFonts w:ascii="Times New Roman" w:hAnsi="Times New Roman"/>
                <w:b/>
                <w:bCs/>
              </w:rPr>
              <w:t xml:space="preserve"> to be</w:t>
            </w:r>
            <w:r w:rsidRPr="000327DF">
              <w:rPr>
                <w:rFonts w:ascii="Times New Roman" w:hAnsi="Times New Roman"/>
                <w:b/>
                <w:bCs/>
              </w:rPr>
              <w:t xml:space="preserve"> </w:t>
            </w:r>
            <w:r>
              <w:rPr>
                <w:rFonts w:ascii="Times New Roman" w:hAnsi="Times New Roman"/>
                <w:b/>
                <w:bCs/>
              </w:rPr>
              <w:t xml:space="preserve">diagnosed by the </w:t>
            </w:r>
            <w:r w:rsidR="000049B8">
              <w:rPr>
                <w:rFonts w:ascii="Times New Roman" w:hAnsi="Times New Roman"/>
                <w:b/>
                <w:bCs/>
              </w:rPr>
              <w:t>n</w:t>
            </w:r>
            <w:r>
              <w:rPr>
                <w:rFonts w:ascii="Times New Roman" w:hAnsi="Times New Roman"/>
                <w:b/>
                <w:bCs/>
              </w:rPr>
              <w:t>etwork</w:t>
            </w:r>
          </w:p>
        </w:tc>
      </w:tr>
      <w:tr w:rsidR="005A12CA" w14:paraId="26C36B32" w14:textId="77777777" w:rsidTr="00FC01B7">
        <w:tc>
          <w:tcPr>
            <w:tcW w:w="1035" w:type="dxa"/>
            <w:vAlign w:val="bottom"/>
          </w:tcPr>
          <w:p w14:paraId="2FF5B9FF"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A</w:t>
            </w:r>
          </w:p>
        </w:tc>
        <w:tc>
          <w:tcPr>
            <w:tcW w:w="3223" w:type="dxa"/>
            <w:vAlign w:val="bottom"/>
          </w:tcPr>
          <w:p w14:paraId="00ED32D3" w14:textId="29D1FECF" w:rsidR="005A12CA" w:rsidRPr="0063512A" w:rsidRDefault="005A12CA" w:rsidP="000F0C5D">
            <w:pPr>
              <w:spacing w:line="480" w:lineRule="auto"/>
              <w:rPr>
                <w:rFonts w:ascii="Times New Roman" w:hAnsi="Times New Roman"/>
                <w:bCs/>
                <w:sz w:val="20"/>
              </w:rPr>
            </w:pPr>
            <w:r w:rsidRPr="0063512A">
              <w:rPr>
                <w:rFonts w:ascii="Times New Roman" w:hAnsi="Times New Roman"/>
                <w:bCs/>
                <w:sz w:val="20"/>
              </w:rPr>
              <w:t>NO</w:t>
            </w:r>
            <w:r w:rsidR="000F0C5D">
              <w:rPr>
                <w:rFonts w:ascii="Times New Roman" w:hAnsi="Times New Roman"/>
                <w:bCs/>
                <w:sz w:val="20"/>
              </w:rPr>
              <w:t xml:space="preserve"> </w:t>
            </w:r>
            <w:r w:rsidRPr="0063512A">
              <w:rPr>
                <w:rFonts w:ascii="Times New Roman" w:hAnsi="Times New Roman"/>
                <w:bCs/>
                <w:sz w:val="20"/>
              </w:rPr>
              <w:t>FAULT</w:t>
            </w:r>
          </w:p>
        </w:tc>
      </w:tr>
      <w:tr w:rsidR="005A12CA" w14:paraId="4485DE91" w14:textId="77777777" w:rsidTr="00FC01B7">
        <w:tc>
          <w:tcPr>
            <w:tcW w:w="1035" w:type="dxa"/>
            <w:vAlign w:val="bottom"/>
          </w:tcPr>
          <w:p w14:paraId="31F42CE4"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B</w:t>
            </w:r>
          </w:p>
        </w:tc>
        <w:tc>
          <w:tcPr>
            <w:tcW w:w="3223" w:type="dxa"/>
            <w:vAlign w:val="bottom"/>
          </w:tcPr>
          <w:p w14:paraId="7F6AEFFE"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LOOSE BELT</w:t>
            </w:r>
          </w:p>
        </w:tc>
      </w:tr>
      <w:tr w:rsidR="005A12CA" w14:paraId="1B2CACA6" w14:textId="77777777" w:rsidTr="00FC01B7">
        <w:tc>
          <w:tcPr>
            <w:tcW w:w="1035" w:type="dxa"/>
            <w:vAlign w:val="bottom"/>
          </w:tcPr>
          <w:p w14:paraId="5EB84980"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C</w:t>
            </w:r>
          </w:p>
        </w:tc>
        <w:tc>
          <w:tcPr>
            <w:tcW w:w="3223" w:type="dxa"/>
            <w:vAlign w:val="bottom"/>
          </w:tcPr>
          <w:p w14:paraId="5EE891C2"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TIGHT BELT</w:t>
            </w:r>
          </w:p>
        </w:tc>
      </w:tr>
      <w:tr w:rsidR="005A12CA" w14:paraId="327F567F" w14:textId="77777777" w:rsidTr="00FC01B7">
        <w:tc>
          <w:tcPr>
            <w:tcW w:w="1035" w:type="dxa"/>
            <w:vAlign w:val="bottom"/>
          </w:tcPr>
          <w:p w14:paraId="1BE828BC"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D</w:t>
            </w:r>
          </w:p>
        </w:tc>
        <w:tc>
          <w:tcPr>
            <w:tcW w:w="3223" w:type="dxa"/>
            <w:vAlign w:val="bottom"/>
          </w:tcPr>
          <w:p w14:paraId="346F7243"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MISSING TOOTH</w:t>
            </w:r>
          </w:p>
        </w:tc>
      </w:tr>
      <w:tr w:rsidR="005A12CA" w14:paraId="4DBE7901" w14:textId="77777777" w:rsidTr="00FC01B7">
        <w:tc>
          <w:tcPr>
            <w:tcW w:w="1035" w:type="dxa"/>
            <w:vAlign w:val="bottom"/>
          </w:tcPr>
          <w:p w14:paraId="5A261E07"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E</w:t>
            </w:r>
          </w:p>
        </w:tc>
        <w:tc>
          <w:tcPr>
            <w:tcW w:w="3223" w:type="dxa"/>
            <w:vAlign w:val="bottom"/>
          </w:tcPr>
          <w:p w14:paraId="035ACEDC"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LOOSE GEAR</w:t>
            </w:r>
          </w:p>
        </w:tc>
      </w:tr>
      <w:tr w:rsidR="005A12CA" w14:paraId="2DAC5BE2" w14:textId="77777777" w:rsidTr="00FC01B7">
        <w:tc>
          <w:tcPr>
            <w:tcW w:w="1035" w:type="dxa"/>
            <w:vAlign w:val="bottom"/>
          </w:tcPr>
          <w:p w14:paraId="1F350637" w14:textId="77777777" w:rsidR="005A12CA" w:rsidRPr="000327DF" w:rsidRDefault="005A12CA" w:rsidP="00FC01B7">
            <w:pPr>
              <w:spacing w:line="480" w:lineRule="auto"/>
              <w:jc w:val="center"/>
              <w:rPr>
                <w:rFonts w:ascii="Times New Roman" w:hAnsi="Times New Roman"/>
                <w:bCs/>
              </w:rPr>
            </w:pPr>
            <w:r>
              <w:rPr>
                <w:rFonts w:ascii="Times New Roman" w:hAnsi="Times New Roman"/>
                <w:bCs/>
              </w:rPr>
              <w:t>F</w:t>
            </w:r>
          </w:p>
        </w:tc>
        <w:tc>
          <w:tcPr>
            <w:tcW w:w="3223" w:type="dxa"/>
            <w:vAlign w:val="bottom"/>
          </w:tcPr>
          <w:p w14:paraId="503C2034" w14:textId="77777777" w:rsidR="005A12CA" w:rsidRPr="0063512A" w:rsidRDefault="005A12CA" w:rsidP="00FC01B7">
            <w:pPr>
              <w:spacing w:line="480" w:lineRule="auto"/>
              <w:rPr>
                <w:rFonts w:ascii="Times New Roman" w:hAnsi="Times New Roman"/>
                <w:bCs/>
                <w:sz w:val="20"/>
              </w:rPr>
            </w:pPr>
            <w:r w:rsidRPr="0063512A">
              <w:rPr>
                <w:rFonts w:ascii="Times New Roman" w:hAnsi="Times New Roman"/>
                <w:bCs/>
                <w:sz w:val="20"/>
              </w:rPr>
              <w:t>UNBALANCE</w:t>
            </w:r>
          </w:p>
        </w:tc>
      </w:tr>
    </w:tbl>
    <w:p w14:paraId="7D1C839A" w14:textId="77777777" w:rsidR="005A12CA" w:rsidRDefault="005A12CA" w:rsidP="006E68C5">
      <w:pPr>
        <w:spacing w:line="480" w:lineRule="auto"/>
        <w:jc w:val="both"/>
        <w:rPr>
          <w:rFonts w:ascii="Times New Roman" w:hAnsi="Times New Roman"/>
        </w:rPr>
      </w:pPr>
    </w:p>
    <w:p w14:paraId="643867D5" w14:textId="77777777" w:rsidR="00FC01B7" w:rsidRDefault="00FC01B7" w:rsidP="005A12CA">
      <w:pPr>
        <w:spacing w:line="480" w:lineRule="auto"/>
        <w:jc w:val="both"/>
        <w:rPr>
          <w:rFonts w:ascii="Times New Roman" w:hAnsi="Times New Roman"/>
          <w:bCs/>
        </w:rPr>
      </w:pPr>
    </w:p>
    <w:p w14:paraId="4DCD34A3" w14:textId="78290E68" w:rsidR="005A12CA" w:rsidRDefault="005A12CA" w:rsidP="005A12CA">
      <w:pPr>
        <w:spacing w:line="480" w:lineRule="auto"/>
        <w:jc w:val="both"/>
        <w:rPr>
          <w:rFonts w:ascii="Times New Roman" w:hAnsi="Times New Roman"/>
          <w:bCs/>
        </w:rPr>
      </w:pPr>
      <w:r>
        <w:rPr>
          <w:rFonts w:ascii="Times New Roman" w:hAnsi="Times New Roman"/>
          <w:bCs/>
        </w:rPr>
        <w:lastRenderedPageBreak/>
        <w:t>For simplicity</w:t>
      </w:r>
      <w:r w:rsidR="000F0C5D">
        <w:rPr>
          <w:rFonts w:ascii="Times New Roman" w:hAnsi="Times New Roman"/>
          <w:bCs/>
        </w:rPr>
        <w:t>,</w:t>
      </w:r>
      <w:r>
        <w:rPr>
          <w:rFonts w:ascii="Times New Roman" w:hAnsi="Times New Roman"/>
          <w:bCs/>
        </w:rPr>
        <w:t xml:space="preserve"> combined faults are named as follows.</w:t>
      </w:r>
    </w:p>
    <w:p w14:paraId="67BFE1B0" w14:textId="5A1AA95C" w:rsidR="00FC01B7" w:rsidRPr="00FC01B7" w:rsidRDefault="00FC01B7" w:rsidP="00FC01B7">
      <w:pPr>
        <w:pStyle w:val="ListParagraph"/>
        <w:numPr>
          <w:ilvl w:val="0"/>
          <w:numId w:val="35"/>
        </w:numPr>
        <w:spacing w:after="0" w:line="480" w:lineRule="auto"/>
        <w:jc w:val="both"/>
        <w:rPr>
          <w:rFonts w:ascii="Times New Roman" w:hAnsi="Times New Roman" w:cs="Times New Roman"/>
          <w:bCs/>
        </w:rPr>
      </w:pPr>
      <w:r w:rsidRPr="00FC01B7">
        <w:rPr>
          <w:rFonts w:ascii="Times New Roman" w:hAnsi="Times New Roman" w:cs="Times New Roman"/>
          <w:bCs/>
        </w:rPr>
        <w:t>Missing Tooth &amp; Loose Gear                        =</w:t>
      </w:r>
      <w:r w:rsidRPr="00FC01B7">
        <w:rPr>
          <w:rFonts w:ascii="Times New Roman" w:hAnsi="Times New Roman" w:cs="Times New Roman"/>
          <w:bCs/>
        </w:rPr>
        <w:tab/>
        <w:t>Fault ‘1</w:t>
      </w:r>
      <w:r w:rsidR="000F0C5D">
        <w:rPr>
          <w:rFonts w:ascii="Times New Roman" w:hAnsi="Times New Roman" w:cs="Times New Roman"/>
          <w:bCs/>
        </w:rPr>
        <w:t>.</w:t>
      </w:r>
      <w:r w:rsidRPr="00FC01B7">
        <w:rPr>
          <w:rFonts w:ascii="Times New Roman" w:hAnsi="Times New Roman" w:cs="Times New Roman"/>
          <w:bCs/>
        </w:rPr>
        <w:t>’</w:t>
      </w:r>
    </w:p>
    <w:p w14:paraId="4742138D" w14:textId="4BE018BF" w:rsidR="00FC01B7" w:rsidRPr="00FC01B7" w:rsidRDefault="00FC01B7" w:rsidP="00FC01B7">
      <w:pPr>
        <w:pStyle w:val="ListParagraph"/>
        <w:numPr>
          <w:ilvl w:val="0"/>
          <w:numId w:val="35"/>
        </w:numPr>
        <w:spacing w:after="0" w:line="480" w:lineRule="auto"/>
        <w:jc w:val="both"/>
        <w:rPr>
          <w:rFonts w:ascii="Times New Roman" w:hAnsi="Times New Roman" w:cs="Times New Roman"/>
          <w:bCs/>
        </w:rPr>
      </w:pPr>
      <w:r w:rsidRPr="00FC01B7">
        <w:rPr>
          <w:rFonts w:ascii="Times New Roman" w:hAnsi="Times New Roman" w:cs="Times New Roman"/>
          <w:bCs/>
        </w:rPr>
        <w:t>Missing Tooth &amp; Unbalance                         =</w:t>
      </w:r>
      <w:r w:rsidRPr="00FC01B7">
        <w:rPr>
          <w:rFonts w:ascii="Times New Roman" w:hAnsi="Times New Roman" w:cs="Times New Roman"/>
          <w:bCs/>
        </w:rPr>
        <w:tab/>
        <w:t>Fault ‘2</w:t>
      </w:r>
      <w:r w:rsidR="000F0C5D">
        <w:rPr>
          <w:rFonts w:ascii="Times New Roman" w:hAnsi="Times New Roman" w:cs="Times New Roman"/>
          <w:bCs/>
        </w:rPr>
        <w:t>.</w:t>
      </w:r>
      <w:r w:rsidRPr="00FC01B7">
        <w:rPr>
          <w:rFonts w:ascii="Times New Roman" w:hAnsi="Times New Roman" w:cs="Times New Roman"/>
          <w:bCs/>
        </w:rPr>
        <w:t>’</w:t>
      </w:r>
    </w:p>
    <w:p w14:paraId="4CF4D04E" w14:textId="6F22278F" w:rsidR="00FC01B7" w:rsidRPr="00FC01B7" w:rsidRDefault="00FC01B7" w:rsidP="00FC01B7">
      <w:pPr>
        <w:pStyle w:val="ListParagraph"/>
        <w:numPr>
          <w:ilvl w:val="0"/>
          <w:numId w:val="35"/>
        </w:numPr>
        <w:spacing w:after="0" w:line="480" w:lineRule="auto"/>
        <w:jc w:val="both"/>
        <w:rPr>
          <w:rFonts w:ascii="Times New Roman" w:hAnsi="Times New Roman" w:cs="Times New Roman"/>
          <w:bCs/>
        </w:rPr>
      </w:pPr>
      <w:r w:rsidRPr="00FC01B7">
        <w:rPr>
          <w:rFonts w:ascii="Times New Roman" w:hAnsi="Times New Roman" w:cs="Times New Roman"/>
          <w:bCs/>
        </w:rPr>
        <w:t>Missing Tooth &amp; Eccentric Rotor                 =</w:t>
      </w:r>
      <w:r w:rsidRPr="00FC01B7">
        <w:rPr>
          <w:rFonts w:ascii="Times New Roman" w:hAnsi="Times New Roman" w:cs="Times New Roman"/>
          <w:bCs/>
        </w:rPr>
        <w:tab/>
        <w:t>Fault ‘3</w:t>
      </w:r>
      <w:r w:rsidR="000F0C5D">
        <w:rPr>
          <w:rFonts w:ascii="Times New Roman" w:hAnsi="Times New Roman" w:cs="Times New Roman"/>
          <w:bCs/>
        </w:rPr>
        <w:t>.</w:t>
      </w:r>
      <w:r w:rsidRPr="00FC01B7">
        <w:rPr>
          <w:rFonts w:ascii="Times New Roman" w:hAnsi="Times New Roman" w:cs="Times New Roman"/>
          <w:bCs/>
        </w:rPr>
        <w:t>’</w:t>
      </w:r>
    </w:p>
    <w:p w14:paraId="66E81022" w14:textId="0C54806E" w:rsidR="00FC01B7" w:rsidRPr="00FC01B7" w:rsidRDefault="00FC01B7" w:rsidP="00FC01B7">
      <w:pPr>
        <w:pStyle w:val="ListParagraph"/>
        <w:numPr>
          <w:ilvl w:val="0"/>
          <w:numId w:val="35"/>
        </w:numPr>
        <w:spacing w:after="0" w:line="480" w:lineRule="auto"/>
        <w:jc w:val="both"/>
        <w:rPr>
          <w:rFonts w:ascii="Times New Roman" w:hAnsi="Times New Roman" w:cs="Times New Roman"/>
          <w:bCs/>
        </w:rPr>
      </w:pPr>
      <w:r w:rsidRPr="00FC01B7">
        <w:rPr>
          <w:rFonts w:ascii="Times New Roman" w:hAnsi="Times New Roman" w:cs="Times New Roman"/>
          <w:bCs/>
        </w:rPr>
        <w:t>Missing Tooth &amp; Cocked Rotor                    =</w:t>
      </w:r>
      <w:r w:rsidRPr="00FC01B7">
        <w:rPr>
          <w:rFonts w:ascii="Times New Roman" w:hAnsi="Times New Roman" w:cs="Times New Roman"/>
          <w:bCs/>
        </w:rPr>
        <w:tab/>
        <w:t>Fault ‘4</w:t>
      </w:r>
      <w:r w:rsidR="000F0C5D">
        <w:rPr>
          <w:rFonts w:ascii="Times New Roman" w:hAnsi="Times New Roman" w:cs="Times New Roman"/>
          <w:bCs/>
        </w:rPr>
        <w:t>.</w:t>
      </w:r>
      <w:r w:rsidRPr="00FC01B7">
        <w:rPr>
          <w:rFonts w:ascii="Times New Roman" w:hAnsi="Times New Roman" w:cs="Times New Roman"/>
          <w:bCs/>
        </w:rPr>
        <w:t>’</w:t>
      </w:r>
    </w:p>
    <w:p w14:paraId="6FBFD359" w14:textId="20CFA998" w:rsidR="00FC01B7" w:rsidRPr="00FC01B7" w:rsidRDefault="00FC01B7" w:rsidP="00FC01B7">
      <w:pPr>
        <w:pStyle w:val="ListParagraph"/>
        <w:numPr>
          <w:ilvl w:val="0"/>
          <w:numId w:val="35"/>
        </w:numPr>
        <w:spacing w:after="0" w:line="480" w:lineRule="auto"/>
        <w:jc w:val="both"/>
        <w:rPr>
          <w:rFonts w:ascii="Times New Roman" w:hAnsi="Times New Roman" w:cs="Times New Roman"/>
          <w:bCs/>
        </w:rPr>
      </w:pPr>
      <w:r w:rsidRPr="00FC01B7">
        <w:rPr>
          <w:rFonts w:ascii="Times New Roman" w:hAnsi="Times New Roman" w:cs="Times New Roman"/>
          <w:bCs/>
        </w:rPr>
        <w:t xml:space="preserve">Missing Tooth &amp; Bearing Inner Race </w:t>
      </w:r>
      <w:proofErr w:type="gramStart"/>
      <w:r w:rsidRPr="00FC01B7">
        <w:rPr>
          <w:rFonts w:ascii="Times New Roman" w:hAnsi="Times New Roman" w:cs="Times New Roman"/>
          <w:bCs/>
        </w:rPr>
        <w:t>Fault  =</w:t>
      </w:r>
      <w:proofErr w:type="gramEnd"/>
      <w:r w:rsidRPr="00FC01B7">
        <w:rPr>
          <w:rFonts w:ascii="Times New Roman" w:hAnsi="Times New Roman" w:cs="Times New Roman"/>
          <w:bCs/>
        </w:rPr>
        <w:tab/>
        <w:t>Fault ‘5</w:t>
      </w:r>
      <w:r w:rsidR="000F0C5D">
        <w:rPr>
          <w:rFonts w:ascii="Times New Roman" w:hAnsi="Times New Roman" w:cs="Times New Roman"/>
          <w:bCs/>
        </w:rPr>
        <w:t>.</w:t>
      </w:r>
      <w:r w:rsidRPr="00FC01B7">
        <w:rPr>
          <w:rFonts w:ascii="Times New Roman" w:hAnsi="Times New Roman" w:cs="Times New Roman"/>
          <w:bCs/>
        </w:rPr>
        <w:t>’</w:t>
      </w:r>
    </w:p>
    <w:p w14:paraId="2D1BE5DC" w14:textId="59A9F772" w:rsidR="00FC01B7" w:rsidRPr="00FC01B7" w:rsidRDefault="00FC01B7" w:rsidP="00FC01B7">
      <w:pPr>
        <w:pStyle w:val="ListParagraph"/>
        <w:numPr>
          <w:ilvl w:val="0"/>
          <w:numId w:val="35"/>
        </w:numPr>
        <w:spacing w:after="0" w:line="480" w:lineRule="auto"/>
        <w:jc w:val="both"/>
        <w:rPr>
          <w:rFonts w:ascii="Times New Roman" w:hAnsi="Times New Roman" w:cs="Times New Roman"/>
          <w:bCs/>
        </w:rPr>
      </w:pPr>
      <w:r w:rsidRPr="00FC01B7">
        <w:rPr>
          <w:rFonts w:ascii="Times New Roman" w:hAnsi="Times New Roman" w:cs="Times New Roman"/>
          <w:bCs/>
        </w:rPr>
        <w:t xml:space="preserve">Missing Tooth &amp; Bearing Outer Race </w:t>
      </w:r>
      <w:proofErr w:type="gramStart"/>
      <w:r w:rsidRPr="00FC01B7">
        <w:rPr>
          <w:rFonts w:ascii="Times New Roman" w:hAnsi="Times New Roman" w:cs="Times New Roman"/>
          <w:bCs/>
        </w:rPr>
        <w:t>Fault  =</w:t>
      </w:r>
      <w:proofErr w:type="gramEnd"/>
      <w:r w:rsidRPr="00FC01B7">
        <w:rPr>
          <w:rFonts w:ascii="Times New Roman" w:hAnsi="Times New Roman" w:cs="Times New Roman"/>
          <w:bCs/>
        </w:rPr>
        <w:tab/>
        <w:t>Fault ‘6</w:t>
      </w:r>
      <w:r w:rsidR="000F0C5D">
        <w:rPr>
          <w:rFonts w:ascii="Times New Roman" w:hAnsi="Times New Roman" w:cs="Times New Roman"/>
          <w:bCs/>
        </w:rPr>
        <w:t>.</w:t>
      </w:r>
      <w:r w:rsidRPr="00FC01B7">
        <w:rPr>
          <w:rFonts w:ascii="Times New Roman" w:hAnsi="Times New Roman" w:cs="Times New Roman"/>
          <w:bCs/>
        </w:rPr>
        <w:t>’</w:t>
      </w:r>
    </w:p>
    <w:p w14:paraId="224DEB63" w14:textId="6886B856" w:rsidR="00FC01B7" w:rsidRDefault="00FC01B7" w:rsidP="00FC01B7">
      <w:pPr>
        <w:pStyle w:val="ListParagraph"/>
        <w:numPr>
          <w:ilvl w:val="0"/>
          <w:numId w:val="35"/>
        </w:numPr>
        <w:spacing w:after="0" w:line="480" w:lineRule="auto"/>
        <w:jc w:val="both"/>
        <w:rPr>
          <w:rFonts w:ascii="Times New Roman" w:hAnsi="Times New Roman" w:cs="Times New Roman"/>
          <w:bCs/>
        </w:rPr>
      </w:pPr>
      <w:r w:rsidRPr="00FC01B7">
        <w:rPr>
          <w:rFonts w:ascii="Times New Roman" w:hAnsi="Times New Roman" w:cs="Times New Roman"/>
          <w:bCs/>
        </w:rPr>
        <w:t>Missing Tooth &amp; Ball Spin Fault                  =</w:t>
      </w:r>
      <w:r w:rsidRPr="00FC01B7">
        <w:rPr>
          <w:rFonts w:ascii="Times New Roman" w:hAnsi="Times New Roman" w:cs="Times New Roman"/>
          <w:bCs/>
        </w:rPr>
        <w:tab/>
        <w:t>Fault ‘7</w:t>
      </w:r>
      <w:r w:rsidR="000F0C5D">
        <w:rPr>
          <w:rFonts w:ascii="Times New Roman" w:hAnsi="Times New Roman" w:cs="Times New Roman"/>
          <w:bCs/>
        </w:rPr>
        <w:t>.</w:t>
      </w:r>
      <w:r w:rsidRPr="00FC01B7">
        <w:rPr>
          <w:rFonts w:ascii="Times New Roman" w:hAnsi="Times New Roman" w:cs="Times New Roman"/>
          <w:bCs/>
        </w:rPr>
        <w:t>’</w:t>
      </w:r>
    </w:p>
    <w:p w14:paraId="7B0F66E8" w14:textId="77777777" w:rsidR="00477BC9" w:rsidRDefault="00477BC9" w:rsidP="00FC01B7">
      <w:pPr>
        <w:spacing w:line="480" w:lineRule="auto"/>
        <w:jc w:val="both"/>
        <w:rPr>
          <w:rFonts w:ascii="Times New Roman" w:hAnsi="Times New Roman" w:cs="Times New Roman"/>
        </w:rPr>
      </w:pPr>
    </w:p>
    <w:p w14:paraId="224BECDD" w14:textId="77777777" w:rsidR="00FC01B7" w:rsidRDefault="00FC01B7" w:rsidP="00FC01B7">
      <w:pPr>
        <w:spacing w:line="480" w:lineRule="auto"/>
        <w:jc w:val="both"/>
        <w:rPr>
          <w:rFonts w:ascii="Times New Roman" w:hAnsi="Times New Roman" w:cs="Times New Roman"/>
        </w:rPr>
      </w:pPr>
      <w:r w:rsidRPr="00FC01B7">
        <w:rPr>
          <w:rFonts w:ascii="Times New Roman" w:hAnsi="Times New Roman" w:cs="Times New Roman"/>
        </w:rPr>
        <w:t>Network architectures of classifiers are discussed below.</w:t>
      </w:r>
    </w:p>
    <w:p w14:paraId="55894AB0" w14:textId="77777777" w:rsidR="00FC01B7" w:rsidRDefault="00FC01B7" w:rsidP="00FC01B7">
      <w:pPr>
        <w:spacing w:line="480" w:lineRule="auto"/>
        <w:jc w:val="both"/>
        <w:rPr>
          <w:rFonts w:ascii="Times New Roman" w:hAnsi="Times New Roman" w:cs="Times New Roman"/>
        </w:rPr>
      </w:pPr>
    </w:p>
    <w:tbl>
      <w:tblPr>
        <w:tblStyle w:val="TableGridLight1"/>
        <w:tblpPr w:leftFromText="180" w:rightFromText="180" w:vertAnchor="text" w:horzAnchor="margin" w:tblpY="461"/>
        <w:tblW w:w="8755" w:type="dxa"/>
        <w:tblLayout w:type="fixed"/>
        <w:tblLook w:val="04A0" w:firstRow="1" w:lastRow="0" w:firstColumn="1" w:lastColumn="0" w:noHBand="0" w:noVBand="1"/>
      </w:tblPr>
      <w:tblGrid>
        <w:gridCol w:w="534"/>
        <w:gridCol w:w="2409"/>
        <w:gridCol w:w="1985"/>
        <w:gridCol w:w="1417"/>
        <w:gridCol w:w="1134"/>
        <w:gridCol w:w="1276"/>
      </w:tblGrid>
      <w:tr w:rsidR="00FC01B7" w:rsidRPr="00391642" w14:paraId="6A161CF6" w14:textId="77777777" w:rsidTr="00FC01B7">
        <w:trPr>
          <w:trHeight w:val="276"/>
        </w:trPr>
        <w:tc>
          <w:tcPr>
            <w:tcW w:w="534" w:type="dxa"/>
          </w:tcPr>
          <w:p w14:paraId="3C0FA97D" w14:textId="77777777" w:rsidR="00FC01B7" w:rsidRPr="00391642" w:rsidRDefault="00FC01B7" w:rsidP="00FC01B7">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t>Sr.No</w:t>
            </w:r>
            <w:proofErr w:type="spellEnd"/>
          </w:p>
        </w:tc>
        <w:tc>
          <w:tcPr>
            <w:tcW w:w="2409" w:type="dxa"/>
            <w:noWrap/>
            <w:hideMark/>
          </w:tcPr>
          <w:p w14:paraId="3FE5EFC2" w14:textId="77777777" w:rsidR="00FC01B7" w:rsidRPr="00391642" w:rsidRDefault="00FC01B7" w:rsidP="00FC01B7">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732BCD06" w14:textId="77777777" w:rsidR="00FC01B7" w:rsidRDefault="00FC01B7" w:rsidP="00FC01B7">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7265606E" w14:textId="77777777" w:rsidR="00FC01B7" w:rsidRPr="00391642"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3631428A" w14:textId="77777777" w:rsidR="00FC01B7" w:rsidRPr="00391642"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1AD2753D" w14:textId="77777777" w:rsidR="00FC01B7" w:rsidRPr="00B31A20"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16E8551E" w14:textId="77777777" w:rsidR="00FC01B7"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FC01B7" w:rsidRPr="00391642" w14:paraId="7C31B1CE" w14:textId="77777777" w:rsidTr="00FC01B7">
        <w:trPr>
          <w:trHeight w:val="178"/>
        </w:trPr>
        <w:tc>
          <w:tcPr>
            <w:tcW w:w="534" w:type="dxa"/>
          </w:tcPr>
          <w:p w14:paraId="6D620AFE"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654C9540"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4606B681" w14:textId="77777777" w:rsidR="00FC01B7" w:rsidRPr="00391642" w:rsidRDefault="00FC01B7" w:rsidP="00FC01B7">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2×3</m:t>
                </m:r>
              </m:oMath>
            </m:oMathPara>
          </w:p>
        </w:tc>
        <w:tc>
          <w:tcPr>
            <w:tcW w:w="1417" w:type="dxa"/>
            <w:noWrap/>
            <w:hideMark/>
          </w:tcPr>
          <w:p w14:paraId="0A944F2E"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76AE42CB"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16455099" w14:textId="77777777" w:rsidR="00FC01B7" w:rsidRPr="00831B6B" w:rsidRDefault="00FC01B7" w:rsidP="00FC01B7">
            <w:pPr>
              <w:spacing w:before="40" w:line="360" w:lineRule="auto"/>
              <w:jc w:val="center"/>
              <w:rPr>
                <w:rFonts w:ascii="Times New Roman" w:eastAsia="Times New Roman" w:hAnsi="Times New Roman" w:cs="Times New Roman"/>
                <w:b/>
                <w:bCs/>
                <w:color w:val="000000"/>
              </w:rPr>
            </w:pPr>
          </w:p>
        </w:tc>
      </w:tr>
      <w:tr w:rsidR="00FC01B7" w:rsidRPr="00391642" w14:paraId="3CC415DE" w14:textId="77777777" w:rsidTr="00FC01B7">
        <w:trPr>
          <w:trHeight w:val="70"/>
        </w:trPr>
        <w:tc>
          <w:tcPr>
            <w:tcW w:w="534" w:type="dxa"/>
          </w:tcPr>
          <w:p w14:paraId="197F1CD5"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3C81C78F"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59D18AEB" w14:textId="77777777" w:rsidR="00FC01B7" w:rsidRPr="00391642" w:rsidRDefault="00FC01B7" w:rsidP="00FC01B7">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1</m:t>
                </m:r>
              </m:oMath>
            </m:oMathPara>
          </w:p>
        </w:tc>
        <w:tc>
          <w:tcPr>
            <w:tcW w:w="1417" w:type="dxa"/>
            <w:noWrap/>
            <w:hideMark/>
          </w:tcPr>
          <w:p w14:paraId="56CB4EA2"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509480F4"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1276" w:type="dxa"/>
          </w:tcPr>
          <w:p w14:paraId="6C240441"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FC01B7" w:rsidRPr="00391642" w14:paraId="685D1E6F" w14:textId="77777777" w:rsidTr="00FC01B7">
        <w:trPr>
          <w:trHeight w:val="95"/>
        </w:trPr>
        <w:tc>
          <w:tcPr>
            <w:tcW w:w="534" w:type="dxa"/>
          </w:tcPr>
          <w:p w14:paraId="4987C0D6"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77FDADC0"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59FFA10D"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3ED244C4"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23A4F343"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A1525F0"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p>
        </w:tc>
      </w:tr>
      <w:tr w:rsidR="00FC01B7" w:rsidRPr="00391642" w14:paraId="0D63C661" w14:textId="77777777" w:rsidTr="00FC01B7">
        <w:trPr>
          <w:trHeight w:val="95"/>
        </w:trPr>
        <w:tc>
          <w:tcPr>
            <w:tcW w:w="534" w:type="dxa"/>
          </w:tcPr>
          <w:p w14:paraId="576575A5"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6A5F154D"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5CC12D6C"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79F86B23"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A3314ED"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4B6A1A4"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1885852C" w14:textId="77777777" w:rsidTr="00FC01B7">
        <w:trPr>
          <w:trHeight w:val="95"/>
        </w:trPr>
        <w:tc>
          <w:tcPr>
            <w:tcW w:w="534" w:type="dxa"/>
          </w:tcPr>
          <w:p w14:paraId="47BE3AC0"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67E0A479"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3012B629" w14:textId="77777777" w:rsidR="00FC01B7" w:rsidRDefault="00FC01B7" w:rsidP="00FC01B7">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58E31491"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1A98D811"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74A5D266" w14:textId="77777777" w:rsidR="00FC01B7"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23E8626F" w14:textId="77777777" w:rsidTr="00FC01B7">
        <w:trPr>
          <w:trHeight w:val="127"/>
        </w:trPr>
        <w:tc>
          <w:tcPr>
            <w:tcW w:w="534" w:type="dxa"/>
          </w:tcPr>
          <w:p w14:paraId="5552B509"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60F8021E"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25762FA9" w14:textId="77777777" w:rsidR="00FC01B7" w:rsidRPr="00391642" w:rsidRDefault="00FC01B7" w:rsidP="00FC01B7">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2</m:t>
                </m:r>
              </m:oMath>
            </m:oMathPara>
          </w:p>
        </w:tc>
        <w:tc>
          <w:tcPr>
            <w:tcW w:w="1417" w:type="dxa"/>
            <w:noWrap/>
            <w:hideMark/>
          </w:tcPr>
          <w:p w14:paraId="420F3C6A"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5D8D7610"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16F72F90"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FC01B7" w:rsidRPr="00391642" w14:paraId="2742DC22" w14:textId="77777777" w:rsidTr="00FC01B7">
        <w:trPr>
          <w:trHeight w:val="112"/>
        </w:trPr>
        <w:tc>
          <w:tcPr>
            <w:tcW w:w="534" w:type="dxa"/>
          </w:tcPr>
          <w:p w14:paraId="2514FBDE"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310F2853" w14:textId="13ACC12D" w:rsidR="00FC01B7" w:rsidRPr="00391642" w:rsidRDefault="00FC01B7"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2D8AC63B"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3FE38340"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62F0279"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47E95BB"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p>
        </w:tc>
      </w:tr>
      <w:tr w:rsidR="00FC01B7" w:rsidRPr="00391642" w14:paraId="7B075886" w14:textId="77777777" w:rsidTr="00FC01B7">
        <w:trPr>
          <w:trHeight w:val="112"/>
        </w:trPr>
        <w:tc>
          <w:tcPr>
            <w:tcW w:w="534" w:type="dxa"/>
          </w:tcPr>
          <w:p w14:paraId="4B03DCD7"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6E3C11CC"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1183BC51"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05DC36FC"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C3626EE"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48059F1"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2B82BE37" w14:textId="77777777" w:rsidTr="00FC01B7">
        <w:trPr>
          <w:trHeight w:val="244"/>
        </w:trPr>
        <w:tc>
          <w:tcPr>
            <w:tcW w:w="534" w:type="dxa"/>
          </w:tcPr>
          <w:p w14:paraId="63DC151F"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0D233DA0"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1BFFE42A" w14:textId="77777777" w:rsidR="00FC01B7" w:rsidRPr="00263FA0" w:rsidRDefault="00FC01B7" w:rsidP="00FC01B7">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42E0EC36"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49D29BFF"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2FB7714F"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05256079" w14:textId="77777777" w:rsidTr="00FC01B7">
        <w:trPr>
          <w:trHeight w:val="238"/>
        </w:trPr>
        <w:tc>
          <w:tcPr>
            <w:tcW w:w="534" w:type="dxa"/>
          </w:tcPr>
          <w:p w14:paraId="51C807A4"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01D9F93F"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223B911F" w14:textId="77777777" w:rsidR="00FC01B7" w:rsidRPr="00391642" w:rsidRDefault="00FC01B7" w:rsidP="00FC01B7">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623B24AF"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11FB36ED"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D76E468"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6EF2B9B6" w14:textId="77777777" w:rsidTr="00FC01B7">
        <w:trPr>
          <w:trHeight w:val="238"/>
        </w:trPr>
        <w:tc>
          <w:tcPr>
            <w:tcW w:w="534" w:type="dxa"/>
          </w:tcPr>
          <w:p w14:paraId="05F2AAA6"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4989479E"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328D63C6" w14:textId="77777777" w:rsidR="00FC01B7" w:rsidRPr="00263FA0" w:rsidRDefault="00FC01B7" w:rsidP="00FC01B7">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5396191"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560F22F"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337CE50"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74F73F5B" w14:textId="03839E24" w:rsidR="00FC01B7" w:rsidRPr="00770DE2" w:rsidRDefault="00FC01B7" w:rsidP="00FC01B7">
      <w:pPr>
        <w:pStyle w:val="Caption"/>
        <w:keepNext/>
        <w:jc w:val="center"/>
        <w:rPr>
          <w:rFonts w:ascii="Times New Roman" w:hAnsi="Times New Roman" w:cs="Times New Roman"/>
          <w:b/>
          <w:i w:val="0"/>
          <w:color w:val="000000" w:themeColor="text1"/>
          <w:sz w:val="22"/>
          <w:szCs w:val="22"/>
        </w:rPr>
      </w:pPr>
      <w:r w:rsidRPr="00770DE2">
        <w:rPr>
          <w:rFonts w:ascii="Times New Roman" w:hAnsi="Times New Roman" w:cs="Times New Roman"/>
          <w:b/>
          <w:i w:val="0"/>
          <w:color w:val="000000" w:themeColor="text1"/>
          <w:sz w:val="22"/>
          <w:szCs w:val="22"/>
        </w:rPr>
        <w:t xml:space="preserve"> </w:t>
      </w:r>
      <w:bookmarkStart w:id="84" w:name="_Toc43666431"/>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6</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A) for </w:t>
      </w:r>
      <w:r w:rsidR="000F0C5D"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No Fault</w:t>
      </w:r>
      <w:r w:rsidR="000F0C5D"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84"/>
    </w:p>
    <w:p w14:paraId="0F032525" w14:textId="77777777" w:rsidR="00FC01B7" w:rsidRDefault="00FC01B7" w:rsidP="00FC01B7">
      <w:pPr>
        <w:spacing w:line="480" w:lineRule="auto"/>
        <w:jc w:val="both"/>
        <w:rPr>
          <w:rFonts w:ascii="Times New Roman" w:hAnsi="Times New Roman" w:cs="Times New Roman"/>
        </w:rPr>
      </w:pPr>
    </w:p>
    <w:p w14:paraId="5FA1FB74" w14:textId="3016EEBE" w:rsidR="008935D1" w:rsidRDefault="008935D1" w:rsidP="00FC01B7">
      <w:pPr>
        <w:spacing w:line="480" w:lineRule="auto"/>
        <w:jc w:val="both"/>
        <w:rPr>
          <w:rFonts w:ascii="Times New Roman" w:hAnsi="Times New Roman" w:cs="Times New Roman"/>
        </w:rPr>
      </w:pPr>
    </w:p>
    <w:p w14:paraId="7AD1C989" w14:textId="77777777" w:rsidR="008935D1" w:rsidRDefault="008935D1">
      <w:pPr>
        <w:rPr>
          <w:rFonts w:ascii="Times New Roman" w:hAnsi="Times New Roman" w:cs="Times New Roman"/>
        </w:rPr>
      </w:pPr>
      <w:r>
        <w:rPr>
          <w:rFonts w:ascii="Times New Roman" w:hAnsi="Times New Roman" w:cs="Times New Roman"/>
        </w:rPr>
        <w:br w:type="page"/>
      </w:r>
    </w:p>
    <w:p w14:paraId="3433247C" w14:textId="0158A613" w:rsidR="00FC01B7" w:rsidRDefault="00FC01B7" w:rsidP="00504EF4">
      <w:pPr>
        <w:rPr>
          <w:rFonts w:ascii="Times New Roman" w:hAnsi="Times New Roman" w:cs="Times New Roman"/>
        </w:rPr>
      </w:pPr>
    </w:p>
    <w:p w14:paraId="3E8FAFD9" w14:textId="616F3CFD" w:rsidR="00FC01B7" w:rsidRPr="00770DE2" w:rsidRDefault="00FC01B7" w:rsidP="00FC01B7">
      <w:pPr>
        <w:pStyle w:val="Caption"/>
        <w:keepNext/>
        <w:jc w:val="center"/>
        <w:rPr>
          <w:rFonts w:ascii="Times New Roman" w:hAnsi="Times New Roman" w:cs="Times New Roman"/>
          <w:b/>
          <w:i w:val="0"/>
          <w:color w:val="000000" w:themeColor="text1"/>
          <w:sz w:val="22"/>
          <w:szCs w:val="22"/>
        </w:rPr>
      </w:pPr>
      <w:bookmarkStart w:id="85" w:name="_Toc43666432"/>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7</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B) for </w:t>
      </w:r>
      <w:r w:rsidR="000F0C5D"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Loose Belt</w:t>
      </w:r>
      <w:r w:rsidR="000F0C5D"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85"/>
    </w:p>
    <w:tbl>
      <w:tblPr>
        <w:tblStyle w:val="TableGridLight1"/>
        <w:tblW w:w="8755" w:type="dxa"/>
        <w:tblLayout w:type="fixed"/>
        <w:tblLook w:val="04A0" w:firstRow="1" w:lastRow="0" w:firstColumn="1" w:lastColumn="0" w:noHBand="0" w:noVBand="1"/>
      </w:tblPr>
      <w:tblGrid>
        <w:gridCol w:w="534"/>
        <w:gridCol w:w="2409"/>
        <w:gridCol w:w="1985"/>
        <w:gridCol w:w="1417"/>
        <w:gridCol w:w="1134"/>
        <w:gridCol w:w="1276"/>
      </w:tblGrid>
      <w:tr w:rsidR="00FC01B7" w:rsidRPr="00391642" w14:paraId="7D62D248" w14:textId="77777777" w:rsidTr="00FC01B7">
        <w:trPr>
          <w:trHeight w:val="276"/>
        </w:trPr>
        <w:tc>
          <w:tcPr>
            <w:tcW w:w="534" w:type="dxa"/>
          </w:tcPr>
          <w:p w14:paraId="459558DC" w14:textId="77777777" w:rsidR="00FC01B7" w:rsidRPr="00391642" w:rsidRDefault="00FC01B7" w:rsidP="00FC01B7">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t>Sr.No</w:t>
            </w:r>
            <w:proofErr w:type="spellEnd"/>
          </w:p>
        </w:tc>
        <w:tc>
          <w:tcPr>
            <w:tcW w:w="2409" w:type="dxa"/>
            <w:noWrap/>
            <w:hideMark/>
          </w:tcPr>
          <w:p w14:paraId="0D7EDC32" w14:textId="77777777" w:rsidR="00FC01B7" w:rsidRPr="00391642" w:rsidRDefault="00FC01B7" w:rsidP="00FC01B7">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56D22FB2" w14:textId="77777777" w:rsidR="00FC01B7" w:rsidRDefault="00FC01B7" w:rsidP="00FC01B7">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587CAF15" w14:textId="77777777" w:rsidR="00FC01B7" w:rsidRPr="00391642"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4255964A" w14:textId="77777777" w:rsidR="00FC01B7" w:rsidRPr="00391642"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687370AB" w14:textId="77777777" w:rsidR="00FC01B7" w:rsidRPr="00B31A20"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2FB63D85" w14:textId="77777777" w:rsidR="00FC01B7"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FC01B7" w:rsidRPr="00391642" w14:paraId="5A3F015E" w14:textId="77777777" w:rsidTr="00FC01B7">
        <w:trPr>
          <w:trHeight w:val="178"/>
        </w:trPr>
        <w:tc>
          <w:tcPr>
            <w:tcW w:w="534" w:type="dxa"/>
          </w:tcPr>
          <w:p w14:paraId="532A127C"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10140255"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6AAA1DD7" w14:textId="77777777" w:rsidR="00FC01B7" w:rsidRPr="00391642" w:rsidRDefault="00FC01B7" w:rsidP="00FC01B7">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2×3</m:t>
                </m:r>
              </m:oMath>
            </m:oMathPara>
          </w:p>
        </w:tc>
        <w:tc>
          <w:tcPr>
            <w:tcW w:w="1417" w:type="dxa"/>
            <w:noWrap/>
            <w:hideMark/>
          </w:tcPr>
          <w:p w14:paraId="1B47AC55"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27AAE996"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2CFD584" w14:textId="77777777" w:rsidR="00FC01B7" w:rsidRPr="00831B6B" w:rsidRDefault="00FC01B7" w:rsidP="00FC01B7">
            <w:pPr>
              <w:spacing w:before="40" w:line="360" w:lineRule="auto"/>
              <w:jc w:val="center"/>
              <w:rPr>
                <w:rFonts w:ascii="Times New Roman" w:eastAsia="Times New Roman" w:hAnsi="Times New Roman" w:cs="Times New Roman"/>
                <w:b/>
                <w:bCs/>
                <w:color w:val="000000"/>
              </w:rPr>
            </w:pPr>
          </w:p>
        </w:tc>
      </w:tr>
      <w:tr w:rsidR="00FC01B7" w:rsidRPr="00391642" w14:paraId="09511765" w14:textId="77777777" w:rsidTr="00FC01B7">
        <w:trPr>
          <w:trHeight w:val="70"/>
        </w:trPr>
        <w:tc>
          <w:tcPr>
            <w:tcW w:w="534" w:type="dxa"/>
          </w:tcPr>
          <w:p w14:paraId="3E2459E0"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1398C157"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663DEDB6" w14:textId="77777777" w:rsidR="00FC01B7" w:rsidRPr="00391642" w:rsidRDefault="00FC01B7" w:rsidP="00FC01B7">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1</m:t>
                </m:r>
              </m:oMath>
            </m:oMathPara>
          </w:p>
        </w:tc>
        <w:tc>
          <w:tcPr>
            <w:tcW w:w="1417" w:type="dxa"/>
            <w:noWrap/>
            <w:hideMark/>
          </w:tcPr>
          <w:p w14:paraId="70D5476A"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4121A7B7"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1276" w:type="dxa"/>
          </w:tcPr>
          <w:p w14:paraId="432BFB36"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FC01B7" w:rsidRPr="00391642" w14:paraId="26FF8683" w14:textId="77777777" w:rsidTr="00FC01B7">
        <w:trPr>
          <w:trHeight w:val="95"/>
        </w:trPr>
        <w:tc>
          <w:tcPr>
            <w:tcW w:w="534" w:type="dxa"/>
          </w:tcPr>
          <w:p w14:paraId="06FB29D4"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6C805CF7"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137B5D5B"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7EB915A4"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D802D84"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595EDADF"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p>
        </w:tc>
      </w:tr>
      <w:tr w:rsidR="00FC01B7" w:rsidRPr="00391642" w14:paraId="015E6039" w14:textId="77777777" w:rsidTr="00FC01B7">
        <w:trPr>
          <w:trHeight w:val="95"/>
        </w:trPr>
        <w:tc>
          <w:tcPr>
            <w:tcW w:w="534" w:type="dxa"/>
          </w:tcPr>
          <w:p w14:paraId="33D81FD7"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054A4331"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0D00583D"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6145E0CB"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50CDB445"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E89A3D0"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17F3874C" w14:textId="77777777" w:rsidTr="00FC01B7">
        <w:trPr>
          <w:trHeight w:val="95"/>
        </w:trPr>
        <w:tc>
          <w:tcPr>
            <w:tcW w:w="534" w:type="dxa"/>
          </w:tcPr>
          <w:p w14:paraId="1C9E0F59"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76BF9C5A"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2FDE17ED" w14:textId="77777777" w:rsidR="00FC01B7" w:rsidRDefault="00FC01B7" w:rsidP="00FC01B7">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7648BE7A"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5FC0574A"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70E18D38" w14:textId="77777777" w:rsidR="00FC01B7"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1B5AAFBB" w14:textId="77777777" w:rsidTr="00FC01B7">
        <w:trPr>
          <w:trHeight w:val="127"/>
        </w:trPr>
        <w:tc>
          <w:tcPr>
            <w:tcW w:w="534" w:type="dxa"/>
          </w:tcPr>
          <w:p w14:paraId="749A1BF0"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572EC245"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37DFA31D" w14:textId="77777777" w:rsidR="00FC01B7" w:rsidRPr="00391642" w:rsidRDefault="00FC01B7" w:rsidP="00FC01B7">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2</m:t>
                </m:r>
              </m:oMath>
            </m:oMathPara>
          </w:p>
        </w:tc>
        <w:tc>
          <w:tcPr>
            <w:tcW w:w="1417" w:type="dxa"/>
            <w:noWrap/>
            <w:hideMark/>
          </w:tcPr>
          <w:p w14:paraId="19816568"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141C0067"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11483D0C"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FC01B7" w:rsidRPr="00391642" w14:paraId="775FBCF1" w14:textId="77777777" w:rsidTr="00FC01B7">
        <w:trPr>
          <w:trHeight w:val="112"/>
        </w:trPr>
        <w:tc>
          <w:tcPr>
            <w:tcW w:w="534" w:type="dxa"/>
          </w:tcPr>
          <w:p w14:paraId="01145F85"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05A128D8" w14:textId="50AA203F" w:rsidR="00FC01B7" w:rsidRPr="00391642" w:rsidRDefault="00FC01B7"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12A88A70"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66D3B0DB"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234B2A9"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1AB6F19C"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p>
        </w:tc>
      </w:tr>
      <w:tr w:rsidR="00FC01B7" w:rsidRPr="00391642" w14:paraId="60A0FCE6" w14:textId="77777777" w:rsidTr="00FC01B7">
        <w:trPr>
          <w:trHeight w:val="112"/>
        </w:trPr>
        <w:tc>
          <w:tcPr>
            <w:tcW w:w="534" w:type="dxa"/>
          </w:tcPr>
          <w:p w14:paraId="2EE0707F"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73489738"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42DE2C71"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605BB082"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88F53AD"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D89F5A0"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3AFCE6AF" w14:textId="77777777" w:rsidTr="00FC01B7">
        <w:trPr>
          <w:trHeight w:val="244"/>
        </w:trPr>
        <w:tc>
          <w:tcPr>
            <w:tcW w:w="534" w:type="dxa"/>
          </w:tcPr>
          <w:p w14:paraId="1B12F479"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41399588"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592A587F" w14:textId="77777777" w:rsidR="00FC01B7" w:rsidRPr="00263FA0" w:rsidRDefault="00FC01B7" w:rsidP="00FC01B7">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4891F506"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2271CECF"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031796B2"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4EDB9FD1" w14:textId="77777777" w:rsidTr="00FC01B7">
        <w:trPr>
          <w:trHeight w:val="238"/>
        </w:trPr>
        <w:tc>
          <w:tcPr>
            <w:tcW w:w="534" w:type="dxa"/>
          </w:tcPr>
          <w:p w14:paraId="132A8E03"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6296C9AD"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4DC3E1B7" w14:textId="77777777" w:rsidR="00FC01B7" w:rsidRPr="00391642" w:rsidRDefault="00FC01B7" w:rsidP="00FC01B7">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6EB70A96"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7F1E05EA"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3DD5D1BA"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40B5138C" w14:textId="77777777" w:rsidTr="00FC01B7">
        <w:trPr>
          <w:trHeight w:val="238"/>
        </w:trPr>
        <w:tc>
          <w:tcPr>
            <w:tcW w:w="534" w:type="dxa"/>
          </w:tcPr>
          <w:p w14:paraId="5A8EE732"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374853F0"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6CC8F1CE" w14:textId="77777777" w:rsidR="00FC01B7" w:rsidRPr="00263FA0" w:rsidRDefault="00FC01B7" w:rsidP="00FC01B7">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3F160F2"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0E212086"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7E96ADB"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486694A0" w14:textId="77777777" w:rsidR="00FC01B7" w:rsidRPr="007A2AA9" w:rsidRDefault="00FC01B7" w:rsidP="00FC01B7">
      <w:pPr>
        <w:spacing w:line="480" w:lineRule="auto"/>
        <w:jc w:val="both"/>
        <w:rPr>
          <w:rFonts w:ascii="Times New Roman" w:hAnsi="Times New Roman" w:cs="Times New Roman"/>
        </w:rPr>
      </w:pPr>
    </w:p>
    <w:p w14:paraId="59E45904" w14:textId="6E5095A1" w:rsidR="007A2AA9" w:rsidRPr="00770DE2" w:rsidRDefault="007A2AA9" w:rsidP="007A2AA9">
      <w:pPr>
        <w:pStyle w:val="Caption"/>
        <w:keepNext/>
        <w:jc w:val="center"/>
        <w:rPr>
          <w:rFonts w:ascii="Times New Roman" w:hAnsi="Times New Roman" w:cs="Times New Roman"/>
          <w:b/>
          <w:i w:val="0"/>
          <w:color w:val="000000" w:themeColor="text1"/>
          <w:sz w:val="22"/>
          <w:szCs w:val="22"/>
        </w:rPr>
      </w:pPr>
      <w:bookmarkStart w:id="86" w:name="_Toc43666433"/>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8</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C) for </w:t>
      </w:r>
      <w:r w:rsidR="000F0C5D"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Tight Belt</w:t>
      </w:r>
      <w:r w:rsidR="000F0C5D"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86"/>
    </w:p>
    <w:tbl>
      <w:tblPr>
        <w:tblStyle w:val="TableGridLight1"/>
        <w:tblW w:w="8755" w:type="dxa"/>
        <w:tblLayout w:type="fixed"/>
        <w:tblLook w:val="04A0" w:firstRow="1" w:lastRow="0" w:firstColumn="1" w:lastColumn="0" w:noHBand="0" w:noVBand="1"/>
      </w:tblPr>
      <w:tblGrid>
        <w:gridCol w:w="534"/>
        <w:gridCol w:w="2409"/>
        <w:gridCol w:w="1985"/>
        <w:gridCol w:w="1417"/>
        <w:gridCol w:w="1134"/>
        <w:gridCol w:w="1276"/>
      </w:tblGrid>
      <w:tr w:rsidR="00FC01B7" w:rsidRPr="00391642" w14:paraId="21AF417A" w14:textId="77777777" w:rsidTr="00FC01B7">
        <w:trPr>
          <w:trHeight w:val="276"/>
        </w:trPr>
        <w:tc>
          <w:tcPr>
            <w:tcW w:w="534" w:type="dxa"/>
          </w:tcPr>
          <w:p w14:paraId="12B27746" w14:textId="77777777" w:rsidR="00FC01B7" w:rsidRPr="00391642" w:rsidRDefault="00FC01B7" w:rsidP="00FC01B7">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t>Sr.No</w:t>
            </w:r>
            <w:proofErr w:type="spellEnd"/>
          </w:p>
        </w:tc>
        <w:tc>
          <w:tcPr>
            <w:tcW w:w="2409" w:type="dxa"/>
            <w:noWrap/>
            <w:hideMark/>
          </w:tcPr>
          <w:p w14:paraId="639682FB" w14:textId="77777777" w:rsidR="00FC01B7" w:rsidRPr="00391642" w:rsidRDefault="00FC01B7" w:rsidP="00FC01B7">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202BCD1F" w14:textId="77777777" w:rsidR="00FC01B7" w:rsidRDefault="00FC01B7" w:rsidP="00FC01B7">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4B68F45B" w14:textId="77777777" w:rsidR="00FC01B7" w:rsidRPr="00391642"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14731596" w14:textId="77777777" w:rsidR="00FC01B7" w:rsidRPr="00391642"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1E0FDCC2" w14:textId="77777777" w:rsidR="00FC01B7" w:rsidRPr="00B31A20"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6194B9F8" w14:textId="77777777" w:rsidR="00FC01B7" w:rsidRDefault="00FC01B7" w:rsidP="00FC01B7">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FC01B7" w:rsidRPr="00391642" w14:paraId="49A30523" w14:textId="77777777" w:rsidTr="00FC01B7">
        <w:trPr>
          <w:trHeight w:val="178"/>
        </w:trPr>
        <w:tc>
          <w:tcPr>
            <w:tcW w:w="534" w:type="dxa"/>
          </w:tcPr>
          <w:p w14:paraId="5B6FABC0"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661CDB0F"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7C0CC761" w14:textId="77777777" w:rsidR="00FC01B7" w:rsidRPr="00391642" w:rsidRDefault="00FC01B7" w:rsidP="00FC01B7">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2×3</m:t>
                </m:r>
              </m:oMath>
            </m:oMathPara>
          </w:p>
        </w:tc>
        <w:tc>
          <w:tcPr>
            <w:tcW w:w="1417" w:type="dxa"/>
            <w:noWrap/>
            <w:hideMark/>
          </w:tcPr>
          <w:p w14:paraId="1149DAE3"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595EF9AD"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B9D3911" w14:textId="77777777" w:rsidR="00FC01B7" w:rsidRPr="00831B6B" w:rsidRDefault="00FC01B7" w:rsidP="00FC01B7">
            <w:pPr>
              <w:spacing w:before="40" w:line="360" w:lineRule="auto"/>
              <w:jc w:val="center"/>
              <w:rPr>
                <w:rFonts w:ascii="Times New Roman" w:eastAsia="Times New Roman" w:hAnsi="Times New Roman" w:cs="Times New Roman"/>
                <w:b/>
                <w:bCs/>
                <w:color w:val="000000"/>
              </w:rPr>
            </w:pPr>
          </w:p>
        </w:tc>
      </w:tr>
      <w:tr w:rsidR="00FC01B7" w:rsidRPr="00391642" w14:paraId="41C66330" w14:textId="77777777" w:rsidTr="00FC01B7">
        <w:trPr>
          <w:trHeight w:val="70"/>
        </w:trPr>
        <w:tc>
          <w:tcPr>
            <w:tcW w:w="534" w:type="dxa"/>
          </w:tcPr>
          <w:p w14:paraId="0E08DFE4"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0581EEF2"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64B86778" w14:textId="77777777" w:rsidR="00FC01B7" w:rsidRPr="00391642" w:rsidRDefault="00FC01B7" w:rsidP="00FC01B7">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1</m:t>
                </m:r>
              </m:oMath>
            </m:oMathPara>
          </w:p>
        </w:tc>
        <w:tc>
          <w:tcPr>
            <w:tcW w:w="1417" w:type="dxa"/>
            <w:noWrap/>
            <w:hideMark/>
          </w:tcPr>
          <w:p w14:paraId="11665138"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1D469708"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1276" w:type="dxa"/>
          </w:tcPr>
          <w:p w14:paraId="381CBE89"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FC01B7" w:rsidRPr="00391642" w14:paraId="76930233" w14:textId="77777777" w:rsidTr="00FC01B7">
        <w:trPr>
          <w:trHeight w:val="95"/>
        </w:trPr>
        <w:tc>
          <w:tcPr>
            <w:tcW w:w="534" w:type="dxa"/>
          </w:tcPr>
          <w:p w14:paraId="72D804F9"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6443AACF"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12FCA5B0"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016D064A"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E9704F2"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12A59D5F"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p>
        </w:tc>
      </w:tr>
      <w:tr w:rsidR="00FC01B7" w:rsidRPr="00391642" w14:paraId="05851CC6" w14:textId="77777777" w:rsidTr="00FC01B7">
        <w:trPr>
          <w:trHeight w:val="95"/>
        </w:trPr>
        <w:tc>
          <w:tcPr>
            <w:tcW w:w="534" w:type="dxa"/>
          </w:tcPr>
          <w:p w14:paraId="00C863AE"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22A4B526"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23C6295B"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042D5008"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5963F512"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ABD9189"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11EF2EAC" w14:textId="77777777" w:rsidTr="00FC01B7">
        <w:trPr>
          <w:trHeight w:val="95"/>
        </w:trPr>
        <w:tc>
          <w:tcPr>
            <w:tcW w:w="534" w:type="dxa"/>
          </w:tcPr>
          <w:p w14:paraId="5EAD8FE6"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43765EB2"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2F1B9AF9" w14:textId="77777777" w:rsidR="00FC01B7" w:rsidRDefault="00FC01B7" w:rsidP="00FC01B7">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511500CC"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2DCC70BF"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170E12AD" w14:textId="77777777" w:rsidR="00FC01B7"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16AB70C2" w14:textId="77777777" w:rsidTr="00FC01B7">
        <w:trPr>
          <w:trHeight w:val="127"/>
        </w:trPr>
        <w:tc>
          <w:tcPr>
            <w:tcW w:w="534" w:type="dxa"/>
          </w:tcPr>
          <w:p w14:paraId="1FDE3C53"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2BBD0CB4"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0E9D12FC" w14:textId="77777777" w:rsidR="00FC01B7" w:rsidRPr="00391642" w:rsidRDefault="00FC01B7" w:rsidP="00FC01B7">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2</m:t>
                </m:r>
              </m:oMath>
            </m:oMathPara>
          </w:p>
        </w:tc>
        <w:tc>
          <w:tcPr>
            <w:tcW w:w="1417" w:type="dxa"/>
            <w:noWrap/>
            <w:hideMark/>
          </w:tcPr>
          <w:p w14:paraId="3AEE0CDD"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5970406B"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4264234F"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FC01B7" w:rsidRPr="00391642" w14:paraId="0A7E3738" w14:textId="77777777" w:rsidTr="00FC01B7">
        <w:trPr>
          <w:trHeight w:val="112"/>
        </w:trPr>
        <w:tc>
          <w:tcPr>
            <w:tcW w:w="534" w:type="dxa"/>
          </w:tcPr>
          <w:p w14:paraId="4A117AE6"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1BA49AC8" w14:textId="10179741" w:rsidR="00FC01B7" w:rsidRPr="00391642" w:rsidRDefault="00FC01B7"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14D29A3D"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6E73D6BF"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D024D41"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C5A97CC"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p>
        </w:tc>
      </w:tr>
      <w:tr w:rsidR="00FC01B7" w:rsidRPr="00391642" w14:paraId="7FD5227C" w14:textId="77777777" w:rsidTr="00FC01B7">
        <w:trPr>
          <w:trHeight w:val="112"/>
        </w:trPr>
        <w:tc>
          <w:tcPr>
            <w:tcW w:w="534" w:type="dxa"/>
          </w:tcPr>
          <w:p w14:paraId="2719051C"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05E5CBA2"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5BC1ABC4"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2FE75499"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58A5359E"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5506C58A"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7BCD1CF8" w14:textId="77777777" w:rsidTr="00FC01B7">
        <w:trPr>
          <w:trHeight w:val="244"/>
        </w:trPr>
        <w:tc>
          <w:tcPr>
            <w:tcW w:w="534" w:type="dxa"/>
          </w:tcPr>
          <w:p w14:paraId="2E98E9B5"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3B4A8591"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34F2EA16" w14:textId="77777777" w:rsidR="00FC01B7" w:rsidRPr="00263FA0" w:rsidRDefault="00FC01B7" w:rsidP="00FC01B7">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660B22BC"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544070D8"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4735F38C"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0486D895" w14:textId="77777777" w:rsidTr="00FC01B7">
        <w:trPr>
          <w:trHeight w:val="238"/>
        </w:trPr>
        <w:tc>
          <w:tcPr>
            <w:tcW w:w="534" w:type="dxa"/>
          </w:tcPr>
          <w:p w14:paraId="06DD5181"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738C7BA1"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6F6FD169" w14:textId="77777777" w:rsidR="00FC01B7" w:rsidRPr="00391642" w:rsidRDefault="00FC01B7" w:rsidP="00FC01B7">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2FC1A800"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3356CF68"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45FA698"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FC01B7" w:rsidRPr="00391642" w14:paraId="54E8C5B4" w14:textId="77777777" w:rsidTr="00FC01B7">
        <w:trPr>
          <w:trHeight w:val="238"/>
        </w:trPr>
        <w:tc>
          <w:tcPr>
            <w:tcW w:w="534" w:type="dxa"/>
          </w:tcPr>
          <w:p w14:paraId="442F8AEB"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6EF13B73" w14:textId="77777777" w:rsidR="00FC01B7" w:rsidRPr="00391642" w:rsidRDefault="00FC01B7" w:rsidP="00FC01B7">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3782A210" w14:textId="77777777" w:rsidR="00FC01B7" w:rsidRPr="00263FA0" w:rsidRDefault="00FC01B7" w:rsidP="00FC01B7">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2990203F" w14:textId="77777777" w:rsidR="00FC01B7" w:rsidRPr="00391642" w:rsidRDefault="00FC01B7" w:rsidP="00FC01B7">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931E1F6"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9B66260" w14:textId="77777777" w:rsidR="00FC01B7" w:rsidRPr="00B31A20" w:rsidRDefault="00FC01B7" w:rsidP="00FC01B7">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226086BC" w14:textId="77777777" w:rsidR="00FC01B7" w:rsidRDefault="00FC01B7" w:rsidP="00FC01B7">
      <w:pPr>
        <w:spacing w:line="480" w:lineRule="auto"/>
        <w:jc w:val="both"/>
        <w:rPr>
          <w:rFonts w:ascii="Times New Roman" w:hAnsi="Times New Roman" w:cs="Times New Roman"/>
        </w:rPr>
      </w:pPr>
    </w:p>
    <w:p w14:paraId="727FF20F" w14:textId="77777777" w:rsidR="007A2AA9" w:rsidRPr="007A2AA9" w:rsidRDefault="007A2AA9" w:rsidP="00504EF4">
      <w:pPr>
        <w:spacing w:line="480" w:lineRule="auto"/>
        <w:rPr>
          <w:rFonts w:ascii="Times New Roman" w:hAnsi="Times New Roman" w:cs="Times New Roman"/>
          <w:b/>
        </w:rPr>
      </w:pPr>
    </w:p>
    <w:p w14:paraId="35A40580" w14:textId="2489315C" w:rsidR="007A2AA9" w:rsidRPr="00770DE2" w:rsidRDefault="007A2AA9" w:rsidP="007A2AA9">
      <w:pPr>
        <w:pStyle w:val="Caption"/>
        <w:keepNext/>
        <w:jc w:val="center"/>
        <w:rPr>
          <w:rFonts w:ascii="Times New Roman" w:hAnsi="Times New Roman" w:cs="Times New Roman"/>
          <w:b/>
          <w:i w:val="0"/>
          <w:color w:val="000000" w:themeColor="text1"/>
          <w:sz w:val="22"/>
          <w:szCs w:val="22"/>
        </w:rPr>
      </w:pPr>
      <w:bookmarkStart w:id="87" w:name="_Toc43666434"/>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9</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D) for </w:t>
      </w:r>
      <w:r w:rsidR="000F0C5D"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Missing Tooth’</w:t>
      </w:r>
      <w:bookmarkEnd w:id="87"/>
    </w:p>
    <w:tbl>
      <w:tblPr>
        <w:tblStyle w:val="TableGridLight1"/>
        <w:tblW w:w="8755" w:type="dxa"/>
        <w:tblLayout w:type="fixed"/>
        <w:tblLook w:val="04A0" w:firstRow="1" w:lastRow="0" w:firstColumn="1" w:lastColumn="0" w:noHBand="0" w:noVBand="1"/>
      </w:tblPr>
      <w:tblGrid>
        <w:gridCol w:w="534"/>
        <w:gridCol w:w="2409"/>
        <w:gridCol w:w="1985"/>
        <w:gridCol w:w="1417"/>
        <w:gridCol w:w="1134"/>
        <w:gridCol w:w="1276"/>
      </w:tblGrid>
      <w:tr w:rsidR="007A2AA9" w:rsidRPr="00391642" w14:paraId="312DBBA4" w14:textId="77777777" w:rsidTr="00990C9C">
        <w:trPr>
          <w:trHeight w:val="276"/>
        </w:trPr>
        <w:tc>
          <w:tcPr>
            <w:tcW w:w="534" w:type="dxa"/>
          </w:tcPr>
          <w:p w14:paraId="3142D225" w14:textId="77777777" w:rsidR="007A2AA9" w:rsidRPr="00391642" w:rsidRDefault="007A2AA9" w:rsidP="00990C9C">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t>Sr.No</w:t>
            </w:r>
            <w:proofErr w:type="spellEnd"/>
          </w:p>
        </w:tc>
        <w:tc>
          <w:tcPr>
            <w:tcW w:w="2409" w:type="dxa"/>
            <w:noWrap/>
            <w:hideMark/>
          </w:tcPr>
          <w:p w14:paraId="6B84AE4E" w14:textId="77777777" w:rsidR="007A2AA9" w:rsidRPr="00391642" w:rsidRDefault="007A2AA9" w:rsidP="00990C9C">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5C1FD082" w14:textId="77777777" w:rsidR="007A2AA9" w:rsidRDefault="007A2AA9" w:rsidP="00990C9C">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4B8EF3E7" w14:textId="77777777" w:rsidR="007A2AA9" w:rsidRPr="00391642"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462FB53E" w14:textId="77777777" w:rsidR="007A2AA9" w:rsidRPr="00391642"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2F48DA93" w14:textId="77777777" w:rsidR="007A2AA9" w:rsidRPr="00B31A20"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18F60515" w14:textId="77777777" w:rsidR="007A2AA9"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7A2AA9" w:rsidRPr="00391642" w14:paraId="6547F084" w14:textId="77777777" w:rsidTr="00990C9C">
        <w:trPr>
          <w:trHeight w:val="178"/>
        </w:trPr>
        <w:tc>
          <w:tcPr>
            <w:tcW w:w="534" w:type="dxa"/>
          </w:tcPr>
          <w:p w14:paraId="42844138"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66C6D57C"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74F8F592" w14:textId="77777777" w:rsidR="007A2AA9" w:rsidRPr="00391642" w:rsidRDefault="007A2AA9"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2×1</m:t>
                </m:r>
              </m:oMath>
            </m:oMathPara>
          </w:p>
        </w:tc>
        <w:tc>
          <w:tcPr>
            <w:tcW w:w="1417" w:type="dxa"/>
            <w:noWrap/>
            <w:hideMark/>
          </w:tcPr>
          <w:p w14:paraId="0DF1E817"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4616C30"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88018E5" w14:textId="77777777" w:rsidR="007A2AA9" w:rsidRPr="00831B6B" w:rsidRDefault="007A2AA9" w:rsidP="00990C9C">
            <w:pPr>
              <w:spacing w:before="40" w:line="360" w:lineRule="auto"/>
              <w:jc w:val="center"/>
              <w:rPr>
                <w:rFonts w:ascii="Times New Roman" w:eastAsia="Times New Roman" w:hAnsi="Times New Roman" w:cs="Times New Roman"/>
                <w:b/>
                <w:bCs/>
                <w:color w:val="000000"/>
              </w:rPr>
            </w:pPr>
          </w:p>
        </w:tc>
      </w:tr>
      <w:tr w:rsidR="007A2AA9" w:rsidRPr="00391642" w14:paraId="247097D0" w14:textId="77777777" w:rsidTr="00990C9C">
        <w:trPr>
          <w:trHeight w:val="70"/>
        </w:trPr>
        <w:tc>
          <w:tcPr>
            <w:tcW w:w="534" w:type="dxa"/>
          </w:tcPr>
          <w:p w14:paraId="13E2E461"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02600A59"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3979B925" w14:textId="77777777" w:rsidR="007A2AA9" w:rsidRPr="00391642" w:rsidRDefault="007A2AA9"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1</m:t>
                </m:r>
              </m:oMath>
            </m:oMathPara>
          </w:p>
        </w:tc>
        <w:tc>
          <w:tcPr>
            <w:tcW w:w="1417" w:type="dxa"/>
            <w:noWrap/>
            <w:hideMark/>
          </w:tcPr>
          <w:p w14:paraId="0DC09EDB"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319AFCF2"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1276" w:type="dxa"/>
          </w:tcPr>
          <w:p w14:paraId="21E68B09"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7A2AA9" w:rsidRPr="00391642" w14:paraId="3DA755B2" w14:textId="77777777" w:rsidTr="00990C9C">
        <w:trPr>
          <w:trHeight w:val="95"/>
        </w:trPr>
        <w:tc>
          <w:tcPr>
            <w:tcW w:w="534" w:type="dxa"/>
          </w:tcPr>
          <w:p w14:paraId="0E7CBB3E"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6227E13C"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2EF89EFA"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12F7B10B"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34FACC4"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2A3B6C4"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p>
        </w:tc>
      </w:tr>
      <w:tr w:rsidR="007A2AA9" w:rsidRPr="00391642" w14:paraId="0DEC8DB2" w14:textId="77777777" w:rsidTr="00990C9C">
        <w:trPr>
          <w:trHeight w:val="95"/>
        </w:trPr>
        <w:tc>
          <w:tcPr>
            <w:tcW w:w="534" w:type="dxa"/>
          </w:tcPr>
          <w:p w14:paraId="578F54FF"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30BC917B"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4D25E32A"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4188A709"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27CE9E0"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D24F589"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52F7CEFC" w14:textId="77777777" w:rsidTr="00990C9C">
        <w:trPr>
          <w:trHeight w:val="95"/>
        </w:trPr>
        <w:tc>
          <w:tcPr>
            <w:tcW w:w="534" w:type="dxa"/>
          </w:tcPr>
          <w:p w14:paraId="4704A1FB"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17C6FC7E"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47D12D3D" w14:textId="77777777" w:rsidR="007A2AA9" w:rsidRDefault="007A2AA9" w:rsidP="00990C9C">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3EC1513B"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195616A2"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16AF024C" w14:textId="77777777" w:rsidR="007A2AA9"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7D13346F" w14:textId="77777777" w:rsidTr="00990C9C">
        <w:trPr>
          <w:trHeight w:val="127"/>
        </w:trPr>
        <w:tc>
          <w:tcPr>
            <w:tcW w:w="534" w:type="dxa"/>
          </w:tcPr>
          <w:p w14:paraId="07CC8E4A"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4D7B6035"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1126BB5B" w14:textId="77777777" w:rsidR="007A2AA9" w:rsidRPr="00391642" w:rsidRDefault="007A2AA9"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2</m:t>
                </m:r>
              </m:oMath>
            </m:oMathPara>
          </w:p>
        </w:tc>
        <w:tc>
          <w:tcPr>
            <w:tcW w:w="1417" w:type="dxa"/>
            <w:noWrap/>
            <w:hideMark/>
          </w:tcPr>
          <w:p w14:paraId="15EE4D54"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72195CFD"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52114F12"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7A2AA9" w:rsidRPr="00391642" w14:paraId="77A2B096" w14:textId="77777777" w:rsidTr="00990C9C">
        <w:trPr>
          <w:trHeight w:val="112"/>
        </w:trPr>
        <w:tc>
          <w:tcPr>
            <w:tcW w:w="534" w:type="dxa"/>
          </w:tcPr>
          <w:p w14:paraId="64CF90CA"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09F28900" w14:textId="7ED26AF2" w:rsidR="007A2AA9" w:rsidRPr="00391642" w:rsidRDefault="007A2AA9"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387E82E4"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68704004"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554B577"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DC2722C"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p>
        </w:tc>
      </w:tr>
      <w:tr w:rsidR="007A2AA9" w:rsidRPr="00391642" w14:paraId="3AB3D4FE" w14:textId="77777777" w:rsidTr="00990C9C">
        <w:trPr>
          <w:trHeight w:val="112"/>
        </w:trPr>
        <w:tc>
          <w:tcPr>
            <w:tcW w:w="534" w:type="dxa"/>
          </w:tcPr>
          <w:p w14:paraId="375D69F2"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15B641B5"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0C037999"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C5CA8F0"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09C9EE89"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2D0AE1A"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29839169" w14:textId="77777777" w:rsidTr="00990C9C">
        <w:trPr>
          <w:trHeight w:val="244"/>
        </w:trPr>
        <w:tc>
          <w:tcPr>
            <w:tcW w:w="534" w:type="dxa"/>
          </w:tcPr>
          <w:p w14:paraId="1FFEDAEF"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0F21C151"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1D0206A3" w14:textId="77777777" w:rsidR="007A2AA9" w:rsidRPr="00263FA0" w:rsidRDefault="007A2AA9"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1C55641"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3A8B00E9"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01AEC9E2"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729BD420" w14:textId="77777777" w:rsidTr="00990C9C">
        <w:trPr>
          <w:trHeight w:val="238"/>
        </w:trPr>
        <w:tc>
          <w:tcPr>
            <w:tcW w:w="534" w:type="dxa"/>
          </w:tcPr>
          <w:p w14:paraId="376E265D"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17C297A1"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1F3FA6CD" w14:textId="77777777" w:rsidR="007A2AA9" w:rsidRPr="00391642" w:rsidRDefault="007A2AA9" w:rsidP="00990C9C">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67EEB97F"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4C4F31BA"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15337853"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12896561" w14:textId="77777777" w:rsidTr="00990C9C">
        <w:trPr>
          <w:trHeight w:val="238"/>
        </w:trPr>
        <w:tc>
          <w:tcPr>
            <w:tcW w:w="534" w:type="dxa"/>
          </w:tcPr>
          <w:p w14:paraId="5F25D6DE"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49B0FD9B"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25FDFFEC" w14:textId="77777777" w:rsidR="007A2AA9" w:rsidRPr="00263FA0" w:rsidRDefault="007A2AA9"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1C4FC7B2"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BACABAA"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A4274D8"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39DA1FC8" w14:textId="77777777" w:rsidR="007A2AA9" w:rsidRDefault="007A2AA9" w:rsidP="00FC01B7">
      <w:pPr>
        <w:spacing w:line="480" w:lineRule="auto"/>
        <w:jc w:val="both"/>
        <w:rPr>
          <w:rFonts w:ascii="Times New Roman" w:hAnsi="Times New Roman" w:cs="Times New Roman"/>
        </w:rPr>
      </w:pPr>
    </w:p>
    <w:p w14:paraId="5E35C0B7" w14:textId="6B34818D" w:rsidR="007A2AA9" w:rsidRPr="00770DE2" w:rsidRDefault="007A2AA9" w:rsidP="007A2AA9">
      <w:pPr>
        <w:pStyle w:val="Caption"/>
        <w:keepNext/>
        <w:jc w:val="center"/>
        <w:rPr>
          <w:rFonts w:ascii="Times New Roman" w:hAnsi="Times New Roman" w:cs="Times New Roman"/>
          <w:b/>
          <w:i w:val="0"/>
          <w:color w:val="000000" w:themeColor="text1"/>
          <w:sz w:val="22"/>
          <w:szCs w:val="22"/>
        </w:rPr>
      </w:pPr>
      <w:bookmarkStart w:id="88" w:name="_Toc43666435"/>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10</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E) for </w:t>
      </w:r>
      <w:r w:rsidR="000F0C5D"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Loose Gear</w:t>
      </w:r>
      <w:r w:rsidR="000F0C5D"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88"/>
    </w:p>
    <w:tbl>
      <w:tblPr>
        <w:tblStyle w:val="TableGridLight1"/>
        <w:tblW w:w="8755" w:type="dxa"/>
        <w:tblLayout w:type="fixed"/>
        <w:tblLook w:val="04A0" w:firstRow="1" w:lastRow="0" w:firstColumn="1" w:lastColumn="0" w:noHBand="0" w:noVBand="1"/>
      </w:tblPr>
      <w:tblGrid>
        <w:gridCol w:w="534"/>
        <w:gridCol w:w="2409"/>
        <w:gridCol w:w="1985"/>
        <w:gridCol w:w="1417"/>
        <w:gridCol w:w="1134"/>
        <w:gridCol w:w="1276"/>
      </w:tblGrid>
      <w:tr w:rsidR="007A2AA9" w:rsidRPr="00391642" w14:paraId="0871B19A" w14:textId="77777777" w:rsidTr="00990C9C">
        <w:trPr>
          <w:trHeight w:val="276"/>
        </w:trPr>
        <w:tc>
          <w:tcPr>
            <w:tcW w:w="534" w:type="dxa"/>
          </w:tcPr>
          <w:p w14:paraId="064B01D2" w14:textId="77777777" w:rsidR="007A2AA9" w:rsidRPr="00391642" w:rsidRDefault="007A2AA9" w:rsidP="00990C9C">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t>Sr.No</w:t>
            </w:r>
            <w:proofErr w:type="spellEnd"/>
          </w:p>
        </w:tc>
        <w:tc>
          <w:tcPr>
            <w:tcW w:w="2409" w:type="dxa"/>
            <w:noWrap/>
            <w:hideMark/>
          </w:tcPr>
          <w:p w14:paraId="06918FA9" w14:textId="77777777" w:rsidR="007A2AA9" w:rsidRPr="00391642" w:rsidRDefault="007A2AA9" w:rsidP="00990C9C">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19410CFB" w14:textId="77777777" w:rsidR="007A2AA9" w:rsidRDefault="007A2AA9" w:rsidP="00990C9C">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6F9BB0B4" w14:textId="77777777" w:rsidR="007A2AA9" w:rsidRPr="00391642"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42D6DA15" w14:textId="77777777" w:rsidR="007A2AA9" w:rsidRPr="00391642"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477938A9" w14:textId="77777777" w:rsidR="007A2AA9" w:rsidRPr="00B31A20"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107F8DDB" w14:textId="77777777" w:rsidR="007A2AA9"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7A2AA9" w:rsidRPr="00391642" w14:paraId="6E3F69E8" w14:textId="77777777" w:rsidTr="00990C9C">
        <w:trPr>
          <w:trHeight w:val="178"/>
        </w:trPr>
        <w:tc>
          <w:tcPr>
            <w:tcW w:w="534" w:type="dxa"/>
          </w:tcPr>
          <w:p w14:paraId="0CB7066A"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647DBD17"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46CBF81E" w14:textId="77777777" w:rsidR="007A2AA9" w:rsidRPr="00391642" w:rsidRDefault="007A2AA9"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2×1</m:t>
                </m:r>
              </m:oMath>
            </m:oMathPara>
          </w:p>
        </w:tc>
        <w:tc>
          <w:tcPr>
            <w:tcW w:w="1417" w:type="dxa"/>
            <w:noWrap/>
            <w:hideMark/>
          </w:tcPr>
          <w:p w14:paraId="19FA6BCB"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7061CDE"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08E4D7D" w14:textId="77777777" w:rsidR="007A2AA9" w:rsidRPr="00831B6B" w:rsidRDefault="007A2AA9" w:rsidP="00990C9C">
            <w:pPr>
              <w:spacing w:before="40" w:line="360" w:lineRule="auto"/>
              <w:jc w:val="center"/>
              <w:rPr>
                <w:rFonts w:ascii="Times New Roman" w:eastAsia="Times New Roman" w:hAnsi="Times New Roman" w:cs="Times New Roman"/>
                <w:b/>
                <w:bCs/>
                <w:color w:val="000000"/>
              </w:rPr>
            </w:pPr>
          </w:p>
        </w:tc>
      </w:tr>
      <w:tr w:rsidR="007A2AA9" w:rsidRPr="00391642" w14:paraId="7277F9A2" w14:textId="77777777" w:rsidTr="00990C9C">
        <w:trPr>
          <w:trHeight w:val="70"/>
        </w:trPr>
        <w:tc>
          <w:tcPr>
            <w:tcW w:w="534" w:type="dxa"/>
          </w:tcPr>
          <w:p w14:paraId="11CEDDA6"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4819EB9E"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2570DCB9" w14:textId="77777777" w:rsidR="007A2AA9" w:rsidRPr="00391642" w:rsidRDefault="007A2AA9"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128×1</m:t>
                </m:r>
              </m:oMath>
            </m:oMathPara>
          </w:p>
        </w:tc>
        <w:tc>
          <w:tcPr>
            <w:tcW w:w="1417" w:type="dxa"/>
            <w:noWrap/>
            <w:hideMark/>
          </w:tcPr>
          <w:p w14:paraId="75D07441"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5908D3A7"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1276" w:type="dxa"/>
          </w:tcPr>
          <w:p w14:paraId="42AC990A"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7A2AA9" w:rsidRPr="00391642" w14:paraId="5D04EB27" w14:textId="77777777" w:rsidTr="00990C9C">
        <w:trPr>
          <w:trHeight w:val="95"/>
        </w:trPr>
        <w:tc>
          <w:tcPr>
            <w:tcW w:w="534" w:type="dxa"/>
          </w:tcPr>
          <w:p w14:paraId="7FB0B65B"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3950C0AA"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69FBFA1E"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02B7523B"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DDA422D"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4929A0A6"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p>
        </w:tc>
      </w:tr>
      <w:tr w:rsidR="007A2AA9" w:rsidRPr="00391642" w14:paraId="090DD2FD" w14:textId="77777777" w:rsidTr="00990C9C">
        <w:trPr>
          <w:trHeight w:val="95"/>
        </w:trPr>
        <w:tc>
          <w:tcPr>
            <w:tcW w:w="534" w:type="dxa"/>
          </w:tcPr>
          <w:p w14:paraId="20BE11C2"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36BC0A1B"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66DC8459"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34CE42AB"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7E06905"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729C8EC"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7C358DF4" w14:textId="77777777" w:rsidTr="00990C9C">
        <w:trPr>
          <w:trHeight w:val="95"/>
        </w:trPr>
        <w:tc>
          <w:tcPr>
            <w:tcW w:w="534" w:type="dxa"/>
          </w:tcPr>
          <w:p w14:paraId="7263F1CC"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7F4020A8"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5A31CF7B" w14:textId="77777777" w:rsidR="007A2AA9" w:rsidRDefault="007A2AA9" w:rsidP="00990C9C">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43F184AA"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237B4593"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4B28EDBF" w14:textId="77777777" w:rsidR="007A2AA9"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0B5DD475" w14:textId="77777777" w:rsidTr="00990C9C">
        <w:trPr>
          <w:trHeight w:val="127"/>
        </w:trPr>
        <w:tc>
          <w:tcPr>
            <w:tcW w:w="534" w:type="dxa"/>
          </w:tcPr>
          <w:p w14:paraId="2D93B41D"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16719AB9"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1F496B0C" w14:textId="77777777" w:rsidR="007A2AA9" w:rsidRPr="00391642" w:rsidRDefault="007A2AA9"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3×2</m:t>
                </m:r>
              </m:oMath>
            </m:oMathPara>
          </w:p>
        </w:tc>
        <w:tc>
          <w:tcPr>
            <w:tcW w:w="1417" w:type="dxa"/>
            <w:noWrap/>
            <w:hideMark/>
          </w:tcPr>
          <w:p w14:paraId="5E9C7BE8"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344A573D"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23017E7A"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7A2AA9" w:rsidRPr="00391642" w14:paraId="4BAE38FE" w14:textId="77777777" w:rsidTr="00990C9C">
        <w:trPr>
          <w:trHeight w:val="112"/>
        </w:trPr>
        <w:tc>
          <w:tcPr>
            <w:tcW w:w="534" w:type="dxa"/>
          </w:tcPr>
          <w:p w14:paraId="29AC4095"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503650D2" w14:textId="4A89A10C" w:rsidR="007A2AA9" w:rsidRPr="00391642" w:rsidRDefault="007A2AA9"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4EC76713"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52CA1520"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2D994292"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B9B9BA0"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p>
        </w:tc>
      </w:tr>
      <w:tr w:rsidR="007A2AA9" w:rsidRPr="00391642" w14:paraId="05989C38" w14:textId="77777777" w:rsidTr="00990C9C">
        <w:trPr>
          <w:trHeight w:val="112"/>
        </w:trPr>
        <w:tc>
          <w:tcPr>
            <w:tcW w:w="534" w:type="dxa"/>
          </w:tcPr>
          <w:p w14:paraId="75CD4974"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5F87D788"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796467ED"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1BF3E20A"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76336588"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CCB12AF"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660E09D4" w14:textId="77777777" w:rsidTr="00990C9C">
        <w:trPr>
          <w:trHeight w:val="244"/>
        </w:trPr>
        <w:tc>
          <w:tcPr>
            <w:tcW w:w="534" w:type="dxa"/>
          </w:tcPr>
          <w:p w14:paraId="4AADBF40"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068EC8DB"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2EBC1B6D" w14:textId="77777777" w:rsidR="007A2AA9" w:rsidRPr="00263FA0" w:rsidRDefault="007A2AA9"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01750256"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00E759A3"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46668520"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0512A3C0" w14:textId="77777777" w:rsidTr="00990C9C">
        <w:trPr>
          <w:trHeight w:val="238"/>
        </w:trPr>
        <w:tc>
          <w:tcPr>
            <w:tcW w:w="534" w:type="dxa"/>
          </w:tcPr>
          <w:p w14:paraId="439BFC82"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5232CFAE"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025638DB" w14:textId="77777777" w:rsidR="007A2AA9" w:rsidRPr="00391642" w:rsidRDefault="007A2AA9" w:rsidP="00990C9C">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40CFD997"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00DB39E6"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548CDF8"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2BED3C04" w14:textId="77777777" w:rsidTr="00990C9C">
        <w:trPr>
          <w:trHeight w:val="238"/>
        </w:trPr>
        <w:tc>
          <w:tcPr>
            <w:tcW w:w="534" w:type="dxa"/>
          </w:tcPr>
          <w:p w14:paraId="3720B6F8"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7D182719"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22A0F693" w14:textId="77777777" w:rsidR="007A2AA9" w:rsidRPr="00263FA0" w:rsidRDefault="007A2AA9"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14202F0F"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1BA1B22"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4BAFA22B"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00021C65" w14:textId="77777777" w:rsidR="007A2AA9" w:rsidRDefault="007A2AA9" w:rsidP="00FC01B7">
      <w:pPr>
        <w:spacing w:line="480" w:lineRule="auto"/>
        <w:jc w:val="both"/>
        <w:rPr>
          <w:rFonts w:ascii="Times New Roman" w:hAnsi="Times New Roman" w:cs="Times New Roman"/>
        </w:rPr>
      </w:pPr>
    </w:p>
    <w:p w14:paraId="3C12B380" w14:textId="77777777" w:rsidR="00FC01B7" w:rsidRDefault="00FC01B7" w:rsidP="00FC01B7">
      <w:pPr>
        <w:spacing w:line="480" w:lineRule="auto"/>
        <w:jc w:val="both"/>
        <w:rPr>
          <w:rFonts w:ascii="Times New Roman" w:hAnsi="Times New Roman" w:cs="Times New Roman"/>
        </w:rPr>
      </w:pPr>
    </w:p>
    <w:p w14:paraId="6DFCCD3E" w14:textId="0115EDB2" w:rsidR="007A2AA9" w:rsidRPr="00770DE2" w:rsidRDefault="007A2AA9" w:rsidP="007A2AA9">
      <w:pPr>
        <w:pStyle w:val="Caption"/>
        <w:keepNext/>
        <w:jc w:val="center"/>
        <w:rPr>
          <w:rFonts w:ascii="Times New Roman" w:hAnsi="Times New Roman" w:cs="Times New Roman"/>
          <w:b/>
          <w:i w:val="0"/>
          <w:color w:val="000000" w:themeColor="text1"/>
          <w:sz w:val="22"/>
          <w:szCs w:val="22"/>
        </w:rPr>
      </w:pPr>
      <w:bookmarkStart w:id="89" w:name="_Toc43666436"/>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11</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F) for </w:t>
      </w:r>
      <w:r w:rsidR="00D95952"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Unbalance</w:t>
      </w:r>
      <w:r w:rsidR="00D95952"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89"/>
    </w:p>
    <w:tbl>
      <w:tblPr>
        <w:tblStyle w:val="TableGridLight1"/>
        <w:tblW w:w="8755" w:type="dxa"/>
        <w:tblLayout w:type="fixed"/>
        <w:tblLook w:val="04A0" w:firstRow="1" w:lastRow="0" w:firstColumn="1" w:lastColumn="0" w:noHBand="0" w:noVBand="1"/>
      </w:tblPr>
      <w:tblGrid>
        <w:gridCol w:w="534"/>
        <w:gridCol w:w="2409"/>
        <w:gridCol w:w="1985"/>
        <w:gridCol w:w="1417"/>
        <w:gridCol w:w="1134"/>
        <w:gridCol w:w="1276"/>
      </w:tblGrid>
      <w:tr w:rsidR="007A2AA9" w:rsidRPr="00391642" w14:paraId="39727C93" w14:textId="77777777" w:rsidTr="00990C9C">
        <w:trPr>
          <w:trHeight w:val="276"/>
        </w:trPr>
        <w:tc>
          <w:tcPr>
            <w:tcW w:w="534" w:type="dxa"/>
          </w:tcPr>
          <w:p w14:paraId="352A8562" w14:textId="77777777" w:rsidR="007A2AA9" w:rsidRPr="00391642" w:rsidRDefault="007A2AA9" w:rsidP="00990C9C">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t>Sr.No</w:t>
            </w:r>
            <w:proofErr w:type="spellEnd"/>
          </w:p>
        </w:tc>
        <w:tc>
          <w:tcPr>
            <w:tcW w:w="2409" w:type="dxa"/>
            <w:noWrap/>
            <w:hideMark/>
          </w:tcPr>
          <w:p w14:paraId="3B4BE1DC" w14:textId="77777777" w:rsidR="007A2AA9" w:rsidRPr="00391642" w:rsidRDefault="007A2AA9" w:rsidP="00990C9C">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692485EB" w14:textId="77777777" w:rsidR="007A2AA9" w:rsidRDefault="007A2AA9" w:rsidP="00990C9C">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39326FC6" w14:textId="77777777" w:rsidR="007A2AA9" w:rsidRPr="00391642"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5EF6CBE1" w14:textId="77777777" w:rsidR="007A2AA9" w:rsidRPr="00391642"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3CF8657C" w14:textId="77777777" w:rsidR="007A2AA9" w:rsidRPr="00B31A20"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205A0B5C" w14:textId="77777777" w:rsidR="007A2AA9" w:rsidRDefault="007A2AA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7A2AA9" w:rsidRPr="00391642" w14:paraId="511D6595" w14:textId="77777777" w:rsidTr="00990C9C">
        <w:trPr>
          <w:trHeight w:val="178"/>
        </w:trPr>
        <w:tc>
          <w:tcPr>
            <w:tcW w:w="534" w:type="dxa"/>
          </w:tcPr>
          <w:p w14:paraId="7821D70F"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45445B7A"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6A7628EA" w14:textId="5AA7489B" w:rsidR="007A2AA9" w:rsidRPr="00391642" w:rsidRDefault="00E23F88"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2×1</m:t>
                </m:r>
              </m:oMath>
            </m:oMathPara>
          </w:p>
        </w:tc>
        <w:tc>
          <w:tcPr>
            <w:tcW w:w="1417" w:type="dxa"/>
            <w:noWrap/>
            <w:hideMark/>
          </w:tcPr>
          <w:p w14:paraId="520C91CB"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741EB18"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46E4C319" w14:textId="77777777" w:rsidR="007A2AA9" w:rsidRPr="00831B6B" w:rsidRDefault="007A2AA9" w:rsidP="00990C9C">
            <w:pPr>
              <w:spacing w:before="40" w:line="360" w:lineRule="auto"/>
              <w:jc w:val="center"/>
              <w:rPr>
                <w:rFonts w:ascii="Times New Roman" w:eastAsia="Times New Roman" w:hAnsi="Times New Roman" w:cs="Times New Roman"/>
                <w:b/>
                <w:bCs/>
                <w:color w:val="000000"/>
              </w:rPr>
            </w:pPr>
          </w:p>
        </w:tc>
      </w:tr>
      <w:tr w:rsidR="007A2AA9" w:rsidRPr="00391642" w14:paraId="5AA489D7" w14:textId="77777777" w:rsidTr="00990C9C">
        <w:trPr>
          <w:trHeight w:val="70"/>
        </w:trPr>
        <w:tc>
          <w:tcPr>
            <w:tcW w:w="534" w:type="dxa"/>
          </w:tcPr>
          <w:p w14:paraId="6FCED440"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6CB19442"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73918F4D" w14:textId="77777777" w:rsidR="007A2AA9" w:rsidRPr="00391642" w:rsidRDefault="007A2AA9"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128×1</m:t>
                </m:r>
              </m:oMath>
            </m:oMathPara>
          </w:p>
        </w:tc>
        <w:tc>
          <w:tcPr>
            <w:tcW w:w="1417" w:type="dxa"/>
            <w:noWrap/>
            <w:hideMark/>
          </w:tcPr>
          <w:p w14:paraId="32336965"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795F1B3C"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1276" w:type="dxa"/>
          </w:tcPr>
          <w:p w14:paraId="50A4BAF1"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7A2AA9" w:rsidRPr="00391642" w14:paraId="0ED43386" w14:textId="77777777" w:rsidTr="00990C9C">
        <w:trPr>
          <w:trHeight w:val="95"/>
        </w:trPr>
        <w:tc>
          <w:tcPr>
            <w:tcW w:w="534" w:type="dxa"/>
          </w:tcPr>
          <w:p w14:paraId="7548D239"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05B5BBBD"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27EFEBD9"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3A37A16C"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033891EB"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C428424"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p>
        </w:tc>
      </w:tr>
      <w:tr w:rsidR="007A2AA9" w:rsidRPr="00391642" w14:paraId="17EEB67D" w14:textId="77777777" w:rsidTr="00990C9C">
        <w:trPr>
          <w:trHeight w:val="95"/>
        </w:trPr>
        <w:tc>
          <w:tcPr>
            <w:tcW w:w="534" w:type="dxa"/>
          </w:tcPr>
          <w:p w14:paraId="7DC94902"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2E02CDCF"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3C9E503F"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207956C2"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A020A18"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B4A2EB5"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14B7B229" w14:textId="77777777" w:rsidTr="00990C9C">
        <w:trPr>
          <w:trHeight w:val="95"/>
        </w:trPr>
        <w:tc>
          <w:tcPr>
            <w:tcW w:w="534" w:type="dxa"/>
          </w:tcPr>
          <w:p w14:paraId="3BDBA011"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73989107"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3F00A61D" w14:textId="77777777" w:rsidR="007A2AA9" w:rsidRDefault="007A2AA9" w:rsidP="00990C9C">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16F18805"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4AFBE75B"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3CE76919" w14:textId="77777777" w:rsidR="007A2AA9"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7D4DD90A" w14:textId="77777777" w:rsidTr="00990C9C">
        <w:trPr>
          <w:trHeight w:val="127"/>
        </w:trPr>
        <w:tc>
          <w:tcPr>
            <w:tcW w:w="534" w:type="dxa"/>
          </w:tcPr>
          <w:p w14:paraId="663A8CB5"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6F34F656"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5DDB2160" w14:textId="77777777" w:rsidR="007A2AA9" w:rsidRPr="00391642" w:rsidRDefault="007A2AA9"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3×2</m:t>
                </m:r>
              </m:oMath>
            </m:oMathPara>
          </w:p>
        </w:tc>
        <w:tc>
          <w:tcPr>
            <w:tcW w:w="1417" w:type="dxa"/>
            <w:noWrap/>
            <w:hideMark/>
          </w:tcPr>
          <w:p w14:paraId="3A9C3B83"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16A3F00D"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2A3CE5EF"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7A2AA9" w:rsidRPr="00391642" w14:paraId="3C5E5273" w14:textId="77777777" w:rsidTr="00990C9C">
        <w:trPr>
          <w:trHeight w:val="112"/>
        </w:trPr>
        <w:tc>
          <w:tcPr>
            <w:tcW w:w="534" w:type="dxa"/>
          </w:tcPr>
          <w:p w14:paraId="2E8C3EF5"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55580D40" w14:textId="5B7E9E24" w:rsidR="007A2AA9" w:rsidRPr="00391642" w:rsidRDefault="007A2AA9"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2E013EB2"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00CF0278"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209E53DE"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5042DCF"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p>
        </w:tc>
      </w:tr>
      <w:tr w:rsidR="007A2AA9" w:rsidRPr="00391642" w14:paraId="5895D7B2" w14:textId="77777777" w:rsidTr="00990C9C">
        <w:trPr>
          <w:trHeight w:val="112"/>
        </w:trPr>
        <w:tc>
          <w:tcPr>
            <w:tcW w:w="534" w:type="dxa"/>
          </w:tcPr>
          <w:p w14:paraId="098DEBC2"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249A2D1F"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49C1C837"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2A2ACA89"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6A8BA78"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5206591F"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249F05D9" w14:textId="77777777" w:rsidTr="00990C9C">
        <w:trPr>
          <w:trHeight w:val="244"/>
        </w:trPr>
        <w:tc>
          <w:tcPr>
            <w:tcW w:w="534" w:type="dxa"/>
          </w:tcPr>
          <w:p w14:paraId="0780B4EA"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6FA9220A"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468BB9D7" w14:textId="77777777" w:rsidR="007A2AA9" w:rsidRPr="00263FA0" w:rsidRDefault="007A2AA9"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9654FA2"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3EACF496"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0C2FE634"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2A796ECF" w14:textId="77777777" w:rsidTr="00990C9C">
        <w:trPr>
          <w:trHeight w:val="238"/>
        </w:trPr>
        <w:tc>
          <w:tcPr>
            <w:tcW w:w="534" w:type="dxa"/>
          </w:tcPr>
          <w:p w14:paraId="03B02F13"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190AAC32"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497CA7CC" w14:textId="77777777" w:rsidR="007A2AA9" w:rsidRPr="00391642" w:rsidRDefault="007A2AA9" w:rsidP="00990C9C">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4E3E0856"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3CD2B32B"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A304FFC"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7A2AA9" w:rsidRPr="00391642" w14:paraId="5A4B38A1" w14:textId="77777777" w:rsidTr="00990C9C">
        <w:trPr>
          <w:trHeight w:val="238"/>
        </w:trPr>
        <w:tc>
          <w:tcPr>
            <w:tcW w:w="534" w:type="dxa"/>
          </w:tcPr>
          <w:p w14:paraId="0F9CC335"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0BF99116" w14:textId="77777777" w:rsidR="007A2AA9" w:rsidRPr="00391642" w:rsidRDefault="007A2AA9"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003FC1C0" w14:textId="77777777" w:rsidR="007A2AA9" w:rsidRPr="00263FA0" w:rsidRDefault="007A2AA9"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28F8A48A" w14:textId="77777777" w:rsidR="007A2AA9" w:rsidRPr="00391642" w:rsidRDefault="007A2AA9"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5CD080A"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5BA61EB" w14:textId="77777777" w:rsidR="007A2AA9" w:rsidRPr="00B31A20" w:rsidRDefault="007A2AA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65F244C1" w14:textId="77777777" w:rsidR="00B71C96" w:rsidRPr="00B71C96" w:rsidRDefault="00B71C96" w:rsidP="00B71C96">
      <w:pPr>
        <w:spacing w:line="480" w:lineRule="auto"/>
        <w:rPr>
          <w:rFonts w:ascii="Times New Roman" w:hAnsi="Times New Roman" w:cs="Times New Roman"/>
        </w:rPr>
      </w:pPr>
    </w:p>
    <w:p w14:paraId="6823D20D" w14:textId="2E145B94" w:rsidR="00B71C96" w:rsidRPr="00770DE2" w:rsidRDefault="00B71C96" w:rsidP="00B71C96">
      <w:pPr>
        <w:pStyle w:val="Caption"/>
        <w:keepNext/>
        <w:jc w:val="center"/>
        <w:rPr>
          <w:rFonts w:ascii="Times New Roman" w:hAnsi="Times New Roman" w:cs="Times New Roman"/>
          <w:b/>
          <w:i w:val="0"/>
          <w:color w:val="000000" w:themeColor="text1"/>
          <w:sz w:val="22"/>
          <w:szCs w:val="22"/>
        </w:rPr>
      </w:pPr>
      <w:bookmarkStart w:id="90" w:name="_Toc43666437"/>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12</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Network (G) for</w:t>
      </w:r>
      <w:r w:rsidR="00D95952" w:rsidRPr="00770DE2">
        <w:rPr>
          <w:rFonts w:ascii="Times New Roman" w:hAnsi="Times New Roman" w:cs="Times New Roman"/>
          <w:b/>
          <w:i w:val="0"/>
          <w:color w:val="000000" w:themeColor="text1"/>
          <w:sz w:val="22"/>
          <w:szCs w:val="22"/>
        </w:rPr>
        <w:t xml:space="preserve"> the</w:t>
      </w:r>
      <w:r w:rsidRPr="00770DE2">
        <w:rPr>
          <w:rFonts w:ascii="Times New Roman" w:hAnsi="Times New Roman" w:cs="Times New Roman"/>
          <w:b/>
          <w:i w:val="0"/>
          <w:color w:val="000000" w:themeColor="text1"/>
          <w:sz w:val="22"/>
          <w:szCs w:val="22"/>
        </w:rPr>
        <w:t xml:space="preserve"> detection of ‘Eccentric Rotor</w:t>
      </w:r>
      <w:r w:rsidR="00D95952"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90"/>
    </w:p>
    <w:tbl>
      <w:tblPr>
        <w:tblStyle w:val="TableGridLight1"/>
        <w:tblW w:w="8755" w:type="dxa"/>
        <w:tblLayout w:type="fixed"/>
        <w:tblLook w:val="04A0" w:firstRow="1" w:lastRow="0" w:firstColumn="1" w:lastColumn="0" w:noHBand="0" w:noVBand="1"/>
      </w:tblPr>
      <w:tblGrid>
        <w:gridCol w:w="534"/>
        <w:gridCol w:w="2409"/>
        <w:gridCol w:w="1985"/>
        <w:gridCol w:w="1417"/>
        <w:gridCol w:w="1134"/>
        <w:gridCol w:w="1276"/>
      </w:tblGrid>
      <w:tr w:rsidR="00B71C96" w:rsidRPr="00391642" w14:paraId="6148D806" w14:textId="77777777" w:rsidTr="00990C9C">
        <w:trPr>
          <w:trHeight w:val="276"/>
        </w:trPr>
        <w:tc>
          <w:tcPr>
            <w:tcW w:w="534" w:type="dxa"/>
          </w:tcPr>
          <w:p w14:paraId="0A23D6CE" w14:textId="77777777" w:rsidR="00B71C96" w:rsidRPr="00391642" w:rsidRDefault="00B71C96" w:rsidP="00990C9C">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t>Sr.No</w:t>
            </w:r>
            <w:proofErr w:type="spellEnd"/>
          </w:p>
        </w:tc>
        <w:tc>
          <w:tcPr>
            <w:tcW w:w="2409" w:type="dxa"/>
            <w:noWrap/>
            <w:hideMark/>
          </w:tcPr>
          <w:p w14:paraId="1BF44C6B" w14:textId="77777777" w:rsidR="00B71C96" w:rsidRPr="00391642" w:rsidRDefault="00B71C96" w:rsidP="00990C9C">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06246577" w14:textId="77777777" w:rsidR="00B71C96" w:rsidRDefault="00B71C96" w:rsidP="00990C9C">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3D55295F" w14:textId="77777777" w:rsidR="00B71C96" w:rsidRPr="00391642"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0721029F" w14:textId="77777777" w:rsidR="00B71C96" w:rsidRPr="00391642"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186E50D3" w14:textId="77777777" w:rsidR="00B71C96" w:rsidRPr="00B31A20"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5B1F77EE" w14:textId="77777777" w:rsidR="00B71C96"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B71C96" w:rsidRPr="00391642" w14:paraId="05A58A5A" w14:textId="77777777" w:rsidTr="00990C9C">
        <w:trPr>
          <w:trHeight w:val="178"/>
        </w:trPr>
        <w:tc>
          <w:tcPr>
            <w:tcW w:w="534" w:type="dxa"/>
          </w:tcPr>
          <w:p w14:paraId="429453F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4F661940"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1AE38305"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2×1</m:t>
                </m:r>
              </m:oMath>
            </m:oMathPara>
          </w:p>
        </w:tc>
        <w:tc>
          <w:tcPr>
            <w:tcW w:w="1417" w:type="dxa"/>
            <w:noWrap/>
            <w:hideMark/>
          </w:tcPr>
          <w:p w14:paraId="25261755"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159DA6A"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F1CF9BD" w14:textId="77777777" w:rsidR="00B71C96" w:rsidRPr="00831B6B" w:rsidRDefault="00B71C96" w:rsidP="00990C9C">
            <w:pPr>
              <w:spacing w:before="40" w:line="360" w:lineRule="auto"/>
              <w:jc w:val="center"/>
              <w:rPr>
                <w:rFonts w:ascii="Times New Roman" w:eastAsia="Times New Roman" w:hAnsi="Times New Roman" w:cs="Times New Roman"/>
                <w:b/>
                <w:bCs/>
                <w:color w:val="000000"/>
              </w:rPr>
            </w:pPr>
          </w:p>
        </w:tc>
      </w:tr>
      <w:tr w:rsidR="00B71C96" w:rsidRPr="00391642" w14:paraId="0503EDC4" w14:textId="77777777" w:rsidTr="00990C9C">
        <w:trPr>
          <w:trHeight w:val="70"/>
        </w:trPr>
        <w:tc>
          <w:tcPr>
            <w:tcW w:w="534" w:type="dxa"/>
          </w:tcPr>
          <w:p w14:paraId="3AB94522"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709E0A2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79F89471"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128×1</m:t>
                </m:r>
              </m:oMath>
            </m:oMathPara>
          </w:p>
        </w:tc>
        <w:tc>
          <w:tcPr>
            <w:tcW w:w="1417" w:type="dxa"/>
            <w:noWrap/>
            <w:hideMark/>
          </w:tcPr>
          <w:p w14:paraId="5063B341"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1BE0965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1276" w:type="dxa"/>
          </w:tcPr>
          <w:p w14:paraId="11F527C8"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391642" w14:paraId="76A67E38" w14:textId="77777777" w:rsidTr="00990C9C">
        <w:trPr>
          <w:trHeight w:val="95"/>
        </w:trPr>
        <w:tc>
          <w:tcPr>
            <w:tcW w:w="534" w:type="dxa"/>
          </w:tcPr>
          <w:p w14:paraId="02C51DF9"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5F1B7B8C"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3C5F9C81"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3B03C7E5"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B187D87"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159455A6"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391642" w14:paraId="57FC4D5D" w14:textId="77777777" w:rsidTr="00990C9C">
        <w:trPr>
          <w:trHeight w:val="95"/>
        </w:trPr>
        <w:tc>
          <w:tcPr>
            <w:tcW w:w="534" w:type="dxa"/>
          </w:tcPr>
          <w:p w14:paraId="6C451E0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329E0421"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73113D21"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7762FE57"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2BC44A44"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461D385"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3754FF5E" w14:textId="77777777" w:rsidTr="00990C9C">
        <w:trPr>
          <w:trHeight w:val="95"/>
        </w:trPr>
        <w:tc>
          <w:tcPr>
            <w:tcW w:w="534" w:type="dxa"/>
          </w:tcPr>
          <w:p w14:paraId="0530BD8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39E3CE97"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73795BEE" w14:textId="77777777" w:rsidR="00B71C96" w:rsidRDefault="00B71C96" w:rsidP="00990C9C">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11C8BAF1"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5CB85E3B"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2803DD7E" w14:textId="77777777" w:rsidR="00B71C96"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0D8CB8AC" w14:textId="77777777" w:rsidTr="00990C9C">
        <w:trPr>
          <w:trHeight w:val="127"/>
        </w:trPr>
        <w:tc>
          <w:tcPr>
            <w:tcW w:w="534" w:type="dxa"/>
          </w:tcPr>
          <w:p w14:paraId="52D595C2"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66DF20CB"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18FA0C7A"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3×2</m:t>
                </m:r>
              </m:oMath>
            </m:oMathPara>
          </w:p>
        </w:tc>
        <w:tc>
          <w:tcPr>
            <w:tcW w:w="1417" w:type="dxa"/>
            <w:noWrap/>
            <w:hideMark/>
          </w:tcPr>
          <w:p w14:paraId="4BBD5A0B"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3A343AE7"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00C480C5"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391642" w14:paraId="24B539B8" w14:textId="77777777" w:rsidTr="00990C9C">
        <w:trPr>
          <w:trHeight w:val="112"/>
        </w:trPr>
        <w:tc>
          <w:tcPr>
            <w:tcW w:w="534" w:type="dxa"/>
          </w:tcPr>
          <w:p w14:paraId="6A954D50"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7CC3EF8E" w14:textId="596DB908" w:rsidR="00B71C96" w:rsidRPr="00391642" w:rsidRDefault="00B71C96"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03CA1BFE"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7BA0870F"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586A3598"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D96FEA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391642" w14:paraId="7B845E7F" w14:textId="77777777" w:rsidTr="00990C9C">
        <w:trPr>
          <w:trHeight w:val="112"/>
        </w:trPr>
        <w:tc>
          <w:tcPr>
            <w:tcW w:w="534" w:type="dxa"/>
          </w:tcPr>
          <w:p w14:paraId="57741FE2"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1CF80B5A"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72D844E6"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6DD81726"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5FD06B7"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6F76257"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09A0EF80" w14:textId="77777777" w:rsidTr="00990C9C">
        <w:trPr>
          <w:trHeight w:val="244"/>
        </w:trPr>
        <w:tc>
          <w:tcPr>
            <w:tcW w:w="534" w:type="dxa"/>
          </w:tcPr>
          <w:p w14:paraId="202A2580"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0BED609E"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2CA03AF5"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1A028D44"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6EF22F62"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5C10BFF5"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58777FF4" w14:textId="77777777" w:rsidTr="00990C9C">
        <w:trPr>
          <w:trHeight w:val="238"/>
        </w:trPr>
        <w:tc>
          <w:tcPr>
            <w:tcW w:w="534" w:type="dxa"/>
          </w:tcPr>
          <w:p w14:paraId="7E10BEA3"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636E7BCF"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20909323" w14:textId="77777777" w:rsidR="00B71C96" w:rsidRPr="00391642" w:rsidRDefault="00B71C96" w:rsidP="00990C9C">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65695E82"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165B954B"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527B1F95"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567BC99C" w14:textId="77777777" w:rsidTr="00990C9C">
        <w:trPr>
          <w:trHeight w:val="238"/>
        </w:trPr>
        <w:tc>
          <w:tcPr>
            <w:tcW w:w="534" w:type="dxa"/>
          </w:tcPr>
          <w:p w14:paraId="7B7491E6"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420E11BA"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30CAD913"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0F672D5"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9A059C7"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57A0FFA2"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6D9AD3E5" w14:textId="77777777" w:rsidR="00FC01B7" w:rsidRDefault="00FC01B7" w:rsidP="005A12CA">
      <w:pPr>
        <w:spacing w:line="480" w:lineRule="auto"/>
        <w:jc w:val="both"/>
        <w:rPr>
          <w:rFonts w:ascii="Times New Roman" w:hAnsi="Times New Roman"/>
          <w:bCs/>
        </w:rPr>
      </w:pPr>
    </w:p>
    <w:p w14:paraId="502AED52" w14:textId="77777777" w:rsidR="005A12CA" w:rsidRDefault="005A12CA" w:rsidP="006E68C5">
      <w:pPr>
        <w:spacing w:line="480" w:lineRule="auto"/>
        <w:jc w:val="both"/>
        <w:rPr>
          <w:rFonts w:ascii="Times New Roman" w:hAnsi="Times New Roman"/>
        </w:rPr>
      </w:pPr>
    </w:p>
    <w:p w14:paraId="738D658F" w14:textId="443A482C" w:rsidR="00B71C96" w:rsidRPr="00770DE2" w:rsidRDefault="00B71C96" w:rsidP="00B71C96">
      <w:pPr>
        <w:pStyle w:val="Caption"/>
        <w:keepNext/>
        <w:jc w:val="center"/>
        <w:rPr>
          <w:rFonts w:ascii="Times New Roman" w:hAnsi="Times New Roman" w:cs="Times New Roman"/>
          <w:b/>
          <w:i w:val="0"/>
          <w:color w:val="000000" w:themeColor="text1"/>
          <w:sz w:val="22"/>
          <w:szCs w:val="22"/>
        </w:rPr>
      </w:pPr>
      <w:bookmarkStart w:id="91" w:name="_Toc43666438"/>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13</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H) for </w:t>
      </w:r>
      <w:r w:rsidR="00D95952"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Cocked Rotor</w:t>
      </w:r>
      <w:r w:rsidR="00D95952"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91"/>
    </w:p>
    <w:tbl>
      <w:tblPr>
        <w:tblStyle w:val="TableGridLight1"/>
        <w:tblW w:w="8755" w:type="dxa"/>
        <w:tblLayout w:type="fixed"/>
        <w:tblLook w:val="04A0" w:firstRow="1" w:lastRow="0" w:firstColumn="1" w:lastColumn="0" w:noHBand="0" w:noVBand="1"/>
      </w:tblPr>
      <w:tblGrid>
        <w:gridCol w:w="534"/>
        <w:gridCol w:w="2409"/>
        <w:gridCol w:w="1985"/>
        <w:gridCol w:w="1417"/>
        <w:gridCol w:w="1134"/>
        <w:gridCol w:w="1276"/>
      </w:tblGrid>
      <w:tr w:rsidR="00B71C96" w:rsidRPr="0006545D" w14:paraId="15DBA0A8" w14:textId="77777777" w:rsidTr="00990C9C">
        <w:trPr>
          <w:trHeight w:val="276"/>
        </w:trPr>
        <w:tc>
          <w:tcPr>
            <w:tcW w:w="534" w:type="dxa"/>
          </w:tcPr>
          <w:p w14:paraId="7727C1E4" w14:textId="77777777" w:rsidR="00B71C96" w:rsidRPr="0006545D" w:rsidRDefault="00B71C96" w:rsidP="00990C9C">
            <w:pPr>
              <w:autoSpaceDE w:val="0"/>
              <w:autoSpaceDN w:val="0"/>
              <w:adjustRightInd w:val="0"/>
              <w:spacing w:before="40" w:line="360" w:lineRule="auto"/>
              <w:jc w:val="center"/>
              <w:rPr>
                <w:rFonts w:ascii="Times New Roman" w:eastAsiaTheme="minorEastAsia" w:hAnsi="Times New Roman" w:cs="Times New Roman"/>
                <w:b/>
              </w:rPr>
            </w:pPr>
            <w:proofErr w:type="spellStart"/>
            <w:r w:rsidRPr="0006545D">
              <w:rPr>
                <w:rFonts w:ascii="Times New Roman" w:eastAsiaTheme="minorEastAsia" w:hAnsi="Times New Roman" w:cs="Times New Roman"/>
                <w:b/>
              </w:rPr>
              <w:t>Sr.No</w:t>
            </w:r>
            <w:proofErr w:type="spellEnd"/>
          </w:p>
        </w:tc>
        <w:tc>
          <w:tcPr>
            <w:tcW w:w="2409" w:type="dxa"/>
            <w:noWrap/>
            <w:hideMark/>
          </w:tcPr>
          <w:p w14:paraId="4B462F27" w14:textId="77777777" w:rsidR="00B71C96" w:rsidRPr="0006545D" w:rsidRDefault="00B71C96" w:rsidP="00990C9C">
            <w:pPr>
              <w:autoSpaceDE w:val="0"/>
              <w:autoSpaceDN w:val="0"/>
              <w:adjustRightInd w:val="0"/>
              <w:spacing w:before="40" w:line="360" w:lineRule="auto"/>
              <w:jc w:val="center"/>
              <w:rPr>
                <w:rFonts w:ascii="Times New Roman" w:eastAsiaTheme="minorEastAsia" w:hAnsi="Times New Roman" w:cs="Times New Roman"/>
                <w:b/>
              </w:rPr>
            </w:pPr>
            <w:r w:rsidRPr="0006545D">
              <w:rPr>
                <w:rFonts w:ascii="Times New Roman" w:eastAsiaTheme="minorEastAsia" w:hAnsi="Times New Roman" w:cs="Times New Roman"/>
                <w:b/>
              </w:rPr>
              <w:t>Layer</w:t>
            </w:r>
          </w:p>
        </w:tc>
        <w:tc>
          <w:tcPr>
            <w:tcW w:w="1985" w:type="dxa"/>
            <w:noWrap/>
            <w:hideMark/>
          </w:tcPr>
          <w:p w14:paraId="5E8BD796" w14:textId="77777777" w:rsidR="00B71C96" w:rsidRPr="0006545D" w:rsidRDefault="00B71C96" w:rsidP="00990C9C">
            <w:pPr>
              <w:spacing w:before="40" w:line="360" w:lineRule="auto"/>
              <w:jc w:val="center"/>
              <w:rPr>
                <w:rFonts w:ascii="Times New Roman" w:eastAsia="Times New Roman" w:hAnsi="Times New Roman" w:cs="Times New Roman"/>
                <w:b/>
                <w:color w:val="000000"/>
              </w:rPr>
            </w:pPr>
            <w:r w:rsidRPr="0006545D">
              <w:rPr>
                <w:rFonts w:ascii="Times New Roman" w:eastAsia="Times New Roman" w:hAnsi="Times New Roman" w:cs="Times New Roman"/>
                <w:b/>
                <w:color w:val="000000"/>
              </w:rPr>
              <w:t>Kernel Size/ Input</w:t>
            </w:r>
          </w:p>
          <w:p w14:paraId="35DA8F54" w14:textId="77777777" w:rsidR="00B71C96" w:rsidRPr="0006545D" w:rsidRDefault="00B71C96" w:rsidP="00990C9C">
            <w:pPr>
              <w:spacing w:before="40" w:line="360" w:lineRule="auto"/>
              <w:jc w:val="center"/>
              <w:rPr>
                <w:rFonts w:ascii="Times New Roman" w:eastAsia="Times New Roman" w:hAnsi="Times New Roman" w:cs="Times New Roman"/>
                <w:b/>
                <w:color w:val="000000"/>
              </w:rPr>
            </w:pPr>
            <w:r w:rsidRPr="0006545D">
              <w:rPr>
                <w:rFonts w:ascii="Times New Roman" w:eastAsia="Times New Roman" w:hAnsi="Times New Roman" w:cs="Times New Roman"/>
                <w:b/>
                <w:color w:val="000000"/>
              </w:rPr>
              <w:t>Shape</w:t>
            </w:r>
          </w:p>
        </w:tc>
        <w:tc>
          <w:tcPr>
            <w:tcW w:w="1417" w:type="dxa"/>
            <w:noWrap/>
            <w:hideMark/>
          </w:tcPr>
          <w:p w14:paraId="1CB94A55" w14:textId="77777777" w:rsidR="00B71C96" w:rsidRPr="0006545D" w:rsidRDefault="00B71C96" w:rsidP="00990C9C">
            <w:pPr>
              <w:spacing w:before="40" w:line="360" w:lineRule="auto"/>
              <w:jc w:val="center"/>
              <w:rPr>
                <w:rFonts w:ascii="Times New Roman" w:eastAsia="Times New Roman" w:hAnsi="Times New Roman" w:cs="Times New Roman"/>
                <w:b/>
                <w:color w:val="000000"/>
              </w:rPr>
            </w:pPr>
            <w:r w:rsidRPr="0006545D">
              <w:rPr>
                <w:rFonts w:ascii="Times New Roman" w:eastAsia="Times New Roman" w:hAnsi="Times New Roman" w:cs="Times New Roman"/>
                <w:b/>
                <w:color w:val="000000"/>
              </w:rPr>
              <w:t># of Kernels/ Neurons</w:t>
            </w:r>
          </w:p>
        </w:tc>
        <w:tc>
          <w:tcPr>
            <w:tcW w:w="1134" w:type="dxa"/>
          </w:tcPr>
          <w:p w14:paraId="0B6556EE" w14:textId="77777777" w:rsidR="00B71C96" w:rsidRPr="0006545D" w:rsidRDefault="00B71C96" w:rsidP="00990C9C">
            <w:pPr>
              <w:spacing w:before="40" w:line="360" w:lineRule="auto"/>
              <w:jc w:val="center"/>
              <w:rPr>
                <w:rFonts w:ascii="Times New Roman" w:eastAsia="Times New Roman" w:hAnsi="Times New Roman" w:cs="Times New Roman"/>
                <w:b/>
                <w:color w:val="000000"/>
              </w:rPr>
            </w:pPr>
            <w:r w:rsidRPr="0006545D">
              <w:rPr>
                <w:rFonts w:ascii="Times New Roman" w:eastAsia="Times New Roman" w:hAnsi="Times New Roman" w:cs="Times New Roman"/>
                <w:b/>
                <w:color w:val="000000"/>
              </w:rPr>
              <w:t>Vertical Stride</w:t>
            </w:r>
          </w:p>
        </w:tc>
        <w:tc>
          <w:tcPr>
            <w:tcW w:w="1276" w:type="dxa"/>
          </w:tcPr>
          <w:p w14:paraId="49C496D7" w14:textId="77777777" w:rsidR="00B71C96" w:rsidRPr="0006545D" w:rsidRDefault="00B71C96" w:rsidP="00990C9C">
            <w:pPr>
              <w:spacing w:before="40" w:line="360" w:lineRule="auto"/>
              <w:jc w:val="center"/>
              <w:rPr>
                <w:rFonts w:ascii="Times New Roman" w:eastAsia="Times New Roman" w:hAnsi="Times New Roman" w:cs="Times New Roman"/>
                <w:b/>
                <w:color w:val="000000"/>
              </w:rPr>
            </w:pPr>
            <w:r w:rsidRPr="0006545D">
              <w:rPr>
                <w:rFonts w:ascii="Times New Roman" w:eastAsia="Times New Roman" w:hAnsi="Times New Roman" w:cs="Times New Roman"/>
                <w:b/>
                <w:color w:val="000000"/>
              </w:rPr>
              <w:t>Horizontal Stride</w:t>
            </w:r>
          </w:p>
        </w:tc>
      </w:tr>
      <w:tr w:rsidR="00B71C96" w:rsidRPr="0006545D" w14:paraId="04064C1D" w14:textId="77777777" w:rsidTr="00990C9C">
        <w:trPr>
          <w:trHeight w:val="178"/>
        </w:trPr>
        <w:tc>
          <w:tcPr>
            <w:tcW w:w="534" w:type="dxa"/>
          </w:tcPr>
          <w:p w14:paraId="25AF0BC0"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1</w:t>
            </w:r>
          </w:p>
        </w:tc>
        <w:tc>
          <w:tcPr>
            <w:tcW w:w="2409" w:type="dxa"/>
            <w:noWrap/>
            <w:hideMark/>
          </w:tcPr>
          <w:p w14:paraId="47627980"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Input</w:t>
            </w:r>
          </w:p>
        </w:tc>
        <w:tc>
          <w:tcPr>
            <w:tcW w:w="1985" w:type="dxa"/>
            <w:noWrap/>
            <w:hideMark/>
          </w:tcPr>
          <w:p w14:paraId="27DBF88C" w14:textId="77777777" w:rsidR="00B71C96" w:rsidRPr="0006545D"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1×1</m:t>
                </m:r>
              </m:oMath>
            </m:oMathPara>
          </w:p>
        </w:tc>
        <w:tc>
          <w:tcPr>
            <w:tcW w:w="1417" w:type="dxa"/>
            <w:noWrap/>
            <w:hideMark/>
          </w:tcPr>
          <w:p w14:paraId="3CDACC8E"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30E6382E"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0B061953" w14:textId="77777777" w:rsidR="00B71C96" w:rsidRPr="0006545D" w:rsidRDefault="00B71C96" w:rsidP="00990C9C">
            <w:pPr>
              <w:spacing w:before="40" w:line="360" w:lineRule="auto"/>
              <w:jc w:val="center"/>
              <w:rPr>
                <w:rFonts w:ascii="Times New Roman" w:eastAsia="Times New Roman" w:hAnsi="Times New Roman" w:cs="Times New Roman"/>
                <w:b/>
                <w:bCs/>
                <w:color w:val="000000"/>
              </w:rPr>
            </w:pPr>
          </w:p>
        </w:tc>
      </w:tr>
      <w:tr w:rsidR="00B71C96" w:rsidRPr="0006545D" w14:paraId="6B4060D8" w14:textId="77777777" w:rsidTr="00990C9C">
        <w:trPr>
          <w:trHeight w:val="70"/>
        </w:trPr>
        <w:tc>
          <w:tcPr>
            <w:tcW w:w="534" w:type="dxa"/>
          </w:tcPr>
          <w:p w14:paraId="00A2A88A"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2</w:t>
            </w:r>
          </w:p>
        </w:tc>
        <w:tc>
          <w:tcPr>
            <w:tcW w:w="2409" w:type="dxa"/>
            <w:noWrap/>
            <w:hideMark/>
          </w:tcPr>
          <w:p w14:paraId="7B286BDA"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 xml:space="preserve">Convolution </w:t>
            </w:r>
          </w:p>
        </w:tc>
        <w:tc>
          <w:tcPr>
            <w:tcW w:w="1985" w:type="dxa"/>
            <w:noWrap/>
            <w:hideMark/>
          </w:tcPr>
          <w:p w14:paraId="58BE9377" w14:textId="77777777" w:rsidR="00B71C96" w:rsidRPr="0006545D"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32×1</m:t>
                </m:r>
              </m:oMath>
            </m:oMathPara>
          </w:p>
        </w:tc>
        <w:tc>
          <w:tcPr>
            <w:tcW w:w="1417" w:type="dxa"/>
            <w:noWrap/>
            <w:hideMark/>
          </w:tcPr>
          <w:p w14:paraId="222C189F"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2</w:t>
            </w:r>
          </w:p>
        </w:tc>
        <w:tc>
          <w:tcPr>
            <w:tcW w:w="1134" w:type="dxa"/>
          </w:tcPr>
          <w:p w14:paraId="10B93DD1"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2</w:t>
            </w:r>
          </w:p>
        </w:tc>
        <w:tc>
          <w:tcPr>
            <w:tcW w:w="1276" w:type="dxa"/>
          </w:tcPr>
          <w:p w14:paraId="2D853B4A"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w:t>
            </w:r>
          </w:p>
        </w:tc>
      </w:tr>
      <w:tr w:rsidR="00B71C96" w:rsidRPr="0006545D" w14:paraId="1DD9ED3A" w14:textId="77777777" w:rsidTr="00990C9C">
        <w:trPr>
          <w:trHeight w:val="95"/>
        </w:trPr>
        <w:tc>
          <w:tcPr>
            <w:tcW w:w="534" w:type="dxa"/>
          </w:tcPr>
          <w:p w14:paraId="1FD02BF1"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3</w:t>
            </w:r>
          </w:p>
        </w:tc>
        <w:tc>
          <w:tcPr>
            <w:tcW w:w="2409" w:type="dxa"/>
            <w:noWrap/>
          </w:tcPr>
          <w:p w14:paraId="10327E91"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 xml:space="preserve">Batch Normalization </w:t>
            </w:r>
          </w:p>
        </w:tc>
        <w:tc>
          <w:tcPr>
            <w:tcW w:w="1985" w:type="dxa"/>
            <w:noWrap/>
          </w:tcPr>
          <w:p w14:paraId="7C2E351F"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417" w:type="dxa"/>
            <w:noWrap/>
          </w:tcPr>
          <w:p w14:paraId="13B8EC29"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3848AB26"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56DAAADE"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p>
        </w:tc>
      </w:tr>
      <w:tr w:rsidR="00B71C96" w:rsidRPr="0006545D" w14:paraId="24FEFF97" w14:textId="77777777" w:rsidTr="00990C9C">
        <w:trPr>
          <w:trHeight w:val="95"/>
        </w:trPr>
        <w:tc>
          <w:tcPr>
            <w:tcW w:w="534" w:type="dxa"/>
          </w:tcPr>
          <w:p w14:paraId="4C6E9719"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4</w:t>
            </w:r>
          </w:p>
        </w:tc>
        <w:tc>
          <w:tcPr>
            <w:tcW w:w="2409" w:type="dxa"/>
            <w:noWrap/>
            <w:hideMark/>
          </w:tcPr>
          <w:p w14:paraId="49A7696E"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06545D">
              <w:rPr>
                <w:rFonts w:ascii="Times New Roman" w:eastAsiaTheme="minorEastAsia" w:hAnsi="Times New Roman" w:cs="Times New Roman"/>
              </w:rPr>
              <w:t>ReLU</w:t>
            </w:r>
            <w:proofErr w:type="spellEnd"/>
          </w:p>
        </w:tc>
        <w:tc>
          <w:tcPr>
            <w:tcW w:w="1985" w:type="dxa"/>
            <w:noWrap/>
            <w:hideMark/>
          </w:tcPr>
          <w:p w14:paraId="36848883"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heme="minorEastAsia" w:hAnsi="Times New Roman" w:cs="Times New Roman"/>
              </w:rPr>
              <w:t>-</w:t>
            </w:r>
          </w:p>
        </w:tc>
        <w:tc>
          <w:tcPr>
            <w:tcW w:w="1417" w:type="dxa"/>
            <w:noWrap/>
            <w:hideMark/>
          </w:tcPr>
          <w:p w14:paraId="1575E47B"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66CB02D2"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15381EB7"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r w:rsidR="00B71C96" w:rsidRPr="0006545D" w14:paraId="6100BAE9" w14:textId="77777777" w:rsidTr="00990C9C">
        <w:trPr>
          <w:trHeight w:val="95"/>
        </w:trPr>
        <w:tc>
          <w:tcPr>
            <w:tcW w:w="534" w:type="dxa"/>
          </w:tcPr>
          <w:p w14:paraId="65A004AB"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5</w:t>
            </w:r>
          </w:p>
        </w:tc>
        <w:tc>
          <w:tcPr>
            <w:tcW w:w="2409" w:type="dxa"/>
            <w:noWrap/>
          </w:tcPr>
          <w:p w14:paraId="46DFF288"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Dropout</w:t>
            </w:r>
          </w:p>
        </w:tc>
        <w:tc>
          <w:tcPr>
            <w:tcW w:w="1985" w:type="dxa"/>
            <w:noWrap/>
          </w:tcPr>
          <w:p w14:paraId="18682027" w14:textId="77777777" w:rsidR="00B71C96" w:rsidRPr="0006545D" w:rsidRDefault="00B71C96" w:rsidP="00990C9C">
            <w:pPr>
              <w:spacing w:before="40" w:line="360" w:lineRule="auto"/>
              <w:jc w:val="center"/>
              <w:rPr>
                <w:rFonts w:ascii="Times New Roman" w:eastAsiaTheme="minorEastAsia" w:hAnsi="Times New Roman" w:cs="Times New Roman"/>
              </w:rPr>
            </w:pPr>
            <w:r w:rsidRPr="0006545D">
              <w:rPr>
                <w:rFonts w:ascii="Times New Roman" w:eastAsiaTheme="minorEastAsia" w:hAnsi="Times New Roman" w:cs="Times New Roman"/>
              </w:rPr>
              <w:t>-</w:t>
            </w:r>
          </w:p>
        </w:tc>
        <w:tc>
          <w:tcPr>
            <w:tcW w:w="1417" w:type="dxa"/>
            <w:noWrap/>
          </w:tcPr>
          <w:p w14:paraId="6DA63C5A"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1D662DC7"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73F6E01D"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r w:rsidR="00B71C96" w:rsidRPr="0006545D" w14:paraId="2C483EAE" w14:textId="77777777" w:rsidTr="00990C9C">
        <w:trPr>
          <w:trHeight w:val="127"/>
        </w:trPr>
        <w:tc>
          <w:tcPr>
            <w:tcW w:w="534" w:type="dxa"/>
          </w:tcPr>
          <w:p w14:paraId="740F5894"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6</w:t>
            </w:r>
          </w:p>
        </w:tc>
        <w:tc>
          <w:tcPr>
            <w:tcW w:w="2409" w:type="dxa"/>
            <w:noWrap/>
            <w:hideMark/>
          </w:tcPr>
          <w:p w14:paraId="0BC6211A"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 xml:space="preserve">Convolution </w:t>
            </w:r>
          </w:p>
        </w:tc>
        <w:tc>
          <w:tcPr>
            <w:tcW w:w="1985" w:type="dxa"/>
            <w:noWrap/>
            <w:hideMark/>
          </w:tcPr>
          <w:p w14:paraId="4AF0952C" w14:textId="77777777" w:rsidR="00B71C96" w:rsidRPr="0006545D"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1</m:t>
                </m:r>
              </m:oMath>
            </m:oMathPara>
          </w:p>
        </w:tc>
        <w:tc>
          <w:tcPr>
            <w:tcW w:w="1417" w:type="dxa"/>
            <w:noWrap/>
            <w:hideMark/>
          </w:tcPr>
          <w:p w14:paraId="0A9791B4"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2</w:t>
            </w:r>
          </w:p>
        </w:tc>
        <w:tc>
          <w:tcPr>
            <w:tcW w:w="1134" w:type="dxa"/>
          </w:tcPr>
          <w:p w14:paraId="73BD5C43"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1276" w:type="dxa"/>
          </w:tcPr>
          <w:p w14:paraId="4289672F"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w:t>
            </w:r>
          </w:p>
        </w:tc>
      </w:tr>
      <w:tr w:rsidR="00B71C96" w:rsidRPr="0006545D" w14:paraId="4B729549" w14:textId="77777777" w:rsidTr="00990C9C">
        <w:trPr>
          <w:trHeight w:val="112"/>
        </w:trPr>
        <w:tc>
          <w:tcPr>
            <w:tcW w:w="534" w:type="dxa"/>
          </w:tcPr>
          <w:p w14:paraId="6A99736C"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7</w:t>
            </w:r>
          </w:p>
        </w:tc>
        <w:tc>
          <w:tcPr>
            <w:tcW w:w="2409" w:type="dxa"/>
            <w:noWrap/>
          </w:tcPr>
          <w:p w14:paraId="1BEDEAC0" w14:textId="488FC27A" w:rsidR="00B71C96" w:rsidRPr="0006545D" w:rsidRDefault="00B71C96" w:rsidP="00C43FCD">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 xml:space="preserve">Batch </w:t>
            </w:r>
            <w:proofErr w:type="spellStart"/>
            <w:r w:rsidRPr="0006545D">
              <w:rPr>
                <w:rFonts w:ascii="Times New Roman" w:eastAsiaTheme="minorEastAsia" w:hAnsi="Times New Roman" w:cs="Times New Roman"/>
              </w:rPr>
              <w:t>Normali</w:t>
            </w:r>
            <w:r w:rsidR="00C43FCD">
              <w:rPr>
                <w:rFonts w:ascii="Times New Roman" w:eastAsiaTheme="minorEastAsia" w:hAnsi="Times New Roman" w:cs="Times New Roman"/>
              </w:rPr>
              <w:t>s</w:t>
            </w:r>
            <w:r w:rsidRPr="0006545D">
              <w:rPr>
                <w:rFonts w:ascii="Times New Roman" w:eastAsiaTheme="minorEastAsia" w:hAnsi="Times New Roman" w:cs="Times New Roman"/>
              </w:rPr>
              <w:t>ation</w:t>
            </w:r>
            <w:proofErr w:type="spellEnd"/>
          </w:p>
        </w:tc>
        <w:tc>
          <w:tcPr>
            <w:tcW w:w="1985" w:type="dxa"/>
            <w:noWrap/>
          </w:tcPr>
          <w:p w14:paraId="11538C8A"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417" w:type="dxa"/>
            <w:noWrap/>
          </w:tcPr>
          <w:p w14:paraId="4D4333DE"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2629AC28"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27BE5293"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p>
        </w:tc>
      </w:tr>
      <w:tr w:rsidR="00B71C96" w:rsidRPr="0006545D" w14:paraId="148BC13A" w14:textId="77777777" w:rsidTr="00990C9C">
        <w:trPr>
          <w:trHeight w:val="112"/>
        </w:trPr>
        <w:tc>
          <w:tcPr>
            <w:tcW w:w="534" w:type="dxa"/>
          </w:tcPr>
          <w:p w14:paraId="05D60117"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8</w:t>
            </w:r>
          </w:p>
        </w:tc>
        <w:tc>
          <w:tcPr>
            <w:tcW w:w="2409" w:type="dxa"/>
            <w:noWrap/>
            <w:hideMark/>
          </w:tcPr>
          <w:p w14:paraId="7DF49496"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06545D">
              <w:rPr>
                <w:rFonts w:ascii="Times New Roman" w:eastAsiaTheme="minorEastAsia" w:hAnsi="Times New Roman" w:cs="Times New Roman"/>
              </w:rPr>
              <w:t>ReLU</w:t>
            </w:r>
            <w:proofErr w:type="spellEnd"/>
          </w:p>
        </w:tc>
        <w:tc>
          <w:tcPr>
            <w:tcW w:w="1985" w:type="dxa"/>
            <w:noWrap/>
            <w:hideMark/>
          </w:tcPr>
          <w:p w14:paraId="2AF53867"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heme="minorEastAsia" w:hAnsi="Times New Roman" w:cs="Times New Roman"/>
                <w:color w:val="000000"/>
              </w:rPr>
              <w:t>-</w:t>
            </w:r>
          </w:p>
        </w:tc>
        <w:tc>
          <w:tcPr>
            <w:tcW w:w="1417" w:type="dxa"/>
            <w:noWrap/>
            <w:hideMark/>
          </w:tcPr>
          <w:p w14:paraId="1C818F47"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316251B0"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23E49DF0"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r w:rsidR="00B71C96" w:rsidRPr="0006545D" w14:paraId="4A38F3B6" w14:textId="77777777" w:rsidTr="00990C9C">
        <w:trPr>
          <w:trHeight w:val="244"/>
        </w:trPr>
        <w:tc>
          <w:tcPr>
            <w:tcW w:w="534" w:type="dxa"/>
          </w:tcPr>
          <w:p w14:paraId="50809B05"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9</w:t>
            </w:r>
          </w:p>
        </w:tc>
        <w:tc>
          <w:tcPr>
            <w:tcW w:w="2409" w:type="dxa"/>
            <w:noWrap/>
            <w:hideMark/>
          </w:tcPr>
          <w:p w14:paraId="70C7FD8F"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Dropout</w:t>
            </w:r>
          </w:p>
        </w:tc>
        <w:tc>
          <w:tcPr>
            <w:tcW w:w="1985" w:type="dxa"/>
            <w:noWrap/>
            <w:hideMark/>
          </w:tcPr>
          <w:p w14:paraId="4357429F" w14:textId="77777777" w:rsidR="00B71C96" w:rsidRPr="0006545D" w:rsidRDefault="00B71C96" w:rsidP="00990C9C">
            <w:pPr>
              <w:spacing w:before="40" w:line="360" w:lineRule="auto"/>
              <w:jc w:val="center"/>
              <w:rPr>
                <w:rFonts w:ascii="Times New Roman" w:eastAsiaTheme="minorEastAsia" w:hAnsi="Times New Roman" w:cs="Times New Roman"/>
                <w:color w:val="000000"/>
              </w:rPr>
            </w:pPr>
            <w:r w:rsidRPr="0006545D">
              <w:rPr>
                <w:rFonts w:ascii="Times New Roman" w:eastAsiaTheme="minorEastAsia" w:hAnsi="Times New Roman" w:cs="Times New Roman"/>
                <w:color w:val="000000"/>
              </w:rPr>
              <w:t>-</w:t>
            </w:r>
          </w:p>
        </w:tc>
        <w:tc>
          <w:tcPr>
            <w:tcW w:w="1417" w:type="dxa"/>
            <w:noWrap/>
            <w:hideMark/>
          </w:tcPr>
          <w:p w14:paraId="05A3A85B"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727E4F52"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72B5F9B1"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r w:rsidR="00B71C96" w:rsidRPr="0006545D" w14:paraId="6C701E23" w14:textId="77777777" w:rsidTr="00990C9C">
        <w:trPr>
          <w:trHeight w:val="127"/>
        </w:trPr>
        <w:tc>
          <w:tcPr>
            <w:tcW w:w="534" w:type="dxa"/>
          </w:tcPr>
          <w:p w14:paraId="05EA6310"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6</w:t>
            </w:r>
          </w:p>
        </w:tc>
        <w:tc>
          <w:tcPr>
            <w:tcW w:w="2409" w:type="dxa"/>
            <w:noWrap/>
            <w:hideMark/>
          </w:tcPr>
          <w:p w14:paraId="0BE71D67"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 xml:space="preserve">Convolution </w:t>
            </w:r>
          </w:p>
        </w:tc>
        <w:tc>
          <w:tcPr>
            <w:tcW w:w="1985" w:type="dxa"/>
            <w:noWrap/>
            <w:hideMark/>
          </w:tcPr>
          <w:p w14:paraId="3C5FC1EC" w14:textId="77777777" w:rsidR="00B71C96" w:rsidRPr="0006545D"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1</m:t>
                </m:r>
              </m:oMath>
            </m:oMathPara>
          </w:p>
        </w:tc>
        <w:tc>
          <w:tcPr>
            <w:tcW w:w="1417" w:type="dxa"/>
            <w:noWrap/>
            <w:hideMark/>
          </w:tcPr>
          <w:p w14:paraId="409F5BD7"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2</w:t>
            </w:r>
          </w:p>
        </w:tc>
        <w:tc>
          <w:tcPr>
            <w:tcW w:w="1134" w:type="dxa"/>
          </w:tcPr>
          <w:p w14:paraId="3C933088"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276" w:type="dxa"/>
          </w:tcPr>
          <w:p w14:paraId="75B99AAF"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w:t>
            </w:r>
          </w:p>
        </w:tc>
      </w:tr>
      <w:tr w:rsidR="00B71C96" w:rsidRPr="0006545D" w14:paraId="057C40DD" w14:textId="77777777" w:rsidTr="00990C9C">
        <w:trPr>
          <w:trHeight w:val="112"/>
        </w:trPr>
        <w:tc>
          <w:tcPr>
            <w:tcW w:w="534" w:type="dxa"/>
          </w:tcPr>
          <w:p w14:paraId="24411A94"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7</w:t>
            </w:r>
          </w:p>
        </w:tc>
        <w:tc>
          <w:tcPr>
            <w:tcW w:w="2409" w:type="dxa"/>
            <w:noWrap/>
          </w:tcPr>
          <w:p w14:paraId="70A56EF6" w14:textId="6C4E50A9" w:rsidR="00B71C96" w:rsidRPr="0006545D" w:rsidRDefault="00B71C96" w:rsidP="00C43FCD">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 xml:space="preserve">Batch </w:t>
            </w:r>
            <w:proofErr w:type="spellStart"/>
            <w:r w:rsidRPr="0006545D">
              <w:rPr>
                <w:rFonts w:ascii="Times New Roman" w:eastAsiaTheme="minorEastAsia" w:hAnsi="Times New Roman" w:cs="Times New Roman"/>
              </w:rPr>
              <w:t>Normali</w:t>
            </w:r>
            <w:r w:rsidR="00C43FCD">
              <w:rPr>
                <w:rFonts w:ascii="Times New Roman" w:eastAsiaTheme="minorEastAsia" w:hAnsi="Times New Roman" w:cs="Times New Roman"/>
              </w:rPr>
              <w:t>s</w:t>
            </w:r>
            <w:r w:rsidRPr="0006545D">
              <w:rPr>
                <w:rFonts w:ascii="Times New Roman" w:eastAsiaTheme="minorEastAsia" w:hAnsi="Times New Roman" w:cs="Times New Roman"/>
              </w:rPr>
              <w:t>ation</w:t>
            </w:r>
            <w:proofErr w:type="spellEnd"/>
          </w:p>
        </w:tc>
        <w:tc>
          <w:tcPr>
            <w:tcW w:w="1985" w:type="dxa"/>
            <w:noWrap/>
          </w:tcPr>
          <w:p w14:paraId="159ED359"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417" w:type="dxa"/>
            <w:noWrap/>
          </w:tcPr>
          <w:p w14:paraId="091EBA1A"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7AD636D5"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07027CD9"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p>
        </w:tc>
      </w:tr>
      <w:tr w:rsidR="00B71C96" w:rsidRPr="0006545D" w14:paraId="662B9751" w14:textId="77777777" w:rsidTr="00990C9C">
        <w:trPr>
          <w:trHeight w:val="112"/>
        </w:trPr>
        <w:tc>
          <w:tcPr>
            <w:tcW w:w="534" w:type="dxa"/>
          </w:tcPr>
          <w:p w14:paraId="0AD12253"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8</w:t>
            </w:r>
          </w:p>
        </w:tc>
        <w:tc>
          <w:tcPr>
            <w:tcW w:w="2409" w:type="dxa"/>
            <w:noWrap/>
            <w:hideMark/>
          </w:tcPr>
          <w:p w14:paraId="141E7AEF"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06545D">
              <w:rPr>
                <w:rFonts w:ascii="Times New Roman" w:eastAsiaTheme="minorEastAsia" w:hAnsi="Times New Roman" w:cs="Times New Roman"/>
              </w:rPr>
              <w:t>ReLU</w:t>
            </w:r>
            <w:proofErr w:type="spellEnd"/>
          </w:p>
        </w:tc>
        <w:tc>
          <w:tcPr>
            <w:tcW w:w="1985" w:type="dxa"/>
            <w:noWrap/>
            <w:hideMark/>
          </w:tcPr>
          <w:p w14:paraId="705EDFD0"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heme="minorEastAsia" w:hAnsi="Times New Roman" w:cs="Times New Roman"/>
                <w:color w:val="000000"/>
              </w:rPr>
              <w:t>-</w:t>
            </w:r>
          </w:p>
        </w:tc>
        <w:tc>
          <w:tcPr>
            <w:tcW w:w="1417" w:type="dxa"/>
            <w:noWrap/>
            <w:hideMark/>
          </w:tcPr>
          <w:p w14:paraId="02BD2939"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2DE33085"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7FC93CBA"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r w:rsidR="00B71C96" w:rsidRPr="0006545D" w14:paraId="42D2D683" w14:textId="77777777" w:rsidTr="00990C9C">
        <w:trPr>
          <w:trHeight w:val="244"/>
        </w:trPr>
        <w:tc>
          <w:tcPr>
            <w:tcW w:w="534" w:type="dxa"/>
          </w:tcPr>
          <w:p w14:paraId="3158DFE9"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9</w:t>
            </w:r>
          </w:p>
        </w:tc>
        <w:tc>
          <w:tcPr>
            <w:tcW w:w="2409" w:type="dxa"/>
            <w:noWrap/>
            <w:hideMark/>
          </w:tcPr>
          <w:p w14:paraId="3992AD2F"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Dropout</w:t>
            </w:r>
          </w:p>
        </w:tc>
        <w:tc>
          <w:tcPr>
            <w:tcW w:w="1985" w:type="dxa"/>
            <w:noWrap/>
            <w:hideMark/>
          </w:tcPr>
          <w:p w14:paraId="4B0ABF1D" w14:textId="77777777" w:rsidR="00B71C96" w:rsidRPr="0006545D" w:rsidRDefault="00B71C96" w:rsidP="00990C9C">
            <w:pPr>
              <w:spacing w:before="40" w:line="360" w:lineRule="auto"/>
              <w:jc w:val="center"/>
              <w:rPr>
                <w:rFonts w:ascii="Times New Roman" w:eastAsiaTheme="minorEastAsia" w:hAnsi="Times New Roman" w:cs="Times New Roman"/>
                <w:color w:val="000000"/>
              </w:rPr>
            </w:pPr>
            <w:r w:rsidRPr="0006545D">
              <w:rPr>
                <w:rFonts w:ascii="Times New Roman" w:eastAsiaTheme="minorEastAsia" w:hAnsi="Times New Roman" w:cs="Times New Roman"/>
                <w:color w:val="000000"/>
              </w:rPr>
              <w:t>-</w:t>
            </w:r>
          </w:p>
        </w:tc>
        <w:tc>
          <w:tcPr>
            <w:tcW w:w="1417" w:type="dxa"/>
            <w:noWrap/>
            <w:hideMark/>
          </w:tcPr>
          <w:p w14:paraId="7652899C"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577609DA"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6664C47D"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r w:rsidR="00B71C96" w:rsidRPr="0006545D" w14:paraId="272BFF0C" w14:textId="77777777" w:rsidTr="00990C9C">
        <w:trPr>
          <w:trHeight w:val="127"/>
        </w:trPr>
        <w:tc>
          <w:tcPr>
            <w:tcW w:w="534" w:type="dxa"/>
          </w:tcPr>
          <w:p w14:paraId="2D7C3708"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6</w:t>
            </w:r>
          </w:p>
        </w:tc>
        <w:tc>
          <w:tcPr>
            <w:tcW w:w="2409" w:type="dxa"/>
            <w:noWrap/>
            <w:hideMark/>
          </w:tcPr>
          <w:p w14:paraId="115806C6"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 xml:space="preserve">Convolution </w:t>
            </w:r>
          </w:p>
        </w:tc>
        <w:tc>
          <w:tcPr>
            <w:tcW w:w="1985" w:type="dxa"/>
            <w:noWrap/>
            <w:hideMark/>
          </w:tcPr>
          <w:p w14:paraId="79089DBD" w14:textId="77777777" w:rsidR="00B71C96" w:rsidRPr="0006545D"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1×1</m:t>
                </m:r>
              </m:oMath>
            </m:oMathPara>
          </w:p>
        </w:tc>
        <w:tc>
          <w:tcPr>
            <w:tcW w:w="1417" w:type="dxa"/>
            <w:noWrap/>
            <w:hideMark/>
          </w:tcPr>
          <w:p w14:paraId="5A984442"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2</w:t>
            </w:r>
          </w:p>
        </w:tc>
        <w:tc>
          <w:tcPr>
            <w:tcW w:w="1134" w:type="dxa"/>
          </w:tcPr>
          <w:p w14:paraId="1E7F87B2"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w:t>
            </w:r>
          </w:p>
        </w:tc>
        <w:tc>
          <w:tcPr>
            <w:tcW w:w="1276" w:type="dxa"/>
          </w:tcPr>
          <w:p w14:paraId="1D858AD6"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w:t>
            </w:r>
          </w:p>
        </w:tc>
      </w:tr>
      <w:tr w:rsidR="00B71C96" w:rsidRPr="0006545D" w14:paraId="6E5D3A8B" w14:textId="77777777" w:rsidTr="00990C9C">
        <w:trPr>
          <w:trHeight w:val="112"/>
        </w:trPr>
        <w:tc>
          <w:tcPr>
            <w:tcW w:w="534" w:type="dxa"/>
          </w:tcPr>
          <w:p w14:paraId="5DE437E3"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7</w:t>
            </w:r>
          </w:p>
        </w:tc>
        <w:tc>
          <w:tcPr>
            <w:tcW w:w="2409" w:type="dxa"/>
            <w:noWrap/>
          </w:tcPr>
          <w:p w14:paraId="1740F914" w14:textId="31312A4D" w:rsidR="00B71C96" w:rsidRPr="0006545D" w:rsidRDefault="00B71C96" w:rsidP="00C43FCD">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 xml:space="preserve">Batch </w:t>
            </w:r>
            <w:proofErr w:type="spellStart"/>
            <w:r w:rsidRPr="0006545D">
              <w:rPr>
                <w:rFonts w:ascii="Times New Roman" w:eastAsiaTheme="minorEastAsia" w:hAnsi="Times New Roman" w:cs="Times New Roman"/>
              </w:rPr>
              <w:t>Normali</w:t>
            </w:r>
            <w:r w:rsidR="00C43FCD">
              <w:rPr>
                <w:rFonts w:ascii="Times New Roman" w:eastAsiaTheme="minorEastAsia" w:hAnsi="Times New Roman" w:cs="Times New Roman"/>
              </w:rPr>
              <w:t>s</w:t>
            </w:r>
            <w:r w:rsidRPr="0006545D">
              <w:rPr>
                <w:rFonts w:ascii="Times New Roman" w:eastAsiaTheme="minorEastAsia" w:hAnsi="Times New Roman" w:cs="Times New Roman"/>
              </w:rPr>
              <w:t>ation</w:t>
            </w:r>
            <w:proofErr w:type="spellEnd"/>
          </w:p>
        </w:tc>
        <w:tc>
          <w:tcPr>
            <w:tcW w:w="1985" w:type="dxa"/>
            <w:noWrap/>
          </w:tcPr>
          <w:p w14:paraId="32A0202D"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417" w:type="dxa"/>
            <w:noWrap/>
          </w:tcPr>
          <w:p w14:paraId="43FF22C2"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2DE54019"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4ED8CDD5"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p>
        </w:tc>
      </w:tr>
      <w:tr w:rsidR="00B71C96" w:rsidRPr="0006545D" w14:paraId="2C2FB9AD" w14:textId="77777777" w:rsidTr="00990C9C">
        <w:trPr>
          <w:trHeight w:val="112"/>
        </w:trPr>
        <w:tc>
          <w:tcPr>
            <w:tcW w:w="534" w:type="dxa"/>
          </w:tcPr>
          <w:p w14:paraId="099BE25B"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8</w:t>
            </w:r>
          </w:p>
        </w:tc>
        <w:tc>
          <w:tcPr>
            <w:tcW w:w="2409" w:type="dxa"/>
            <w:noWrap/>
            <w:hideMark/>
          </w:tcPr>
          <w:p w14:paraId="3C477A47"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06545D">
              <w:rPr>
                <w:rFonts w:ascii="Times New Roman" w:eastAsiaTheme="minorEastAsia" w:hAnsi="Times New Roman" w:cs="Times New Roman"/>
              </w:rPr>
              <w:t>ReLU</w:t>
            </w:r>
            <w:proofErr w:type="spellEnd"/>
          </w:p>
        </w:tc>
        <w:tc>
          <w:tcPr>
            <w:tcW w:w="1985" w:type="dxa"/>
            <w:noWrap/>
            <w:hideMark/>
          </w:tcPr>
          <w:p w14:paraId="1D2AB8A2"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heme="minorEastAsia" w:hAnsi="Times New Roman" w:cs="Times New Roman"/>
                <w:color w:val="000000"/>
              </w:rPr>
              <w:t>-</w:t>
            </w:r>
          </w:p>
        </w:tc>
        <w:tc>
          <w:tcPr>
            <w:tcW w:w="1417" w:type="dxa"/>
            <w:noWrap/>
            <w:hideMark/>
          </w:tcPr>
          <w:p w14:paraId="0AF9D33B"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2D2930A3"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203BAB84"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r w:rsidR="00B71C96" w:rsidRPr="0006545D" w14:paraId="440B573C" w14:textId="77777777" w:rsidTr="00990C9C">
        <w:trPr>
          <w:trHeight w:val="244"/>
        </w:trPr>
        <w:tc>
          <w:tcPr>
            <w:tcW w:w="534" w:type="dxa"/>
          </w:tcPr>
          <w:p w14:paraId="3DF2E9B4"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9</w:t>
            </w:r>
          </w:p>
        </w:tc>
        <w:tc>
          <w:tcPr>
            <w:tcW w:w="2409" w:type="dxa"/>
            <w:noWrap/>
            <w:hideMark/>
          </w:tcPr>
          <w:p w14:paraId="2AFC7FA6"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Dropout</w:t>
            </w:r>
          </w:p>
        </w:tc>
        <w:tc>
          <w:tcPr>
            <w:tcW w:w="1985" w:type="dxa"/>
            <w:noWrap/>
            <w:hideMark/>
          </w:tcPr>
          <w:p w14:paraId="33B9D44E" w14:textId="77777777" w:rsidR="00B71C96" w:rsidRPr="0006545D" w:rsidRDefault="00B71C96" w:rsidP="00990C9C">
            <w:pPr>
              <w:spacing w:before="40" w:line="360" w:lineRule="auto"/>
              <w:jc w:val="center"/>
              <w:rPr>
                <w:rFonts w:ascii="Times New Roman" w:eastAsiaTheme="minorEastAsia" w:hAnsi="Times New Roman" w:cs="Times New Roman"/>
                <w:color w:val="000000"/>
              </w:rPr>
            </w:pPr>
            <w:r w:rsidRPr="0006545D">
              <w:rPr>
                <w:rFonts w:ascii="Times New Roman" w:eastAsiaTheme="minorEastAsia" w:hAnsi="Times New Roman" w:cs="Times New Roman"/>
                <w:color w:val="000000"/>
              </w:rPr>
              <w:t>-</w:t>
            </w:r>
          </w:p>
        </w:tc>
        <w:tc>
          <w:tcPr>
            <w:tcW w:w="1417" w:type="dxa"/>
            <w:noWrap/>
            <w:hideMark/>
          </w:tcPr>
          <w:p w14:paraId="7B12755F"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0E2DB0D4"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09E57D7A"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r w:rsidR="00B71C96" w:rsidRPr="0006545D" w14:paraId="6769514E" w14:textId="77777777" w:rsidTr="00990C9C">
        <w:trPr>
          <w:trHeight w:val="238"/>
        </w:trPr>
        <w:tc>
          <w:tcPr>
            <w:tcW w:w="534" w:type="dxa"/>
          </w:tcPr>
          <w:p w14:paraId="021E6F31"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10</w:t>
            </w:r>
          </w:p>
        </w:tc>
        <w:tc>
          <w:tcPr>
            <w:tcW w:w="2409" w:type="dxa"/>
            <w:noWrap/>
          </w:tcPr>
          <w:p w14:paraId="649C6ED5"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Fully Connected</w:t>
            </w:r>
          </w:p>
        </w:tc>
        <w:tc>
          <w:tcPr>
            <w:tcW w:w="1985" w:type="dxa"/>
            <w:noWrap/>
          </w:tcPr>
          <w:p w14:paraId="6054DEE2" w14:textId="77777777" w:rsidR="00B71C96" w:rsidRPr="0006545D" w:rsidRDefault="00B71C96" w:rsidP="00990C9C">
            <w:pPr>
              <w:spacing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417" w:type="dxa"/>
            <w:noWrap/>
          </w:tcPr>
          <w:p w14:paraId="32F77E76"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1</w:t>
            </w:r>
          </w:p>
        </w:tc>
        <w:tc>
          <w:tcPr>
            <w:tcW w:w="1134" w:type="dxa"/>
          </w:tcPr>
          <w:p w14:paraId="5BBB4018"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3996C0A5"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r w:rsidR="00B71C96" w:rsidRPr="00DE6CD4" w14:paraId="18B5CA8E" w14:textId="77777777" w:rsidTr="00990C9C">
        <w:trPr>
          <w:trHeight w:val="238"/>
        </w:trPr>
        <w:tc>
          <w:tcPr>
            <w:tcW w:w="534" w:type="dxa"/>
          </w:tcPr>
          <w:p w14:paraId="4E611598"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11</w:t>
            </w:r>
          </w:p>
        </w:tc>
        <w:tc>
          <w:tcPr>
            <w:tcW w:w="2409" w:type="dxa"/>
            <w:noWrap/>
            <w:hideMark/>
          </w:tcPr>
          <w:p w14:paraId="7D865682" w14:textId="77777777" w:rsidR="00B71C96" w:rsidRPr="0006545D" w:rsidRDefault="00B71C96" w:rsidP="00990C9C">
            <w:pPr>
              <w:autoSpaceDE w:val="0"/>
              <w:autoSpaceDN w:val="0"/>
              <w:adjustRightInd w:val="0"/>
              <w:spacing w:before="40" w:line="360" w:lineRule="auto"/>
              <w:rPr>
                <w:rFonts w:ascii="Times New Roman" w:eastAsiaTheme="minorEastAsia" w:hAnsi="Times New Roman" w:cs="Times New Roman"/>
              </w:rPr>
            </w:pPr>
            <w:r w:rsidRPr="0006545D">
              <w:rPr>
                <w:rFonts w:ascii="Times New Roman" w:eastAsiaTheme="minorEastAsia" w:hAnsi="Times New Roman" w:cs="Times New Roman"/>
              </w:rPr>
              <w:t>Sigmoid</w:t>
            </w:r>
          </w:p>
        </w:tc>
        <w:tc>
          <w:tcPr>
            <w:tcW w:w="1985" w:type="dxa"/>
            <w:noWrap/>
            <w:hideMark/>
          </w:tcPr>
          <w:p w14:paraId="25B1C7D1" w14:textId="77777777" w:rsidR="00B71C96" w:rsidRPr="0006545D" w:rsidRDefault="00B71C96" w:rsidP="00990C9C">
            <w:pPr>
              <w:spacing w:before="40" w:line="360" w:lineRule="auto"/>
              <w:jc w:val="center"/>
              <w:rPr>
                <w:rFonts w:ascii="Times New Roman" w:eastAsiaTheme="minorEastAsia" w:hAnsi="Times New Roman" w:cs="Times New Roman"/>
                <w:color w:val="000000"/>
              </w:rPr>
            </w:pPr>
            <w:r w:rsidRPr="0006545D">
              <w:rPr>
                <w:rFonts w:ascii="Times New Roman" w:eastAsiaTheme="minorEastAsia" w:hAnsi="Times New Roman" w:cs="Times New Roman"/>
                <w:color w:val="000000"/>
              </w:rPr>
              <w:t>-</w:t>
            </w:r>
          </w:p>
        </w:tc>
        <w:tc>
          <w:tcPr>
            <w:tcW w:w="1417" w:type="dxa"/>
            <w:noWrap/>
            <w:hideMark/>
          </w:tcPr>
          <w:p w14:paraId="304B69E1"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134" w:type="dxa"/>
          </w:tcPr>
          <w:p w14:paraId="5829A51E" w14:textId="77777777" w:rsidR="00B71C96" w:rsidRPr="0006545D"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c>
          <w:tcPr>
            <w:tcW w:w="1276" w:type="dxa"/>
          </w:tcPr>
          <w:p w14:paraId="50B05B92"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06545D">
              <w:rPr>
                <w:rFonts w:ascii="Times New Roman" w:eastAsia="Times New Roman" w:hAnsi="Times New Roman" w:cs="Times New Roman"/>
                <w:color w:val="000000"/>
              </w:rPr>
              <w:t>-</w:t>
            </w:r>
          </w:p>
        </w:tc>
      </w:tr>
    </w:tbl>
    <w:p w14:paraId="115A8888" w14:textId="77777777" w:rsidR="00B71C96" w:rsidRDefault="00B71C96" w:rsidP="006E68C5">
      <w:pPr>
        <w:spacing w:line="480" w:lineRule="auto"/>
        <w:jc w:val="both"/>
        <w:rPr>
          <w:rFonts w:ascii="Times New Roman" w:hAnsi="Times New Roman"/>
        </w:rPr>
      </w:pPr>
    </w:p>
    <w:p w14:paraId="19DF5462" w14:textId="77777777" w:rsidR="005A12CA" w:rsidRDefault="005A12CA" w:rsidP="006E68C5">
      <w:pPr>
        <w:spacing w:line="480" w:lineRule="auto"/>
        <w:jc w:val="both"/>
        <w:rPr>
          <w:rFonts w:ascii="Times New Roman" w:hAnsi="Times New Roman"/>
        </w:rPr>
      </w:pPr>
    </w:p>
    <w:p w14:paraId="27B4F52A" w14:textId="77777777" w:rsidR="005A12CA" w:rsidRDefault="005A12CA" w:rsidP="006E68C5">
      <w:pPr>
        <w:spacing w:line="480" w:lineRule="auto"/>
        <w:jc w:val="both"/>
        <w:rPr>
          <w:rFonts w:ascii="Times New Roman" w:hAnsi="Times New Roman"/>
        </w:rPr>
      </w:pPr>
    </w:p>
    <w:p w14:paraId="642E239F" w14:textId="77777777" w:rsidR="005A12CA" w:rsidRDefault="005A12CA" w:rsidP="006E68C5">
      <w:pPr>
        <w:spacing w:line="480" w:lineRule="auto"/>
        <w:jc w:val="both"/>
        <w:rPr>
          <w:rFonts w:ascii="Times New Roman" w:hAnsi="Times New Roman"/>
        </w:rPr>
      </w:pPr>
    </w:p>
    <w:p w14:paraId="33F0C2AD" w14:textId="77777777" w:rsidR="00504EF4" w:rsidRDefault="00504EF4" w:rsidP="006E68C5">
      <w:pPr>
        <w:spacing w:line="480" w:lineRule="auto"/>
        <w:jc w:val="both"/>
        <w:rPr>
          <w:rFonts w:ascii="Times New Roman" w:hAnsi="Times New Roman"/>
        </w:rPr>
      </w:pPr>
    </w:p>
    <w:p w14:paraId="59198305" w14:textId="77777777" w:rsidR="005A12CA" w:rsidRDefault="005A12CA" w:rsidP="006E68C5">
      <w:pPr>
        <w:spacing w:line="480" w:lineRule="auto"/>
        <w:jc w:val="both"/>
        <w:rPr>
          <w:rFonts w:ascii="Times New Roman" w:hAnsi="Times New Roman"/>
        </w:rPr>
      </w:pPr>
    </w:p>
    <w:p w14:paraId="42C4451C" w14:textId="77777777" w:rsidR="005A12CA" w:rsidRDefault="005A12CA" w:rsidP="006E68C5">
      <w:pPr>
        <w:spacing w:line="480" w:lineRule="auto"/>
        <w:jc w:val="both"/>
        <w:rPr>
          <w:rFonts w:ascii="Times New Roman" w:hAnsi="Times New Roman"/>
        </w:rPr>
      </w:pPr>
    </w:p>
    <w:p w14:paraId="14B781E3" w14:textId="21F62778" w:rsidR="00B71C96" w:rsidRPr="00770DE2" w:rsidRDefault="00B71C96" w:rsidP="00B71C96">
      <w:pPr>
        <w:pStyle w:val="Caption"/>
        <w:keepNext/>
        <w:jc w:val="center"/>
        <w:rPr>
          <w:rFonts w:ascii="Times New Roman" w:hAnsi="Times New Roman" w:cs="Times New Roman"/>
          <w:b/>
          <w:i w:val="0"/>
          <w:color w:val="000000" w:themeColor="text1"/>
          <w:sz w:val="22"/>
          <w:szCs w:val="22"/>
        </w:rPr>
      </w:pPr>
      <w:bookmarkStart w:id="92" w:name="_Toc43666439"/>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14</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I) for </w:t>
      </w:r>
      <w:r w:rsidR="00D95952"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Bearing Inner Race Fault</w:t>
      </w:r>
      <w:r w:rsidR="00D95952"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92"/>
    </w:p>
    <w:tbl>
      <w:tblPr>
        <w:tblStyle w:val="TableGridLight1"/>
        <w:tblW w:w="8755" w:type="dxa"/>
        <w:tblLayout w:type="fixed"/>
        <w:tblLook w:val="04A0" w:firstRow="1" w:lastRow="0" w:firstColumn="1" w:lastColumn="0" w:noHBand="0" w:noVBand="1"/>
      </w:tblPr>
      <w:tblGrid>
        <w:gridCol w:w="534"/>
        <w:gridCol w:w="2409"/>
        <w:gridCol w:w="1985"/>
        <w:gridCol w:w="1417"/>
        <w:gridCol w:w="1134"/>
        <w:gridCol w:w="1276"/>
      </w:tblGrid>
      <w:tr w:rsidR="00B71C96" w:rsidRPr="00391642" w14:paraId="7A299D86" w14:textId="77777777" w:rsidTr="00990C9C">
        <w:trPr>
          <w:trHeight w:val="276"/>
        </w:trPr>
        <w:tc>
          <w:tcPr>
            <w:tcW w:w="534" w:type="dxa"/>
          </w:tcPr>
          <w:p w14:paraId="1775D86E" w14:textId="77777777" w:rsidR="00B71C96" w:rsidRPr="00391642" w:rsidRDefault="00B71C96" w:rsidP="00990C9C">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t>Sr.No</w:t>
            </w:r>
            <w:proofErr w:type="spellEnd"/>
          </w:p>
        </w:tc>
        <w:tc>
          <w:tcPr>
            <w:tcW w:w="2409" w:type="dxa"/>
            <w:noWrap/>
            <w:hideMark/>
          </w:tcPr>
          <w:p w14:paraId="1EFCAFE8" w14:textId="77777777" w:rsidR="00B71C96" w:rsidRPr="00391642" w:rsidRDefault="00B71C96" w:rsidP="00990C9C">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5EF516BE" w14:textId="77777777" w:rsidR="00B71C96" w:rsidRDefault="00B71C96" w:rsidP="00990C9C">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7B767174" w14:textId="77777777" w:rsidR="00B71C96" w:rsidRPr="00391642"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09EB67B4" w14:textId="77777777" w:rsidR="00B71C96" w:rsidRPr="00391642"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26F621E9" w14:textId="77777777" w:rsidR="00B71C96" w:rsidRPr="00B31A20"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4B7F9FFE" w14:textId="77777777" w:rsidR="00B71C96"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B71C96" w:rsidRPr="00391642" w14:paraId="728AD3C7" w14:textId="77777777" w:rsidTr="00990C9C">
        <w:trPr>
          <w:trHeight w:val="178"/>
        </w:trPr>
        <w:tc>
          <w:tcPr>
            <w:tcW w:w="534" w:type="dxa"/>
          </w:tcPr>
          <w:p w14:paraId="298D1E1C"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25C8D863"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25221AFE"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2×1</m:t>
                </m:r>
              </m:oMath>
            </m:oMathPara>
          </w:p>
        </w:tc>
        <w:tc>
          <w:tcPr>
            <w:tcW w:w="1417" w:type="dxa"/>
            <w:noWrap/>
            <w:hideMark/>
          </w:tcPr>
          <w:p w14:paraId="287251A0"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4B22850"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1C15FF4" w14:textId="77777777" w:rsidR="00B71C96" w:rsidRPr="00831B6B" w:rsidRDefault="00B71C96" w:rsidP="00990C9C">
            <w:pPr>
              <w:spacing w:before="40" w:line="360" w:lineRule="auto"/>
              <w:jc w:val="center"/>
              <w:rPr>
                <w:rFonts w:ascii="Times New Roman" w:eastAsia="Times New Roman" w:hAnsi="Times New Roman" w:cs="Times New Roman"/>
                <w:b/>
                <w:bCs/>
                <w:color w:val="000000"/>
              </w:rPr>
            </w:pPr>
          </w:p>
        </w:tc>
      </w:tr>
      <w:tr w:rsidR="00B71C96" w:rsidRPr="00391642" w14:paraId="4FC02926" w14:textId="77777777" w:rsidTr="00990C9C">
        <w:trPr>
          <w:trHeight w:val="70"/>
        </w:trPr>
        <w:tc>
          <w:tcPr>
            <w:tcW w:w="534" w:type="dxa"/>
          </w:tcPr>
          <w:p w14:paraId="52EB65B7"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2BAA07F5"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34FFF9C0"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32×1</m:t>
                </m:r>
              </m:oMath>
            </m:oMathPara>
          </w:p>
        </w:tc>
        <w:tc>
          <w:tcPr>
            <w:tcW w:w="1417" w:type="dxa"/>
            <w:noWrap/>
            <w:hideMark/>
          </w:tcPr>
          <w:p w14:paraId="5B1D19FC"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067AAD38"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2</w:t>
            </w:r>
          </w:p>
        </w:tc>
        <w:tc>
          <w:tcPr>
            <w:tcW w:w="1276" w:type="dxa"/>
          </w:tcPr>
          <w:p w14:paraId="2B53FA90"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391642" w14:paraId="07351A37" w14:textId="77777777" w:rsidTr="00990C9C">
        <w:trPr>
          <w:trHeight w:val="95"/>
        </w:trPr>
        <w:tc>
          <w:tcPr>
            <w:tcW w:w="534" w:type="dxa"/>
          </w:tcPr>
          <w:p w14:paraId="19F7718C"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44CBBA10"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56ADC61D"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63961941"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053C0D6"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8198CA2"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391642" w14:paraId="7DF86AC7" w14:textId="77777777" w:rsidTr="00990C9C">
        <w:trPr>
          <w:trHeight w:val="95"/>
        </w:trPr>
        <w:tc>
          <w:tcPr>
            <w:tcW w:w="534" w:type="dxa"/>
          </w:tcPr>
          <w:p w14:paraId="1B3B7119"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526E79A3"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733D4CD6"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11B999CB"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84DB161"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79A854A"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3A1ED594" w14:textId="77777777" w:rsidTr="00990C9C">
        <w:trPr>
          <w:trHeight w:val="95"/>
        </w:trPr>
        <w:tc>
          <w:tcPr>
            <w:tcW w:w="534" w:type="dxa"/>
          </w:tcPr>
          <w:p w14:paraId="3E256115"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3B0A482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147F0518" w14:textId="77777777" w:rsidR="00B71C96" w:rsidRDefault="00B71C96" w:rsidP="00990C9C">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67F32609"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76070993"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0707323C" w14:textId="77777777" w:rsidR="00B71C96"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347B6DFE" w14:textId="77777777" w:rsidTr="00990C9C">
        <w:trPr>
          <w:trHeight w:val="127"/>
        </w:trPr>
        <w:tc>
          <w:tcPr>
            <w:tcW w:w="534" w:type="dxa"/>
          </w:tcPr>
          <w:p w14:paraId="4BF467EE"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7A43F524"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1C20648F"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64×1</m:t>
                </m:r>
              </m:oMath>
            </m:oMathPara>
          </w:p>
        </w:tc>
        <w:tc>
          <w:tcPr>
            <w:tcW w:w="1417" w:type="dxa"/>
            <w:noWrap/>
            <w:hideMark/>
          </w:tcPr>
          <w:p w14:paraId="21BE8CCE"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262C7FEC"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1276" w:type="dxa"/>
          </w:tcPr>
          <w:p w14:paraId="14344659"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B31A20" w14:paraId="67846575" w14:textId="77777777" w:rsidTr="00990C9C">
        <w:trPr>
          <w:trHeight w:val="112"/>
        </w:trPr>
        <w:tc>
          <w:tcPr>
            <w:tcW w:w="534" w:type="dxa"/>
          </w:tcPr>
          <w:p w14:paraId="7E3782CF"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32A241BA" w14:textId="51422629" w:rsidR="00B71C96" w:rsidRPr="00391642" w:rsidRDefault="00B71C96"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15C04015"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0B67325C"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103A6E7"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5426973A"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B31A20" w14:paraId="366162FB" w14:textId="77777777" w:rsidTr="00990C9C">
        <w:trPr>
          <w:trHeight w:val="112"/>
        </w:trPr>
        <w:tc>
          <w:tcPr>
            <w:tcW w:w="534" w:type="dxa"/>
          </w:tcPr>
          <w:p w14:paraId="5D352E17"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5C361A7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22A25FF0"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4A4734B5"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28BDD846"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161ECB13"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6BF81223" w14:textId="77777777" w:rsidTr="00990C9C">
        <w:trPr>
          <w:trHeight w:val="244"/>
        </w:trPr>
        <w:tc>
          <w:tcPr>
            <w:tcW w:w="534" w:type="dxa"/>
          </w:tcPr>
          <w:p w14:paraId="511F112C"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2FE2A49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24D12C5E"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079FE120"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1B8C4D56"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707FA55F"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52D9D5C7" w14:textId="77777777" w:rsidTr="00990C9C">
        <w:trPr>
          <w:trHeight w:val="127"/>
        </w:trPr>
        <w:tc>
          <w:tcPr>
            <w:tcW w:w="534" w:type="dxa"/>
          </w:tcPr>
          <w:p w14:paraId="26DCC6D2"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hideMark/>
          </w:tcPr>
          <w:p w14:paraId="7EC434BC"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48281751"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1</m:t>
                </m:r>
              </m:oMath>
            </m:oMathPara>
          </w:p>
        </w:tc>
        <w:tc>
          <w:tcPr>
            <w:tcW w:w="1417" w:type="dxa"/>
            <w:noWrap/>
            <w:hideMark/>
          </w:tcPr>
          <w:p w14:paraId="45136467"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13FFA56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276" w:type="dxa"/>
          </w:tcPr>
          <w:p w14:paraId="517A108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391642" w14:paraId="613974B7" w14:textId="77777777" w:rsidTr="00990C9C">
        <w:trPr>
          <w:trHeight w:val="112"/>
        </w:trPr>
        <w:tc>
          <w:tcPr>
            <w:tcW w:w="534" w:type="dxa"/>
          </w:tcPr>
          <w:p w14:paraId="09EB03FF"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tcPr>
          <w:p w14:paraId="1804F2CE" w14:textId="3EF50327" w:rsidR="00B71C96" w:rsidRPr="00391642" w:rsidRDefault="00B71C96"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10E37FE9"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02AED488"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081C1271"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37FC32E6"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391642" w14:paraId="703E9BDC" w14:textId="77777777" w:rsidTr="00990C9C">
        <w:trPr>
          <w:trHeight w:val="112"/>
        </w:trPr>
        <w:tc>
          <w:tcPr>
            <w:tcW w:w="534" w:type="dxa"/>
          </w:tcPr>
          <w:p w14:paraId="743F72DC"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2</w:t>
            </w:r>
          </w:p>
        </w:tc>
        <w:tc>
          <w:tcPr>
            <w:tcW w:w="2409" w:type="dxa"/>
            <w:noWrap/>
            <w:hideMark/>
          </w:tcPr>
          <w:p w14:paraId="41264EB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75A6B8CA"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180C1652"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22C101B6"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16B6640"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2A4C15D7" w14:textId="77777777" w:rsidTr="00990C9C">
        <w:trPr>
          <w:trHeight w:val="244"/>
        </w:trPr>
        <w:tc>
          <w:tcPr>
            <w:tcW w:w="534" w:type="dxa"/>
          </w:tcPr>
          <w:p w14:paraId="2CEE355E"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3</w:t>
            </w:r>
          </w:p>
        </w:tc>
        <w:tc>
          <w:tcPr>
            <w:tcW w:w="2409" w:type="dxa"/>
            <w:noWrap/>
            <w:hideMark/>
          </w:tcPr>
          <w:p w14:paraId="498226F2"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211CFCEA"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01F5F2B"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7E92DD5E"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63435CC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3D273DB7" w14:textId="77777777" w:rsidTr="00990C9C">
        <w:trPr>
          <w:trHeight w:val="127"/>
        </w:trPr>
        <w:tc>
          <w:tcPr>
            <w:tcW w:w="534" w:type="dxa"/>
          </w:tcPr>
          <w:p w14:paraId="43EEAC20"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364E2B5B"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6FE212D4"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1×2</m:t>
                </m:r>
              </m:oMath>
            </m:oMathPara>
          </w:p>
        </w:tc>
        <w:tc>
          <w:tcPr>
            <w:tcW w:w="1417" w:type="dxa"/>
            <w:noWrap/>
            <w:hideMark/>
          </w:tcPr>
          <w:p w14:paraId="4EF947E0"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4C4735C4"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62E66E6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B31A20" w14:paraId="1A8AAAAE" w14:textId="77777777" w:rsidTr="00990C9C">
        <w:trPr>
          <w:trHeight w:val="112"/>
        </w:trPr>
        <w:tc>
          <w:tcPr>
            <w:tcW w:w="534" w:type="dxa"/>
          </w:tcPr>
          <w:p w14:paraId="25776176"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6FE2A662" w14:textId="43A6BCBF" w:rsidR="00B71C96" w:rsidRPr="00391642" w:rsidRDefault="00B71C96"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6515F87B"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16EA82B1"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DA48B61"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C83E23A"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B31A20" w14:paraId="2CDD16E6" w14:textId="77777777" w:rsidTr="00990C9C">
        <w:trPr>
          <w:trHeight w:val="112"/>
        </w:trPr>
        <w:tc>
          <w:tcPr>
            <w:tcW w:w="534" w:type="dxa"/>
          </w:tcPr>
          <w:p w14:paraId="54C2A65B"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4A74E665"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01B79BC5"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BDF7754"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6F1DC83"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47A555E5"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0EA993EA" w14:textId="77777777" w:rsidTr="00990C9C">
        <w:trPr>
          <w:trHeight w:val="244"/>
        </w:trPr>
        <w:tc>
          <w:tcPr>
            <w:tcW w:w="534" w:type="dxa"/>
          </w:tcPr>
          <w:p w14:paraId="38C42DD4"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591EE14D"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10B62529"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36BC55BC"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7231DDD8"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7E188B6B"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4563FE3F" w14:textId="77777777" w:rsidTr="00990C9C">
        <w:trPr>
          <w:trHeight w:val="238"/>
        </w:trPr>
        <w:tc>
          <w:tcPr>
            <w:tcW w:w="534" w:type="dxa"/>
          </w:tcPr>
          <w:p w14:paraId="1A9C3E3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770BA562"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14D4A5E7" w14:textId="77777777" w:rsidR="00B71C96" w:rsidRPr="00391642" w:rsidRDefault="00B71C96" w:rsidP="00990C9C">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3CED47CA"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75E7E50C"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5C4B074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022B56D1" w14:textId="77777777" w:rsidTr="00990C9C">
        <w:trPr>
          <w:trHeight w:val="238"/>
        </w:trPr>
        <w:tc>
          <w:tcPr>
            <w:tcW w:w="534" w:type="dxa"/>
          </w:tcPr>
          <w:p w14:paraId="281D989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1273D3AB"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008BEF70"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136D4487"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1EAA24B"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16105E2"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7E9C2B65" w14:textId="77777777" w:rsidR="005A12CA" w:rsidRDefault="005A12CA" w:rsidP="006E68C5">
      <w:pPr>
        <w:spacing w:line="480" w:lineRule="auto"/>
        <w:jc w:val="both"/>
        <w:rPr>
          <w:rFonts w:ascii="Times New Roman" w:hAnsi="Times New Roman"/>
        </w:rPr>
      </w:pPr>
    </w:p>
    <w:p w14:paraId="336C72EC" w14:textId="5ABA99C4" w:rsidR="00E307CC" w:rsidRPr="00CF016D" w:rsidRDefault="00E307CC" w:rsidP="00CF016D">
      <w:pPr>
        <w:pStyle w:val="BodyText"/>
        <w:spacing w:line="240" w:lineRule="auto"/>
        <w:ind w:right="28"/>
        <w:rPr>
          <w:rFonts w:ascii="Times New Roman" w:hAnsi="Times New Roman"/>
        </w:rPr>
      </w:pPr>
    </w:p>
    <w:p w14:paraId="1812BF72" w14:textId="4777A5D6" w:rsidR="00A74ABD" w:rsidRDefault="00A74ABD">
      <w:pPr>
        <w:rPr>
          <w:rFonts w:ascii="Times New Roman" w:hAnsi="Times New Roman" w:cs="Times New Roman"/>
        </w:rPr>
      </w:pPr>
    </w:p>
    <w:p w14:paraId="5421DC95" w14:textId="77777777" w:rsidR="00B71C96" w:rsidRDefault="00B71C96">
      <w:pPr>
        <w:rPr>
          <w:rFonts w:ascii="Times New Roman" w:hAnsi="Times New Roman" w:cs="Times New Roman"/>
        </w:rPr>
      </w:pPr>
    </w:p>
    <w:p w14:paraId="3BC3A2CC" w14:textId="77777777" w:rsidR="00B71C96" w:rsidRDefault="00B71C96">
      <w:pPr>
        <w:rPr>
          <w:rFonts w:ascii="Times New Roman" w:hAnsi="Times New Roman" w:cs="Times New Roman"/>
        </w:rPr>
      </w:pPr>
    </w:p>
    <w:tbl>
      <w:tblPr>
        <w:tblStyle w:val="TableGridLight1"/>
        <w:tblpPr w:leftFromText="180" w:rightFromText="180" w:horzAnchor="margin" w:tblpY="610"/>
        <w:tblW w:w="8755" w:type="dxa"/>
        <w:tblLayout w:type="fixed"/>
        <w:tblLook w:val="04A0" w:firstRow="1" w:lastRow="0" w:firstColumn="1" w:lastColumn="0" w:noHBand="0" w:noVBand="1"/>
      </w:tblPr>
      <w:tblGrid>
        <w:gridCol w:w="534"/>
        <w:gridCol w:w="2409"/>
        <w:gridCol w:w="1985"/>
        <w:gridCol w:w="1417"/>
        <w:gridCol w:w="1134"/>
        <w:gridCol w:w="1276"/>
      </w:tblGrid>
      <w:tr w:rsidR="00B71C96" w:rsidRPr="00391642" w14:paraId="37B55EF0" w14:textId="77777777" w:rsidTr="00B71C96">
        <w:trPr>
          <w:trHeight w:val="276"/>
        </w:trPr>
        <w:tc>
          <w:tcPr>
            <w:tcW w:w="534" w:type="dxa"/>
          </w:tcPr>
          <w:p w14:paraId="6633B8CC" w14:textId="77777777" w:rsidR="00B71C96" w:rsidRPr="00391642" w:rsidRDefault="00B71C96" w:rsidP="00B71C96">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lastRenderedPageBreak/>
              <w:t>Sr.No</w:t>
            </w:r>
            <w:proofErr w:type="spellEnd"/>
          </w:p>
        </w:tc>
        <w:tc>
          <w:tcPr>
            <w:tcW w:w="2409" w:type="dxa"/>
            <w:noWrap/>
            <w:hideMark/>
          </w:tcPr>
          <w:p w14:paraId="694564EA" w14:textId="77777777" w:rsidR="00B71C96" w:rsidRPr="00391642" w:rsidRDefault="00B71C96" w:rsidP="00B71C96">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263D5A0C" w14:textId="77777777" w:rsidR="00B71C96" w:rsidRDefault="00B71C96" w:rsidP="00B71C96">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1AB44D90" w14:textId="77777777" w:rsidR="00B71C96" w:rsidRPr="00391642" w:rsidRDefault="00B71C96" w:rsidP="00B71C96">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12104091" w14:textId="77777777" w:rsidR="00B71C96" w:rsidRPr="00391642" w:rsidRDefault="00B71C96" w:rsidP="00B71C96">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1489B772" w14:textId="77777777" w:rsidR="00B71C96" w:rsidRPr="00B31A20" w:rsidRDefault="00B71C96" w:rsidP="00B71C96">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024F4FCF" w14:textId="77777777" w:rsidR="00B71C96" w:rsidRDefault="00B71C96" w:rsidP="00B71C96">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B71C96" w:rsidRPr="00391642" w14:paraId="53D7F4EB" w14:textId="77777777" w:rsidTr="00B71C96">
        <w:trPr>
          <w:trHeight w:val="178"/>
        </w:trPr>
        <w:tc>
          <w:tcPr>
            <w:tcW w:w="534" w:type="dxa"/>
          </w:tcPr>
          <w:p w14:paraId="4407F382"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0015964D"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5733B3CE" w14:textId="59D89D7C" w:rsidR="00B71C96" w:rsidRPr="00391642" w:rsidRDefault="00E1023A" w:rsidP="00B71C96">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1×1</m:t>
                </m:r>
              </m:oMath>
            </m:oMathPara>
          </w:p>
        </w:tc>
        <w:tc>
          <w:tcPr>
            <w:tcW w:w="1417" w:type="dxa"/>
            <w:noWrap/>
            <w:hideMark/>
          </w:tcPr>
          <w:p w14:paraId="7585C9A4"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28957DF5"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A0DF0B5" w14:textId="77777777" w:rsidR="00B71C96" w:rsidRPr="00831B6B" w:rsidRDefault="00B71C96" w:rsidP="00B71C96">
            <w:pPr>
              <w:spacing w:before="40" w:line="360" w:lineRule="auto"/>
              <w:jc w:val="center"/>
              <w:rPr>
                <w:rFonts w:ascii="Times New Roman" w:eastAsia="Times New Roman" w:hAnsi="Times New Roman" w:cs="Times New Roman"/>
                <w:b/>
                <w:bCs/>
                <w:color w:val="000000"/>
              </w:rPr>
            </w:pPr>
          </w:p>
        </w:tc>
      </w:tr>
      <w:tr w:rsidR="00B71C96" w:rsidRPr="00391642" w14:paraId="76C1F222" w14:textId="77777777" w:rsidTr="00B71C96">
        <w:trPr>
          <w:trHeight w:val="70"/>
        </w:trPr>
        <w:tc>
          <w:tcPr>
            <w:tcW w:w="534" w:type="dxa"/>
          </w:tcPr>
          <w:p w14:paraId="1EDBB8CF"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6E4DA414"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339C8D06" w14:textId="77777777" w:rsidR="00B71C96" w:rsidRPr="00391642" w:rsidRDefault="00B71C96" w:rsidP="00B71C96">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16×1</m:t>
                </m:r>
              </m:oMath>
            </m:oMathPara>
          </w:p>
        </w:tc>
        <w:tc>
          <w:tcPr>
            <w:tcW w:w="1417" w:type="dxa"/>
            <w:noWrap/>
            <w:hideMark/>
          </w:tcPr>
          <w:p w14:paraId="17DAFF77"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47873B5E"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1276" w:type="dxa"/>
          </w:tcPr>
          <w:p w14:paraId="29FD5566"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391642" w14:paraId="61715652" w14:textId="77777777" w:rsidTr="00B71C96">
        <w:trPr>
          <w:trHeight w:val="95"/>
        </w:trPr>
        <w:tc>
          <w:tcPr>
            <w:tcW w:w="534" w:type="dxa"/>
          </w:tcPr>
          <w:p w14:paraId="0972F884"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1AB4A4AA"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1F1DD6E4"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56C9A718"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11C1B63"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7E536C5E"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p>
        </w:tc>
      </w:tr>
      <w:tr w:rsidR="00B71C96" w:rsidRPr="00391642" w14:paraId="71E481B6" w14:textId="77777777" w:rsidTr="00B71C96">
        <w:trPr>
          <w:trHeight w:val="95"/>
        </w:trPr>
        <w:tc>
          <w:tcPr>
            <w:tcW w:w="534" w:type="dxa"/>
          </w:tcPr>
          <w:p w14:paraId="54097183"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095493BF"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0CB4C21C"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0D8756BC"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C17245E"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3EDAFB39"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24A5B832" w14:textId="77777777" w:rsidTr="00B71C96">
        <w:trPr>
          <w:trHeight w:val="95"/>
        </w:trPr>
        <w:tc>
          <w:tcPr>
            <w:tcW w:w="534" w:type="dxa"/>
          </w:tcPr>
          <w:p w14:paraId="6651124F"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4F384FD1"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3E5AED14" w14:textId="77777777" w:rsidR="00B71C96" w:rsidRDefault="00B71C96" w:rsidP="00B71C96">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4145DE2D"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306929E2"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4D788C28" w14:textId="77777777" w:rsidR="00B71C96"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58D0BD47" w14:textId="77777777" w:rsidTr="00B71C96">
        <w:trPr>
          <w:trHeight w:val="127"/>
        </w:trPr>
        <w:tc>
          <w:tcPr>
            <w:tcW w:w="534" w:type="dxa"/>
          </w:tcPr>
          <w:p w14:paraId="04980B98"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580166E3"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48D4F3CC" w14:textId="77777777" w:rsidR="00B71C96" w:rsidRPr="00391642" w:rsidRDefault="00B71C96" w:rsidP="00B71C96">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16×1</m:t>
                </m:r>
              </m:oMath>
            </m:oMathPara>
          </w:p>
        </w:tc>
        <w:tc>
          <w:tcPr>
            <w:tcW w:w="1417" w:type="dxa"/>
            <w:noWrap/>
            <w:hideMark/>
          </w:tcPr>
          <w:p w14:paraId="2C99B114"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1F2B092F"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1276" w:type="dxa"/>
          </w:tcPr>
          <w:p w14:paraId="510C1D66"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B31A20" w14:paraId="1C151DC8" w14:textId="77777777" w:rsidTr="00B71C96">
        <w:trPr>
          <w:trHeight w:val="112"/>
        </w:trPr>
        <w:tc>
          <w:tcPr>
            <w:tcW w:w="534" w:type="dxa"/>
          </w:tcPr>
          <w:p w14:paraId="5AFA23DC"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493E8B4F" w14:textId="1C1150E6" w:rsidR="00B71C96" w:rsidRPr="00391642" w:rsidRDefault="00B71C96"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7F732E1C"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00BCF544"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C19E660"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38A7E551"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p>
        </w:tc>
      </w:tr>
      <w:tr w:rsidR="00B71C96" w:rsidRPr="00B31A20" w14:paraId="3C1C3145" w14:textId="77777777" w:rsidTr="00B71C96">
        <w:trPr>
          <w:trHeight w:val="112"/>
        </w:trPr>
        <w:tc>
          <w:tcPr>
            <w:tcW w:w="534" w:type="dxa"/>
          </w:tcPr>
          <w:p w14:paraId="712454D3"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19D71452"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6B335664"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2B863AE8"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578EA46E"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1646FB1C"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5D0121A6" w14:textId="77777777" w:rsidTr="00B71C96">
        <w:trPr>
          <w:trHeight w:val="244"/>
        </w:trPr>
        <w:tc>
          <w:tcPr>
            <w:tcW w:w="534" w:type="dxa"/>
          </w:tcPr>
          <w:p w14:paraId="209B0494"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760B5371"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2B8D004D" w14:textId="77777777" w:rsidR="00B71C96" w:rsidRPr="00263FA0" w:rsidRDefault="00B71C96" w:rsidP="00B71C96">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5B51532D"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59F0D0F2"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068CA777"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07BC7BCA" w14:textId="77777777" w:rsidTr="00B71C96">
        <w:trPr>
          <w:trHeight w:val="127"/>
        </w:trPr>
        <w:tc>
          <w:tcPr>
            <w:tcW w:w="534" w:type="dxa"/>
          </w:tcPr>
          <w:p w14:paraId="0F74B799"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hideMark/>
          </w:tcPr>
          <w:p w14:paraId="0BB41757"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16F02545" w14:textId="77777777" w:rsidR="00B71C96" w:rsidRPr="00391642" w:rsidRDefault="00B71C96" w:rsidP="00B71C96">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16×1</m:t>
                </m:r>
              </m:oMath>
            </m:oMathPara>
          </w:p>
        </w:tc>
        <w:tc>
          <w:tcPr>
            <w:tcW w:w="1417" w:type="dxa"/>
            <w:noWrap/>
            <w:hideMark/>
          </w:tcPr>
          <w:p w14:paraId="15D2988B"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Pr>
          <w:p w14:paraId="4B32C31E"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1276" w:type="dxa"/>
          </w:tcPr>
          <w:p w14:paraId="75743FB2"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391642" w14:paraId="10793562" w14:textId="77777777" w:rsidTr="00B71C96">
        <w:trPr>
          <w:trHeight w:val="112"/>
        </w:trPr>
        <w:tc>
          <w:tcPr>
            <w:tcW w:w="534" w:type="dxa"/>
          </w:tcPr>
          <w:p w14:paraId="64E5AC0D"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tcPr>
          <w:p w14:paraId="5A066D5A" w14:textId="00D24A33" w:rsidR="00B71C96" w:rsidRPr="00391642" w:rsidRDefault="00B71C96"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439DEE7C"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1CD2EE41"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30AF9F8"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37248E70"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p>
        </w:tc>
      </w:tr>
      <w:tr w:rsidR="00B71C96" w:rsidRPr="00391642" w14:paraId="2E411AC9" w14:textId="77777777" w:rsidTr="00B71C96">
        <w:trPr>
          <w:trHeight w:val="112"/>
        </w:trPr>
        <w:tc>
          <w:tcPr>
            <w:tcW w:w="534" w:type="dxa"/>
          </w:tcPr>
          <w:p w14:paraId="1501AA26"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2</w:t>
            </w:r>
          </w:p>
        </w:tc>
        <w:tc>
          <w:tcPr>
            <w:tcW w:w="2409" w:type="dxa"/>
            <w:noWrap/>
            <w:hideMark/>
          </w:tcPr>
          <w:p w14:paraId="7BE93A75"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3D74A5B9"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3F06706A"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751373E9"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652B6F2"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0D496D13" w14:textId="77777777" w:rsidTr="00B71C96">
        <w:trPr>
          <w:trHeight w:val="244"/>
        </w:trPr>
        <w:tc>
          <w:tcPr>
            <w:tcW w:w="534" w:type="dxa"/>
          </w:tcPr>
          <w:p w14:paraId="12AD65B1"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3</w:t>
            </w:r>
          </w:p>
        </w:tc>
        <w:tc>
          <w:tcPr>
            <w:tcW w:w="2409" w:type="dxa"/>
            <w:noWrap/>
            <w:hideMark/>
          </w:tcPr>
          <w:p w14:paraId="2122F485"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550B5527" w14:textId="77777777" w:rsidR="00B71C96" w:rsidRPr="00263FA0" w:rsidRDefault="00B71C96" w:rsidP="00B71C96">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2ECE93E8"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460D03D9"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7C596A21"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3280A8BB" w14:textId="77777777" w:rsidTr="00B71C96">
        <w:trPr>
          <w:trHeight w:val="238"/>
        </w:trPr>
        <w:tc>
          <w:tcPr>
            <w:tcW w:w="534" w:type="dxa"/>
          </w:tcPr>
          <w:p w14:paraId="54EA39C2"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38B6A8BC"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5274054B" w14:textId="77777777" w:rsidR="00B71C96" w:rsidRPr="00391642" w:rsidRDefault="00B71C96" w:rsidP="00B71C96">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47FBF5A6"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280BAE42"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328E25B"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40598828" w14:textId="77777777" w:rsidTr="00B71C96">
        <w:trPr>
          <w:trHeight w:val="238"/>
        </w:trPr>
        <w:tc>
          <w:tcPr>
            <w:tcW w:w="534" w:type="dxa"/>
          </w:tcPr>
          <w:p w14:paraId="0CD5E873"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05434771" w14:textId="77777777" w:rsidR="00B71C96" w:rsidRPr="00391642" w:rsidRDefault="00B71C96" w:rsidP="00B71C96">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01186E5B" w14:textId="77777777" w:rsidR="00B71C96" w:rsidRPr="00263FA0" w:rsidRDefault="00B71C96" w:rsidP="00B71C96">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214E444B" w14:textId="77777777" w:rsidR="00B71C96" w:rsidRPr="00391642" w:rsidRDefault="00B71C96" w:rsidP="00B71C96">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529EC3AB"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FC554F8" w14:textId="77777777" w:rsidR="00B71C96" w:rsidRPr="00B31A20" w:rsidRDefault="00B71C96" w:rsidP="00B71C96">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5B4940A1" w14:textId="033E5F32" w:rsidR="00B71C96" w:rsidRPr="00770DE2" w:rsidRDefault="00B71C96" w:rsidP="00B71C96">
      <w:pPr>
        <w:pStyle w:val="Caption"/>
        <w:jc w:val="center"/>
        <w:rPr>
          <w:rFonts w:ascii="Times New Roman" w:hAnsi="Times New Roman" w:cs="Times New Roman"/>
          <w:b/>
          <w:i w:val="0"/>
          <w:color w:val="000000" w:themeColor="text1"/>
          <w:sz w:val="22"/>
          <w:szCs w:val="22"/>
        </w:rPr>
      </w:pPr>
      <w:bookmarkStart w:id="93" w:name="_Toc43666440"/>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15</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J) for </w:t>
      </w:r>
      <w:r w:rsidR="00D95952"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Bearing Outer Race Fault</w:t>
      </w:r>
      <w:r w:rsidR="00D95952"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93"/>
    </w:p>
    <w:p w14:paraId="24413622" w14:textId="77777777" w:rsidR="00B71C96" w:rsidRDefault="00B71C96">
      <w:pPr>
        <w:rPr>
          <w:rFonts w:ascii="Times New Roman" w:hAnsi="Times New Roman" w:cs="Times New Roman"/>
        </w:rPr>
      </w:pPr>
    </w:p>
    <w:p w14:paraId="74C6816D" w14:textId="77777777" w:rsidR="00B71C96" w:rsidRDefault="00B71C96">
      <w:pPr>
        <w:rPr>
          <w:rFonts w:ascii="Times New Roman" w:hAnsi="Times New Roman" w:cs="Times New Roman"/>
        </w:rPr>
      </w:pPr>
    </w:p>
    <w:p w14:paraId="7E6032F2" w14:textId="77777777" w:rsidR="00B71C96" w:rsidRDefault="00B71C96">
      <w:pPr>
        <w:rPr>
          <w:rFonts w:ascii="Times New Roman" w:hAnsi="Times New Roman" w:cs="Times New Roman"/>
        </w:rPr>
      </w:pPr>
    </w:p>
    <w:p w14:paraId="4B8F73F6" w14:textId="77777777" w:rsidR="00B71C96" w:rsidRDefault="00B71C96">
      <w:pPr>
        <w:rPr>
          <w:rFonts w:ascii="Times New Roman" w:hAnsi="Times New Roman" w:cs="Times New Roman"/>
        </w:rPr>
      </w:pPr>
    </w:p>
    <w:p w14:paraId="59607C8E" w14:textId="77777777" w:rsidR="00B71C96" w:rsidRDefault="00B71C96">
      <w:pPr>
        <w:rPr>
          <w:rFonts w:ascii="Times New Roman" w:hAnsi="Times New Roman" w:cs="Times New Roman"/>
        </w:rPr>
      </w:pPr>
    </w:p>
    <w:p w14:paraId="65974BC5" w14:textId="77777777" w:rsidR="00B71C96" w:rsidRDefault="00B71C96">
      <w:pPr>
        <w:rPr>
          <w:rFonts w:ascii="Times New Roman" w:hAnsi="Times New Roman" w:cs="Times New Roman"/>
        </w:rPr>
      </w:pPr>
    </w:p>
    <w:p w14:paraId="7842ABE4" w14:textId="77777777" w:rsidR="00B71C96" w:rsidRDefault="00B71C96">
      <w:pPr>
        <w:rPr>
          <w:rFonts w:ascii="Times New Roman" w:hAnsi="Times New Roman" w:cs="Times New Roman"/>
        </w:rPr>
      </w:pPr>
    </w:p>
    <w:p w14:paraId="30C9362D" w14:textId="77777777" w:rsidR="00B71C96" w:rsidRDefault="00B71C96">
      <w:pPr>
        <w:rPr>
          <w:rFonts w:ascii="Times New Roman" w:hAnsi="Times New Roman" w:cs="Times New Roman"/>
        </w:rPr>
      </w:pPr>
    </w:p>
    <w:p w14:paraId="323028DA" w14:textId="77777777" w:rsidR="00B71C96" w:rsidRDefault="00B71C96">
      <w:pPr>
        <w:rPr>
          <w:rFonts w:ascii="Times New Roman" w:hAnsi="Times New Roman" w:cs="Times New Roman"/>
        </w:rPr>
      </w:pPr>
    </w:p>
    <w:p w14:paraId="7C9BF820" w14:textId="77777777" w:rsidR="00B71C96" w:rsidRDefault="00B71C96">
      <w:pPr>
        <w:rPr>
          <w:rFonts w:ascii="Times New Roman" w:hAnsi="Times New Roman" w:cs="Times New Roman"/>
        </w:rPr>
      </w:pPr>
    </w:p>
    <w:p w14:paraId="068AE807" w14:textId="77777777" w:rsidR="00B71C96" w:rsidRDefault="00B71C96">
      <w:pPr>
        <w:rPr>
          <w:rFonts w:ascii="Times New Roman" w:hAnsi="Times New Roman" w:cs="Times New Roman"/>
        </w:rPr>
      </w:pPr>
    </w:p>
    <w:p w14:paraId="19F40686" w14:textId="77777777" w:rsidR="00B71C96" w:rsidRDefault="00B71C96">
      <w:pPr>
        <w:rPr>
          <w:rFonts w:ascii="Times New Roman" w:hAnsi="Times New Roman" w:cs="Times New Roman"/>
        </w:rPr>
      </w:pPr>
    </w:p>
    <w:p w14:paraId="41AAFC13" w14:textId="77777777" w:rsidR="00B71C96" w:rsidRDefault="00B71C96">
      <w:pPr>
        <w:rPr>
          <w:rFonts w:ascii="Times New Roman" w:hAnsi="Times New Roman" w:cs="Times New Roman"/>
        </w:rPr>
      </w:pPr>
    </w:p>
    <w:p w14:paraId="579543FC" w14:textId="77777777" w:rsidR="00B71C96" w:rsidRDefault="00B71C96">
      <w:pPr>
        <w:rPr>
          <w:rFonts w:ascii="Times New Roman" w:hAnsi="Times New Roman" w:cs="Times New Roman"/>
        </w:rPr>
      </w:pPr>
    </w:p>
    <w:p w14:paraId="145E07A5" w14:textId="77777777" w:rsidR="00B71C96" w:rsidRDefault="00B71C96">
      <w:pPr>
        <w:rPr>
          <w:rFonts w:ascii="Times New Roman" w:hAnsi="Times New Roman" w:cs="Times New Roman"/>
        </w:rPr>
      </w:pPr>
    </w:p>
    <w:p w14:paraId="76580A66" w14:textId="77777777" w:rsidR="00B71C96" w:rsidRDefault="00B71C96">
      <w:pPr>
        <w:rPr>
          <w:rFonts w:ascii="Times New Roman" w:hAnsi="Times New Roman" w:cs="Times New Roman"/>
        </w:rPr>
      </w:pPr>
    </w:p>
    <w:p w14:paraId="2A93D382" w14:textId="77777777" w:rsidR="00B71C96" w:rsidRDefault="00B71C96">
      <w:pPr>
        <w:rPr>
          <w:rFonts w:ascii="Times New Roman" w:hAnsi="Times New Roman" w:cs="Times New Roman"/>
        </w:rPr>
      </w:pPr>
    </w:p>
    <w:p w14:paraId="030E42A3" w14:textId="6919520B" w:rsidR="00B71C96" w:rsidRPr="00770DE2" w:rsidRDefault="00B71C96" w:rsidP="00B71C96">
      <w:pPr>
        <w:pStyle w:val="Caption"/>
        <w:keepNext/>
        <w:jc w:val="center"/>
        <w:rPr>
          <w:rFonts w:ascii="Times New Roman" w:hAnsi="Times New Roman" w:cs="Times New Roman"/>
          <w:b/>
          <w:i w:val="0"/>
          <w:color w:val="000000" w:themeColor="text1"/>
          <w:sz w:val="22"/>
          <w:szCs w:val="22"/>
        </w:rPr>
      </w:pPr>
      <w:bookmarkStart w:id="94" w:name="_Toc43666441"/>
      <w:r w:rsidRPr="00770DE2">
        <w:rPr>
          <w:rFonts w:ascii="Times New Roman" w:hAnsi="Times New Roman" w:cs="Times New Roman"/>
          <w:b/>
          <w:i w:val="0"/>
          <w:color w:val="000000" w:themeColor="text1"/>
          <w:sz w:val="22"/>
          <w:szCs w:val="22"/>
        </w:rPr>
        <w:t xml:space="preserve">Table </w:t>
      </w:r>
      <w:r w:rsidRPr="00770DE2">
        <w:rPr>
          <w:rFonts w:ascii="Times New Roman" w:hAnsi="Times New Roman" w:cs="Times New Roman"/>
          <w:b/>
          <w:i w:val="0"/>
          <w:color w:val="000000" w:themeColor="text1"/>
          <w:sz w:val="22"/>
          <w:szCs w:val="22"/>
        </w:rPr>
        <w:fldChar w:fldCharType="begin"/>
      </w:r>
      <w:r w:rsidRPr="00770DE2">
        <w:rPr>
          <w:rFonts w:ascii="Times New Roman" w:hAnsi="Times New Roman" w:cs="Times New Roman"/>
          <w:b/>
          <w:i w:val="0"/>
          <w:color w:val="000000" w:themeColor="text1"/>
          <w:sz w:val="22"/>
          <w:szCs w:val="22"/>
        </w:rPr>
        <w:instrText xml:space="preserve"> SEQ Table \* ARABIC </w:instrText>
      </w:r>
      <w:r w:rsidRPr="00770DE2">
        <w:rPr>
          <w:rFonts w:ascii="Times New Roman" w:hAnsi="Times New Roman" w:cs="Times New Roman"/>
          <w:b/>
          <w:i w:val="0"/>
          <w:color w:val="000000" w:themeColor="text1"/>
          <w:sz w:val="22"/>
          <w:szCs w:val="22"/>
        </w:rPr>
        <w:fldChar w:fldCharType="separate"/>
      </w:r>
      <w:r w:rsidR="00770DE2" w:rsidRPr="00770DE2">
        <w:rPr>
          <w:rFonts w:ascii="Times New Roman" w:hAnsi="Times New Roman" w:cs="Times New Roman"/>
          <w:b/>
          <w:i w:val="0"/>
          <w:noProof/>
          <w:color w:val="000000" w:themeColor="text1"/>
          <w:sz w:val="22"/>
          <w:szCs w:val="22"/>
        </w:rPr>
        <w:t>16</w:t>
      </w:r>
      <w:r w:rsidRPr="00770DE2">
        <w:rPr>
          <w:rFonts w:ascii="Times New Roman" w:hAnsi="Times New Roman" w:cs="Times New Roman"/>
          <w:b/>
          <w:i w:val="0"/>
          <w:color w:val="000000" w:themeColor="text1"/>
          <w:sz w:val="22"/>
          <w:szCs w:val="22"/>
        </w:rPr>
        <w:fldChar w:fldCharType="end"/>
      </w:r>
      <w:r w:rsidRPr="00770DE2">
        <w:rPr>
          <w:rFonts w:ascii="Times New Roman" w:hAnsi="Times New Roman" w:cs="Times New Roman"/>
          <w:b/>
          <w:i w:val="0"/>
          <w:color w:val="000000" w:themeColor="text1"/>
          <w:sz w:val="22"/>
          <w:szCs w:val="22"/>
        </w:rPr>
        <w:t xml:space="preserve">: Network (K) for </w:t>
      </w:r>
      <w:r w:rsidR="00D95952" w:rsidRPr="00770DE2">
        <w:rPr>
          <w:rFonts w:ascii="Times New Roman" w:hAnsi="Times New Roman" w:cs="Times New Roman"/>
          <w:b/>
          <w:i w:val="0"/>
          <w:color w:val="000000" w:themeColor="text1"/>
          <w:sz w:val="22"/>
          <w:szCs w:val="22"/>
        </w:rPr>
        <w:t xml:space="preserve">the </w:t>
      </w:r>
      <w:r w:rsidRPr="00770DE2">
        <w:rPr>
          <w:rFonts w:ascii="Times New Roman" w:hAnsi="Times New Roman" w:cs="Times New Roman"/>
          <w:b/>
          <w:i w:val="0"/>
          <w:color w:val="000000" w:themeColor="text1"/>
          <w:sz w:val="22"/>
          <w:szCs w:val="22"/>
        </w:rPr>
        <w:t>detection of ‘Ball Spin Fault</w:t>
      </w:r>
      <w:r w:rsidR="00D95952" w:rsidRPr="00770DE2">
        <w:rPr>
          <w:rFonts w:ascii="Times New Roman" w:hAnsi="Times New Roman" w:cs="Times New Roman"/>
          <w:b/>
          <w:i w:val="0"/>
          <w:color w:val="000000" w:themeColor="text1"/>
          <w:sz w:val="22"/>
          <w:szCs w:val="22"/>
        </w:rPr>
        <w:t>.</w:t>
      </w:r>
      <w:r w:rsidRPr="00770DE2">
        <w:rPr>
          <w:rFonts w:ascii="Times New Roman" w:hAnsi="Times New Roman" w:cs="Times New Roman"/>
          <w:b/>
          <w:i w:val="0"/>
          <w:color w:val="000000" w:themeColor="text1"/>
          <w:sz w:val="22"/>
          <w:szCs w:val="22"/>
        </w:rPr>
        <w:t>’</w:t>
      </w:r>
      <w:bookmarkEnd w:id="94"/>
    </w:p>
    <w:tbl>
      <w:tblPr>
        <w:tblStyle w:val="TableGridLight1"/>
        <w:tblW w:w="8755" w:type="dxa"/>
        <w:tblLayout w:type="fixed"/>
        <w:tblLook w:val="04A0" w:firstRow="1" w:lastRow="0" w:firstColumn="1" w:lastColumn="0" w:noHBand="0" w:noVBand="1"/>
      </w:tblPr>
      <w:tblGrid>
        <w:gridCol w:w="534"/>
        <w:gridCol w:w="2409"/>
        <w:gridCol w:w="1985"/>
        <w:gridCol w:w="1417"/>
        <w:gridCol w:w="1134"/>
        <w:gridCol w:w="1276"/>
      </w:tblGrid>
      <w:tr w:rsidR="00B71C96" w:rsidRPr="00391642" w14:paraId="5AC526F7" w14:textId="77777777" w:rsidTr="00990C9C">
        <w:trPr>
          <w:trHeight w:val="276"/>
        </w:trPr>
        <w:tc>
          <w:tcPr>
            <w:tcW w:w="534" w:type="dxa"/>
          </w:tcPr>
          <w:p w14:paraId="3D61F38A" w14:textId="77777777" w:rsidR="00B71C96" w:rsidRPr="00391642" w:rsidRDefault="00B71C96" w:rsidP="00990C9C">
            <w:pPr>
              <w:autoSpaceDE w:val="0"/>
              <w:autoSpaceDN w:val="0"/>
              <w:adjustRightInd w:val="0"/>
              <w:spacing w:before="40" w:line="360" w:lineRule="auto"/>
              <w:jc w:val="center"/>
              <w:rPr>
                <w:rFonts w:ascii="Times New Roman" w:eastAsiaTheme="minorEastAsia" w:hAnsi="Times New Roman" w:cs="Times New Roman"/>
                <w:b/>
              </w:rPr>
            </w:pPr>
            <w:proofErr w:type="spellStart"/>
            <w:r>
              <w:rPr>
                <w:rFonts w:ascii="Times New Roman" w:eastAsiaTheme="minorEastAsia" w:hAnsi="Times New Roman" w:cs="Times New Roman"/>
                <w:b/>
              </w:rPr>
              <w:t>Sr.No</w:t>
            </w:r>
            <w:proofErr w:type="spellEnd"/>
          </w:p>
        </w:tc>
        <w:tc>
          <w:tcPr>
            <w:tcW w:w="2409" w:type="dxa"/>
            <w:noWrap/>
            <w:hideMark/>
          </w:tcPr>
          <w:p w14:paraId="71C8DACF" w14:textId="77777777" w:rsidR="00B71C96" w:rsidRPr="00391642" w:rsidRDefault="00B71C96" w:rsidP="00990C9C">
            <w:pPr>
              <w:autoSpaceDE w:val="0"/>
              <w:autoSpaceDN w:val="0"/>
              <w:adjustRightInd w:val="0"/>
              <w:spacing w:before="40" w:line="360" w:lineRule="auto"/>
              <w:jc w:val="center"/>
              <w:rPr>
                <w:rFonts w:ascii="Times New Roman" w:eastAsiaTheme="minorEastAsia" w:hAnsi="Times New Roman" w:cs="Times New Roman"/>
                <w:b/>
              </w:rPr>
            </w:pPr>
            <w:r w:rsidRPr="00391642">
              <w:rPr>
                <w:rFonts w:ascii="Times New Roman" w:eastAsiaTheme="minorEastAsia" w:hAnsi="Times New Roman" w:cs="Times New Roman"/>
                <w:b/>
              </w:rPr>
              <w:t>Layer</w:t>
            </w:r>
          </w:p>
        </w:tc>
        <w:tc>
          <w:tcPr>
            <w:tcW w:w="1985" w:type="dxa"/>
            <w:noWrap/>
            <w:hideMark/>
          </w:tcPr>
          <w:p w14:paraId="417F23B2" w14:textId="77777777" w:rsidR="00B71C96" w:rsidRDefault="00B71C96" w:rsidP="00990C9C">
            <w:pPr>
              <w:spacing w:before="40" w:line="360" w:lineRule="auto"/>
              <w:jc w:val="center"/>
              <w:rPr>
                <w:rFonts w:ascii="Times New Roman" w:eastAsia="Times New Roman" w:hAnsi="Times New Roman" w:cs="Times New Roman"/>
                <w:b/>
                <w:color w:val="000000"/>
              </w:rPr>
            </w:pPr>
            <w:r w:rsidRPr="00391642">
              <w:rPr>
                <w:rFonts w:ascii="Times New Roman" w:eastAsia="Times New Roman" w:hAnsi="Times New Roman" w:cs="Times New Roman"/>
                <w:b/>
                <w:color w:val="000000"/>
              </w:rPr>
              <w:t xml:space="preserve">Kernel Size/ </w:t>
            </w:r>
            <w:r>
              <w:rPr>
                <w:rFonts w:ascii="Times New Roman" w:eastAsia="Times New Roman" w:hAnsi="Times New Roman" w:cs="Times New Roman"/>
                <w:b/>
                <w:color w:val="000000"/>
              </w:rPr>
              <w:t>Input</w:t>
            </w:r>
          </w:p>
          <w:p w14:paraId="45893E1A" w14:textId="77777777" w:rsidR="00B71C96" w:rsidRPr="00391642"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hape</w:t>
            </w:r>
          </w:p>
        </w:tc>
        <w:tc>
          <w:tcPr>
            <w:tcW w:w="1417" w:type="dxa"/>
            <w:noWrap/>
            <w:hideMark/>
          </w:tcPr>
          <w:p w14:paraId="3D204E80" w14:textId="77777777" w:rsidR="00B71C96" w:rsidRPr="00391642"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sidRPr="00391642">
              <w:rPr>
                <w:rFonts w:ascii="Times New Roman" w:eastAsia="Times New Roman" w:hAnsi="Times New Roman" w:cs="Times New Roman"/>
                <w:b/>
                <w:color w:val="000000"/>
              </w:rPr>
              <w:t>of Kernels</w:t>
            </w:r>
            <w:r>
              <w:rPr>
                <w:rFonts w:ascii="Times New Roman" w:eastAsia="Times New Roman" w:hAnsi="Times New Roman" w:cs="Times New Roman"/>
                <w:b/>
                <w:color w:val="000000"/>
              </w:rPr>
              <w:t>/ Neurons</w:t>
            </w:r>
          </w:p>
        </w:tc>
        <w:tc>
          <w:tcPr>
            <w:tcW w:w="1134" w:type="dxa"/>
          </w:tcPr>
          <w:p w14:paraId="1B706349" w14:textId="77777777" w:rsidR="00B71C96" w:rsidRPr="00B31A20"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ertical Stride</w:t>
            </w:r>
          </w:p>
        </w:tc>
        <w:tc>
          <w:tcPr>
            <w:tcW w:w="1276" w:type="dxa"/>
          </w:tcPr>
          <w:p w14:paraId="419DB8BE" w14:textId="77777777" w:rsidR="00B71C96" w:rsidRDefault="00B71C96"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Horizontal Stride</w:t>
            </w:r>
          </w:p>
        </w:tc>
      </w:tr>
      <w:tr w:rsidR="00B71C96" w:rsidRPr="00391642" w14:paraId="38A7C489" w14:textId="77777777" w:rsidTr="00990C9C">
        <w:trPr>
          <w:trHeight w:val="178"/>
        </w:trPr>
        <w:tc>
          <w:tcPr>
            <w:tcW w:w="534" w:type="dxa"/>
          </w:tcPr>
          <w:p w14:paraId="5874B8AE"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1</w:t>
            </w:r>
          </w:p>
        </w:tc>
        <w:tc>
          <w:tcPr>
            <w:tcW w:w="2409" w:type="dxa"/>
            <w:noWrap/>
            <w:hideMark/>
          </w:tcPr>
          <w:p w14:paraId="10DDDB15"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Input</w:t>
            </w:r>
          </w:p>
        </w:tc>
        <w:tc>
          <w:tcPr>
            <w:tcW w:w="1985" w:type="dxa"/>
            <w:noWrap/>
            <w:hideMark/>
          </w:tcPr>
          <w:p w14:paraId="2A2A6F60"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096×2×1</m:t>
                </m:r>
              </m:oMath>
            </m:oMathPara>
          </w:p>
        </w:tc>
        <w:tc>
          <w:tcPr>
            <w:tcW w:w="1417" w:type="dxa"/>
            <w:noWrap/>
            <w:hideMark/>
          </w:tcPr>
          <w:p w14:paraId="38FF78F0"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3BCF5878"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1C81BFCC" w14:textId="77777777" w:rsidR="00B71C96" w:rsidRPr="00831B6B" w:rsidRDefault="00B71C96" w:rsidP="00990C9C">
            <w:pPr>
              <w:spacing w:before="40" w:line="360" w:lineRule="auto"/>
              <w:jc w:val="center"/>
              <w:rPr>
                <w:rFonts w:ascii="Times New Roman" w:eastAsia="Times New Roman" w:hAnsi="Times New Roman" w:cs="Times New Roman"/>
                <w:b/>
                <w:bCs/>
                <w:color w:val="000000"/>
              </w:rPr>
            </w:pPr>
          </w:p>
        </w:tc>
      </w:tr>
      <w:tr w:rsidR="00B71C96" w:rsidRPr="00391642" w14:paraId="6EDA903A" w14:textId="77777777" w:rsidTr="00990C9C">
        <w:trPr>
          <w:trHeight w:val="70"/>
        </w:trPr>
        <w:tc>
          <w:tcPr>
            <w:tcW w:w="534" w:type="dxa"/>
          </w:tcPr>
          <w:p w14:paraId="172B83EE"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2</w:t>
            </w:r>
          </w:p>
        </w:tc>
        <w:tc>
          <w:tcPr>
            <w:tcW w:w="2409" w:type="dxa"/>
            <w:noWrap/>
            <w:hideMark/>
          </w:tcPr>
          <w:p w14:paraId="7B70F1DC"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36FB922A"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16×1</m:t>
                </m:r>
              </m:oMath>
            </m:oMathPara>
          </w:p>
        </w:tc>
        <w:tc>
          <w:tcPr>
            <w:tcW w:w="1417" w:type="dxa"/>
            <w:noWrap/>
            <w:hideMark/>
          </w:tcPr>
          <w:p w14:paraId="6C2317DE"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134" w:type="dxa"/>
          </w:tcPr>
          <w:p w14:paraId="19578BD9"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1276" w:type="dxa"/>
          </w:tcPr>
          <w:p w14:paraId="4E9CC266"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391642" w14:paraId="620F504F" w14:textId="77777777" w:rsidTr="00990C9C">
        <w:trPr>
          <w:trHeight w:val="95"/>
        </w:trPr>
        <w:tc>
          <w:tcPr>
            <w:tcW w:w="534" w:type="dxa"/>
          </w:tcPr>
          <w:p w14:paraId="51DC04B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3</w:t>
            </w:r>
          </w:p>
        </w:tc>
        <w:tc>
          <w:tcPr>
            <w:tcW w:w="2409" w:type="dxa"/>
            <w:noWrap/>
          </w:tcPr>
          <w:p w14:paraId="00ADE63B"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Normalization </w:t>
            </w:r>
          </w:p>
        </w:tc>
        <w:tc>
          <w:tcPr>
            <w:tcW w:w="1985" w:type="dxa"/>
            <w:noWrap/>
          </w:tcPr>
          <w:p w14:paraId="2A6621AD"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2B26C530"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09679187"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546A405"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391642" w14:paraId="23E59443" w14:textId="77777777" w:rsidTr="00990C9C">
        <w:trPr>
          <w:trHeight w:val="95"/>
        </w:trPr>
        <w:tc>
          <w:tcPr>
            <w:tcW w:w="534" w:type="dxa"/>
          </w:tcPr>
          <w:p w14:paraId="0088CBEE"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4</w:t>
            </w:r>
          </w:p>
        </w:tc>
        <w:tc>
          <w:tcPr>
            <w:tcW w:w="2409" w:type="dxa"/>
            <w:noWrap/>
            <w:hideMark/>
          </w:tcPr>
          <w:p w14:paraId="1B042C26"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0A1E7A9C"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rPr>
              <w:t>-</w:t>
            </w:r>
          </w:p>
        </w:tc>
        <w:tc>
          <w:tcPr>
            <w:tcW w:w="1417" w:type="dxa"/>
            <w:noWrap/>
            <w:hideMark/>
          </w:tcPr>
          <w:p w14:paraId="4E52789E"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CEA2199"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4D17C4CC"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4F14E956" w14:textId="77777777" w:rsidTr="00990C9C">
        <w:trPr>
          <w:trHeight w:val="95"/>
        </w:trPr>
        <w:tc>
          <w:tcPr>
            <w:tcW w:w="534" w:type="dxa"/>
          </w:tcPr>
          <w:p w14:paraId="39759320"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5</w:t>
            </w:r>
          </w:p>
        </w:tc>
        <w:tc>
          <w:tcPr>
            <w:tcW w:w="2409" w:type="dxa"/>
            <w:noWrap/>
          </w:tcPr>
          <w:p w14:paraId="6E9A02B9"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tcPr>
          <w:p w14:paraId="256753B7" w14:textId="77777777" w:rsidR="00B71C96" w:rsidRDefault="00B71C96" w:rsidP="00990C9C">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1417" w:type="dxa"/>
            <w:noWrap/>
          </w:tcPr>
          <w:p w14:paraId="08036B86"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0640B792"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7BCEFEE1" w14:textId="77777777" w:rsidR="00B71C96"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40AF9F53" w14:textId="77777777" w:rsidTr="00990C9C">
        <w:trPr>
          <w:trHeight w:val="127"/>
        </w:trPr>
        <w:tc>
          <w:tcPr>
            <w:tcW w:w="534" w:type="dxa"/>
          </w:tcPr>
          <w:p w14:paraId="70485BC9"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22F61C2B"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56A3518C"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8×1</m:t>
                </m:r>
              </m:oMath>
            </m:oMathPara>
          </w:p>
        </w:tc>
        <w:tc>
          <w:tcPr>
            <w:tcW w:w="1417" w:type="dxa"/>
            <w:noWrap/>
            <w:hideMark/>
          </w:tcPr>
          <w:p w14:paraId="527C3CFA"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134" w:type="dxa"/>
          </w:tcPr>
          <w:p w14:paraId="033C29DA"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1276" w:type="dxa"/>
          </w:tcPr>
          <w:p w14:paraId="361E3A4E"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B31A20" w14:paraId="0F818E29" w14:textId="77777777" w:rsidTr="00990C9C">
        <w:trPr>
          <w:trHeight w:val="112"/>
        </w:trPr>
        <w:tc>
          <w:tcPr>
            <w:tcW w:w="534" w:type="dxa"/>
          </w:tcPr>
          <w:p w14:paraId="2C800D9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47963CE9" w14:textId="1005E3A5" w:rsidR="00B71C96" w:rsidRPr="00391642" w:rsidRDefault="00B71C96"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69AB956D"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76906E2E"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DDFD705"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2F489B7B"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B31A20" w14:paraId="7FD9F86C" w14:textId="77777777" w:rsidTr="00990C9C">
        <w:trPr>
          <w:trHeight w:val="112"/>
        </w:trPr>
        <w:tc>
          <w:tcPr>
            <w:tcW w:w="534" w:type="dxa"/>
          </w:tcPr>
          <w:p w14:paraId="78377184"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020ABEC2"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7144B7DE"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44EC3F9"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0CC10FB0"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5837986"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3A019AC5" w14:textId="77777777" w:rsidTr="00990C9C">
        <w:trPr>
          <w:trHeight w:val="244"/>
        </w:trPr>
        <w:tc>
          <w:tcPr>
            <w:tcW w:w="534" w:type="dxa"/>
          </w:tcPr>
          <w:p w14:paraId="681C32E7"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1CD9C8DF"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69FBDDA3"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E72B31E"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114E7E3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0B4D92B3"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2C8C6174" w14:textId="77777777" w:rsidTr="00990C9C">
        <w:trPr>
          <w:trHeight w:val="127"/>
        </w:trPr>
        <w:tc>
          <w:tcPr>
            <w:tcW w:w="534" w:type="dxa"/>
          </w:tcPr>
          <w:p w14:paraId="6A9B44D1"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hideMark/>
          </w:tcPr>
          <w:p w14:paraId="61ABEA2E"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1B43C1E7"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8×1</m:t>
                </m:r>
              </m:oMath>
            </m:oMathPara>
          </w:p>
        </w:tc>
        <w:tc>
          <w:tcPr>
            <w:tcW w:w="1417" w:type="dxa"/>
            <w:noWrap/>
            <w:hideMark/>
          </w:tcPr>
          <w:p w14:paraId="11727092"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134" w:type="dxa"/>
          </w:tcPr>
          <w:p w14:paraId="6E55469C"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1276" w:type="dxa"/>
          </w:tcPr>
          <w:p w14:paraId="5882CA01"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391642" w14:paraId="53258671" w14:textId="77777777" w:rsidTr="00990C9C">
        <w:trPr>
          <w:trHeight w:val="112"/>
        </w:trPr>
        <w:tc>
          <w:tcPr>
            <w:tcW w:w="534" w:type="dxa"/>
          </w:tcPr>
          <w:p w14:paraId="208377DC"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tcPr>
          <w:p w14:paraId="6E99E8CB" w14:textId="534E599F" w:rsidR="00B71C96" w:rsidRPr="00391642" w:rsidRDefault="00B71C96"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2184A497"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78AAFD75"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52CA7214"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3B875DC8"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391642" w14:paraId="79503060" w14:textId="77777777" w:rsidTr="00990C9C">
        <w:trPr>
          <w:trHeight w:val="112"/>
        </w:trPr>
        <w:tc>
          <w:tcPr>
            <w:tcW w:w="534" w:type="dxa"/>
          </w:tcPr>
          <w:p w14:paraId="61A36D26"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2</w:t>
            </w:r>
          </w:p>
        </w:tc>
        <w:tc>
          <w:tcPr>
            <w:tcW w:w="2409" w:type="dxa"/>
            <w:noWrap/>
            <w:hideMark/>
          </w:tcPr>
          <w:p w14:paraId="559F2B50"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564D741A"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746BF3B1"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6C70BCDE"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3C0A7C52"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145385D9" w14:textId="77777777" w:rsidTr="00990C9C">
        <w:trPr>
          <w:trHeight w:val="244"/>
        </w:trPr>
        <w:tc>
          <w:tcPr>
            <w:tcW w:w="534" w:type="dxa"/>
          </w:tcPr>
          <w:p w14:paraId="145CC3DF"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3</w:t>
            </w:r>
          </w:p>
        </w:tc>
        <w:tc>
          <w:tcPr>
            <w:tcW w:w="2409" w:type="dxa"/>
            <w:noWrap/>
            <w:hideMark/>
          </w:tcPr>
          <w:p w14:paraId="45D2F231"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48A213C6"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0CDD61D5"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23FEE61F"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04CF0084"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5E6323BD" w14:textId="77777777" w:rsidTr="00990C9C">
        <w:trPr>
          <w:trHeight w:val="127"/>
        </w:trPr>
        <w:tc>
          <w:tcPr>
            <w:tcW w:w="534" w:type="dxa"/>
          </w:tcPr>
          <w:p w14:paraId="63428AA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6</w:t>
            </w:r>
          </w:p>
        </w:tc>
        <w:tc>
          <w:tcPr>
            <w:tcW w:w="2409" w:type="dxa"/>
            <w:noWrap/>
            <w:hideMark/>
          </w:tcPr>
          <w:p w14:paraId="0ACE2B0C"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Convolution </w:t>
            </w:r>
          </w:p>
        </w:tc>
        <w:tc>
          <w:tcPr>
            <w:tcW w:w="1985" w:type="dxa"/>
            <w:noWrap/>
            <w:hideMark/>
          </w:tcPr>
          <w:p w14:paraId="225620EF" w14:textId="77777777" w:rsidR="00B71C96" w:rsidRPr="00391642" w:rsidRDefault="00B71C96" w:rsidP="00990C9C">
            <w:pPr>
              <w:spacing w:before="40" w:line="360" w:lineRule="auto"/>
              <w:jc w:val="center"/>
              <w:rPr>
                <w:rFonts w:ascii="Times New Roman" w:eastAsia="Times New Roman" w:hAnsi="Times New Roman" w:cs="Times New Roman"/>
                <w:color w:val="000000"/>
              </w:rPr>
            </w:pPr>
            <m:oMathPara>
              <m:oMath>
                <m:r>
                  <w:rPr>
                    <w:rFonts w:ascii="Cambria Math" w:eastAsia="Times New Roman" w:hAnsi="Cambria Math" w:cs="Times New Roman"/>
                    <w:color w:val="000000"/>
                  </w:rPr>
                  <m:t>4×2</m:t>
                </m:r>
              </m:oMath>
            </m:oMathPara>
          </w:p>
        </w:tc>
        <w:tc>
          <w:tcPr>
            <w:tcW w:w="1417" w:type="dxa"/>
            <w:noWrap/>
            <w:hideMark/>
          </w:tcPr>
          <w:p w14:paraId="5D3A45CB"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134" w:type="dxa"/>
          </w:tcPr>
          <w:p w14:paraId="1F9455D7"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276" w:type="dxa"/>
          </w:tcPr>
          <w:p w14:paraId="18ADCB76"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B71C96" w:rsidRPr="00B31A20" w14:paraId="13C58B79" w14:textId="77777777" w:rsidTr="00990C9C">
        <w:trPr>
          <w:trHeight w:val="112"/>
        </w:trPr>
        <w:tc>
          <w:tcPr>
            <w:tcW w:w="534" w:type="dxa"/>
          </w:tcPr>
          <w:p w14:paraId="1C5EFA81"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7</w:t>
            </w:r>
          </w:p>
        </w:tc>
        <w:tc>
          <w:tcPr>
            <w:tcW w:w="2409" w:type="dxa"/>
            <w:noWrap/>
          </w:tcPr>
          <w:p w14:paraId="02BCEF79" w14:textId="0F552B85" w:rsidR="00B71C96" w:rsidRPr="00391642" w:rsidRDefault="00B71C96" w:rsidP="00C43FCD">
            <w:pPr>
              <w:autoSpaceDE w:val="0"/>
              <w:autoSpaceDN w:val="0"/>
              <w:adjustRightInd w:val="0"/>
              <w:spacing w:before="40" w:line="360" w:lineRule="auto"/>
              <w:rPr>
                <w:rFonts w:ascii="Times New Roman" w:eastAsiaTheme="minorEastAsia" w:hAnsi="Times New Roman" w:cs="Times New Roman"/>
              </w:rPr>
            </w:pPr>
            <w:r w:rsidRPr="00391642">
              <w:rPr>
                <w:rFonts w:ascii="Times New Roman" w:eastAsiaTheme="minorEastAsia" w:hAnsi="Times New Roman" w:cs="Times New Roman"/>
              </w:rPr>
              <w:t xml:space="preserve">Batch </w:t>
            </w:r>
            <w:proofErr w:type="spellStart"/>
            <w:r w:rsidRPr="00391642">
              <w:rPr>
                <w:rFonts w:ascii="Times New Roman" w:eastAsiaTheme="minorEastAsia" w:hAnsi="Times New Roman" w:cs="Times New Roman"/>
              </w:rPr>
              <w:t>Normali</w:t>
            </w:r>
            <w:r w:rsidR="00C43FCD">
              <w:rPr>
                <w:rFonts w:ascii="Times New Roman" w:eastAsiaTheme="minorEastAsia" w:hAnsi="Times New Roman" w:cs="Times New Roman"/>
              </w:rPr>
              <w:t>s</w:t>
            </w:r>
            <w:r w:rsidRPr="00391642">
              <w:rPr>
                <w:rFonts w:ascii="Times New Roman" w:eastAsiaTheme="minorEastAsia" w:hAnsi="Times New Roman" w:cs="Times New Roman"/>
              </w:rPr>
              <w:t>ation</w:t>
            </w:r>
            <w:proofErr w:type="spellEnd"/>
          </w:p>
        </w:tc>
        <w:tc>
          <w:tcPr>
            <w:tcW w:w="1985" w:type="dxa"/>
            <w:noWrap/>
          </w:tcPr>
          <w:p w14:paraId="253BA8CF"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7CC7DB59"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A36E77C"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475B4727"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p>
        </w:tc>
      </w:tr>
      <w:tr w:rsidR="00B71C96" w:rsidRPr="00B31A20" w14:paraId="54886ABA" w14:textId="77777777" w:rsidTr="00990C9C">
        <w:trPr>
          <w:trHeight w:val="112"/>
        </w:trPr>
        <w:tc>
          <w:tcPr>
            <w:tcW w:w="534" w:type="dxa"/>
          </w:tcPr>
          <w:p w14:paraId="1C844E71"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8</w:t>
            </w:r>
          </w:p>
        </w:tc>
        <w:tc>
          <w:tcPr>
            <w:tcW w:w="2409" w:type="dxa"/>
            <w:noWrap/>
            <w:hideMark/>
          </w:tcPr>
          <w:p w14:paraId="1AC2025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proofErr w:type="spellStart"/>
            <w:r w:rsidRPr="00391642">
              <w:rPr>
                <w:rFonts w:ascii="Times New Roman" w:eastAsiaTheme="minorEastAsia" w:hAnsi="Times New Roman" w:cs="Times New Roman"/>
              </w:rPr>
              <w:t>ReLU</w:t>
            </w:r>
            <w:proofErr w:type="spellEnd"/>
          </w:p>
        </w:tc>
        <w:tc>
          <w:tcPr>
            <w:tcW w:w="1985" w:type="dxa"/>
            <w:noWrap/>
            <w:hideMark/>
          </w:tcPr>
          <w:p w14:paraId="1FE0B3C7"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0A5D898D"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417298C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645CBB40"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B31A20" w14:paraId="3BF91360" w14:textId="77777777" w:rsidTr="00990C9C">
        <w:trPr>
          <w:trHeight w:val="244"/>
        </w:trPr>
        <w:tc>
          <w:tcPr>
            <w:tcW w:w="534" w:type="dxa"/>
          </w:tcPr>
          <w:p w14:paraId="107351AB"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9</w:t>
            </w:r>
          </w:p>
        </w:tc>
        <w:tc>
          <w:tcPr>
            <w:tcW w:w="2409" w:type="dxa"/>
            <w:noWrap/>
            <w:hideMark/>
          </w:tcPr>
          <w:p w14:paraId="3310B668"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Dropout</w:t>
            </w:r>
          </w:p>
        </w:tc>
        <w:tc>
          <w:tcPr>
            <w:tcW w:w="1985" w:type="dxa"/>
            <w:noWrap/>
            <w:hideMark/>
          </w:tcPr>
          <w:p w14:paraId="233290D8"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65EB78DF"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34" w:type="dxa"/>
          </w:tcPr>
          <w:p w14:paraId="1588EB04"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276" w:type="dxa"/>
          </w:tcPr>
          <w:p w14:paraId="40ACB06D"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193790FA" w14:textId="77777777" w:rsidTr="00990C9C">
        <w:trPr>
          <w:trHeight w:val="238"/>
        </w:trPr>
        <w:tc>
          <w:tcPr>
            <w:tcW w:w="534" w:type="dxa"/>
          </w:tcPr>
          <w:p w14:paraId="5D69122E"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0</w:t>
            </w:r>
          </w:p>
        </w:tc>
        <w:tc>
          <w:tcPr>
            <w:tcW w:w="2409" w:type="dxa"/>
            <w:noWrap/>
          </w:tcPr>
          <w:p w14:paraId="22EB536B"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Fully Connected</w:t>
            </w:r>
          </w:p>
        </w:tc>
        <w:tc>
          <w:tcPr>
            <w:tcW w:w="1985" w:type="dxa"/>
            <w:noWrap/>
          </w:tcPr>
          <w:p w14:paraId="38EBE825" w14:textId="77777777" w:rsidR="00B71C96" w:rsidRPr="00391642" w:rsidRDefault="00B71C96" w:rsidP="00990C9C">
            <w:pPr>
              <w:spacing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417" w:type="dxa"/>
            <w:noWrap/>
          </w:tcPr>
          <w:p w14:paraId="4D3596BA"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Pr>
          <w:p w14:paraId="1BE43BC2"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1DD54151"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71C96" w:rsidRPr="00391642" w14:paraId="41F586D1" w14:textId="77777777" w:rsidTr="00990C9C">
        <w:trPr>
          <w:trHeight w:val="238"/>
        </w:trPr>
        <w:tc>
          <w:tcPr>
            <w:tcW w:w="534" w:type="dxa"/>
          </w:tcPr>
          <w:p w14:paraId="03C1846A"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11</w:t>
            </w:r>
          </w:p>
        </w:tc>
        <w:tc>
          <w:tcPr>
            <w:tcW w:w="2409" w:type="dxa"/>
            <w:noWrap/>
            <w:hideMark/>
          </w:tcPr>
          <w:p w14:paraId="320195D3" w14:textId="77777777" w:rsidR="00B71C96" w:rsidRPr="00391642" w:rsidRDefault="00B71C96" w:rsidP="00990C9C">
            <w:pPr>
              <w:autoSpaceDE w:val="0"/>
              <w:autoSpaceDN w:val="0"/>
              <w:adjustRightInd w:val="0"/>
              <w:spacing w:before="40" w:line="360" w:lineRule="auto"/>
              <w:rPr>
                <w:rFonts w:ascii="Times New Roman" w:eastAsiaTheme="minorEastAsia" w:hAnsi="Times New Roman" w:cs="Times New Roman"/>
              </w:rPr>
            </w:pPr>
            <w:r>
              <w:rPr>
                <w:rFonts w:ascii="Times New Roman" w:eastAsiaTheme="minorEastAsia" w:hAnsi="Times New Roman" w:cs="Times New Roman"/>
              </w:rPr>
              <w:t>Sigmoid</w:t>
            </w:r>
          </w:p>
        </w:tc>
        <w:tc>
          <w:tcPr>
            <w:tcW w:w="1985" w:type="dxa"/>
            <w:noWrap/>
            <w:hideMark/>
          </w:tcPr>
          <w:p w14:paraId="01DD85CA" w14:textId="77777777" w:rsidR="00B71C96" w:rsidRPr="00263FA0" w:rsidRDefault="00B71C96"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w:t>
            </w:r>
          </w:p>
        </w:tc>
        <w:tc>
          <w:tcPr>
            <w:tcW w:w="1417" w:type="dxa"/>
            <w:noWrap/>
            <w:hideMark/>
          </w:tcPr>
          <w:p w14:paraId="2A624A76" w14:textId="77777777" w:rsidR="00B71C96" w:rsidRPr="00391642" w:rsidRDefault="00B71C96" w:rsidP="00990C9C">
            <w:pPr>
              <w:spacing w:before="40" w:line="360" w:lineRule="auto"/>
              <w:jc w:val="center"/>
              <w:rPr>
                <w:rFonts w:ascii="Times New Roman" w:eastAsia="Times New Roman" w:hAnsi="Times New Roman" w:cs="Times New Roman"/>
                <w:color w:val="000000"/>
              </w:rPr>
            </w:pPr>
            <w:r w:rsidRPr="00391642">
              <w:rPr>
                <w:rFonts w:ascii="Times New Roman" w:eastAsia="Times New Roman" w:hAnsi="Times New Roman" w:cs="Times New Roman"/>
                <w:color w:val="000000"/>
              </w:rPr>
              <w:t>-</w:t>
            </w:r>
          </w:p>
        </w:tc>
        <w:tc>
          <w:tcPr>
            <w:tcW w:w="1134" w:type="dxa"/>
          </w:tcPr>
          <w:p w14:paraId="17CF4D90"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sidRPr="00B31A20">
              <w:rPr>
                <w:rFonts w:ascii="Times New Roman" w:eastAsia="Times New Roman" w:hAnsi="Times New Roman" w:cs="Times New Roman"/>
                <w:color w:val="000000"/>
              </w:rPr>
              <w:t>-</w:t>
            </w:r>
          </w:p>
        </w:tc>
        <w:tc>
          <w:tcPr>
            <w:tcW w:w="1276" w:type="dxa"/>
          </w:tcPr>
          <w:p w14:paraId="06DF5CBE" w14:textId="77777777" w:rsidR="00B71C96" w:rsidRPr="00B31A20" w:rsidRDefault="00B71C96"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6C02B0CD" w14:textId="77777777" w:rsidR="00B71C96" w:rsidRDefault="00B71C96">
      <w:pPr>
        <w:rPr>
          <w:rFonts w:ascii="Times New Roman" w:hAnsi="Times New Roman" w:cs="Times New Roman"/>
        </w:rPr>
      </w:pPr>
    </w:p>
    <w:p w14:paraId="090EA460" w14:textId="77777777" w:rsidR="00477BC9" w:rsidRDefault="00477BC9">
      <w:pPr>
        <w:rPr>
          <w:rFonts w:ascii="Times New Roman" w:hAnsi="Times New Roman" w:cs="Times New Roman"/>
        </w:rPr>
      </w:pPr>
    </w:p>
    <w:p w14:paraId="36693D2A" w14:textId="77777777" w:rsidR="00504EF4" w:rsidRDefault="00504EF4">
      <w:pPr>
        <w:rPr>
          <w:rFonts w:ascii="Times New Roman" w:hAnsi="Times New Roman" w:cs="Times New Roman"/>
        </w:rPr>
      </w:pPr>
    </w:p>
    <w:p w14:paraId="7E5C57AF" w14:textId="77777777" w:rsidR="00504EF4" w:rsidRDefault="00504EF4">
      <w:pPr>
        <w:rPr>
          <w:rFonts w:ascii="Times New Roman" w:hAnsi="Times New Roman" w:cs="Times New Roman"/>
        </w:rPr>
      </w:pPr>
    </w:p>
    <w:p w14:paraId="379CD633" w14:textId="77777777" w:rsidR="00504EF4" w:rsidRDefault="00504EF4">
      <w:pPr>
        <w:rPr>
          <w:rFonts w:ascii="Times New Roman" w:hAnsi="Times New Roman" w:cs="Times New Roman"/>
        </w:rPr>
      </w:pPr>
    </w:p>
    <w:p w14:paraId="16D24583" w14:textId="77777777" w:rsidR="00504EF4" w:rsidRDefault="00504EF4">
      <w:pPr>
        <w:rPr>
          <w:rFonts w:ascii="Times New Roman" w:hAnsi="Times New Roman" w:cs="Times New Roman"/>
        </w:rPr>
      </w:pPr>
    </w:p>
    <w:p w14:paraId="1BC1640C" w14:textId="77777777" w:rsidR="00504EF4" w:rsidRDefault="00504EF4">
      <w:pPr>
        <w:rPr>
          <w:rFonts w:ascii="Times New Roman" w:hAnsi="Times New Roman" w:cs="Times New Roman"/>
        </w:rPr>
      </w:pPr>
    </w:p>
    <w:p w14:paraId="6527CF56" w14:textId="094115E0" w:rsidR="00504EF4" w:rsidRDefault="00504EF4">
      <w:pPr>
        <w:rPr>
          <w:rFonts w:ascii="Times New Roman" w:hAnsi="Times New Roman" w:cs="Times New Roman"/>
        </w:rPr>
      </w:pPr>
    </w:p>
    <w:p w14:paraId="434A122C" w14:textId="77777777" w:rsidR="00504EF4" w:rsidRDefault="00504EF4">
      <w:pPr>
        <w:rPr>
          <w:rFonts w:ascii="Times New Roman" w:hAnsi="Times New Roman" w:cs="Times New Roman"/>
        </w:rPr>
      </w:pPr>
    </w:p>
    <w:p w14:paraId="0BA80C76" w14:textId="47F8A820" w:rsidR="00504EF4" w:rsidRDefault="00504EF4">
      <w:pPr>
        <w:rPr>
          <w:rFonts w:ascii="Times New Roman" w:hAnsi="Times New Roman" w:cs="Times New Roman"/>
        </w:rPr>
      </w:pPr>
    </w:p>
    <w:p w14:paraId="48F2C29D" w14:textId="20F0DC69" w:rsidR="00504EF4" w:rsidRDefault="001B10D4">
      <w:pPr>
        <w:rPr>
          <w:rFonts w:ascii="Times New Roman" w:hAnsi="Times New Roman" w:cs="Times New Roman"/>
        </w:rPr>
      </w:pPr>
      <w:r w:rsidRPr="001B10D4">
        <w:rPr>
          <w:noProof/>
        </w:rPr>
        <mc:AlternateContent>
          <mc:Choice Requires="wpg">
            <w:drawing>
              <wp:anchor distT="0" distB="0" distL="114300" distR="114300" simplePos="0" relativeHeight="251780608" behindDoc="0" locked="0" layoutInCell="1" allowOverlap="1" wp14:anchorId="050D8BCF" wp14:editId="39928F4F">
                <wp:simplePos x="0" y="0"/>
                <wp:positionH relativeFrom="column">
                  <wp:posOffset>-85725</wp:posOffset>
                </wp:positionH>
                <wp:positionV relativeFrom="paragraph">
                  <wp:posOffset>8890</wp:posOffset>
                </wp:positionV>
                <wp:extent cx="4716145" cy="3457575"/>
                <wp:effectExtent l="0" t="0" r="8255" b="28575"/>
                <wp:wrapSquare wrapText="bothSides"/>
                <wp:docPr id="1477" name="Group 43"/>
                <wp:cNvGraphicFramePr/>
                <a:graphic xmlns:a="http://schemas.openxmlformats.org/drawingml/2006/main">
                  <a:graphicData uri="http://schemas.microsoft.com/office/word/2010/wordprocessingGroup">
                    <wpg:wgp>
                      <wpg:cNvGrpSpPr/>
                      <wpg:grpSpPr>
                        <a:xfrm>
                          <a:off x="0" y="0"/>
                          <a:ext cx="4716145" cy="3457575"/>
                          <a:chOff x="0" y="0"/>
                          <a:chExt cx="4716314" cy="3396761"/>
                        </a:xfrm>
                      </wpg:grpSpPr>
                      <wpg:grpSp>
                        <wpg:cNvPr id="1478" name="Group 1478"/>
                        <wpg:cNvGrpSpPr/>
                        <wpg:grpSpPr>
                          <a:xfrm>
                            <a:off x="0" y="215444"/>
                            <a:ext cx="4659759" cy="3181317"/>
                            <a:chOff x="0" y="215444"/>
                            <a:chExt cx="6612391" cy="5047458"/>
                          </a:xfrm>
                        </wpg:grpSpPr>
                        <wpg:grpSp>
                          <wpg:cNvPr id="1479" name="Group 1479"/>
                          <wpg:cNvGrpSpPr/>
                          <wpg:grpSpPr>
                            <a:xfrm>
                              <a:off x="0" y="215444"/>
                              <a:ext cx="801485" cy="4843659"/>
                              <a:chOff x="0" y="215444"/>
                              <a:chExt cx="801485" cy="4843659"/>
                            </a:xfrm>
                          </wpg:grpSpPr>
                          <wps:wsp>
                            <wps:cNvPr id="1480" name="Rounded Rectangle 1480"/>
                            <wps:cNvSpPr/>
                            <wps:spPr>
                              <a:xfrm>
                                <a:off x="0" y="2154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29A4D2B7" w14:textId="77777777" w:rsidR="0051744F" w:rsidRDefault="0051744F" w:rsidP="001B10D4">
                                  <w:pPr>
                                    <w:rPr>
                                      <w:rFonts w:eastAsia="Times New Roman"/>
                                    </w:rPr>
                                  </w:pPr>
                                </w:p>
                              </w:txbxContent>
                            </wps:txbx>
                            <wps:bodyPr rtlCol="0" anchor="ctr"/>
                          </wps:wsp>
                          <wps:wsp>
                            <wps:cNvPr id="1481" name="Rounded Rectangle 1481"/>
                            <wps:cNvSpPr/>
                            <wps:spPr>
                              <a:xfrm>
                                <a:off x="0" y="5202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333475CC" w14:textId="77777777" w:rsidR="0051744F" w:rsidRDefault="0051744F" w:rsidP="001B10D4">
                                  <w:pPr>
                                    <w:rPr>
                                      <w:rFonts w:eastAsia="Times New Roman"/>
                                    </w:rPr>
                                  </w:pPr>
                                </w:p>
                              </w:txbxContent>
                            </wps:txbx>
                            <wps:bodyPr rtlCol="0" anchor="ctr"/>
                          </wps:wsp>
                          <wps:wsp>
                            <wps:cNvPr id="1482" name="Rounded Rectangle 1482"/>
                            <wps:cNvSpPr/>
                            <wps:spPr>
                              <a:xfrm>
                                <a:off x="0" y="8250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E97D93D" w14:textId="77777777" w:rsidR="0051744F" w:rsidRDefault="0051744F" w:rsidP="001B10D4">
                                  <w:pPr>
                                    <w:rPr>
                                      <w:rFonts w:eastAsia="Times New Roman"/>
                                    </w:rPr>
                                  </w:pPr>
                                </w:p>
                              </w:txbxContent>
                            </wps:txbx>
                            <wps:bodyPr rtlCol="0" anchor="ctr"/>
                          </wps:wsp>
                          <wps:wsp>
                            <wps:cNvPr id="1483" name="Rounded Rectangle 1483"/>
                            <wps:cNvSpPr/>
                            <wps:spPr>
                              <a:xfrm>
                                <a:off x="0" y="11298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2275F9F7" w14:textId="77777777" w:rsidR="0051744F" w:rsidRDefault="0051744F" w:rsidP="001B10D4">
                                  <w:pPr>
                                    <w:rPr>
                                      <w:rFonts w:eastAsia="Times New Roman"/>
                                    </w:rPr>
                                  </w:pPr>
                                </w:p>
                              </w:txbxContent>
                            </wps:txbx>
                            <wps:bodyPr rtlCol="0" anchor="ctr"/>
                          </wps:wsp>
                          <wps:wsp>
                            <wps:cNvPr id="1484" name="Rounded Rectangle 1484"/>
                            <wps:cNvSpPr/>
                            <wps:spPr>
                              <a:xfrm>
                                <a:off x="0" y="14346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3033580" w14:textId="77777777" w:rsidR="0051744F" w:rsidRDefault="0051744F" w:rsidP="001B10D4">
                                  <w:pPr>
                                    <w:rPr>
                                      <w:rFonts w:eastAsia="Times New Roman"/>
                                    </w:rPr>
                                  </w:pPr>
                                </w:p>
                              </w:txbxContent>
                            </wps:txbx>
                            <wps:bodyPr rtlCol="0" anchor="ctr"/>
                          </wps:wsp>
                          <wps:wsp>
                            <wps:cNvPr id="1485" name="Rounded Rectangle 1485"/>
                            <wps:cNvSpPr/>
                            <wps:spPr>
                              <a:xfrm>
                                <a:off x="0" y="1739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D282EE4" w14:textId="77777777" w:rsidR="0051744F" w:rsidRDefault="0051744F" w:rsidP="001B10D4">
                                  <w:pPr>
                                    <w:rPr>
                                      <w:rFonts w:eastAsia="Times New Roman"/>
                                    </w:rPr>
                                  </w:pPr>
                                </w:p>
                              </w:txbxContent>
                            </wps:txbx>
                            <wps:bodyPr rtlCol="0" anchor="ctr"/>
                          </wps:wsp>
                          <wps:wsp>
                            <wps:cNvPr id="1486" name="Rounded Rectangle 1486"/>
                            <wps:cNvSpPr/>
                            <wps:spPr>
                              <a:xfrm>
                                <a:off x="0" y="2044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99BADEF" w14:textId="77777777" w:rsidR="0051744F" w:rsidRDefault="0051744F" w:rsidP="001B10D4">
                                  <w:pPr>
                                    <w:rPr>
                                      <w:rFonts w:eastAsia="Times New Roman"/>
                                    </w:rPr>
                                  </w:pPr>
                                </w:p>
                              </w:txbxContent>
                            </wps:txbx>
                            <wps:bodyPr rtlCol="0" anchor="ctr"/>
                          </wps:wsp>
                          <wps:wsp>
                            <wps:cNvPr id="1487" name="Rounded Rectangle 1487"/>
                            <wps:cNvSpPr/>
                            <wps:spPr>
                              <a:xfrm>
                                <a:off x="0" y="234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46C59C8" w14:textId="77777777" w:rsidR="0051744F" w:rsidRDefault="0051744F" w:rsidP="001B10D4">
                                  <w:pPr>
                                    <w:rPr>
                                      <w:rFonts w:eastAsia="Times New Roman"/>
                                    </w:rPr>
                                  </w:pPr>
                                </w:p>
                              </w:txbxContent>
                            </wps:txbx>
                            <wps:bodyPr rtlCol="0" anchor="ctr"/>
                          </wps:wsp>
                          <wps:wsp>
                            <wps:cNvPr id="1488" name="Rounded Rectangle 1488"/>
                            <wps:cNvSpPr/>
                            <wps:spPr>
                              <a:xfrm>
                                <a:off x="0" y="294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BBD0AB9" w14:textId="77777777" w:rsidR="0051744F" w:rsidRDefault="0051744F" w:rsidP="001B10D4">
                                  <w:pPr>
                                    <w:rPr>
                                      <w:rFonts w:eastAsia="Times New Roman"/>
                                    </w:rPr>
                                  </w:pPr>
                                </w:p>
                              </w:txbxContent>
                            </wps:txbx>
                            <wps:bodyPr rtlCol="0" anchor="ctr"/>
                          </wps:wsp>
                          <wps:wsp>
                            <wps:cNvPr id="1489" name="Rounded Rectangle 1489"/>
                            <wps:cNvSpPr/>
                            <wps:spPr>
                              <a:xfrm>
                                <a:off x="0" y="26528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E513679" w14:textId="77777777" w:rsidR="0051744F" w:rsidRDefault="0051744F" w:rsidP="001B10D4">
                                  <w:pPr>
                                    <w:rPr>
                                      <w:rFonts w:eastAsia="Times New Roman"/>
                                    </w:rPr>
                                  </w:pPr>
                                </w:p>
                              </w:txbxContent>
                            </wps:txbx>
                            <wps:bodyPr rtlCol="0" anchor="ctr"/>
                          </wps:wsp>
                          <wps:wsp>
                            <wps:cNvPr id="1490" name="Rounded Rectangle 1490"/>
                            <wps:cNvSpPr/>
                            <wps:spPr>
                              <a:xfrm>
                                <a:off x="0" y="32517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CA37C92" w14:textId="77777777" w:rsidR="0051744F" w:rsidRDefault="0051744F" w:rsidP="001B10D4">
                                  <w:pPr>
                                    <w:rPr>
                                      <w:rFonts w:eastAsia="Times New Roman"/>
                                    </w:rPr>
                                  </w:pPr>
                                </w:p>
                              </w:txbxContent>
                            </wps:txbx>
                            <wps:bodyPr rtlCol="0" anchor="ctr"/>
                          </wps:wsp>
                          <wps:wsp>
                            <wps:cNvPr id="1491" name="Rounded Rectangle 1491"/>
                            <wps:cNvSpPr/>
                            <wps:spPr>
                              <a:xfrm>
                                <a:off x="394493" y="32517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6EEEB38" w14:textId="77777777" w:rsidR="0051744F" w:rsidRDefault="0051744F" w:rsidP="001B10D4">
                                  <w:pPr>
                                    <w:rPr>
                                      <w:rFonts w:eastAsia="Times New Roman"/>
                                    </w:rPr>
                                  </w:pPr>
                                </w:p>
                              </w:txbxContent>
                            </wps:txbx>
                            <wps:bodyPr rtlCol="0" anchor="ctr"/>
                          </wps:wsp>
                          <wps:wsp>
                            <wps:cNvPr id="1492" name="Rounded Rectangle 1492"/>
                            <wps:cNvSpPr/>
                            <wps:spPr>
                              <a:xfrm>
                                <a:off x="394493" y="294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6C298B0" w14:textId="77777777" w:rsidR="0051744F" w:rsidRDefault="0051744F" w:rsidP="001B10D4">
                                  <w:pPr>
                                    <w:rPr>
                                      <w:rFonts w:eastAsia="Times New Roman"/>
                                    </w:rPr>
                                  </w:pPr>
                                </w:p>
                              </w:txbxContent>
                            </wps:txbx>
                            <wps:bodyPr rtlCol="0" anchor="ctr"/>
                          </wps:wsp>
                          <wps:wsp>
                            <wps:cNvPr id="1493" name="Rounded Rectangle 1493"/>
                            <wps:cNvSpPr/>
                            <wps:spPr>
                              <a:xfrm>
                                <a:off x="394493" y="26528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2686D81" w14:textId="77777777" w:rsidR="0051744F" w:rsidRDefault="0051744F" w:rsidP="001B10D4">
                                  <w:pPr>
                                    <w:rPr>
                                      <w:rFonts w:eastAsia="Times New Roman"/>
                                    </w:rPr>
                                  </w:pPr>
                                </w:p>
                              </w:txbxContent>
                            </wps:txbx>
                            <wps:bodyPr rtlCol="0" anchor="ctr"/>
                          </wps:wsp>
                          <wps:wsp>
                            <wps:cNvPr id="1494" name="Rounded Rectangle 1494"/>
                            <wps:cNvSpPr/>
                            <wps:spPr>
                              <a:xfrm>
                                <a:off x="394493" y="234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B3DD856" w14:textId="77777777" w:rsidR="0051744F" w:rsidRDefault="0051744F" w:rsidP="001B10D4">
                                  <w:pPr>
                                    <w:rPr>
                                      <w:rFonts w:eastAsia="Times New Roman"/>
                                    </w:rPr>
                                  </w:pPr>
                                </w:p>
                              </w:txbxContent>
                            </wps:txbx>
                            <wps:bodyPr rtlCol="0" anchor="ctr"/>
                          </wps:wsp>
                          <wps:wsp>
                            <wps:cNvPr id="1495" name="Rounded Rectangle 1495"/>
                            <wps:cNvSpPr/>
                            <wps:spPr>
                              <a:xfrm>
                                <a:off x="394493" y="2044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EA13959" w14:textId="77777777" w:rsidR="0051744F" w:rsidRDefault="0051744F" w:rsidP="001B10D4">
                                  <w:pPr>
                                    <w:rPr>
                                      <w:rFonts w:eastAsia="Times New Roman"/>
                                    </w:rPr>
                                  </w:pPr>
                                </w:p>
                              </w:txbxContent>
                            </wps:txbx>
                            <wps:bodyPr rtlCol="0" anchor="ctr"/>
                          </wps:wsp>
                          <wps:wsp>
                            <wps:cNvPr id="1496" name="Rounded Rectangle 1496"/>
                            <wps:cNvSpPr/>
                            <wps:spPr>
                              <a:xfrm>
                                <a:off x="394493" y="1739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A2210EE" w14:textId="77777777" w:rsidR="0051744F" w:rsidRDefault="0051744F" w:rsidP="001B10D4">
                                  <w:pPr>
                                    <w:rPr>
                                      <w:rFonts w:eastAsia="Times New Roman"/>
                                    </w:rPr>
                                  </w:pPr>
                                </w:p>
                              </w:txbxContent>
                            </wps:txbx>
                            <wps:bodyPr rtlCol="0" anchor="ctr"/>
                          </wps:wsp>
                          <wps:wsp>
                            <wps:cNvPr id="1497" name="Rounded Rectangle 1497"/>
                            <wps:cNvSpPr/>
                            <wps:spPr>
                              <a:xfrm>
                                <a:off x="394493" y="11298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7F04F34" w14:textId="77777777" w:rsidR="0051744F" w:rsidRDefault="0051744F" w:rsidP="001B10D4">
                                  <w:pPr>
                                    <w:rPr>
                                      <w:rFonts w:eastAsia="Times New Roman"/>
                                    </w:rPr>
                                  </w:pPr>
                                </w:p>
                              </w:txbxContent>
                            </wps:txbx>
                            <wps:bodyPr rtlCol="0" anchor="ctr"/>
                          </wps:wsp>
                          <wps:wsp>
                            <wps:cNvPr id="1498" name="Rounded Rectangle 1498"/>
                            <wps:cNvSpPr/>
                            <wps:spPr>
                              <a:xfrm>
                                <a:off x="394493" y="8250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91B6870" w14:textId="77777777" w:rsidR="0051744F" w:rsidRDefault="0051744F" w:rsidP="001B10D4">
                                  <w:pPr>
                                    <w:rPr>
                                      <w:rFonts w:eastAsia="Times New Roman"/>
                                    </w:rPr>
                                  </w:pPr>
                                </w:p>
                              </w:txbxContent>
                            </wps:txbx>
                            <wps:bodyPr rtlCol="0" anchor="ctr"/>
                          </wps:wsp>
                          <wps:wsp>
                            <wps:cNvPr id="1499" name="Rounded Rectangle 1499"/>
                            <wps:cNvSpPr/>
                            <wps:spPr>
                              <a:xfrm>
                                <a:off x="394493" y="520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B8275C4" w14:textId="77777777" w:rsidR="0051744F" w:rsidRDefault="0051744F" w:rsidP="001B10D4">
                                  <w:pPr>
                                    <w:rPr>
                                      <w:rFonts w:eastAsia="Times New Roman"/>
                                    </w:rPr>
                                  </w:pPr>
                                </w:p>
                              </w:txbxContent>
                            </wps:txbx>
                            <wps:bodyPr rtlCol="0" anchor="ctr"/>
                          </wps:wsp>
                          <wps:wsp>
                            <wps:cNvPr id="1500" name="Rounded Rectangle 1500"/>
                            <wps:cNvSpPr/>
                            <wps:spPr>
                              <a:xfrm>
                                <a:off x="394493" y="215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6ECBB51" w14:textId="77777777" w:rsidR="0051744F" w:rsidRDefault="0051744F" w:rsidP="001B10D4">
                                  <w:pPr>
                                    <w:rPr>
                                      <w:rFonts w:eastAsia="Times New Roman"/>
                                    </w:rPr>
                                  </w:pPr>
                                </w:p>
                              </w:txbxContent>
                            </wps:txbx>
                            <wps:bodyPr rtlCol="0" anchor="ctr"/>
                          </wps:wsp>
                          <wps:wsp>
                            <wps:cNvPr id="1501" name="Rounded Rectangle 1501"/>
                            <wps:cNvSpPr/>
                            <wps:spPr>
                              <a:xfrm>
                                <a:off x="394493" y="14346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2DAE778" w14:textId="77777777" w:rsidR="0051744F" w:rsidRDefault="0051744F" w:rsidP="001B10D4">
                                  <w:pPr>
                                    <w:rPr>
                                      <w:rFonts w:eastAsia="Times New Roman"/>
                                    </w:rPr>
                                  </w:pPr>
                                </w:p>
                              </w:txbxContent>
                            </wps:txbx>
                            <wps:bodyPr rtlCol="0" anchor="ctr"/>
                          </wps:wsp>
                          <wps:wsp>
                            <wps:cNvPr id="1502" name="Rounded Rectangle 1502"/>
                            <wps:cNvSpPr/>
                            <wps:spPr>
                              <a:xfrm>
                                <a:off x="6746" y="3861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2EEC6A8" w14:textId="77777777" w:rsidR="0051744F" w:rsidRDefault="0051744F" w:rsidP="001B10D4">
                                  <w:pPr>
                                    <w:rPr>
                                      <w:rFonts w:eastAsia="Times New Roman"/>
                                    </w:rPr>
                                  </w:pPr>
                                </w:p>
                              </w:txbxContent>
                            </wps:txbx>
                            <wps:bodyPr rtlCol="0" anchor="ctr"/>
                          </wps:wsp>
                          <wps:wsp>
                            <wps:cNvPr id="1503" name="Rounded Rectangle 1503"/>
                            <wps:cNvSpPr/>
                            <wps:spPr>
                              <a:xfrm>
                                <a:off x="6746" y="35565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D47C942" w14:textId="77777777" w:rsidR="0051744F" w:rsidRDefault="0051744F" w:rsidP="001B10D4">
                                  <w:pPr>
                                    <w:rPr>
                                      <w:rFonts w:eastAsia="Times New Roman"/>
                                    </w:rPr>
                                  </w:pPr>
                                </w:p>
                              </w:txbxContent>
                            </wps:txbx>
                            <wps:bodyPr rtlCol="0" anchor="ctr"/>
                          </wps:wsp>
                          <wps:wsp>
                            <wps:cNvPr id="1504" name="Rounded Rectangle 1504"/>
                            <wps:cNvSpPr/>
                            <wps:spPr>
                              <a:xfrm>
                                <a:off x="6746" y="41554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600EBF3" w14:textId="77777777" w:rsidR="0051744F" w:rsidRDefault="0051744F" w:rsidP="001B10D4">
                                  <w:pPr>
                                    <w:rPr>
                                      <w:rFonts w:eastAsia="Times New Roman"/>
                                    </w:rPr>
                                  </w:pPr>
                                </w:p>
                              </w:txbxContent>
                            </wps:txbx>
                            <wps:bodyPr rtlCol="0" anchor="ctr"/>
                          </wps:wsp>
                          <wps:wsp>
                            <wps:cNvPr id="1505" name="Rounded Rectangle 1505"/>
                            <wps:cNvSpPr/>
                            <wps:spPr>
                              <a:xfrm>
                                <a:off x="401239" y="41554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C68B69A" w14:textId="77777777" w:rsidR="0051744F" w:rsidRDefault="0051744F" w:rsidP="001B10D4">
                                  <w:pPr>
                                    <w:rPr>
                                      <w:rFonts w:eastAsia="Times New Roman"/>
                                    </w:rPr>
                                  </w:pPr>
                                </w:p>
                              </w:txbxContent>
                            </wps:txbx>
                            <wps:bodyPr rtlCol="0" anchor="ctr"/>
                          </wps:wsp>
                          <wps:wsp>
                            <wps:cNvPr id="1506" name="Rounded Rectangle 1506"/>
                            <wps:cNvSpPr/>
                            <wps:spPr>
                              <a:xfrm>
                                <a:off x="401239" y="38506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831E604" w14:textId="77777777" w:rsidR="0051744F" w:rsidRDefault="0051744F" w:rsidP="001B10D4">
                                  <w:pPr>
                                    <w:rPr>
                                      <w:rFonts w:eastAsia="Times New Roman"/>
                                    </w:rPr>
                                  </w:pPr>
                                </w:p>
                              </w:txbxContent>
                            </wps:txbx>
                            <wps:bodyPr rtlCol="0" anchor="ctr"/>
                          </wps:wsp>
                          <wps:wsp>
                            <wps:cNvPr id="1507" name="Rounded Rectangle 1507"/>
                            <wps:cNvSpPr/>
                            <wps:spPr>
                              <a:xfrm>
                                <a:off x="401239" y="35565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D5230E0" w14:textId="77777777" w:rsidR="0051744F" w:rsidRDefault="0051744F" w:rsidP="001B10D4">
                                  <w:pPr>
                                    <w:rPr>
                                      <w:rFonts w:eastAsia="Times New Roman"/>
                                    </w:rPr>
                                  </w:pPr>
                                </w:p>
                              </w:txbxContent>
                            </wps:txbx>
                            <wps:bodyPr rtlCol="0" anchor="ctr"/>
                          </wps:wsp>
                          <wps:wsp>
                            <wps:cNvPr id="1508" name="Rounded Rectangle 1508"/>
                            <wps:cNvSpPr/>
                            <wps:spPr>
                              <a:xfrm>
                                <a:off x="6745" y="44602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529B9CC" w14:textId="77777777" w:rsidR="0051744F" w:rsidRDefault="0051744F" w:rsidP="001B10D4">
                                  <w:pPr>
                                    <w:rPr>
                                      <w:rFonts w:eastAsia="Times New Roman"/>
                                    </w:rPr>
                                  </w:pPr>
                                </w:p>
                              </w:txbxContent>
                            </wps:txbx>
                            <wps:bodyPr rtlCol="0" anchor="ctr"/>
                          </wps:wsp>
                          <wps:wsp>
                            <wps:cNvPr id="1509" name="Rounded Rectangle 1509"/>
                            <wps:cNvSpPr/>
                            <wps:spPr>
                              <a:xfrm>
                                <a:off x="6745" y="47543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CC99854" w14:textId="77777777" w:rsidR="0051744F" w:rsidRDefault="0051744F" w:rsidP="001B10D4">
                                  <w:pPr>
                                    <w:rPr>
                                      <w:rFonts w:eastAsia="Times New Roman"/>
                                    </w:rPr>
                                  </w:pPr>
                                </w:p>
                              </w:txbxContent>
                            </wps:txbx>
                            <wps:bodyPr rtlCol="0" anchor="ctr"/>
                          </wps:wsp>
                          <wps:wsp>
                            <wps:cNvPr id="1510" name="Rounded Rectangle 1510"/>
                            <wps:cNvSpPr/>
                            <wps:spPr>
                              <a:xfrm>
                                <a:off x="401238" y="47543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CE5CAD3" w14:textId="77777777" w:rsidR="0051744F" w:rsidRDefault="0051744F" w:rsidP="001B10D4">
                                  <w:pPr>
                                    <w:rPr>
                                      <w:rFonts w:eastAsia="Times New Roman"/>
                                    </w:rPr>
                                  </w:pPr>
                                </w:p>
                              </w:txbxContent>
                            </wps:txbx>
                            <wps:bodyPr rtlCol="0" anchor="ctr"/>
                          </wps:wsp>
                          <wps:wsp>
                            <wps:cNvPr id="1511" name="Rounded Rectangle 1511"/>
                            <wps:cNvSpPr/>
                            <wps:spPr>
                              <a:xfrm>
                                <a:off x="401238" y="44495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6A2C150" w14:textId="77777777" w:rsidR="0051744F" w:rsidRDefault="0051744F" w:rsidP="001B10D4">
                                  <w:pPr>
                                    <w:rPr>
                                      <w:rFonts w:eastAsia="Times New Roman"/>
                                    </w:rPr>
                                  </w:pPr>
                                </w:p>
                              </w:txbxContent>
                            </wps:txbx>
                            <wps:bodyPr rtlCol="0" anchor="ctr"/>
                          </wps:wsp>
                        </wpg:grpSp>
                        <wpg:grpSp>
                          <wpg:cNvPr id="1512" name="Group 1512"/>
                          <wpg:cNvGrpSpPr/>
                          <wpg:grpSpPr>
                            <a:xfrm>
                              <a:off x="134551" y="318242"/>
                              <a:ext cx="801485" cy="4843659"/>
                              <a:chOff x="134551" y="318242"/>
                              <a:chExt cx="801485" cy="4843659"/>
                            </a:xfrm>
                          </wpg:grpSpPr>
                          <wps:wsp>
                            <wps:cNvPr id="1513" name="Rounded Rectangle 1513"/>
                            <wps:cNvSpPr/>
                            <wps:spPr>
                              <a:xfrm>
                                <a:off x="134551" y="3182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CDF10E7" w14:textId="77777777" w:rsidR="0051744F" w:rsidRDefault="0051744F" w:rsidP="001B10D4">
                                  <w:pPr>
                                    <w:rPr>
                                      <w:rFonts w:eastAsia="Times New Roman"/>
                                    </w:rPr>
                                  </w:pPr>
                                </w:p>
                              </w:txbxContent>
                            </wps:txbx>
                            <wps:bodyPr rtlCol="0" anchor="ctr"/>
                          </wps:wsp>
                          <wps:wsp>
                            <wps:cNvPr id="1514" name="Rounded Rectangle 1514"/>
                            <wps:cNvSpPr/>
                            <wps:spPr>
                              <a:xfrm>
                                <a:off x="134551" y="6230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6498248A" w14:textId="77777777" w:rsidR="0051744F" w:rsidRDefault="0051744F" w:rsidP="001B10D4">
                                  <w:pPr>
                                    <w:rPr>
                                      <w:rFonts w:eastAsia="Times New Roman"/>
                                    </w:rPr>
                                  </w:pPr>
                                </w:p>
                              </w:txbxContent>
                            </wps:txbx>
                            <wps:bodyPr rtlCol="0" anchor="ctr"/>
                          </wps:wsp>
                          <wps:wsp>
                            <wps:cNvPr id="1515" name="Rounded Rectangle 1515"/>
                            <wps:cNvSpPr/>
                            <wps:spPr>
                              <a:xfrm>
                                <a:off x="134551" y="9278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3BBEABEF" w14:textId="77777777" w:rsidR="0051744F" w:rsidRDefault="0051744F" w:rsidP="001B10D4">
                                  <w:pPr>
                                    <w:rPr>
                                      <w:rFonts w:eastAsia="Times New Roman"/>
                                    </w:rPr>
                                  </w:pPr>
                                </w:p>
                              </w:txbxContent>
                            </wps:txbx>
                            <wps:bodyPr rtlCol="0" anchor="ctr"/>
                          </wps:wsp>
                          <wps:wsp>
                            <wps:cNvPr id="1516" name="Rounded Rectangle 1516"/>
                            <wps:cNvSpPr/>
                            <wps:spPr>
                              <a:xfrm>
                                <a:off x="134551" y="12326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1CD6B596" w14:textId="77777777" w:rsidR="0051744F" w:rsidRDefault="0051744F" w:rsidP="001B10D4">
                                  <w:pPr>
                                    <w:rPr>
                                      <w:rFonts w:eastAsia="Times New Roman"/>
                                    </w:rPr>
                                  </w:pPr>
                                </w:p>
                              </w:txbxContent>
                            </wps:txbx>
                            <wps:bodyPr rtlCol="0" anchor="ctr"/>
                          </wps:wsp>
                          <wps:wsp>
                            <wps:cNvPr id="1517" name="Rounded Rectangle 1517"/>
                            <wps:cNvSpPr/>
                            <wps:spPr>
                              <a:xfrm>
                                <a:off x="134551" y="15374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400F316" w14:textId="77777777" w:rsidR="0051744F" w:rsidRDefault="0051744F" w:rsidP="001B10D4">
                                  <w:pPr>
                                    <w:rPr>
                                      <w:rFonts w:eastAsia="Times New Roman"/>
                                    </w:rPr>
                                  </w:pPr>
                                </w:p>
                              </w:txbxContent>
                            </wps:txbx>
                            <wps:bodyPr rtlCol="0" anchor="ctr"/>
                          </wps:wsp>
                          <wps:wsp>
                            <wps:cNvPr id="1518" name="Rounded Rectangle 1518"/>
                            <wps:cNvSpPr/>
                            <wps:spPr>
                              <a:xfrm>
                                <a:off x="134551" y="18422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37A8AA7" w14:textId="77777777" w:rsidR="0051744F" w:rsidRDefault="0051744F" w:rsidP="001B10D4">
                                  <w:pPr>
                                    <w:rPr>
                                      <w:rFonts w:eastAsia="Times New Roman"/>
                                    </w:rPr>
                                  </w:pPr>
                                </w:p>
                              </w:txbxContent>
                            </wps:txbx>
                            <wps:bodyPr rtlCol="0" anchor="ctr"/>
                          </wps:wsp>
                          <wps:wsp>
                            <wps:cNvPr id="1519" name="Rounded Rectangle 1519"/>
                            <wps:cNvSpPr/>
                            <wps:spPr>
                              <a:xfrm>
                                <a:off x="134551" y="21470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F2605A7" w14:textId="77777777" w:rsidR="0051744F" w:rsidRDefault="0051744F" w:rsidP="001B10D4">
                                  <w:pPr>
                                    <w:rPr>
                                      <w:rFonts w:eastAsia="Times New Roman"/>
                                    </w:rPr>
                                  </w:pPr>
                                </w:p>
                              </w:txbxContent>
                            </wps:txbx>
                            <wps:bodyPr rtlCol="0" anchor="ctr"/>
                          </wps:wsp>
                          <wps:wsp>
                            <wps:cNvPr id="1520" name="Rounded Rectangle 1520"/>
                            <wps:cNvSpPr/>
                            <wps:spPr>
                              <a:xfrm>
                                <a:off x="134551" y="24507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0B3C178" w14:textId="77777777" w:rsidR="0051744F" w:rsidRDefault="0051744F" w:rsidP="001B10D4">
                                  <w:pPr>
                                    <w:rPr>
                                      <w:rFonts w:eastAsia="Times New Roman"/>
                                    </w:rPr>
                                  </w:pPr>
                                </w:p>
                              </w:txbxContent>
                            </wps:txbx>
                            <wps:bodyPr rtlCol="0" anchor="ctr"/>
                          </wps:wsp>
                          <wps:wsp>
                            <wps:cNvPr id="1521" name="Rounded Rectangle 1521"/>
                            <wps:cNvSpPr/>
                            <wps:spPr>
                              <a:xfrm>
                                <a:off x="134551" y="3049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B11DE5B" w14:textId="77777777" w:rsidR="0051744F" w:rsidRDefault="0051744F" w:rsidP="001B10D4">
                                  <w:pPr>
                                    <w:rPr>
                                      <w:rFonts w:eastAsia="Times New Roman"/>
                                    </w:rPr>
                                  </w:pPr>
                                </w:p>
                              </w:txbxContent>
                            </wps:txbx>
                            <wps:bodyPr rtlCol="0" anchor="ctr"/>
                          </wps:wsp>
                          <wps:wsp>
                            <wps:cNvPr id="1522" name="Rounded Rectangle 1522"/>
                            <wps:cNvSpPr/>
                            <wps:spPr>
                              <a:xfrm>
                                <a:off x="134551" y="27555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78C00A7" w14:textId="77777777" w:rsidR="0051744F" w:rsidRDefault="0051744F" w:rsidP="001B10D4">
                                  <w:pPr>
                                    <w:rPr>
                                      <w:rFonts w:eastAsia="Times New Roman"/>
                                    </w:rPr>
                                  </w:pPr>
                                </w:p>
                              </w:txbxContent>
                            </wps:txbx>
                            <wps:bodyPr rtlCol="0" anchor="ctr"/>
                          </wps:wsp>
                          <wps:wsp>
                            <wps:cNvPr id="1523" name="Rounded Rectangle 1523"/>
                            <wps:cNvSpPr/>
                            <wps:spPr>
                              <a:xfrm>
                                <a:off x="134551" y="3354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101FE55" w14:textId="77777777" w:rsidR="0051744F" w:rsidRDefault="0051744F" w:rsidP="001B10D4">
                                  <w:pPr>
                                    <w:rPr>
                                      <w:rFonts w:eastAsia="Times New Roman"/>
                                    </w:rPr>
                                  </w:pPr>
                                </w:p>
                              </w:txbxContent>
                            </wps:txbx>
                            <wps:bodyPr rtlCol="0" anchor="ctr"/>
                          </wps:wsp>
                          <wps:wsp>
                            <wps:cNvPr id="1524" name="Rounded Rectangle 1524"/>
                            <wps:cNvSpPr/>
                            <wps:spPr>
                              <a:xfrm>
                                <a:off x="529044" y="3354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486B96D" w14:textId="77777777" w:rsidR="0051744F" w:rsidRDefault="0051744F" w:rsidP="001B10D4">
                                  <w:pPr>
                                    <w:rPr>
                                      <w:rFonts w:eastAsia="Times New Roman"/>
                                    </w:rPr>
                                  </w:pPr>
                                </w:p>
                              </w:txbxContent>
                            </wps:txbx>
                            <wps:bodyPr rtlCol="0" anchor="ctr"/>
                          </wps:wsp>
                          <wps:wsp>
                            <wps:cNvPr id="1525" name="Rounded Rectangle 1525"/>
                            <wps:cNvSpPr/>
                            <wps:spPr>
                              <a:xfrm>
                                <a:off x="529044" y="3049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F846D6D" w14:textId="77777777" w:rsidR="0051744F" w:rsidRDefault="0051744F" w:rsidP="001B10D4">
                                  <w:pPr>
                                    <w:rPr>
                                      <w:rFonts w:eastAsia="Times New Roman"/>
                                    </w:rPr>
                                  </w:pPr>
                                </w:p>
                              </w:txbxContent>
                            </wps:txbx>
                            <wps:bodyPr rtlCol="0" anchor="ctr"/>
                          </wps:wsp>
                          <wps:wsp>
                            <wps:cNvPr id="1526" name="Rounded Rectangle 1526"/>
                            <wps:cNvSpPr/>
                            <wps:spPr>
                              <a:xfrm>
                                <a:off x="529044" y="27555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666EA4F" w14:textId="77777777" w:rsidR="0051744F" w:rsidRDefault="0051744F" w:rsidP="001B10D4">
                                  <w:pPr>
                                    <w:rPr>
                                      <w:rFonts w:eastAsia="Times New Roman"/>
                                    </w:rPr>
                                  </w:pPr>
                                </w:p>
                              </w:txbxContent>
                            </wps:txbx>
                            <wps:bodyPr rtlCol="0" anchor="ctr"/>
                          </wps:wsp>
                          <wps:wsp>
                            <wps:cNvPr id="1527" name="Rounded Rectangle 1527"/>
                            <wps:cNvSpPr/>
                            <wps:spPr>
                              <a:xfrm>
                                <a:off x="529044" y="24507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53787FC" w14:textId="77777777" w:rsidR="0051744F" w:rsidRDefault="0051744F" w:rsidP="001B10D4">
                                  <w:pPr>
                                    <w:rPr>
                                      <w:rFonts w:eastAsia="Times New Roman"/>
                                    </w:rPr>
                                  </w:pPr>
                                </w:p>
                              </w:txbxContent>
                            </wps:txbx>
                            <wps:bodyPr rtlCol="0" anchor="ctr"/>
                          </wps:wsp>
                          <wps:wsp>
                            <wps:cNvPr id="1528" name="Rounded Rectangle 1528"/>
                            <wps:cNvSpPr/>
                            <wps:spPr>
                              <a:xfrm>
                                <a:off x="529044" y="21470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E687343" w14:textId="77777777" w:rsidR="0051744F" w:rsidRDefault="0051744F" w:rsidP="001B10D4">
                                  <w:pPr>
                                    <w:rPr>
                                      <w:rFonts w:eastAsia="Times New Roman"/>
                                    </w:rPr>
                                  </w:pPr>
                                </w:p>
                              </w:txbxContent>
                            </wps:txbx>
                            <wps:bodyPr rtlCol="0" anchor="ctr"/>
                          </wps:wsp>
                          <wps:wsp>
                            <wps:cNvPr id="1529" name="Rounded Rectangle 1529"/>
                            <wps:cNvSpPr/>
                            <wps:spPr>
                              <a:xfrm>
                                <a:off x="529044" y="18422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81AAB54" w14:textId="77777777" w:rsidR="0051744F" w:rsidRDefault="0051744F" w:rsidP="001B10D4">
                                  <w:pPr>
                                    <w:rPr>
                                      <w:rFonts w:eastAsia="Times New Roman"/>
                                    </w:rPr>
                                  </w:pPr>
                                </w:p>
                              </w:txbxContent>
                            </wps:txbx>
                            <wps:bodyPr rtlCol="0" anchor="ctr"/>
                          </wps:wsp>
                          <wps:wsp>
                            <wps:cNvPr id="1530" name="Rounded Rectangle 1530"/>
                            <wps:cNvSpPr/>
                            <wps:spPr>
                              <a:xfrm>
                                <a:off x="529044" y="12326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22B9520" w14:textId="77777777" w:rsidR="0051744F" w:rsidRDefault="0051744F" w:rsidP="001B10D4">
                                  <w:pPr>
                                    <w:rPr>
                                      <w:rFonts w:eastAsia="Times New Roman"/>
                                    </w:rPr>
                                  </w:pPr>
                                </w:p>
                              </w:txbxContent>
                            </wps:txbx>
                            <wps:bodyPr rtlCol="0" anchor="ctr"/>
                          </wps:wsp>
                          <wps:wsp>
                            <wps:cNvPr id="1531" name="Rounded Rectangle 1531"/>
                            <wps:cNvSpPr/>
                            <wps:spPr>
                              <a:xfrm>
                                <a:off x="529044" y="9278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D04BDC6" w14:textId="77777777" w:rsidR="0051744F" w:rsidRDefault="0051744F" w:rsidP="001B10D4">
                                  <w:pPr>
                                    <w:rPr>
                                      <w:rFonts w:eastAsia="Times New Roman"/>
                                    </w:rPr>
                                  </w:pPr>
                                </w:p>
                              </w:txbxContent>
                            </wps:txbx>
                            <wps:bodyPr rtlCol="0" anchor="ctr"/>
                          </wps:wsp>
                          <wps:wsp>
                            <wps:cNvPr id="1532" name="Rounded Rectangle 1532"/>
                            <wps:cNvSpPr/>
                            <wps:spPr>
                              <a:xfrm>
                                <a:off x="529044" y="6230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9F123E7" w14:textId="77777777" w:rsidR="0051744F" w:rsidRDefault="0051744F" w:rsidP="001B10D4">
                                  <w:pPr>
                                    <w:rPr>
                                      <w:rFonts w:eastAsia="Times New Roman"/>
                                    </w:rPr>
                                  </w:pPr>
                                </w:p>
                              </w:txbxContent>
                            </wps:txbx>
                            <wps:bodyPr rtlCol="0" anchor="ctr"/>
                          </wps:wsp>
                          <wps:wsp>
                            <wps:cNvPr id="1533" name="Rounded Rectangle 1533"/>
                            <wps:cNvSpPr/>
                            <wps:spPr>
                              <a:xfrm>
                                <a:off x="529044" y="3182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2FB3FFE" w14:textId="77777777" w:rsidR="0051744F" w:rsidRDefault="0051744F" w:rsidP="001B10D4">
                                  <w:pPr>
                                    <w:rPr>
                                      <w:rFonts w:eastAsia="Times New Roman"/>
                                    </w:rPr>
                                  </w:pPr>
                                </w:p>
                              </w:txbxContent>
                            </wps:txbx>
                            <wps:bodyPr rtlCol="0" anchor="ctr"/>
                          </wps:wsp>
                          <wps:wsp>
                            <wps:cNvPr id="1534" name="Rounded Rectangle 1534"/>
                            <wps:cNvSpPr/>
                            <wps:spPr>
                              <a:xfrm>
                                <a:off x="529044" y="15374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BD2BC67" w14:textId="77777777" w:rsidR="0051744F" w:rsidRDefault="0051744F" w:rsidP="001B10D4">
                                  <w:pPr>
                                    <w:rPr>
                                      <w:rFonts w:eastAsia="Times New Roman"/>
                                    </w:rPr>
                                  </w:pPr>
                                </w:p>
                              </w:txbxContent>
                            </wps:txbx>
                            <wps:bodyPr rtlCol="0" anchor="ctr"/>
                          </wps:wsp>
                          <wps:wsp>
                            <wps:cNvPr id="1535" name="Rounded Rectangle 1535"/>
                            <wps:cNvSpPr/>
                            <wps:spPr>
                              <a:xfrm>
                                <a:off x="141297" y="39640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E92A00B" w14:textId="77777777" w:rsidR="0051744F" w:rsidRDefault="0051744F" w:rsidP="001B10D4">
                                  <w:pPr>
                                    <w:rPr>
                                      <w:rFonts w:eastAsia="Times New Roman"/>
                                    </w:rPr>
                                  </w:pPr>
                                </w:p>
                              </w:txbxContent>
                            </wps:txbx>
                            <wps:bodyPr rtlCol="0" anchor="ctr"/>
                          </wps:wsp>
                          <wps:wsp>
                            <wps:cNvPr id="1536" name="Rounded Rectangle 1536"/>
                            <wps:cNvSpPr/>
                            <wps:spPr>
                              <a:xfrm>
                                <a:off x="141297" y="36592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A12C407" w14:textId="77777777" w:rsidR="0051744F" w:rsidRDefault="0051744F" w:rsidP="001B10D4">
                                  <w:pPr>
                                    <w:rPr>
                                      <w:rFonts w:eastAsia="Times New Roman"/>
                                    </w:rPr>
                                  </w:pPr>
                                </w:p>
                              </w:txbxContent>
                            </wps:txbx>
                            <wps:bodyPr rtlCol="0" anchor="ctr"/>
                          </wps:wsp>
                          <wps:wsp>
                            <wps:cNvPr id="1537" name="Rounded Rectangle 1537"/>
                            <wps:cNvSpPr/>
                            <wps:spPr>
                              <a:xfrm>
                                <a:off x="141297" y="4258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CF707F4" w14:textId="77777777" w:rsidR="0051744F" w:rsidRDefault="0051744F" w:rsidP="001B10D4">
                                  <w:pPr>
                                    <w:rPr>
                                      <w:rFonts w:eastAsia="Times New Roman"/>
                                    </w:rPr>
                                  </w:pPr>
                                </w:p>
                              </w:txbxContent>
                            </wps:txbx>
                            <wps:bodyPr rtlCol="0" anchor="ctr"/>
                          </wps:wsp>
                          <wps:wsp>
                            <wps:cNvPr id="1538" name="Rounded Rectangle 1538"/>
                            <wps:cNvSpPr/>
                            <wps:spPr>
                              <a:xfrm>
                                <a:off x="535790" y="4258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BF8D316" w14:textId="77777777" w:rsidR="0051744F" w:rsidRDefault="0051744F" w:rsidP="001B10D4">
                                  <w:pPr>
                                    <w:rPr>
                                      <w:rFonts w:eastAsia="Times New Roman"/>
                                    </w:rPr>
                                  </w:pPr>
                                </w:p>
                              </w:txbxContent>
                            </wps:txbx>
                            <wps:bodyPr rtlCol="0" anchor="ctr"/>
                          </wps:wsp>
                          <wps:wsp>
                            <wps:cNvPr id="1539" name="Rounded Rectangle 1539"/>
                            <wps:cNvSpPr/>
                            <wps:spPr>
                              <a:xfrm>
                                <a:off x="535790" y="3953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3C6DCB8" w14:textId="77777777" w:rsidR="0051744F" w:rsidRDefault="0051744F" w:rsidP="001B10D4">
                                  <w:pPr>
                                    <w:rPr>
                                      <w:rFonts w:eastAsia="Times New Roman"/>
                                    </w:rPr>
                                  </w:pPr>
                                </w:p>
                              </w:txbxContent>
                            </wps:txbx>
                            <wps:bodyPr rtlCol="0" anchor="ctr"/>
                          </wps:wsp>
                          <wps:wsp>
                            <wps:cNvPr id="1540" name="Rounded Rectangle 1540"/>
                            <wps:cNvSpPr/>
                            <wps:spPr>
                              <a:xfrm>
                                <a:off x="535790" y="36592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F0E3DB5" w14:textId="77777777" w:rsidR="0051744F" w:rsidRDefault="0051744F" w:rsidP="001B10D4">
                                  <w:pPr>
                                    <w:rPr>
                                      <w:rFonts w:eastAsia="Times New Roman"/>
                                    </w:rPr>
                                  </w:pPr>
                                </w:p>
                              </w:txbxContent>
                            </wps:txbx>
                            <wps:bodyPr rtlCol="0" anchor="ctr"/>
                          </wps:wsp>
                          <wps:wsp>
                            <wps:cNvPr id="1541" name="Rounded Rectangle 1541"/>
                            <wps:cNvSpPr/>
                            <wps:spPr>
                              <a:xfrm>
                                <a:off x="141296" y="4563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06231CD" w14:textId="77777777" w:rsidR="0051744F" w:rsidRDefault="0051744F" w:rsidP="001B10D4">
                                  <w:pPr>
                                    <w:rPr>
                                      <w:rFonts w:eastAsia="Times New Roman"/>
                                    </w:rPr>
                                  </w:pPr>
                                </w:p>
                              </w:txbxContent>
                            </wps:txbx>
                            <wps:bodyPr rtlCol="0" anchor="ctr"/>
                          </wps:wsp>
                          <wps:wsp>
                            <wps:cNvPr id="1542" name="Rounded Rectangle 1542"/>
                            <wps:cNvSpPr/>
                            <wps:spPr>
                              <a:xfrm>
                                <a:off x="141296" y="4857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21D78A4" w14:textId="77777777" w:rsidR="0051744F" w:rsidRDefault="0051744F" w:rsidP="001B10D4">
                                  <w:pPr>
                                    <w:rPr>
                                      <w:rFonts w:eastAsia="Times New Roman"/>
                                    </w:rPr>
                                  </w:pPr>
                                </w:p>
                              </w:txbxContent>
                            </wps:txbx>
                            <wps:bodyPr rtlCol="0" anchor="ctr"/>
                          </wps:wsp>
                          <wps:wsp>
                            <wps:cNvPr id="1543" name="Rounded Rectangle 1543"/>
                            <wps:cNvSpPr/>
                            <wps:spPr>
                              <a:xfrm>
                                <a:off x="535789" y="4857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FA9E619" w14:textId="77777777" w:rsidR="0051744F" w:rsidRDefault="0051744F" w:rsidP="001B10D4">
                                  <w:pPr>
                                    <w:rPr>
                                      <w:rFonts w:eastAsia="Times New Roman"/>
                                    </w:rPr>
                                  </w:pPr>
                                </w:p>
                              </w:txbxContent>
                            </wps:txbx>
                            <wps:bodyPr rtlCol="0" anchor="ctr"/>
                          </wps:wsp>
                          <wps:wsp>
                            <wps:cNvPr id="1544" name="Rounded Rectangle 1544"/>
                            <wps:cNvSpPr/>
                            <wps:spPr>
                              <a:xfrm>
                                <a:off x="535789" y="4552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3ED219A" w14:textId="77777777" w:rsidR="0051744F" w:rsidRDefault="0051744F" w:rsidP="001B10D4">
                                  <w:pPr>
                                    <w:rPr>
                                      <w:rFonts w:eastAsia="Times New Roman"/>
                                    </w:rPr>
                                  </w:pPr>
                                </w:p>
                              </w:txbxContent>
                            </wps:txbx>
                            <wps:bodyPr rtlCol="0" anchor="ctr"/>
                          </wps:wsp>
                        </wpg:grpSp>
                        <wpg:grpSp>
                          <wpg:cNvPr id="1545" name="Group 1545"/>
                          <wpg:cNvGrpSpPr/>
                          <wpg:grpSpPr>
                            <a:xfrm>
                              <a:off x="303514" y="419243"/>
                              <a:ext cx="801485" cy="4843659"/>
                              <a:chOff x="303514" y="419243"/>
                              <a:chExt cx="801485" cy="4843659"/>
                            </a:xfrm>
                          </wpg:grpSpPr>
                          <wps:wsp>
                            <wps:cNvPr id="1546" name="Rounded Rectangle 1546"/>
                            <wps:cNvSpPr/>
                            <wps:spPr>
                              <a:xfrm>
                                <a:off x="303514" y="4192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6B2EFD97" w14:textId="77777777" w:rsidR="0051744F" w:rsidRDefault="0051744F" w:rsidP="001B10D4">
                                  <w:pPr>
                                    <w:rPr>
                                      <w:rFonts w:eastAsia="Times New Roman"/>
                                    </w:rPr>
                                  </w:pPr>
                                </w:p>
                              </w:txbxContent>
                            </wps:txbx>
                            <wps:bodyPr rtlCol="0" anchor="ctr"/>
                          </wps:wsp>
                          <wps:wsp>
                            <wps:cNvPr id="1547" name="Rounded Rectangle 1547"/>
                            <wps:cNvSpPr/>
                            <wps:spPr>
                              <a:xfrm>
                                <a:off x="303514" y="7240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4C3723C" w14:textId="77777777" w:rsidR="0051744F" w:rsidRDefault="0051744F" w:rsidP="001B10D4">
                                  <w:pPr>
                                    <w:rPr>
                                      <w:rFonts w:eastAsia="Times New Roman"/>
                                    </w:rPr>
                                  </w:pPr>
                                </w:p>
                              </w:txbxContent>
                            </wps:txbx>
                            <wps:bodyPr rtlCol="0" anchor="ctr"/>
                          </wps:wsp>
                          <wps:wsp>
                            <wps:cNvPr id="1548" name="Rounded Rectangle 1548"/>
                            <wps:cNvSpPr/>
                            <wps:spPr>
                              <a:xfrm>
                                <a:off x="303514" y="10288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59021C52" w14:textId="77777777" w:rsidR="0051744F" w:rsidRDefault="0051744F" w:rsidP="001B10D4">
                                  <w:pPr>
                                    <w:rPr>
                                      <w:rFonts w:eastAsia="Times New Roman"/>
                                    </w:rPr>
                                  </w:pPr>
                                </w:p>
                              </w:txbxContent>
                            </wps:txbx>
                            <wps:bodyPr rtlCol="0" anchor="ctr"/>
                          </wps:wsp>
                          <wps:wsp>
                            <wps:cNvPr id="1549" name="Rounded Rectangle 1549"/>
                            <wps:cNvSpPr/>
                            <wps:spPr>
                              <a:xfrm>
                                <a:off x="303514" y="13336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41055C4B" w14:textId="77777777" w:rsidR="0051744F" w:rsidRDefault="0051744F" w:rsidP="001B10D4">
                                  <w:pPr>
                                    <w:rPr>
                                      <w:rFonts w:eastAsia="Times New Roman"/>
                                    </w:rPr>
                                  </w:pPr>
                                </w:p>
                              </w:txbxContent>
                            </wps:txbx>
                            <wps:bodyPr rtlCol="0" anchor="ctr"/>
                          </wps:wsp>
                          <wps:wsp>
                            <wps:cNvPr id="1550" name="Rounded Rectangle 1550"/>
                            <wps:cNvSpPr/>
                            <wps:spPr>
                              <a:xfrm>
                                <a:off x="303514" y="16384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5B26F4F" w14:textId="77777777" w:rsidR="0051744F" w:rsidRDefault="0051744F" w:rsidP="001B10D4">
                                  <w:pPr>
                                    <w:rPr>
                                      <w:rFonts w:eastAsia="Times New Roman"/>
                                    </w:rPr>
                                  </w:pPr>
                                </w:p>
                              </w:txbxContent>
                            </wps:txbx>
                            <wps:bodyPr rtlCol="0" anchor="ctr"/>
                          </wps:wsp>
                          <wps:wsp>
                            <wps:cNvPr id="1551" name="Rounded Rectangle 1551"/>
                            <wps:cNvSpPr/>
                            <wps:spPr>
                              <a:xfrm>
                                <a:off x="303514" y="1943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964D6CF" w14:textId="77777777" w:rsidR="0051744F" w:rsidRDefault="0051744F" w:rsidP="001B10D4">
                                  <w:pPr>
                                    <w:rPr>
                                      <w:rFonts w:eastAsia="Times New Roman"/>
                                    </w:rPr>
                                  </w:pPr>
                                </w:p>
                              </w:txbxContent>
                            </wps:txbx>
                            <wps:bodyPr rtlCol="0" anchor="ctr"/>
                          </wps:wsp>
                          <wps:wsp>
                            <wps:cNvPr id="1552" name="Rounded Rectangle 1552"/>
                            <wps:cNvSpPr/>
                            <wps:spPr>
                              <a:xfrm>
                                <a:off x="303514" y="2248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C918404" w14:textId="77777777" w:rsidR="0051744F" w:rsidRDefault="0051744F" w:rsidP="001B10D4">
                                  <w:pPr>
                                    <w:rPr>
                                      <w:rFonts w:eastAsia="Times New Roman"/>
                                    </w:rPr>
                                  </w:pPr>
                                </w:p>
                              </w:txbxContent>
                            </wps:txbx>
                            <wps:bodyPr rtlCol="0" anchor="ctr"/>
                          </wps:wsp>
                          <wps:wsp>
                            <wps:cNvPr id="1553" name="Rounded Rectangle 1553"/>
                            <wps:cNvSpPr/>
                            <wps:spPr>
                              <a:xfrm>
                                <a:off x="303514" y="25517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5824581" w14:textId="77777777" w:rsidR="0051744F" w:rsidRDefault="0051744F" w:rsidP="001B10D4">
                                  <w:pPr>
                                    <w:rPr>
                                      <w:rFonts w:eastAsia="Times New Roman"/>
                                    </w:rPr>
                                  </w:pPr>
                                </w:p>
                              </w:txbxContent>
                            </wps:txbx>
                            <wps:bodyPr rtlCol="0" anchor="ctr"/>
                          </wps:wsp>
                          <wps:wsp>
                            <wps:cNvPr id="1554" name="Rounded Rectangle 1554"/>
                            <wps:cNvSpPr/>
                            <wps:spPr>
                              <a:xfrm>
                                <a:off x="303514" y="31507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1B1143E" w14:textId="77777777" w:rsidR="0051744F" w:rsidRDefault="0051744F" w:rsidP="001B10D4">
                                  <w:pPr>
                                    <w:rPr>
                                      <w:rFonts w:eastAsia="Times New Roman"/>
                                    </w:rPr>
                                  </w:pPr>
                                </w:p>
                              </w:txbxContent>
                            </wps:txbx>
                            <wps:bodyPr rtlCol="0" anchor="ctr"/>
                          </wps:wsp>
                          <wps:wsp>
                            <wps:cNvPr id="1555" name="Rounded Rectangle 1555"/>
                            <wps:cNvSpPr/>
                            <wps:spPr>
                              <a:xfrm>
                                <a:off x="303514" y="28565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1627912" w14:textId="77777777" w:rsidR="0051744F" w:rsidRDefault="0051744F" w:rsidP="001B10D4">
                                  <w:pPr>
                                    <w:rPr>
                                      <w:rFonts w:eastAsia="Times New Roman"/>
                                    </w:rPr>
                                  </w:pPr>
                                </w:p>
                              </w:txbxContent>
                            </wps:txbx>
                            <wps:bodyPr rtlCol="0" anchor="ctr"/>
                          </wps:wsp>
                          <wps:wsp>
                            <wps:cNvPr id="1556" name="Rounded Rectangle 1556"/>
                            <wps:cNvSpPr/>
                            <wps:spPr>
                              <a:xfrm>
                                <a:off x="303514" y="34555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9CB8C9D" w14:textId="77777777" w:rsidR="0051744F" w:rsidRDefault="0051744F" w:rsidP="001B10D4">
                                  <w:pPr>
                                    <w:rPr>
                                      <w:rFonts w:eastAsia="Times New Roman"/>
                                    </w:rPr>
                                  </w:pPr>
                                </w:p>
                              </w:txbxContent>
                            </wps:txbx>
                            <wps:bodyPr rtlCol="0" anchor="ctr"/>
                          </wps:wsp>
                          <wps:wsp>
                            <wps:cNvPr id="1557" name="Rounded Rectangle 1557"/>
                            <wps:cNvSpPr/>
                            <wps:spPr>
                              <a:xfrm>
                                <a:off x="698007" y="34555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0DE6484" w14:textId="77777777" w:rsidR="0051744F" w:rsidRDefault="0051744F" w:rsidP="001B10D4">
                                  <w:pPr>
                                    <w:rPr>
                                      <w:rFonts w:eastAsia="Times New Roman"/>
                                    </w:rPr>
                                  </w:pPr>
                                </w:p>
                              </w:txbxContent>
                            </wps:txbx>
                            <wps:bodyPr rtlCol="0" anchor="ctr"/>
                          </wps:wsp>
                          <wps:wsp>
                            <wps:cNvPr id="1558" name="Rounded Rectangle 1558"/>
                            <wps:cNvSpPr/>
                            <wps:spPr>
                              <a:xfrm>
                                <a:off x="698007" y="31507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EC2CAA2" w14:textId="77777777" w:rsidR="0051744F" w:rsidRDefault="0051744F" w:rsidP="001B10D4">
                                  <w:pPr>
                                    <w:rPr>
                                      <w:rFonts w:eastAsia="Times New Roman"/>
                                    </w:rPr>
                                  </w:pPr>
                                </w:p>
                              </w:txbxContent>
                            </wps:txbx>
                            <wps:bodyPr rtlCol="0" anchor="ctr"/>
                          </wps:wsp>
                          <wps:wsp>
                            <wps:cNvPr id="1559" name="Rounded Rectangle 1559"/>
                            <wps:cNvSpPr/>
                            <wps:spPr>
                              <a:xfrm>
                                <a:off x="698007" y="28565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1E488E9" w14:textId="77777777" w:rsidR="0051744F" w:rsidRDefault="0051744F" w:rsidP="001B10D4">
                                  <w:pPr>
                                    <w:rPr>
                                      <w:rFonts w:eastAsia="Times New Roman"/>
                                    </w:rPr>
                                  </w:pPr>
                                </w:p>
                              </w:txbxContent>
                            </wps:txbx>
                            <wps:bodyPr rtlCol="0" anchor="ctr"/>
                          </wps:wsp>
                          <wps:wsp>
                            <wps:cNvPr id="1560" name="Rounded Rectangle 1560"/>
                            <wps:cNvSpPr/>
                            <wps:spPr>
                              <a:xfrm>
                                <a:off x="698007" y="25517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765273D" w14:textId="77777777" w:rsidR="0051744F" w:rsidRDefault="0051744F" w:rsidP="001B10D4">
                                  <w:pPr>
                                    <w:rPr>
                                      <w:rFonts w:eastAsia="Times New Roman"/>
                                    </w:rPr>
                                  </w:pPr>
                                </w:p>
                              </w:txbxContent>
                            </wps:txbx>
                            <wps:bodyPr rtlCol="0" anchor="ctr"/>
                          </wps:wsp>
                          <wps:wsp>
                            <wps:cNvPr id="1561" name="Rounded Rectangle 1561"/>
                            <wps:cNvSpPr/>
                            <wps:spPr>
                              <a:xfrm>
                                <a:off x="698007" y="2248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E9F2BC6" w14:textId="77777777" w:rsidR="0051744F" w:rsidRDefault="0051744F" w:rsidP="001B10D4">
                                  <w:pPr>
                                    <w:rPr>
                                      <w:rFonts w:eastAsia="Times New Roman"/>
                                    </w:rPr>
                                  </w:pPr>
                                </w:p>
                              </w:txbxContent>
                            </wps:txbx>
                            <wps:bodyPr rtlCol="0" anchor="ctr"/>
                          </wps:wsp>
                          <wps:wsp>
                            <wps:cNvPr id="1562" name="Rounded Rectangle 1562"/>
                            <wps:cNvSpPr/>
                            <wps:spPr>
                              <a:xfrm>
                                <a:off x="698007" y="1943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B5F11E4" w14:textId="77777777" w:rsidR="0051744F" w:rsidRDefault="0051744F" w:rsidP="001B10D4">
                                  <w:pPr>
                                    <w:rPr>
                                      <w:rFonts w:eastAsia="Times New Roman"/>
                                    </w:rPr>
                                  </w:pPr>
                                </w:p>
                              </w:txbxContent>
                            </wps:txbx>
                            <wps:bodyPr rtlCol="0" anchor="ctr"/>
                          </wps:wsp>
                          <wps:wsp>
                            <wps:cNvPr id="1563" name="Rounded Rectangle 1563"/>
                            <wps:cNvSpPr/>
                            <wps:spPr>
                              <a:xfrm>
                                <a:off x="698007" y="13336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93E0BD4" w14:textId="77777777" w:rsidR="0051744F" w:rsidRDefault="0051744F" w:rsidP="001B10D4">
                                  <w:pPr>
                                    <w:rPr>
                                      <w:rFonts w:eastAsia="Times New Roman"/>
                                    </w:rPr>
                                  </w:pPr>
                                </w:p>
                              </w:txbxContent>
                            </wps:txbx>
                            <wps:bodyPr rtlCol="0" anchor="ctr"/>
                          </wps:wsp>
                          <wps:wsp>
                            <wps:cNvPr id="1564" name="Rounded Rectangle 1564"/>
                            <wps:cNvSpPr/>
                            <wps:spPr>
                              <a:xfrm>
                                <a:off x="698007" y="10288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C58A01A" w14:textId="77777777" w:rsidR="0051744F" w:rsidRDefault="0051744F" w:rsidP="001B10D4">
                                  <w:pPr>
                                    <w:rPr>
                                      <w:rFonts w:eastAsia="Times New Roman"/>
                                    </w:rPr>
                                  </w:pPr>
                                </w:p>
                              </w:txbxContent>
                            </wps:txbx>
                            <wps:bodyPr rtlCol="0" anchor="ctr"/>
                          </wps:wsp>
                          <wps:wsp>
                            <wps:cNvPr id="1565" name="Rounded Rectangle 1565"/>
                            <wps:cNvSpPr/>
                            <wps:spPr>
                              <a:xfrm>
                                <a:off x="698007" y="724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F02E85A" w14:textId="77777777" w:rsidR="0051744F" w:rsidRDefault="0051744F" w:rsidP="001B10D4">
                                  <w:pPr>
                                    <w:rPr>
                                      <w:rFonts w:eastAsia="Times New Roman"/>
                                    </w:rPr>
                                  </w:pPr>
                                </w:p>
                              </w:txbxContent>
                            </wps:txbx>
                            <wps:bodyPr rtlCol="0" anchor="ctr"/>
                          </wps:wsp>
                          <wps:wsp>
                            <wps:cNvPr id="1566" name="Rounded Rectangle 1566"/>
                            <wps:cNvSpPr/>
                            <wps:spPr>
                              <a:xfrm>
                                <a:off x="698007" y="419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D98958C" w14:textId="77777777" w:rsidR="0051744F" w:rsidRDefault="0051744F" w:rsidP="001B10D4">
                                  <w:pPr>
                                    <w:rPr>
                                      <w:rFonts w:eastAsia="Times New Roman"/>
                                    </w:rPr>
                                  </w:pPr>
                                </w:p>
                              </w:txbxContent>
                            </wps:txbx>
                            <wps:bodyPr rtlCol="0" anchor="ctr"/>
                          </wps:wsp>
                          <wps:wsp>
                            <wps:cNvPr id="1567" name="Rounded Rectangle 1567"/>
                            <wps:cNvSpPr/>
                            <wps:spPr>
                              <a:xfrm>
                                <a:off x="698007" y="16384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1ADCEF7" w14:textId="77777777" w:rsidR="0051744F" w:rsidRDefault="0051744F" w:rsidP="001B10D4">
                                  <w:pPr>
                                    <w:rPr>
                                      <w:rFonts w:eastAsia="Times New Roman"/>
                                    </w:rPr>
                                  </w:pPr>
                                </w:p>
                              </w:txbxContent>
                            </wps:txbx>
                            <wps:bodyPr rtlCol="0" anchor="ctr"/>
                          </wps:wsp>
                          <wps:wsp>
                            <wps:cNvPr id="1568" name="Rounded Rectangle 1568"/>
                            <wps:cNvSpPr/>
                            <wps:spPr>
                              <a:xfrm>
                                <a:off x="310260" y="40651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3E98891" w14:textId="77777777" w:rsidR="0051744F" w:rsidRDefault="0051744F" w:rsidP="001B10D4">
                                  <w:pPr>
                                    <w:rPr>
                                      <w:rFonts w:eastAsia="Times New Roman"/>
                                    </w:rPr>
                                  </w:pPr>
                                </w:p>
                              </w:txbxContent>
                            </wps:txbx>
                            <wps:bodyPr rtlCol="0" anchor="ctr"/>
                          </wps:wsp>
                          <wps:wsp>
                            <wps:cNvPr id="1569" name="Rounded Rectangle 1569"/>
                            <wps:cNvSpPr/>
                            <wps:spPr>
                              <a:xfrm>
                                <a:off x="310260" y="37603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128C3F3" w14:textId="77777777" w:rsidR="0051744F" w:rsidRDefault="0051744F" w:rsidP="001B10D4">
                                  <w:pPr>
                                    <w:rPr>
                                      <w:rFonts w:eastAsia="Times New Roman"/>
                                    </w:rPr>
                                  </w:pPr>
                                </w:p>
                              </w:txbxContent>
                            </wps:txbx>
                            <wps:bodyPr rtlCol="0" anchor="ctr"/>
                          </wps:wsp>
                          <wps:wsp>
                            <wps:cNvPr id="1570" name="Rounded Rectangle 1570"/>
                            <wps:cNvSpPr/>
                            <wps:spPr>
                              <a:xfrm>
                                <a:off x="310260" y="43592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3F1FE45" w14:textId="77777777" w:rsidR="0051744F" w:rsidRDefault="0051744F" w:rsidP="001B10D4">
                                  <w:pPr>
                                    <w:rPr>
                                      <w:rFonts w:eastAsia="Times New Roman"/>
                                    </w:rPr>
                                  </w:pPr>
                                </w:p>
                              </w:txbxContent>
                            </wps:txbx>
                            <wps:bodyPr rtlCol="0" anchor="ctr"/>
                          </wps:wsp>
                          <wps:wsp>
                            <wps:cNvPr id="1571" name="Rounded Rectangle 1571"/>
                            <wps:cNvSpPr/>
                            <wps:spPr>
                              <a:xfrm>
                                <a:off x="704753" y="43592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5B4435A" w14:textId="77777777" w:rsidR="0051744F" w:rsidRDefault="0051744F" w:rsidP="001B10D4">
                                  <w:pPr>
                                    <w:rPr>
                                      <w:rFonts w:eastAsia="Times New Roman"/>
                                    </w:rPr>
                                  </w:pPr>
                                </w:p>
                              </w:txbxContent>
                            </wps:txbx>
                            <wps:bodyPr rtlCol="0" anchor="ctr"/>
                          </wps:wsp>
                          <wps:wsp>
                            <wps:cNvPr id="1572" name="Rounded Rectangle 1572"/>
                            <wps:cNvSpPr/>
                            <wps:spPr>
                              <a:xfrm>
                                <a:off x="704753" y="40544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F88CCEE" w14:textId="77777777" w:rsidR="0051744F" w:rsidRDefault="0051744F" w:rsidP="001B10D4">
                                  <w:pPr>
                                    <w:rPr>
                                      <w:rFonts w:eastAsia="Times New Roman"/>
                                    </w:rPr>
                                  </w:pPr>
                                </w:p>
                              </w:txbxContent>
                            </wps:txbx>
                            <wps:bodyPr rtlCol="0" anchor="ctr"/>
                          </wps:wsp>
                          <wps:wsp>
                            <wps:cNvPr id="1573" name="Rounded Rectangle 1573"/>
                            <wps:cNvSpPr/>
                            <wps:spPr>
                              <a:xfrm>
                                <a:off x="704753" y="37603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E2A9C41" w14:textId="77777777" w:rsidR="0051744F" w:rsidRDefault="0051744F" w:rsidP="001B10D4">
                                  <w:pPr>
                                    <w:rPr>
                                      <w:rFonts w:eastAsia="Times New Roman"/>
                                    </w:rPr>
                                  </w:pPr>
                                </w:p>
                              </w:txbxContent>
                            </wps:txbx>
                            <wps:bodyPr rtlCol="0" anchor="ctr"/>
                          </wps:wsp>
                          <wps:wsp>
                            <wps:cNvPr id="1574" name="Rounded Rectangle 1574"/>
                            <wps:cNvSpPr/>
                            <wps:spPr>
                              <a:xfrm>
                                <a:off x="310259" y="46640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3B942A1" w14:textId="77777777" w:rsidR="0051744F" w:rsidRDefault="0051744F" w:rsidP="001B10D4">
                                  <w:pPr>
                                    <w:rPr>
                                      <w:rFonts w:eastAsia="Times New Roman"/>
                                    </w:rPr>
                                  </w:pPr>
                                </w:p>
                              </w:txbxContent>
                            </wps:txbx>
                            <wps:bodyPr rtlCol="0" anchor="ctr"/>
                          </wps:wsp>
                          <wps:wsp>
                            <wps:cNvPr id="1575" name="Rounded Rectangle 1575"/>
                            <wps:cNvSpPr/>
                            <wps:spPr>
                              <a:xfrm>
                                <a:off x="310259" y="49581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53DEC3D" w14:textId="77777777" w:rsidR="0051744F" w:rsidRDefault="0051744F" w:rsidP="001B10D4">
                                  <w:pPr>
                                    <w:rPr>
                                      <w:rFonts w:eastAsia="Times New Roman"/>
                                    </w:rPr>
                                  </w:pPr>
                                </w:p>
                              </w:txbxContent>
                            </wps:txbx>
                            <wps:bodyPr rtlCol="0" anchor="ctr"/>
                          </wps:wsp>
                          <wps:wsp>
                            <wps:cNvPr id="1576" name="Rounded Rectangle 1576"/>
                            <wps:cNvSpPr/>
                            <wps:spPr>
                              <a:xfrm>
                                <a:off x="704752" y="49581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39C9A29" w14:textId="77777777" w:rsidR="0051744F" w:rsidRDefault="0051744F" w:rsidP="001B10D4">
                                  <w:pPr>
                                    <w:rPr>
                                      <w:rFonts w:eastAsia="Times New Roman"/>
                                    </w:rPr>
                                  </w:pPr>
                                </w:p>
                              </w:txbxContent>
                            </wps:txbx>
                            <wps:bodyPr rtlCol="0" anchor="ctr"/>
                          </wps:wsp>
                          <wps:wsp>
                            <wps:cNvPr id="1577" name="Rounded Rectangle 1577"/>
                            <wps:cNvSpPr/>
                            <wps:spPr>
                              <a:xfrm>
                                <a:off x="704752" y="46533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9D2BAA3" w14:textId="77777777" w:rsidR="0051744F" w:rsidRDefault="0051744F" w:rsidP="001B10D4">
                                  <w:pPr>
                                    <w:rPr>
                                      <w:rFonts w:eastAsia="Times New Roman"/>
                                    </w:rPr>
                                  </w:pPr>
                                </w:p>
                              </w:txbxContent>
                            </wps:txbx>
                            <wps:bodyPr rtlCol="0" anchor="ctr"/>
                          </wps:wsp>
                        </wpg:grpSp>
                        <wpg:grpSp>
                          <wpg:cNvPr id="1578" name="Group 1578"/>
                          <wpg:cNvGrpSpPr/>
                          <wpg:grpSpPr>
                            <a:xfrm>
                              <a:off x="1929389" y="1486043"/>
                              <a:ext cx="2063332" cy="2906915"/>
                              <a:chOff x="1929389" y="1486043"/>
                              <a:chExt cx="2063332" cy="2906915"/>
                            </a:xfrm>
                          </wpg:grpSpPr>
                          <wpg:grpSp>
                            <wpg:cNvPr id="1579" name="Group 1579"/>
                            <wpg:cNvGrpSpPr/>
                            <wpg:grpSpPr>
                              <a:xfrm>
                                <a:off x="1929389" y="1486043"/>
                                <a:ext cx="817951" cy="1241794"/>
                                <a:chOff x="1929389" y="1486043"/>
                                <a:chExt cx="817951" cy="1241794"/>
                              </a:xfrm>
                            </wpg:grpSpPr>
                            <pic:pic xmlns:pic="http://schemas.openxmlformats.org/drawingml/2006/picture">
                              <pic:nvPicPr>
                                <pic:cNvPr id="1580" name="Picture 15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3002" y="1790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81" name="Picture 15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0114" y="1789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82" name="Picture 15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3003" y="1486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83" name="Picture 15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9396" y="2094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84" name="Picture 15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2277" y="23992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85" name="Picture 15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9389" y="23985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86" name="Picture 158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2278" y="2094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87" name="Picture 158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40113" y="14979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588" name="Group 1588"/>
                            <wpg:cNvGrpSpPr/>
                            <wpg:grpSpPr>
                              <a:xfrm>
                                <a:off x="2025237" y="1638443"/>
                                <a:ext cx="817951" cy="1241794"/>
                                <a:chOff x="2025237" y="1638443"/>
                                <a:chExt cx="817951" cy="1241794"/>
                              </a:xfrm>
                            </wpg:grpSpPr>
                            <pic:pic xmlns:pic="http://schemas.openxmlformats.org/drawingml/2006/picture">
                              <pic:nvPicPr>
                                <pic:cNvPr id="1589" name="Picture 158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28850" y="1942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90" name="Picture 15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35962" y="19422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91" name="Picture 15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28851" y="16384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92" name="Picture 159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5244" y="2247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93" name="Picture 159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8125" y="25516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94" name="Picture 15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5237" y="25509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95" name="Picture 159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8126" y="2247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96" name="Picture 159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035961" y="16503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597" name="Group 1597"/>
                            <wpg:cNvGrpSpPr/>
                            <wpg:grpSpPr>
                              <a:xfrm>
                                <a:off x="2128230" y="1780156"/>
                                <a:ext cx="817951" cy="1241794"/>
                                <a:chOff x="2128230" y="1780156"/>
                                <a:chExt cx="817951" cy="1241794"/>
                              </a:xfrm>
                            </wpg:grpSpPr>
                            <pic:pic xmlns:pic="http://schemas.openxmlformats.org/drawingml/2006/picture">
                              <pic:nvPicPr>
                                <pic:cNvPr id="1598" name="Picture 15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43" y="208460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599" name="Picture 15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55" y="20839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00" name="Picture 16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44" y="17801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01" name="Picture 16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28237" y="238888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02" name="Picture 160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21118" y="26933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03" name="Picture 16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28230" y="26927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04" name="Picture 16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21119" y="238888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05" name="Picture 160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138954" y="179206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606" name="Group 1606"/>
                            <wpg:cNvGrpSpPr/>
                            <wpg:grpSpPr>
                              <a:xfrm>
                                <a:off x="2232412" y="1930097"/>
                                <a:ext cx="817951" cy="1241794"/>
                                <a:chOff x="2232412" y="1930097"/>
                                <a:chExt cx="817951" cy="1241794"/>
                              </a:xfrm>
                            </wpg:grpSpPr>
                            <pic:pic xmlns:pic="http://schemas.openxmlformats.org/drawingml/2006/picture">
                              <pic:nvPicPr>
                                <pic:cNvPr id="1607" name="Picture 16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36025" y="2234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08" name="Picture 16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43137" y="2233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09" name="Picture 16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36026" y="1930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10" name="Picture 16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32419" y="2538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11" name="Picture 16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5300" y="2843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12" name="Picture 16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32412" y="28426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13" name="Picture 16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5301" y="2538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14" name="Picture 16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243136" y="19420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615" name="Group 1615"/>
                            <wpg:cNvGrpSpPr/>
                            <wpg:grpSpPr>
                              <a:xfrm>
                                <a:off x="2338363" y="2105110"/>
                                <a:ext cx="817951" cy="1241794"/>
                                <a:chOff x="2338363" y="2105110"/>
                                <a:chExt cx="817951" cy="1241794"/>
                              </a:xfrm>
                            </wpg:grpSpPr>
                            <pic:pic xmlns:pic="http://schemas.openxmlformats.org/drawingml/2006/picture">
                              <pic:nvPicPr>
                                <pic:cNvPr id="1616" name="Picture 16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1976" y="24095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17" name="Picture 16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49088" y="24089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18" name="Picture 16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1977" y="210511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19" name="Picture 16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8370" y="27138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20" name="Picture 16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31251" y="3018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21" name="Picture 16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8363" y="301766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22" name="Picture 16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31252" y="27138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23" name="Picture 16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349087" y="211701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624" name="Group 1624"/>
                            <wpg:cNvGrpSpPr/>
                            <wpg:grpSpPr>
                              <a:xfrm>
                                <a:off x="2450305" y="2248043"/>
                                <a:ext cx="817951" cy="1241794"/>
                                <a:chOff x="2450305" y="2248043"/>
                                <a:chExt cx="817951" cy="1241794"/>
                              </a:xfrm>
                            </wpg:grpSpPr>
                            <pic:pic xmlns:pic="http://schemas.openxmlformats.org/drawingml/2006/picture">
                              <pic:nvPicPr>
                                <pic:cNvPr id="1625" name="Picture 16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53918" y="2552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26" name="Picture 16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61030" y="2551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27" name="Picture 16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53919" y="2248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28" name="Picture 16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50312" y="2856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29" name="Picture 16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43193" y="31612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30" name="Picture 16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50305" y="31605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31" name="Picture 16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43194" y="2856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32" name="Picture 16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461029" y="22599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633" name="Group 1633"/>
                            <wpg:cNvGrpSpPr/>
                            <wpg:grpSpPr>
                              <a:xfrm>
                                <a:off x="2574713" y="2400443"/>
                                <a:ext cx="817951" cy="1241794"/>
                                <a:chOff x="2574713" y="2400443"/>
                                <a:chExt cx="817951" cy="1241794"/>
                              </a:xfrm>
                            </wpg:grpSpPr>
                            <pic:pic xmlns:pic="http://schemas.openxmlformats.org/drawingml/2006/picture">
                              <pic:nvPicPr>
                                <pic:cNvPr id="1634" name="Picture 16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78326" y="2704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35" name="Picture 16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85438" y="27042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36" name="Picture 16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78327" y="24004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37" name="Picture 16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74720" y="3009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38" name="Picture 16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67601" y="33136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39" name="Picture 16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74713" y="33129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40" name="Picture 16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67602" y="3009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41" name="Picture 164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585437" y="24123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642" name="Group 1642"/>
                            <wpg:cNvGrpSpPr/>
                            <wpg:grpSpPr>
                              <a:xfrm>
                                <a:off x="2683062" y="2541546"/>
                                <a:ext cx="817951" cy="1241794"/>
                                <a:chOff x="2683062" y="2541546"/>
                                <a:chExt cx="817951" cy="1241794"/>
                              </a:xfrm>
                            </wpg:grpSpPr>
                            <pic:pic xmlns:pic="http://schemas.openxmlformats.org/drawingml/2006/picture">
                              <pic:nvPicPr>
                                <pic:cNvPr id="1643" name="Picture 16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86675" y="284599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44" name="Picture 16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93787" y="28453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45" name="Picture 16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86676" y="2541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46" name="Picture 16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83069" y="3150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47" name="Picture 16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75950" y="345472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48" name="Picture 16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83062" y="3454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49" name="Picture 16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75951" y="3150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50" name="Picture 165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693786" y="255345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651" name="Group 1651"/>
                            <wpg:cNvGrpSpPr/>
                            <wpg:grpSpPr>
                              <a:xfrm>
                                <a:off x="2800919" y="2705243"/>
                                <a:ext cx="817951" cy="1241794"/>
                                <a:chOff x="2800919" y="2705243"/>
                                <a:chExt cx="817951" cy="1241794"/>
                              </a:xfrm>
                            </wpg:grpSpPr>
                            <pic:pic xmlns:pic="http://schemas.openxmlformats.org/drawingml/2006/picture">
                              <pic:nvPicPr>
                                <pic:cNvPr id="1652" name="Picture 16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04532" y="30096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53" name="Picture 16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11644" y="30090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54" name="Picture 16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04533" y="27052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55" name="Picture 16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00926" y="33139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56" name="Picture 16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93807" y="36184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57" name="Picture 16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00919" y="36177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58" name="Picture 16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93808" y="33139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59" name="Picture 165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811643" y="27171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660" name="Group 1660"/>
                            <wpg:cNvGrpSpPr/>
                            <wpg:grpSpPr>
                              <a:xfrm>
                                <a:off x="2928913" y="2857643"/>
                                <a:ext cx="817951" cy="1241794"/>
                                <a:chOff x="2928913" y="2857643"/>
                                <a:chExt cx="817951" cy="1241794"/>
                              </a:xfrm>
                            </wpg:grpSpPr>
                            <pic:pic xmlns:pic="http://schemas.openxmlformats.org/drawingml/2006/picture">
                              <pic:nvPicPr>
                                <pic:cNvPr id="1661" name="Picture 16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32526" y="31620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62" name="Picture 16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39638" y="31614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63" name="Picture 16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32527" y="28576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64" name="Picture 16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28920" y="34663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65" name="Picture 166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21801" y="37708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66" name="Picture 166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28913" y="37701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67" name="Picture 16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21802" y="34663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68" name="Picture 166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939637" y="28695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669" name="Group 1669"/>
                            <wpg:cNvGrpSpPr/>
                            <wpg:grpSpPr>
                              <a:xfrm>
                                <a:off x="3061087" y="3010043"/>
                                <a:ext cx="817951" cy="1241794"/>
                                <a:chOff x="3061087" y="3010043"/>
                                <a:chExt cx="817951" cy="1241794"/>
                              </a:xfrm>
                            </wpg:grpSpPr>
                            <pic:pic xmlns:pic="http://schemas.openxmlformats.org/drawingml/2006/picture">
                              <pic:nvPicPr>
                                <pic:cNvPr id="1670" name="Picture 167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64700" y="3314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71" name="Picture 16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71812" y="3313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72" name="Picture 16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64701" y="3010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73" name="Picture 16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61094" y="3618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74" name="Picture 16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53975" y="39232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75" name="Picture 16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61087" y="39225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76" name="Picture 16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53976" y="3618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77" name="Picture 167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3071811" y="30219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678" name="Group 1678"/>
                            <wpg:cNvGrpSpPr/>
                            <wpg:grpSpPr>
                              <a:xfrm>
                                <a:off x="3174770" y="3151164"/>
                                <a:ext cx="817951" cy="1241794"/>
                                <a:chOff x="3174770" y="3151164"/>
                                <a:chExt cx="817951" cy="1241794"/>
                              </a:xfrm>
                            </wpg:grpSpPr>
                            <pic:pic xmlns:pic="http://schemas.openxmlformats.org/drawingml/2006/picture">
                              <pic:nvPicPr>
                                <pic:cNvPr id="1679" name="Picture 16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78383" y="34556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80" name="Picture 16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85495" y="34549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81" name="Picture 16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78384" y="315116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82" name="Picture 16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74777" y="37598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83" name="Picture 16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67658" y="40643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84" name="Picture 16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74770" y="406371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85" name="Picture 16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67659" y="37598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686" name="Picture 168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3198103" y="3151164"/>
                                  <a:ext cx="414337" cy="3286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1687" name="Rounded Rectangle 1687"/>
                          <wps:cNvSpPr/>
                          <wps:spPr>
                            <a:xfrm>
                              <a:off x="6217898" y="2605002"/>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144ECB58" w14:textId="77777777" w:rsidR="0051744F" w:rsidRDefault="0051744F" w:rsidP="001B10D4">
                                <w:pPr>
                                  <w:rPr>
                                    <w:rFonts w:eastAsia="Times New Roman"/>
                                  </w:rPr>
                                </w:pPr>
                              </w:p>
                            </w:txbxContent>
                          </wps:txbx>
                          <wps:bodyPr rtlCol="0" anchor="ctr"/>
                        </wps:wsp>
                        <wpg:grpSp>
                          <wpg:cNvPr id="1688" name="Group 1688"/>
                          <wpg:cNvGrpSpPr/>
                          <wpg:grpSpPr>
                            <a:xfrm>
                              <a:off x="4112873" y="1830140"/>
                              <a:ext cx="2088754" cy="1962350"/>
                              <a:chOff x="4112873" y="1830140"/>
                              <a:chExt cx="2088754" cy="1962350"/>
                            </a:xfrm>
                          </wpg:grpSpPr>
                          <wps:wsp>
                            <wps:cNvPr id="1689" name="Rounded Rectangle 1689"/>
                            <wps:cNvSpPr/>
                            <wps:spPr>
                              <a:xfrm>
                                <a:off x="4112873" y="183014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DDBB76D" w14:textId="77777777" w:rsidR="0051744F" w:rsidRDefault="0051744F" w:rsidP="001B10D4">
                                  <w:pPr>
                                    <w:rPr>
                                      <w:rFonts w:eastAsia="Times New Roman"/>
                                    </w:rPr>
                                  </w:pPr>
                                </w:p>
                              </w:txbxContent>
                            </wps:txbx>
                            <wps:bodyPr rtlCol="0" anchor="ctr"/>
                          </wps:wsp>
                          <wps:wsp>
                            <wps:cNvPr id="1690" name="Rounded Rectangle 1690"/>
                            <wps:cNvSpPr/>
                            <wps:spPr>
                              <a:xfrm>
                                <a:off x="4265273" y="19731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1189CDF" w14:textId="77777777" w:rsidR="0051744F" w:rsidRDefault="0051744F" w:rsidP="001B10D4">
                                  <w:pPr>
                                    <w:rPr>
                                      <w:rFonts w:eastAsia="Times New Roman"/>
                                    </w:rPr>
                                  </w:pPr>
                                </w:p>
                              </w:txbxContent>
                            </wps:txbx>
                            <wps:bodyPr rtlCol="0" anchor="ctr"/>
                          </wps:wsp>
                          <wps:wsp>
                            <wps:cNvPr id="1691" name="Rounded Rectangle 1691"/>
                            <wps:cNvSpPr/>
                            <wps:spPr>
                              <a:xfrm>
                                <a:off x="4417673" y="21255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84713C5" w14:textId="77777777" w:rsidR="0051744F" w:rsidRDefault="0051744F" w:rsidP="001B10D4">
                                  <w:pPr>
                                    <w:rPr>
                                      <w:rFonts w:eastAsia="Times New Roman"/>
                                    </w:rPr>
                                  </w:pPr>
                                </w:p>
                              </w:txbxContent>
                            </wps:txbx>
                            <wps:bodyPr rtlCol="0" anchor="ctr"/>
                          </wps:wsp>
                          <wps:wsp>
                            <wps:cNvPr id="1692" name="Rounded Rectangle 1692"/>
                            <wps:cNvSpPr/>
                            <wps:spPr>
                              <a:xfrm>
                                <a:off x="4570073" y="22779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9CE309A" w14:textId="77777777" w:rsidR="0051744F" w:rsidRDefault="0051744F" w:rsidP="001B10D4">
                                  <w:pPr>
                                    <w:rPr>
                                      <w:rFonts w:eastAsia="Times New Roman"/>
                                    </w:rPr>
                                  </w:pPr>
                                </w:p>
                              </w:txbxContent>
                            </wps:txbx>
                            <wps:bodyPr rtlCol="0" anchor="ctr"/>
                          </wps:wsp>
                          <wps:wsp>
                            <wps:cNvPr id="1693" name="Rounded Rectangle 1693"/>
                            <wps:cNvSpPr/>
                            <wps:spPr>
                              <a:xfrm>
                                <a:off x="4722473" y="24303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62B5B16" w14:textId="77777777" w:rsidR="0051744F" w:rsidRDefault="0051744F" w:rsidP="001B10D4">
                                  <w:pPr>
                                    <w:rPr>
                                      <w:rFonts w:eastAsia="Times New Roman"/>
                                    </w:rPr>
                                  </w:pPr>
                                </w:p>
                              </w:txbxContent>
                            </wps:txbx>
                            <wps:bodyPr rtlCol="0" anchor="ctr"/>
                          </wps:wsp>
                          <wps:wsp>
                            <wps:cNvPr id="1694" name="Rounded Rectangle 1694"/>
                            <wps:cNvSpPr/>
                            <wps:spPr>
                              <a:xfrm>
                                <a:off x="4874873" y="25827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8523E59" w14:textId="77777777" w:rsidR="0051744F" w:rsidRDefault="0051744F" w:rsidP="001B10D4">
                                  <w:pPr>
                                    <w:rPr>
                                      <w:rFonts w:eastAsia="Times New Roman"/>
                                    </w:rPr>
                                  </w:pPr>
                                </w:p>
                              </w:txbxContent>
                            </wps:txbx>
                            <wps:bodyPr rtlCol="0" anchor="ctr"/>
                          </wps:wsp>
                          <wps:wsp>
                            <wps:cNvPr id="1695" name="Rounded Rectangle 1695"/>
                            <wps:cNvSpPr/>
                            <wps:spPr>
                              <a:xfrm>
                                <a:off x="5027273" y="27351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62EB0A0" w14:textId="77777777" w:rsidR="0051744F" w:rsidRDefault="0051744F" w:rsidP="001B10D4">
                                  <w:pPr>
                                    <w:rPr>
                                      <w:rFonts w:eastAsia="Times New Roman"/>
                                    </w:rPr>
                                  </w:pPr>
                                </w:p>
                              </w:txbxContent>
                            </wps:txbx>
                            <wps:bodyPr rtlCol="0" anchor="ctr"/>
                          </wps:wsp>
                          <wps:wsp>
                            <wps:cNvPr id="1696" name="Rounded Rectangle 1696"/>
                            <wps:cNvSpPr/>
                            <wps:spPr>
                              <a:xfrm>
                                <a:off x="5179673" y="28875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83AD139" w14:textId="77777777" w:rsidR="0051744F" w:rsidRDefault="0051744F" w:rsidP="001B10D4">
                                  <w:pPr>
                                    <w:rPr>
                                      <w:rFonts w:eastAsia="Times New Roman"/>
                                    </w:rPr>
                                  </w:pPr>
                                </w:p>
                              </w:txbxContent>
                            </wps:txbx>
                            <wps:bodyPr rtlCol="0" anchor="ctr"/>
                          </wps:wsp>
                          <wps:wsp>
                            <wps:cNvPr id="1697" name="Rounded Rectangle 1697"/>
                            <wps:cNvSpPr/>
                            <wps:spPr>
                              <a:xfrm>
                                <a:off x="5332073" y="30399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3797584" w14:textId="77777777" w:rsidR="0051744F" w:rsidRDefault="0051744F" w:rsidP="001B10D4">
                                  <w:pPr>
                                    <w:rPr>
                                      <w:rFonts w:eastAsia="Times New Roman"/>
                                    </w:rPr>
                                  </w:pPr>
                                </w:p>
                              </w:txbxContent>
                            </wps:txbx>
                            <wps:bodyPr rtlCol="0" anchor="ctr"/>
                          </wps:wsp>
                          <wps:wsp>
                            <wps:cNvPr id="1698" name="Rounded Rectangle 1698"/>
                            <wps:cNvSpPr/>
                            <wps:spPr>
                              <a:xfrm>
                                <a:off x="5484473" y="31923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59DFB87" w14:textId="77777777" w:rsidR="0051744F" w:rsidRDefault="0051744F" w:rsidP="001B10D4">
                                  <w:pPr>
                                    <w:rPr>
                                      <w:rFonts w:eastAsia="Times New Roman"/>
                                    </w:rPr>
                                  </w:pPr>
                                </w:p>
                              </w:txbxContent>
                            </wps:txbx>
                            <wps:bodyPr rtlCol="0" anchor="ctr"/>
                          </wps:wsp>
                          <wps:wsp>
                            <wps:cNvPr id="1699" name="Rounded Rectangle 1699"/>
                            <wps:cNvSpPr/>
                            <wps:spPr>
                              <a:xfrm>
                                <a:off x="5636873" y="33447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8C75B2E" w14:textId="77777777" w:rsidR="0051744F" w:rsidRDefault="0051744F" w:rsidP="001B10D4">
                                  <w:pPr>
                                    <w:rPr>
                                      <w:rFonts w:eastAsia="Times New Roman"/>
                                    </w:rPr>
                                  </w:pPr>
                                </w:p>
                              </w:txbxContent>
                            </wps:txbx>
                            <wps:bodyPr rtlCol="0" anchor="ctr"/>
                          </wps:wsp>
                          <wps:wsp>
                            <wps:cNvPr id="1700" name="Rounded Rectangle 1700"/>
                            <wps:cNvSpPr/>
                            <wps:spPr>
                              <a:xfrm>
                                <a:off x="5807134" y="348769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301FE8E" w14:textId="77777777" w:rsidR="0051744F" w:rsidRDefault="0051744F" w:rsidP="001B10D4">
                                  <w:pPr>
                                    <w:rPr>
                                      <w:rFonts w:eastAsia="Times New Roman"/>
                                    </w:rPr>
                                  </w:pPr>
                                </w:p>
                              </w:txbxContent>
                            </wps:txbx>
                            <wps:bodyPr rtlCol="0" anchor="ctr"/>
                          </wps:wsp>
                        </wpg:grpSp>
                        <wps:wsp>
                          <wps:cNvPr id="1701" name="Oval 1701"/>
                          <wps:cNvSpPr/>
                          <wps:spPr>
                            <a:xfrm>
                              <a:off x="1188238" y="1637886"/>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4E8F5764" w14:textId="77777777" w:rsidR="0051744F" w:rsidRDefault="0051744F" w:rsidP="001B10D4">
                                <w:pPr>
                                  <w:rPr>
                                    <w:rFonts w:eastAsia="Times New Roman"/>
                                  </w:rPr>
                                </w:pPr>
                              </w:p>
                            </w:txbxContent>
                          </wps:txbx>
                          <wps:bodyPr rtlCol="0" anchor="ctr"/>
                        </wps:wsp>
                        <wps:wsp>
                          <wps:cNvPr id="1702" name="Oval 1702"/>
                          <wps:cNvSpPr/>
                          <wps:spPr>
                            <a:xfrm>
                              <a:off x="4434893" y="3448556"/>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6C186DF1" w14:textId="77777777" w:rsidR="0051744F" w:rsidRDefault="0051744F" w:rsidP="001B10D4">
                                <w:pPr>
                                  <w:rPr>
                                    <w:rFonts w:eastAsia="Times New Roman"/>
                                  </w:rPr>
                                </w:pPr>
                              </w:p>
                            </w:txbxContent>
                          </wps:txbx>
                          <wps:bodyPr rtlCol="0" anchor="ctr"/>
                        </wps:wsp>
                        <wps:wsp>
                          <wps:cNvPr id="1703" name="Straight Connector 1703"/>
                          <wps:cNvCnPr/>
                          <wps:spPr>
                            <a:xfrm>
                              <a:off x="503637" y="419243"/>
                              <a:ext cx="989401" cy="1218643"/>
                            </a:xfrm>
                            <a:prstGeom prst="line">
                              <a:avLst/>
                            </a:prstGeom>
                            <a:noFill/>
                            <a:ln w="9525" cap="flat" cmpd="sng" algn="ctr">
                              <a:solidFill>
                                <a:sysClr val="windowText" lastClr="000000"/>
                              </a:solidFill>
                              <a:prstDash val="solid"/>
                            </a:ln>
                            <a:effectLst/>
                          </wps:spPr>
                          <wps:bodyPr/>
                        </wps:wsp>
                        <wps:wsp>
                          <wps:cNvPr id="1704" name="Straight Connector 1704"/>
                          <wps:cNvCnPr/>
                          <wps:spPr>
                            <a:xfrm>
                              <a:off x="503637" y="1638443"/>
                              <a:ext cx="684601" cy="291654"/>
                            </a:xfrm>
                            <a:prstGeom prst="line">
                              <a:avLst/>
                            </a:prstGeom>
                            <a:noFill/>
                            <a:ln w="9525" cap="flat" cmpd="sng" algn="ctr">
                              <a:solidFill>
                                <a:sysClr val="windowText" lastClr="000000"/>
                              </a:solidFill>
                              <a:prstDash val="solid"/>
                            </a:ln>
                            <a:effectLst/>
                          </wps:spPr>
                          <wps:bodyPr/>
                        </wps:wsp>
                        <wps:wsp>
                          <wps:cNvPr id="1705" name="Straight Connector 1705"/>
                          <wps:cNvCnPr/>
                          <wps:spPr>
                            <a:xfrm>
                              <a:off x="1797838" y="1930097"/>
                              <a:ext cx="1594825" cy="1232974"/>
                            </a:xfrm>
                            <a:prstGeom prst="line">
                              <a:avLst/>
                            </a:prstGeom>
                            <a:noFill/>
                            <a:ln w="9525" cap="flat" cmpd="sng" algn="ctr">
                              <a:solidFill>
                                <a:sysClr val="windowText" lastClr="000000"/>
                              </a:solidFill>
                              <a:prstDash val="solid"/>
                            </a:ln>
                            <a:effectLst/>
                          </wps:spPr>
                          <wps:bodyPr/>
                        </wps:wsp>
                        <wps:wsp>
                          <wps:cNvPr id="1706" name="Straight Connector 1706"/>
                          <wps:cNvCnPr/>
                          <wps:spPr>
                            <a:xfrm>
                              <a:off x="1493038" y="2222307"/>
                              <a:ext cx="1899625" cy="1269377"/>
                            </a:xfrm>
                            <a:prstGeom prst="line">
                              <a:avLst/>
                            </a:prstGeom>
                            <a:noFill/>
                            <a:ln w="9525" cap="flat" cmpd="sng" algn="ctr">
                              <a:solidFill>
                                <a:sysClr val="windowText" lastClr="000000"/>
                              </a:solidFill>
                              <a:prstDash val="solid"/>
                            </a:ln>
                            <a:effectLst/>
                          </wps:spPr>
                          <wps:bodyPr/>
                        </wps:wsp>
                        <wps:wsp>
                          <wps:cNvPr id="1707" name="Straight Connector 1707"/>
                          <wps:cNvCnPr/>
                          <wps:spPr>
                            <a:xfrm>
                              <a:off x="3981995" y="3202099"/>
                              <a:ext cx="757698" cy="246457"/>
                            </a:xfrm>
                            <a:prstGeom prst="line">
                              <a:avLst/>
                            </a:prstGeom>
                            <a:noFill/>
                            <a:ln w="9525" cap="flat" cmpd="sng" algn="ctr">
                              <a:solidFill>
                                <a:sysClr val="windowText" lastClr="000000"/>
                              </a:solidFill>
                              <a:prstDash val="solid"/>
                            </a:ln>
                            <a:effectLst/>
                          </wps:spPr>
                          <wps:bodyPr/>
                        </wps:wsp>
                        <wps:wsp>
                          <wps:cNvPr id="1708" name="Straight Connector 1708"/>
                          <wps:cNvCnPr/>
                          <wps:spPr>
                            <a:xfrm>
                              <a:off x="3225981" y="3204419"/>
                              <a:ext cx="1298186" cy="329723"/>
                            </a:xfrm>
                            <a:prstGeom prst="line">
                              <a:avLst/>
                            </a:prstGeom>
                            <a:noFill/>
                            <a:ln w="9525" cap="flat" cmpd="sng" algn="ctr">
                              <a:solidFill>
                                <a:sysClr val="windowText" lastClr="000000"/>
                              </a:solidFill>
                              <a:prstDash val="solid"/>
                            </a:ln>
                            <a:effectLst/>
                          </wps:spPr>
                          <wps:bodyPr/>
                        </wps:wsp>
                        <wps:wsp>
                          <wps:cNvPr id="1709" name="Straight Connector 1709"/>
                          <wps:cNvCnPr/>
                          <wps:spPr>
                            <a:xfrm flipV="1">
                              <a:off x="3204532" y="3947391"/>
                              <a:ext cx="1319635" cy="444937"/>
                            </a:xfrm>
                            <a:prstGeom prst="line">
                              <a:avLst/>
                            </a:prstGeom>
                            <a:noFill/>
                            <a:ln w="9525" cap="flat" cmpd="sng" algn="ctr">
                              <a:solidFill>
                                <a:sysClr val="windowText" lastClr="000000"/>
                              </a:solidFill>
                              <a:prstDash val="solid"/>
                            </a:ln>
                            <a:effectLst/>
                          </wps:spPr>
                          <wps:bodyPr/>
                        </wps:wsp>
                        <wps:wsp>
                          <wps:cNvPr id="1710" name="Straight Connector 1710"/>
                          <wps:cNvCnPr/>
                          <wps:spPr>
                            <a:xfrm flipH="1">
                              <a:off x="3981995" y="4032977"/>
                              <a:ext cx="757698" cy="319280"/>
                            </a:xfrm>
                            <a:prstGeom prst="line">
                              <a:avLst/>
                            </a:prstGeom>
                            <a:noFill/>
                            <a:ln w="9525" cap="flat" cmpd="sng" algn="ctr">
                              <a:solidFill>
                                <a:sysClr val="windowText" lastClr="000000"/>
                              </a:solidFill>
                              <a:prstDash val="solid"/>
                            </a:ln>
                            <a:effectLst/>
                          </wps:spPr>
                          <wps:bodyPr/>
                        </wps:wsp>
                        <wps:wsp>
                          <wps:cNvPr id="1711" name="Straight Connector 1711"/>
                          <wps:cNvCnPr/>
                          <wps:spPr>
                            <a:xfrm flipV="1">
                              <a:off x="4955219" y="3487690"/>
                              <a:ext cx="1049162" cy="46452"/>
                            </a:xfrm>
                            <a:prstGeom prst="line">
                              <a:avLst/>
                            </a:prstGeom>
                            <a:noFill/>
                            <a:ln w="9525" cap="flat" cmpd="sng" algn="ctr">
                              <a:solidFill>
                                <a:sysClr val="windowText" lastClr="000000"/>
                              </a:solidFill>
                              <a:prstDash val="solid"/>
                            </a:ln>
                            <a:effectLst/>
                          </wps:spPr>
                          <wps:bodyPr/>
                        </wps:wsp>
                        <wps:wsp>
                          <wps:cNvPr id="1712" name="Straight Connector 1712"/>
                          <wps:cNvCnPr/>
                          <wps:spPr>
                            <a:xfrm flipV="1">
                              <a:off x="4739693" y="3792490"/>
                              <a:ext cx="1264688" cy="240487"/>
                            </a:xfrm>
                            <a:prstGeom prst="line">
                              <a:avLst/>
                            </a:prstGeom>
                            <a:noFill/>
                            <a:ln w="9525" cap="flat" cmpd="sng" algn="ctr">
                              <a:solidFill>
                                <a:sysClr val="windowText" lastClr="000000"/>
                              </a:solidFill>
                              <a:prstDash val="solid"/>
                            </a:ln>
                            <a:effectLst/>
                          </wps:spPr>
                          <wps:bodyPr/>
                        </wps:wsp>
                      </wpg:grpSp>
                      <pic:pic xmlns:pic="http://schemas.openxmlformats.org/drawingml/2006/picture">
                        <pic:nvPicPr>
                          <pic:cNvPr id="1713" name="Picture 1713"/>
                          <pic:cNvPicPr/>
                        </pic:nvPicPr>
                        <pic:blipFill>
                          <a:blip r:embed="rId54">
                            <a:extLst>
                              <a:ext uri="{28A0092B-C50C-407E-A947-70E740481C1C}">
                                <a14:useLocalDpi xmlns:a14="http://schemas.microsoft.com/office/drawing/2010/main" val="0"/>
                              </a:ext>
                            </a:extLst>
                          </a:blip>
                          <a:srcRect/>
                          <a:stretch>
                            <a:fillRect/>
                          </a:stretch>
                        </pic:blipFill>
                        <pic:spPr bwMode="auto">
                          <a:xfrm>
                            <a:off x="1209155" y="2676669"/>
                            <a:ext cx="115570" cy="236220"/>
                          </a:xfrm>
                          <a:prstGeom prst="rect">
                            <a:avLst/>
                          </a:prstGeom>
                          <a:noFill/>
                          <a:ln>
                            <a:noFill/>
                          </a:ln>
                        </pic:spPr>
                      </pic:pic>
                      <wps:wsp>
                        <wps:cNvPr id="1714" name="Text Box 2"/>
                        <wps:cNvSpPr txBox="1">
                          <a:spLocks noChangeArrowheads="1"/>
                        </wps:cNvSpPr>
                        <wps:spPr bwMode="auto">
                          <a:xfrm>
                            <a:off x="802193" y="2994234"/>
                            <a:ext cx="1325171" cy="393772"/>
                          </a:xfrm>
                          <a:prstGeom prst="rect">
                            <a:avLst/>
                          </a:prstGeom>
                          <a:noFill/>
                          <a:ln w="9525">
                            <a:noFill/>
                            <a:miter lim="800000"/>
                            <a:headEnd/>
                            <a:tailEnd/>
                          </a:ln>
                        </wps:spPr>
                        <wps:txbx>
                          <w:txbxContent>
                            <w:p w14:paraId="003EB5DC" w14:textId="77777777" w:rsidR="0051744F" w:rsidRDefault="0051744F" w:rsidP="001B10D4">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00D35D6B"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Kernel: (64 1 3) × 12</w:t>
                              </w:r>
                            </w:p>
                          </w:txbxContent>
                        </wps:txbx>
                        <wps:bodyPr rot="0" vert="horz" wrap="square" lIns="91440" tIns="45720" rIns="91440" bIns="45720" anchor="t" anchorCtr="0">
                          <a:noAutofit/>
                        </wps:bodyPr>
                      </wps:wsp>
                      <wps:wsp>
                        <wps:cNvPr id="1715" name="Text Box 2"/>
                        <wps:cNvSpPr txBox="1">
                          <a:spLocks noChangeArrowheads="1"/>
                        </wps:cNvSpPr>
                        <wps:spPr bwMode="auto">
                          <a:xfrm>
                            <a:off x="2817748" y="2948883"/>
                            <a:ext cx="1325171" cy="393772"/>
                          </a:xfrm>
                          <a:prstGeom prst="rect">
                            <a:avLst/>
                          </a:prstGeom>
                          <a:noFill/>
                          <a:ln w="9525">
                            <a:noFill/>
                            <a:miter lim="800000"/>
                            <a:headEnd/>
                            <a:tailEnd/>
                          </a:ln>
                        </wps:spPr>
                        <wps:txbx>
                          <w:txbxContent>
                            <w:p w14:paraId="47B37098" w14:textId="77777777" w:rsidR="0051744F" w:rsidRDefault="0051744F" w:rsidP="001B10D4">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49F34B33"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1716" name="Picture 1716"/>
                          <pic:cNvPicPr/>
                        </pic:nvPicPr>
                        <pic:blipFill>
                          <a:blip r:embed="rId54">
                            <a:extLst>
                              <a:ext uri="{28A0092B-C50C-407E-A947-70E740481C1C}">
                                <a14:useLocalDpi xmlns:a14="http://schemas.microsoft.com/office/drawing/2010/main" val="0"/>
                              </a:ext>
                            </a:extLst>
                          </a:blip>
                          <a:srcRect/>
                          <a:stretch>
                            <a:fillRect/>
                          </a:stretch>
                        </pic:blipFill>
                        <pic:spPr bwMode="auto">
                          <a:xfrm>
                            <a:off x="3282286" y="2698724"/>
                            <a:ext cx="115570" cy="236220"/>
                          </a:xfrm>
                          <a:prstGeom prst="rect">
                            <a:avLst/>
                          </a:prstGeom>
                          <a:noFill/>
                          <a:ln>
                            <a:noFill/>
                          </a:ln>
                        </pic:spPr>
                      </pic:pic>
                      <wps:wsp>
                        <wps:cNvPr id="1717" name="Text Box 2"/>
                        <wps:cNvSpPr txBox="1">
                          <a:spLocks noChangeArrowheads="1"/>
                        </wps:cNvSpPr>
                        <wps:spPr bwMode="auto">
                          <a:xfrm>
                            <a:off x="3391143" y="733570"/>
                            <a:ext cx="1325171" cy="393772"/>
                          </a:xfrm>
                          <a:prstGeom prst="rect">
                            <a:avLst/>
                          </a:prstGeom>
                          <a:noFill/>
                          <a:ln w="9525">
                            <a:noFill/>
                            <a:miter lim="800000"/>
                            <a:headEnd/>
                            <a:tailEnd/>
                          </a:ln>
                        </wps:spPr>
                        <wps:txbx>
                          <w:txbxContent>
                            <w:p w14:paraId="1598CF80"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1718" name="Down Arrow 1718"/>
                        <wps:cNvSpPr/>
                        <wps:spPr>
                          <a:xfrm>
                            <a:off x="3868753" y="1017772"/>
                            <a:ext cx="118745" cy="19812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225D3187" w14:textId="77777777" w:rsidR="0051744F" w:rsidRDefault="0051744F" w:rsidP="001B10D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9" name="TextBox 39"/>
                        <wps:cNvSpPr txBox="1"/>
                        <wps:spPr>
                          <a:xfrm>
                            <a:off x="821618" y="249479"/>
                            <a:ext cx="550545" cy="210820"/>
                          </a:xfrm>
                          <a:prstGeom prst="rect">
                            <a:avLst/>
                          </a:prstGeom>
                          <a:noFill/>
                        </wps:spPr>
                        <wps:txbx>
                          <w:txbxContent>
                            <w:p w14:paraId="6C41BB37"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wps:txbx>
                        <wps:bodyPr wrap="square" rtlCol="0">
                          <a:noAutofit/>
                        </wps:bodyPr>
                      </wps:wsp>
                      <wps:wsp>
                        <wps:cNvPr id="1720" name="TextBox 40"/>
                        <wps:cNvSpPr txBox="1"/>
                        <wps:spPr>
                          <a:xfrm>
                            <a:off x="663285" y="116234"/>
                            <a:ext cx="407484" cy="215444"/>
                          </a:xfrm>
                          <a:prstGeom prst="rect">
                            <a:avLst/>
                          </a:prstGeom>
                          <a:noFill/>
                        </wps:spPr>
                        <wps:txbx>
                          <w:txbxContent>
                            <w:p w14:paraId="30B82F82"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wps:txbx>
                        <wps:bodyPr wrap="square" rtlCol="0">
                          <a:noAutofit/>
                        </wps:bodyPr>
                      </wps:wsp>
                      <wps:wsp>
                        <wps:cNvPr id="1721" name="TextBox 41"/>
                        <wps:cNvSpPr txBox="1"/>
                        <wps:spPr>
                          <a:xfrm>
                            <a:off x="443513" y="0"/>
                            <a:ext cx="423514" cy="215444"/>
                          </a:xfrm>
                          <a:prstGeom prst="rect">
                            <a:avLst/>
                          </a:prstGeom>
                          <a:noFill/>
                        </wps:spPr>
                        <wps:txbx>
                          <w:txbxContent>
                            <w:p w14:paraId="250351BD"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wps:txbx>
                        <wps:bodyPr wrap="square" rtlCol="0">
                          <a:noAutofit/>
                        </wps:bodyPr>
                      </wps:wsp>
                    </wpg:wgp>
                  </a:graphicData>
                </a:graphic>
                <wp14:sizeRelV relativeFrom="margin">
                  <wp14:pctHeight>0</wp14:pctHeight>
                </wp14:sizeRelV>
              </wp:anchor>
            </w:drawing>
          </mc:Choice>
          <mc:Fallback>
            <w:pict>
              <v:group w14:anchorId="050D8BCF" id="Group 43" o:spid="_x0000_s1039" style="position:absolute;margin-left:-6.75pt;margin-top:.7pt;width:371.35pt;height:272.25pt;z-index:251780608;mso-height-relative:margin" coordsize="47163,3396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">
                <v:group id="Group 1478" o:spid="_x0000_s1040" style="position:absolute;top:2154;width:46597;height:31813" coordorigin=",2154" coordsize="66123,50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">
                  <v:group id="Group 1479" o:spid="_x0000_s1041" style="position:absolute;top:2154;width:8014;height:48437" coordorigin=",2154"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">
                    <v:roundrect id="Rounded Rectangle 1480" o:spid="_x0000_s1042" style="position:absolute;top:21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" fillcolor="#93cddd" strokecolor="#385d8a" strokeweight="2pt">
                      <v:textbox>
                        <w:txbxContent>
                          <w:p w14:paraId="29A4D2B7" w14:textId="77777777" w:rsidR="0051744F" w:rsidRDefault="0051744F" w:rsidP="001B10D4">
                            <w:pPr>
                              <w:rPr>
                                <w:rFonts w:eastAsia="Times New Roman"/>
                              </w:rPr>
                            </w:pPr>
                          </w:p>
                        </w:txbxContent>
                      </v:textbox>
                    </v:roundrect>
                    <v:roundrect id="Rounded Rectangle 1481" o:spid="_x0000_s1043" style="position:absolute;top:520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" fillcolor="#93cddd" strokecolor="#385d8a" strokeweight="2pt">
                      <v:textbox>
                        <w:txbxContent>
                          <w:p w14:paraId="333475CC" w14:textId="77777777" w:rsidR="0051744F" w:rsidRDefault="0051744F" w:rsidP="001B10D4">
                            <w:pPr>
                              <w:rPr>
                                <w:rFonts w:eastAsia="Times New Roman"/>
                              </w:rPr>
                            </w:pPr>
                          </w:p>
                        </w:txbxContent>
                      </v:textbox>
                    </v:roundrect>
                    <v:roundrect id="Rounded Rectangle 1482" o:spid="_x0000_s1044" style="position:absolute;top:825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" fillcolor="#93cddd" strokecolor="#385d8a" strokeweight="2pt">
                      <v:textbox>
                        <w:txbxContent>
                          <w:p w14:paraId="7E97D93D" w14:textId="77777777" w:rsidR="0051744F" w:rsidRDefault="0051744F" w:rsidP="001B10D4">
                            <w:pPr>
                              <w:rPr>
                                <w:rFonts w:eastAsia="Times New Roman"/>
                              </w:rPr>
                            </w:pPr>
                          </w:p>
                        </w:txbxContent>
                      </v:textbox>
                    </v:roundrect>
                    <v:roundrect id="Rounded Rectangle 1483" o:spid="_x0000_s1045" style="position:absolute;top:1129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" fillcolor="#93cddd" strokecolor="#385d8a" strokeweight="2pt">
                      <v:textbox>
                        <w:txbxContent>
                          <w:p w14:paraId="2275F9F7" w14:textId="77777777" w:rsidR="0051744F" w:rsidRDefault="0051744F" w:rsidP="001B10D4">
                            <w:pPr>
                              <w:rPr>
                                <w:rFonts w:eastAsia="Times New Roman"/>
                              </w:rPr>
                            </w:pPr>
                          </w:p>
                        </w:txbxContent>
                      </v:textbox>
                    </v:roundrect>
                    <v:roundrect id="Rounded Rectangle 1484" o:spid="_x0000_s1046" style="position:absolute;top:1434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" fillcolor="#f2dcdb" strokecolor="#385d8a" strokeweight="2pt">
                      <v:textbox>
                        <w:txbxContent>
                          <w:p w14:paraId="23033580" w14:textId="77777777" w:rsidR="0051744F" w:rsidRDefault="0051744F" w:rsidP="001B10D4">
                            <w:pPr>
                              <w:rPr>
                                <w:rFonts w:eastAsia="Times New Roman"/>
                              </w:rPr>
                            </w:pPr>
                          </w:p>
                        </w:txbxContent>
                      </v:textbox>
                    </v:roundrect>
                    <v:roundrect id="Rounded Rectangle 1485" o:spid="_x0000_s1047" style="position:absolute;top:173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" fillcolor="#f2dcdb" strokecolor="#385d8a" strokeweight="2pt">
                      <v:textbox>
                        <w:txbxContent>
                          <w:p w14:paraId="4D282EE4" w14:textId="77777777" w:rsidR="0051744F" w:rsidRDefault="0051744F" w:rsidP="001B10D4">
                            <w:pPr>
                              <w:rPr>
                                <w:rFonts w:eastAsia="Times New Roman"/>
                              </w:rPr>
                            </w:pPr>
                          </w:p>
                        </w:txbxContent>
                      </v:textbox>
                    </v:roundrect>
                    <v:roundrect id="Rounded Rectangle 1486" o:spid="_x0000_s1048" style="position:absolute;top:2044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" fillcolor="#f2dcdb" strokecolor="#385d8a" strokeweight="2pt">
                      <v:textbox>
                        <w:txbxContent>
                          <w:p w14:paraId="199BADEF" w14:textId="77777777" w:rsidR="0051744F" w:rsidRDefault="0051744F" w:rsidP="001B10D4">
                            <w:pPr>
                              <w:rPr>
                                <w:rFonts w:eastAsia="Times New Roman"/>
                              </w:rPr>
                            </w:pPr>
                          </w:p>
                        </w:txbxContent>
                      </v:textbox>
                    </v:roundrect>
                    <v:roundrect id="Rounded Rectangle 1487" o:spid="_x0000_s1049" style="position:absolute;top:23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" fillcolor="#f2dcdb" strokecolor="#385d8a" strokeweight="2pt">
                      <v:textbox>
                        <w:txbxContent>
                          <w:p w14:paraId="046C59C8" w14:textId="77777777" w:rsidR="0051744F" w:rsidRDefault="0051744F" w:rsidP="001B10D4">
                            <w:pPr>
                              <w:rPr>
                                <w:rFonts w:eastAsia="Times New Roman"/>
                              </w:rPr>
                            </w:pPr>
                          </w:p>
                        </w:txbxContent>
                      </v:textbox>
                    </v:roundrect>
                    <v:roundrect id="Rounded Rectangle 1488" o:spid="_x0000_s1050" style="position:absolute;top:294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" fillcolor="#f2dcdb" strokecolor="#385d8a" strokeweight="2pt">
                      <v:textbox>
                        <w:txbxContent>
                          <w:p w14:paraId="4BBD0AB9" w14:textId="77777777" w:rsidR="0051744F" w:rsidRDefault="0051744F" w:rsidP="001B10D4">
                            <w:pPr>
                              <w:rPr>
                                <w:rFonts w:eastAsia="Times New Roman"/>
                              </w:rPr>
                            </w:pPr>
                          </w:p>
                        </w:txbxContent>
                      </v:textbox>
                    </v:roundrect>
                    <v:roundrect id="Rounded Rectangle 1489" o:spid="_x0000_s1051" style="position:absolute;top:2652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" fillcolor="#f2dcdb" strokecolor="#385d8a" strokeweight="2pt">
                      <v:textbox>
                        <w:txbxContent>
                          <w:p w14:paraId="2E513679" w14:textId="77777777" w:rsidR="0051744F" w:rsidRDefault="0051744F" w:rsidP="001B10D4">
                            <w:pPr>
                              <w:rPr>
                                <w:rFonts w:eastAsia="Times New Roman"/>
                              </w:rPr>
                            </w:pPr>
                          </w:p>
                        </w:txbxContent>
                      </v:textbox>
                    </v:roundrect>
                    <v:roundrect id="Rounded Rectangle 1490" o:spid="_x0000_s1052" style="position:absolute;top:32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" fillcolor="#f2dcdb" strokecolor="#385d8a" strokeweight="2pt">
                      <v:textbox>
                        <w:txbxContent>
                          <w:p w14:paraId="7CA37C92" w14:textId="77777777" w:rsidR="0051744F" w:rsidRDefault="0051744F" w:rsidP="001B10D4">
                            <w:pPr>
                              <w:rPr>
                                <w:rFonts w:eastAsia="Times New Roman"/>
                              </w:rPr>
                            </w:pPr>
                          </w:p>
                        </w:txbxContent>
                      </v:textbox>
                    </v:roundrect>
                    <v:roundrect id="Rounded Rectangle 1491" o:spid="_x0000_s1053" style="position:absolute;left:3944;top:32517;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" fillcolor="#f2dcdb" strokecolor="#385d8a" strokeweight="2pt">
                      <v:textbox>
                        <w:txbxContent>
                          <w:p w14:paraId="26EEEB38" w14:textId="77777777" w:rsidR="0051744F" w:rsidRDefault="0051744F" w:rsidP="001B10D4">
                            <w:pPr>
                              <w:rPr>
                                <w:rFonts w:eastAsia="Times New Roman"/>
                              </w:rPr>
                            </w:pPr>
                          </w:p>
                        </w:txbxContent>
                      </v:textbox>
                    </v:roundrect>
                    <v:roundrect id="Rounded Rectangle 1492" o:spid="_x0000_s1054" style="position:absolute;left:3944;top:2946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" fillcolor="#f2dcdb" strokecolor="#385d8a" strokeweight="2pt">
                      <v:textbox>
                        <w:txbxContent>
                          <w:p w14:paraId="36C298B0" w14:textId="77777777" w:rsidR="0051744F" w:rsidRDefault="0051744F" w:rsidP="001B10D4">
                            <w:pPr>
                              <w:rPr>
                                <w:rFonts w:eastAsia="Times New Roman"/>
                              </w:rPr>
                            </w:pPr>
                          </w:p>
                        </w:txbxContent>
                      </v:textbox>
                    </v:roundrect>
                    <v:roundrect id="Rounded Rectangle 1493" o:spid="_x0000_s1055" style="position:absolute;left:3944;top:2652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" fillcolor="#f2dcdb" strokecolor="#385d8a" strokeweight="2pt">
                      <v:textbox>
                        <w:txbxContent>
                          <w:p w14:paraId="62686D81" w14:textId="77777777" w:rsidR="0051744F" w:rsidRDefault="0051744F" w:rsidP="001B10D4">
                            <w:pPr>
                              <w:rPr>
                                <w:rFonts w:eastAsia="Times New Roman"/>
                              </w:rPr>
                            </w:pPr>
                          </w:p>
                        </w:txbxContent>
                      </v:textbox>
                    </v:roundrect>
                    <v:roundrect id="Rounded Rectangle 1494" o:spid="_x0000_s1056" style="position:absolute;left:3944;top:2348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" fillcolor="#f2dcdb" strokecolor="#385d8a" strokeweight="2pt">
                      <v:textbox>
                        <w:txbxContent>
                          <w:p w14:paraId="5B3DD856" w14:textId="77777777" w:rsidR="0051744F" w:rsidRDefault="0051744F" w:rsidP="001B10D4">
                            <w:pPr>
                              <w:rPr>
                                <w:rFonts w:eastAsia="Times New Roman"/>
                              </w:rPr>
                            </w:pPr>
                          </w:p>
                        </w:txbxContent>
                      </v:textbox>
                    </v:roundrect>
                    <v:roundrect id="Rounded Rectangle 1495" o:spid="_x0000_s1057" style="position:absolute;left:3944;top:2044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" fillcolor="#f2dcdb" strokecolor="#385d8a" strokeweight="2pt">
                      <v:textbox>
                        <w:txbxContent>
                          <w:p w14:paraId="6EA13959" w14:textId="77777777" w:rsidR="0051744F" w:rsidRDefault="0051744F" w:rsidP="001B10D4">
                            <w:pPr>
                              <w:rPr>
                                <w:rFonts w:eastAsia="Times New Roman"/>
                              </w:rPr>
                            </w:pPr>
                          </w:p>
                        </w:txbxContent>
                      </v:textbox>
                    </v:roundrect>
                    <v:roundrect id="Rounded Rectangle 1496" o:spid="_x0000_s1058" style="position:absolute;left:3944;top:1739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" fillcolor="#f2dcdb" strokecolor="#385d8a" strokeweight="2pt">
                      <v:textbox>
                        <w:txbxContent>
                          <w:p w14:paraId="3A2210EE" w14:textId="77777777" w:rsidR="0051744F" w:rsidRDefault="0051744F" w:rsidP="001B10D4">
                            <w:pPr>
                              <w:rPr>
                                <w:rFonts w:eastAsia="Times New Roman"/>
                              </w:rPr>
                            </w:pPr>
                          </w:p>
                        </w:txbxContent>
                      </v:textbox>
                    </v:roundrect>
                    <v:roundrect id="Rounded Rectangle 1497" o:spid="_x0000_s1059" style="position:absolute;left:3944;top:1129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" fillcolor="#f2dcdb" strokecolor="#385d8a" strokeweight="2pt">
                      <v:textbox>
                        <w:txbxContent>
                          <w:p w14:paraId="47F04F34" w14:textId="77777777" w:rsidR="0051744F" w:rsidRDefault="0051744F" w:rsidP="001B10D4">
                            <w:pPr>
                              <w:rPr>
                                <w:rFonts w:eastAsia="Times New Roman"/>
                              </w:rPr>
                            </w:pPr>
                          </w:p>
                        </w:txbxContent>
                      </v:textbox>
                    </v:roundrect>
                    <v:roundrect id="Rounded Rectangle 1498" o:spid="_x0000_s1060" style="position:absolute;left:3944;top:825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" fillcolor="#f2dcdb" strokecolor="#385d8a" strokeweight="2pt">
                      <v:textbox>
                        <w:txbxContent>
                          <w:p w14:paraId="691B6870" w14:textId="77777777" w:rsidR="0051744F" w:rsidRDefault="0051744F" w:rsidP="001B10D4">
                            <w:pPr>
                              <w:rPr>
                                <w:rFonts w:eastAsia="Times New Roman"/>
                              </w:rPr>
                            </w:pPr>
                          </w:p>
                        </w:txbxContent>
                      </v:textbox>
                    </v:roundrect>
                    <v:roundrect id="Rounded Rectangle 1499" o:spid="_x0000_s1061" style="position:absolute;left:3944;top:520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" fillcolor="#f2dcdb" strokecolor="#385d8a" strokeweight="2pt">
                      <v:textbox>
                        <w:txbxContent>
                          <w:p w14:paraId="5B8275C4" w14:textId="77777777" w:rsidR="0051744F" w:rsidRDefault="0051744F" w:rsidP="001B10D4">
                            <w:pPr>
                              <w:rPr>
                                <w:rFonts w:eastAsia="Times New Roman"/>
                              </w:rPr>
                            </w:pPr>
                          </w:p>
                        </w:txbxContent>
                      </v:textbox>
                    </v:roundrect>
                    <v:roundrect id="Rounded Rectangle 1500" o:spid="_x0000_s1062" style="position:absolute;left:3944;top:215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" fillcolor="#f2dcdb" strokecolor="#385d8a" strokeweight="2pt">
                      <v:textbox>
                        <w:txbxContent>
                          <w:p w14:paraId="36ECBB51" w14:textId="77777777" w:rsidR="0051744F" w:rsidRDefault="0051744F" w:rsidP="001B10D4">
                            <w:pPr>
                              <w:rPr>
                                <w:rFonts w:eastAsia="Times New Roman"/>
                              </w:rPr>
                            </w:pPr>
                          </w:p>
                        </w:txbxContent>
                      </v:textbox>
                    </v:roundrect>
                    <v:roundrect id="Rounded Rectangle 1501" o:spid="_x0000_s1063" style="position:absolute;left:3944;top:1434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" fillcolor="#f2dcdb" strokecolor="#385d8a" strokeweight="2pt">
                      <v:textbox>
                        <w:txbxContent>
                          <w:p w14:paraId="32DAE778" w14:textId="77777777" w:rsidR="0051744F" w:rsidRDefault="0051744F" w:rsidP="001B10D4">
                            <w:pPr>
                              <w:rPr>
                                <w:rFonts w:eastAsia="Times New Roman"/>
                              </w:rPr>
                            </w:pPr>
                          </w:p>
                        </w:txbxContent>
                      </v:textbox>
                    </v:roundrect>
                    <v:roundrect id="Rounded Rectangle 1502" o:spid="_x0000_s1064" style="position:absolute;left:67;top:3861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" fillcolor="#f2dcdb" strokecolor="#385d8a" strokeweight="2pt">
                      <v:textbox>
                        <w:txbxContent>
                          <w:p w14:paraId="12EEC6A8" w14:textId="77777777" w:rsidR="0051744F" w:rsidRDefault="0051744F" w:rsidP="001B10D4">
                            <w:pPr>
                              <w:rPr>
                                <w:rFonts w:eastAsia="Times New Roman"/>
                              </w:rPr>
                            </w:pPr>
                          </w:p>
                        </w:txbxContent>
                      </v:textbox>
                    </v:roundrect>
                    <v:roundrect id="Rounded Rectangle 1503" o:spid="_x0000_s1065" style="position:absolute;left:67;top:35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" fillcolor="#f2dcdb" strokecolor="#385d8a" strokeweight="2pt">
                      <v:textbox>
                        <w:txbxContent>
                          <w:p w14:paraId="6D47C942" w14:textId="77777777" w:rsidR="0051744F" w:rsidRDefault="0051744F" w:rsidP="001B10D4">
                            <w:pPr>
                              <w:rPr>
                                <w:rFonts w:eastAsia="Times New Roman"/>
                              </w:rPr>
                            </w:pPr>
                          </w:p>
                        </w:txbxContent>
                      </v:textbox>
                    </v:roundrect>
                    <v:roundrect id="Rounded Rectangle 1504" o:spid="_x0000_s1066" style="position:absolute;left:67;top:415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" fillcolor="#f2dcdb" strokecolor="#385d8a" strokeweight="2pt">
                      <v:textbox>
                        <w:txbxContent>
                          <w:p w14:paraId="7600EBF3" w14:textId="77777777" w:rsidR="0051744F" w:rsidRDefault="0051744F" w:rsidP="001B10D4">
                            <w:pPr>
                              <w:rPr>
                                <w:rFonts w:eastAsia="Times New Roman"/>
                              </w:rPr>
                            </w:pPr>
                          </w:p>
                        </w:txbxContent>
                      </v:textbox>
                    </v:roundrect>
                    <v:roundrect id="Rounded Rectangle 1505" o:spid="_x0000_s1067" style="position:absolute;left:4012;top:415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" fillcolor="#f2dcdb" strokecolor="#385d8a" strokeweight="2pt">
                      <v:textbox>
                        <w:txbxContent>
                          <w:p w14:paraId="1C68B69A" w14:textId="77777777" w:rsidR="0051744F" w:rsidRDefault="0051744F" w:rsidP="001B10D4">
                            <w:pPr>
                              <w:rPr>
                                <w:rFonts w:eastAsia="Times New Roman"/>
                              </w:rPr>
                            </w:pPr>
                          </w:p>
                        </w:txbxContent>
                      </v:textbox>
                    </v:roundrect>
                    <v:roundrect id="Rounded Rectangle 1506" o:spid="_x0000_s1068" style="position:absolute;left:4012;top:3850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" fillcolor="#f2dcdb" strokecolor="#385d8a" strokeweight="2pt">
                      <v:textbox>
                        <w:txbxContent>
                          <w:p w14:paraId="7831E604" w14:textId="77777777" w:rsidR="0051744F" w:rsidRDefault="0051744F" w:rsidP="001B10D4">
                            <w:pPr>
                              <w:rPr>
                                <w:rFonts w:eastAsia="Times New Roman"/>
                              </w:rPr>
                            </w:pPr>
                          </w:p>
                        </w:txbxContent>
                      </v:textbox>
                    </v:roundrect>
                    <v:roundrect id="Rounded Rectangle 1507" o:spid="_x0000_s1069" style="position:absolute;left:4012;top:35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" fillcolor="#f2dcdb" strokecolor="#385d8a" strokeweight="2pt">
                      <v:textbox>
                        <w:txbxContent>
                          <w:p w14:paraId="2D5230E0" w14:textId="77777777" w:rsidR="0051744F" w:rsidRDefault="0051744F" w:rsidP="001B10D4">
                            <w:pPr>
                              <w:rPr>
                                <w:rFonts w:eastAsia="Times New Roman"/>
                              </w:rPr>
                            </w:pPr>
                          </w:p>
                        </w:txbxContent>
                      </v:textbox>
                    </v:roundrect>
                    <v:roundrect id="Rounded Rectangle 1508" o:spid="_x0000_s1070" style="position:absolute;left:67;top:4460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" fillcolor="#f2dcdb" strokecolor="#385d8a" strokeweight="2pt">
                      <v:textbox>
                        <w:txbxContent>
                          <w:p w14:paraId="4529B9CC" w14:textId="77777777" w:rsidR="0051744F" w:rsidRDefault="0051744F" w:rsidP="001B10D4">
                            <w:pPr>
                              <w:rPr>
                                <w:rFonts w:eastAsia="Times New Roman"/>
                              </w:rPr>
                            </w:pPr>
                          </w:p>
                        </w:txbxContent>
                      </v:textbox>
                    </v:roundrect>
                    <v:roundrect id="Rounded Rectangle 1509" o:spid="_x0000_s1071" style="position:absolute;left:67;top:4754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" fillcolor="#f2dcdb" strokecolor="#385d8a" strokeweight="2pt">
                      <v:textbox>
                        <w:txbxContent>
                          <w:p w14:paraId="6CC99854" w14:textId="77777777" w:rsidR="0051744F" w:rsidRDefault="0051744F" w:rsidP="001B10D4">
                            <w:pPr>
                              <w:rPr>
                                <w:rFonts w:eastAsia="Times New Roman"/>
                              </w:rPr>
                            </w:pPr>
                          </w:p>
                        </w:txbxContent>
                      </v:textbox>
                    </v:roundrect>
                    <v:roundrect id="Rounded Rectangle 1510" o:spid="_x0000_s1072" style="position:absolute;left:4012;top:4754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" fillcolor="#f2dcdb" strokecolor="#385d8a" strokeweight="2pt">
                      <v:textbox>
                        <w:txbxContent>
                          <w:p w14:paraId="0CE5CAD3" w14:textId="77777777" w:rsidR="0051744F" w:rsidRDefault="0051744F" w:rsidP="001B10D4">
                            <w:pPr>
                              <w:rPr>
                                <w:rFonts w:eastAsia="Times New Roman"/>
                              </w:rPr>
                            </w:pPr>
                          </w:p>
                        </w:txbxContent>
                      </v:textbox>
                    </v:roundrect>
                    <v:roundrect id="Rounded Rectangle 1511" o:spid="_x0000_s1073" style="position:absolute;left:4012;top:4449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" fillcolor="#f2dcdb" strokecolor="#385d8a" strokeweight="2pt">
                      <v:textbox>
                        <w:txbxContent>
                          <w:p w14:paraId="66A2C150" w14:textId="77777777" w:rsidR="0051744F" w:rsidRDefault="0051744F" w:rsidP="001B10D4">
                            <w:pPr>
                              <w:rPr>
                                <w:rFonts w:eastAsia="Times New Roman"/>
                              </w:rPr>
                            </w:pPr>
                          </w:p>
                        </w:txbxContent>
                      </v:textbox>
                    </v:roundrect>
                  </v:group>
                  <v:group id="Group 1512" o:spid="_x0000_s1074" style="position:absolute;left:1345;top:3182;width:8015;height:48437" coordorigin="1345,3182"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">
                    <v:roundrect id="Rounded Rectangle 1513" o:spid="_x0000_s1075" style="position:absolute;left:1345;top:318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" fillcolor="#93cddd" strokecolor="#385d8a" strokeweight="2pt">
                      <v:textbox>
                        <w:txbxContent>
                          <w:p w14:paraId="0CDF10E7" w14:textId="77777777" w:rsidR="0051744F" w:rsidRDefault="0051744F" w:rsidP="001B10D4">
                            <w:pPr>
                              <w:rPr>
                                <w:rFonts w:eastAsia="Times New Roman"/>
                              </w:rPr>
                            </w:pPr>
                          </w:p>
                        </w:txbxContent>
                      </v:textbox>
                    </v:roundrect>
                    <v:roundrect id="Rounded Rectangle 1514" o:spid="_x0000_s1076" style="position:absolute;left:1345;top:623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" fillcolor="#93cddd" strokecolor="#385d8a" strokeweight="2pt">
                      <v:textbox>
                        <w:txbxContent>
                          <w:p w14:paraId="6498248A" w14:textId="77777777" w:rsidR="0051744F" w:rsidRDefault="0051744F" w:rsidP="001B10D4">
                            <w:pPr>
                              <w:rPr>
                                <w:rFonts w:eastAsia="Times New Roman"/>
                              </w:rPr>
                            </w:pPr>
                          </w:p>
                        </w:txbxContent>
                      </v:textbox>
                    </v:roundrect>
                    <v:roundrect id="Rounded Rectangle 1515" o:spid="_x0000_s1077" style="position:absolute;left:1345;top:927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" fillcolor="#93cddd" strokecolor="#385d8a" strokeweight="2pt">
                      <v:textbox>
                        <w:txbxContent>
                          <w:p w14:paraId="3BBEABEF" w14:textId="77777777" w:rsidR="0051744F" w:rsidRDefault="0051744F" w:rsidP="001B10D4">
                            <w:pPr>
                              <w:rPr>
                                <w:rFonts w:eastAsia="Times New Roman"/>
                              </w:rPr>
                            </w:pPr>
                          </w:p>
                        </w:txbxContent>
                      </v:textbox>
                    </v:roundrect>
                    <v:roundrect id="Rounded Rectangle 1516" o:spid="_x0000_s1078" style="position:absolute;left:1345;top:1232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" fillcolor="#93cddd" strokecolor="#385d8a" strokeweight="2pt">
                      <v:textbox>
                        <w:txbxContent>
                          <w:p w14:paraId="1CD6B596" w14:textId="77777777" w:rsidR="0051744F" w:rsidRDefault="0051744F" w:rsidP="001B10D4">
                            <w:pPr>
                              <w:rPr>
                                <w:rFonts w:eastAsia="Times New Roman"/>
                              </w:rPr>
                            </w:pPr>
                          </w:p>
                        </w:txbxContent>
                      </v:textbox>
                    </v:roundrect>
                    <v:roundrect id="Rounded Rectangle 1517" o:spid="_x0000_s1079" style="position:absolute;left:1345;top:1537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" fillcolor="#f2dcdb" strokecolor="#385d8a" strokeweight="2pt">
                      <v:textbox>
                        <w:txbxContent>
                          <w:p w14:paraId="7400F316" w14:textId="77777777" w:rsidR="0051744F" w:rsidRDefault="0051744F" w:rsidP="001B10D4">
                            <w:pPr>
                              <w:rPr>
                                <w:rFonts w:eastAsia="Times New Roman"/>
                              </w:rPr>
                            </w:pPr>
                          </w:p>
                        </w:txbxContent>
                      </v:textbox>
                    </v:roundrect>
                    <v:roundrect id="Rounded Rectangle 1518" o:spid="_x0000_s1080" style="position:absolute;left:1345;top:1842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" fillcolor="#f2dcdb" strokecolor="#385d8a" strokeweight="2pt">
                      <v:textbox>
                        <w:txbxContent>
                          <w:p w14:paraId="637A8AA7" w14:textId="77777777" w:rsidR="0051744F" w:rsidRDefault="0051744F" w:rsidP="001B10D4">
                            <w:pPr>
                              <w:rPr>
                                <w:rFonts w:eastAsia="Times New Roman"/>
                              </w:rPr>
                            </w:pPr>
                          </w:p>
                        </w:txbxContent>
                      </v:textbox>
                    </v:roundrect>
                    <v:roundrect id="Rounded Rectangle 1519" o:spid="_x0000_s1081" style="position:absolute;left:1345;top:2147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" fillcolor="#f2dcdb" strokecolor="#385d8a" strokeweight="2pt">
                      <v:textbox>
                        <w:txbxContent>
                          <w:p w14:paraId="6F2605A7" w14:textId="77777777" w:rsidR="0051744F" w:rsidRDefault="0051744F" w:rsidP="001B10D4">
                            <w:pPr>
                              <w:rPr>
                                <w:rFonts w:eastAsia="Times New Roman"/>
                              </w:rPr>
                            </w:pPr>
                          </w:p>
                        </w:txbxContent>
                      </v:textbox>
                    </v:roundrect>
                    <v:roundrect id="Rounded Rectangle 1520" o:spid="_x0000_s1082" style="position:absolute;left:1345;top:24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" fillcolor="#f2dcdb" strokecolor="#385d8a" strokeweight="2pt">
                      <v:textbox>
                        <w:txbxContent>
                          <w:p w14:paraId="20B3C178" w14:textId="77777777" w:rsidR="0051744F" w:rsidRDefault="0051744F" w:rsidP="001B10D4">
                            <w:pPr>
                              <w:rPr>
                                <w:rFonts w:eastAsia="Times New Roman"/>
                              </w:rPr>
                            </w:pPr>
                          </w:p>
                        </w:txbxContent>
                      </v:textbox>
                    </v:roundrect>
                    <v:roundrect id="Rounded Rectangle 1521" o:spid="_x0000_s1083" style="position:absolute;left:1345;top:3049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" fillcolor="#f2dcdb" strokecolor="#385d8a" strokeweight="2pt">
                      <v:textbox>
                        <w:txbxContent>
                          <w:p w14:paraId="2B11DE5B" w14:textId="77777777" w:rsidR="0051744F" w:rsidRDefault="0051744F" w:rsidP="001B10D4">
                            <w:pPr>
                              <w:rPr>
                                <w:rFonts w:eastAsia="Times New Roman"/>
                              </w:rPr>
                            </w:pPr>
                          </w:p>
                        </w:txbxContent>
                      </v:textbox>
                    </v:roundrect>
                    <v:roundrect id="Rounded Rectangle 1522" o:spid="_x0000_s1084" style="position:absolute;left:1345;top:27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" fillcolor="#f2dcdb" strokecolor="#385d8a" strokeweight="2pt">
                      <v:textbox>
                        <w:txbxContent>
                          <w:p w14:paraId="678C00A7" w14:textId="77777777" w:rsidR="0051744F" w:rsidRDefault="0051744F" w:rsidP="001B10D4">
                            <w:pPr>
                              <w:rPr>
                                <w:rFonts w:eastAsia="Times New Roman"/>
                              </w:rPr>
                            </w:pPr>
                          </w:p>
                        </w:txbxContent>
                      </v:textbox>
                    </v:roundrect>
                    <v:roundrect id="Rounded Rectangle 1523" o:spid="_x0000_s1085" style="position:absolute;left:1345;top:3354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" fillcolor="#f2dcdb" strokecolor="#385d8a" strokeweight="2pt">
                      <v:textbox>
                        <w:txbxContent>
                          <w:p w14:paraId="0101FE55" w14:textId="77777777" w:rsidR="0051744F" w:rsidRDefault="0051744F" w:rsidP="001B10D4">
                            <w:pPr>
                              <w:rPr>
                                <w:rFonts w:eastAsia="Times New Roman"/>
                              </w:rPr>
                            </w:pPr>
                          </w:p>
                        </w:txbxContent>
                      </v:textbox>
                    </v:roundrect>
                    <v:roundrect id="Rounded Rectangle 1524" o:spid="_x0000_s1086" style="position:absolute;left:5290;top:3354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" fillcolor="#f2dcdb" strokecolor="#385d8a" strokeweight="2pt">
                      <v:textbox>
                        <w:txbxContent>
                          <w:p w14:paraId="4486B96D" w14:textId="77777777" w:rsidR="0051744F" w:rsidRDefault="0051744F" w:rsidP="001B10D4">
                            <w:pPr>
                              <w:rPr>
                                <w:rFonts w:eastAsia="Times New Roman"/>
                              </w:rPr>
                            </w:pPr>
                          </w:p>
                        </w:txbxContent>
                      </v:textbox>
                    </v:roundrect>
                    <v:roundrect id="Rounded Rectangle 1525" o:spid="_x0000_s1087" style="position:absolute;left:5290;top:3049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" fillcolor="#f2dcdb" strokecolor="#385d8a" strokeweight="2pt">
                      <v:textbox>
                        <w:txbxContent>
                          <w:p w14:paraId="7F846D6D" w14:textId="77777777" w:rsidR="0051744F" w:rsidRDefault="0051744F" w:rsidP="001B10D4">
                            <w:pPr>
                              <w:rPr>
                                <w:rFonts w:eastAsia="Times New Roman"/>
                              </w:rPr>
                            </w:pPr>
                          </w:p>
                        </w:txbxContent>
                      </v:textbox>
                    </v:roundrect>
                    <v:roundrect id="Rounded Rectangle 1526" o:spid="_x0000_s1088" style="position:absolute;left:5290;top:27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" fillcolor="#f2dcdb" strokecolor="#385d8a" strokeweight="2pt">
                      <v:textbox>
                        <w:txbxContent>
                          <w:p w14:paraId="1666EA4F" w14:textId="77777777" w:rsidR="0051744F" w:rsidRDefault="0051744F" w:rsidP="001B10D4">
                            <w:pPr>
                              <w:rPr>
                                <w:rFonts w:eastAsia="Times New Roman"/>
                              </w:rPr>
                            </w:pPr>
                          </w:p>
                        </w:txbxContent>
                      </v:textbox>
                    </v:roundrect>
                    <v:roundrect id="Rounded Rectangle 1527" o:spid="_x0000_s1089" style="position:absolute;left:5290;top:24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" fillcolor="#f2dcdb" strokecolor="#385d8a" strokeweight="2pt">
                      <v:textbox>
                        <w:txbxContent>
                          <w:p w14:paraId="053787FC" w14:textId="77777777" w:rsidR="0051744F" w:rsidRDefault="0051744F" w:rsidP="001B10D4">
                            <w:pPr>
                              <w:rPr>
                                <w:rFonts w:eastAsia="Times New Roman"/>
                              </w:rPr>
                            </w:pPr>
                          </w:p>
                        </w:txbxContent>
                      </v:textbox>
                    </v:roundrect>
                    <v:roundrect id="Rounded Rectangle 1528" o:spid="_x0000_s1090" style="position:absolute;left:5290;top:2147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" fillcolor="#f2dcdb" strokecolor="#385d8a" strokeweight="2pt">
                      <v:textbox>
                        <w:txbxContent>
                          <w:p w14:paraId="3E687343" w14:textId="77777777" w:rsidR="0051744F" w:rsidRDefault="0051744F" w:rsidP="001B10D4">
                            <w:pPr>
                              <w:rPr>
                                <w:rFonts w:eastAsia="Times New Roman"/>
                              </w:rPr>
                            </w:pPr>
                          </w:p>
                        </w:txbxContent>
                      </v:textbox>
                    </v:roundrect>
                    <v:roundrect id="Rounded Rectangle 1529" o:spid="_x0000_s1091" style="position:absolute;left:5290;top:1842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" fillcolor="#f2dcdb" strokecolor="#385d8a" strokeweight="2pt">
                      <v:textbox>
                        <w:txbxContent>
                          <w:p w14:paraId="481AAB54" w14:textId="77777777" w:rsidR="0051744F" w:rsidRDefault="0051744F" w:rsidP="001B10D4">
                            <w:pPr>
                              <w:rPr>
                                <w:rFonts w:eastAsia="Times New Roman"/>
                              </w:rPr>
                            </w:pPr>
                          </w:p>
                        </w:txbxContent>
                      </v:textbox>
                    </v:roundrect>
                    <v:roundrect id="Rounded Rectangle 1530" o:spid="_x0000_s1092" style="position:absolute;left:5290;top:1232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" fillcolor="#f2dcdb" strokecolor="#385d8a" strokeweight="2pt">
                      <v:textbox>
                        <w:txbxContent>
                          <w:p w14:paraId="422B9520" w14:textId="77777777" w:rsidR="0051744F" w:rsidRDefault="0051744F" w:rsidP="001B10D4">
                            <w:pPr>
                              <w:rPr>
                                <w:rFonts w:eastAsia="Times New Roman"/>
                              </w:rPr>
                            </w:pPr>
                          </w:p>
                        </w:txbxContent>
                      </v:textbox>
                    </v:roundrect>
                    <v:roundrect id="Rounded Rectangle 1531" o:spid="_x0000_s1093" style="position:absolute;left:5290;top:927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" fillcolor="#f2dcdb" strokecolor="#385d8a" strokeweight="2pt">
                      <v:textbox>
                        <w:txbxContent>
                          <w:p w14:paraId="1D04BDC6" w14:textId="77777777" w:rsidR="0051744F" w:rsidRDefault="0051744F" w:rsidP="001B10D4">
                            <w:pPr>
                              <w:rPr>
                                <w:rFonts w:eastAsia="Times New Roman"/>
                              </w:rPr>
                            </w:pPr>
                          </w:p>
                        </w:txbxContent>
                      </v:textbox>
                    </v:roundrect>
                    <v:roundrect id="Rounded Rectangle 1532" o:spid="_x0000_s1094" style="position:absolute;left:5290;top:623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" fillcolor="#f2dcdb" strokecolor="#385d8a" strokeweight="2pt">
                      <v:textbox>
                        <w:txbxContent>
                          <w:p w14:paraId="59F123E7" w14:textId="77777777" w:rsidR="0051744F" w:rsidRDefault="0051744F" w:rsidP="001B10D4">
                            <w:pPr>
                              <w:rPr>
                                <w:rFonts w:eastAsia="Times New Roman"/>
                              </w:rPr>
                            </w:pPr>
                          </w:p>
                        </w:txbxContent>
                      </v:textbox>
                    </v:roundrect>
                    <v:roundrect id="Rounded Rectangle 1533" o:spid="_x0000_s1095" style="position:absolute;left:5290;top:318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" fillcolor="#f2dcdb" strokecolor="#385d8a" strokeweight="2pt">
                      <v:textbox>
                        <w:txbxContent>
                          <w:p w14:paraId="12FB3FFE" w14:textId="77777777" w:rsidR="0051744F" w:rsidRDefault="0051744F" w:rsidP="001B10D4">
                            <w:pPr>
                              <w:rPr>
                                <w:rFonts w:eastAsia="Times New Roman"/>
                              </w:rPr>
                            </w:pPr>
                          </w:p>
                        </w:txbxContent>
                      </v:textbox>
                    </v:roundrect>
                    <v:roundrect id="Rounded Rectangle 1534" o:spid="_x0000_s1096" style="position:absolute;left:5290;top:1537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" fillcolor="#f2dcdb" strokecolor="#385d8a" strokeweight="2pt">
                      <v:textbox>
                        <w:txbxContent>
                          <w:p w14:paraId="4BD2BC67" w14:textId="77777777" w:rsidR="0051744F" w:rsidRDefault="0051744F" w:rsidP="001B10D4">
                            <w:pPr>
                              <w:rPr>
                                <w:rFonts w:eastAsia="Times New Roman"/>
                              </w:rPr>
                            </w:pPr>
                          </w:p>
                        </w:txbxContent>
                      </v:textbox>
                    </v:roundrect>
                    <v:roundrect id="Rounded Rectangle 1535" o:spid="_x0000_s1097" style="position:absolute;left:1412;top:3964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" fillcolor="#f2dcdb" strokecolor="#385d8a" strokeweight="2pt">
                      <v:textbox>
                        <w:txbxContent>
                          <w:p w14:paraId="6E92A00B" w14:textId="77777777" w:rsidR="0051744F" w:rsidRDefault="0051744F" w:rsidP="001B10D4">
                            <w:pPr>
                              <w:rPr>
                                <w:rFonts w:eastAsia="Times New Roman"/>
                              </w:rPr>
                            </w:pPr>
                          </w:p>
                        </w:txbxContent>
                      </v:textbox>
                    </v:roundrect>
                    <v:roundrect id="Rounded Rectangle 1536" o:spid="_x0000_s1098" style="position:absolute;left:1412;top:365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" fillcolor="#f2dcdb" strokecolor="#385d8a" strokeweight="2pt">
                      <v:textbox>
                        <w:txbxContent>
                          <w:p w14:paraId="0A12C407" w14:textId="77777777" w:rsidR="0051744F" w:rsidRDefault="0051744F" w:rsidP="001B10D4">
                            <w:pPr>
                              <w:rPr>
                                <w:rFonts w:eastAsia="Times New Roman"/>
                              </w:rPr>
                            </w:pPr>
                          </w:p>
                        </w:txbxContent>
                      </v:textbox>
                    </v:roundrect>
                    <v:roundrect id="Rounded Rectangle 1537" o:spid="_x0000_s1099" style="position:absolute;left:1412;top:4258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" fillcolor="#f2dcdb" strokecolor="#385d8a" strokeweight="2pt">
                      <v:textbox>
                        <w:txbxContent>
                          <w:p w14:paraId="0CF707F4" w14:textId="77777777" w:rsidR="0051744F" w:rsidRDefault="0051744F" w:rsidP="001B10D4">
                            <w:pPr>
                              <w:rPr>
                                <w:rFonts w:eastAsia="Times New Roman"/>
                              </w:rPr>
                            </w:pPr>
                          </w:p>
                        </w:txbxContent>
                      </v:textbox>
                    </v:roundrect>
                    <v:roundrect id="Rounded Rectangle 1538" o:spid="_x0000_s1100" style="position:absolute;left:5357;top:4258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" fillcolor="#f2dcdb" strokecolor="#385d8a" strokeweight="2pt">
                      <v:textbox>
                        <w:txbxContent>
                          <w:p w14:paraId="7BF8D316" w14:textId="77777777" w:rsidR="0051744F" w:rsidRDefault="0051744F" w:rsidP="001B10D4">
                            <w:pPr>
                              <w:rPr>
                                <w:rFonts w:eastAsia="Times New Roman"/>
                              </w:rPr>
                            </w:pPr>
                          </w:p>
                        </w:txbxContent>
                      </v:textbox>
                    </v:roundrect>
                    <v:roundrect id="Rounded Rectangle 1539" o:spid="_x0000_s1101" style="position:absolute;left:5357;top:3953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" fillcolor="#f2dcdb" strokecolor="#385d8a" strokeweight="2pt">
                      <v:textbox>
                        <w:txbxContent>
                          <w:p w14:paraId="13C6DCB8" w14:textId="77777777" w:rsidR="0051744F" w:rsidRDefault="0051744F" w:rsidP="001B10D4">
                            <w:pPr>
                              <w:rPr>
                                <w:rFonts w:eastAsia="Times New Roman"/>
                              </w:rPr>
                            </w:pPr>
                          </w:p>
                        </w:txbxContent>
                      </v:textbox>
                    </v:roundrect>
                    <v:roundrect id="Rounded Rectangle 1540" o:spid="_x0000_s1102" style="position:absolute;left:5357;top:365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" fillcolor="#f2dcdb" strokecolor="#385d8a" strokeweight="2pt">
                      <v:textbox>
                        <w:txbxContent>
                          <w:p w14:paraId="4F0E3DB5" w14:textId="77777777" w:rsidR="0051744F" w:rsidRDefault="0051744F" w:rsidP="001B10D4">
                            <w:pPr>
                              <w:rPr>
                                <w:rFonts w:eastAsia="Times New Roman"/>
                              </w:rPr>
                            </w:pPr>
                          </w:p>
                        </w:txbxContent>
                      </v:textbox>
                    </v:roundrect>
                    <v:roundrect id="Rounded Rectangle 1541" o:spid="_x0000_s1103" style="position:absolute;left:1412;top:4563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" fillcolor="#f2dcdb" strokecolor="#385d8a" strokeweight="2pt">
                      <v:textbox>
                        <w:txbxContent>
                          <w:p w14:paraId="706231CD" w14:textId="77777777" w:rsidR="0051744F" w:rsidRDefault="0051744F" w:rsidP="001B10D4">
                            <w:pPr>
                              <w:rPr>
                                <w:rFonts w:eastAsia="Times New Roman"/>
                              </w:rPr>
                            </w:pPr>
                          </w:p>
                        </w:txbxContent>
                      </v:textbox>
                    </v:roundrect>
                    <v:roundrect id="Rounded Rectangle 1542" o:spid="_x0000_s1104" style="position:absolute;left:1412;top:4857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" fillcolor="#f2dcdb" strokecolor="#385d8a" strokeweight="2pt">
                      <v:textbox>
                        <w:txbxContent>
                          <w:p w14:paraId="021D78A4" w14:textId="77777777" w:rsidR="0051744F" w:rsidRDefault="0051744F" w:rsidP="001B10D4">
                            <w:pPr>
                              <w:rPr>
                                <w:rFonts w:eastAsia="Times New Roman"/>
                              </w:rPr>
                            </w:pPr>
                          </w:p>
                        </w:txbxContent>
                      </v:textbox>
                    </v:roundrect>
                    <v:roundrect id="Rounded Rectangle 1543" o:spid="_x0000_s1105" style="position:absolute;left:5357;top:4857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" fillcolor="#f2dcdb" strokecolor="#385d8a" strokeweight="2pt">
                      <v:textbox>
                        <w:txbxContent>
                          <w:p w14:paraId="3FA9E619" w14:textId="77777777" w:rsidR="0051744F" w:rsidRDefault="0051744F" w:rsidP="001B10D4">
                            <w:pPr>
                              <w:rPr>
                                <w:rFonts w:eastAsia="Times New Roman"/>
                              </w:rPr>
                            </w:pPr>
                          </w:p>
                        </w:txbxContent>
                      </v:textbox>
                    </v:roundrect>
                    <v:roundrect id="Rounded Rectangle 1544" o:spid="_x0000_s1106" style="position:absolute;left:5357;top:4552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" fillcolor="#f2dcdb" strokecolor="#385d8a" strokeweight="2pt">
                      <v:textbox>
                        <w:txbxContent>
                          <w:p w14:paraId="73ED219A" w14:textId="77777777" w:rsidR="0051744F" w:rsidRDefault="0051744F" w:rsidP="001B10D4">
                            <w:pPr>
                              <w:rPr>
                                <w:rFonts w:eastAsia="Times New Roman"/>
                              </w:rPr>
                            </w:pPr>
                          </w:p>
                        </w:txbxContent>
                      </v:textbox>
                    </v:roundrect>
                  </v:group>
                  <v:group id="Group 1545" o:spid="_x0000_s1107" style="position:absolute;left:3035;top:4192;width:8014;height:48437" coordorigin="3035,4192"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">
                    <v:roundrect id="Rounded Rectangle 1546" o:spid="_x0000_s1108" style="position:absolute;left:3035;top:41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" fillcolor="#93cddd" strokecolor="#385d8a" strokeweight="2pt">
                      <v:textbox>
                        <w:txbxContent>
                          <w:p w14:paraId="6B2EFD97" w14:textId="77777777" w:rsidR="0051744F" w:rsidRDefault="0051744F" w:rsidP="001B10D4">
                            <w:pPr>
                              <w:rPr>
                                <w:rFonts w:eastAsia="Times New Roman"/>
                              </w:rPr>
                            </w:pPr>
                          </w:p>
                        </w:txbxContent>
                      </v:textbox>
                    </v:roundrect>
                    <v:roundrect id="Rounded Rectangle 1547" o:spid="_x0000_s1109" style="position:absolute;left:3035;top:724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" fillcolor="#93cddd" strokecolor="#385d8a" strokeweight="2pt">
                      <v:textbox>
                        <w:txbxContent>
                          <w:p w14:paraId="04C3723C" w14:textId="77777777" w:rsidR="0051744F" w:rsidRDefault="0051744F" w:rsidP="001B10D4">
                            <w:pPr>
                              <w:rPr>
                                <w:rFonts w:eastAsia="Times New Roman"/>
                              </w:rPr>
                            </w:pPr>
                          </w:p>
                        </w:txbxContent>
                      </v:textbox>
                    </v:roundrect>
                    <v:roundrect id="Rounded Rectangle 1548" o:spid="_x0000_s1110" style="position:absolute;left:3035;top:1028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" fillcolor="#93cddd" strokecolor="#385d8a" strokeweight="2pt">
                      <v:textbox>
                        <w:txbxContent>
                          <w:p w14:paraId="59021C52" w14:textId="77777777" w:rsidR="0051744F" w:rsidRDefault="0051744F" w:rsidP="001B10D4">
                            <w:pPr>
                              <w:rPr>
                                <w:rFonts w:eastAsia="Times New Roman"/>
                              </w:rPr>
                            </w:pPr>
                          </w:p>
                        </w:txbxContent>
                      </v:textbox>
                    </v:roundrect>
                    <v:roundrect id="Rounded Rectangle 1549" o:spid="_x0000_s1111" style="position:absolute;left:3035;top:133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" fillcolor="#93cddd" strokecolor="#385d8a" strokeweight="2pt">
                      <v:textbox>
                        <w:txbxContent>
                          <w:p w14:paraId="41055C4B" w14:textId="77777777" w:rsidR="0051744F" w:rsidRDefault="0051744F" w:rsidP="001B10D4">
                            <w:pPr>
                              <w:rPr>
                                <w:rFonts w:eastAsia="Times New Roman"/>
                              </w:rPr>
                            </w:pPr>
                          </w:p>
                        </w:txbxContent>
                      </v:textbox>
                    </v:roundrect>
                    <v:roundrect id="Rounded Rectangle 1550" o:spid="_x0000_s1112" style="position:absolute;left:3035;top:163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" fillcolor="#f2dcdb" strokecolor="#385d8a" strokeweight="2pt">
                      <v:textbox>
                        <w:txbxContent>
                          <w:p w14:paraId="05B26F4F" w14:textId="77777777" w:rsidR="0051744F" w:rsidRDefault="0051744F" w:rsidP="001B10D4">
                            <w:pPr>
                              <w:rPr>
                                <w:rFonts w:eastAsia="Times New Roman"/>
                              </w:rPr>
                            </w:pPr>
                          </w:p>
                        </w:txbxContent>
                      </v:textbox>
                    </v:roundrect>
                    <v:roundrect id="Rounded Rectangle 1551" o:spid="_x0000_s1113" style="position:absolute;left:3035;top:194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" fillcolor="#f2dcdb" strokecolor="#385d8a" strokeweight="2pt">
                      <v:textbox>
                        <w:txbxContent>
                          <w:p w14:paraId="2964D6CF" w14:textId="77777777" w:rsidR="0051744F" w:rsidRDefault="0051744F" w:rsidP="001B10D4">
                            <w:pPr>
                              <w:rPr>
                                <w:rFonts w:eastAsia="Times New Roman"/>
                              </w:rPr>
                            </w:pPr>
                          </w:p>
                        </w:txbxContent>
                      </v:textbox>
                    </v:roundrect>
                    <v:roundrect id="Rounded Rectangle 1552" o:spid="_x0000_s1114" style="position:absolute;left:3035;top:22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" fillcolor="#f2dcdb" strokecolor="#385d8a" strokeweight="2pt">
                      <v:textbox>
                        <w:txbxContent>
                          <w:p w14:paraId="1C918404" w14:textId="77777777" w:rsidR="0051744F" w:rsidRDefault="0051744F" w:rsidP="001B10D4">
                            <w:pPr>
                              <w:rPr>
                                <w:rFonts w:eastAsia="Times New Roman"/>
                              </w:rPr>
                            </w:pPr>
                          </w:p>
                        </w:txbxContent>
                      </v:textbox>
                    </v:roundrect>
                    <v:roundrect id="Rounded Rectangle 1553" o:spid="_x0000_s1115" style="position:absolute;left:3035;top:25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" fillcolor="#f2dcdb" strokecolor="#385d8a" strokeweight="2pt">
                      <v:textbox>
                        <w:txbxContent>
                          <w:p w14:paraId="15824581" w14:textId="77777777" w:rsidR="0051744F" w:rsidRDefault="0051744F" w:rsidP="001B10D4">
                            <w:pPr>
                              <w:rPr>
                                <w:rFonts w:eastAsia="Times New Roman"/>
                              </w:rPr>
                            </w:pPr>
                          </w:p>
                        </w:txbxContent>
                      </v:textbox>
                    </v:roundrect>
                    <v:roundrect id="Rounded Rectangle 1554" o:spid="_x0000_s1116" style="position:absolute;left:3035;top:31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" fillcolor="#f2dcdb" strokecolor="#385d8a" strokeweight="2pt">
                      <v:textbox>
                        <w:txbxContent>
                          <w:p w14:paraId="41B1143E" w14:textId="77777777" w:rsidR="0051744F" w:rsidRDefault="0051744F" w:rsidP="001B10D4">
                            <w:pPr>
                              <w:rPr>
                                <w:rFonts w:eastAsia="Times New Roman"/>
                              </w:rPr>
                            </w:pPr>
                          </w:p>
                        </w:txbxContent>
                      </v:textbox>
                    </v:roundrect>
                    <v:roundrect id="Rounded Rectangle 1555" o:spid="_x0000_s1117" style="position:absolute;left:3035;top:28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" fillcolor="#f2dcdb" strokecolor="#385d8a" strokeweight="2pt">
                      <v:textbox>
                        <w:txbxContent>
                          <w:p w14:paraId="41627912" w14:textId="77777777" w:rsidR="0051744F" w:rsidRDefault="0051744F" w:rsidP="001B10D4">
                            <w:pPr>
                              <w:rPr>
                                <w:rFonts w:eastAsia="Times New Roman"/>
                              </w:rPr>
                            </w:pPr>
                          </w:p>
                        </w:txbxContent>
                      </v:textbox>
                    </v:roundrect>
                    <v:roundrect id="Rounded Rectangle 1556" o:spid="_x0000_s1118" style="position:absolute;left:3035;top:34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" fillcolor="#f2dcdb" strokecolor="#385d8a" strokeweight="2pt">
                      <v:textbox>
                        <w:txbxContent>
                          <w:p w14:paraId="79CB8C9D" w14:textId="77777777" w:rsidR="0051744F" w:rsidRDefault="0051744F" w:rsidP="001B10D4">
                            <w:pPr>
                              <w:rPr>
                                <w:rFonts w:eastAsia="Times New Roman"/>
                              </w:rPr>
                            </w:pPr>
                          </w:p>
                        </w:txbxContent>
                      </v:textbox>
                    </v:roundrect>
                    <v:roundrect id="Rounded Rectangle 1557" o:spid="_x0000_s1119" style="position:absolute;left:6980;top:34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" fillcolor="#f2dcdb" strokecolor="#385d8a" strokeweight="2pt">
                      <v:textbox>
                        <w:txbxContent>
                          <w:p w14:paraId="10DE6484" w14:textId="77777777" w:rsidR="0051744F" w:rsidRDefault="0051744F" w:rsidP="001B10D4">
                            <w:pPr>
                              <w:rPr>
                                <w:rFonts w:eastAsia="Times New Roman"/>
                              </w:rPr>
                            </w:pPr>
                          </w:p>
                        </w:txbxContent>
                      </v:textbox>
                    </v:roundrect>
                    <v:roundrect id="Rounded Rectangle 1558" o:spid="_x0000_s1120" style="position:absolute;left:6980;top:31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" fillcolor="#f2dcdb" strokecolor="#385d8a" strokeweight="2pt">
                      <v:textbox>
                        <w:txbxContent>
                          <w:p w14:paraId="3EC2CAA2" w14:textId="77777777" w:rsidR="0051744F" w:rsidRDefault="0051744F" w:rsidP="001B10D4">
                            <w:pPr>
                              <w:rPr>
                                <w:rFonts w:eastAsia="Times New Roman"/>
                              </w:rPr>
                            </w:pPr>
                          </w:p>
                        </w:txbxContent>
                      </v:textbox>
                    </v:roundrect>
                    <v:roundrect id="Rounded Rectangle 1559" o:spid="_x0000_s1121" style="position:absolute;left:6980;top:28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" fillcolor="#f2dcdb" strokecolor="#385d8a" strokeweight="2pt">
                      <v:textbox>
                        <w:txbxContent>
                          <w:p w14:paraId="51E488E9" w14:textId="77777777" w:rsidR="0051744F" w:rsidRDefault="0051744F" w:rsidP="001B10D4">
                            <w:pPr>
                              <w:rPr>
                                <w:rFonts w:eastAsia="Times New Roman"/>
                              </w:rPr>
                            </w:pPr>
                          </w:p>
                        </w:txbxContent>
                      </v:textbox>
                    </v:roundrect>
                    <v:roundrect id="Rounded Rectangle 1560" o:spid="_x0000_s1122" style="position:absolute;left:6980;top:25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" fillcolor="#f2dcdb" strokecolor="#385d8a" strokeweight="2pt">
                      <v:textbox>
                        <w:txbxContent>
                          <w:p w14:paraId="4765273D" w14:textId="77777777" w:rsidR="0051744F" w:rsidRDefault="0051744F" w:rsidP="001B10D4">
                            <w:pPr>
                              <w:rPr>
                                <w:rFonts w:eastAsia="Times New Roman"/>
                              </w:rPr>
                            </w:pPr>
                          </w:p>
                        </w:txbxContent>
                      </v:textbox>
                    </v:roundrect>
                    <v:roundrect id="Rounded Rectangle 1561" o:spid="_x0000_s1123" style="position:absolute;left:6980;top:22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" fillcolor="#f2dcdb" strokecolor="#385d8a" strokeweight="2pt">
                      <v:textbox>
                        <w:txbxContent>
                          <w:p w14:paraId="0E9F2BC6" w14:textId="77777777" w:rsidR="0051744F" w:rsidRDefault="0051744F" w:rsidP="001B10D4">
                            <w:pPr>
                              <w:rPr>
                                <w:rFonts w:eastAsia="Times New Roman"/>
                              </w:rPr>
                            </w:pPr>
                          </w:p>
                        </w:txbxContent>
                      </v:textbox>
                    </v:roundrect>
                    <v:roundrect id="Rounded Rectangle 1562" o:spid="_x0000_s1124" style="position:absolute;left:6980;top:194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" fillcolor="#f2dcdb" strokecolor="#385d8a" strokeweight="2pt">
                      <v:textbox>
                        <w:txbxContent>
                          <w:p w14:paraId="0B5F11E4" w14:textId="77777777" w:rsidR="0051744F" w:rsidRDefault="0051744F" w:rsidP="001B10D4">
                            <w:pPr>
                              <w:rPr>
                                <w:rFonts w:eastAsia="Times New Roman"/>
                              </w:rPr>
                            </w:pPr>
                          </w:p>
                        </w:txbxContent>
                      </v:textbox>
                    </v:roundrect>
                    <v:roundrect id="Rounded Rectangle 1563" o:spid="_x0000_s1125" style="position:absolute;left:6980;top:133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" fillcolor="#f2dcdb" strokecolor="#385d8a" strokeweight="2pt">
                      <v:textbox>
                        <w:txbxContent>
                          <w:p w14:paraId="593E0BD4" w14:textId="77777777" w:rsidR="0051744F" w:rsidRDefault="0051744F" w:rsidP="001B10D4">
                            <w:pPr>
                              <w:rPr>
                                <w:rFonts w:eastAsia="Times New Roman"/>
                              </w:rPr>
                            </w:pPr>
                          </w:p>
                        </w:txbxContent>
                      </v:textbox>
                    </v:roundrect>
                    <v:roundrect id="Rounded Rectangle 1564" o:spid="_x0000_s1126" style="position:absolute;left:6980;top:1028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" fillcolor="#f2dcdb" strokecolor="#385d8a" strokeweight="2pt">
                      <v:textbox>
                        <w:txbxContent>
                          <w:p w14:paraId="3C58A01A" w14:textId="77777777" w:rsidR="0051744F" w:rsidRDefault="0051744F" w:rsidP="001B10D4">
                            <w:pPr>
                              <w:rPr>
                                <w:rFonts w:eastAsia="Times New Roman"/>
                              </w:rPr>
                            </w:pPr>
                          </w:p>
                        </w:txbxContent>
                      </v:textbox>
                    </v:roundrect>
                    <v:roundrect id="Rounded Rectangle 1565" o:spid="_x0000_s1127" style="position:absolute;left:6980;top:724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" fillcolor="#f2dcdb" strokecolor="#385d8a" strokeweight="2pt">
                      <v:textbox>
                        <w:txbxContent>
                          <w:p w14:paraId="2F02E85A" w14:textId="77777777" w:rsidR="0051744F" w:rsidRDefault="0051744F" w:rsidP="001B10D4">
                            <w:pPr>
                              <w:rPr>
                                <w:rFonts w:eastAsia="Times New Roman"/>
                              </w:rPr>
                            </w:pPr>
                          </w:p>
                        </w:txbxContent>
                      </v:textbox>
                    </v:roundrect>
                    <v:roundrect id="Rounded Rectangle 1566" o:spid="_x0000_s1128" style="position:absolute;left:6980;top:41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" fillcolor="#f2dcdb" strokecolor="#385d8a" strokeweight="2pt">
                      <v:textbox>
                        <w:txbxContent>
                          <w:p w14:paraId="1D98958C" w14:textId="77777777" w:rsidR="0051744F" w:rsidRDefault="0051744F" w:rsidP="001B10D4">
                            <w:pPr>
                              <w:rPr>
                                <w:rFonts w:eastAsia="Times New Roman"/>
                              </w:rPr>
                            </w:pPr>
                          </w:p>
                        </w:txbxContent>
                      </v:textbox>
                    </v:roundrect>
                    <v:roundrect id="Rounded Rectangle 1567" o:spid="_x0000_s1129" style="position:absolute;left:6980;top:163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" fillcolor="#f2dcdb" strokecolor="#385d8a" strokeweight="2pt">
                      <v:textbox>
                        <w:txbxContent>
                          <w:p w14:paraId="01ADCEF7" w14:textId="77777777" w:rsidR="0051744F" w:rsidRDefault="0051744F" w:rsidP="001B10D4">
                            <w:pPr>
                              <w:rPr>
                                <w:rFonts w:eastAsia="Times New Roman"/>
                              </w:rPr>
                            </w:pPr>
                          </w:p>
                        </w:txbxContent>
                      </v:textbox>
                    </v:roundrect>
                    <v:roundrect id="Rounded Rectangle 1568" o:spid="_x0000_s1130" style="position:absolute;left:3102;top:4065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" fillcolor="#f2dcdb" strokecolor="#385d8a" strokeweight="2pt">
                      <v:textbox>
                        <w:txbxContent>
                          <w:p w14:paraId="03E98891" w14:textId="77777777" w:rsidR="0051744F" w:rsidRDefault="0051744F" w:rsidP="001B10D4">
                            <w:pPr>
                              <w:rPr>
                                <w:rFonts w:eastAsia="Times New Roman"/>
                              </w:rPr>
                            </w:pPr>
                          </w:p>
                        </w:txbxContent>
                      </v:textbox>
                    </v:roundrect>
                    <v:roundrect id="Rounded Rectangle 1569" o:spid="_x0000_s1131" style="position:absolute;left:3102;top:3760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" fillcolor="#f2dcdb" strokecolor="#385d8a" strokeweight="2pt">
                      <v:textbox>
                        <w:txbxContent>
                          <w:p w14:paraId="3128C3F3" w14:textId="77777777" w:rsidR="0051744F" w:rsidRDefault="0051744F" w:rsidP="001B10D4">
                            <w:pPr>
                              <w:rPr>
                                <w:rFonts w:eastAsia="Times New Roman"/>
                              </w:rPr>
                            </w:pPr>
                          </w:p>
                        </w:txbxContent>
                      </v:textbox>
                    </v:roundrect>
                    <v:roundrect id="Rounded Rectangle 1570" o:spid="_x0000_s1132" style="position:absolute;left:3102;top:435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" fillcolor="#f2dcdb" strokecolor="#385d8a" strokeweight="2pt">
                      <v:textbox>
                        <w:txbxContent>
                          <w:p w14:paraId="03F1FE45" w14:textId="77777777" w:rsidR="0051744F" w:rsidRDefault="0051744F" w:rsidP="001B10D4">
                            <w:pPr>
                              <w:rPr>
                                <w:rFonts w:eastAsia="Times New Roman"/>
                              </w:rPr>
                            </w:pPr>
                          </w:p>
                        </w:txbxContent>
                      </v:textbox>
                    </v:roundrect>
                    <v:roundrect id="Rounded Rectangle 1571" o:spid="_x0000_s1133" style="position:absolute;left:7047;top:435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" fillcolor="#f2dcdb" strokecolor="#385d8a" strokeweight="2pt">
                      <v:textbox>
                        <w:txbxContent>
                          <w:p w14:paraId="75B4435A" w14:textId="77777777" w:rsidR="0051744F" w:rsidRDefault="0051744F" w:rsidP="001B10D4">
                            <w:pPr>
                              <w:rPr>
                                <w:rFonts w:eastAsia="Times New Roman"/>
                              </w:rPr>
                            </w:pPr>
                          </w:p>
                        </w:txbxContent>
                      </v:textbox>
                    </v:roundrect>
                    <v:roundrect id="Rounded Rectangle 1572" o:spid="_x0000_s1134" style="position:absolute;left:7047;top:4054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" fillcolor="#f2dcdb" strokecolor="#385d8a" strokeweight="2pt">
                      <v:textbox>
                        <w:txbxContent>
                          <w:p w14:paraId="1F88CCEE" w14:textId="77777777" w:rsidR="0051744F" w:rsidRDefault="0051744F" w:rsidP="001B10D4">
                            <w:pPr>
                              <w:rPr>
                                <w:rFonts w:eastAsia="Times New Roman"/>
                              </w:rPr>
                            </w:pPr>
                          </w:p>
                        </w:txbxContent>
                      </v:textbox>
                    </v:roundrect>
                    <v:roundrect id="Rounded Rectangle 1573" o:spid="_x0000_s1135" style="position:absolute;left:7047;top:3760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" fillcolor="#f2dcdb" strokecolor="#385d8a" strokeweight="2pt">
                      <v:textbox>
                        <w:txbxContent>
                          <w:p w14:paraId="5E2A9C41" w14:textId="77777777" w:rsidR="0051744F" w:rsidRDefault="0051744F" w:rsidP="001B10D4">
                            <w:pPr>
                              <w:rPr>
                                <w:rFonts w:eastAsia="Times New Roman"/>
                              </w:rPr>
                            </w:pPr>
                          </w:p>
                        </w:txbxContent>
                      </v:textbox>
                    </v:roundrect>
                    <v:roundrect id="Rounded Rectangle 1574" o:spid="_x0000_s1136" style="position:absolute;left:3102;top:4664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" fillcolor="#f2dcdb" strokecolor="#385d8a" strokeweight="2pt">
                      <v:textbox>
                        <w:txbxContent>
                          <w:p w14:paraId="23B942A1" w14:textId="77777777" w:rsidR="0051744F" w:rsidRDefault="0051744F" w:rsidP="001B10D4">
                            <w:pPr>
                              <w:rPr>
                                <w:rFonts w:eastAsia="Times New Roman"/>
                              </w:rPr>
                            </w:pPr>
                          </w:p>
                        </w:txbxContent>
                      </v:textbox>
                    </v:roundrect>
                    <v:roundrect id="Rounded Rectangle 1575" o:spid="_x0000_s1137" style="position:absolute;left:3102;top:4958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" fillcolor="#f2dcdb" strokecolor="#385d8a" strokeweight="2pt">
                      <v:textbox>
                        <w:txbxContent>
                          <w:p w14:paraId="153DEC3D" w14:textId="77777777" w:rsidR="0051744F" w:rsidRDefault="0051744F" w:rsidP="001B10D4">
                            <w:pPr>
                              <w:rPr>
                                <w:rFonts w:eastAsia="Times New Roman"/>
                              </w:rPr>
                            </w:pPr>
                          </w:p>
                        </w:txbxContent>
                      </v:textbox>
                    </v:roundrect>
                    <v:roundrect id="Rounded Rectangle 1576" o:spid="_x0000_s1138" style="position:absolute;left:7047;top:4958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" fillcolor="#f2dcdb" strokecolor="#385d8a" strokeweight="2pt">
                      <v:textbox>
                        <w:txbxContent>
                          <w:p w14:paraId="039C9A29" w14:textId="77777777" w:rsidR="0051744F" w:rsidRDefault="0051744F" w:rsidP="001B10D4">
                            <w:pPr>
                              <w:rPr>
                                <w:rFonts w:eastAsia="Times New Roman"/>
                              </w:rPr>
                            </w:pPr>
                          </w:p>
                        </w:txbxContent>
                      </v:textbox>
                    </v:roundrect>
                    <v:roundrect id="Rounded Rectangle 1577" o:spid="_x0000_s1139" style="position:absolute;left:7047;top:4653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" fillcolor="#f2dcdb" strokecolor="#385d8a" strokeweight="2pt">
                      <v:textbox>
                        <w:txbxContent>
                          <w:p w14:paraId="29D2BAA3" w14:textId="77777777" w:rsidR="0051744F" w:rsidRDefault="0051744F" w:rsidP="001B10D4">
                            <w:pPr>
                              <w:rPr>
                                <w:rFonts w:eastAsia="Times New Roman"/>
                              </w:rPr>
                            </w:pPr>
                          </w:p>
                        </w:txbxContent>
                      </v:textbox>
                    </v:roundrect>
                  </v:group>
                  <v:group id="Group 1578" o:spid="_x0000_s1140" style="position:absolute;left:19293;top:14860;width:20634;height:29069" coordorigin="19293,14860" coordsize="20633,2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">
                    <v:group id="Group 1579" o:spid="_x0000_s1141" style="position:absolute;left:19293;top:14860;width:8180;height:12418" coordorigin="19293,1486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">
                      <v:shape id="Picture 1580" o:spid="_x0000_s1142" type="#_x0000_t75" style="position:absolute;left:23330;top:1790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" fillcolor="#5b9bd5 [3204]" strokecolor="black [3213]">
                        <v:imagedata r:id="rId55" o:title=""/>
                        <v:shadow color="#e7e6e6 [3214]"/>
                      </v:shape>
                      <v:shape id="Picture 1581" o:spid="_x0000_s1143" type="#_x0000_t75" style="position:absolute;left:19401;top:178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" fillcolor="#5b9bd5 [3204]" strokecolor="black [3213]">
                        <v:imagedata r:id="rId55" o:title=""/>
                        <v:shadow color="#e7e6e6 [3214]"/>
                      </v:shape>
                      <v:shape id="Picture 1582" o:spid="_x0000_s1144" type="#_x0000_t75" style="position:absolute;left:23330;top:148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" fillcolor="#5b9bd5 [3204]" strokecolor="black [3213]">
                        <v:imagedata r:id="rId55" o:title=""/>
                        <v:shadow color="#e7e6e6 [3214]"/>
                      </v:shape>
                      <v:shape id="Picture 1583" o:spid="_x0000_s1145" type="#_x0000_t75" style="position:absolute;left:19293;top:209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" fillcolor="#5b9bd5 [3204]" strokecolor="black [3213]">
                        <v:imagedata r:id="rId55" o:title=""/>
                        <v:shadow color="#e7e6e6 [3214]"/>
                      </v:shape>
                      <v:shape id="Picture 1584" o:spid="_x0000_s1146" type="#_x0000_t75" style="position:absolute;left:23222;top:2399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" fillcolor="#5b9bd5 [3204]" strokecolor="black [3213]">
                        <v:imagedata r:id="rId55" o:title=""/>
                        <v:shadow color="#e7e6e6 [3214]"/>
                      </v:shape>
                      <v:shape id="Picture 1585" o:spid="_x0000_s1147" type="#_x0000_t75" style="position:absolute;left:19293;top:2398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" fillcolor="#5b9bd5 [3204]" strokecolor="black [3213]">
                        <v:imagedata r:id="rId55" o:title=""/>
                        <v:shadow color="#e7e6e6 [3214]"/>
                      </v:shape>
                      <v:shape id="Picture 1586" o:spid="_x0000_s1148" type="#_x0000_t75" style="position:absolute;left:23222;top:209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" fillcolor="#5b9bd5 [3204]" strokecolor="black [3213]">
                        <v:imagedata r:id="rId55" o:title=""/>
                        <v:shadow color="#e7e6e6 [3214]"/>
                      </v:shape>
                      <v:shape id="Picture 1587" o:spid="_x0000_s1149" type="#_x0000_t75" style="position:absolute;left:19401;top:149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" fillcolor="#5b9bd5 [3204]" strokecolor="black [3213]">
                        <v:imagedata r:id="rId56" o:title=""/>
                        <v:shadow color="#e7e6e6 [3214]"/>
                      </v:shape>
                    </v:group>
                    <v:group id="Group 1588" o:spid="_x0000_s1150" style="position:absolute;left:20252;top:16384;width:8179;height:12418" coordorigin="20252,1638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">
                      <v:shape id="Picture 1589" o:spid="_x0000_s1151" type="#_x0000_t75" style="position:absolute;left:24288;top:1942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" fillcolor="#5b9bd5 [3204]" strokecolor="black [3213]">
                        <v:imagedata r:id="rId55" o:title=""/>
                        <v:shadow color="#e7e6e6 [3214]"/>
                      </v:shape>
                      <v:shape id="Picture 1590" o:spid="_x0000_s1152" type="#_x0000_t75" style="position:absolute;left:20359;top:194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" fillcolor="#5b9bd5 [3204]" strokecolor="black [3213]">
                        <v:imagedata r:id="rId55" o:title=""/>
                        <v:shadow color="#e7e6e6 [3214]"/>
                      </v:shape>
                      <v:shape id="Picture 1591" o:spid="_x0000_s1153" type="#_x0000_t75" style="position:absolute;left:24288;top:1638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" fillcolor="#5b9bd5 [3204]" strokecolor="black [3213]">
                        <v:imagedata r:id="rId55" o:title=""/>
                        <v:shadow color="#e7e6e6 [3214]"/>
                      </v:shape>
                      <v:shape id="Picture 1592" o:spid="_x0000_s1154" type="#_x0000_t75" style="position:absolute;left:20252;top:224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" fillcolor="#5b9bd5 [3204]" strokecolor="black [3213]">
                        <v:imagedata r:id="rId55" o:title=""/>
                        <v:shadow color="#e7e6e6 [3214]"/>
                      </v:shape>
                      <v:shape id="Picture 1593" o:spid="_x0000_s1155" type="#_x0000_t75" style="position:absolute;left:24181;top:2551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" fillcolor="#5b9bd5 [3204]" strokecolor="black [3213]">
                        <v:imagedata r:id="rId55" o:title=""/>
                        <v:shadow color="#e7e6e6 [3214]"/>
                      </v:shape>
                      <v:shape id="Picture 1594" o:spid="_x0000_s1156" type="#_x0000_t75" style="position:absolute;left:20252;top:2550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" fillcolor="#5b9bd5 [3204]" strokecolor="black [3213]">
                        <v:imagedata r:id="rId55" o:title=""/>
                        <v:shadow color="#e7e6e6 [3214]"/>
                      </v:shape>
                      <v:shape id="Picture 1595" o:spid="_x0000_s1157" type="#_x0000_t75" style="position:absolute;left:24181;top:224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" fillcolor="#5b9bd5 [3204]" strokecolor="black [3213]">
                        <v:imagedata r:id="rId55" o:title=""/>
                        <v:shadow color="#e7e6e6 [3214]"/>
                      </v:shape>
                      <v:shape id="Picture 1596" o:spid="_x0000_s1158" type="#_x0000_t75" style="position:absolute;left:20359;top:1650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" fillcolor="#5b9bd5 [3204]" strokecolor="black [3213]">
                        <v:imagedata r:id="rId56" o:title=""/>
                        <v:shadow color="#e7e6e6 [3214]"/>
                      </v:shape>
                    </v:group>
                    <v:group id="Group 1597" o:spid="_x0000_s1159" style="position:absolute;left:21282;top:17801;width:8179;height:12418" coordorigin="21282,1780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">
                      <v:shape id="Picture 1598" o:spid="_x0000_s1160" type="#_x0000_t75" style="position:absolute;left:25318;top:2084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" fillcolor="#5b9bd5 [3204]" strokecolor="black [3213]">
                        <v:imagedata r:id="rId55" o:title=""/>
                        <v:shadow color="#e7e6e6 [3214]"/>
                      </v:shape>
                      <v:shape id="Picture 1599" o:spid="_x0000_s1161" type="#_x0000_t75" style="position:absolute;left:21389;top:208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" fillcolor="#5b9bd5 [3204]" strokecolor="black [3213]">
                        <v:imagedata r:id="rId55" o:title=""/>
                        <v:shadow color="#e7e6e6 [3214]"/>
                      </v:shape>
                      <v:shape id="Picture 1600" o:spid="_x0000_s1162" type="#_x0000_t75" style="position:absolute;left:25318;top:1780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" fillcolor="#5b9bd5 [3204]" strokecolor="black [3213]">
                        <v:imagedata r:id="rId55" o:title=""/>
                        <v:shadow color="#e7e6e6 [3214]"/>
                      </v:shape>
                      <v:shape id="Picture 1601" o:spid="_x0000_s1163" type="#_x0000_t75" style="position:absolute;left:21282;top:2388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" fillcolor="#5b9bd5 [3204]" strokecolor="black [3213]">
                        <v:imagedata r:id="rId55" o:title=""/>
                        <v:shadow color="#e7e6e6 [3214]"/>
                      </v:shape>
                      <v:shape id="Picture 1602" o:spid="_x0000_s1164" type="#_x0000_t75" style="position:absolute;left:25211;top:2693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" fillcolor="#5b9bd5 [3204]" strokecolor="black [3213]">
                        <v:imagedata r:id="rId55" o:title=""/>
                        <v:shadow color="#e7e6e6 [3214]"/>
                      </v:shape>
                      <v:shape id="Picture 1603" o:spid="_x0000_s1165" type="#_x0000_t75" style="position:absolute;left:21282;top:269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" fillcolor="#5b9bd5 [3204]" strokecolor="black [3213]">
                        <v:imagedata r:id="rId55" o:title=""/>
                        <v:shadow color="#e7e6e6 [3214]"/>
                      </v:shape>
                      <v:shape id="Picture 1604" o:spid="_x0000_s1166" type="#_x0000_t75" style="position:absolute;left:25211;top:2388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" fillcolor="#5b9bd5 [3204]" strokecolor="black [3213]">
                        <v:imagedata r:id="rId55" o:title=""/>
                        <v:shadow color="#e7e6e6 [3214]"/>
                      </v:shape>
                      <v:shape id="Picture 1605" o:spid="_x0000_s1167" type="#_x0000_t75" style="position:absolute;left:21389;top:1792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" fillcolor="#5b9bd5 [3204]" strokecolor="black [3213]">
                        <v:imagedata r:id="rId56" o:title=""/>
                        <v:shadow color="#e7e6e6 [3214]"/>
                      </v:shape>
                    </v:group>
                    <v:group id="Group 1606" o:spid="_x0000_s1168" style="position:absolute;left:22324;top:19300;width:8179;height:12418" coordorigin="22324,1930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">
                      <v:shape id="Picture 1607" o:spid="_x0000_s1169" type="#_x0000_t75" style="position:absolute;left:26360;top:2234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" fillcolor="#5b9bd5 [3204]" strokecolor="black [3213]">
                        <v:imagedata r:id="rId55" o:title=""/>
                        <v:shadow color="#e7e6e6 [3214]"/>
                      </v:shape>
                      <v:shape id="Picture 1608" o:spid="_x0000_s1170" type="#_x0000_t75" style="position:absolute;left:22431;top:223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" fillcolor="#5b9bd5 [3204]" strokecolor="black [3213]">
                        <v:imagedata r:id="rId55" o:title=""/>
                        <v:shadow color="#e7e6e6 [3214]"/>
                      </v:shape>
                      <v:shape id="Picture 1609" o:spid="_x0000_s1171" type="#_x0000_t75" style="position:absolute;left:26360;top:1930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" fillcolor="#5b9bd5 [3204]" strokecolor="black [3213]">
                        <v:imagedata r:id="rId55" o:title=""/>
                        <v:shadow color="#e7e6e6 [3214]"/>
                      </v:shape>
                      <v:shape id="Picture 1610" o:spid="_x0000_s1172" type="#_x0000_t75" style="position:absolute;left:22324;top:253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" fillcolor="#5b9bd5 [3204]" strokecolor="black [3213]">
                        <v:imagedata r:id="rId55" o:title=""/>
                        <v:shadow color="#e7e6e6 [3214]"/>
                      </v:shape>
                      <v:shape id="Picture 1611" o:spid="_x0000_s1173" type="#_x0000_t75" style="position:absolute;left:26253;top:2843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" fillcolor="#5b9bd5 [3204]" strokecolor="black [3213]">
                        <v:imagedata r:id="rId55" o:title=""/>
                        <v:shadow color="#e7e6e6 [3214]"/>
                      </v:shape>
                      <v:shape id="Picture 1612" o:spid="_x0000_s1174" type="#_x0000_t75" style="position:absolute;left:22324;top:2842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" fillcolor="#5b9bd5 [3204]" strokecolor="black [3213]">
                        <v:imagedata r:id="rId55" o:title=""/>
                        <v:shadow color="#e7e6e6 [3214]"/>
                      </v:shape>
                      <v:shape id="Picture 1613" o:spid="_x0000_s1175" type="#_x0000_t75" style="position:absolute;left:26253;top:253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" fillcolor="#5b9bd5 [3204]" strokecolor="black [3213]">
                        <v:imagedata r:id="rId55" o:title=""/>
                        <v:shadow color="#e7e6e6 [3214]"/>
                      </v:shape>
                      <v:shape id="Picture 1614" o:spid="_x0000_s1176" type="#_x0000_t75" style="position:absolute;left:22431;top:1942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" fillcolor="#5b9bd5 [3204]" strokecolor="black [3213]">
                        <v:imagedata r:id="rId56" o:title=""/>
                        <v:shadow color="#e7e6e6 [3214]"/>
                      </v:shape>
                    </v:group>
                    <v:group id="Group 1615" o:spid="_x0000_s1177" style="position:absolute;left:23383;top:21051;width:8180;height:12418" coordorigin="23383,2105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">
                      <v:shape id="Picture 1616" o:spid="_x0000_s1178" type="#_x0000_t75" style="position:absolute;left:27419;top:2409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" fillcolor="#5b9bd5 [3204]" strokecolor="black [3213]">
                        <v:imagedata r:id="rId55" o:title=""/>
                        <v:shadow color="#e7e6e6 [3214]"/>
                      </v:shape>
                      <v:shape id="Picture 1617" o:spid="_x0000_s1179" type="#_x0000_t75" style="position:absolute;left:23490;top:2408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" fillcolor="#5b9bd5 [3204]" strokecolor="black [3213]">
                        <v:imagedata r:id="rId55" o:title=""/>
                        <v:shadow color="#e7e6e6 [3214]"/>
                      </v:shape>
                      <v:shape id="Picture 1618" o:spid="_x0000_s1180" type="#_x0000_t75" style="position:absolute;left:27419;top:210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" fillcolor="#5b9bd5 [3204]" strokecolor="black [3213]">
                        <v:imagedata r:id="rId55" o:title=""/>
                        <v:shadow color="#e7e6e6 [3214]"/>
                      </v:shape>
                      <v:shape id="Picture 1619" o:spid="_x0000_s1181" type="#_x0000_t75" style="position:absolute;left:23383;top:2713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" fillcolor="#5b9bd5 [3204]" strokecolor="black [3213]">
                        <v:imagedata r:id="rId55" o:title=""/>
                        <v:shadow color="#e7e6e6 [3214]"/>
                      </v:shape>
                      <v:shape id="Picture 1620" o:spid="_x0000_s1182" type="#_x0000_t75" style="position:absolute;left:27312;top:3018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" fillcolor="#5b9bd5 [3204]" strokecolor="black [3213]">
                        <v:imagedata r:id="rId55" o:title=""/>
                        <v:shadow color="#e7e6e6 [3214]"/>
                      </v:shape>
                      <v:shape id="Picture 1621" o:spid="_x0000_s1183" type="#_x0000_t75" style="position:absolute;left:23383;top:3017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" fillcolor="#5b9bd5 [3204]" strokecolor="black [3213]">
                        <v:imagedata r:id="rId55" o:title=""/>
                        <v:shadow color="#e7e6e6 [3214]"/>
                      </v:shape>
                      <v:shape id="Picture 1622" o:spid="_x0000_s1184" type="#_x0000_t75" style="position:absolute;left:27312;top:271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" fillcolor="#5b9bd5 [3204]" strokecolor="black [3213]">
                        <v:imagedata r:id="rId55" o:title=""/>
                        <v:shadow color="#e7e6e6 [3214]"/>
                      </v:shape>
                      <v:shape id="Picture 1623" o:spid="_x0000_s1185" type="#_x0000_t75" style="position:absolute;left:23490;top:2117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" fillcolor="#5b9bd5 [3204]" strokecolor="black [3213]">
                        <v:imagedata r:id="rId56" o:title=""/>
                        <v:shadow color="#e7e6e6 [3214]"/>
                      </v:shape>
                    </v:group>
                    <v:group id="Group 1624" o:spid="_x0000_s1186" style="position:absolute;left:24503;top:22480;width:8179;height:12418" coordorigin="24503,2248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">
                      <v:shape id="Picture 1625" o:spid="_x0000_s1187" type="#_x0000_t75" style="position:absolute;left:28539;top:2552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" fillcolor="#5b9bd5 [3204]" strokecolor="black [3213]">
                        <v:imagedata r:id="rId55" o:title=""/>
                        <v:shadow color="#e7e6e6 [3214]"/>
                      </v:shape>
                      <v:shape id="Picture 1626" o:spid="_x0000_s1188" type="#_x0000_t75" style="position:absolute;left:24610;top:2551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" fillcolor="#5b9bd5 [3204]" strokecolor="black [3213]">
                        <v:imagedata r:id="rId55" o:title=""/>
                        <v:shadow color="#e7e6e6 [3214]"/>
                      </v:shape>
                      <v:shape id="Picture 1627" o:spid="_x0000_s1189" type="#_x0000_t75" style="position:absolute;left:28539;top:2248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" fillcolor="#5b9bd5 [3204]" strokecolor="black [3213]">
                        <v:imagedata r:id="rId55" o:title=""/>
                        <v:shadow color="#e7e6e6 [3214]"/>
                      </v:shape>
                      <v:shape id="Picture 1628" o:spid="_x0000_s1190" type="#_x0000_t75" style="position:absolute;left:24503;top:2856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" fillcolor="#5b9bd5 [3204]" strokecolor="black [3213]">
                        <v:imagedata r:id="rId55" o:title=""/>
                        <v:shadow color="#e7e6e6 [3214]"/>
                      </v:shape>
                      <v:shape id="Picture 1629" o:spid="_x0000_s1191" type="#_x0000_t75" style="position:absolute;left:28431;top:3161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" fillcolor="#5b9bd5 [3204]" strokecolor="black [3213]">
                        <v:imagedata r:id="rId55" o:title=""/>
                        <v:shadow color="#e7e6e6 [3214]"/>
                      </v:shape>
                      <v:shape id="Picture 1630" o:spid="_x0000_s1192" type="#_x0000_t75" style="position:absolute;left:24503;top:31605;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" fillcolor="#5b9bd5 [3204]" strokecolor="black [3213]">
                        <v:imagedata r:id="rId55" o:title=""/>
                        <v:shadow color="#e7e6e6 [3214]"/>
                      </v:shape>
                      <v:shape id="Picture 1631" o:spid="_x0000_s1193" type="#_x0000_t75" style="position:absolute;left:28431;top:2856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" fillcolor="#5b9bd5 [3204]" strokecolor="black [3213]">
                        <v:imagedata r:id="rId55" o:title=""/>
                        <v:shadow color="#e7e6e6 [3214]"/>
                      </v:shape>
                      <v:shape id="Picture 1632" o:spid="_x0000_s1194" type="#_x0000_t75" style="position:absolute;left:24610;top:225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" fillcolor="#5b9bd5 [3204]" strokecolor="black [3213]">
                        <v:imagedata r:id="rId56" o:title=""/>
                        <v:shadow color="#e7e6e6 [3214]"/>
                      </v:shape>
                    </v:group>
                    <v:group id="Group 1633" o:spid="_x0000_s1195" style="position:absolute;left:25747;top:24004;width:8179;height:12418" coordorigin="25747,2400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">
                      <v:shape id="Picture 1634" o:spid="_x0000_s1196" type="#_x0000_t75" style="position:absolute;left:29783;top:2704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" fillcolor="#5b9bd5 [3204]" strokecolor="black [3213]">
                        <v:imagedata r:id="rId55" o:title=""/>
                        <v:shadow color="#e7e6e6 [3214]"/>
                      </v:shape>
                      <v:shape id="Picture 1635" o:spid="_x0000_s1197" type="#_x0000_t75" style="position:absolute;left:25854;top:270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" fillcolor="#5b9bd5 [3204]" strokecolor="black [3213]">
                        <v:imagedata r:id="rId55" o:title=""/>
                        <v:shadow color="#e7e6e6 [3214]"/>
                      </v:shape>
                      <v:shape id="Picture 1636" o:spid="_x0000_s1198" type="#_x0000_t75" style="position:absolute;left:29783;top:2400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" fillcolor="#5b9bd5 [3204]" strokecolor="black [3213]">
                        <v:imagedata r:id="rId55" o:title=""/>
                        <v:shadow color="#e7e6e6 [3214]"/>
                      </v:shape>
                      <v:shape id="Picture 1637" o:spid="_x0000_s1199" type="#_x0000_t75" style="position:absolute;left:25747;top:300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" fillcolor="#5b9bd5 [3204]" strokecolor="black [3213]">
                        <v:imagedata r:id="rId55" o:title=""/>
                        <v:shadow color="#e7e6e6 [3214]"/>
                      </v:shape>
                      <v:shape id="Picture 1638" o:spid="_x0000_s1200" type="#_x0000_t75" style="position:absolute;left:29676;top:3313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" fillcolor="#5b9bd5 [3204]" strokecolor="black [3213]">
                        <v:imagedata r:id="rId55" o:title=""/>
                        <v:shadow color="#e7e6e6 [3214]"/>
                      </v:shape>
                      <v:shape id="Picture 1639" o:spid="_x0000_s1201" type="#_x0000_t75" style="position:absolute;left:25747;top:3312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" fillcolor="#5b9bd5 [3204]" strokecolor="black [3213]">
                        <v:imagedata r:id="rId55" o:title=""/>
                        <v:shadow color="#e7e6e6 [3214]"/>
                      </v:shape>
                      <v:shape id="Picture 1640" o:spid="_x0000_s1202" type="#_x0000_t75" style="position:absolute;left:29676;top:300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" fillcolor="#5b9bd5 [3204]" strokecolor="black [3213]">
                        <v:imagedata r:id="rId55" o:title=""/>
                        <v:shadow color="#e7e6e6 [3214]"/>
                      </v:shape>
                      <v:shape id="Picture 1641" o:spid="_x0000_s1203" type="#_x0000_t75" style="position:absolute;left:25854;top:241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" fillcolor="#5b9bd5 [3204]" strokecolor="black [3213]">
                        <v:imagedata r:id="rId56" o:title=""/>
                        <v:shadow color="#e7e6e6 [3214]"/>
                      </v:shape>
                    </v:group>
                    <v:group id="Group 1642" o:spid="_x0000_s1204" style="position:absolute;left:26830;top:25415;width:8180;height:12418" coordorigin="26830,2541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">
                      <v:shape id="Picture 1643" o:spid="_x0000_s1205" type="#_x0000_t75" style="position:absolute;left:30866;top:28459;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" fillcolor="#5b9bd5 [3204]" strokecolor="black [3213]">
                        <v:imagedata r:id="rId55" o:title=""/>
                        <v:shadow color="#e7e6e6 [3214]"/>
                      </v:shape>
                      <v:shape id="Picture 1644" o:spid="_x0000_s1206" type="#_x0000_t75" style="position:absolute;left:26937;top:2845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" fillcolor="#5b9bd5 [3204]" strokecolor="black [3213]">
                        <v:imagedata r:id="rId55" o:title=""/>
                        <v:shadow color="#e7e6e6 [3214]"/>
                      </v:shape>
                      <v:shape id="Picture 1645" o:spid="_x0000_s1207" type="#_x0000_t75" style="position:absolute;left:30866;top:2541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" fillcolor="#5b9bd5 [3204]" strokecolor="black [3213]">
                        <v:imagedata r:id="rId55" o:title=""/>
                        <v:shadow color="#e7e6e6 [3214]"/>
                      </v:shape>
                      <v:shape id="Picture 1646" o:spid="_x0000_s1208" type="#_x0000_t75" style="position:absolute;left:26830;top:3150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" fillcolor="#5b9bd5 [3204]" strokecolor="black [3213]">
                        <v:imagedata r:id="rId55" o:title=""/>
                        <v:shadow color="#e7e6e6 [3214]"/>
                      </v:shape>
                      <v:shape id="Picture 1647" o:spid="_x0000_s1209" type="#_x0000_t75" style="position:absolute;left:30759;top:3454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" fillcolor="#5b9bd5 [3204]" strokecolor="black [3213]">
                        <v:imagedata r:id="rId55" o:title=""/>
                        <v:shadow color="#e7e6e6 [3214]"/>
                      </v:shape>
                      <v:shape id="Picture 1648" o:spid="_x0000_s1210" type="#_x0000_t75" style="position:absolute;left:26830;top:3454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" fillcolor="#5b9bd5 [3204]" strokecolor="black [3213]">
                        <v:imagedata r:id="rId55" o:title=""/>
                        <v:shadow color="#e7e6e6 [3214]"/>
                      </v:shape>
                      <v:shape id="Picture 1649" o:spid="_x0000_s1211" type="#_x0000_t75" style="position:absolute;left:30759;top:3150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" fillcolor="#5b9bd5 [3204]" strokecolor="black [3213]">
                        <v:imagedata r:id="rId55" o:title=""/>
                        <v:shadow color="#e7e6e6 [3214]"/>
                      </v:shape>
                      <v:shape id="Picture 1650" o:spid="_x0000_s1212" type="#_x0000_t75" style="position:absolute;left:26937;top:2553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" fillcolor="#5b9bd5 [3204]" strokecolor="black [3213]">
                        <v:imagedata r:id="rId56" o:title=""/>
                        <v:shadow color="#e7e6e6 [3214]"/>
                      </v:shape>
                    </v:group>
                    <v:group id="Group 1651" o:spid="_x0000_s1213" style="position:absolute;left:28009;top:27052;width:8179;height:12418" coordorigin="28009,27052"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">
                      <v:shape id="Picture 1652" o:spid="_x0000_s1214" type="#_x0000_t75" style="position:absolute;left:32045;top:3009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" fillcolor="#5b9bd5 [3204]" strokecolor="black [3213]">
                        <v:imagedata r:id="rId55" o:title=""/>
                        <v:shadow color="#e7e6e6 [3214]"/>
                      </v:shape>
                      <v:shape id="Picture 1653" o:spid="_x0000_s1215" type="#_x0000_t75" style="position:absolute;left:28116;top:3009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" fillcolor="#5b9bd5 [3204]" strokecolor="black [3213]">
                        <v:imagedata r:id="rId55" o:title=""/>
                        <v:shadow color="#e7e6e6 [3214]"/>
                      </v:shape>
                      <v:shape id="Picture 1654" o:spid="_x0000_s1216" type="#_x0000_t75" style="position:absolute;left:32045;top:2705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" fillcolor="#5b9bd5 [3204]" strokecolor="black [3213]">
                        <v:imagedata r:id="rId55" o:title=""/>
                        <v:shadow color="#e7e6e6 [3214]"/>
                      </v:shape>
                      <v:shape id="Picture 1655" o:spid="_x0000_s1217" type="#_x0000_t75" style="position:absolute;left:28009;top:331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" fillcolor="#5b9bd5 [3204]" strokecolor="black [3213]">
                        <v:imagedata r:id="rId55" o:title=""/>
                        <v:shadow color="#e7e6e6 [3214]"/>
                      </v:shape>
                      <v:shape id="Picture 1656" o:spid="_x0000_s1218" type="#_x0000_t75" style="position:absolute;left:31938;top:3618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" fillcolor="#5b9bd5 [3204]" strokecolor="black [3213]">
                        <v:imagedata r:id="rId55" o:title=""/>
                        <v:shadow color="#e7e6e6 [3214]"/>
                      </v:shape>
                      <v:shape id="Picture 1657" o:spid="_x0000_s1219" type="#_x0000_t75" style="position:absolute;left:28009;top:3617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" fillcolor="#5b9bd5 [3204]" strokecolor="black [3213]">
                        <v:imagedata r:id="rId55" o:title=""/>
                        <v:shadow color="#e7e6e6 [3214]"/>
                      </v:shape>
                      <v:shape id="Picture 1658" o:spid="_x0000_s1220" type="#_x0000_t75" style="position:absolute;left:31938;top:331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" fillcolor="#5b9bd5 [3204]" strokecolor="black [3213]">
                        <v:imagedata r:id="rId55" o:title=""/>
                        <v:shadow color="#e7e6e6 [3214]"/>
                      </v:shape>
                      <v:shape id="Picture 1659" o:spid="_x0000_s1221" type="#_x0000_t75" style="position:absolute;left:28116;top:271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" fillcolor="#5b9bd5 [3204]" strokecolor="black [3213]">
                        <v:imagedata r:id="rId56" o:title=""/>
                        <v:shadow color="#e7e6e6 [3214]"/>
                      </v:shape>
                    </v:group>
                    <v:group id="Group 1660" o:spid="_x0000_s1222" style="position:absolute;left:29289;top:28576;width:8179;height:12418" coordorigin="29289,28576"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">
                      <v:shape id="Picture 1661" o:spid="_x0000_s1223" type="#_x0000_t75" style="position:absolute;left:33325;top:3162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" fillcolor="#5b9bd5 [3204]" strokecolor="black [3213]">
                        <v:imagedata r:id="rId55" o:title=""/>
                        <v:shadow color="#e7e6e6 [3214]"/>
                      </v:shape>
                      <v:shape id="Picture 1662" o:spid="_x0000_s1224" type="#_x0000_t75" style="position:absolute;left:29396;top:3161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" fillcolor="#5b9bd5 [3204]" strokecolor="black [3213]">
                        <v:imagedata r:id="rId55" o:title=""/>
                        <v:shadow color="#e7e6e6 [3214]"/>
                      </v:shape>
                      <v:shape id="Picture 1663" o:spid="_x0000_s1225" type="#_x0000_t75" style="position:absolute;left:33325;top:285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" fillcolor="#5b9bd5 [3204]" strokecolor="black [3213]">
                        <v:imagedata r:id="rId55" o:title=""/>
                        <v:shadow color="#e7e6e6 [3214]"/>
                      </v:shape>
                      <v:shape id="Picture 1664" o:spid="_x0000_s1226" type="#_x0000_t75" style="position:absolute;left:29289;top:3466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" fillcolor="#5b9bd5 [3204]" strokecolor="black [3213]">
                        <v:imagedata r:id="rId55" o:title=""/>
                        <v:shadow color="#e7e6e6 [3214]"/>
                      </v:shape>
                      <v:shape id="Picture 1665" o:spid="_x0000_s1227" type="#_x0000_t75" style="position:absolute;left:33218;top:3770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" fillcolor="#5b9bd5 [3204]" strokecolor="black [3213]">
                        <v:imagedata r:id="rId55" o:title=""/>
                        <v:shadow color="#e7e6e6 [3214]"/>
                      </v:shape>
                      <v:shape id="Picture 1666" o:spid="_x0000_s1228" type="#_x0000_t75" style="position:absolute;left:29289;top:37701;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" fillcolor="#5b9bd5 [3204]" strokecolor="black [3213]">
                        <v:imagedata r:id="rId55" o:title=""/>
                        <v:shadow color="#e7e6e6 [3214]"/>
                      </v:shape>
                      <v:shape id="Picture 1667" o:spid="_x0000_s1229" type="#_x0000_t75" style="position:absolute;left:33218;top:3466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" fillcolor="#5b9bd5 [3204]" strokecolor="black [3213]">
                        <v:imagedata r:id="rId55" o:title=""/>
                        <v:shadow color="#e7e6e6 [3214]"/>
                      </v:shape>
                      <v:shape id="Picture 1668" o:spid="_x0000_s1230" type="#_x0000_t75" style="position:absolute;left:29396;top:2869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" fillcolor="#5b9bd5 [3204]" strokecolor="black [3213]">
                        <v:imagedata r:id="rId56" o:title=""/>
                        <v:shadow color="#e7e6e6 [3214]"/>
                      </v:shape>
                    </v:group>
                    <v:group id="Group 1669" o:spid="_x0000_s1231" style="position:absolute;left:30610;top:30100;width:8180;height:12418" coordorigin="30610,3010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">
                      <v:shape id="Picture 1670" o:spid="_x0000_s1232" type="#_x0000_t75" style="position:absolute;left:34647;top:3314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" fillcolor="#5b9bd5 [3204]" strokecolor="black [3213]">
                        <v:imagedata r:id="rId55" o:title=""/>
                        <v:shadow color="#e7e6e6 [3214]"/>
                      </v:shape>
                      <v:shape id="Picture 1671" o:spid="_x0000_s1233" type="#_x0000_t75" style="position:absolute;left:30718;top:331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" fillcolor="#5b9bd5 [3204]" strokecolor="black [3213]">
                        <v:imagedata r:id="rId55" o:title=""/>
                        <v:shadow color="#e7e6e6 [3214]"/>
                      </v:shape>
                      <v:shape id="Picture 1672" o:spid="_x0000_s1234" type="#_x0000_t75" style="position:absolute;left:34647;top:3010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" fillcolor="#5b9bd5 [3204]" strokecolor="black [3213]">
                        <v:imagedata r:id="rId55" o:title=""/>
                        <v:shadow color="#e7e6e6 [3214]"/>
                      </v:shape>
                      <v:shape id="Picture 1673" o:spid="_x0000_s1235" type="#_x0000_t75" style="position:absolute;left:30610;top:361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" fillcolor="#5b9bd5 [3204]" strokecolor="black [3213]">
                        <v:imagedata r:id="rId55" o:title=""/>
                        <v:shadow color="#e7e6e6 [3214]"/>
                      </v:shape>
                      <v:shape id="Picture 1674" o:spid="_x0000_s1236" type="#_x0000_t75" style="position:absolute;left:34539;top:3923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" fillcolor="#5b9bd5 [3204]" strokecolor="black [3213]">
                        <v:imagedata r:id="rId55" o:title=""/>
                        <v:shadow color="#e7e6e6 [3214]"/>
                      </v:shape>
                      <v:shape id="Picture 1675" o:spid="_x0000_s1237" type="#_x0000_t75" style="position:absolute;left:30610;top:3922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" fillcolor="#5b9bd5 [3204]" strokecolor="black [3213]">
                        <v:imagedata r:id="rId55" o:title=""/>
                        <v:shadow color="#e7e6e6 [3214]"/>
                      </v:shape>
                      <v:shape id="Picture 1676" o:spid="_x0000_s1238" type="#_x0000_t75" style="position:absolute;left:34539;top:361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" fillcolor="#5b9bd5 [3204]" strokecolor="black [3213]">
                        <v:imagedata r:id="rId55" o:title=""/>
                        <v:shadow color="#e7e6e6 [3214]"/>
                      </v:shape>
                      <v:shape id="Picture 1677" o:spid="_x0000_s1239" type="#_x0000_t75" style="position:absolute;left:30718;top:302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" fillcolor="#5b9bd5 [3204]" strokecolor="black [3213]">
                        <v:imagedata r:id="rId56" o:title=""/>
                        <v:shadow color="#e7e6e6 [3214]"/>
                      </v:shape>
                    </v:group>
                    <v:group id="Group 1678" o:spid="_x0000_s1240" style="position:absolute;left:31747;top:31511;width:8180;height:12418" coordorigin="31747,3151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">
                      <v:shape id="Picture 1679" o:spid="_x0000_s1241" type="#_x0000_t75" style="position:absolute;left:35783;top:3455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" fillcolor="#5b9bd5 [3204]" strokecolor="black [3213]">
                        <v:imagedata r:id="rId55" o:title=""/>
                        <v:shadow color="#e7e6e6 [3214]"/>
                      </v:shape>
                      <v:shape id="Picture 1680" o:spid="_x0000_s1242" type="#_x0000_t75" style="position:absolute;left:31854;top:3454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" fillcolor="#5b9bd5 [3204]" strokecolor="black [3213]">
                        <v:imagedata r:id="rId55" o:title=""/>
                        <v:shadow color="#e7e6e6 [3214]"/>
                      </v:shape>
                      <v:shape id="Picture 1681" o:spid="_x0000_s1243" type="#_x0000_t75" style="position:absolute;left:35783;top:3151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" fillcolor="#5b9bd5 [3204]" strokecolor="black [3213]">
                        <v:imagedata r:id="rId55" o:title=""/>
                        <v:shadow color="#e7e6e6 [3214]"/>
                      </v:shape>
                      <v:shape id="Picture 1682" o:spid="_x0000_s1244" type="#_x0000_t75" style="position:absolute;left:31747;top:3759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" fillcolor="#5b9bd5 [3204]" strokecolor="black [3213]">
                        <v:imagedata r:id="rId55" o:title=""/>
                        <v:shadow color="#e7e6e6 [3214]"/>
                      </v:shape>
                      <v:shape id="Picture 1683" o:spid="_x0000_s1245" type="#_x0000_t75" style="position:absolute;left:35676;top:4064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" fillcolor="#5b9bd5 [3204]" strokecolor="black [3213]">
                        <v:imagedata r:id="rId55" o:title=""/>
                        <v:shadow color="#e7e6e6 [3214]"/>
                      </v:shape>
                      <v:shape id="Picture 1684" o:spid="_x0000_s1246" type="#_x0000_t75" style="position:absolute;left:31747;top:4063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" fillcolor="#5b9bd5 [3204]" strokecolor="black [3213]">
                        <v:imagedata r:id="rId55" o:title=""/>
                        <v:shadow color="#e7e6e6 [3214]"/>
                      </v:shape>
                      <v:shape id="Picture 1685" o:spid="_x0000_s1247" type="#_x0000_t75" style="position:absolute;left:35676;top:3759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" fillcolor="#5b9bd5 [3204]" strokecolor="black [3213]">
                        <v:imagedata r:id="rId55" o:title=""/>
                        <v:shadow color="#e7e6e6 [3214]"/>
                      </v:shape>
                      <v:shape id="Picture 1686" o:spid="_x0000_s1248" type="#_x0000_t75" style="position:absolute;left:31981;top:315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" fillcolor="#5b9bd5 [3204]" strokecolor="black [3213]">
                        <v:imagedata r:id="rId56" o:title=""/>
                        <v:shadow color="#e7e6e6 [3214]"/>
                      </v:shape>
                    </v:group>
                  </v:group>
                  <v:roundrect id="Rounded Rectangle 1687" o:spid="_x0000_s1249" style="position:absolute;left:62178;top:2605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" fillcolor="#e46c0a" strokecolor="windowText" strokeweight="2pt">
                    <v:textbox>
                      <w:txbxContent>
                        <w:p w14:paraId="144ECB58" w14:textId="77777777" w:rsidR="0051744F" w:rsidRDefault="0051744F" w:rsidP="001B10D4">
                          <w:pPr>
                            <w:rPr>
                              <w:rFonts w:eastAsia="Times New Roman"/>
                            </w:rPr>
                          </w:pPr>
                        </w:p>
                      </w:txbxContent>
                    </v:textbox>
                  </v:roundrect>
                  <v:group id="Group 1688" o:spid="_x0000_s1250" style="position:absolute;left:41128;top:18301;width:20888;height:19623" coordorigin="41128,18301" coordsize="20887,19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">
                    <v:roundrect id="Rounded Rectangle 1689" o:spid="_x0000_s1251" style="position:absolute;left:41128;top:1830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" fillcolor="#fac090" strokecolor="#385d8a" strokeweight="2pt">
                      <v:textbox>
                        <w:txbxContent>
                          <w:p w14:paraId="2DDBB76D" w14:textId="77777777" w:rsidR="0051744F" w:rsidRDefault="0051744F" w:rsidP="001B10D4">
                            <w:pPr>
                              <w:rPr>
                                <w:rFonts w:eastAsia="Times New Roman"/>
                              </w:rPr>
                            </w:pPr>
                          </w:p>
                        </w:txbxContent>
                      </v:textbox>
                    </v:roundrect>
                    <v:roundrect id="Rounded Rectangle 1690" o:spid="_x0000_s1252" style="position:absolute;left:42652;top:1973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" fillcolor="#fac090" strokecolor="#385d8a" strokeweight="2pt">
                      <v:textbox>
                        <w:txbxContent>
                          <w:p w14:paraId="61189CDF" w14:textId="77777777" w:rsidR="0051744F" w:rsidRDefault="0051744F" w:rsidP="001B10D4">
                            <w:pPr>
                              <w:rPr>
                                <w:rFonts w:eastAsia="Times New Roman"/>
                              </w:rPr>
                            </w:pPr>
                          </w:p>
                        </w:txbxContent>
                      </v:textbox>
                    </v:roundrect>
                    <v:roundrect id="Rounded Rectangle 1691" o:spid="_x0000_s1253" style="position:absolute;left:44176;top:212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" fillcolor="#fac090" strokecolor="#385d8a" strokeweight="2pt">
                      <v:textbox>
                        <w:txbxContent>
                          <w:p w14:paraId="084713C5" w14:textId="77777777" w:rsidR="0051744F" w:rsidRDefault="0051744F" w:rsidP="001B10D4">
                            <w:pPr>
                              <w:rPr>
                                <w:rFonts w:eastAsia="Times New Roman"/>
                              </w:rPr>
                            </w:pPr>
                          </w:p>
                        </w:txbxContent>
                      </v:textbox>
                    </v:roundrect>
                    <v:roundrect id="Rounded Rectangle 1692" o:spid="_x0000_s1254" style="position:absolute;left:45700;top:2277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" fillcolor="#fac090" strokecolor="#385d8a" strokeweight="2pt">
                      <v:textbox>
                        <w:txbxContent>
                          <w:p w14:paraId="29CE309A" w14:textId="77777777" w:rsidR="0051744F" w:rsidRDefault="0051744F" w:rsidP="001B10D4">
                            <w:pPr>
                              <w:rPr>
                                <w:rFonts w:eastAsia="Times New Roman"/>
                              </w:rPr>
                            </w:pPr>
                          </w:p>
                        </w:txbxContent>
                      </v:textbox>
                    </v:roundrect>
                    <v:roundrect id="Rounded Rectangle 1693" o:spid="_x0000_s1255" style="position:absolute;left:47224;top:2430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" fillcolor="#fac090" strokecolor="#385d8a" strokeweight="2pt">
                      <v:textbox>
                        <w:txbxContent>
                          <w:p w14:paraId="662B5B16" w14:textId="77777777" w:rsidR="0051744F" w:rsidRDefault="0051744F" w:rsidP="001B10D4">
                            <w:pPr>
                              <w:rPr>
                                <w:rFonts w:eastAsia="Times New Roman"/>
                              </w:rPr>
                            </w:pPr>
                          </w:p>
                        </w:txbxContent>
                      </v:textbox>
                    </v:roundrect>
                    <v:roundrect id="Rounded Rectangle 1694" o:spid="_x0000_s1256" style="position:absolute;left:48748;top:2582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" fillcolor="#fac090" strokecolor="#385d8a" strokeweight="2pt">
                      <v:textbox>
                        <w:txbxContent>
                          <w:p w14:paraId="28523E59" w14:textId="77777777" w:rsidR="0051744F" w:rsidRDefault="0051744F" w:rsidP="001B10D4">
                            <w:pPr>
                              <w:rPr>
                                <w:rFonts w:eastAsia="Times New Roman"/>
                              </w:rPr>
                            </w:pPr>
                          </w:p>
                        </w:txbxContent>
                      </v:textbox>
                    </v:roundrect>
                    <v:roundrect id="Rounded Rectangle 1695" o:spid="_x0000_s1257" style="position:absolute;left:50272;top:2735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" fillcolor="#fac090" strokecolor="#385d8a" strokeweight="2pt">
                      <v:textbox>
                        <w:txbxContent>
                          <w:p w14:paraId="762EB0A0" w14:textId="77777777" w:rsidR="0051744F" w:rsidRDefault="0051744F" w:rsidP="001B10D4">
                            <w:pPr>
                              <w:rPr>
                                <w:rFonts w:eastAsia="Times New Roman"/>
                              </w:rPr>
                            </w:pPr>
                          </w:p>
                        </w:txbxContent>
                      </v:textbox>
                    </v:roundrect>
                    <v:roundrect id="Rounded Rectangle 1696" o:spid="_x0000_s1258" style="position:absolute;left:51796;top:2887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" fillcolor="#fac090" strokecolor="#385d8a" strokeweight="2pt">
                      <v:textbox>
                        <w:txbxContent>
                          <w:p w14:paraId="783AD139" w14:textId="77777777" w:rsidR="0051744F" w:rsidRDefault="0051744F" w:rsidP="001B10D4">
                            <w:pPr>
                              <w:rPr>
                                <w:rFonts w:eastAsia="Times New Roman"/>
                              </w:rPr>
                            </w:pPr>
                          </w:p>
                        </w:txbxContent>
                      </v:textbox>
                    </v:roundrect>
                    <v:roundrect id="Rounded Rectangle 1697" o:spid="_x0000_s1259" style="position:absolute;left:53320;top:3039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" fillcolor="#fac090" strokecolor="#385d8a" strokeweight="2pt">
                      <v:textbox>
                        <w:txbxContent>
                          <w:p w14:paraId="03797584" w14:textId="77777777" w:rsidR="0051744F" w:rsidRDefault="0051744F" w:rsidP="001B10D4">
                            <w:pPr>
                              <w:rPr>
                                <w:rFonts w:eastAsia="Times New Roman"/>
                              </w:rPr>
                            </w:pPr>
                          </w:p>
                        </w:txbxContent>
                      </v:textbox>
                    </v:roundrect>
                    <v:roundrect id="Rounded Rectangle 1698" o:spid="_x0000_s1260" style="position:absolute;left:54844;top:3192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" fillcolor="#fac090" strokecolor="#385d8a" strokeweight="2pt">
                      <v:textbox>
                        <w:txbxContent>
                          <w:p w14:paraId="659DFB87" w14:textId="77777777" w:rsidR="0051744F" w:rsidRDefault="0051744F" w:rsidP="001B10D4">
                            <w:pPr>
                              <w:rPr>
                                <w:rFonts w:eastAsia="Times New Roman"/>
                              </w:rPr>
                            </w:pPr>
                          </w:p>
                        </w:txbxContent>
                      </v:textbox>
                    </v:roundrect>
                    <v:roundrect id="Rounded Rectangle 1699" o:spid="_x0000_s1261" style="position:absolute;left:56368;top:3344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" fillcolor="#fac090" strokecolor="#385d8a" strokeweight="2pt">
                      <v:textbox>
                        <w:txbxContent>
                          <w:p w14:paraId="78C75B2E" w14:textId="77777777" w:rsidR="0051744F" w:rsidRDefault="0051744F" w:rsidP="001B10D4">
                            <w:pPr>
                              <w:rPr>
                                <w:rFonts w:eastAsia="Times New Roman"/>
                              </w:rPr>
                            </w:pPr>
                          </w:p>
                        </w:txbxContent>
                      </v:textbox>
                    </v:roundrect>
                    <v:roundrect id="Rounded Rectangle 1700" o:spid="_x0000_s1262" style="position:absolute;left:58071;top:3487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" fillcolor="#fac090" strokecolor="#385d8a" strokeweight="2pt">
                      <v:textbox>
                        <w:txbxContent>
                          <w:p w14:paraId="1301FE8E" w14:textId="77777777" w:rsidR="0051744F" w:rsidRDefault="0051744F" w:rsidP="001B10D4">
                            <w:pPr>
                              <w:rPr>
                                <w:rFonts w:eastAsia="Times New Roman"/>
                              </w:rPr>
                            </w:pPr>
                          </w:p>
                        </w:txbxContent>
                      </v:textbox>
                    </v:roundrect>
                  </v:group>
                  <v:oval id="Oval 1701" o:spid="_x0000_s1263" style="position:absolute;left:11882;top:16378;width:6096;height:5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" fillcolor="window" strokecolor="#385d8a" strokeweight="2pt">
                    <v:textbox>
                      <w:txbxContent>
                        <w:p w14:paraId="4E8F5764" w14:textId="77777777" w:rsidR="0051744F" w:rsidRDefault="0051744F" w:rsidP="001B10D4">
                          <w:pPr>
                            <w:rPr>
                              <w:rFonts w:eastAsia="Times New Roman"/>
                            </w:rPr>
                          </w:pPr>
                        </w:p>
                      </w:txbxContent>
                    </v:textbox>
                  </v:oval>
                  <v:oval id="Oval 1702" o:spid="_x0000_s1264" style="position:absolute;left:44348;top:34485;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" fillcolor="window" strokecolor="#385d8a" strokeweight="2pt">
                    <v:textbox>
                      <w:txbxContent>
                        <w:p w14:paraId="6C186DF1" w14:textId="77777777" w:rsidR="0051744F" w:rsidRDefault="0051744F" w:rsidP="001B10D4">
                          <w:pPr>
                            <w:rPr>
                              <w:rFonts w:eastAsia="Times New Roman"/>
                            </w:rPr>
                          </w:pPr>
                        </w:p>
                      </w:txbxContent>
                    </v:textbox>
                  </v:oval>
                  <v:line id="Straight Connector 1703" o:spid="_x0000_s1265" style="position:absolute;visibility:visible;mso-wrap-style:square" from="5036,4192" to="14930,163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" strokecolor="windowText"/>
                  <v:line id="Straight Connector 1704" o:spid="_x0000_s1266" style="position:absolute;visibility:visible;mso-wrap-style:square" from="5036,16384" to="11882,19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" strokecolor="windowText"/>
                  <v:line id="Straight Connector 1705" o:spid="_x0000_s1267" style="position:absolute;visibility:visible;mso-wrap-style:square" from="17978,19300" to="33926,31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" strokecolor="windowText"/>
                  <v:line id="Straight Connector 1706" o:spid="_x0000_s1268" style="position:absolute;visibility:visible;mso-wrap-style:square" from="14930,22223" to="33926,34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" strokecolor="windowText"/>
                  <v:line id="Straight Connector 1707" o:spid="_x0000_s1269" style="position:absolute;visibility:visible;mso-wrap-style:square" from="39819,32020" to="47396,34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" strokecolor="windowText"/>
                  <v:line id="Straight Connector 1708" o:spid="_x0000_s1270" style="position:absolute;visibility:visible;mso-wrap-style:square" from="32259,32044" to="45241,35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" strokecolor="windowText"/>
                  <v:line id="Straight Connector 1709" o:spid="_x0000_s1271" style="position:absolute;flip:y;visibility:visible;mso-wrap-style:square" from="32045,39473" to="45241,43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" strokecolor="windowText"/>
                  <v:line id="Straight Connector 1710" o:spid="_x0000_s1272" style="position:absolute;flip:x;visibility:visible;mso-wrap-style:square" from="39819,40329" to="47396,43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" strokecolor="windowText"/>
                  <v:line id="Straight Connector 1711" o:spid="_x0000_s1273" style="position:absolute;flip:y;visibility:visible;mso-wrap-style:square" from="49552,34876" to="60043,35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" strokecolor="windowText"/>
                  <v:line id="Straight Connector 1712" o:spid="_x0000_s1274" style="position:absolute;flip:y;visibility:visible;mso-wrap-style:square" from="47396,37924" to="60043,40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" strokecolor="windowText"/>
                </v:group>
                <v:shape id="Picture 1713" o:spid="_x0000_s1275" type="#_x0000_t75" style="position:absolute;left:12091;top:26766;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">
                  <v:imagedata r:id="rId57" o:title=""/>
                </v:shape>
                <v:shape id="Text Box 2" o:spid="_x0000_s1276" type="#_x0000_t202" style="position:absolute;left:8021;top:29942;width:13252;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" filled="f" stroked="f">
                  <v:textbox>
                    <w:txbxContent>
                      <w:p w14:paraId="003EB5DC" w14:textId="77777777" w:rsidR="0051744F" w:rsidRDefault="0051744F" w:rsidP="001B10D4">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00D35D6B"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Kernel: (64 1 3) × 12</w:t>
                        </w:r>
                      </w:p>
                    </w:txbxContent>
                  </v:textbox>
                </v:shape>
                <v:shape id="Text Box 2" o:spid="_x0000_s1277" type="#_x0000_t202" style="position:absolute;left:28177;top:29488;width:13252;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" filled="f" stroked="f">
                  <v:textbox>
                    <w:txbxContent>
                      <w:p w14:paraId="47B37098" w14:textId="77777777" w:rsidR="0051744F" w:rsidRDefault="0051744F" w:rsidP="001B10D4">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49F34B33"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1716" o:spid="_x0000_s1278" type="#_x0000_t75" style="position:absolute;left:32822;top:26987;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">
                  <v:imagedata r:id="rId57" o:title=""/>
                </v:shape>
                <v:shape id="Text Box 2" o:spid="_x0000_s1279" type="#_x0000_t202" style="position:absolute;left:33911;top:7335;width:13252;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" filled="f" stroked="f">
                  <v:textbox>
                    <w:txbxContent>
                      <w:p w14:paraId="1598CF80"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718" o:spid="_x0000_s1280" type="#_x0000_t67" style="position:absolute;left:38687;top:10177;width:1187;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" adj="15127,6846" fillcolor="windowText" stroked="f" strokeweight="2pt">
                  <v:textbox>
                    <w:txbxContent>
                      <w:p w14:paraId="225D3187" w14:textId="77777777" w:rsidR="0051744F" w:rsidRDefault="0051744F" w:rsidP="001B10D4">
                        <w:pPr>
                          <w:rPr>
                            <w:rFonts w:eastAsia="Times New Roman"/>
                          </w:rPr>
                        </w:pPr>
                      </w:p>
                    </w:txbxContent>
                  </v:textbox>
                </v:shape>
                <v:shape id="TextBox 39" o:spid="_x0000_s1281" type="#_x0000_t202" style="position:absolute;left:8216;top:2494;width:5505;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" filled="f" stroked="f">
                  <v:textbox>
                    <w:txbxContent>
                      <w:p w14:paraId="6C41BB37"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v:textbox>
                </v:shape>
                <v:shape id="TextBox 40" o:spid="_x0000_s1282" type="#_x0000_t202" style="position:absolute;left:6632;top:1162;width:4075;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" filled="f" stroked="f">
                  <v:textbox>
                    <w:txbxContent>
                      <w:p w14:paraId="30B82F82"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v:textbox>
                </v:shape>
                <v:shape id="TextBox 41" o:spid="_x0000_s1283" type="#_x0000_t202" style="position:absolute;left:4435;width:4235;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" filled="f" stroked="f">
                  <v:textbox>
                    <w:txbxContent>
                      <w:p w14:paraId="250351BD"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v:textbox>
                </v:shape>
                <w10:wrap type="square"/>
              </v:group>
            </w:pict>
          </mc:Fallback>
        </mc:AlternateContent>
      </w:r>
    </w:p>
    <w:p w14:paraId="2420E045" w14:textId="77777777" w:rsidR="00504EF4" w:rsidRDefault="00504EF4">
      <w:pPr>
        <w:rPr>
          <w:rFonts w:ascii="Times New Roman" w:hAnsi="Times New Roman" w:cs="Times New Roman"/>
        </w:rPr>
      </w:pPr>
    </w:p>
    <w:p w14:paraId="1C488BBD" w14:textId="77777777" w:rsidR="00504EF4" w:rsidRDefault="00504EF4">
      <w:pPr>
        <w:rPr>
          <w:rFonts w:ascii="Times New Roman" w:hAnsi="Times New Roman" w:cs="Times New Roman"/>
        </w:rPr>
      </w:pPr>
    </w:p>
    <w:p w14:paraId="26258EE1" w14:textId="77777777" w:rsidR="00504EF4" w:rsidRDefault="00504EF4">
      <w:pPr>
        <w:rPr>
          <w:rFonts w:ascii="Times New Roman" w:hAnsi="Times New Roman" w:cs="Times New Roman"/>
        </w:rPr>
      </w:pPr>
    </w:p>
    <w:p w14:paraId="09E71094" w14:textId="77777777" w:rsidR="00504EF4" w:rsidRDefault="00504EF4">
      <w:pPr>
        <w:rPr>
          <w:rFonts w:ascii="Times New Roman" w:hAnsi="Times New Roman" w:cs="Times New Roman"/>
        </w:rPr>
      </w:pPr>
    </w:p>
    <w:p w14:paraId="0073B225" w14:textId="77777777" w:rsidR="00504EF4" w:rsidRDefault="00504EF4">
      <w:pPr>
        <w:rPr>
          <w:rFonts w:ascii="Times New Roman" w:hAnsi="Times New Roman" w:cs="Times New Roman"/>
        </w:rPr>
      </w:pPr>
    </w:p>
    <w:p w14:paraId="7185E7A4" w14:textId="77777777" w:rsidR="00504EF4" w:rsidRDefault="00504EF4">
      <w:pPr>
        <w:rPr>
          <w:rFonts w:ascii="Times New Roman" w:hAnsi="Times New Roman" w:cs="Times New Roman"/>
        </w:rPr>
      </w:pPr>
    </w:p>
    <w:p w14:paraId="3914733E" w14:textId="77777777" w:rsidR="00504EF4" w:rsidRDefault="00504EF4">
      <w:pPr>
        <w:rPr>
          <w:rFonts w:ascii="Times New Roman" w:hAnsi="Times New Roman" w:cs="Times New Roman"/>
        </w:rPr>
      </w:pPr>
    </w:p>
    <w:p w14:paraId="6095EFB5" w14:textId="77777777" w:rsidR="00504EF4" w:rsidRDefault="00504EF4">
      <w:pPr>
        <w:rPr>
          <w:rFonts w:ascii="Times New Roman" w:hAnsi="Times New Roman" w:cs="Times New Roman"/>
        </w:rPr>
      </w:pPr>
    </w:p>
    <w:p w14:paraId="7319D8F4" w14:textId="77777777" w:rsidR="00504EF4" w:rsidRDefault="00504EF4">
      <w:pPr>
        <w:rPr>
          <w:rFonts w:ascii="Times New Roman" w:hAnsi="Times New Roman" w:cs="Times New Roman"/>
        </w:rPr>
      </w:pPr>
    </w:p>
    <w:p w14:paraId="41A4FF8D" w14:textId="77777777" w:rsidR="00504EF4" w:rsidRDefault="00504EF4">
      <w:pPr>
        <w:rPr>
          <w:rFonts w:ascii="Times New Roman" w:hAnsi="Times New Roman" w:cs="Times New Roman"/>
        </w:rPr>
      </w:pPr>
    </w:p>
    <w:p w14:paraId="71ECA840" w14:textId="77777777" w:rsidR="00504EF4" w:rsidRDefault="00504EF4">
      <w:pPr>
        <w:rPr>
          <w:rFonts w:ascii="Times New Roman" w:hAnsi="Times New Roman" w:cs="Times New Roman"/>
        </w:rPr>
      </w:pPr>
    </w:p>
    <w:p w14:paraId="1EFF8BE6" w14:textId="77777777" w:rsidR="00504EF4" w:rsidRDefault="00504EF4">
      <w:pPr>
        <w:rPr>
          <w:rFonts w:ascii="Times New Roman" w:hAnsi="Times New Roman" w:cs="Times New Roman"/>
        </w:rPr>
      </w:pPr>
    </w:p>
    <w:p w14:paraId="4CA6B891" w14:textId="366598B3" w:rsidR="00504EF4" w:rsidRPr="00AC6793" w:rsidRDefault="00AC6793" w:rsidP="00AC6793">
      <w:pPr>
        <w:pStyle w:val="Caption"/>
        <w:jc w:val="center"/>
        <w:rPr>
          <w:rFonts w:ascii="Times New Roman" w:hAnsi="Times New Roman" w:cs="Times New Roman"/>
          <w:b/>
          <w:i w:val="0"/>
          <w:color w:val="000000" w:themeColor="text1"/>
          <w:sz w:val="22"/>
          <w:szCs w:val="22"/>
        </w:rPr>
      </w:pPr>
      <w:bookmarkStart w:id="95" w:name="_Toc43666716"/>
      <w:r w:rsidRPr="00AC6793">
        <w:rPr>
          <w:rFonts w:ascii="Times New Roman" w:hAnsi="Times New Roman" w:cs="Times New Roman"/>
          <w:b/>
          <w:i w:val="0"/>
          <w:color w:val="000000" w:themeColor="text1"/>
          <w:sz w:val="22"/>
          <w:szCs w:val="22"/>
        </w:rPr>
        <w:t xml:space="preserve">Figure </w:t>
      </w:r>
      <w:r w:rsidRPr="00AC6793">
        <w:rPr>
          <w:rFonts w:ascii="Times New Roman" w:hAnsi="Times New Roman" w:cs="Times New Roman"/>
          <w:b/>
          <w:i w:val="0"/>
          <w:color w:val="000000" w:themeColor="text1"/>
          <w:sz w:val="22"/>
          <w:szCs w:val="22"/>
        </w:rPr>
        <w:fldChar w:fldCharType="begin"/>
      </w:r>
      <w:r w:rsidRPr="00AC6793">
        <w:rPr>
          <w:rFonts w:ascii="Times New Roman" w:hAnsi="Times New Roman" w:cs="Times New Roman"/>
          <w:b/>
          <w:i w:val="0"/>
          <w:color w:val="000000" w:themeColor="text1"/>
          <w:sz w:val="22"/>
          <w:szCs w:val="22"/>
        </w:rPr>
        <w:instrText xml:space="preserve"> SEQ Figure \* ARABIC </w:instrText>
      </w:r>
      <w:r w:rsidRPr="00AC6793">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7</w:t>
      </w:r>
      <w:r w:rsidRPr="00AC6793">
        <w:rPr>
          <w:rFonts w:ascii="Times New Roman" w:hAnsi="Times New Roman" w:cs="Times New Roman"/>
          <w:b/>
          <w:i w:val="0"/>
          <w:color w:val="000000" w:themeColor="text1"/>
          <w:sz w:val="22"/>
          <w:szCs w:val="22"/>
        </w:rPr>
        <w:fldChar w:fldCharType="end"/>
      </w:r>
      <w:r w:rsidRPr="00AC6793">
        <w:rPr>
          <w:rFonts w:ascii="Times New Roman" w:hAnsi="Times New Roman" w:cs="Times New Roman"/>
          <w:b/>
          <w:i w:val="0"/>
          <w:color w:val="000000" w:themeColor="text1"/>
          <w:sz w:val="22"/>
          <w:szCs w:val="22"/>
        </w:rPr>
        <w:t>: Network Architecture (A)</w:t>
      </w:r>
      <w:bookmarkEnd w:id="95"/>
    </w:p>
    <w:p w14:paraId="33036D7D" w14:textId="240CB5C6" w:rsidR="00504EF4" w:rsidRDefault="001B10D4">
      <w:pPr>
        <w:rPr>
          <w:rFonts w:ascii="Times New Roman" w:hAnsi="Times New Roman" w:cs="Times New Roman"/>
        </w:rPr>
      </w:pPr>
      <w:r w:rsidRPr="001B10D4">
        <w:rPr>
          <w:noProof/>
        </w:rPr>
        <mc:AlternateContent>
          <mc:Choice Requires="wpg">
            <w:drawing>
              <wp:anchor distT="0" distB="0" distL="114300" distR="114300" simplePos="0" relativeHeight="251782656" behindDoc="0" locked="0" layoutInCell="1" allowOverlap="1" wp14:anchorId="1289C2D2" wp14:editId="16A62FD8">
                <wp:simplePos x="0" y="0"/>
                <wp:positionH relativeFrom="column">
                  <wp:posOffset>-34925</wp:posOffset>
                </wp:positionH>
                <wp:positionV relativeFrom="paragraph">
                  <wp:posOffset>222885</wp:posOffset>
                </wp:positionV>
                <wp:extent cx="4716145" cy="3457575"/>
                <wp:effectExtent l="0" t="0" r="8255" b="28575"/>
                <wp:wrapSquare wrapText="bothSides"/>
                <wp:docPr id="1722" name="Group 43"/>
                <wp:cNvGraphicFramePr/>
                <a:graphic xmlns:a="http://schemas.openxmlformats.org/drawingml/2006/main">
                  <a:graphicData uri="http://schemas.microsoft.com/office/word/2010/wordprocessingGroup">
                    <wpg:wgp>
                      <wpg:cNvGrpSpPr/>
                      <wpg:grpSpPr>
                        <a:xfrm>
                          <a:off x="0" y="0"/>
                          <a:ext cx="4716145" cy="3457575"/>
                          <a:chOff x="0" y="0"/>
                          <a:chExt cx="4716314" cy="3396761"/>
                        </a:xfrm>
                      </wpg:grpSpPr>
                      <wpg:grpSp>
                        <wpg:cNvPr id="1723" name="Group 1723"/>
                        <wpg:cNvGrpSpPr/>
                        <wpg:grpSpPr>
                          <a:xfrm>
                            <a:off x="0" y="215444"/>
                            <a:ext cx="4659759" cy="3181317"/>
                            <a:chOff x="0" y="215444"/>
                            <a:chExt cx="6612391" cy="5047458"/>
                          </a:xfrm>
                        </wpg:grpSpPr>
                        <wpg:grpSp>
                          <wpg:cNvPr id="1724" name="Group 1724"/>
                          <wpg:cNvGrpSpPr/>
                          <wpg:grpSpPr>
                            <a:xfrm>
                              <a:off x="0" y="215444"/>
                              <a:ext cx="801485" cy="4843659"/>
                              <a:chOff x="0" y="215444"/>
                              <a:chExt cx="801485" cy="4843659"/>
                            </a:xfrm>
                          </wpg:grpSpPr>
                          <wps:wsp>
                            <wps:cNvPr id="1725" name="Rounded Rectangle 1725"/>
                            <wps:cNvSpPr/>
                            <wps:spPr>
                              <a:xfrm>
                                <a:off x="0" y="2154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2D48281C" w14:textId="77777777" w:rsidR="0051744F" w:rsidRDefault="0051744F" w:rsidP="001B10D4">
                                  <w:pPr>
                                    <w:rPr>
                                      <w:rFonts w:eastAsia="Times New Roman"/>
                                    </w:rPr>
                                  </w:pPr>
                                </w:p>
                              </w:txbxContent>
                            </wps:txbx>
                            <wps:bodyPr rtlCol="0" anchor="ctr"/>
                          </wps:wsp>
                          <wps:wsp>
                            <wps:cNvPr id="1726" name="Rounded Rectangle 1726"/>
                            <wps:cNvSpPr/>
                            <wps:spPr>
                              <a:xfrm>
                                <a:off x="0" y="5202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44378B3F" w14:textId="77777777" w:rsidR="0051744F" w:rsidRDefault="0051744F" w:rsidP="001B10D4">
                                  <w:pPr>
                                    <w:rPr>
                                      <w:rFonts w:eastAsia="Times New Roman"/>
                                    </w:rPr>
                                  </w:pPr>
                                </w:p>
                              </w:txbxContent>
                            </wps:txbx>
                            <wps:bodyPr rtlCol="0" anchor="ctr"/>
                          </wps:wsp>
                          <wps:wsp>
                            <wps:cNvPr id="1727" name="Rounded Rectangle 1727"/>
                            <wps:cNvSpPr/>
                            <wps:spPr>
                              <a:xfrm>
                                <a:off x="0" y="8250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21E5B7E5" w14:textId="77777777" w:rsidR="0051744F" w:rsidRDefault="0051744F" w:rsidP="001B10D4">
                                  <w:pPr>
                                    <w:rPr>
                                      <w:rFonts w:eastAsia="Times New Roman"/>
                                    </w:rPr>
                                  </w:pPr>
                                </w:p>
                              </w:txbxContent>
                            </wps:txbx>
                            <wps:bodyPr rtlCol="0" anchor="ctr"/>
                          </wps:wsp>
                          <wps:wsp>
                            <wps:cNvPr id="1728" name="Rounded Rectangle 1728"/>
                            <wps:cNvSpPr/>
                            <wps:spPr>
                              <a:xfrm>
                                <a:off x="0" y="11298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4CC9507" w14:textId="77777777" w:rsidR="0051744F" w:rsidRDefault="0051744F" w:rsidP="001B10D4">
                                  <w:pPr>
                                    <w:rPr>
                                      <w:rFonts w:eastAsia="Times New Roman"/>
                                    </w:rPr>
                                  </w:pPr>
                                </w:p>
                              </w:txbxContent>
                            </wps:txbx>
                            <wps:bodyPr rtlCol="0" anchor="ctr"/>
                          </wps:wsp>
                          <wps:wsp>
                            <wps:cNvPr id="1729" name="Rounded Rectangle 1729"/>
                            <wps:cNvSpPr/>
                            <wps:spPr>
                              <a:xfrm>
                                <a:off x="0" y="14346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09EEBF9" w14:textId="77777777" w:rsidR="0051744F" w:rsidRDefault="0051744F" w:rsidP="001B10D4">
                                  <w:pPr>
                                    <w:rPr>
                                      <w:rFonts w:eastAsia="Times New Roman"/>
                                    </w:rPr>
                                  </w:pPr>
                                </w:p>
                              </w:txbxContent>
                            </wps:txbx>
                            <wps:bodyPr rtlCol="0" anchor="ctr"/>
                          </wps:wsp>
                          <wps:wsp>
                            <wps:cNvPr id="1730" name="Rounded Rectangle 1730"/>
                            <wps:cNvSpPr/>
                            <wps:spPr>
                              <a:xfrm>
                                <a:off x="0" y="1739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6961A8C" w14:textId="77777777" w:rsidR="0051744F" w:rsidRDefault="0051744F" w:rsidP="001B10D4">
                                  <w:pPr>
                                    <w:rPr>
                                      <w:rFonts w:eastAsia="Times New Roman"/>
                                    </w:rPr>
                                  </w:pPr>
                                </w:p>
                              </w:txbxContent>
                            </wps:txbx>
                            <wps:bodyPr rtlCol="0" anchor="ctr"/>
                          </wps:wsp>
                          <wps:wsp>
                            <wps:cNvPr id="1731" name="Rounded Rectangle 1731"/>
                            <wps:cNvSpPr/>
                            <wps:spPr>
                              <a:xfrm>
                                <a:off x="0" y="2044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7BDC5DB" w14:textId="77777777" w:rsidR="0051744F" w:rsidRDefault="0051744F" w:rsidP="001B10D4">
                                  <w:pPr>
                                    <w:rPr>
                                      <w:rFonts w:eastAsia="Times New Roman"/>
                                    </w:rPr>
                                  </w:pPr>
                                </w:p>
                              </w:txbxContent>
                            </wps:txbx>
                            <wps:bodyPr rtlCol="0" anchor="ctr"/>
                          </wps:wsp>
                          <wps:wsp>
                            <wps:cNvPr id="1732" name="Rounded Rectangle 1732"/>
                            <wps:cNvSpPr/>
                            <wps:spPr>
                              <a:xfrm>
                                <a:off x="0" y="234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BDF02B8" w14:textId="77777777" w:rsidR="0051744F" w:rsidRDefault="0051744F" w:rsidP="001B10D4">
                                  <w:pPr>
                                    <w:rPr>
                                      <w:rFonts w:eastAsia="Times New Roman"/>
                                    </w:rPr>
                                  </w:pPr>
                                </w:p>
                              </w:txbxContent>
                            </wps:txbx>
                            <wps:bodyPr rtlCol="0" anchor="ctr"/>
                          </wps:wsp>
                          <wps:wsp>
                            <wps:cNvPr id="1733" name="Rounded Rectangle 1733"/>
                            <wps:cNvSpPr/>
                            <wps:spPr>
                              <a:xfrm>
                                <a:off x="0" y="294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B79CFE1" w14:textId="77777777" w:rsidR="0051744F" w:rsidRDefault="0051744F" w:rsidP="001B10D4">
                                  <w:pPr>
                                    <w:rPr>
                                      <w:rFonts w:eastAsia="Times New Roman"/>
                                    </w:rPr>
                                  </w:pPr>
                                </w:p>
                              </w:txbxContent>
                            </wps:txbx>
                            <wps:bodyPr rtlCol="0" anchor="ctr"/>
                          </wps:wsp>
                          <wps:wsp>
                            <wps:cNvPr id="1734" name="Rounded Rectangle 1734"/>
                            <wps:cNvSpPr/>
                            <wps:spPr>
                              <a:xfrm>
                                <a:off x="0" y="26528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4D3C167" w14:textId="77777777" w:rsidR="0051744F" w:rsidRDefault="0051744F" w:rsidP="001B10D4">
                                  <w:pPr>
                                    <w:rPr>
                                      <w:rFonts w:eastAsia="Times New Roman"/>
                                    </w:rPr>
                                  </w:pPr>
                                </w:p>
                              </w:txbxContent>
                            </wps:txbx>
                            <wps:bodyPr rtlCol="0" anchor="ctr"/>
                          </wps:wsp>
                          <wps:wsp>
                            <wps:cNvPr id="1735" name="Rounded Rectangle 1735"/>
                            <wps:cNvSpPr/>
                            <wps:spPr>
                              <a:xfrm>
                                <a:off x="0" y="32517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956DC98" w14:textId="77777777" w:rsidR="0051744F" w:rsidRDefault="0051744F" w:rsidP="001B10D4">
                                  <w:pPr>
                                    <w:rPr>
                                      <w:rFonts w:eastAsia="Times New Roman"/>
                                    </w:rPr>
                                  </w:pPr>
                                </w:p>
                              </w:txbxContent>
                            </wps:txbx>
                            <wps:bodyPr rtlCol="0" anchor="ctr"/>
                          </wps:wsp>
                          <wps:wsp>
                            <wps:cNvPr id="1736" name="Rounded Rectangle 1736"/>
                            <wps:cNvSpPr/>
                            <wps:spPr>
                              <a:xfrm>
                                <a:off x="394493" y="32517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7EA681F" w14:textId="77777777" w:rsidR="0051744F" w:rsidRDefault="0051744F" w:rsidP="001B10D4">
                                  <w:pPr>
                                    <w:rPr>
                                      <w:rFonts w:eastAsia="Times New Roman"/>
                                    </w:rPr>
                                  </w:pPr>
                                </w:p>
                              </w:txbxContent>
                            </wps:txbx>
                            <wps:bodyPr rtlCol="0" anchor="ctr"/>
                          </wps:wsp>
                          <wps:wsp>
                            <wps:cNvPr id="1737" name="Rounded Rectangle 1737"/>
                            <wps:cNvSpPr/>
                            <wps:spPr>
                              <a:xfrm>
                                <a:off x="394493" y="294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C5505DA" w14:textId="77777777" w:rsidR="0051744F" w:rsidRDefault="0051744F" w:rsidP="001B10D4">
                                  <w:pPr>
                                    <w:rPr>
                                      <w:rFonts w:eastAsia="Times New Roman"/>
                                    </w:rPr>
                                  </w:pPr>
                                </w:p>
                              </w:txbxContent>
                            </wps:txbx>
                            <wps:bodyPr rtlCol="0" anchor="ctr"/>
                          </wps:wsp>
                          <wps:wsp>
                            <wps:cNvPr id="1738" name="Rounded Rectangle 1738"/>
                            <wps:cNvSpPr/>
                            <wps:spPr>
                              <a:xfrm>
                                <a:off x="394493" y="26528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A5FED99" w14:textId="77777777" w:rsidR="0051744F" w:rsidRDefault="0051744F" w:rsidP="001B10D4">
                                  <w:pPr>
                                    <w:rPr>
                                      <w:rFonts w:eastAsia="Times New Roman"/>
                                    </w:rPr>
                                  </w:pPr>
                                </w:p>
                              </w:txbxContent>
                            </wps:txbx>
                            <wps:bodyPr rtlCol="0" anchor="ctr"/>
                          </wps:wsp>
                          <wps:wsp>
                            <wps:cNvPr id="1739" name="Rounded Rectangle 1739"/>
                            <wps:cNvSpPr/>
                            <wps:spPr>
                              <a:xfrm>
                                <a:off x="394493" y="234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01BAA7A" w14:textId="77777777" w:rsidR="0051744F" w:rsidRDefault="0051744F" w:rsidP="001B10D4">
                                  <w:pPr>
                                    <w:rPr>
                                      <w:rFonts w:eastAsia="Times New Roman"/>
                                    </w:rPr>
                                  </w:pPr>
                                </w:p>
                              </w:txbxContent>
                            </wps:txbx>
                            <wps:bodyPr rtlCol="0" anchor="ctr"/>
                          </wps:wsp>
                          <wps:wsp>
                            <wps:cNvPr id="1740" name="Rounded Rectangle 1740"/>
                            <wps:cNvSpPr/>
                            <wps:spPr>
                              <a:xfrm>
                                <a:off x="394493" y="2044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C4CCEB5" w14:textId="77777777" w:rsidR="0051744F" w:rsidRDefault="0051744F" w:rsidP="001B10D4">
                                  <w:pPr>
                                    <w:rPr>
                                      <w:rFonts w:eastAsia="Times New Roman"/>
                                    </w:rPr>
                                  </w:pPr>
                                </w:p>
                              </w:txbxContent>
                            </wps:txbx>
                            <wps:bodyPr rtlCol="0" anchor="ctr"/>
                          </wps:wsp>
                          <wps:wsp>
                            <wps:cNvPr id="1741" name="Rounded Rectangle 1741"/>
                            <wps:cNvSpPr/>
                            <wps:spPr>
                              <a:xfrm>
                                <a:off x="394493" y="1739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2B5B1EB" w14:textId="77777777" w:rsidR="0051744F" w:rsidRDefault="0051744F" w:rsidP="001B10D4">
                                  <w:pPr>
                                    <w:rPr>
                                      <w:rFonts w:eastAsia="Times New Roman"/>
                                    </w:rPr>
                                  </w:pPr>
                                </w:p>
                              </w:txbxContent>
                            </wps:txbx>
                            <wps:bodyPr rtlCol="0" anchor="ctr"/>
                          </wps:wsp>
                          <wps:wsp>
                            <wps:cNvPr id="1742" name="Rounded Rectangle 1742"/>
                            <wps:cNvSpPr/>
                            <wps:spPr>
                              <a:xfrm>
                                <a:off x="394493" y="11298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92DEDF5" w14:textId="77777777" w:rsidR="0051744F" w:rsidRDefault="0051744F" w:rsidP="001B10D4">
                                  <w:pPr>
                                    <w:rPr>
                                      <w:rFonts w:eastAsia="Times New Roman"/>
                                    </w:rPr>
                                  </w:pPr>
                                </w:p>
                              </w:txbxContent>
                            </wps:txbx>
                            <wps:bodyPr rtlCol="0" anchor="ctr"/>
                          </wps:wsp>
                          <wps:wsp>
                            <wps:cNvPr id="1743" name="Rounded Rectangle 1743"/>
                            <wps:cNvSpPr/>
                            <wps:spPr>
                              <a:xfrm>
                                <a:off x="394493" y="8250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8DB6687" w14:textId="77777777" w:rsidR="0051744F" w:rsidRDefault="0051744F" w:rsidP="001B10D4">
                                  <w:pPr>
                                    <w:rPr>
                                      <w:rFonts w:eastAsia="Times New Roman"/>
                                    </w:rPr>
                                  </w:pPr>
                                </w:p>
                              </w:txbxContent>
                            </wps:txbx>
                            <wps:bodyPr rtlCol="0" anchor="ctr"/>
                          </wps:wsp>
                          <wps:wsp>
                            <wps:cNvPr id="1744" name="Rounded Rectangle 1744"/>
                            <wps:cNvSpPr/>
                            <wps:spPr>
                              <a:xfrm>
                                <a:off x="394493" y="520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6DEB3BC" w14:textId="77777777" w:rsidR="0051744F" w:rsidRDefault="0051744F" w:rsidP="001B10D4">
                                  <w:pPr>
                                    <w:rPr>
                                      <w:rFonts w:eastAsia="Times New Roman"/>
                                    </w:rPr>
                                  </w:pPr>
                                </w:p>
                              </w:txbxContent>
                            </wps:txbx>
                            <wps:bodyPr rtlCol="0" anchor="ctr"/>
                          </wps:wsp>
                          <wps:wsp>
                            <wps:cNvPr id="1745" name="Rounded Rectangle 1745"/>
                            <wps:cNvSpPr/>
                            <wps:spPr>
                              <a:xfrm>
                                <a:off x="394493" y="215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79D5A66" w14:textId="77777777" w:rsidR="0051744F" w:rsidRDefault="0051744F" w:rsidP="001B10D4">
                                  <w:pPr>
                                    <w:rPr>
                                      <w:rFonts w:eastAsia="Times New Roman"/>
                                    </w:rPr>
                                  </w:pPr>
                                </w:p>
                              </w:txbxContent>
                            </wps:txbx>
                            <wps:bodyPr rtlCol="0" anchor="ctr"/>
                          </wps:wsp>
                          <wps:wsp>
                            <wps:cNvPr id="1746" name="Rounded Rectangle 1746"/>
                            <wps:cNvSpPr/>
                            <wps:spPr>
                              <a:xfrm>
                                <a:off x="394493" y="14346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179186F" w14:textId="77777777" w:rsidR="0051744F" w:rsidRDefault="0051744F" w:rsidP="001B10D4">
                                  <w:pPr>
                                    <w:rPr>
                                      <w:rFonts w:eastAsia="Times New Roman"/>
                                    </w:rPr>
                                  </w:pPr>
                                </w:p>
                              </w:txbxContent>
                            </wps:txbx>
                            <wps:bodyPr rtlCol="0" anchor="ctr"/>
                          </wps:wsp>
                          <wps:wsp>
                            <wps:cNvPr id="1747" name="Rounded Rectangle 1747"/>
                            <wps:cNvSpPr/>
                            <wps:spPr>
                              <a:xfrm>
                                <a:off x="6746" y="3861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E6CC4DE" w14:textId="77777777" w:rsidR="0051744F" w:rsidRDefault="0051744F" w:rsidP="001B10D4">
                                  <w:pPr>
                                    <w:rPr>
                                      <w:rFonts w:eastAsia="Times New Roman"/>
                                    </w:rPr>
                                  </w:pPr>
                                </w:p>
                              </w:txbxContent>
                            </wps:txbx>
                            <wps:bodyPr rtlCol="0" anchor="ctr"/>
                          </wps:wsp>
                          <wps:wsp>
                            <wps:cNvPr id="1748" name="Rounded Rectangle 1748"/>
                            <wps:cNvSpPr/>
                            <wps:spPr>
                              <a:xfrm>
                                <a:off x="6746" y="35565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D940C6C" w14:textId="77777777" w:rsidR="0051744F" w:rsidRDefault="0051744F" w:rsidP="001B10D4">
                                  <w:pPr>
                                    <w:rPr>
                                      <w:rFonts w:eastAsia="Times New Roman"/>
                                    </w:rPr>
                                  </w:pPr>
                                </w:p>
                              </w:txbxContent>
                            </wps:txbx>
                            <wps:bodyPr rtlCol="0" anchor="ctr"/>
                          </wps:wsp>
                          <wps:wsp>
                            <wps:cNvPr id="1749" name="Rounded Rectangle 1749"/>
                            <wps:cNvSpPr/>
                            <wps:spPr>
                              <a:xfrm>
                                <a:off x="6746" y="41554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C64CE95" w14:textId="77777777" w:rsidR="0051744F" w:rsidRDefault="0051744F" w:rsidP="001B10D4">
                                  <w:pPr>
                                    <w:rPr>
                                      <w:rFonts w:eastAsia="Times New Roman"/>
                                    </w:rPr>
                                  </w:pPr>
                                </w:p>
                              </w:txbxContent>
                            </wps:txbx>
                            <wps:bodyPr rtlCol="0" anchor="ctr"/>
                          </wps:wsp>
                          <wps:wsp>
                            <wps:cNvPr id="1750" name="Rounded Rectangle 1750"/>
                            <wps:cNvSpPr/>
                            <wps:spPr>
                              <a:xfrm>
                                <a:off x="401239" y="41554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D60DF09" w14:textId="77777777" w:rsidR="0051744F" w:rsidRDefault="0051744F" w:rsidP="001B10D4">
                                  <w:pPr>
                                    <w:rPr>
                                      <w:rFonts w:eastAsia="Times New Roman"/>
                                    </w:rPr>
                                  </w:pPr>
                                </w:p>
                              </w:txbxContent>
                            </wps:txbx>
                            <wps:bodyPr rtlCol="0" anchor="ctr"/>
                          </wps:wsp>
                          <wps:wsp>
                            <wps:cNvPr id="1751" name="Rounded Rectangle 1751"/>
                            <wps:cNvSpPr/>
                            <wps:spPr>
                              <a:xfrm>
                                <a:off x="401239" y="38506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19A608D" w14:textId="77777777" w:rsidR="0051744F" w:rsidRDefault="0051744F" w:rsidP="001B10D4">
                                  <w:pPr>
                                    <w:rPr>
                                      <w:rFonts w:eastAsia="Times New Roman"/>
                                    </w:rPr>
                                  </w:pPr>
                                </w:p>
                              </w:txbxContent>
                            </wps:txbx>
                            <wps:bodyPr rtlCol="0" anchor="ctr"/>
                          </wps:wsp>
                          <wps:wsp>
                            <wps:cNvPr id="1752" name="Rounded Rectangle 1752"/>
                            <wps:cNvSpPr/>
                            <wps:spPr>
                              <a:xfrm>
                                <a:off x="401239" y="35565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C404C2D" w14:textId="77777777" w:rsidR="0051744F" w:rsidRDefault="0051744F" w:rsidP="001B10D4">
                                  <w:pPr>
                                    <w:rPr>
                                      <w:rFonts w:eastAsia="Times New Roman"/>
                                    </w:rPr>
                                  </w:pPr>
                                </w:p>
                              </w:txbxContent>
                            </wps:txbx>
                            <wps:bodyPr rtlCol="0" anchor="ctr"/>
                          </wps:wsp>
                          <wps:wsp>
                            <wps:cNvPr id="1753" name="Rounded Rectangle 1753"/>
                            <wps:cNvSpPr/>
                            <wps:spPr>
                              <a:xfrm>
                                <a:off x="6745" y="44602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2B639FE" w14:textId="77777777" w:rsidR="0051744F" w:rsidRDefault="0051744F" w:rsidP="001B10D4">
                                  <w:pPr>
                                    <w:rPr>
                                      <w:rFonts w:eastAsia="Times New Roman"/>
                                    </w:rPr>
                                  </w:pPr>
                                </w:p>
                              </w:txbxContent>
                            </wps:txbx>
                            <wps:bodyPr rtlCol="0" anchor="ctr"/>
                          </wps:wsp>
                          <wps:wsp>
                            <wps:cNvPr id="1754" name="Rounded Rectangle 1754"/>
                            <wps:cNvSpPr/>
                            <wps:spPr>
                              <a:xfrm>
                                <a:off x="6745" y="47543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99102EE" w14:textId="77777777" w:rsidR="0051744F" w:rsidRDefault="0051744F" w:rsidP="001B10D4">
                                  <w:pPr>
                                    <w:rPr>
                                      <w:rFonts w:eastAsia="Times New Roman"/>
                                    </w:rPr>
                                  </w:pPr>
                                </w:p>
                              </w:txbxContent>
                            </wps:txbx>
                            <wps:bodyPr rtlCol="0" anchor="ctr"/>
                          </wps:wsp>
                          <wps:wsp>
                            <wps:cNvPr id="1755" name="Rounded Rectangle 1755"/>
                            <wps:cNvSpPr/>
                            <wps:spPr>
                              <a:xfrm>
                                <a:off x="401238" y="47543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4985D1B" w14:textId="77777777" w:rsidR="0051744F" w:rsidRDefault="0051744F" w:rsidP="001B10D4">
                                  <w:pPr>
                                    <w:rPr>
                                      <w:rFonts w:eastAsia="Times New Roman"/>
                                    </w:rPr>
                                  </w:pPr>
                                </w:p>
                              </w:txbxContent>
                            </wps:txbx>
                            <wps:bodyPr rtlCol="0" anchor="ctr"/>
                          </wps:wsp>
                          <wps:wsp>
                            <wps:cNvPr id="1756" name="Rounded Rectangle 1756"/>
                            <wps:cNvSpPr/>
                            <wps:spPr>
                              <a:xfrm>
                                <a:off x="401238" y="44495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821A693" w14:textId="77777777" w:rsidR="0051744F" w:rsidRDefault="0051744F" w:rsidP="001B10D4">
                                  <w:pPr>
                                    <w:rPr>
                                      <w:rFonts w:eastAsia="Times New Roman"/>
                                    </w:rPr>
                                  </w:pPr>
                                </w:p>
                              </w:txbxContent>
                            </wps:txbx>
                            <wps:bodyPr rtlCol="0" anchor="ctr"/>
                          </wps:wsp>
                        </wpg:grpSp>
                        <wpg:grpSp>
                          <wpg:cNvPr id="1757" name="Group 1757"/>
                          <wpg:cNvGrpSpPr/>
                          <wpg:grpSpPr>
                            <a:xfrm>
                              <a:off x="134551" y="318242"/>
                              <a:ext cx="801485" cy="4843659"/>
                              <a:chOff x="134551" y="318242"/>
                              <a:chExt cx="801485" cy="4843659"/>
                            </a:xfrm>
                          </wpg:grpSpPr>
                          <wps:wsp>
                            <wps:cNvPr id="1758" name="Rounded Rectangle 1758"/>
                            <wps:cNvSpPr/>
                            <wps:spPr>
                              <a:xfrm>
                                <a:off x="134551" y="3182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3244B2B4" w14:textId="77777777" w:rsidR="0051744F" w:rsidRDefault="0051744F" w:rsidP="001B10D4">
                                  <w:pPr>
                                    <w:rPr>
                                      <w:rFonts w:eastAsia="Times New Roman"/>
                                    </w:rPr>
                                  </w:pPr>
                                </w:p>
                              </w:txbxContent>
                            </wps:txbx>
                            <wps:bodyPr rtlCol="0" anchor="ctr"/>
                          </wps:wsp>
                          <wps:wsp>
                            <wps:cNvPr id="1759" name="Rounded Rectangle 1759"/>
                            <wps:cNvSpPr/>
                            <wps:spPr>
                              <a:xfrm>
                                <a:off x="134551" y="6230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5F950DF7" w14:textId="77777777" w:rsidR="0051744F" w:rsidRDefault="0051744F" w:rsidP="001B10D4">
                                  <w:pPr>
                                    <w:rPr>
                                      <w:rFonts w:eastAsia="Times New Roman"/>
                                    </w:rPr>
                                  </w:pPr>
                                </w:p>
                              </w:txbxContent>
                            </wps:txbx>
                            <wps:bodyPr rtlCol="0" anchor="ctr"/>
                          </wps:wsp>
                          <wps:wsp>
                            <wps:cNvPr id="1760" name="Rounded Rectangle 1760"/>
                            <wps:cNvSpPr/>
                            <wps:spPr>
                              <a:xfrm>
                                <a:off x="134551" y="9278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2FD8CC3E" w14:textId="77777777" w:rsidR="0051744F" w:rsidRDefault="0051744F" w:rsidP="001B10D4">
                                  <w:pPr>
                                    <w:rPr>
                                      <w:rFonts w:eastAsia="Times New Roman"/>
                                    </w:rPr>
                                  </w:pPr>
                                </w:p>
                              </w:txbxContent>
                            </wps:txbx>
                            <wps:bodyPr rtlCol="0" anchor="ctr"/>
                          </wps:wsp>
                          <wps:wsp>
                            <wps:cNvPr id="1761" name="Rounded Rectangle 1761"/>
                            <wps:cNvSpPr/>
                            <wps:spPr>
                              <a:xfrm>
                                <a:off x="134551" y="12326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D9195A3" w14:textId="77777777" w:rsidR="0051744F" w:rsidRDefault="0051744F" w:rsidP="001B10D4">
                                  <w:pPr>
                                    <w:rPr>
                                      <w:rFonts w:eastAsia="Times New Roman"/>
                                    </w:rPr>
                                  </w:pPr>
                                </w:p>
                              </w:txbxContent>
                            </wps:txbx>
                            <wps:bodyPr rtlCol="0" anchor="ctr"/>
                          </wps:wsp>
                          <wps:wsp>
                            <wps:cNvPr id="1762" name="Rounded Rectangle 1762"/>
                            <wps:cNvSpPr/>
                            <wps:spPr>
                              <a:xfrm>
                                <a:off x="134551" y="15374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63D45C9" w14:textId="77777777" w:rsidR="0051744F" w:rsidRDefault="0051744F" w:rsidP="001B10D4">
                                  <w:pPr>
                                    <w:rPr>
                                      <w:rFonts w:eastAsia="Times New Roman"/>
                                    </w:rPr>
                                  </w:pPr>
                                </w:p>
                              </w:txbxContent>
                            </wps:txbx>
                            <wps:bodyPr rtlCol="0" anchor="ctr"/>
                          </wps:wsp>
                          <wps:wsp>
                            <wps:cNvPr id="1763" name="Rounded Rectangle 1763"/>
                            <wps:cNvSpPr/>
                            <wps:spPr>
                              <a:xfrm>
                                <a:off x="134551" y="18422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76111B3" w14:textId="77777777" w:rsidR="0051744F" w:rsidRDefault="0051744F" w:rsidP="001B10D4">
                                  <w:pPr>
                                    <w:rPr>
                                      <w:rFonts w:eastAsia="Times New Roman"/>
                                    </w:rPr>
                                  </w:pPr>
                                </w:p>
                              </w:txbxContent>
                            </wps:txbx>
                            <wps:bodyPr rtlCol="0" anchor="ctr"/>
                          </wps:wsp>
                          <wps:wsp>
                            <wps:cNvPr id="1764" name="Rounded Rectangle 1764"/>
                            <wps:cNvSpPr/>
                            <wps:spPr>
                              <a:xfrm>
                                <a:off x="134551" y="21470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D64C808" w14:textId="77777777" w:rsidR="0051744F" w:rsidRDefault="0051744F" w:rsidP="001B10D4">
                                  <w:pPr>
                                    <w:rPr>
                                      <w:rFonts w:eastAsia="Times New Roman"/>
                                    </w:rPr>
                                  </w:pPr>
                                </w:p>
                              </w:txbxContent>
                            </wps:txbx>
                            <wps:bodyPr rtlCol="0" anchor="ctr"/>
                          </wps:wsp>
                          <wps:wsp>
                            <wps:cNvPr id="1765" name="Rounded Rectangle 1765"/>
                            <wps:cNvSpPr/>
                            <wps:spPr>
                              <a:xfrm>
                                <a:off x="134551" y="24507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7E35FEC" w14:textId="77777777" w:rsidR="0051744F" w:rsidRDefault="0051744F" w:rsidP="001B10D4">
                                  <w:pPr>
                                    <w:rPr>
                                      <w:rFonts w:eastAsia="Times New Roman"/>
                                    </w:rPr>
                                  </w:pPr>
                                </w:p>
                              </w:txbxContent>
                            </wps:txbx>
                            <wps:bodyPr rtlCol="0" anchor="ctr"/>
                          </wps:wsp>
                          <wps:wsp>
                            <wps:cNvPr id="1766" name="Rounded Rectangle 1766"/>
                            <wps:cNvSpPr/>
                            <wps:spPr>
                              <a:xfrm>
                                <a:off x="134551" y="3049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38AAA4C" w14:textId="77777777" w:rsidR="0051744F" w:rsidRDefault="0051744F" w:rsidP="001B10D4">
                                  <w:pPr>
                                    <w:rPr>
                                      <w:rFonts w:eastAsia="Times New Roman"/>
                                    </w:rPr>
                                  </w:pPr>
                                </w:p>
                              </w:txbxContent>
                            </wps:txbx>
                            <wps:bodyPr rtlCol="0" anchor="ctr"/>
                          </wps:wsp>
                          <wps:wsp>
                            <wps:cNvPr id="1767" name="Rounded Rectangle 1767"/>
                            <wps:cNvSpPr/>
                            <wps:spPr>
                              <a:xfrm>
                                <a:off x="134551" y="27555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B5599B0" w14:textId="77777777" w:rsidR="0051744F" w:rsidRDefault="0051744F" w:rsidP="001B10D4">
                                  <w:pPr>
                                    <w:rPr>
                                      <w:rFonts w:eastAsia="Times New Roman"/>
                                    </w:rPr>
                                  </w:pPr>
                                </w:p>
                              </w:txbxContent>
                            </wps:txbx>
                            <wps:bodyPr rtlCol="0" anchor="ctr"/>
                          </wps:wsp>
                          <wps:wsp>
                            <wps:cNvPr id="1768" name="Rounded Rectangle 1768"/>
                            <wps:cNvSpPr/>
                            <wps:spPr>
                              <a:xfrm>
                                <a:off x="134551" y="3354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A833488" w14:textId="77777777" w:rsidR="0051744F" w:rsidRDefault="0051744F" w:rsidP="001B10D4">
                                  <w:pPr>
                                    <w:rPr>
                                      <w:rFonts w:eastAsia="Times New Roman"/>
                                    </w:rPr>
                                  </w:pPr>
                                </w:p>
                              </w:txbxContent>
                            </wps:txbx>
                            <wps:bodyPr rtlCol="0" anchor="ctr"/>
                          </wps:wsp>
                          <wps:wsp>
                            <wps:cNvPr id="1769" name="Rounded Rectangle 1769"/>
                            <wps:cNvSpPr/>
                            <wps:spPr>
                              <a:xfrm>
                                <a:off x="529044" y="3354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20FE601" w14:textId="77777777" w:rsidR="0051744F" w:rsidRDefault="0051744F" w:rsidP="001B10D4">
                                  <w:pPr>
                                    <w:rPr>
                                      <w:rFonts w:eastAsia="Times New Roman"/>
                                    </w:rPr>
                                  </w:pPr>
                                </w:p>
                              </w:txbxContent>
                            </wps:txbx>
                            <wps:bodyPr rtlCol="0" anchor="ctr"/>
                          </wps:wsp>
                          <wps:wsp>
                            <wps:cNvPr id="1770" name="Rounded Rectangle 1770"/>
                            <wps:cNvSpPr/>
                            <wps:spPr>
                              <a:xfrm>
                                <a:off x="529044" y="3049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0CF814E" w14:textId="77777777" w:rsidR="0051744F" w:rsidRDefault="0051744F" w:rsidP="001B10D4">
                                  <w:pPr>
                                    <w:rPr>
                                      <w:rFonts w:eastAsia="Times New Roman"/>
                                    </w:rPr>
                                  </w:pPr>
                                </w:p>
                              </w:txbxContent>
                            </wps:txbx>
                            <wps:bodyPr rtlCol="0" anchor="ctr"/>
                          </wps:wsp>
                          <wps:wsp>
                            <wps:cNvPr id="1771" name="Rounded Rectangle 1771"/>
                            <wps:cNvSpPr/>
                            <wps:spPr>
                              <a:xfrm>
                                <a:off x="529044" y="27555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CFBEB94" w14:textId="77777777" w:rsidR="0051744F" w:rsidRDefault="0051744F" w:rsidP="001B10D4">
                                  <w:pPr>
                                    <w:rPr>
                                      <w:rFonts w:eastAsia="Times New Roman"/>
                                    </w:rPr>
                                  </w:pPr>
                                </w:p>
                              </w:txbxContent>
                            </wps:txbx>
                            <wps:bodyPr rtlCol="0" anchor="ctr"/>
                          </wps:wsp>
                          <wps:wsp>
                            <wps:cNvPr id="1772" name="Rounded Rectangle 1772"/>
                            <wps:cNvSpPr/>
                            <wps:spPr>
                              <a:xfrm>
                                <a:off x="529044" y="24507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90D69B4" w14:textId="77777777" w:rsidR="0051744F" w:rsidRDefault="0051744F" w:rsidP="001B10D4">
                                  <w:pPr>
                                    <w:rPr>
                                      <w:rFonts w:eastAsia="Times New Roman"/>
                                    </w:rPr>
                                  </w:pPr>
                                </w:p>
                              </w:txbxContent>
                            </wps:txbx>
                            <wps:bodyPr rtlCol="0" anchor="ctr"/>
                          </wps:wsp>
                          <wps:wsp>
                            <wps:cNvPr id="1773" name="Rounded Rectangle 1773"/>
                            <wps:cNvSpPr/>
                            <wps:spPr>
                              <a:xfrm>
                                <a:off x="529044" y="21470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8C6B9CE" w14:textId="77777777" w:rsidR="0051744F" w:rsidRDefault="0051744F" w:rsidP="001B10D4">
                                  <w:pPr>
                                    <w:rPr>
                                      <w:rFonts w:eastAsia="Times New Roman"/>
                                    </w:rPr>
                                  </w:pPr>
                                </w:p>
                              </w:txbxContent>
                            </wps:txbx>
                            <wps:bodyPr rtlCol="0" anchor="ctr"/>
                          </wps:wsp>
                          <wps:wsp>
                            <wps:cNvPr id="1774" name="Rounded Rectangle 1774"/>
                            <wps:cNvSpPr/>
                            <wps:spPr>
                              <a:xfrm>
                                <a:off x="529044" y="18422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BDD5605" w14:textId="77777777" w:rsidR="0051744F" w:rsidRDefault="0051744F" w:rsidP="001B10D4">
                                  <w:pPr>
                                    <w:rPr>
                                      <w:rFonts w:eastAsia="Times New Roman"/>
                                    </w:rPr>
                                  </w:pPr>
                                </w:p>
                              </w:txbxContent>
                            </wps:txbx>
                            <wps:bodyPr rtlCol="0" anchor="ctr"/>
                          </wps:wsp>
                          <wps:wsp>
                            <wps:cNvPr id="1775" name="Rounded Rectangle 1775"/>
                            <wps:cNvSpPr/>
                            <wps:spPr>
                              <a:xfrm>
                                <a:off x="529044" y="12326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DC72C7F" w14:textId="77777777" w:rsidR="0051744F" w:rsidRDefault="0051744F" w:rsidP="001B10D4">
                                  <w:pPr>
                                    <w:rPr>
                                      <w:rFonts w:eastAsia="Times New Roman"/>
                                    </w:rPr>
                                  </w:pPr>
                                </w:p>
                              </w:txbxContent>
                            </wps:txbx>
                            <wps:bodyPr rtlCol="0" anchor="ctr"/>
                          </wps:wsp>
                          <wps:wsp>
                            <wps:cNvPr id="1776" name="Rounded Rectangle 1776"/>
                            <wps:cNvSpPr/>
                            <wps:spPr>
                              <a:xfrm>
                                <a:off x="529044" y="9278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13B9ACE" w14:textId="77777777" w:rsidR="0051744F" w:rsidRDefault="0051744F" w:rsidP="001B10D4">
                                  <w:pPr>
                                    <w:rPr>
                                      <w:rFonts w:eastAsia="Times New Roman"/>
                                    </w:rPr>
                                  </w:pPr>
                                </w:p>
                              </w:txbxContent>
                            </wps:txbx>
                            <wps:bodyPr rtlCol="0" anchor="ctr"/>
                          </wps:wsp>
                          <wps:wsp>
                            <wps:cNvPr id="1777" name="Rounded Rectangle 1777"/>
                            <wps:cNvSpPr/>
                            <wps:spPr>
                              <a:xfrm>
                                <a:off x="529044" y="6230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43E52E2" w14:textId="77777777" w:rsidR="0051744F" w:rsidRDefault="0051744F" w:rsidP="001B10D4">
                                  <w:pPr>
                                    <w:rPr>
                                      <w:rFonts w:eastAsia="Times New Roman"/>
                                    </w:rPr>
                                  </w:pPr>
                                </w:p>
                              </w:txbxContent>
                            </wps:txbx>
                            <wps:bodyPr rtlCol="0" anchor="ctr"/>
                          </wps:wsp>
                          <wps:wsp>
                            <wps:cNvPr id="1778" name="Rounded Rectangle 1778"/>
                            <wps:cNvSpPr/>
                            <wps:spPr>
                              <a:xfrm>
                                <a:off x="529044" y="3182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1303C42" w14:textId="77777777" w:rsidR="0051744F" w:rsidRDefault="0051744F" w:rsidP="001B10D4">
                                  <w:pPr>
                                    <w:rPr>
                                      <w:rFonts w:eastAsia="Times New Roman"/>
                                    </w:rPr>
                                  </w:pPr>
                                </w:p>
                              </w:txbxContent>
                            </wps:txbx>
                            <wps:bodyPr rtlCol="0" anchor="ctr"/>
                          </wps:wsp>
                          <wps:wsp>
                            <wps:cNvPr id="1779" name="Rounded Rectangle 1779"/>
                            <wps:cNvSpPr/>
                            <wps:spPr>
                              <a:xfrm>
                                <a:off x="529044" y="15374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68A5058" w14:textId="77777777" w:rsidR="0051744F" w:rsidRDefault="0051744F" w:rsidP="001B10D4">
                                  <w:pPr>
                                    <w:rPr>
                                      <w:rFonts w:eastAsia="Times New Roman"/>
                                    </w:rPr>
                                  </w:pPr>
                                </w:p>
                              </w:txbxContent>
                            </wps:txbx>
                            <wps:bodyPr rtlCol="0" anchor="ctr"/>
                          </wps:wsp>
                          <wps:wsp>
                            <wps:cNvPr id="1780" name="Rounded Rectangle 1780"/>
                            <wps:cNvSpPr/>
                            <wps:spPr>
                              <a:xfrm>
                                <a:off x="141297" y="39640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C5E7CE3" w14:textId="77777777" w:rsidR="0051744F" w:rsidRDefault="0051744F" w:rsidP="001B10D4">
                                  <w:pPr>
                                    <w:rPr>
                                      <w:rFonts w:eastAsia="Times New Roman"/>
                                    </w:rPr>
                                  </w:pPr>
                                </w:p>
                              </w:txbxContent>
                            </wps:txbx>
                            <wps:bodyPr rtlCol="0" anchor="ctr"/>
                          </wps:wsp>
                          <wps:wsp>
                            <wps:cNvPr id="1781" name="Rounded Rectangle 1781"/>
                            <wps:cNvSpPr/>
                            <wps:spPr>
                              <a:xfrm>
                                <a:off x="141297" y="36592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A16CECD" w14:textId="77777777" w:rsidR="0051744F" w:rsidRDefault="0051744F" w:rsidP="001B10D4">
                                  <w:pPr>
                                    <w:rPr>
                                      <w:rFonts w:eastAsia="Times New Roman"/>
                                    </w:rPr>
                                  </w:pPr>
                                </w:p>
                              </w:txbxContent>
                            </wps:txbx>
                            <wps:bodyPr rtlCol="0" anchor="ctr"/>
                          </wps:wsp>
                          <wps:wsp>
                            <wps:cNvPr id="1782" name="Rounded Rectangle 1782"/>
                            <wps:cNvSpPr/>
                            <wps:spPr>
                              <a:xfrm>
                                <a:off x="141297" y="4258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0EACC88" w14:textId="77777777" w:rsidR="0051744F" w:rsidRDefault="0051744F" w:rsidP="001B10D4">
                                  <w:pPr>
                                    <w:rPr>
                                      <w:rFonts w:eastAsia="Times New Roman"/>
                                    </w:rPr>
                                  </w:pPr>
                                </w:p>
                              </w:txbxContent>
                            </wps:txbx>
                            <wps:bodyPr rtlCol="0" anchor="ctr"/>
                          </wps:wsp>
                          <wps:wsp>
                            <wps:cNvPr id="1783" name="Rounded Rectangle 1783"/>
                            <wps:cNvSpPr/>
                            <wps:spPr>
                              <a:xfrm>
                                <a:off x="535790" y="4258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DC370E4" w14:textId="77777777" w:rsidR="0051744F" w:rsidRDefault="0051744F" w:rsidP="001B10D4">
                                  <w:pPr>
                                    <w:rPr>
                                      <w:rFonts w:eastAsia="Times New Roman"/>
                                    </w:rPr>
                                  </w:pPr>
                                </w:p>
                              </w:txbxContent>
                            </wps:txbx>
                            <wps:bodyPr rtlCol="0" anchor="ctr"/>
                          </wps:wsp>
                          <wps:wsp>
                            <wps:cNvPr id="1784" name="Rounded Rectangle 1784"/>
                            <wps:cNvSpPr/>
                            <wps:spPr>
                              <a:xfrm>
                                <a:off x="535790" y="3953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83BD7C0" w14:textId="77777777" w:rsidR="0051744F" w:rsidRDefault="0051744F" w:rsidP="001B10D4">
                                  <w:pPr>
                                    <w:rPr>
                                      <w:rFonts w:eastAsia="Times New Roman"/>
                                    </w:rPr>
                                  </w:pPr>
                                </w:p>
                              </w:txbxContent>
                            </wps:txbx>
                            <wps:bodyPr rtlCol="0" anchor="ctr"/>
                          </wps:wsp>
                          <wps:wsp>
                            <wps:cNvPr id="1785" name="Rounded Rectangle 1785"/>
                            <wps:cNvSpPr/>
                            <wps:spPr>
                              <a:xfrm>
                                <a:off x="535790" y="36592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3459387" w14:textId="77777777" w:rsidR="0051744F" w:rsidRDefault="0051744F" w:rsidP="001B10D4">
                                  <w:pPr>
                                    <w:rPr>
                                      <w:rFonts w:eastAsia="Times New Roman"/>
                                    </w:rPr>
                                  </w:pPr>
                                </w:p>
                              </w:txbxContent>
                            </wps:txbx>
                            <wps:bodyPr rtlCol="0" anchor="ctr"/>
                          </wps:wsp>
                          <wps:wsp>
                            <wps:cNvPr id="1786" name="Rounded Rectangle 1786"/>
                            <wps:cNvSpPr/>
                            <wps:spPr>
                              <a:xfrm>
                                <a:off x="141296" y="4563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DE78107" w14:textId="77777777" w:rsidR="0051744F" w:rsidRDefault="0051744F" w:rsidP="001B10D4">
                                  <w:pPr>
                                    <w:rPr>
                                      <w:rFonts w:eastAsia="Times New Roman"/>
                                    </w:rPr>
                                  </w:pPr>
                                </w:p>
                              </w:txbxContent>
                            </wps:txbx>
                            <wps:bodyPr rtlCol="0" anchor="ctr"/>
                          </wps:wsp>
                          <wps:wsp>
                            <wps:cNvPr id="1787" name="Rounded Rectangle 1787"/>
                            <wps:cNvSpPr/>
                            <wps:spPr>
                              <a:xfrm>
                                <a:off x="141296" y="4857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4EB45A6" w14:textId="77777777" w:rsidR="0051744F" w:rsidRDefault="0051744F" w:rsidP="001B10D4">
                                  <w:pPr>
                                    <w:rPr>
                                      <w:rFonts w:eastAsia="Times New Roman"/>
                                    </w:rPr>
                                  </w:pPr>
                                </w:p>
                              </w:txbxContent>
                            </wps:txbx>
                            <wps:bodyPr rtlCol="0" anchor="ctr"/>
                          </wps:wsp>
                          <wps:wsp>
                            <wps:cNvPr id="1788" name="Rounded Rectangle 1788"/>
                            <wps:cNvSpPr/>
                            <wps:spPr>
                              <a:xfrm>
                                <a:off x="535789" y="4857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E09B9B6" w14:textId="77777777" w:rsidR="0051744F" w:rsidRDefault="0051744F" w:rsidP="001B10D4">
                                  <w:pPr>
                                    <w:rPr>
                                      <w:rFonts w:eastAsia="Times New Roman"/>
                                    </w:rPr>
                                  </w:pPr>
                                </w:p>
                              </w:txbxContent>
                            </wps:txbx>
                            <wps:bodyPr rtlCol="0" anchor="ctr"/>
                          </wps:wsp>
                          <wps:wsp>
                            <wps:cNvPr id="1789" name="Rounded Rectangle 1789"/>
                            <wps:cNvSpPr/>
                            <wps:spPr>
                              <a:xfrm>
                                <a:off x="535789" y="4552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9F77156" w14:textId="77777777" w:rsidR="0051744F" w:rsidRDefault="0051744F" w:rsidP="001B10D4">
                                  <w:pPr>
                                    <w:rPr>
                                      <w:rFonts w:eastAsia="Times New Roman"/>
                                    </w:rPr>
                                  </w:pPr>
                                </w:p>
                              </w:txbxContent>
                            </wps:txbx>
                            <wps:bodyPr rtlCol="0" anchor="ctr"/>
                          </wps:wsp>
                        </wpg:grpSp>
                        <wpg:grpSp>
                          <wpg:cNvPr id="1790" name="Group 1790"/>
                          <wpg:cNvGrpSpPr/>
                          <wpg:grpSpPr>
                            <a:xfrm>
                              <a:off x="303514" y="419243"/>
                              <a:ext cx="801485" cy="4843659"/>
                              <a:chOff x="303514" y="419243"/>
                              <a:chExt cx="801485" cy="4843659"/>
                            </a:xfrm>
                          </wpg:grpSpPr>
                          <wps:wsp>
                            <wps:cNvPr id="1791" name="Rounded Rectangle 1791"/>
                            <wps:cNvSpPr/>
                            <wps:spPr>
                              <a:xfrm>
                                <a:off x="303514" y="4192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12B42144" w14:textId="77777777" w:rsidR="0051744F" w:rsidRDefault="0051744F" w:rsidP="001B10D4">
                                  <w:pPr>
                                    <w:rPr>
                                      <w:rFonts w:eastAsia="Times New Roman"/>
                                    </w:rPr>
                                  </w:pPr>
                                </w:p>
                              </w:txbxContent>
                            </wps:txbx>
                            <wps:bodyPr rtlCol="0" anchor="ctr"/>
                          </wps:wsp>
                          <wps:wsp>
                            <wps:cNvPr id="1792" name="Rounded Rectangle 1792"/>
                            <wps:cNvSpPr/>
                            <wps:spPr>
                              <a:xfrm>
                                <a:off x="303514" y="7240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2415A73A" w14:textId="77777777" w:rsidR="0051744F" w:rsidRDefault="0051744F" w:rsidP="001B10D4">
                                  <w:pPr>
                                    <w:rPr>
                                      <w:rFonts w:eastAsia="Times New Roman"/>
                                    </w:rPr>
                                  </w:pPr>
                                </w:p>
                              </w:txbxContent>
                            </wps:txbx>
                            <wps:bodyPr rtlCol="0" anchor="ctr"/>
                          </wps:wsp>
                          <wps:wsp>
                            <wps:cNvPr id="1793" name="Rounded Rectangle 1793"/>
                            <wps:cNvSpPr/>
                            <wps:spPr>
                              <a:xfrm>
                                <a:off x="303514" y="10288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E290490" w14:textId="77777777" w:rsidR="0051744F" w:rsidRDefault="0051744F" w:rsidP="001B10D4">
                                  <w:pPr>
                                    <w:rPr>
                                      <w:rFonts w:eastAsia="Times New Roman"/>
                                    </w:rPr>
                                  </w:pPr>
                                </w:p>
                              </w:txbxContent>
                            </wps:txbx>
                            <wps:bodyPr rtlCol="0" anchor="ctr"/>
                          </wps:wsp>
                          <wps:wsp>
                            <wps:cNvPr id="1794" name="Rounded Rectangle 1794"/>
                            <wps:cNvSpPr/>
                            <wps:spPr>
                              <a:xfrm>
                                <a:off x="303514" y="13336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6F56C5CB" w14:textId="77777777" w:rsidR="0051744F" w:rsidRDefault="0051744F" w:rsidP="001B10D4">
                                  <w:pPr>
                                    <w:rPr>
                                      <w:rFonts w:eastAsia="Times New Roman"/>
                                    </w:rPr>
                                  </w:pPr>
                                </w:p>
                              </w:txbxContent>
                            </wps:txbx>
                            <wps:bodyPr rtlCol="0" anchor="ctr"/>
                          </wps:wsp>
                          <wps:wsp>
                            <wps:cNvPr id="1795" name="Rounded Rectangle 1795"/>
                            <wps:cNvSpPr/>
                            <wps:spPr>
                              <a:xfrm>
                                <a:off x="303514" y="16384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01D5706" w14:textId="77777777" w:rsidR="0051744F" w:rsidRDefault="0051744F" w:rsidP="001B10D4">
                                  <w:pPr>
                                    <w:rPr>
                                      <w:rFonts w:eastAsia="Times New Roman"/>
                                    </w:rPr>
                                  </w:pPr>
                                </w:p>
                              </w:txbxContent>
                            </wps:txbx>
                            <wps:bodyPr rtlCol="0" anchor="ctr"/>
                          </wps:wsp>
                          <wps:wsp>
                            <wps:cNvPr id="1796" name="Rounded Rectangle 1796"/>
                            <wps:cNvSpPr/>
                            <wps:spPr>
                              <a:xfrm>
                                <a:off x="303514" y="1943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673F697" w14:textId="77777777" w:rsidR="0051744F" w:rsidRDefault="0051744F" w:rsidP="001B10D4">
                                  <w:pPr>
                                    <w:rPr>
                                      <w:rFonts w:eastAsia="Times New Roman"/>
                                    </w:rPr>
                                  </w:pPr>
                                </w:p>
                              </w:txbxContent>
                            </wps:txbx>
                            <wps:bodyPr rtlCol="0" anchor="ctr"/>
                          </wps:wsp>
                          <wps:wsp>
                            <wps:cNvPr id="1797" name="Rounded Rectangle 1797"/>
                            <wps:cNvSpPr/>
                            <wps:spPr>
                              <a:xfrm>
                                <a:off x="303514" y="2248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E1F6C64" w14:textId="77777777" w:rsidR="0051744F" w:rsidRDefault="0051744F" w:rsidP="001B10D4">
                                  <w:pPr>
                                    <w:rPr>
                                      <w:rFonts w:eastAsia="Times New Roman"/>
                                    </w:rPr>
                                  </w:pPr>
                                </w:p>
                              </w:txbxContent>
                            </wps:txbx>
                            <wps:bodyPr rtlCol="0" anchor="ctr"/>
                          </wps:wsp>
                          <wps:wsp>
                            <wps:cNvPr id="1798" name="Rounded Rectangle 1798"/>
                            <wps:cNvSpPr/>
                            <wps:spPr>
                              <a:xfrm>
                                <a:off x="303514" y="25517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87A9265" w14:textId="77777777" w:rsidR="0051744F" w:rsidRDefault="0051744F" w:rsidP="001B10D4">
                                  <w:pPr>
                                    <w:rPr>
                                      <w:rFonts w:eastAsia="Times New Roman"/>
                                    </w:rPr>
                                  </w:pPr>
                                </w:p>
                              </w:txbxContent>
                            </wps:txbx>
                            <wps:bodyPr rtlCol="0" anchor="ctr"/>
                          </wps:wsp>
                          <wps:wsp>
                            <wps:cNvPr id="1799" name="Rounded Rectangle 1799"/>
                            <wps:cNvSpPr/>
                            <wps:spPr>
                              <a:xfrm>
                                <a:off x="303514" y="31507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0CB74CC" w14:textId="77777777" w:rsidR="0051744F" w:rsidRDefault="0051744F" w:rsidP="001B10D4">
                                  <w:pPr>
                                    <w:rPr>
                                      <w:rFonts w:eastAsia="Times New Roman"/>
                                    </w:rPr>
                                  </w:pPr>
                                </w:p>
                              </w:txbxContent>
                            </wps:txbx>
                            <wps:bodyPr rtlCol="0" anchor="ctr"/>
                          </wps:wsp>
                          <wps:wsp>
                            <wps:cNvPr id="1800" name="Rounded Rectangle 1800"/>
                            <wps:cNvSpPr/>
                            <wps:spPr>
                              <a:xfrm>
                                <a:off x="303514" y="28565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53F3F64" w14:textId="77777777" w:rsidR="0051744F" w:rsidRDefault="0051744F" w:rsidP="001B10D4">
                                  <w:pPr>
                                    <w:rPr>
                                      <w:rFonts w:eastAsia="Times New Roman"/>
                                    </w:rPr>
                                  </w:pPr>
                                </w:p>
                              </w:txbxContent>
                            </wps:txbx>
                            <wps:bodyPr rtlCol="0" anchor="ctr"/>
                          </wps:wsp>
                          <wps:wsp>
                            <wps:cNvPr id="1801" name="Rounded Rectangle 1801"/>
                            <wps:cNvSpPr/>
                            <wps:spPr>
                              <a:xfrm>
                                <a:off x="303514" y="34555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7B9416A" w14:textId="77777777" w:rsidR="0051744F" w:rsidRDefault="0051744F" w:rsidP="001B10D4">
                                  <w:pPr>
                                    <w:rPr>
                                      <w:rFonts w:eastAsia="Times New Roman"/>
                                    </w:rPr>
                                  </w:pPr>
                                </w:p>
                              </w:txbxContent>
                            </wps:txbx>
                            <wps:bodyPr rtlCol="0" anchor="ctr"/>
                          </wps:wsp>
                          <wps:wsp>
                            <wps:cNvPr id="1802" name="Rounded Rectangle 1802"/>
                            <wps:cNvSpPr/>
                            <wps:spPr>
                              <a:xfrm>
                                <a:off x="698007" y="34555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90C693C" w14:textId="77777777" w:rsidR="0051744F" w:rsidRDefault="0051744F" w:rsidP="001B10D4">
                                  <w:pPr>
                                    <w:rPr>
                                      <w:rFonts w:eastAsia="Times New Roman"/>
                                    </w:rPr>
                                  </w:pPr>
                                </w:p>
                              </w:txbxContent>
                            </wps:txbx>
                            <wps:bodyPr rtlCol="0" anchor="ctr"/>
                          </wps:wsp>
                          <wps:wsp>
                            <wps:cNvPr id="1803" name="Rounded Rectangle 1803"/>
                            <wps:cNvSpPr/>
                            <wps:spPr>
                              <a:xfrm>
                                <a:off x="698007" y="31507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9AF5CFD" w14:textId="77777777" w:rsidR="0051744F" w:rsidRDefault="0051744F" w:rsidP="001B10D4">
                                  <w:pPr>
                                    <w:rPr>
                                      <w:rFonts w:eastAsia="Times New Roman"/>
                                    </w:rPr>
                                  </w:pPr>
                                </w:p>
                              </w:txbxContent>
                            </wps:txbx>
                            <wps:bodyPr rtlCol="0" anchor="ctr"/>
                          </wps:wsp>
                          <wps:wsp>
                            <wps:cNvPr id="1804" name="Rounded Rectangle 1804"/>
                            <wps:cNvSpPr/>
                            <wps:spPr>
                              <a:xfrm>
                                <a:off x="698007" y="28565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10FA666" w14:textId="77777777" w:rsidR="0051744F" w:rsidRDefault="0051744F" w:rsidP="001B10D4">
                                  <w:pPr>
                                    <w:rPr>
                                      <w:rFonts w:eastAsia="Times New Roman"/>
                                    </w:rPr>
                                  </w:pPr>
                                </w:p>
                              </w:txbxContent>
                            </wps:txbx>
                            <wps:bodyPr rtlCol="0" anchor="ctr"/>
                          </wps:wsp>
                          <wps:wsp>
                            <wps:cNvPr id="1805" name="Rounded Rectangle 1805"/>
                            <wps:cNvSpPr/>
                            <wps:spPr>
                              <a:xfrm>
                                <a:off x="698007" y="25517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B53F501" w14:textId="77777777" w:rsidR="0051744F" w:rsidRDefault="0051744F" w:rsidP="001B10D4">
                                  <w:pPr>
                                    <w:rPr>
                                      <w:rFonts w:eastAsia="Times New Roman"/>
                                    </w:rPr>
                                  </w:pPr>
                                </w:p>
                              </w:txbxContent>
                            </wps:txbx>
                            <wps:bodyPr rtlCol="0" anchor="ctr"/>
                          </wps:wsp>
                          <wps:wsp>
                            <wps:cNvPr id="1806" name="Rounded Rectangle 1806"/>
                            <wps:cNvSpPr/>
                            <wps:spPr>
                              <a:xfrm>
                                <a:off x="698007" y="2248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A99A29D" w14:textId="77777777" w:rsidR="0051744F" w:rsidRDefault="0051744F" w:rsidP="001B10D4">
                                  <w:pPr>
                                    <w:rPr>
                                      <w:rFonts w:eastAsia="Times New Roman"/>
                                    </w:rPr>
                                  </w:pPr>
                                </w:p>
                              </w:txbxContent>
                            </wps:txbx>
                            <wps:bodyPr rtlCol="0" anchor="ctr"/>
                          </wps:wsp>
                          <wps:wsp>
                            <wps:cNvPr id="1807" name="Rounded Rectangle 1807"/>
                            <wps:cNvSpPr/>
                            <wps:spPr>
                              <a:xfrm>
                                <a:off x="698007" y="1943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0E70F99" w14:textId="77777777" w:rsidR="0051744F" w:rsidRDefault="0051744F" w:rsidP="001B10D4">
                                  <w:pPr>
                                    <w:rPr>
                                      <w:rFonts w:eastAsia="Times New Roman"/>
                                    </w:rPr>
                                  </w:pPr>
                                </w:p>
                              </w:txbxContent>
                            </wps:txbx>
                            <wps:bodyPr rtlCol="0" anchor="ctr"/>
                          </wps:wsp>
                          <wps:wsp>
                            <wps:cNvPr id="1808" name="Rounded Rectangle 1808"/>
                            <wps:cNvSpPr/>
                            <wps:spPr>
                              <a:xfrm>
                                <a:off x="698007" y="13336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4E47ECF" w14:textId="77777777" w:rsidR="0051744F" w:rsidRDefault="0051744F" w:rsidP="001B10D4">
                                  <w:pPr>
                                    <w:rPr>
                                      <w:rFonts w:eastAsia="Times New Roman"/>
                                    </w:rPr>
                                  </w:pPr>
                                </w:p>
                              </w:txbxContent>
                            </wps:txbx>
                            <wps:bodyPr rtlCol="0" anchor="ctr"/>
                          </wps:wsp>
                          <wps:wsp>
                            <wps:cNvPr id="1809" name="Rounded Rectangle 1809"/>
                            <wps:cNvSpPr/>
                            <wps:spPr>
                              <a:xfrm>
                                <a:off x="698007" y="10288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426E91A" w14:textId="77777777" w:rsidR="0051744F" w:rsidRDefault="0051744F" w:rsidP="001B10D4">
                                  <w:pPr>
                                    <w:rPr>
                                      <w:rFonts w:eastAsia="Times New Roman"/>
                                    </w:rPr>
                                  </w:pPr>
                                </w:p>
                              </w:txbxContent>
                            </wps:txbx>
                            <wps:bodyPr rtlCol="0" anchor="ctr"/>
                          </wps:wsp>
                          <wps:wsp>
                            <wps:cNvPr id="1810" name="Rounded Rectangle 1810"/>
                            <wps:cNvSpPr/>
                            <wps:spPr>
                              <a:xfrm>
                                <a:off x="698007" y="724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15547F6" w14:textId="77777777" w:rsidR="0051744F" w:rsidRDefault="0051744F" w:rsidP="001B10D4">
                                  <w:pPr>
                                    <w:rPr>
                                      <w:rFonts w:eastAsia="Times New Roman"/>
                                    </w:rPr>
                                  </w:pPr>
                                </w:p>
                              </w:txbxContent>
                            </wps:txbx>
                            <wps:bodyPr rtlCol="0" anchor="ctr"/>
                          </wps:wsp>
                          <wps:wsp>
                            <wps:cNvPr id="1811" name="Rounded Rectangle 1811"/>
                            <wps:cNvSpPr/>
                            <wps:spPr>
                              <a:xfrm>
                                <a:off x="698007" y="419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E6AAF68" w14:textId="77777777" w:rsidR="0051744F" w:rsidRDefault="0051744F" w:rsidP="001B10D4">
                                  <w:pPr>
                                    <w:rPr>
                                      <w:rFonts w:eastAsia="Times New Roman"/>
                                    </w:rPr>
                                  </w:pPr>
                                </w:p>
                              </w:txbxContent>
                            </wps:txbx>
                            <wps:bodyPr rtlCol="0" anchor="ctr"/>
                          </wps:wsp>
                          <wps:wsp>
                            <wps:cNvPr id="1812" name="Rounded Rectangle 1812"/>
                            <wps:cNvSpPr/>
                            <wps:spPr>
                              <a:xfrm>
                                <a:off x="698007" y="16384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14B720F" w14:textId="77777777" w:rsidR="0051744F" w:rsidRDefault="0051744F" w:rsidP="001B10D4">
                                  <w:pPr>
                                    <w:rPr>
                                      <w:rFonts w:eastAsia="Times New Roman"/>
                                    </w:rPr>
                                  </w:pPr>
                                </w:p>
                              </w:txbxContent>
                            </wps:txbx>
                            <wps:bodyPr rtlCol="0" anchor="ctr"/>
                          </wps:wsp>
                          <wps:wsp>
                            <wps:cNvPr id="1813" name="Rounded Rectangle 1813"/>
                            <wps:cNvSpPr/>
                            <wps:spPr>
                              <a:xfrm>
                                <a:off x="310260" y="40651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F916381" w14:textId="77777777" w:rsidR="0051744F" w:rsidRDefault="0051744F" w:rsidP="001B10D4">
                                  <w:pPr>
                                    <w:rPr>
                                      <w:rFonts w:eastAsia="Times New Roman"/>
                                    </w:rPr>
                                  </w:pPr>
                                </w:p>
                              </w:txbxContent>
                            </wps:txbx>
                            <wps:bodyPr rtlCol="0" anchor="ctr"/>
                          </wps:wsp>
                          <wps:wsp>
                            <wps:cNvPr id="1814" name="Rounded Rectangle 1814"/>
                            <wps:cNvSpPr/>
                            <wps:spPr>
                              <a:xfrm>
                                <a:off x="310260" y="37603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DCF83C1" w14:textId="77777777" w:rsidR="0051744F" w:rsidRDefault="0051744F" w:rsidP="001B10D4">
                                  <w:pPr>
                                    <w:rPr>
                                      <w:rFonts w:eastAsia="Times New Roman"/>
                                    </w:rPr>
                                  </w:pPr>
                                </w:p>
                              </w:txbxContent>
                            </wps:txbx>
                            <wps:bodyPr rtlCol="0" anchor="ctr"/>
                          </wps:wsp>
                          <wps:wsp>
                            <wps:cNvPr id="1815" name="Rounded Rectangle 1815"/>
                            <wps:cNvSpPr/>
                            <wps:spPr>
                              <a:xfrm>
                                <a:off x="310260" y="43592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16C9A6B" w14:textId="77777777" w:rsidR="0051744F" w:rsidRDefault="0051744F" w:rsidP="001B10D4">
                                  <w:pPr>
                                    <w:rPr>
                                      <w:rFonts w:eastAsia="Times New Roman"/>
                                    </w:rPr>
                                  </w:pPr>
                                </w:p>
                              </w:txbxContent>
                            </wps:txbx>
                            <wps:bodyPr rtlCol="0" anchor="ctr"/>
                          </wps:wsp>
                          <wps:wsp>
                            <wps:cNvPr id="1816" name="Rounded Rectangle 1816"/>
                            <wps:cNvSpPr/>
                            <wps:spPr>
                              <a:xfrm>
                                <a:off x="704753" y="43592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838D739" w14:textId="77777777" w:rsidR="0051744F" w:rsidRDefault="0051744F" w:rsidP="001B10D4">
                                  <w:pPr>
                                    <w:rPr>
                                      <w:rFonts w:eastAsia="Times New Roman"/>
                                    </w:rPr>
                                  </w:pPr>
                                </w:p>
                              </w:txbxContent>
                            </wps:txbx>
                            <wps:bodyPr rtlCol="0" anchor="ctr"/>
                          </wps:wsp>
                          <wps:wsp>
                            <wps:cNvPr id="1817" name="Rounded Rectangle 1817"/>
                            <wps:cNvSpPr/>
                            <wps:spPr>
                              <a:xfrm>
                                <a:off x="704753" y="40544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473E003" w14:textId="77777777" w:rsidR="0051744F" w:rsidRDefault="0051744F" w:rsidP="001B10D4">
                                  <w:pPr>
                                    <w:rPr>
                                      <w:rFonts w:eastAsia="Times New Roman"/>
                                    </w:rPr>
                                  </w:pPr>
                                </w:p>
                              </w:txbxContent>
                            </wps:txbx>
                            <wps:bodyPr rtlCol="0" anchor="ctr"/>
                          </wps:wsp>
                          <wps:wsp>
                            <wps:cNvPr id="1818" name="Rounded Rectangle 1818"/>
                            <wps:cNvSpPr/>
                            <wps:spPr>
                              <a:xfrm>
                                <a:off x="704753" y="37603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437B1AA" w14:textId="77777777" w:rsidR="0051744F" w:rsidRDefault="0051744F" w:rsidP="001B10D4">
                                  <w:pPr>
                                    <w:rPr>
                                      <w:rFonts w:eastAsia="Times New Roman"/>
                                    </w:rPr>
                                  </w:pPr>
                                </w:p>
                              </w:txbxContent>
                            </wps:txbx>
                            <wps:bodyPr rtlCol="0" anchor="ctr"/>
                          </wps:wsp>
                          <wps:wsp>
                            <wps:cNvPr id="1819" name="Rounded Rectangle 1819"/>
                            <wps:cNvSpPr/>
                            <wps:spPr>
                              <a:xfrm>
                                <a:off x="310259" y="46640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8553664" w14:textId="77777777" w:rsidR="0051744F" w:rsidRDefault="0051744F" w:rsidP="001B10D4">
                                  <w:pPr>
                                    <w:rPr>
                                      <w:rFonts w:eastAsia="Times New Roman"/>
                                    </w:rPr>
                                  </w:pPr>
                                </w:p>
                              </w:txbxContent>
                            </wps:txbx>
                            <wps:bodyPr rtlCol="0" anchor="ctr"/>
                          </wps:wsp>
                          <wps:wsp>
                            <wps:cNvPr id="1820" name="Rounded Rectangle 1820"/>
                            <wps:cNvSpPr/>
                            <wps:spPr>
                              <a:xfrm>
                                <a:off x="310259" y="49581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E38E6A9" w14:textId="77777777" w:rsidR="0051744F" w:rsidRDefault="0051744F" w:rsidP="001B10D4">
                                  <w:pPr>
                                    <w:rPr>
                                      <w:rFonts w:eastAsia="Times New Roman"/>
                                    </w:rPr>
                                  </w:pPr>
                                </w:p>
                              </w:txbxContent>
                            </wps:txbx>
                            <wps:bodyPr rtlCol="0" anchor="ctr"/>
                          </wps:wsp>
                          <wps:wsp>
                            <wps:cNvPr id="1821" name="Rounded Rectangle 1821"/>
                            <wps:cNvSpPr/>
                            <wps:spPr>
                              <a:xfrm>
                                <a:off x="704752" y="49581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CB49516" w14:textId="77777777" w:rsidR="0051744F" w:rsidRDefault="0051744F" w:rsidP="001B10D4">
                                  <w:pPr>
                                    <w:rPr>
                                      <w:rFonts w:eastAsia="Times New Roman"/>
                                    </w:rPr>
                                  </w:pPr>
                                </w:p>
                              </w:txbxContent>
                            </wps:txbx>
                            <wps:bodyPr rtlCol="0" anchor="ctr"/>
                          </wps:wsp>
                          <wps:wsp>
                            <wps:cNvPr id="1822" name="Rounded Rectangle 1822"/>
                            <wps:cNvSpPr/>
                            <wps:spPr>
                              <a:xfrm>
                                <a:off x="704752" y="46533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A1904A8" w14:textId="77777777" w:rsidR="0051744F" w:rsidRDefault="0051744F" w:rsidP="001B10D4">
                                  <w:pPr>
                                    <w:rPr>
                                      <w:rFonts w:eastAsia="Times New Roman"/>
                                    </w:rPr>
                                  </w:pPr>
                                </w:p>
                              </w:txbxContent>
                            </wps:txbx>
                            <wps:bodyPr rtlCol="0" anchor="ctr"/>
                          </wps:wsp>
                        </wpg:grpSp>
                        <wpg:grpSp>
                          <wpg:cNvPr id="1823" name="Group 1823"/>
                          <wpg:cNvGrpSpPr/>
                          <wpg:grpSpPr>
                            <a:xfrm>
                              <a:off x="1929389" y="1486043"/>
                              <a:ext cx="2063332" cy="2906915"/>
                              <a:chOff x="1929389" y="1486043"/>
                              <a:chExt cx="2063332" cy="2906915"/>
                            </a:xfrm>
                          </wpg:grpSpPr>
                          <wpg:grpSp>
                            <wpg:cNvPr id="1824" name="Group 1824"/>
                            <wpg:cNvGrpSpPr/>
                            <wpg:grpSpPr>
                              <a:xfrm>
                                <a:off x="1929389" y="1486043"/>
                                <a:ext cx="817951" cy="1241794"/>
                                <a:chOff x="1929389" y="1486043"/>
                                <a:chExt cx="817951" cy="1241794"/>
                              </a:xfrm>
                            </wpg:grpSpPr>
                            <pic:pic xmlns:pic="http://schemas.openxmlformats.org/drawingml/2006/picture">
                              <pic:nvPicPr>
                                <pic:cNvPr id="1825" name="Picture 18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3002" y="1790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26" name="Picture 18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0114" y="1789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27" name="Picture 18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3003" y="1486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28" name="Picture 18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9396" y="2094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29" name="Picture 18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2277" y="23992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30" name="Picture 18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9389" y="23985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31" name="Picture 18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2278" y="2094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32" name="Picture 18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40113" y="14979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833" name="Group 1833"/>
                            <wpg:cNvGrpSpPr/>
                            <wpg:grpSpPr>
                              <a:xfrm>
                                <a:off x="2025237" y="1638443"/>
                                <a:ext cx="817951" cy="1241794"/>
                                <a:chOff x="2025237" y="1638443"/>
                                <a:chExt cx="817951" cy="1241794"/>
                              </a:xfrm>
                            </wpg:grpSpPr>
                            <pic:pic xmlns:pic="http://schemas.openxmlformats.org/drawingml/2006/picture">
                              <pic:nvPicPr>
                                <pic:cNvPr id="1834" name="Picture 18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28850" y="1942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35" name="Picture 18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35962" y="19422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36" name="Picture 18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28851" y="16384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37" name="Picture 18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5244" y="2247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38" name="Picture 18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8125" y="25516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39" name="Picture 18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5237" y="25509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40" name="Picture 18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8126" y="2247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41" name="Picture 184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035961" y="16503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842" name="Group 1842"/>
                            <wpg:cNvGrpSpPr/>
                            <wpg:grpSpPr>
                              <a:xfrm>
                                <a:off x="2128230" y="1780156"/>
                                <a:ext cx="817951" cy="1241794"/>
                                <a:chOff x="2128230" y="1780156"/>
                                <a:chExt cx="817951" cy="1241794"/>
                              </a:xfrm>
                            </wpg:grpSpPr>
                            <pic:pic xmlns:pic="http://schemas.openxmlformats.org/drawingml/2006/picture">
                              <pic:nvPicPr>
                                <pic:cNvPr id="1843" name="Picture 18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43" y="208460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44" name="Picture 18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55" y="20839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45" name="Picture 18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44" y="17801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46" name="Picture 18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28237" y="238888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47" name="Picture 18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21118" y="26933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48" name="Picture 18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28230" y="26927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49" name="Picture 18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21119" y="238888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50" name="Picture 185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138954" y="179206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851" name="Group 1851"/>
                            <wpg:cNvGrpSpPr/>
                            <wpg:grpSpPr>
                              <a:xfrm>
                                <a:off x="2232412" y="1930097"/>
                                <a:ext cx="817951" cy="1241794"/>
                                <a:chOff x="2232412" y="1930097"/>
                                <a:chExt cx="817951" cy="1241794"/>
                              </a:xfrm>
                            </wpg:grpSpPr>
                            <pic:pic xmlns:pic="http://schemas.openxmlformats.org/drawingml/2006/picture">
                              <pic:nvPicPr>
                                <pic:cNvPr id="1852" name="Picture 18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36025" y="2234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53" name="Picture 18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43137" y="2233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54" name="Picture 18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36026" y="1930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55" name="Picture 18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32419" y="2538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56" name="Picture 18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5300" y="2843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57" name="Picture 18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32412" y="28426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58" name="Picture 18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5301" y="2538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59" name="Picture 185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243136" y="19420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860" name="Group 1860"/>
                            <wpg:cNvGrpSpPr/>
                            <wpg:grpSpPr>
                              <a:xfrm>
                                <a:off x="2338363" y="2105110"/>
                                <a:ext cx="817951" cy="1241794"/>
                                <a:chOff x="2338363" y="2105110"/>
                                <a:chExt cx="817951" cy="1241794"/>
                              </a:xfrm>
                            </wpg:grpSpPr>
                            <pic:pic xmlns:pic="http://schemas.openxmlformats.org/drawingml/2006/picture">
                              <pic:nvPicPr>
                                <pic:cNvPr id="1861" name="Picture 18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1976" y="24095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62" name="Picture 18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49088" y="24089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63" name="Picture 18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1977" y="210511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64" name="Picture 18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8370" y="27138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65" name="Picture 186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31251" y="3018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66" name="Picture 186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8363" y="301766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67" name="Picture 18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31252" y="27138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68" name="Picture 186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349087" y="211701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869" name="Group 1869"/>
                            <wpg:cNvGrpSpPr/>
                            <wpg:grpSpPr>
                              <a:xfrm>
                                <a:off x="2450305" y="2248043"/>
                                <a:ext cx="817951" cy="1241794"/>
                                <a:chOff x="2450305" y="2248043"/>
                                <a:chExt cx="817951" cy="1241794"/>
                              </a:xfrm>
                            </wpg:grpSpPr>
                            <pic:pic xmlns:pic="http://schemas.openxmlformats.org/drawingml/2006/picture">
                              <pic:nvPicPr>
                                <pic:cNvPr id="1870" name="Picture 187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53918" y="2552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71" name="Picture 18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61030" y="2551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72" name="Picture 18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53919" y="2248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73" name="Picture 18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50312" y="2856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74" name="Picture 18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43193" y="31612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75" name="Picture 18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50305" y="31605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76" name="Picture 18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43194" y="2856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77" name="Picture 187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461029" y="22599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878" name="Group 1878"/>
                            <wpg:cNvGrpSpPr/>
                            <wpg:grpSpPr>
                              <a:xfrm>
                                <a:off x="2574713" y="2400443"/>
                                <a:ext cx="817951" cy="1241794"/>
                                <a:chOff x="2574713" y="2400443"/>
                                <a:chExt cx="817951" cy="1241794"/>
                              </a:xfrm>
                            </wpg:grpSpPr>
                            <pic:pic xmlns:pic="http://schemas.openxmlformats.org/drawingml/2006/picture">
                              <pic:nvPicPr>
                                <pic:cNvPr id="1879" name="Picture 18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78326" y="2704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80" name="Picture 18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85438" y="27042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81" name="Picture 18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78327" y="24004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82" name="Picture 18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74720" y="3009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83" name="Picture 18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67601" y="33136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84" name="Picture 18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74713" y="33129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85" name="Picture 18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67602" y="3009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86" name="Picture 188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585437" y="24123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887" name="Group 1887"/>
                            <wpg:cNvGrpSpPr/>
                            <wpg:grpSpPr>
                              <a:xfrm>
                                <a:off x="2683062" y="2541546"/>
                                <a:ext cx="817951" cy="1241794"/>
                                <a:chOff x="2683062" y="2541546"/>
                                <a:chExt cx="817951" cy="1241794"/>
                              </a:xfrm>
                            </wpg:grpSpPr>
                            <pic:pic xmlns:pic="http://schemas.openxmlformats.org/drawingml/2006/picture">
                              <pic:nvPicPr>
                                <pic:cNvPr id="1888" name="Picture 188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86675" y="284599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89" name="Picture 188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93787" y="28453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90" name="Picture 18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86676" y="2541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91" name="Picture 18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83069" y="3150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92" name="Picture 189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75950" y="345472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93" name="Picture 189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83062" y="3454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94" name="Picture 18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75951" y="3150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95" name="Picture 189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693786" y="255345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896" name="Group 1896"/>
                            <wpg:cNvGrpSpPr/>
                            <wpg:grpSpPr>
                              <a:xfrm>
                                <a:off x="2800919" y="2705243"/>
                                <a:ext cx="817951" cy="1241794"/>
                                <a:chOff x="2800919" y="2705243"/>
                                <a:chExt cx="817951" cy="1241794"/>
                              </a:xfrm>
                            </wpg:grpSpPr>
                            <pic:pic xmlns:pic="http://schemas.openxmlformats.org/drawingml/2006/picture">
                              <pic:nvPicPr>
                                <pic:cNvPr id="1897" name="Picture 189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04532" y="30096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98" name="Picture 18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11644" y="30090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899" name="Picture 18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04533" y="27052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00" name="Picture 19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00926" y="33139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01" name="Picture 19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93807" y="36184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02" name="Picture 190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00919" y="36177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03" name="Picture 19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93808" y="33139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04" name="Picture 190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811643" y="27171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905" name="Group 1905"/>
                            <wpg:cNvGrpSpPr/>
                            <wpg:grpSpPr>
                              <a:xfrm>
                                <a:off x="2928913" y="2857643"/>
                                <a:ext cx="817951" cy="1241794"/>
                                <a:chOff x="2928913" y="2857643"/>
                                <a:chExt cx="817951" cy="1241794"/>
                              </a:xfrm>
                            </wpg:grpSpPr>
                            <pic:pic xmlns:pic="http://schemas.openxmlformats.org/drawingml/2006/picture">
                              <pic:nvPicPr>
                                <pic:cNvPr id="1906" name="Picture 190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32526" y="31620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07" name="Picture 19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39638" y="31614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08" name="Picture 19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32527" y="28576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09" name="Picture 19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28920" y="34663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10" name="Picture 19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21801" y="37708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11" name="Picture 19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28913" y="37701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12" name="Picture 19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21802" y="34663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13" name="Picture 19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939637" y="28695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914" name="Group 1914"/>
                            <wpg:cNvGrpSpPr/>
                            <wpg:grpSpPr>
                              <a:xfrm>
                                <a:off x="3061087" y="3010043"/>
                                <a:ext cx="817951" cy="1241794"/>
                                <a:chOff x="3061087" y="3010043"/>
                                <a:chExt cx="817951" cy="1241794"/>
                              </a:xfrm>
                            </wpg:grpSpPr>
                            <pic:pic xmlns:pic="http://schemas.openxmlformats.org/drawingml/2006/picture">
                              <pic:nvPicPr>
                                <pic:cNvPr id="1915" name="Picture 19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64700" y="3314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16" name="Picture 19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71812" y="3313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17" name="Picture 19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64701" y="3010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18" name="Picture 19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61094" y="3618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19" name="Picture 19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53975" y="39232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20" name="Picture 19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61087" y="39225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21" name="Picture 19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53976" y="3618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22" name="Picture 19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3071811" y="30219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923" name="Group 1923"/>
                            <wpg:cNvGrpSpPr/>
                            <wpg:grpSpPr>
                              <a:xfrm>
                                <a:off x="3174770" y="3151164"/>
                                <a:ext cx="817951" cy="1241794"/>
                                <a:chOff x="3174770" y="3151164"/>
                                <a:chExt cx="817951" cy="1241794"/>
                              </a:xfrm>
                            </wpg:grpSpPr>
                            <pic:pic xmlns:pic="http://schemas.openxmlformats.org/drawingml/2006/picture">
                              <pic:nvPicPr>
                                <pic:cNvPr id="1924" name="Picture 19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78383" y="34556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25" name="Picture 19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85495" y="34549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26" name="Picture 19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78384" y="315116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27" name="Picture 19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74777" y="37598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28" name="Picture 19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67658" y="40643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29" name="Picture 19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74770" y="406371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30" name="Picture 19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67659" y="37598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931" name="Picture 193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3198103" y="3151164"/>
                                  <a:ext cx="414337" cy="3286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1932" name="Rounded Rectangle 1932"/>
                          <wps:cNvSpPr/>
                          <wps:spPr>
                            <a:xfrm>
                              <a:off x="6217898" y="2605002"/>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5FF5FD9C" w14:textId="77777777" w:rsidR="0051744F" w:rsidRDefault="0051744F" w:rsidP="001B10D4">
                                <w:pPr>
                                  <w:rPr>
                                    <w:rFonts w:eastAsia="Times New Roman"/>
                                  </w:rPr>
                                </w:pPr>
                              </w:p>
                            </w:txbxContent>
                          </wps:txbx>
                          <wps:bodyPr rtlCol="0" anchor="ctr"/>
                        </wps:wsp>
                        <wpg:grpSp>
                          <wpg:cNvPr id="1933" name="Group 1933"/>
                          <wpg:cNvGrpSpPr/>
                          <wpg:grpSpPr>
                            <a:xfrm>
                              <a:off x="4112873" y="1830140"/>
                              <a:ext cx="2088754" cy="1962350"/>
                              <a:chOff x="4112873" y="1830140"/>
                              <a:chExt cx="2088754" cy="1962350"/>
                            </a:xfrm>
                          </wpg:grpSpPr>
                          <wps:wsp>
                            <wps:cNvPr id="1934" name="Rounded Rectangle 1934"/>
                            <wps:cNvSpPr/>
                            <wps:spPr>
                              <a:xfrm>
                                <a:off x="4112873" y="183014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37834B9" w14:textId="77777777" w:rsidR="0051744F" w:rsidRDefault="0051744F" w:rsidP="001B10D4">
                                  <w:pPr>
                                    <w:rPr>
                                      <w:rFonts w:eastAsia="Times New Roman"/>
                                    </w:rPr>
                                  </w:pPr>
                                </w:p>
                              </w:txbxContent>
                            </wps:txbx>
                            <wps:bodyPr rtlCol="0" anchor="ctr"/>
                          </wps:wsp>
                          <wps:wsp>
                            <wps:cNvPr id="1935" name="Rounded Rectangle 1935"/>
                            <wps:cNvSpPr/>
                            <wps:spPr>
                              <a:xfrm>
                                <a:off x="4265273" y="19731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F99F91A" w14:textId="77777777" w:rsidR="0051744F" w:rsidRDefault="0051744F" w:rsidP="001B10D4">
                                  <w:pPr>
                                    <w:rPr>
                                      <w:rFonts w:eastAsia="Times New Roman"/>
                                    </w:rPr>
                                  </w:pPr>
                                </w:p>
                              </w:txbxContent>
                            </wps:txbx>
                            <wps:bodyPr rtlCol="0" anchor="ctr"/>
                          </wps:wsp>
                          <wps:wsp>
                            <wps:cNvPr id="1936" name="Rounded Rectangle 1936"/>
                            <wps:cNvSpPr/>
                            <wps:spPr>
                              <a:xfrm>
                                <a:off x="4417673" y="21255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3DE3C8C" w14:textId="77777777" w:rsidR="0051744F" w:rsidRDefault="0051744F" w:rsidP="001B10D4">
                                  <w:pPr>
                                    <w:rPr>
                                      <w:rFonts w:eastAsia="Times New Roman"/>
                                    </w:rPr>
                                  </w:pPr>
                                </w:p>
                              </w:txbxContent>
                            </wps:txbx>
                            <wps:bodyPr rtlCol="0" anchor="ctr"/>
                          </wps:wsp>
                          <wps:wsp>
                            <wps:cNvPr id="1937" name="Rounded Rectangle 1937"/>
                            <wps:cNvSpPr/>
                            <wps:spPr>
                              <a:xfrm>
                                <a:off x="4570073" y="22779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DFD2A51" w14:textId="77777777" w:rsidR="0051744F" w:rsidRDefault="0051744F" w:rsidP="001B10D4">
                                  <w:pPr>
                                    <w:rPr>
                                      <w:rFonts w:eastAsia="Times New Roman"/>
                                    </w:rPr>
                                  </w:pPr>
                                </w:p>
                              </w:txbxContent>
                            </wps:txbx>
                            <wps:bodyPr rtlCol="0" anchor="ctr"/>
                          </wps:wsp>
                          <wps:wsp>
                            <wps:cNvPr id="1938" name="Rounded Rectangle 1938"/>
                            <wps:cNvSpPr/>
                            <wps:spPr>
                              <a:xfrm>
                                <a:off x="4722473" y="24303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2EE2077" w14:textId="77777777" w:rsidR="0051744F" w:rsidRDefault="0051744F" w:rsidP="001B10D4">
                                  <w:pPr>
                                    <w:rPr>
                                      <w:rFonts w:eastAsia="Times New Roman"/>
                                    </w:rPr>
                                  </w:pPr>
                                </w:p>
                              </w:txbxContent>
                            </wps:txbx>
                            <wps:bodyPr rtlCol="0" anchor="ctr"/>
                          </wps:wsp>
                          <wps:wsp>
                            <wps:cNvPr id="1939" name="Rounded Rectangle 1939"/>
                            <wps:cNvSpPr/>
                            <wps:spPr>
                              <a:xfrm>
                                <a:off x="4874873" y="25827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77C7FA3" w14:textId="77777777" w:rsidR="0051744F" w:rsidRDefault="0051744F" w:rsidP="001B10D4">
                                  <w:pPr>
                                    <w:rPr>
                                      <w:rFonts w:eastAsia="Times New Roman"/>
                                    </w:rPr>
                                  </w:pPr>
                                </w:p>
                              </w:txbxContent>
                            </wps:txbx>
                            <wps:bodyPr rtlCol="0" anchor="ctr"/>
                          </wps:wsp>
                          <wps:wsp>
                            <wps:cNvPr id="1940" name="Rounded Rectangle 1940"/>
                            <wps:cNvSpPr/>
                            <wps:spPr>
                              <a:xfrm>
                                <a:off x="5027273" y="27351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6BB6568" w14:textId="77777777" w:rsidR="0051744F" w:rsidRDefault="0051744F" w:rsidP="001B10D4">
                                  <w:pPr>
                                    <w:rPr>
                                      <w:rFonts w:eastAsia="Times New Roman"/>
                                    </w:rPr>
                                  </w:pPr>
                                </w:p>
                              </w:txbxContent>
                            </wps:txbx>
                            <wps:bodyPr rtlCol="0" anchor="ctr"/>
                          </wps:wsp>
                          <wps:wsp>
                            <wps:cNvPr id="1941" name="Rounded Rectangle 1941"/>
                            <wps:cNvSpPr/>
                            <wps:spPr>
                              <a:xfrm>
                                <a:off x="5179673" y="28875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5200510" w14:textId="77777777" w:rsidR="0051744F" w:rsidRDefault="0051744F" w:rsidP="001B10D4">
                                  <w:pPr>
                                    <w:rPr>
                                      <w:rFonts w:eastAsia="Times New Roman"/>
                                    </w:rPr>
                                  </w:pPr>
                                </w:p>
                              </w:txbxContent>
                            </wps:txbx>
                            <wps:bodyPr rtlCol="0" anchor="ctr"/>
                          </wps:wsp>
                          <wps:wsp>
                            <wps:cNvPr id="1942" name="Rounded Rectangle 1942"/>
                            <wps:cNvSpPr/>
                            <wps:spPr>
                              <a:xfrm>
                                <a:off x="5332073" y="30399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6F2F2F2" w14:textId="77777777" w:rsidR="0051744F" w:rsidRDefault="0051744F" w:rsidP="001B10D4">
                                  <w:pPr>
                                    <w:rPr>
                                      <w:rFonts w:eastAsia="Times New Roman"/>
                                    </w:rPr>
                                  </w:pPr>
                                </w:p>
                              </w:txbxContent>
                            </wps:txbx>
                            <wps:bodyPr rtlCol="0" anchor="ctr"/>
                          </wps:wsp>
                          <wps:wsp>
                            <wps:cNvPr id="1943" name="Rounded Rectangle 1943"/>
                            <wps:cNvSpPr/>
                            <wps:spPr>
                              <a:xfrm>
                                <a:off x="5484473" y="31923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48E563C" w14:textId="77777777" w:rsidR="0051744F" w:rsidRDefault="0051744F" w:rsidP="001B10D4">
                                  <w:pPr>
                                    <w:rPr>
                                      <w:rFonts w:eastAsia="Times New Roman"/>
                                    </w:rPr>
                                  </w:pPr>
                                </w:p>
                              </w:txbxContent>
                            </wps:txbx>
                            <wps:bodyPr rtlCol="0" anchor="ctr"/>
                          </wps:wsp>
                          <wps:wsp>
                            <wps:cNvPr id="1944" name="Rounded Rectangle 1944"/>
                            <wps:cNvSpPr/>
                            <wps:spPr>
                              <a:xfrm>
                                <a:off x="5636873" y="33447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4299548" w14:textId="77777777" w:rsidR="0051744F" w:rsidRDefault="0051744F" w:rsidP="001B10D4">
                                  <w:pPr>
                                    <w:rPr>
                                      <w:rFonts w:eastAsia="Times New Roman"/>
                                    </w:rPr>
                                  </w:pPr>
                                </w:p>
                              </w:txbxContent>
                            </wps:txbx>
                            <wps:bodyPr rtlCol="0" anchor="ctr"/>
                          </wps:wsp>
                          <wps:wsp>
                            <wps:cNvPr id="1945" name="Rounded Rectangle 1945"/>
                            <wps:cNvSpPr/>
                            <wps:spPr>
                              <a:xfrm>
                                <a:off x="5807134" y="348769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8AAB069" w14:textId="77777777" w:rsidR="0051744F" w:rsidRDefault="0051744F" w:rsidP="001B10D4">
                                  <w:pPr>
                                    <w:rPr>
                                      <w:rFonts w:eastAsia="Times New Roman"/>
                                    </w:rPr>
                                  </w:pPr>
                                </w:p>
                              </w:txbxContent>
                            </wps:txbx>
                            <wps:bodyPr rtlCol="0" anchor="ctr"/>
                          </wps:wsp>
                        </wpg:grpSp>
                        <wps:wsp>
                          <wps:cNvPr id="1946" name="Oval 1946"/>
                          <wps:cNvSpPr/>
                          <wps:spPr>
                            <a:xfrm>
                              <a:off x="1188238" y="1637886"/>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35421F3C" w14:textId="77777777" w:rsidR="0051744F" w:rsidRDefault="0051744F" w:rsidP="001B10D4">
                                <w:pPr>
                                  <w:rPr>
                                    <w:rFonts w:eastAsia="Times New Roman"/>
                                  </w:rPr>
                                </w:pPr>
                              </w:p>
                            </w:txbxContent>
                          </wps:txbx>
                          <wps:bodyPr rtlCol="0" anchor="ctr"/>
                        </wps:wsp>
                        <wps:wsp>
                          <wps:cNvPr id="1947" name="Oval 1947"/>
                          <wps:cNvSpPr/>
                          <wps:spPr>
                            <a:xfrm>
                              <a:off x="4434893" y="3448556"/>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73DFA478" w14:textId="77777777" w:rsidR="0051744F" w:rsidRDefault="0051744F" w:rsidP="001B10D4">
                                <w:pPr>
                                  <w:rPr>
                                    <w:rFonts w:eastAsia="Times New Roman"/>
                                  </w:rPr>
                                </w:pPr>
                              </w:p>
                            </w:txbxContent>
                          </wps:txbx>
                          <wps:bodyPr rtlCol="0" anchor="ctr"/>
                        </wps:wsp>
                        <wps:wsp>
                          <wps:cNvPr id="1948" name="Straight Connector 1948"/>
                          <wps:cNvCnPr/>
                          <wps:spPr>
                            <a:xfrm>
                              <a:off x="503637" y="419243"/>
                              <a:ext cx="989401" cy="1218643"/>
                            </a:xfrm>
                            <a:prstGeom prst="line">
                              <a:avLst/>
                            </a:prstGeom>
                            <a:noFill/>
                            <a:ln w="9525" cap="flat" cmpd="sng" algn="ctr">
                              <a:solidFill>
                                <a:sysClr val="windowText" lastClr="000000"/>
                              </a:solidFill>
                              <a:prstDash val="solid"/>
                            </a:ln>
                            <a:effectLst/>
                          </wps:spPr>
                          <wps:bodyPr/>
                        </wps:wsp>
                        <wps:wsp>
                          <wps:cNvPr id="1949" name="Straight Connector 1949"/>
                          <wps:cNvCnPr/>
                          <wps:spPr>
                            <a:xfrm>
                              <a:off x="503637" y="1638443"/>
                              <a:ext cx="684601" cy="291654"/>
                            </a:xfrm>
                            <a:prstGeom prst="line">
                              <a:avLst/>
                            </a:prstGeom>
                            <a:noFill/>
                            <a:ln w="9525" cap="flat" cmpd="sng" algn="ctr">
                              <a:solidFill>
                                <a:sysClr val="windowText" lastClr="000000"/>
                              </a:solidFill>
                              <a:prstDash val="solid"/>
                            </a:ln>
                            <a:effectLst/>
                          </wps:spPr>
                          <wps:bodyPr/>
                        </wps:wsp>
                        <wps:wsp>
                          <wps:cNvPr id="1950" name="Straight Connector 1950"/>
                          <wps:cNvCnPr/>
                          <wps:spPr>
                            <a:xfrm>
                              <a:off x="1797838" y="1930097"/>
                              <a:ext cx="1594825" cy="1232974"/>
                            </a:xfrm>
                            <a:prstGeom prst="line">
                              <a:avLst/>
                            </a:prstGeom>
                            <a:noFill/>
                            <a:ln w="9525" cap="flat" cmpd="sng" algn="ctr">
                              <a:solidFill>
                                <a:sysClr val="windowText" lastClr="000000"/>
                              </a:solidFill>
                              <a:prstDash val="solid"/>
                            </a:ln>
                            <a:effectLst/>
                          </wps:spPr>
                          <wps:bodyPr/>
                        </wps:wsp>
                        <wps:wsp>
                          <wps:cNvPr id="1951" name="Straight Connector 1951"/>
                          <wps:cNvCnPr/>
                          <wps:spPr>
                            <a:xfrm>
                              <a:off x="1493038" y="2222307"/>
                              <a:ext cx="1899625" cy="1269377"/>
                            </a:xfrm>
                            <a:prstGeom prst="line">
                              <a:avLst/>
                            </a:prstGeom>
                            <a:noFill/>
                            <a:ln w="9525" cap="flat" cmpd="sng" algn="ctr">
                              <a:solidFill>
                                <a:sysClr val="windowText" lastClr="000000"/>
                              </a:solidFill>
                              <a:prstDash val="solid"/>
                            </a:ln>
                            <a:effectLst/>
                          </wps:spPr>
                          <wps:bodyPr/>
                        </wps:wsp>
                        <wps:wsp>
                          <wps:cNvPr id="1952" name="Straight Connector 1952"/>
                          <wps:cNvCnPr/>
                          <wps:spPr>
                            <a:xfrm>
                              <a:off x="3981995" y="3202099"/>
                              <a:ext cx="757698" cy="246457"/>
                            </a:xfrm>
                            <a:prstGeom prst="line">
                              <a:avLst/>
                            </a:prstGeom>
                            <a:noFill/>
                            <a:ln w="9525" cap="flat" cmpd="sng" algn="ctr">
                              <a:solidFill>
                                <a:sysClr val="windowText" lastClr="000000"/>
                              </a:solidFill>
                              <a:prstDash val="solid"/>
                            </a:ln>
                            <a:effectLst/>
                          </wps:spPr>
                          <wps:bodyPr/>
                        </wps:wsp>
                        <wps:wsp>
                          <wps:cNvPr id="1953" name="Straight Connector 1953"/>
                          <wps:cNvCnPr/>
                          <wps:spPr>
                            <a:xfrm>
                              <a:off x="3225981" y="3204419"/>
                              <a:ext cx="1298186" cy="329723"/>
                            </a:xfrm>
                            <a:prstGeom prst="line">
                              <a:avLst/>
                            </a:prstGeom>
                            <a:noFill/>
                            <a:ln w="9525" cap="flat" cmpd="sng" algn="ctr">
                              <a:solidFill>
                                <a:sysClr val="windowText" lastClr="000000"/>
                              </a:solidFill>
                              <a:prstDash val="solid"/>
                            </a:ln>
                            <a:effectLst/>
                          </wps:spPr>
                          <wps:bodyPr/>
                        </wps:wsp>
                        <wps:wsp>
                          <wps:cNvPr id="1954" name="Straight Connector 1954"/>
                          <wps:cNvCnPr/>
                          <wps:spPr>
                            <a:xfrm flipV="1">
                              <a:off x="3204532" y="3947391"/>
                              <a:ext cx="1319635" cy="444937"/>
                            </a:xfrm>
                            <a:prstGeom prst="line">
                              <a:avLst/>
                            </a:prstGeom>
                            <a:noFill/>
                            <a:ln w="9525" cap="flat" cmpd="sng" algn="ctr">
                              <a:solidFill>
                                <a:sysClr val="windowText" lastClr="000000"/>
                              </a:solidFill>
                              <a:prstDash val="solid"/>
                            </a:ln>
                            <a:effectLst/>
                          </wps:spPr>
                          <wps:bodyPr/>
                        </wps:wsp>
                        <wps:wsp>
                          <wps:cNvPr id="1955" name="Straight Connector 1955"/>
                          <wps:cNvCnPr/>
                          <wps:spPr>
                            <a:xfrm flipH="1">
                              <a:off x="3981995" y="4032977"/>
                              <a:ext cx="757698" cy="319280"/>
                            </a:xfrm>
                            <a:prstGeom prst="line">
                              <a:avLst/>
                            </a:prstGeom>
                            <a:noFill/>
                            <a:ln w="9525" cap="flat" cmpd="sng" algn="ctr">
                              <a:solidFill>
                                <a:sysClr val="windowText" lastClr="000000"/>
                              </a:solidFill>
                              <a:prstDash val="solid"/>
                            </a:ln>
                            <a:effectLst/>
                          </wps:spPr>
                          <wps:bodyPr/>
                        </wps:wsp>
                        <wps:wsp>
                          <wps:cNvPr id="1956" name="Straight Connector 1956"/>
                          <wps:cNvCnPr/>
                          <wps:spPr>
                            <a:xfrm flipV="1">
                              <a:off x="4955219" y="3487690"/>
                              <a:ext cx="1049162" cy="46452"/>
                            </a:xfrm>
                            <a:prstGeom prst="line">
                              <a:avLst/>
                            </a:prstGeom>
                            <a:noFill/>
                            <a:ln w="9525" cap="flat" cmpd="sng" algn="ctr">
                              <a:solidFill>
                                <a:sysClr val="windowText" lastClr="000000"/>
                              </a:solidFill>
                              <a:prstDash val="solid"/>
                            </a:ln>
                            <a:effectLst/>
                          </wps:spPr>
                          <wps:bodyPr/>
                        </wps:wsp>
                        <wps:wsp>
                          <wps:cNvPr id="1957" name="Straight Connector 1957"/>
                          <wps:cNvCnPr/>
                          <wps:spPr>
                            <a:xfrm flipV="1">
                              <a:off x="4739693" y="3792490"/>
                              <a:ext cx="1264688" cy="240487"/>
                            </a:xfrm>
                            <a:prstGeom prst="line">
                              <a:avLst/>
                            </a:prstGeom>
                            <a:noFill/>
                            <a:ln w="9525" cap="flat" cmpd="sng" algn="ctr">
                              <a:solidFill>
                                <a:sysClr val="windowText" lastClr="000000"/>
                              </a:solidFill>
                              <a:prstDash val="solid"/>
                            </a:ln>
                            <a:effectLst/>
                          </wps:spPr>
                          <wps:bodyPr/>
                        </wps:wsp>
                      </wpg:grpSp>
                      <pic:pic xmlns:pic="http://schemas.openxmlformats.org/drawingml/2006/picture">
                        <pic:nvPicPr>
                          <pic:cNvPr id="1958" name="Picture 1958"/>
                          <pic:cNvPicPr/>
                        </pic:nvPicPr>
                        <pic:blipFill>
                          <a:blip r:embed="rId54">
                            <a:extLst>
                              <a:ext uri="{28A0092B-C50C-407E-A947-70E740481C1C}">
                                <a14:useLocalDpi xmlns:a14="http://schemas.microsoft.com/office/drawing/2010/main" val="0"/>
                              </a:ext>
                            </a:extLst>
                          </a:blip>
                          <a:srcRect/>
                          <a:stretch>
                            <a:fillRect/>
                          </a:stretch>
                        </pic:blipFill>
                        <pic:spPr bwMode="auto">
                          <a:xfrm>
                            <a:off x="1209155" y="2676669"/>
                            <a:ext cx="115570" cy="236220"/>
                          </a:xfrm>
                          <a:prstGeom prst="rect">
                            <a:avLst/>
                          </a:prstGeom>
                          <a:noFill/>
                          <a:ln>
                            <a:noFill/>
                          </a:ln>
                        </pic:spPr>
                      </pic:pic>
                      <wps:wsp>
                        <wps:cNvPr id="1959" name="Text Box 2"/>
                        <wps:cNvSpPr txBox="1">
                          <a:spLocks noChangeArrowheads="1"/>
                        </wps:cNvSpPr>
                        <wps:spPr bwMode="auto">
                          <a:xfrm>
                            <a:off x="802193" y="2994234"/>
                            <a:ext cx="1325171" cy="393772"/>
                          </a:xfrm>
                          <a:prstGeom prst="rect">
                            <a:avLst/>
                          </a:prstGeom>
                          <a:noFill/>
                          <a:ln w="9525">
                            <a:noFill/>
                            <a:miter lim="800000"/>
                            <a:headEnd/>
                            <a:tailEnd/>
                          </a:ln>
                        </wps:spPr>
                        <wps:txbx>
                          <w:txbxContent>
                            <w:p w14:paraId="7F7D2C52" w14:textId="77777777" w:rsidR="0051744F" w:rsidRDefault="0051744F" w:rsidP="001B10D4">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001A4612"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Kernel: (64 1 3) × 12</w:t>
                              </w:r>
                            </w:p>
                          </w:txbxContent>
                        </wps:txbx>
                        <wps:bodyPr rot="0" vert="horz" wrap="square" lIns="91440" tIns="45720" rIns="91440" bIns="45720" anchor="t" anchorCtr="0">
                          <a:noAutofit/>
                        </wps:bodyPr>
                      </wps:wsp>
                      <wps:wsp>
                        <wps:cNvPr id="1960" name="Text Box 2"/>
                        <wps:cNvSpPr txBox="1">
                          <a:spLocks noChangeArrowheads="1"/>
                        </wps:cNvSpPr>
                        <wps:spPr bwMode="auto">
                          <a:xfrm>
                            <a:off x="2817748" y="2948883"/>
                            <a:ext cx="1325171" cy="393772"/>
                          </a:xfrm>
                          <a:prstGeom prst="rect">
                            <a:avLst/>
                          </a:prstGeom>
                          <a:noFill/>
                          <a:ln w="9525">
                            <a:noFill/>
                            <a:miter lim="800000"/>
                            <a:headEnd/>
                            <a:tailEnd/>
                          </a:ln>
                        </wps:spPr>
                        <wps:txbx>
                          <w:txbxContent>
                            <w:p w14:paraId="6CEA7131" w14:textId="77777777" w:rsidR="0051744F" w:rsidRDefault="0051744F" w:rsidP="001B10D4">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79056823"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1961" name="Picture 1961"/>
                          <pic:cNvPicPr/>
                        </pic:nvPicPr>
                        <pic:blipFill>
                          <a:blip r:embed="rId54">
                            <a:extLst>
                              <a:ext uri="{28A0092B-C50C-407E-A947-70E740481C1C}">
                                <a14:useLocalDpi xmlns:a14="http://schemas.microsoft.com/office/drawing/2010/main" val="0"/>
                              </a:ext>
                            </a:extLst>
                          </a:blip>
                          <a:srcRect/>
                          <a:stretch>
                            <a:fillRect/>
                          </a:stretch>
                        </pic:blipFill>
                        <pic:spPr bwMode="auto">
                          <a:xfrm>
                            <a:off x="3282286" y="2698724"/>
                            <a:ext cx="115570" cy="236220"/>
                          </a:xfrm>
                          <a:prstGeom prst="rect">
                            <a:avLst/>
                          </a:prstGeom>
                          <a:noFill/>
                          <a:ln>
                            <a:noFill/>
                          </a:ln>
                        </pic:spPr>
                      </pic:pic>
                      <wps:wsp>
                        <wps:cNvPr id="1962" name="Text Box 2"/>
                        <wps:cNvSpPr txBox="1">
                          <a:spLocks noChangeArrowheads="1"/>
                        </wps:cNvSpPr>
                        <wps:spPr bwMode="auto">
                          <a:xfrm>
                            <a:off x="3391143" y="733570"/>
                            <a:ext cx="1325171" cy="393772"/>
                          </a:xfrm>
                          <a:prstGeom prst="rect">
                            <a:avLst/>
                          </a:prstGeom>
                          <a:noFill/>
                          <a:ln w="9525">
                            <a:noFill/>
                            <a:miter lim="800000"/>
                            <a:headEnd/>
                            <a:tailEnd/>
                          </a:ln>
                        </wps:spPr>
                        <wps:txbx>
                          <w:txbxContent>
                            <w:p w14:paraId="4127F5D3"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1963" name="Down Arrow 1963"/>
                        <wps:cNvSpPr/>
                        <wps:spPr>
                          <a:xfrm>
                            <a:off x="3868753" y="1017772"/>
                            <a:ext cx="118745" cy="19812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07E4821D" w14:textId="77777777" w:rsidR="0051744F" w:rsidRDefault="0051744F" w:rsidP="001B10D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4" name="TextBox 39"/>
                        <wps:cNvSpPr txBox="1"/>
                        <wps:spPr>
                          <a:xfrm>
                            <a:off x="821618" y="249479"/>
                            <a:ext cx="550545" cy="210820"/>
                          </a:xfrm>
                          <a:prstGeom prst="rect">
                            <a:avLst/>
                          </a:prstGeom>
                          <a:noFill/>
                        </wps:spPr>
                        <wps:txbx>
                          <w:txbxContent>
                            <w:p w14:paraId="5AD564FF"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wps:txbx>
                        <wps:bodyPr wrap="square" rtlCol="0">
                          <a:noAutofit/>
                        </wps:bodyPr>
                      </wps:wsp>
                      <wps:wsp>
                        <wps:cNvPr id="1965" name="TextBox 40"/>
                        <wps:cNvSpPr txBox="1"/>
                        <wps:spPr>
                          <a:xfrm>
                            <a:off x="663285" y="116234"/>
                            <a:ext cx="407484" cy="215444"/>
                          </a:xfrm>
                          <a:prstGeom prst="rect">
                            <a:avLst/>
                          </a:prstGeom>
                          <a:noFill/>
                        </wps:spPr>
                        <wps:txbx>
                          <w:txbxContent>
                            <w:p w14:paraId="0A31C513"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wps:txbx>
                        <wps:bodyPr wrap="square" rtlCol="0">
                          <a:noAutofit/>
                        </wps:bodyPr>
                      </wps:wsp>
                      <wps:wsp>
                        <wps:cNvPr id="1966" name="TextBox 41"/>
                        <wps:cNvSpPr txBox="1"/>
                        <wps:spPr>
                          <a:xfrm>
                            <a:off x="443513" y="0"/>
                            <a:ext cx="423514" cy="215444"/>
                          </a:xfrm>
                          <a:prstGeom prst="rect">
                            <a:avLst/>
                          </a:prstGeom>
                          <a:noFill/>
                        </wps:spPr>
                        <wps:txbx>
                          <w:txbxContent>
                            <w:p w14:paraId="769E1FF9"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wps:txbx>
                        <wps:bodyPr wrap="square" rtlCol="0">
                          <a:noAutofit/>
                        </wps:bodyPr>
                      </wps:wsp>
                    </wpg:wgp>
                  </a:graphicData>
                </a:graphic>
                <wp14:sizeRelV relativeFrom="margin">
                  <wp14:pctHeight>0</wp14:pctHeight>
                </wp14:sizeRelV>
              </wp:anchor>
            </w:drawing>
          </mc:Choice>
          <mc:Fallback>
            <w:pict>
              <v:group w14:anchorId="1289C2D2" id="_x0000_s1284" style="position:absolute;margin-left:-2.75pt;margin-top:17.55pt;width:371.35pt;height:272.25pt;z-index:251782656;mso-height-relative:margin" coordsize="47163,3396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">
                <v:group id="Group 1723" o:spid="_x0000_s1285" style="position:absolute;top:2154;width:46597;height:31813" coordorigin=",2154" coordsize="66123,50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">
                  <v:group id="Group 1724" o:spid="_x0000_s1286" style="position:absolute;top:2154;width:8014;height:48437" coordorigin=",2154"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">
                    <v:roundrect id="Rounded Rectangle 1725" o:spid="_x0000_s1287" style="position:absolute;top:21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" fillcolor="#93cddd" strokecolor="#385d8a" strokeweight="2pt">
                      <v:textbox>
                        <w:txbxContent>
                          <w:p w14:paraId="2D48281C" w14:textId="77777777" w:rsidR="0051744F" w:rsidRDefault="0051744F" w:rsidP="001B10D4">
                            <w:pPr>
                              <w:rPr>
                                <w:rFonts w:eastAsia="Times New Roman"/>
                              </w:rPr>
                            </w:pPr>
                          </w:p>
                        </w:txbxContent>
                      </v:textbox>
                    </v:roundrect>
                    <v:roundrect id="Rounded Rectangle 1726" o:spid="_x0000_s1288" style="position:absolute;top:520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" fillcolor="#93cddd" strokecolor="#385d8a" strokeweight="2pt">
                      <v:textbox>
                        <w:txbxContent>
                          <w:p w14:paraId="44378B3F" w14:textId="77777777" w:rsidR="0051744F" w:rsidRDefault="0051744F" w:rsidP="001B10D4">
                            <w:pPr>
                              <w:rPr>
                                <w:rFonts w:eastAsia="Times New Roman"/>
                              </w:rPr>
                            </w:pPr>
                          </w:p>
                        </w:txbxContent>
                      </v:textbox>
                    </v:roundrect>
                    <v:roundrect id="Rounded Rectangle 1727" o:spid="_x0000_s1289" style="position:absolute;top:825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" fillcolor="#93cddd" strokecolor="#385d8a" strokeweight="2pt">
                      <v:textbox>
                        <w:txbxContent>
                          <w:p w14:paraId="21E5B7E5" w14:textId="77777777" w:rsidR="0051744F" w:rsidRDefault="0051744F" w:rsidP="001B10D4">
                            <w:pPr>
                              <w:rPr>
                                <w:rFonts w:eastAsia="Times New Roman"/>
                              </w:rPr>
                            </w:pPr>
                          </w:p>
                        </w:txbxContent>
                      </v:textbox>
                    </v:roundrect>
                    <v:roundrect id="Rounded Rectangle 1728" o:spid="_x0000_s1290" style="position:absolute;top:1129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" fillcolor="#93cddd" strokecolor="#385d8a" strokeweight="2pt">
                      <v:textbox>
                        <w:txbxContent>
                          <w:p w14:paraId="04CC9507" w14:textId="77777777" w:rsidR="0051744F" w:rsidRDefault="0051744F" w:rsidP="001B10D4">
                            <w:pPr>
                              <w:rPr>
                                <w:rFonts w:eastAsia="Times New Roman"/>
                              </w:rPr>
                            </w:pPr>
                          </w:p>
                        </w:txbxContent>
                      </v:textbox>
                    </v:roundrect>
                    <v:roundrect id="Rounded Rectangle 1729" o:spid="_x0000_s1291" style="position:absolute;top:1434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" fillcolor="#f2dcdb" strokecolor="#385d8a" strokeweight="2pt">
                      <v:textbox>
                        <w:txbxContent>
                          <w:p w14:paraId="709EEBF9" w14:textId="77777777" w:rsidR="0051744F" w:rsidRDefault="0051744F" w:rsidP="001B10D4">
                            <w:pPr>
                              <w:rPr>
                                <w:rFonts w:eastAsia="Times New Roman"/>
                              </w:rPr>
                            </w:pPr>
                          </w:p>
                        </w:txbxContent>
                      </v:textbox>
                    </v:roundrect>
                    <v:roundrect id="Rounded Rectangle 1730" o:spid="_x0000_s1292" style="position:absolute;top:173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" fillcolor="#f2dcdb" strokecolor="#385d8a" strokeweight="2pt">
                      <v:textbox>
                        <w:txbxContent>
                          <w:p w14:paraId="06961A8C" w14:textId="77777777" w:rsidR="0051744F" w:rsidRDefault="0051744F" w:rsidP="001B10D4">
                            <w:pPr>
                              <w:rPr>
                                <w:rFonts w:eastAsia="Times New Roman"/>
                              </w:rPr>
                            </w:pPr>
                          </w:p>
                        </w:txbxContent>
                      </v:textbox>
                    </v:roundrect>
                    <v:roundrect id="Rounded Rectangle 1731" o:spid="_x0000_s1293" style="position:absolute;top:2044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" fillcolor="#f2dcdb" strokecolor="#385d8a" strokeweight="2pt">
                      <v:textbox>
                        <w:txbxContent>
                          <w:p w14:paraId="57BDC5DB" w14:textId="77777777" w:rsidR="0051744F" w:rsidRDefault="0051744F" w:rsidP="001B10D4">
                            <w:pPr>
                              <w:rPr>
                                <w:rFonts w:eastAsia="Times New Roman"/>
                              </w:rPr>
                            </w:pPr>
                          </w:p>
                        </w:txbxContent>
                      </v:textbox>
                    </v:roundrect>
                    <v:roundrect id="Rounded Rectangle 1732" o:spid="_x0000_s1294" style="position:absolute;top:23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" fillcolor="#f2dcdb" strokecolor="#385d8a" strokeweight="2pt">
                      <v:textbox>
                        <w:txbxContent>
                          <w:p w14:paraId="3BDF02B8" w14:textId="77777777" w:rsidR="0051744F" w:rsidRDefault="0051744F" w:rsidP="001B10D4">
                            <w:pPr>
                              <w:rPr>
                                <w:rFonts w:eastAsia="Times New Roman"/>
                              </w:rPr>
                            </w:pPr>
                          </w:p>
                        </w:txbxContent>
                      </v:textbox>
                    </v:roundrect>
                    <v:roundrect id="Rounded Rectangle 1733" o:spid="_x0000_s1295" style="position:absolute;top:294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" fillcolor="#f2dcdb" strokecolor="#385d8a" strokeweight="2pt">
                      <v:textbox>
                        <w:txbxContent>
                          <w:p w14:paraId="1B79CFE1" w14:textId="77777777" w:rsidR="0051744F" w:rsidRDefault="0051744F" w:rsidP="001B10D4">
                            <w:pPr>
                              <w:rPr>
                                <w:rFonts w:eastAsia="Times New Roman"/>
                              </w:rPr>
                            </w:pPr>
                          </w:p>
                        </w:txbxContent>
                      </v:textbox>
                    </v:roundrect>
                    <v:roundrect id="Rounded Rectangle 1734" o:spid="_x0000_s1296" style="position:absolute;top:2652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" fillcolor="#f2dcdb" strokecolor="#385d8a" strokeweight="2pt">
                      <v:textbox>
                        <w:txbxContent>
                          <w:p w14:paraId="54D3C167" w14:textId="77777777" w:rsidR="0051744F" w:rsidRDefault="0051744F" w:rsidP="001B10D4">
                            <w:pPr>
                              <w:rPr>
                                <w:rFonts w:eastAsia="Times New Roman"/>
                              </w:rPr>
                            </w:pPr>
                          </w:p>
                        </w:txbxContent>
                      </v:textbox>
                    </v:roundrect>
                    <v:roundrect id="Rounded Rectangle 1735" o:spid="_x0000_s1297" style="position:absolute;top:32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" fillcolor="#f2dcdb" strokecolor="#385d8a" strokeweight="2pt">
                      <v:textbox>
                        <w:txbxContent>
                          <w:p w14:paraId="1956DC98" w14:textId="77777777" w:rsidR="0051744F" w:rsidRDefault="0051744F" w:rsidP="001B10D4">
                            <w:pPr>
                              <w:rPr>
                                <w:rFonts w:eastAsia="Times New Roman"/>
                              </w:rPr>
                            </w:pPr>
                          </w:p>
                        </w:txbxContent>
                      </v:textbox>
                    </v:roundrect>
                    <v:roundrect id="Rounded Rectangle 1736" o:spid="_x0000_s1298" style="position:absolute;left:3944;top:32517;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" fillcolor="#f2dcdb" strokecolor="#385d8a" strokeweight="2pt">
                      <v:textbox>
                        <w:txbxContent>
                          <w:p w14:paraId="67EA681F" w14:textId="77777777" w:rsidR="0051744F" w:rsidRDefault="0051744F" w:rsidP="001B10D4">
                            <w:pPr>
                              <w:rPr>
                                <w:rFonts w:eastAsia="Times New Roman"/>
                              </w:rPr>
                            </w:pPr>
                          </w:p>
                        </w:txbxContent>
                      </v:textbox>
                    </v:roundrect>
                    <v:roundrect id="Rounded Rectangle 1737" o:spid="_x0000_s1299" style="position:absolute;left:3944;top:2946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" fillcolor="#f2dcdb" strokecolor="#385d8a" strokeweight="2pt">
                      <v:textbox>
                        <w:txbxContent>
                          <w:p w14:paraId="4C5505DA" w14:textId="77777777" w:rsidR="0051744F" w:rsidRDefault="0051744F" w:rsidP="001B10D4">
                            <w:pPr>
                              <w:rPr>
                                <w:rFonts w:eastAsia="Times New Roman"/>
                              </w:rPr>
                            </w:pPr>
                          </w:p>
                        </w:txbxContent>
                      </v:textbox>
                    </v:roundrect>
                    <v:roundrect id="Rounded Rectangle 1738" o:spid="_x0000_s1300" style="position:absolute;left:3944;top:2652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" fillcolor="#f2dcdb" strokecolor="#385d8a" strokeweight="2pt">
                      <v:textbox>
                        <w:txbxContent>
                          <w:p w14:paraId="2A5FED99" w14:textId="77777777" w:rsidR="0051744F" w:rsidRDefault="0051744F" w:rsidP="001B10D4">
                            <w:pPr>
                              <w:rPr>
                                <w:rFonts w:eastAsia="Times New Roman"/>
                              </w:rPr>
                            </w:pPr>
                          </w:p>
                        </w:txbxContent>
                      </v:textbox>
                    </v:roundrect>
                    <v:roundrect id="Rounded Rectangle 1739" o:spid="_x0000_s1301" style="position:absolute;left:3944;top:2348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" fillcolor="#f2dcdb" strokecolor="#385d8a" strokeweight="2pt">
                      <v:textbox>
                        <w:txbxContent>
                          <w:p w14:paraId="301BAA7A" w14:textId="77777777" w:rsidR="0051744F" w:rsidRDefault="0051744F" w:rsidP="001B10D4">
                            <w:pPr>
                              <w:rPr>
                                <w:rFonts w:eastAsia="Times New Roman"/>
                              </w:rPr>
                            </w:pPr>
                          </w:p>
                        </w:txbxContent>
                      </v:textbox>
                    </v:roundrect>
                    <v:roundrect id="Rounded Rectangle 1740" o:spid="_x0000_s1302" style="position:absolute;left:3944;top:2044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" fillcolor="#f2dcdb" strokecolor="#385d8a" strokeweight="2pt">
                      <v:textbox>
                        <w:txbxContent>
                          <w:p w14:paraId="1C4CCEB5" w14:textId="77777777" w:rsidR="0051744F" w:rsidRDefault="0051744F" w:rsidP="001B10D4">
                            <w:pPr>
                              <w:rPr>
                                <w:rFonts w:eastAsia="Times New Roman"/>
                              </w:rPr>
                            </w:pPr>
                          </w:p>
                        </w:txbxContent>
                      </v:textbox>
                    </v:roundrect>
                    <v:roundrect id="Rounded Rectangle 1741" o:spid="_x0000_s1303" style="position:absolute;left:3944;top:1739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" fillcolor="#f2dcdb" strokecolor="#385d8a" strokeweight="2pt">
                      <v:textbox>
                        <w:txbxContent>
                          <w:p w14:paraId="02B5B1EB" w14:textId="77777777" w:rsidR="0051744F" w:rsidRDefault="0051744F" w:rsidP="001B10D4">
                            <w:pPr>
                              <w:rPr>
                                <w:rFonts w:eastAsia="Times New Roman"/>
                              </w:rPr>
                            </w:pPr>
                          </w:p>
                        </w:txbxContent>
                      </v:textbox>
                    </v:roundrect>
                    <v:roundrect id="Rounded Rectangle 1742" o:spid="_x0000_s1304" style="position:absolute;left:3944;top:1129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" fillcolor="#f2dcdb" strokecolor="#385d8a" strokeweight="2pt">
                      <v:textbox>
                        <w:txbxContent>
                          <w:p w14:paraId="692DEDF5" w14:textId="77777777" w:rsidR="0051744F" w:rsidRDefault="0051744F" w:rsidP="001B10D4">
                            <w:pPr>
                              <w:rPr>
                                <w:rFonts w:eastAsia="Times New Roman"/>
                              </w:rPr>
                            </w:pPr>
                          </w:p>
                        </w:txbxContent>
                      </v:textbox>
                    </v:roundrect>
                    <v:roundrect id="Rounded Rectangle 1743" o:spid="_x0000_s1305" style="position:absolute;left:3944;top:825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" fillcolor="#f2dcdb" strokecolor="#385d8a" strokeweight="2pt">
                      <v:textbox>
                        <w:txbxContent>
                          <w:p w14:paraId="28DB6687" w14:textId="77777777" w:rsidR="0051744F" w:rsidRDefault="0051744F" w:rsidP="001B10D4">
                            <w:pPr>
                              <w:rPr>
                                <w:rFonts w:eastAsia="Times New Roman"/>
                              </w:rPr>
                            </w:pPr>
                          </w:p>
                        </w:txbxContent>
                      </v:textbox>
                    </v:roundrect>
                    <v:roundrect id="Rounded Rectangle 1744" o:spid="_x0000_s1306" style="position:absolute;left:3944;top:520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" fillcolor="#f2dcdb" strokecolor="#385d8a" strokeweight="2pt">
                      <v:textbox>
                        <w:txbxContent>
                          <w:p w14:paraId="06DEB3BC" w14:textId="77777777" w:rsidR="0051744F" w:rsidRDefault="0051744F" w:rsidP="001B10D4">
                            <w:pPr>
                              <w:rPr>
                                <w:rFonts w:eastAsia="Times New Roman"/>
                              </w:rPr>
                            </w:pPr>
                          </w:p>
                        </w:txbxContent>
                      </v:textbox>
                    </v:roundrect>
                    <v:roundrect id="Rounded Rectangle 1745" o:spid="_x0000_s1307" style="position:absolute;left:3944;top:215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" fillcolor="#f2dcdb" strokecolor="#385d8a" strokeweight="2pt">
                      <v:textbox>
                        <w:txbxContent>
                          <w:p w14:paraId="679D5A66" w14:textId="77777777" w:rsidR="0051744F" w:rsidRDefault="0051744F" w:rsidP="001B10D4">
                            <w:pPr>
                              <w:rPr>
                                <w:rFonts w:eastAsia="Times New Roman"/>
                              </w:rPr>
                            </w:pPr>
                          </w:p>
                        </w:txbxContent>
                      </v:textbox>
                    </v:roundrect>
                    <v:roundrect id="Rounded Rectangle 1746" o:spid="_x0000_s1308" style="position:absolute;left:3944;top:1434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" fillcolor="#f2dcdb" strokecolor="#385d8a" strokeweight="2pt">
                      <v:textbox>
                        <w:txbxContent>
                          <w:p w14:paraId="5179186F" w14:textId="77777777" w:rsidR="0051744F" w:rsidRDefault="0051744F" w:rsidP="001B10D4">
                            <w:pPr>
                              <w:rPr>
                                <w:rFonts w:eastAsia="Times New Roman"/>
                              </w:rPr>
                            </w:pPr>
                          </w:p>
                        </w:txbxContent>
                      </v:textbox>
                    </v:roundrect>
                    <v:roundrect id="Rounded Rectangle 1747" o:spid="_x0000_s1309" style="position:absolute;left:67;top:3861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" fillcolor="#f2dcdb" strokecolor="#385d8a" strokeweight="2pt">
                      <v:textbox>
                        <w:txbxContent>
                          <w:p w14:paraId="1E6CC4DE" w14:textId="77777777" w:rsidR="0051744F" w:rsidRDefault="0051744F" w:rsidP="001B10D4">
                            <w:pPr>
                              <w:rPr>
                                <w:rFonts w:eastAsia="Times New Roman"/>
                              </w:rPr>
                            </w:pPr>
                          </w:p>
                        </w:txbxContent>
                      </v:textbox>
                    </v:roundrect>
                    <v:roundrect id="Rounded Rectangle 1748" o:spid="_x0000_s1310" style="position:absolute;left:67;top:35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" fillcolor="#f2dcdb" strokecolor="#385d8a" strokeweight="2pt">
                      <v:textbox>
                        <w:txbxContent>
                          <w:p w14:paraId="3D940C6C" w14:textId="77777777" w:rsidR="0051744F" w:rsidRDefault="0051744F" w:rsidP="001B10D4">
                            <w:pPr>
                              <w:rPr>
                                <w:rFonts w:eastAsia="Times New Roman"/>
                              </w:rPr>
                            </w:pPr>
                          </w:p>
                        </w:txbxContent>
                      </v:textbox>
                    </v:roundrect>
                    <v:roundrect id="Rounded Rectangle 1749" o:spid="_x0000_s1311" style="position:absolute;left:67;top:415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" fillcolor="#f2dcdb" strokecolor="#385d8a" strokeweight="2pt">
                      <v:textbox>
                        <w:txbxContent>
                          <w:p w14:paraId="5C64CE95" w14:textId="77777777" w:rsidR="0051744F" w:rsidRDefault="0051744F" w:rsidP="001B10D4">
                            <w:pPr>
                              <w:rPr>
                                <w:rFonts w:eastAsia="Times New Roman"/>
                              </w:rPr>
                            </w:pPr>
                          </w:p>
                        </w:txbxContent>
                      </v:textbox>
                    </v:roundrect>
                    <v:roundrect id="Rounded Rectangle 1750" o:spid="_x0000_s1312" style="position:absolute;left:4012;top:415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" fillcolor="#f2dcdb" strokecolor="#385d8a" strokeweight="2pt">
                      <v:textbox>
                        <w:txbxContent>
                          <w:p w14:paraId="5D60DF09" w14:textId="77777777" w:rsidR="0051744F" w:rsidRDefault="0051744F" w:rsidP="001B10D4">
                            <w:pPr>
                              <w:rPr>
                                <w:rFonts w:eastAsia="Times New Roman"/>
                              </w:rPr>
                            </w:pPr>
                          </w:p>
                        </w:txbxContent>
                      </v:textbox>
                    </v:roundrect>
                    <v:roundrect id="Rounded Rectangle 1751" o:spid="_x0000_s1313" style="position:absolute;left:4012;top:3850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" fillcolor="#f2dcdb" strokecolor="#385d8a" strokeweight="2pt">
                      <v:textbox>
                        <w:txbxContent>
                          <w:p w14:paraId="419A608D" w14:textId="77777777" w:rsidR="0051744F" w:rsidRDefault="0051744F" w:rsidP="001B10D4">
                            <w:pPr>
                              <w:rPr>
                                <w:rFonts w:eastAsia="Times New Roman"/>
                              </w:rPr>
                            </w:pPr>
                          </w:p>
                        </w:txbxContent>
                      </v:textbox>
                    </v:roundrect>
                    <v:roundrect id="Rounded Rectangle 1752" o:spid="_x0000_s1314" style="position:absolute;left:4012;top:35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" fillcolor="#f2dcdb" strokecolor="#385d8a" strokeweight="2pt">
                      <v:textbox>
                        <w:txbxContent>
                          <w:p w14:paraId="1C404C2D" w14:textId="77777777" w:rsidR="0051744F" w:rsidRDefault="0051744F" w:rsidP="001B10D4">
                            <w:pPr>
                              <w:rPr>
                                <w:rFonts w:eastAsia="Times New Roman"/>
                              </w:rPr>
                            </w:pPr>
                          </w:p>
                        </w:txbxContent>
                      </v:textbox>
                    </v:roundrect>
                    <v:roundrect id="Rounded Rectangle 1753" o:spid="_x0000_s1315" style="position:absolute;left:67;top:4460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" fillcolor="#f2dcdb" strokecolor="#385d8a" strokeweight="2pt">
                      <v:textbox>
                        <w:txbxContent>
                          <w:p w14:paraId="32B639FE" w14:textId="77777777" w:rsidR="0051744F" w:rsidRDefault="0051744F" w:rsidP="001B10D4">
                            <w:pPr>
                              <w:rPr>
                                <w:rFonts w:eastAsia="Times New Roman"/>
                              </w:rPr>
                            </w:pPr>
                          </w:p>
                        </w:txbxContent>
                      </v:textbox>
                    </v:roundrect>
                    <v:roundrect id="Rounded Rectangle 1754" o:spid="_x0000_s1316" style="position:absolute;left:67;top:4754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" fillcolor="#f2dcdb" strokecolor="#385d8a" strokeweight="2pt">
                      <v:textbox>
                        <w:txbxContent>
                          <w:p w14:paraId="699102EE" w14:textId="77777777" w:rsidR="0051744F" w:rsidRDefault="0051744F" w:rsidP="001B10D4">
                            <w:pPr>
                              <w:rPr>
                                <w:rFonts w:eastAsia="Times New Roman"/>
                              </w:rPr>
                            </w:pPr>
                          </w:p>
                        </w:txbxContent>
                      </v:textbox>
                    </v:roundrect>
                    <v:roundrect id="Rounded Rectangle 1755" o:spid="_x0000_s1317" style="position:absolute;left:4012;top:4754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" fillcolor="#f2dcdb" strokecolor="#385d8a" strokeweight="2pt">
                      <v:textbox>
                        <w:txbxContent>
                          <w:p w14:paraId="24985D1B" w14:textId="77777777" w:rsidR="0051744F" w:rsidRDefault="0051744F" w:rsidP="001B10D4">
                            <w:pPr>
                              <w:rPr>
                                <w:rFonts w:eastAsia="Times New Roman"/>
                              </w:rPr>
                            </w:pPr>
                          </w:p>
                        </w:txbxContent>
                      </v:textbox>
                    </v:roundrect>
                    <v:roundrect id="Rounded Rectangle 1756" o:spid="_x0000_s1318" style="position:absolute;left:4012;top:4449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" fillcolor="#f2dcdb" strokecolor="#385d8a" strokeweight="2pt">
                      <v:textbox>
                        <w:txbxContent>
                          <w:p w14:paraId="0821A693" w14:textId="77777777" w:rsidR="0051744F" w:rsidRDefault="0051744F" w:rsidP="001B10D4">
                            <w:pPr>
                              <w:rPr>
                                <w:rFonts w:eastAsia="Times New Roman"/>
                              </w:rPr>
                            </w:pPr>
                          </w:p>
                        </w:txbxContent>
                      </v:textbox>
                    </v:roundrect>
                  </v:group>
                  <v:group id="Group 1757" o:spid="_x0000_s1319" style="position:absolute;left:1345;top:3182;width:8015;height:48437" coordorigin="1345,3182"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">
                    <v:roundrect id="Rounded Rectangle 1758" o:spid="_x0000_s1320" style="position:absolute;left:1345;top:318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" fillcolor="#93cddd" strokecolor="#385d8a" strokeweight="2pt">
                      <v:textbox>
                        <w:txbxContent>
                          <w:p w14:paraId="3244B2B4" w14:textId="77777777" w:rsidR="0051744F" w:rsidRDefault="0051744F" w:rsidP="001B10D4">
                            <w:pPr>
                              <w:rPr>
                                <w:rFonts w:eastAsia="Times New Roman"/>
                              </w:rPr>
                            </w:pPr>
                          </w:p>
                        </w:txbxContent>
                      </v:textbox>
                    </v:roundrect>
                    <v:roundrect id="Rounded Rectangle 1759" o:spid="_x0000_s1321" style="position:absolute;left:1345;top:623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" fillcolor="#93cddd" strokecolor="#385d8a" strokeweight="2pt">
                      <v:textbox>
                        <w:txbxContent>
                          <w:p w14:paraId="5F950DF7" w14:textId="77777777" w:rsidR="0051744F" w:rsidRDefault="0051744F" w:rsidP="001B10D4">
                            <w:pPr>
                              <w:rPr>
                                <w:rFonts w:eastAsia="Times New Roman"/>
                              </w:rPr>
                            </w:pPr>
                          </w:p>
                        </w:txbxContent>
                      </v:textbox>
                    </v:roundrect>
                    <v:roundrect id="Rounded Rectangle 1760" o:spid="_x0000_s1322" style="position:absolute;left:1345;top:927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" fillcolor="#93cddd" strokecolor="#385d8a" strokeweight="2pt">
                      <v:textbox>
                        <w:txbxContent>
                          <w:p w14:paraId="2FD8CC3E" w14:textId="77777777" w:rsidR="0051744F" w:rsidRDefault="0051744F" w:rsidP="001B10D4">
                            <w:pPr>
                              <w:rPr>
                                <w:rFonts w:eastAsia="Times New Roman"/>
                              </w:rPr>
                            </w:pPr>
                          </w:p>
                        </w:txbxContent>
                      </v:textbox>
                    </v:roundrect>
                    <v:roundrect id="Rounded Rectangle 1761" o:spid="_x0000_s1323" style="position:absolute;left:1345;top:1232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" fillcolor="#93cddd" strokecolor="#385d8a" strokeweight="2pt">
                      <v:textbox>
                        <w:txbxContent>
                          <w:p w14:paraId="0D9195A3" w14:textId="77777777" w:rsidR="0051744F" w:rsidRDefault="0051744F" w:rsidP="001B10D4">
                            <w:pPr>
                              <w:rPr>
                                <w:rFonts w:eastAsia="Times New Roman"/>
                              </w:rPr>
                            </w:pPr>
                          </w:p>
                        </w:txbxContent>
                      </v:textbox>
                    </v:roundrect>
                    <v:roundrect id="Rounded Rectangle 1762" o:spid="_x0000_s1324" style="position:absolute;left:1345;top:1537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" fillcolor="#f2dcdb" strokecolor="#385d8a" strokeweight="2pt">
                      <v:textbox>
                        <w:txbxContent>
                          <w:p w14:paraId="463D45C9" w14:textId="77777777" w:rsidR="0051744F" w:rsidRDefault="0051744F" w:rsidP="001B10D4">
                            <w:pPr>
                              <w:rPr>
                                <w:rFonts w:eastAsia="Times New Roman"/>
                              </w:rPr>
                            </w:pPr>
                          </w:p>
                        </w:txbxContent>
                      </v:textbox>
                    </v:roundrect>
                    <v:roundrect id="Rounded Rectangle 1763" o:spid="_x0000_s1325" style="position:absolute;left:1345;top:1842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" fillcolor="#f2dcdb" strokecolor="#385d8a" strokeweight="2pt">
                      <v:textbox>
                        <w:txbxContent>
                          <w:p w14:paraId="376111B3" w14:textId="77777777" w:rsidR="0051744F" w:rsidRDefault="0051744F" w:rsidP="001B10D4">
                            <w:pPr>
                              <w:rPr>
                                <w:rFonts w:eastAsia="Times New Roman"/>
                              </w:rPr>
                            </w:pPr>
                          </w:p>
                        </w:txbxContent>
                      </v:textbox>
                    </v:roundrect>
                    <v:roundrect id="Rounded Rectangle 1764" o:spid="_x0000_s1326" style="position:absolute;left:1345;top:2147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" fillcolor="#f2dcdb" strokecolor="#385d8a" strokeweight="2pt">
                      <v:textbox>
                        <w:txbxContent>
                          <w:p w14:paraId="2D64C808" w14:textId="77777777" w:rsidR="0051744F" w:rsidRDefault="0051744F" w:rsidP="001B10D4">
                            <w:pPr>
                              <w:rPr>
                                <w:rFonts w:eastAsia="Times New Roman"/>
                              </w:rPr>
                            </w:pPr>
                          </w:p>
                        </w:txbxContent>
                      </v:textbox>
                    </v:roundrect>
                    <v:roundrect id="Rounded Rectangle 1765" o:spid="_x0000_s1327" style="position:absolute;left:1345;top:24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" fillcolor="#f2dcdb" strokecolor="#385d8a" strokeweight="2pt">
                      <v:textbox>
                        <w:txbxContent>
                          <w:p w14:paraId="47E35FEC" w14:textId="77777777" w:rsidR="0051744F" w:rsidRDefault="0051744F" w:rsidP="001B10D4">
                            <w:pPr>
                              <w:rPr>
                                <w:rFonts w:eastAsia="Times New Roman"/>
                              </w:rPr>
                            </w:pPr>
                          </w:p>
                        </w:txbxContent>
                      </v:textbox>
                    </v:roundrect>
                    <v:roundrect id="Rounded Rectangle 1766" o:spid="_x0000_s1328" style="position:absolute;left:1345;top:3049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" fillcolor="#f2dcdb" strokecolor="#385d8a" strokeweight="2pt">
                      <v:textbox>
                        <w:txbxContent>
                          <w:p w14:paraId="538AAA4C" w14:textId="77777777" w:rsidR="0051744F" w:rsidRDefault="0051744F" w:rsidP="001B10D4">
                            <w:pPr>
                              <w:rPr>
                                <w:rFonts w:eastAsia="Times New Roman"/>
                              </w:rPr>
                            </w:pPr>
                          </w:p>
                        </w:txbxContent>
                      </v:textbox>
                    </v:roundrect>
                    <v:roundrect id="Rounded Rectangle 1767" o:spid="_x0000_s1329" style="position:absolute;left:1345;top:27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" fillcolor="#f2dcdb" strokecolor="#385d8a" strokeweight="2pt">
                      <v:textbox>
                        <w:txbxContent>
                          <w:p w14:paraId="5B5599B0" w14:textId="77777777" w:rsidR="0051744F" w:rsidRDefault="0051744F" w:rsidP="001B10D4">
                            <w:pPr>
                              <w:rPr>
                                <w:rFonts w:eastAsia="Times New Roman"/>
                              </w:rPr>
                            </w:pPr>
                          </w:p>
                        </w:txbxContent>
                      </v:textbox>
                    </v:roundrect>
                    <v:roundrect id="Rounded Rectangle 1768" o:spid="_x0000_s1330" style="position:absolute;left:1345;top:3354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" fillcolor="#f2dcdb" strokecolor="#385d8a" strokeweight="2pt">
                      <v:textbox>
                        <w:txbxContent>
                          <w:p w14:paraId="5A833488" w14:textId="77777777" w:rsidR="0051744F" w:rsidRDefault="0051744F" w:rsidP="001B10D4">
                            <w:pPr>
                              <w:rPr>
                                <w:rFonts w:eastAsia="Times New Roman"/>
                              </w:rPr>
                            </w:pPr>
                          </w:p>
                        </w:txbxContent>
                      </v:textbox>
                    </v:roundrect>
                    <v:roundrect id="Rounded Rectangle 1769" o:spid="_x0000_s1331" style="position:absolute;left:5290;top:3354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" fillcolor="#f2dcdb" strokecolor="#385d8a" strokeweight="2pt">
                      <v:textbox>
                        <w:txbxContent>
                          <w:p w14:paraId="220FE601" w14:textId="77777777" w:rsidR="0051744F" w:rsidRDefault="0051744F" w:rsidP="001B10D4">
                            <w:pPr>
                              <w:rPr>
                                <w:rFonts w:eastAsia="Times New Roman"/>
                              </w:rPr>
                            </w:pPr>
                          </w:p>
                        </w:txbxContent>
                      </v:textbox>
                    </v:roundrect>
                    <v:roundrect id="Rounded Rectangle 1770" o:spid="_x0000_s1332" style="position:absolute;left:5290;top:3049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" fillcolor="#f2dcdb" strokecolor="#385d8a" strokeweight="2pt">
                      <v:textbox>
                        <w:txbxContent>
                          <w:p w14:paraId="70CF814E" w14:textId="77777777" w:rsidR="0051744F" w:rsidRDefault="0051744F" w:rsidP="001B10D4">
                            <w:pPr>
                              <w:rPr>
                                <w:rFonts w:eastAsia="Times New Roman"/>
                              </w:rPr>
                            </w:pPr>
                          </w:p>
                        </w:txbxContent>
                      </v:textbox>
                    </v:roundrect>
                    <v:roundrect id="Rounded Rectangle 1771" o:spid="_x0000_s1333" style="position:absolute;left:5290;top:27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" fillcolor="#f2dcdb" strokecolor="#385d8a" strokeweight="2pt">
                      <v:textbox>
                        <w:txbxContent>
                          <w:p w14:paraId="1CFBEB94" w14:textId="77777777" w:rsidR="0051744F" w:rsidRDefault="0051744F" w:rsidP="001B10D4">
                            <w:pPr>
                              <w:rPr>
                                <w:rFonts w:eastAsia="Times New Roman"/>
                              </w:rPr>
                            </w:pPr>
                          </w:p>
                        </w:txbxContent>
                      </v:textbox>
                    </v:roundrect>
                    <v:roundrect id="Rounded Rectangle 1772" o:spid="_x0000_s1334" style="position:absolute;left:5290;top:24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" fillcolor="#f2dcdb" strokecolor="#385d8a" strokeweight="2pt">
                      <v:textbox>
                        <w:txbxContent>
                          <w:p w14:paraId="390D69B4" w14:textId="77777777" w:rsidR="0051744F" w:rsidRDefault="0051744F" w:rsidP="001B10D4">
                            <w:pPr>
                              <w:rPr>
                                <w:rFonts w:eastAsia="Times New Roman"/>
                              </w:rPr>
                            </w:pPr>
                          </w:p>
                        </w:txbxContent>
                      </v:textbox>
                    </v:roundrect>
                    <v:roundrect id="Rounded Rectangle 1773" o:spid="_x0000_s1335" style="position:absolute;left:5290;top:2147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" fillcolor="#f2dcdb" strokecolor="#385d8a" strokeweight="2pt">
                      <v:textbox>
                        <w:txbxContent>
                          <w:p w14:paraId="68C6B9CE" w14:textId="77777777" w:rsidR="0051744F" w:rsidRDefault="0051744F" w:rsidP="001B10D4">
                            <w:pPr>
                              <w:rPr>
                                <w:rFonts w:eastAsia="Times New Roman"/>
                              </w:rPr>
                            </w:pPr>
                          </w:p>
                        </w:txbxContent>
                      </v:textbox>
                    </v:roundrect>
                    <v:roundrect id="Rounded Rectangle 1774" o:spid="_x0000_s1336" style="position:absolute;left:5290;top:1842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" fillcolor="#f2dcdb" strokecolor="#385d8a" strokeweight="2pt">
                      <v:textbox>
                        <w:txbxContent>
                          <w:p w14:paraId="7BDD5605" w14:textId="77777777" w:rsidR="0051744F" w:rsidRDefault="0051744F" w:rsidP="001B10D4">
                            <w:pPr>
                              <w:rPr>
                                <w:rFonts w:eastAsia="Times New Roman"/>
                              </w:rPr>
                            </w:pPr>
                          </w:p>
                        </w:txbxContent>
                      </v:textbox>
                    </v:roundrect>
                    <v:roundrect id="Rounded Rectangle 1775" o:spid="_x0000_s1337" style="position:absolute;left:5290;top:1232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" fillcolor="#f2dcdb" strokecolor="#385d8a" strokeweight="2pt">
                      <v:textbox>
                        <w:txbxContent>
                          <w:p w14:paraId="4DC72C7F" w14:textId="77777777" w:rsidR="0051744F" w:rsidRDefault="0051744F" w:rsidP="001B10D4">
                            <w:pPr>
                              <w:rPr>
                                <w:rFonts w:eastAsia="Times New Roman"/>
                              </w:rPr>
                            </w:pPr>
                          </w:p>
                        </w:txbxContent>
                      </v:textbox>
                    </v:roundrect>
                    <v:roundrect id="Rounded Rectangle 1776" o:spid="_x0000_s1338" style="position:absolute;left:5290;top:927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" fillcolor="#f2dcdb" strokecolor="#385d8a" strokeweight="2pt">
                      <v:textbox>
                        <w:txbxContent>
                          <w:p w14:paraId="213B9ACE" w14:textId="77777777" w:rsidR="0051744F" w:rsidRDefault="0051744F" w:rsidP="001B10D4">
                            <w:pPr>
                              <w:rPr>
                                <w:rFonts w:eastAsia="Times New Roman"/>
                              </w:rPr>
                            </w:pPr>
                          </w:p>
                        </w:txbxContent>
                      </v:textbox>
                    </v:roundrect>
                    <v:roundrect id="Rounded Rectangle 1777" o:spid="_x0000_s1339" style="position:absolute;left:5290;top:623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" fillcolor="#f2dcdb" strokecolor="#385d8a" strokeweight="2pt">
                      <v:textbox>
                        <w:txbxContent>
                          <w:p w14:paraId="743E52E2" w14:textId="77777777" w:rsidR="0051744F" w:rsidRDefault="0051744F" w:rsidP="001B10D4">
                            <w:pPr>
                              <w:rPr>
                                <w:rFonts w:eastAsia="Times New Roman"/>
                              </w:rPr>
                            </w:pPr>
                          </w:p>
                        </w:txbxContent>
                      </v:textbox>
                    </v:roundrect>
                    <v:roundrect id="Rounded Rectangle 1778" o:spid="_x0000_s1340" style="position:absolute;left:5290;top:318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" fillcolor="#f2dcdb" strokecolor="#385d8a" strokeweight="2pt">
                      <v:textbox>
                        <w:txbxContent>
                          <w:p w14:paraId="61303C42" w14:textId="77777777" w:rsidR="0051744F" w:rsidRDefault="0051744F" w:rsidP="001B10D4">
                            <w:pPr>
                              <w:rPr>
                                <w:rFonts w:eastAsia="Times New Roman"/>
                              </w:rPr>
                            </w:pPr>
                          </w:p>
                        </w:txbxContent>
                      </v:textbox>
                    </v:roundrect>
                    <v:roundrect id="Rounded Rectangle 1779" o:spid="_x0000_s1341" style="position:absolute;left:5290;top:1537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" fillcolor="#f2dcdb" strokecolor="#385d8a" strokeweight="2pt">
                      <v:textbox>
                        <w:txbxContent>
                          <w:p w14:paraId="068A5058" w14:textId="77777777" w:rsidR="0051744F" w:rsidRDefault="0051744F" w:rsidP="001B10D4">
                            <w:pPr>
                              <w:rPr>
                                <w:rFonts w:eastAsia="Times New Roman"/>
                              </w:rPr>
                            </w:pPr>
                          </w:p>
                        </w:txbxContent>
                      </v:textbox>
                    </v:roundrect>
                    <v:roundrect id="Rounded Rectangle 1780" o:spid="_x0000_s1342" style="position:absolute;left:1412;top:3964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" fillcolor="#f2dcdb" strokecolor="#385d8a" strokeweight="2pt">
                      <v:textbox>
                        <w:txbxContent>
                          <w:p w14:paraId="3C5E7CE3" w14:textId="77777777" w:rsidR="0051744F" w:rsidRDefault="0051744F" w:rsidP="001B10D4">
                            <w:pPr>
                              <w:rPr>
                                <w:rFonts w:eastAsia="Times New Roman"/>
                              </w:rPr>
                            </w:pPr>
                          </w:p>
                        </w:txbxContent>
                      </v:textbox>
                    </v:roundrect>
                    <v:roundrect id="Rounded Rectangle 1781" o:spid="_x0000_s1343" style="position:absolute;left:1412;top:365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" fillcolor="#f2dcdb" strokecolor="#385d8a" strokeweight="2pt">
                      <v:textbox>
                        <w:txbxContent>
                          <w:p w14:paraId="1A16CECD" w14:textId="77777777" w:rsidR="0051744F" w:rsidRDefault="0051744F" w:rsidP="001B10D4">
                            <w:pPr>
                              <w:rPr>
                                <w:rFonts w:eastAsia="Times New Roman"/>
                              </w:rPr>
                            </w:pPr>
                          </w:p>
                        </w:txbxContent>
                      </v:textbox>
                    </v:roundrect>
                    <v:roundrect id="Rounded Rectangle 1782" o:spid="_x0000_s1344" style="position:absolute;left:1412;top:4258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" fillcolor="#f2dcdb" strokecolor="#385d8a" strokeweight="2pt">
                      <v:textbox>
                        <w:txbxContent>
                          <w:p w14:paraId="70EACC88" w14:textId="77777777" w:rsidR="0051744F" w:rsidRDefault="0051744F" w:rsidP="001B10D4">
                            <w:pPr>
                              <w:rPr>
                                <w:rFonts w:eastAsia="Times New Roman"/>
                              </w:rPr>
                            </w:pPr>
                          </w:p>
                        </w:txbxContent>
                      </v:textbox>
                    </v:roundrect>
                    <v:roundrect id="Rounded Rectangle 1783" o:spid="_x0000_s1345" style="position:absolute;left:5357;top:4258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" fillcolor="#f2dcdb" strokecolor="#385d8a" strokeweight="2pt">
                      <v:textbox>
                        <w:txbxContent>
                          <w:p w14:paraId="1DC370E4" w14:textId="77777777" w:rsidR="0051744F" w:rsidRDefault="0051744F" w:rsidP="001B10D4">
                            <w:pPr>
                              <w:rPr>
                                <w:rFonts w:eastAsia="Times New Roman"/>
                              </w:rPr>
                            </w:pPr>
                          </w:p>
                        </w:txbxContent>
                      </v:textbox>
                    </v:roundrect>
                    <v:roundrect id="Rounded Rectangle 1784" o:spid="_x0000_s1346" style="position:absolute;left:5357;top:3953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" fillcolor="#f2dcdb" strokecolor="#385d8a" strokeweight="2pt">
                      <v:textbox>
                        <w:txbxContent>
                          <w:p w14:paraId="283BD7C0" w14:textId="77777777" w:rsidR="0051744F" w:rsidRDefault="0051744F" w:rsidP="001B10D4">
                            <w:pPr>
                              <w:rPr>
                                <w:rFonts w:eastAsia="Times New Roman"/>
                              </w:rPr>
                            </w:pPr>
                          </w:p>
                        </w:txbxContent>
                      </v:textbox>
                    </v:roundrect>
                    <v:roundrect id="Rounded Rectangle 1785" o:spid="_x0000_s1347" style="position:absolute;left:5357;top:365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" fillcolor="#f2dcdb" strokecolor="#385d8a" strokeweight="2pt">
                      <v:textbox>
                        <w:txbxContent>
                          <w:p w14:paraId="53459387" w14:textId="77777777" w:rsidR="0051744F" w:rsidRDefault="0051744F" w:rsidP="001B10D4">
                            <w:pPr>
                              <w:rPr>
                                <w:rFonts w:eastAsia="Times New Roman"/>
                              </w:rPr>
                            </w:pPr>
                          </w:p>
                        </w:txbxContent>
                      </v:textbox>
                    </v:roundrect>
                    <v:roundrect id="Rounded Rectangle 1786" o:spid="_x0000_s1348" style="position:absolute;left:1412;top:4563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" fillcolor="#f2dcdb" strokecolor="#385d8a" strokeweight="2pt">
                      <v:textbox>
                        <w:txbxContent>
                          <w:p w14:paraId="4DE78107" w14:textId="77777777" w:rsidR="0051744F" w:rsidRDefault="0051744F" w:rsidP="001B10D4">
                            <w:pPr>
                              <w:rPr>
                                <w:rFonts w:eastAsia="Times New Roman"/>
                              </w:rPr>
                            </w:pPr>
                          </w:p>
                        </w:txbxContent>
                      </v:textbox>
                    </v:roundrect>
                    <v:roundrect id="Rounded Rectangle 1787" o:spid="_x0000_s1349" style="position:absolute;left:1412;top:4857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" fillcolor="#f2dcdb" strokecolor="#385d8a" strokeweight="2pt">
                      <v:textbox>
                        <w:txbxContent>
                          <w:p w14:paraId="54EB45A6" w14:textId="77777777" w:rsidR="0051744F" w:rsidRDefault="0051744F" w:rsidP="001B10D4">
                            <w:pPr>
                              <w:rPr>
                                <w:rFonts w:eastAsia="Times New Roman"/>
                              </w:rPr>
                            </w:pPr>
                          </w:p>
                        </w:txbxContent>
                      </v:textbox>
                    </v:roundrect>
                    <v:roundrect id="Rounded Rectangle 1788" o:spid="_x0000_s1350" style="position:absolute;left:5357;top:4857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" fillcolor="#f2dcdb" strokecolor="#385d8a" strokeweight="2pt">
                      <v:textbox>
                        <w:txbxContent>
                          <w:p w14:paraId="6E09B9B6" w14:textId="77777777" w:rsidR="0051744F" w:rsidRDefault="0051744F" w:rsidP="001B10D4">
                            <w:pPr>
                              <w:rPr>
                                <w:rFonts w:eastAsia="Times New Roman"/>
                              </w:rPr>
                            </w:pPr>
                          </w:p>
                        </w:txbxContent>
                      </v:textbox>
                    </v:roundrect>
                    <v:roundrect id="Rounded Rectangle 1789" o:spid="_x0000_s1351" style="position:absolute;left:5357;top:4552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" fillcolor="#f2dcdb" strokecolor="#385d8a" strokeweight="2pt">
                      <v:textbox>
                        <w:txbxContent>
                          <w:p w14:paraId="09F77156" w14:textId="77777777" w:rsidR="0051744F" w:rsidRDefault="0051744F" w:rsidP="001B10D4">
                            <w:pPr>
                              <w:rPr>
                                <w:rFonts w:eastAsia="Times New Roman"/>
                              </w:rPr>
                            </w:pPr>
                          </w:p>
                        </w:txbxContent>
                      </v:textbox>
                    </v:roundrect>
                  </v:group>
                  <v:group id="Group 1790" o:spid="_x0000_s1352" style="position:absolute;left:3035;top:4192;width:8014;height:48437" coordorigin="3035,4192"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">
                    <v:roundrect id="Rounded Rectangle 1791" o:spid="_x0000_s1353" style="position:absolute;left:3035;top:41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" fillcolor="#93cddd" strokecolor="#385d8a" strokeweight="2pt">
                      <v:textbox>
                        <w:txbxContent>
                          <w:p w14:paraId="12B42144" w14:textId="77777777" w:rsidR="0051744F" w:rsidRDefault="0051744F" w:rsidP="001B10D4">
                            <w:pPr>
                              <w:rPr>
                                <w:rFonts w:eastAsia="Times New Roman"/>
                              </w:rPr>
                            </w:pPr>
                          </w:p>
                        </w:txbxContent>
                      </v:textbox>
                    </v:roundrect>
                    <v:roundrect id="Rounded Rectangle 1792" o:spid="_x0000_s1354" style="position:absolute;left:3035;top:724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" fillcolor="#93cddd" strokecolor="#385d8a" strokeweight="2pt">
                      <v:textbox>
                        <w:txbxContent>
                          <w:p w14:paraId="2415A73A" w14:textId="77777777" w:rsidR="0051744F" w:rsidRDefault="0051744F" w:rsidP="001B10D4">
                            <w:pPr>
                              <w:rPr>
                                <w:rFonts w:eastAsia="Times New Roman"/>
                              </w:rPr>
                            </w:pPr>
                          </w:p>
                        </w:txbxContent>
                      </v:textbox>
                    </v:roundrect>
                    <v:roundrect id="Rounded Rectangle 1793" o:spid="_x0000_s1355" style="position:absolute;left:3035;top:1028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" fillcolor="#93cddd" strokecolor="#385d8a" strokeweight="2pt">
                      <v:textbox>
                        <w:txbxContent>
                          <w:p w14:paraId="0E290490" w14:textId="77777777" w:rsidR="0051744F" w:rsidRDefault="0051744F" w:rsidP="001B10D4">
                            <w:pPr>
                              <w:rPr>
                                <w:rFonts w:eastAsia="Times New Roman"/>
                              </w:rPr>
                            </w:pPr>
                          </w:p>
                        </w:txbxContent>
                      </v:textbox>
                    </v:roundrect>
                    <v:roundrect id="Rounded Rectangle 1794" o:spid="_x0000_s1356" style="position:absolute;left:3035;top:133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" fillcolor="#93cddd" strokecolor="#385d8a" strokeweight="2pt">
                      <v:textbox>
                        <w:txbxContent>
                          <w:p w14:paraId="6F56C5CB" w14:textId="77777777" w:rsidR="0051744F" w:rsidRDefault="0051744F" w:rsidP="001B10D4">
                            <w:pPr>
                              <w:rPr>
                                <w:rFonts w:eastAsia="Times New Roman"/>
                              </w:rPr>
                            </w:pPr>
                          </w:p>
                        </w:txbxContent>
                      </v:textbox>
                    </v:roundrect>
                    <v:roundrect id="Rounded Rectangle 1795" o:spid="_x0000_s1357" style="position:absolute;left:3035;top:163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" fillcolor="#f2dcdb" strokecolor="#385d8a" strokeweight="2pt">
                      <v:textbox>
                        <w:txbxContent>
                          <w:p w14:paraId="601D5706" w14:textId="77777777" w:rsidR="0051744F" w:rsidRDefault="0051744F" w:rsidP="001B10D4">
                            <w:pPr>
                              <w:rPr>
                                <w:rFonts w:eastAsia="Times New Roman"/>
                              </w:rPr>
                            </w:pPr>
                          </w:p>
                        </w:txbxContent>
                      </v:textbox>
                    </v:roundrect>
                    <v:roundrect id="Rounded Rectangle 1796" o:spid="_x0000_s1358" style="position:absolute;left:3035;top:194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" fillcolor="#f2dcdb" strokecolor="#385d8a" strokeweight="2pt">
                      <v:textbox>
                        <w:txbxContent>
                          <w:p w14:paraId="0673F697" w14:textId="77777777" w:rsidR="0051744F" w:rsidRDefault="0051744F" w:rsidP="001B10D4">
                            <w:pPr>
                              <w:rPr>
                                <w:rFonts w:eastAsia="Times New Roman"/>
                              </w:rPr>
                            </w:pPr>
                          </w:p>
                        </w:txbxContent>
                      </v:textbox>
                    </v:roundrect>
                    <v:roundrect id="Rounded Rectangle 1797" o:spid="_x0000_s1359" style="position:absolute;left:3035;top:22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" fillcolor="#f2dcdb" strokecolor="#385d8a" strokeweight="2pt">
                      <v:textbox>
                        <w:txbxContent>
                          <w:p w14:paraId="6E1F6C64" w14:textId="77777777" w:rsidR="0051744F" w:rsidRDefault="0051744F" w:rsidP="001B10D4">
                            <w:pPr>
                              <w:rPr>
                                <w:rFonts w:eastAsia="Times New Roman"/>
                              </w:rPr>
                            </w:pPr>
                          </w:p>
                        </w:txbxContent>
                      </v:textbox>
                    </v:roundrect>
                    <v:roundrect id="Rounded Rectangle 1798" o:spid="_x0000_s1360" style="position:absolute;left:3035;top:25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" fillcolor="#f2dcdb" strokecolor="#385d8a" strokeweight="2pt">
                      <v:textbox>
                        <w:txbxContent>
                          <w:p w14:paraId="587A9265" w14:textId="77777777" w:rsidR="0051744F" w:rsidRDefault="0051744F" w:rsidP="001B10D4">
                            <w:pPr>
                              <w:rPr>
                                <w:rFonts w:eastAsia="Times New Roman"/>
                              </w:rPr>
                            </w:pPr>
                          </w:p>
                        </w:txbxContent>
                      </v:textbox>
                    </v:roundrect>
                    <v:roundrect id="Rounded Rectangle 1799" o:spid="_x0000_s1361" style="position:absolute;left:3035;top:31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" fillcolor="#f2dcdb" strokecolor="#385d8a" strokeweight="2pt">
                      <v:textbox>
                        <w:txbxContent>
                          <w:p w14:paraId="00CB74CC" w14:textId="77777777" w:rsidR="0051744F" w:rsidRDefault="0051744F" w:rsidP="001B10D4">
                            <w:pPr>
                              <w:rPr>
                                <w:rFonts w:eastAsia="Times New Roman"/>
                              </w:rPr>
                            </w:pPr>
                          </w:p>
                        </w:txbxContent>
                      </v:textbox>
                    </v:roundrect>
                    <v:roundrect id="Rounded Rectangle 1800" o:spid="_x0000_s1362" style="position:absolute;left:3035;top:28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" fillcolor="#f2dcdb" strokecolor="#385d8a" strokeweight="2pt">
                      <v:textbox>
                        <w:txbxContent>
                          <w:p w14:paraId="453F3F64" w14:textId="77777777" w:rsidR="0051744F" w:rsidRDefault="0051744F" w:rsidP="001B10D4">
                            <w:pPr>
                              <w:rPr>
                                <w:rFonts w:eastAsia="Times New Roman"/>
                              </w:rPr>
                            </w:pPr>
                          </w:p>
                        </w:txbxContent>
                      </v:textbox>
                    </v:roundrect>
                    <v:roundrect id="Rounded Rectangle 1801" o:spid="_x0000_s1363" style="position:absolute;left:3035;top:34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" fillcolor="#f2dcdb" strokecolor="#385d8a" strokeweight="2pt">
                      <v:textbox>
                        <w:txbxContent>
                          <w:p w14:paraId="27B9416A" w14:textId="77777777" w:rsidR="0051744F" w:rsidRDefault="0051744F" w:rsidP="001B10D4">
                            <w:pPr>
                              <w:rPr>
                                <w:rFonts w:eastAsia="Times New Roman"/>
                              </w:rPr>
                            </w:pPr>
                          </w:p>
                        </w:txbxContent>
                      </v:textbox>
                    </v:roundrect>
                    <v:roundrect id="Rounded Rectangle 1802" o:spid="_x0000_s1364" style="position:absolute;left:6980;top:34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" fillcolor="#f2dcdb" strokecolor="#385d8a" strokeweight="2pt">
                      <v:textbox>
                        <w:txbxContent>
                          <w:p w14:paraId="290C693C" w14:textId="77777777" w:rsidR="0051744F" w:rsidRDefault="0051744F" w:rsidP="001B10D4">
                            <w:pPr>
                              <w:rPr>
                                <w:rFonts w:eastAsia="Times New Roman"/>
                              </w:rPr>
                            </w:pPr>
                          </w:p>
                        </w:txbxContent>
                      </v:textbox>
                    </v:roundrect>
                    <v:roundrect id="Rounded Rectangle 1803" o:spid="_x0000_s1365" style="position:absolute;left:6980;top:31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" fillcolor="#f2dcdb" strokecolor="#385d8a" strokeweight="2pt">
                      <v:textbox>
                        <w:txbxContent>
                          <w:p w14:paraId="69AF5CFD" w14:textId="77777777" w:rsidR="0051744F" w:rsidRDefault="0051744F" w:rsidP="001B10D4">
                            <w:pPr>
                              <w:rPr>
                                <w:rFonts w:eastAsia="Times New Roman"/>
                              </w:rPr>
                            </w:pPr>
                          </w:p>
                        </w:txbxContent>
                      </v:textbox>
                    </v:roundrect>
                    <v:roundrect id="Rounded Rectangle 1804" o:spid="_x0000_s1366" style="position:absolute;left:6980;top:28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" fillcolor="#f2dcdb" strokecolor="#385d8a" strokeweight="2pt">
                      <v:textbox>
                        <w:txbxContent>
                          <w:p w14:paraId="210FA666" w14:textId="77777777" w:rsidR="0051744F" w:rsidRDefault="0051744F" w:rsidP="001B10D4">
                            <w:pPr>
                              <w:rPr>
                                <w:rFonts w:eastAsia="Times New Roman"/>
                              </w:rPr>
                            </w:pPr>
                          </w:p>
                        </w:txbxContent>
                      </v:textbox>
                    </v:roundrect>
                    <v:roundrect id="Rounded Rectangle 1805" o:spid="_x0000_s1367" style="position:absolute;left:6980;top:25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" fillcolor="#f2dcdb" strokecolor="#385d8a" strokeweight="2pt">
                      <v:textbox>
                        <w:txbxContent>
                          <w:p w14:paraId="7B53F501" w14:textId="77777777" w:rsidR="0051744F" w:rsidRDefault="0051744F" w:rsidP="001B10D4">
                            <w:pPr>
                              <w:rPr>
                                <w:rFonts w:eastAsia="Times New Roman"/>
                              </w:rPr>
                            </w:pPr>
                          </w:p>
                        </w:txbxContent>
                      </v:textbox>
                    </v:roundrect>
                    <v:roundrect id="Rounded Rectangle 1806" o:spid="_x0000_s1368" style="position:absolute;left:6980;top:22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" fillcolor="#f2dcdb" strokecolor="#385d8a" strokeweight="2pt">
                      <v:textbox>
                        <w:txbxContent>
                          <w:p w14:paraId="7A99A29D" w14:textId="77777777" w:rsidR="0051744F" w:rsidRDefault="0051744F" w:rsidP="001B10D4">
                            <w:pPr>
                              <w:rPr>
                                <w:rFonts w:eastAsia="Times New Roman"/>
                              </w:rPr>
                            </w:pPr>
                          </w:p>
                        </w:txbxContent>
                      </v:textbox>
                    </v:roundrect>
                    <v:roundrect id="Rounded Rectangle 1807" o:spid="_x0000_s1369" style="position:absolute;left:6980;top:194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" fillcolor="#f2dcdb" strokecolor="#385d8a" strokeweight="2pt">
                      <v:textbox>
                        <w:txbxContent>
                          <w:p w14:paraId="70E70F99" w14:textId="77777777" w:rsidR="0051744F" w:rsidRDefault="0051744F" w:rsidP="001B10D4">
                            <w:pPr>
                              <w:rPr>
                                <w:rFonts w:eastAsia="Times New Roman"/>
                              </w:rPr>
                            </w:pPr>
                          </w:p>
                        </w:txbxContent>
                      </v:textbox>
                    </v:roundrect>
                    <v:roundrect id="Rounded Rectangle 1808" o:spid="_x0000_s1370" style="position:absolute;left:6980;top:133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" fillcolor="#f2dcdb" strokecolor="#385d8a" strokeweight="2pt">
                      <v:textbox>
                        <w:txbxContent>
                          <w:p w14:paraId="34E47ECF" w14:textId="77777777" w:rsidR="0051744F" w:rsidRDefault="0051744F" w:rsidP="001B10D4">
                            <w:pPr>
                              <w:rPr>
                                <w:rFonts w:eastAsia="Times New Roman"/>
                              </w:rPr>
                            </w:pPr>
                          </w:p>
                        </w:txbxContent>
                      </v:textbox>
                    </v:roundrect>
                    <v:roundrect id="Rounded Rectangle 1809" o:spid="_x0000_s1371" style="position:absolute;left:6980;top:1028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" fillcolor="#f2dcdb" strokecolor="#385d8a" strokeweight="2pt">
                      <v:textbox>
                        <w:txbxContent>
                          <w:p w14:paraId="3426E91A" w14:textId="77777777" w:rsidR="0051744F" w:rsidRDefault="0051744F" w:rsidP="001B10D4">
                            <w:pPr>
                              <w:rPr>
                                <w:rFonts w:eastAsia="Times New Roman"/>
                              </w:rPr>
                            </w:pPr>
                          </w:p>
                        </w:txbxContent>
                      </v:textbox>
                    </v:roundrect>
                    <v:roundrect id="Rounded Rectangle 1810" o:spid="_x0000_s1372" style="position:absolute;left:6980;top:724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" fillcolor="#f2dcdb" strokecolor="#385d8a" strokeweight="2pt">
                      <v:textbox>
                        <w:txbxContent>
                          <w:p w14:paraId="715547F6" w14:textId="77777777" w:rsidR="0051744F" w:rsidRDefault="0051744F" w:rsidP="001B10D4">
                            <w:pPr>
                              <w:rPr>
                                <w:rFonts w:eastAsia="Times New Roman"/>
                              </w:rPr>
                            </w:pPr>
                          </w:p>
                        </w:txbxContent>
                      </v:textbox>
                    </v:roundrect>
                    <v:roundrect id="Rounded Rectangle 1811" o:spid="_x0000_s1373" style="position:absolute;left:6980;top:41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" fillcolor="#f2dcdb" strokecolor="#385d8a" strokeweight="2pt">
                      <v:textbox>
                        <w:txbxContent>
                          <w:p w14:paraId="4E6AAF68" w14:textId="77777777" w:rsidR="0051744F" w:rsidRDefault="0051744F" w:rsidP="001B10D4">
                            <w:pPr>
                              <w:rPr>
                                <w:rFonts w:eastAsia="Times New Roman"/>
                              </w:rPr>
                            </w:pPr>
                          </w:p>
                        </w:txbxContent>
                      </v:textbox>
                    </v:roundrect>
                    <v:roundrect id="Rounded Rectangle 1812" o:spid="_x0000_s1374" style="position:absolute;left:6980;top:163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" fillcolor="#f2dcdb" strokecolor="#385d8a" strokeweight="2pt">
                      <v:textbox>
                        <w:txbxContent>
                          <w:p w14:paraId="114B720F" w14:textId="77777777" w:rsidR="0051744F" w:rsidRDefault="0051744F" w:rsidP="001B10D4">
                            <w:pPr>
                              <w:rPr>
                                <w:rFonts w:eastAsia="Times New Roman"/>
                              </w:rPr>
                            </w:pPr>
                          </w:p>
                        </w:txbxContent>
                      </v:textbox>
                    </v:roundrect>
                    <v:roundrect id="Rounded Rectangle 1813" o:spid="_x0000_s1375" style="position:absolute;left:3102;top:4065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" fillcolor="#f2dcdb" strokecolor="#385d8a" strokeweight="2pt">
                      <v:textbox>
                        <w:txbxContent>
                          <w:p w14:paraId="7F916381" w14:textId="77777777" w:rsidR="0051744F" w:rsidRDefault="0051744F" w:rsidP="001B10D4">
                            <w:pPr>
                              <w:rPr>
                                <w:rFonts w:eastAsia="Times New Roman"/>
                              </w:rPr>
                            </w:pPr>
                          </w:p>
                        </w:txbxContent>
                      </v:textbox>
                    </v:roundrect>
                    <v:roundrect id="Rounded Rectangle 1814" o:spid="_x0000_s1376" style="position:absolute;left:3102;top:3760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" fillcolor="#f2dcdb" strokecolor="#385d8a" strokeweight="2pt">
                      <v:textbox>
                        <w:txbxContent>
                          <w:p w14:paraId="1DCF83C1" w14:textId="77777777" w:rsidR="0051744F" w:rsidRDefault="0051744F" w:rsidP="001B10D4">
                            <w:pPr>
                              <w:rPr>
                                <w:rFonts w:eastAsia="Times New Roman"/>
                              </w:rPr>
                            </w:pPr>
                          </w:p>
                        </w:txbxContent>
                      </v:textbox>
                    </v:roundrect>
                    <v:roundrect id="Rounded Rectangle 1815" o:spid="_x0000_s1377" style="position:absolute;left:3102;top:435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" fillcolor="#f2dcdb" strokecolor="#385d8a" strokeweight="2pt">
                      <v:textbox>
                        <w:txbxContent>
                          <w:p w14:paraId="016C9A6B" w14:textId="77777777" w:rsidR="0051744F" w:rsidRDefault="0051744F" w:rsidP="001B10D4">
                            <w:pPr>
                              <w:rPr>
                                <w:rFonts w:eastAsia="Times New Roman"/>
                              </w:rPr>
                            </w:pPr>
                          </w:p>
                        </w:txbxContent>
                      </v:textbox>
                    </v:roundrect>
                    <v:roundrect id="Rounded Rectangle 1816" o:spid="_x0000_s1378" style="position:absolute;left:7047;top:435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" fillcolor="#f2dcdb" strokecolor="#385d8a" strokeweight="2pt">
                      <v:textbox>
                        <w:txbxContent>
                          <w:p w14:paraId="6838D739" w14:textId="77777777" w:rsidR="0051744F" w:rsidRDefault="0051744F" w:rsidP="001B10D4">
                            <w:pPr>
                              <w:rPr>
                                <w:rFonts w:eastAsia="Times New Roman"/>
                              </w:rPr>
                            </w:pPr>
                          </w:p>
                        </w:txbxContent>
                      </v:textbox>
                    </v:roundrect>
                    <v:roundrect id="Rounded Rectangle 1817" o:spid="_x0000_s1379" style="position:absolute;left:7047;top:4054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" fillcolor="#f2dcdb" strokecolor="#385d8a" strokeweight="2pt">
                      <v:textbox>
                        <w:txbxContent>
                          <w:p w14:paraId="5473E003" w14:textId="77777777" w:rsidR="0051744F" w:rsidRDefault="0051744F" w:rsidP="001B10D4">
                            <w:pPr>
                              <w:rPr>
                                <w:rFonts w:eastAsia="Times New Roman"/>
                              </w:rPr>
                            </w:pPr>
                          </w:p>
                        </w:txbxContent>
                      </v:textbox>
                    </v:roundrect>
                    <v:roundrect id="Rounded Rectangle 1818" o:spid="_x0000_s1380" style="position:absolute;left:7047;top:3760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" fillcolor="#f2dcdb" strokecolor="#385d8a" strokeweight="2pt">
                      <v:textbox>
                        <w:txbxContent>
                          <w:p w14:paraId="6437B1AA" w14:textId="77777777" w:rsidR="0051744F" w:rsidRDefault="0051744F" w:rsidP="001B10D4">
                            <w:pPr>
                              <w:rPr>
                                <w:rFonts w:eastAsia="Times New Roman"/>
                              </w:rPr>
                            </w:pPr>
                          </w:p>
                        </w:txbxContent>
                      </v:textbox>
                    </v:roundrect>
                    <v:roundrect id="Rounded Rectangle 1819" o:spid="_x0000_s1381" style="position:absolute;left:3102;top:4664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" fillcolor="#f2dcdb" strokecolor="#385d8a" strokeweight="2pt">
                      <v:textbox>
                        <w:txbxContent>
                          <w:p w14:paraId="08553664" w14:textId="77777777" w:rsidR="0051744F" w:rsidRDefault="0051744F" w:rsidP="001B10D4">
                            <w:pPr>
                              <w:rPr>
                                <w:rFonts w:eastAsia="Times New Roman"/>
                              </w:rPr>
                            </w:pPr>
                          </w:p>
                        </w:txbxContent>
                      </v:textbox>
                    </v:roundrect>
                    <v:roundrect id="Rounded Rectangle 1820" o:spid="_x0000_s1382" style="position:absolute;left:3102;top:4958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" fillcolor="#f2dcdb" strokecolor="#385d8a" strokeweight="2pt">
                      <v:textbox>
                        <w:txbxContent>
                          <w:p w14:paraId="4E38E6A9" w14:textId="77777777" w:rsidR="0051744F" w:rsidRDefault="0051744F" w:rsidP="001B10D4">
                            <w:pPr>
                              <w:rPr>
                                <w:rFonts w:eastAsia="Times New Roman"/>
                              </w:rPr>
                            </w:pPr>
                          </w:p>
                        </w:txbxContent>
                      </v:textbox>
                    </v:roundrect>
                    <v:roundrect id="Rounded Rectangle 1821" o:spid="_x0000_s1383" style="position:absolute;left:7047;top:4958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" fillcolor="#f2dcdb" strokecolor="#385d8a" strokeweight="2pt">
                      <v:textbox>
                        <w:txbxContent>
                          <w:p w14:paraId="2CB49516" w14:textId="77777777" w:rsidR="0051744F" w:rsidRDefault="0051744F" w:rsidP="001B10D4">
                            <w:pPr>
                              <w:rPr>
                                <w:rFonts w:eastAsia="Times New Roman"/>
                              </w:rPr>
                            </w:pPr>
                          </w:p>
                        </w:txbxContent>
                      </v:textbox>
                    </v:roundrect>
                    <v:roundrect id="Rounded Rectangle 1822" o:spid="_x0000_s1384" style="position:absolute;left:7047;top:4653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" fillcolor="#f2dcdb" strokecolor="#385d8a" strokeweight="2pt">
                      <v:textbox>
                        <w:txbxContent>
                          <w:p w14:paraId="6A1904A8" w14:textId="77777777" w:rsidR="0051744F" w:rsidRDefault="0051744F" w:rsidP="001B10D4">
                            <w:pPr>
                              <w:rPr>
                                <w:rFonts w:eastAsia="Times New Roman"/>
                              </w:rPr>
                            </w:pPr>
                          </w:p>
                        </w:txbxContent>
                      </v:textbox>
                    </v:roundrect>
                  </v:group>
                  <v:group id="Group 1823" o:spid="_x0000_s1385" style="position:absolute;left:19293;top:14860;width:20634;height:29069" coordorigin="19293,14860" coordsize="20633,2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">
                    <v:group id="Group 1824" o:spid="_x0000_s1386" style="position:absolute;left:19293;top:14860;width:8180;height:12418" coordorigin="19293,1486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">
                      <v:shape id="Picture 1825" o:spid="_x0000_s1387" type="#_x0000_t75" style="position:absolute;left:23330;top:1790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" fillcolor="#5b9bd5 [3204]" strokecolor="black [3213]">
                        <v:imagedata r:id="rId55" o:title=""/>
                        <v:shadow color="#e7e6e6 [3214]"/>
                      </v:shape>
                      <v:shape id="Picture 1826" o:spid="_x0000_s1388" type="#_x0000_t75" style="position:absolute;left:19401;top:178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" fillcolor="#5b9bd5 [3204]" strokecolor="black [3213]">
                        <v:imagedata r:id="rId55" o:title=""/>
                        <v:shadow color="#e7e6e6 [3214]"/>
                      </v:shape>
                      <v:shape id="Picture 1827" o:spid="_x0000_s1389" type="#_x0000_t75" style="position:absolute;left:23330;top:148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" fillcolor="#5b9bd5 [3204]" strokecolor="black [3213]">
                        <v:imagedata r:id="rId55" o:title=""/>
                        <v:shadow color="#e7e6e6 [3214]"/>
                      </v:shape>
                      <v:shape id="Picture 1828" o:spid="_x0000_s1390" type="#_x0000_t75" style="position:absolute;left:19293;top:209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" fillcolor="#5b9bd5 [3204]" strokecolor="black [3213]">
                        <v:imagedata r:id="rId55" o:title=""/>
                        <v:shadow color="#e7e6e6 [3214]"/>
                      </v:shape>
                      <v:shape id="Picture 1829" o:spid="_x0000_s1391" type="#_x0000_t75" style="position:absolute;left:23222;top:2399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" fillcolor="#5b9bd5 [3204]" strokecolor="black [3213]">
                        <v:imagedata r:id="rId55" o:title=""/>
                        <v:shadow color="#e7e6e6 [3214]"/>
                      </v:shape>
                      <v:shape id="Picture 1830" o:spid="_x0000_s1392" type="#_x0000_t75" style="position:absolute;left:19293;top:2398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" fillcolor="#5b9bd5 [3204]" strokecolor="black [3213]">
                        <v:imagedata r:id="rId55" o:title=""/>
                        <v:shadow color="#e7e6e6 [3214]"/>
                      </v:shape>
                      <v:shape id="Picture 1831" o:spid="_x0000_s1393" type="#_x0000_t75" style="position:absolute;left:23222;top:209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" fillcolor="#5b9bd5 [3204]" strokecolor="black [3213]">
                        <v:imagedata r:id="rId55" o:title=""/>
                        <v:shadow color="#e7e6e6 [3214]"/>
                      </v:shape>
                      <v:shape id="Picture 1832" o:spid="_x0000_s1394" type="#_x0000_t75" style="position:absolute;left:19401;top:149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" fillcolor="#5b9bd5 [3204]" strokecolor="black [3213]">
                        <v:imagedata r:id="rId56" o:title=""/>
                        <v:shadow color="#e7e6e6 [3214]"/>
                      </v:shape>
                    </v:group>
                    <v:group id="Group 1833" o:spid="_x0000_s1395" style="position:absolute;left:20252;top:16384;width:8179;height:12418" coordorigin="20252,1638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">
                      <v:shape id="Picture 1834" o:spid="_x0000_s1396" type="#_x0000_t75" style="position:absolute;left:24288;top:1942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" fillcolor="#5b9bd5 [3204]" strokecolor="black [3213]">
                        <v:imagedata r:id="rId55" o:title=""/>
                        <v:shadow color="#e7e6e6 [3214]"/>
                      </v:shape>
                      <v:shape id="Picture 1835" o:spid="_x0000_s1397" type="#_x0000_t75" style="position:absolute;left:20359;top:194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" fillcolor="#5b9bd5 [3204]" strokecolor="black [3213]">
                        <v:imagedata r:id="rId55" o:title=""/>
                        <v:shadow color="#e7e6e6 [3214]"/>
                      </v:shape>
                      <v:shape id="Picture 1836" o:spid="_x0000_s1398" type="#_x0000_t75" style="position:absolute;left:24288;top:1638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" fillcolor="#5b9bd5 [3204]" strokecolor="black [3213]">
                        <v:imagedata r:id="rId55" o:title=""/>
                        <v:shadow color="#e7e6e6 [3214]"/>
                      </v:shape>
                      <v:shape id="Picture 1837" o:spid="_x0000_s1399" type="#_x0000_t75" style="position:absolute;left:20252;top:224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" fillcolor="#5b9bd5 [3204]" strokecolor="black [3213]">
                        <v:imagedata r:id="rId55" o:title=""/>
                        <v:shadow color="#e7e6e6 [3214]"/>
                      </v:shape>
                      <v:shape id="Picture 1838" o:spid="_x0000_s1400" type="#_x0000_t75" style="position:absolute;left:24181;top:2551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" fillcolor="#5b9bd5 [3204]" strokecolor="black [3213]">
                        <v:imagedata r:id="rId55" o:title=""/>
                        <v:shadow color="#e7e6e6 [3214]"/>
                      </v:shape>
                      <v:shape id="Picture 1839" o:spid="_x0000_s1401" type="#_x0000_t75" style="position:absolute;left:20252;top:2550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" fillcolor="#5b9bd5 [3204]" strokecolor="black [3213]">
                        <v:imagedata r:id="rId55" o:title=""/>
                        <v:shadow color="#e7e6e6 [3214]"/>
                      </v:shape>
                      <v:shape id="Picture 1840" o:spid="_x0000_s1402" type="#_x0000_t75" style="position:absolute;left:24181;top:224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" fillcolor="#5b9bd5 [3204]" strokecolor="black [3213]">
                        <v:imagedata r:id="rId55" o:title=""/>
                        <v:shadow color="#e7e6e6 [3214]"/>
                      </v:shape>
                      <v:shape id="Picture 1841" o:spid="_x0000_s1403" type="#_x0000_t75" style="position:absolute;left:20359;top:1650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" fillcolor="#5b9bd5 [3204]" strokecolor="black [3213]">
                        <v:imagedata r:id="rId56" o:title=""/>
                        <v:shadow color="#e7e6e6 [3214]"/>
                      </v:shape>
                    </v:group>
                    <v:group id="Group 1842" o:spid="_x0000_s1404" style="position:absolute;left:21282;top:17801;width:8179;height:12418" coordorigin="21282,1780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">
                      <v:shape id="Picture 1843" o:spid="_x0000_s1405" type="#_x0000_t75" style="position:absolute;left:25318;top:2084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" fillcolor="#5b9bd5 [3204]" strokecolor="black [3213]">
                        <v:imagedata r:id="rId55" o:title=""/>
                        <v:shadow color="#e7e6e6 [3214]"/>
                      </v:shape>
                      <v:shape id="Picture 1844" o:spid="_x0000_s1406" type="#_x0000_t75" style="position:absolute;left:21389;top:208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" fillcolor="#5b9bd5 [3204]" strokecolor="black [3213]">
                        <v:imagedata r:id="rId55" o:title=""/>
                        <v:shadow color="#e7e6e6 [3214]"/>
                      </v:shape>
                      <v:shape id="Picture 1845" o:spid="_x0000_s1407" type="#_x0000_t75" style="position:absolute;left:25318;top:1780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" fillcolor="#5b9bd5 [3204]" strokecolor="black [3213]">
                        <v:imagedata r:id="rId55" o:title=""/>
                        <v:shadow color="#e7e6e6 [3214]"/>
                      </v:shape>
                      <v:shape id="Picture 1846" o:spid="_x0000_s1408" type="#_x0000_t75" style="position:absolute;left:21282;top:2388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" fillcolor="#5b9bd5 [3204]" strokecolor="black [3213]">
                        <v:imagedata r:id="rId55" o:title=""/>
                        <v:shadow color="#e7e6e6 [3214]"/>
                      </v:shape>
                      <v:shape id="Picture 1847" o:spid="_x0000_s1409" type="#_x0000_t75" style="position:absolute;left:25211;top:2693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" fillcolor="#5b9bd5 [3204]" strokecolor="black [3213]">
                        <v:imagedata r:id="rId55" o:title=""/>
                        <v:shadow color="#e7e6e6 [3214]"/>
                      </v:shape>
                      <v:shape id="Picture 1848" o:spid="_x0000_s1410" type="#_x0000_t75" style="position:absolute;left:21282;top:269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" fillcolor="#5b9bd5 [3204]" strokecolor="black [3213]">
                        <v:imagedata r:id="rId55" o:title=""/>
                        <v:shadow color="#e7e6e6 [3214]"/>
                      </v:shape>
                      <v:shape id="Picture 1849" o:spid="_x0000_s1411" type="#_x0000_t75" style="position:absolute;left:25211;top:2388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" fillcolor="#5b9bd5 [3204]" strokecolor="black [3213]">
                        <v:imagedata r:id="rId55" o:title=""/>
                        <v:shadow color="#e7e6e6 [3214]"/>
                      </v:shape>
                      <v:shape id="Picture 1850" o:spid="_x0000_s1412" type="#_x0000_t75" style="position:absolute;left:21389;top:1792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" fillcolor="#5b9bd5 [3204]" strokecolor="black [3213]">
                        <v:imagedata r:id="rId56" o:title=""/>
                        <v:shadow color="#e7e6e6 [3214]"/>
                      </v:shape>
                    </v:group>
                    <v:group id="Group 1851" o:spid="_x0000_s1413" style="position:absolute;left:22324;top:19300;width:8179;height:12418" coordorigin="22324,1930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">
                      <v:shape id="Picture 1852" o:spid="_x0000_s1414" type="#_x0000_t75" style="position:absolute;left:26360;top:2234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" fillcolor="#5b9bd5 [3204]" strokecolor="black [3213]">
                        <v:imagedata r:id="rId55" o:title=""/>
                        <v:shadow color="#e7e6e6 [3214]"/>
                      </v:shape>
                      <v:shape id="Picture 1853" o:spid="_x0000_s1415" type="#_x0000_t75" style="position:absolute;left:22431;top:223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" fillcolor="#5b9bd5 [3204]" strokecolor="black [3213]">
                        <v:imagedata r:id="rId55" o:title=""/>
                        <v:shadow color="#e7e6e6 [3214]"/>
                      </v:shape>
                      <v:shape id="Picture 1854" o:spid="_x0000_s1416" type="#_x0000_t75" style="position:absolute;left:26360;top:1930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" fillcolor="#5b9bd5 [3204]" strokecolor="black [3213]">
                        <v:imagedata r:id="rId55" o:title=""/>
                        <v:shadow color="#e7e6e6 [3214]"/>
                      </v:shape>
                      <v:shape id="Picture 1855" o:spid="_x0000_s1417" type="#_x0000_t75" style="position:absolute;left:22324;top:253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" fillcolor="#5b9bd5 [3204]" strokecolor="black [3213]">
                        <v:imagedata r:id="rId55" o:title=""/>
                        <v:shadow color="#e7e6e6 [3214]"/>
                      </v:shape>
                      <v:shape id="Picture 1856" o:spid="_x0000_s1418" type="#_x0000_t75" style="position:absolute;left:26253;top:2843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" fillcolor="#5b9bd5 [3204]" strokecolor="black [3213]">
                        <v:imagedata r:id="rId55" o:title=""/>
                        <v:shadow color="#e7e6e6 [3214]"/>
                      </v:shape>
                      <v:shape id="Picture 1857" o:spid="_x0000_s1419" type="#_x0000_t75" style="position:absolute;left:22324;top:2842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" fillcolor="#5b9bd5 [3204]" strokecolor="black [3213]">
                        <v:imagedata r:id="rId55" o:title=""/>
                        <v:shadow color="#e7e6e6 [3214]"/>
                      </v:shape>
                      <v:shape id="Picture 1858" o:spid="_x0000_s1420" type="#_x0000_t75" style="position:absolute;left:26253;top:253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" fillcolor="#5b9bd5 [3204]" strokecolor="black [3213]">
                        <v:imagedata r:id="rId55" o:title=""/>
                        <v:shadow color="#e7e6e6 [3214]"/>
                      </v:shape>
                      <v:shape id="Picture 1859" o:spid="_x0000_s1421" type="#_x0000_t75" style="position:absolute;left:22431;top:1942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" fillcolor="#5b9bd5 [3204]" strokecolor="black [3213]">
                        <v:imagedata r:id="rId56" o:title=""/>
                        <v:shadow color="#e7e6e6 [3214]"/>
                      </v:shape>
                    </v:group>
                    <v:group id="Group 1860" o:spid="_x0000_s1422" style="position:absolute;left:23383;top:21051;width:8180;height:12418" coordorigin="23383,2105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">
                      <v:shape id="Picture 1861" o:spid="_x0000_s1423" type="#_x0000_t75" style="position:absolute;left:27419;top:2409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" fillcolor="#5b9bd5 [3204]" strokecolor="black [3213]">
                        <v:imagedata r:id="rId55" o:title=""/>
                        <v:shadow color="#e7e6e6 [3214]"/>
                      </v:shape>
                      <v:shape id="Picture 1862" o:spid="_x0000_s1424" type="#_x0000_t75" style="position:absolute;left:23490;top:2408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" fillcolor="#5b9bd5 [3204]" strokecolor="black [3213]">
                        <v:imagedata r:id="rId55" o:title=""/>
                        <v:shadow color="#e7e6e6 [3214]"/>
                      </v:shape>
                      <v:shape id="Picture 1863" o:spid="_x0000_s1425" type="#_x0000_t75" style="position:absolute;left:27419;top:210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" fillcolor="#5b9bd5 [3204]" strokecolor="black [3213]">
                        <v:imagedata r:id="rId55" o:title=""/>
                        <v:shadow color="#e7e6e6 [3214]"/>
                      </v:shape>
                      <v:shape id="Picture 1864" o:spid="_x0000_s1426" type="#_x0000_t75" style="position:absolute;left:23383;top:2713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" fillcolor="#5b9bd5 [3204]" strokecolor="black [3213]">
                        <v:imagedata r:id="rId55" o:title=""/>
                        <v:shadow color="#e7e6e6 [3214]"/>
                      </v:shape>
                      <v:shape id="Picture 1865" o:spid="_x0000_s1427" type="#_x0000_t75" style="position:absolute;left:27312;top:3018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" fillcolor="#5b9bd5 [3204]" strokecolor="black [3213]">
                        <v:imagedata r:id="rId55" o:title=""/>
                        <v:shadow color="#e7e6e6 [3214]"/>
                      </v:shape>
                      <v:shape id="Picture 1866" o:spid="_x0000_s1428" type="#_x0000_t75" style="position:absolute;left:23383;top:3017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" fillcolor="#5b9bd5 [3204]" strokecolor="black [3213]">
                        <v:imagedata r:id="rId55" o:title=""/>
                        <v:shadow color="#e7e6e6 [3214]"/>
                      </v:shape>
                      <v:shape id="Picture 1867" o:spid="_x0000_s1429" type="#_x0000_t75" style="position:absolute;left:27312;top:271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" fillcolor="#5b9bd5 [3204]" strokecolor="black [3213]">
                        <v:imagedata r:id="rId55" o:title=""/>
                        <v:shadow color="#e7e6e6 [3214]"/>
                      </v:shape>
                      <v:shape id="Picture 1868" o:spid="_x0000_s1430" type="#_x0000_t75" style="position:absolute;left:23490;top:2117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" fillcolor="#5b9bd5 [3204]" strokecolor="black [3213]">
                        <v:imagedata r:id="rId56" o:title=""/>
                        <v:shadow color="#e7e6e6 [3214]"/>
                      </v:shape>
                    </v:group>
                    <v:group id="Group 1869" o:spid="_x0000_s1431" style="position:absolute;left:24503;top:22480;width:8179;height:12418" coordorigin="24503,2248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">
                      <v:shape id="Picture 1870" o:spid="_x0000_s1432" type="#_x0000_t75" style="position:absolute;left:28539;top:2552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" fillcolor="#5b9bd5 [3204]" strokecolor="black [3213]">
                        <v:imagedata r:id="rId55" o:title=""/>
                        <v:shadow color="#e7e6e6 [3214]"/>
                      </v:shape>
                      <v:shape id="Picture 1871" o:spid="_x0000_s1433" type="#_x0000_t75" style="position:absolute;left:24610;top:2551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" fillcolor="#5b9bd5 [3204]" strokecolor="black [3213]">
                        <v:imagedata r:id="rId55" o:title=""/>
                        <v:shadow color="#e7e6e6 [3214]"/>
                      </v:shape>
                      <v:shape id="Picture 1872" o:spid="_x0000_s1434" type="#_x0000_t75" style="position:absolute;left:28539;top:2248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" fillcolor="#5b9bd5 [3204]" strokecolor="black [3213]">
                        <v:imagedata r:id="rId55" o:title=""/>
                        <v:shadow color="#e7e6e6 [3214]"/>
                      </v:shape>
                      <v:shape id="Picture 1873" o:spid="_x0000_s1435" type="#_x0000_t75" style="position:absolute;left:24503;top:2856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" fillcolor="#5b9bd5 [3204]" strokecolor="black [3213]">
                        <v:imagedata r:id="rId55" o:title=""/>
                        <v:shadow color="#e7e6e6 [3214]"/>
                      </v:shape>
                      <v:shape id="Picture 1874" o:spid="_x0000_s1436" type="#_x0000_t75" style="position:absolute;left:28431;top:3161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" fillcolor="#5b9bd5 [3204]" strokecolor="black [3213]">
                        <v:imagedata r:id="rId55" o:title=""/>
                        <v:shadow color="#e7e6e6 [3214]"/>
                      </v:shape>
                      <v:shape id="Picture 1875" o:spid="_x0000_s1437" type="#_x0000_t75" style="position:absolute;left:24503;top:31605;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" fillcolor="#5b9bd5 [3204]" strokecolor="black [3213]">
                        <v:imagedata r:id="rId55" o:title=""/>
                        <v:shadow color="#e7e6e6 [3214]"/>
                      </v:shape>
                      <v:shape id="Picture 1876" o:spid="_x0000_s1438" type="#_x0000_t75" style="position:absolute;left:28431;top:2856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" fillcolor="#5b9bd5 [3204]" strokecolor="black [3213]">
                        <v:imagedata r:id="rId55" o:title=""/>
                        <v:shadow color="#e7e6e6 [3214]"/>
                      </v:shape>
                      <v:shape id="Picture 1877" o:spid="_x0000_s1439" type="#_x0000_t75" style="position:absolute;left:24610;top:225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" fillcolor="#5b9bd5 [3204]" strokecolor="black [3213]">
                        <v:imagedata r:id="rId56" o:title=""/>
                        <v:shadow color="#e7e6e6 [3214]"/>
                      </v:shape>
                    </v:group>
                    <v:group id="Group 1878" o:spid="_x0000_s1440" style="position:absolute;left:25747;top:24004;width:8179;height:12418" coordorigin="25747,2400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">
                      <v:shape id="Picture 1879" o:spid="_x0000_s1441" type="#_x0000_t75" style="position:absolute;left:29783;top:2704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" fillcolor="#5b9bd5 [3204]" strokecolor="black [3213]">
                        <v:imagedata r:id="rId55" o:title=""/>
                        <v:shadow color="#e7e6e6 [3214]"/>
                      </v:shape>
                      <v:shape id="Picture 1880" o:spid="_x0000_s1442" type="#_x0000_t75" style="position:absolute;left:25854;top:270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" fillcolor="#5b9bd5 [3204]" strokecolor="black [3213]">
                        <v:imagedata r:id="rId55" o:title=""/>
                        <v:shadow color="#e7e6e6 [3214]"/>
                      </v:shape>
                      <v:shape id="Picture 1881" o:spid="_x0000_s1443" type="#_x0000_t75" style="position:absolute;left:29783;top:2400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" fillcolor="#5b9bd5 [3204]" strokecolor="black [3213]">
                        <v:imagedata r:id="rId55" o:title=""/>
                        <v:shadow color="#e7e6e6 [3214]"/>
                      </v:shape>
                      <v:shape id="Picture 1882" o:spid="_x0000_s1444" type="#_x0000_t75" style="position:absolute;left:25747;top:300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" fillcolor="#5b9bd5 [3204]" strokecolor="black [3213]">
                        <v:imagedata r:id="rId55" o:title=""/>
                        <v:shadow color="#e7e6e6 [3214]"/>
                      </v:shape>
                      <v:shape id="Picture 1883" o:spid="_x0000_s1445" type="#_x0000_t75" style="position:absolute;left:29676;top:3313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" fillcolor="#5b9bd5 [3204]" strokecolor="black [3213]">
                        <v:imagedata r:id="rId55" o:title=""/>
                        <v:shadow color="#e7e6e6 [3214]"/>
                      </v:shape>
                      <v:shape id="Picture 1884" o:spid="_x0000_s1446" type="#_x0000_t75" style="position:absolute;left:25747;top:3312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" fillcolor="#5b9bd5 [3204]" strokecolor="black [3213]">
                        <v:imagedata r:id="rId55" o:title=""/>
                        <v:shadow color="#e7e6e6 [3214]"/>
                      </v:shape>
                      <v:shape id="Picture 1885" o:spid="_x0000_s1447" type="#_x0000_t75" style="position:absolute;left:29676;top:300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" fillcolor="#5b9bd5 [3204]" strokecolor="black [3213]">
                        <v:imagedata r:id="rId55" o:title=""/>
                        <v:shadow color="#e7e6e6 [3214]"/>
                      </v:shape>
                      <v:shape id="Picture 1886" o:spid="_x0000_s1448" type="#_x0000_t75" style="position:absolute;left:25854;top:241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" fillcolor="#5b9bd5 [3204]" strokecolor="black [3213]">
                        <v:imagedata r:id="rId56" o:title=""/>
                        <v:shadow color="#e7e6e6 [3214]"/>
                      </v:shape>
                    </v:group>
                    <v:group id="Group 1887" o:spid="_x0000_s1449" style="position:absolute;left:26830;top:25415;width:8180;height:12418" coordorigin="26830,2541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">
                      <v:shape id="Picture 1888" o:spid="_x0000_s1450" type="#_x0000_t75" style="position:absolute;left:30866;top:28459;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" fillcolor="#5b9bd5 [3204]" strokecolor="black [3213]">
                        <v:imagedata r:id="rId55" o:title=""/>
                        <v:shadow color="#e7e6e6 [3214]"/>
                      </v:shape>
                      <v:shape id="Picture 1889" o:spid="_x0000_s1451" type="#_x0000_t75" style="position:absolute;left:26937;top:2845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" fillcolor="#5b9bd5 [3204]" strokecolor="black [3213]">
                        <v:imagedata r:id="rId55" o:title=""/>
                        <v:shadow color="#e7e6e6 [3214]"/>
                      </v:shape>
                      <v:shape id="Picture 1890" o:spid="_x0000_s1452" type="#_x0000_t75" style="position:absolute;left:30866;top:2541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" fillcolor="#5b9bd5 [3204]" strokecolor="black [3213]">
                        <v:imagedata r:id="rId55" o:title=""/>
                        <v:shadow color="#e7e6e6 [3214]"/>
                      </v:shape>
                      <v:shape id="Picture 1891" o:spid="_x0000_s1453" type="#_x0000_t75" style="position:absolute;left:26830;top:3150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" fillcolor="#5b9bd5 [3204]" strokecolor="black [3213]">
                        <v:imagedata r:id="rId55" o:title=""/>
                        <v:shadow color="#e7e6e6 [3214]"/>
                      </v:shape>
                      <v:shape id="Picture 1892" o:spid="_x0000_s1454" type="#_x0000_t75" style="position:absolute;left:30759;top:3454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" fillcolor="#5b9bd5 [3204]" strokecolor="black [3213]">
                        <v:imagedata r:id="rId55" o:title=""/>
                        <v:shadow color="#e7e6e6 [3214]"/>
                      </v:shape>
                      <v:shape id="Picture 1893" o:spid="_x0000_s1455" type="#_x0000_t75" style="position:absolute;left:26830;top:3454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" fillcolor="#5b9bd5 [3204]" strokecolor="black [3213]">
                        <v:imagedata r:id="rId55" o:title=""/>
                        <v:shadow color="#e7e6e6 [3214]"/>
                      </v:shape>
                      <v:shape id="Picture 1894" o:spid="_x0000_s1456" type="#_x0000_t75" style="position:absolute;left:30759;top:3150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" fillcolor="#5b9bd5 [3204]" strokecolor="black [3213]">
                        <v:imagedata r:id="rId55" o:title=""/>
                        <v:shadow color="#e7e6e6 [3214]"/>
                      </v:shape>
                      <v:shape id="Picture 1895" o:spid="_x0000_s1457" type="#_x0000_t75" style="position:absolute;left:26937;top:2553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" fillcolor="#5b9bd5 [3204]" strokecolor="black [3213]">
                        <v:imagedata r:id="rId56" o:title=""/>
                        <v:shadow color="#e7e6e6 [3214]"/>
                      </v:shape>
                    </v:group>
                    <v:group id="Group 1896" o:spid="_x0000_s1458" style="position:absolute;left:28009;top:27052;width:8179;height:12418" coordorigin="28009,27052"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">
                      <v:shape id="Picture 1897" o:spid="_x0000_s1459" type="#_x0000_t75" style="position:absolute;left:32045;top:3009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" fillcolor="#5b9bd5 [3204]" strokecolor="black [3213]">
                        <v:imagedata r:id="rId55" o:title=""/>
                        <v:shadow color="#e7e6e6 [3214]"/>
                      </v:shape>
                      <v:shape id="Picture 1898" o:spid="_x0000_s1460" type="#_x0000_t75" style="position:absolute;left:28116;top:3009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" fillcolor="#5b9bd5 [3204]" strokecolor="black [3213]">
                        <v:imagedata r:id="rId55" o:title=""/>
                        <v:shadow color="#e7e6e6 [3214]"/>
                      </v:shape>
                      <v:shape id="Picture 1899" o:spid="_x0000_s1461" type="#_x0000_t75" style="position:absolute;left:32045;top:2705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" fillcolor="#5b9bd5 [3204]" strokecolor="black [3213]">
                        <v:imagedata r:id="rId55" o:title=""/>
                        <v:shadow color="#e7e6e6 [3214]"/>
                      </v:shape>
                      <v:shape id="Picture 1900" o:spid="_x0000_s1462" type="#_x0000_t75" style="position:absolute;left:28009;top:331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" fillcolor="#5b9bd5 [3204]" strokecolor="black [3213]">
                        <v:imagedata r:id="rId55" o:title=""/>
                        <v:shadow color="#e7e6e6 [3214]"/>
                      </v:shape>
                      <v:shape id="Picture 1901" o:spid="_x0000_s1463" type="#_x0000_t75" style="position:absolute;left:31938;top:3618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" fillcolor="#5b9bd5 [3204]" strokecolor="black [3213]">
                        <v:imagedata r:id="rId55" o:title=""/>
                        <v:shadow color="#e7e6e6 [3214]"/>
                      </v:shape>
                      <v:shape id="Picture 1902" o:spid="_x0000_s1464" type="#_x0000_t75" style="position:absolute;left:28009;top:3617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" fillcolor="#5b9bd5 [3204]" strokecolor="black [3213]">
                        <v:imagedata r:id="rId55" o:title=""/>
                        <v:shadow color="#e7e6e6 [3214]"/>
                      </v:shape>
                      <v:shape id="Picture 1903" o:spid="_x0000_s1465" type="#_x0000_t75" style="position:absolute;left:31938;top:331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" fillcolor="#5b9bd5 [3204]" strokecolor="black [3213]">
                        <v:imagedata r:id="rId55" o:title=""/>
                        <v:shadow color="#e7e6e6 [3214]"/>
                      </v:shape>
                      <v:shape id="Picture 1904" o:spid="_x0000_s1466" type="#_x0000_t75" style="position:absolute;left:28116;top:271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" fillcolor="#5b9bd5 [3204]" strokecolor="black [3213]">
                        <v:imagedata r:id="rId56" o:title=""/>
                        <v:shadow color="#e7e6e6 [3214]"/>
                      </v:shape>
                    </v:group>
                    <v:group id="Group 1905" o:spid="_x0000_s1467" style="position:absolute;left:29289;top:28576;width:8179;height:12418" coordorigin="29289,28576"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">
                      <v:shape id="Picture 1906" o:spid="_x0000_s1468" type="#_x0000_t75" style="position:absolute;left:33325;top:3162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" fillcolor="#5b9bd5 [3204]" strokecolor="black [3213]">
                        <v:imagedata r:id="rId55" o:title=""/>
                        <v:shadow color="#e7e6e6 [3214]"/>
                      </v:shape>
                      <v:shape id="Picture 1907" o:spid="_x0000_s1469" type="#_x0000_t75" style="position:absolute;left:29396;top:3161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" fillcolor="#5b9bd5 [3204]" strokecolor="black [3213]">
                        <v:imagedata r:id="rId55" o:title=""/>
                        <v:shadow color="#e7e6e6 [3214]"/>
                      </v:shape>
                      <v:shape id="Picture 1908" o:spid="_x0000_s1470" type="#_x0000_t75" style="position:absolute;left:33325;top:285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" fillcolor="#5b9bd5 [3204]" strokecolor="black [3213]">
                        <v:imagedata r:id="rId55" o:title=""/>
                        <v:shadow color="#e7e6e6 [3214]"/>
                      </v:shape>
                      <v:shape id="Picture 1909" o:spid="_x0000_s1471" type="#_x0000_t75" style="position:absolute;left:29289;top:3466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" fillcolor="#5b9bd5 [3204]" strokecolor="black [3213]">
                        <v:imagedata r:id="rId55" o:title=""/>
                        <v:shadow color="#e7e6e6 [3214]"/>
                      </v:shape>
                      <v:shape id="Picture 1910" o:spid="_x0000_s1472" type="#_x0000_t75" style="position:absolute;left:33218;top:3770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" fillcolor="#5b9bd5 [3204]" strokecolor="black [3213]">
                        <v:imagedata r:id="rId55" o:title=""/>
                        <v:shadow color="#e7e6e6 [3214]"/>
                      </v:shape>
                      <v:shape id="Picture 1911" o:spid="_x0000_s1473" type="#_x0000_t75" style="position:absolute;left:29289;top:37701;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" fillcolor="#5b9bd5 [3204]" strokecolor="black [3213]">
                        <v:imagedata r:id="rId55" o:title=""/>
                        <v:shadow color="#e7e6e6 [3214]"/>
                      </v:shape>
                      <v:shape id="Picture 1912" o:spid="_x0000_s1474" type="#_x0000_t75" style="position:absolute;left:33218;top:3466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" fillcolor="#5b9bd5 [3204]" strokecolor="black [3213]">
                        <v:imagedata r:id="rId55" o:title=""/>
                        <v:shadow color="#e7e6e6 [3214]"/>
                      </v:shape>
                      <v:shape id="Picture 1913" o:spid="_x0000_s1475" type="#_x0000_t75" style="position:absolute;left:29396;top:2869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" fillcolor="#5b9bd5 [3204]" strokecolor="black [3213]">
                        <v:imagedata r:id="rId56" o:title=""/>
                        <v:shadow color="#e7e6e6 [3214]"/>
                      </v:shape>
                    </v:group>
                    <v:group id="Group 1914" o:spid="_x0000_s1476" style="position:absolute;left:30610;top:30100;width:8180;height:12418" coordorigin="30610,3010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">
                      <v:shape id="Picture 1915" o:spid="_x0000_s1477" type="#_x0000_t75" style="position:absolute;left:34647;top:3314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" fillcolor="#5b9bd5 [3204]" strokecolor="black [3213]">
                        <v:imagedata r:id="rId55" o:title=""/>
                        <v:shadow color="#e7e6e6 [3214]"/>
                      </v:shape>
                      <v:shape id="Picture 1916" o:spid="_x0000_s1478" type="#_x0000_t75" style="position:absolute;left:30718;top:331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" fillcolor="#5b9bd5 [3204]" strokecolor="black [3213]">
                        <v:imagedata r:id="rId55" o:title=""/>
                        <v:shadow color="#e7e6e6 [3214]"/>
                      </v:shape>
                      <v:shape id="Picture 1917" o:spid="_x0000_s1479" type="#_x0000_t75" style="position:absolute;left:34647;top:3010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" fillcolor="#5b9bd5 [3204]" strokecolor="black [3213]">
                        <v:imagedata r:id="rId55" o:title=""/>
                        <v:shadow color="#e7e6e6 [3214]"/>
                      </v:shape>
                      <v:shape id="Picture 1918" o:spid="_x0000_s1480" type="#_x0000_t75" style="position:absolute;left:30610;top:361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" fillcolor="#5b9bd5 [3204]" strokecolor="black [3213]">
                        <v:imagedata r:id="rId55" o:title=""/>
                        <v:shadow color="#e7e6e6 [3214]"/>
                      </v:shape>
                      <v:shape id="Picture 1919" o:spid="_x0000_s1481" type="#_x0000_t75" style="position:absolute;left:34539;top:3923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" fillcolor="#5b9bd5 [3204]" strokecolor="black [3213]">
                        <v:imagedata r:id="rId55" o:title=""/>
                        <v:shadow color="#e7e6e6 [3214]"/>
                      </v:shape>
                      <v:shape id="Picture 1920" o:spid="_x0000_s1482" type="#_x0000_t75" style="position:absolute;left:30610;top:3922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" fillcolor="#5b9bd5 [3204]" strokecolor="black [3213]">
                        <v:imagedata r:id="rId55" o:title=""/>
                        <v:shadow color="#e7e6e6 [3214]"/>
                      </v:shape>
                      <v:shape id="Picture 1921" o:spid="_x0000_s1483" type="#_x0000_t75" style="position:absolute;left:34539;top:361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" fillcolor="#5b9bd5 [3204]" strokecolor="black [3213]">
                        <v:imagedata r:id="rId55" o:title=""/>
                        <v:shadow color="#e7e6e6 [3214]"/>
                      </v:shape>
                      <v:shape id="Picture 1922" o:spid="_x0000_s1484" type="#_x0000_t75" style="position:absolute;left:30718;top:302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" fillcolor="#5b9bd5 [3204]" strokecolor="black [3213]">
                        <v:imagedata r:id="rId56" o:title=""/>
                        <v:shadow color="#e7e6e6 [3214]"/>
                      </v:shape>
                    </v:group>
                    <v:group id="Group 1923" o:spid="_x0000_s1485" style="position:absolute;left:31747;top:31511;width:8180;height:12418" coordorigin="31747,3151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">
                      <v:shape id="Picture 1924" o:spid="_x0000_s1486" type="#_x0000_t75" style="position:absolute;left:35783;top:3455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" fillcolor="#5b9bd5 [3204]" strokecolor="black [3213]">
                        <v:imagedata r:id="rId55" o:title=""/>
                        <v:shadow color="#e7e6e6 [3214]"/>
                      </v:shape>
                      <v:shape id="Picture 1925" o:spid="_x0000_s1487" type="#_x0000_t75" style="position:absolute;left:31854;top:3454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" fillcolor="#5b9bd5 [3204]" strokecolor="black [3213]">
                        <v:imagedata r:id="rId55" o:title=""/>
                        <v:shadow color="#e7e6e6 [3214]"/>
                      </v:shape>
                      <v:shape id="Picture 1926" o:spid="_x0000_s1488" type="#_x0000_t75" style="position:absolute;left:35783;top:3151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" fillcolor="#5b9bd5 [3204]" strokecolor="black [3213]">
                        <v:imagedata r:id="rId55" o:title=""/>
                        <v:shadow color="#e7e6e6 [3214]"/>
                      </v:shape>
                      <v:shape id="Picture 1927" o:spid="_x0000_s1489" type="#_x0000_t75" style="position:absolute;left:31747;top:3759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" fillcolor="#5b9bd5 [3204]" strokecolor="black [3213]">
                        <v:imagedata r:id="rId55" o:title=""/>
                        <v:shadow color="#e7e6e6 [3214]"/>
                      </v:shape>
                      <v:shape id="Picture 1928" o:spid="_x0000_s1490" type="#_x0000_t75" style="position:absolute;left:35676;top:4064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" fillcolor="#5b9bd5 [3204]" strokecolor="black [3213]">
                        <v:imagedata r:id="rId55" o:title=""/>
                        <v:shadow color="#e7e6e6 [3214]"/>
                      </v:shape>
                      <v:shape id="Picture 1929" o:spid="_x0000_s1491" type="#_x0000_t75" style="position:absolute;left:31747;top:4063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" fillcolor="#5b9bd5 [3204]" strokecolor="black [3213]">
                        <v:imagedata r:id="rId55" o:title=""/>
                        <v:shadow color="#e7e6e6 [3214]"/>
                      </v:shape>
                      <v:shape id="Picture 1930" o:spid="_x0000_s1492" type="#_x0000_t75" style="position:absolute;left:35676;top:3759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" fillcolor="#5b9bd5 [3204]" strokecolor="black [3213]">
                        <v:imagedata r:id="rId55" o:title=""/>
                        <v:shadow color="#e7e6e6 [3214]"/>
                      </v:shape>
                      <v:shape id="Picture 1931" o:spid="_x0000_s1493" type="#_x0000_t75" style="position:absolute;left:31981;top:315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" fillcolor="#5b9bd5 [3204]" strokecolor="black [3213]">
                        <v:imagedata r:id="rId56" o:title=""/>
                        <v:shadow color="#e7e6e6 [3214]"/>
                      </v:shape>
                    </v:group>
                  </v:group>
                  <v:roundrect id="Rounded Rectangle 1932" o:spid="_x0000_s1494" style="position:absolute;left:62178;top:2605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" fillcolor="#e46c0a" strokecolor="windowText" strokeweight="2pt">
                    <v:textbox>
                      <w:txbxContent>
                        <w:p w14:paraId="5FF5FD9C" w14:textId="77777777" w:rsidR="0051744F" w:rsidRDefault="0051744F" w:rsidP="001B10D4">
                          <w:pPr>
                            <w:rPr>
                              <w:rFonts w:eastAsia="Times New Roman"/>
                            </w:rPr>
                          </w:pPr>
                        </w:p>
                      </w:txbxContent>
                    </v:textbox>
                  </v:roundrect>
                  <v:group id="Group 1933" o:spid="_x0000_s1495" style="position:absolute;left:41128;top:18301;width:20888;height:19623" coordorigin="41128,18301" coordsize="20887,19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">
                    <v:roundrect id="Rounded Rectangle 1934" o:spid="_x0000_s1496" style="position:absolute;left:41128;top:1830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" fillcolor="#fac090" strokecolor="#385d8a" strokeweight="2pt">
                      <v:textbox>
                        <w:txbxContent>
                          <w:p w14:paraId="137834B9" w14:textId="77777777" w:rsidR="0051744F" w:rsidRDefault="0051744F" w:rsidP="001B10D4">
                            <w:pPr>
                              <w:rPr>
                                <w:rFonts w:eastAsia="Times New Roman"/>
                              </w:rPr>
                            </w:pPr>
                          </w:p>
                        </w:txbxContent>
                      </v:textbox>
                    </v:roundrect>
                    <v:roundrect id="Rounded Rectangle 1935" o:spid="_x0000_s1497" style="position:absolute;left:42652;top:1973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" fillcolor="#fac090" strokecolor="#385d8a" strokeweight="2pt">
                      <v:textbox>
                        <w:txbxContent>
                          <w:p w14:paraId="4F99F91A" w14:textId="77777777" w:rsidR="0051744F" w:rsidRDefault="0051744F" w:rsidP="001B10D4">
                            <w:pPr>
                              <w:rPr>
                                <w:rFonts w:eastAsia="Times New Roman"/>
                              </w:rPr>
                            </w:pPr>
                          </w:p>
                        </w:txbxContent>
                      </v:textbox>
                    </v:roundrect>
                    <v:roundrect id="Rounded Rectangle 1936" o:spid="_x0000_s1498" style="position:absolute;left:44176;top:212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" fillcolor="#fac090" strokecolor="#385d8a" strokeweight="2pt">
                      <v:textbox>
                        <w:txbxContent>
                          <w:p w14:paraId="63DE3C8C" w14:textId="77777777" w:rsidR="0051744F" w:rsidRDefault="0051744F" w:rsidP="001B10D4">
                            <w:pPr>
                              <w:rPr>
                                <w:rFonts w:eastAsia="Times New Roman"/>
                              </w:rPr>
                            </w:pPr>
                          </w:p>
                        </w:txbxContent>
                      </v:textbox>
                    </v:roundrect>
                    <v:roundrect id="Rounded Rectangle 1937" o:spid="_x0000_s1499" style="position:absolute;left:45700;top:2277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" fillcolor="#fac090" strokecolor="#385d8a" strokeweight="2pt">
                      <v:textbox>
                        <w:txbxContent>
                          <w:p w14:paraId="3DFD2A51" w14:textId="77777777" w:rsidR="0051744F" w:rsidRDefault="0051744F" w:rsidP="001B10D4">
                            <w:pPr>
                              <w:rPr>
                                <w:rFonts w:eastAsia="Times New Roman"/>
                              </w:rPr>
                            </w:pPr>
                          </w:p>
                        </w:txbxContent>
                      </v:textbox>
                    </v:roundrect>
                    <v:roundrect id="Rounded Rectangle 1938" o:spid="_x0000_s1500" style="position:absolute;left:47224;top:2430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" fillcolor="#fac090" strokecolor="#385d8a" strokeweight="2pt">
                      <v:textbox>
                        <w:txbxContent>
                          <w:p w14:paraId="12EE2077" w14:textId="77777777" w:rsidR="0051744F" w:rsidRDefault="0051744F" w:rsidP="001B10D4">
                            <w:pPr>
                              <w:rPr>
                                <w:rFonts w:eastAsia="Times New Roman"/>
                              </w:rPr>
                            </w:pPr>
                          </w:p>
                        </w:txbxContent>
                      </v:textbox>
                    </v:roundrect>
                    <v:roundrect id="Rounded Rectangle 1939" o:spid="_x0000_s1501" style="position:absolute;left:48748;top:2582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" fillcolor="#fac090" strokecolor="#385d8a" strokeweight="2pt">
                      <v:textbox>
                        <w:txbxContent>
                          <w:p w14:paraId="077C7FA3" w14:textId="77777777" w:rsidR="0051744F" w:rsidRDefault="0051744F" w:rsidP="001B10D4">
                            <w:pPr>
                              <w:rPr>
                                <w:rFonts w:eastAsia="Times New Roman"/>
                              </w:rPr>
                            </w:pPr>
                          </w:p>
                        </w:txbxContent>
                      </v:textbox>
                    </v:roundrect>
                    <v:roundrect id="Rounded Rectangle 1940" o:spid="_x0000_s1502" style="position:absolute;left:50272;top:2735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" fillcolor="#fac090" strokecolor="#385d8a" strokeweight="2pt">
                      <v:textbox>
                        <w:txbxContent>
                          <w:p w14:paraId="06BB6568" w14:textId="77777777" w:rsidR="0051744F" w:rsidRDefault="0051744F" w:rsidP="001B10D4">
                            <w:pPr>
                              <w:rPr>
                                <w:rFonts w:eastAsia="Times New Roman"/>
                              </w:rPr>
                            </w:pPr>
                          </w:p>
                        </w:txbxContent>
                      </v:textbox>
                    </v:roundrect>
                    <v:roundrect id="Rounded Rectangle 1941" o:spid="_x0000_s1503" style="position:absolute;left:51796;top:2887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" fillcolor="#fac090" strokecolor="#385d8a" strokeweight="2pt">
                      <v:textbox>
                        <w:txbxContent>
                          <w:p w14:paraId="25200510" w14:textId="77777777" w:rsidR="0051744F" w:rsidRDefault="0051744F" w:rsidP="001B10D4">
                            <w:pPr>
                              <w:rPr>
                                <w:rFonts w:eastAsia="Times New Roman"/>
                              </w:rPr>
                            </w:pPr>
                          </w:p>
                        </w:txbxContent>
                      </v:textbox>
                    </v:roundrect>
                    <v:roundrect id="Rounded Rectangle 1942" o:spid="_x0000_s1504" style="position:absolute;left:53320;top:3039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" fillcolor="#fac090" strokecolor="#385d8a" strokeweight="2pt">
                      <v:textbox>
                        <w:txbxContent>
                          <w:p w14:paraId="36F2F2F2" w14:textId="77777777" w:rsidR="0051744F" w:rsidRDefault="0051744F" w:rsidP="001B10D4">
                            <w:pPr>
                              <w:rPr>
                                <w:rFonts w:eastAsia="Times New Roman"/>
                              </w:rPr>
                            </w:pPr>
                          </w:p>
                        </w:txbxContent>
                      </v:textbox>
                    </v:roundrect>
                    <v:roundrect id="Rounded Rectangle 1943" o:spid="_x0000_s1505" style="position:absolute;left:54844;top:3192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" fillcolor="#fac090" strokecolor="#385d8a" strokeweight="2pt">
                      <v:textbox>
                        <w:txbxContent>
                          <w:p w14:paraId="548E563C" w14:textId="77777777" w:rsidR="0051744F" w:rsidRDefault="0051744F" w:rsidP="001B10D4">
                            <w:pPr>
                              <w:rPr>
                                <w:rFonts w:eastAsia="Times New Roman"/>
                              </w:rPr>
                            </w:pPr>
                          </w:p>
                        </w:txbxContent>
                      </v:textbox>
                    </v:roundrect>
                    <v:roundrect id="Rounded Rectangle 1944" o:spid="_x0000_s1506" style="position:absolute;left:56368;top:3344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" fillcolor="#fac090" strokecolor="#385d8a" strokeweight="2pt">
                      <v:textbox>
                        <w:txbxContent>
                          <w:p w14:paraId="54299548" w14:textId="77777777" w:rsidR="0051744F" w:rsidRDefault="0051744F" w:rsidP="001B10D4">
                            <w:pPr>
                              <w:rPr>
                                <w:rFonts w:eastAsia="Times New Roman"/>
                              </w:rPr>
                            </w:pPr>
                          </w:p>
                        </w:txbxContent>
                      </v:textbox>
                    </v:roundrect>
                    <v:roundrect id="Rounded Rectangle 1945" o:spid="_x0000_s1507" style="position:absolute;left:58071;top:3487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" fillcolor="#fac090" strokecolor="#385d8a" strokeweight="2pt">
                      <v:textbox>
                        <w:txbxContent>
                          <w:p w14:paraId="68AAB069" w14:textId="77777777" w:rsidR="0051744F" w:rsidRDefault="0051744F" w:rsidP="001B10D4">
                            <w:pPr>
                              <w:rPr>
                                <w:rFonts w:eastAsia="Times New Roman"/>
                              </w:rPr>
                            </w:pPr>
                          </w:p>
                        </w:txbxContent>
                      </v:textbox>
                    </v:roundrect>
                  </v:group>
                  <v:oval id="Oval 1946" o:spid="_x0000_s1508" style="position:absolute;left:11882;top:16378;width:6096;height:5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" fillcolor="window" strokecolor="#385d8a" strokeweight="2pt">
                    <v:textbox>
                      <w:txbxContent>
                        <w:p w14:paraId="35421F3C" w14:textId="77777777" w:rsidR="0051744F" w:rsidRDefault="0051744F" w:rsidP="001B10D4">
                          <w:pPr>
                            <w:rPr>
                              <w:rFonts w:eastAsia="Times New Roman"/>
                            </w:rPr>
                          </w:pPr>
                        </w:p>
                      </w:txbxContent>
                    </v:textbox>
                  </v:oval>
                  <v:oval id="Oval 1947" o:spid="_x0000_s1509" style="position:absolute;left:44348;top:34485;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" fillcolor="window" strokecolor="#385d8a" strokeweight="2pt">
                    <v:textbox>
                      <w:txbxContent>
                        <w:p w14:paraId="73DFA478" w14:textId="77777777" w:rsidR="0051744F" w:rsidRDefault="0051744F" w:rsidP="001B10D4">
                          <w:pPr>
                            <w:rPr>
                              <w:rFonts w:eastAsia="Times New Roman"/>
                            </w:rPr>
                          </w:pPr>
                        </w:p>
                      </w:txbxContent>
                    </v:textbox>
                  </v:oval>
                  <v:line id="Straight Connector 1948" o:spid="_x0000_s1510" style="position:absolute;visibility:visible;mso-wrap-style:square" from="5036,4192" to="14930,163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" strokecolor="windowText"/>
                  <v:line id="Straight Connector 1949" o:spid="_x0000_s1511" style="position:absolute;visibility:visible;mso-wrap-style:square" from="5036,16384" to="11882,19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" strokecolor="windowText"/>
                  <v:line id="Straight Connector 1950" o:spid="_x0000_s1512" style="position:absolute;visibility:visible;mso-wrap-style:square" from="17978,19300" to="33926,31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" strokecolor="windowText"/>
                  <v:line id="Straight Connector 1951" o:spid="_x0000_s1513" style="position:absolute;visibility:visible;mso-wrap-style:square" from="14930,22223" to="33926,34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" strokecolor="windowText"/>
                  <v:line id="Straight Connector 1952" o:spid="_x0000_s1514" style="position:absolute;visibility:visible;mso-wrap-style:square" from="39819,32020" to="47396,34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" strokecolor="windowText"/>
                  <v:line id="Straight Connector 1953" o:spid="_x0000_s1515" style="position:absolute;visibility:visible;mso-wrap-style:square" from="32259,32044" to="45241,35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" strokecolor="windowText"/>
                  <v:line id="Straight Connector 1954" o:spid="_x0000_s1516" style="position:absolute;flip:y;visibility:visible;mso-wrap-style:square" from="32045,39473" to="45241,43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" strokecolor="windowText"/>
                  <v:line id="Straight Connector 1955" o:spid="_x0000_s1517" style="position:absolute;flip:x;visibility:visible;mso-wrap-style:square" from="39819,40329" to="47396,43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" strokecolor="windowText"/>
                  <v:line id="Straight Connector 1956" o:spid="_x0000_s1518" style="position:absolute;flip:y;visibility:visible;mso-wrap-style:square" from="49552,34876" to="60043,35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" strokecolor="windowText"/>
                  <v:line id="Straight Connector 1957" o:spid="_x0000_s1519" style="position:absolute;flip:y;visibility:visible;mso-wrap-style:square" from="47396,37924" to="60043,40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" strokecolor="windowText"/>
                </v:group>
                <v:shape id="Picture 1958" o:spid="_x0000_s1520" type="#_x0000_t75" style="position:absolute;left:12091;top:26766;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">
                  <v:imagedata r:id="rId57" o:title=""/>
                </v:shape>
                <v:shape id="Text Box 2" o:spid="_x0000_s1521" type="#_x0000_t202" style="position:absolute;left:8021;top:29942;width:13252;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" filled="f" stroked="f">
                  <v:textbox>
                    <w:txbxContent>
                      <w:p w14:paraId="7F7D2C52" w14:textId="77777777" w:rsidR="0051744F" w:rsidRDefault="0051744F" w:rsidP="001B10D4">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001A4612"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Kernel: (64 1 3) × 12</w:t>
                        </w:r>
                      </w:p>
                    </w:txbxContent>
                  </v:textbox>
                </v:shape>
                <v:shape id="Text Box 2" o:spid="_x0000_s1522" type="#_x0000_t202" style="position:absolute;left:28177;top:29488;width:13252;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" filled="f" stroked="f">
                  <v:textbox>
                    <w:txbxContent>
                      <w:p w14:paraId="6CEA7131" w14:textId="77777777" w:rsidR="0051744F" w:rsidRDefault="0051744F" w:rsidP="001B10D4">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79056823"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1961" o:spid="_x0000_s1523" type="#_x0000_t75" style="position:absolute;left:32822;top:26987;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">
                  <v:imagedata r:id="rId57" o:title=""/>
                </v:shape>
                <v:shape id="Text Box 2" o:spid="_x0000_s1524" type="#_x0000_t202" style="position:absolute;left:33911;top:7335;width:13252;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" filled="f" stroked="f">
                  <v:textbox>
                    <w:txbxContent>
                      <w:p w14:paraId="4127F5D3" w14:textId="77777777" w:rsidR="0051744F" w:rsidRDefault="0051744F" w:rsidP="001B10D4">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1963" o:spid="_x0000_s1525" type="#_x0000_t67" style="position:absolute;left:38687;top:10177;width:1187;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" adj="15127,6846" fillcolor="windowText" stroked="f" strokeweight="2pt">
                  <v:textbox>
                    <w:txbxContent>
                      <w:p w14:paraId="07E4821D" w14:textId="77777777" w:rsidR="0051744F" w:rsidRDefault="0051744F" w:rsidP="001B10D4">
                        <w:pPr>
                          <w:rPr>
                            <w:rFonts w:eastAsia="Times New Roman"/>
                          </w:rPr>
                        </w:pPr>
                      </w:p>
                    </w:txbxContent>
                  </v:textbox>
                </v:shape>
                <v:shape id="TextBox 39" o:spid="_x0000_s1526" type="#_x0000_t202" style="position:absolute;left:8216;top:2494;width:5505;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" filled="f" stroked="f">
                  <v:textbox>
                    <w:txbxContent>
                      <w:p w14:paraId="5AD564FF"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v:textbox>
                </v:shape>
                <v:shape id="TextBox 40" o:spid="_x0000_s1527" type="#_x0000_t202" style="position:absolute;left:6632;top:1162;width:4075;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" filled="f" stroked="f">
                  <v:textbox>
                    <w:txbxContent>
                      <w:p w14:paraId="0A31C513"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v:textbox>
                </v:shape>
                <v:shape id="TextBox 41" o:spid="_x0000_s1528" type="#_x0000_t202" style="position:absolute;left:4435;width:4235;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" filled="f" stroked="f">
                  <v:textbox>
                    <w:txbxContent>
                      <w:p w14:paraId="769E1FF9" w14:textId="77777777" w:rsidR="0051744F" w:rsidRDefault="0051744F" w:rsidP="001B10D4">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v:textbox>
                </v:shape>
                <w10:wrap type="square"/>
              </v:group>
            </w:pict>
          </mc:Fallback>
        </mc:AlternateContent>
      </w:r>
    </w:p>
    <w:p w14:paraId="258C33F2" w14:textId="388366D4" w:rsidR="00504EF4" w:rsidRDefault="00504EF4">
      <w:pPr>
        <w:rPr>
          <w:rFonts w:ascii="Times New Roman" w:hAnsi="Times New Roman" w:cs="Times New Roman"/>
        </w:rPr>
      </w:pPr>
    </w:p>
    <w:p w14:paraId="0EB19519" w14:textId="77777777" w:rsidR="00504EF4" w:rsidRDefault="00504EF4">
      <w:pPr>
        <w:rPr>
          <w:rFonts w:ascii="Times New Roman" w:hAnsi="Times New Roman" w:cs="Times New Roman"/>
        </w:rPr>
      </w:pPr>
    </w:p>
    <w:p w14:paraId="4DB18CD0" w14:textId="77777777" w:rsidR="00504EF4" w:rsidRDefault="00504EF4">
      <w:pPr>
        <w:rPr>
          <w:rFonts w:ascii="Times New Roman" w:hAnsi="Times New Roman" w:cs="Times New Roman"/>
        </w:rPr>
      </w:pPr>
    </w:p>
    <w:p w14:paraId="2F73F243" w14:textId="77777777" w:rsidR="00504EF4" w:rsidRDefault="00504EF4">
      <w:pPr>
        <w:rPr>
          <w:rFonts w:ascii="Times New Roman" w:hAnsi="Times New Roman" w:cs="Times New Roman"/>
        </w:rPr>
      </w:pPr>
    </w:p>
    <w:p w14:paraId="0E21C0FF" w14:textId="77777777" w:rsidR="00504EF4" w:rsidRDefault="00504EF4">
      <w:pPr>
        <w:rPr>
          <w:rFonts w:ascii="Times New Roman" w:hAnsi="Times New Roman" w:cs="Times New Roman"/>
        </w:rPr>
      </w:pPr>
    </w:p>
    <w:p w14:paraId="3FF5A325" w14:textId="77777777" w:rsidR="00504EF4" w:rsidRDefault="00504EF4">
      <w:pPr>
        <w:rPr>
          <w:rFonts w:ascii="Times New Roman" w:hAnsi="Times New Roman" w:cs="Times New Roman"/>
        </w:rPr>
      </w:pPr>
    </w:p>
    <w:p w14:paraId="4D80983C" w14:textId="77777777" w:rsidR="00504EF4" w:rsidRDefault="00504EF4">
      <w:pPr>
        <w:rPr>
          <w:rFonts w:ascii="Times New Roman" w:hAnsi="Times New Roman" w:cs="Times New Roman"/>
        </w:rPr>
      </w:pPr>
    </w:p>
    <w:p w14:paraId="595D0ECF" w14:textId="77777777" w:rsidR="00504EF4" w:rsidRDefault="00504EF4">
      <w:pPr>
        <w:rPr>
          <w:rFonts w:ascii="Times New Roman" w:hAnsi="Times New Roman" w:cs="Times New Roman"/>
        </w:rPr>
      </w:pPr>
    </w:p>
    <w:p w14:paraId="620E134F" w14:textId="77777777" w:rsidR="00504EF4" w:rsidRDefault="00504EF4">
      <w:pPr>
        <w:rPr>
          <w:rFonts w:ascii="Times New Roman" w:hAnsi="Times New Roman" w:cs="Times New Roman"/>
        </w:rPr>
      </w:pPr>
    </w:p>
    <w:p w14:paraId="51079E0E" w14:textId="77777777" w:rsidR="00504EF4" w:rsidRDefault="00504EF4">
      <w:pPr>
        <w:rPr>
          <w:rFonts w:ascii="Times New Roman" w:hAnsi="Times New Roman" w:cs="Times New Roman"/>
        </w:rPr>
      </w:pPr>
    </w:p>
    <w:p w14:paraId="2C476F8E" w14:textId="77777777" w:rsidR="00504EF4" w:rsidRDefault="00504EF4">
      <w:pPr>
        <w:rPr>
          <w:rFonts w:ascii="Times New Roman" w:hAnsi="Times New Roman" w:cs="Times New Roman"/>
        </w:rPr>
      </w:pPr>
    </w:p>
    <w:p w14:paraId="4B8F66B6" w14:textId="77777777" w:rsidR="00504EF4" w:rsidRDefault="00504EF4">
      <w:pPr>
        <w:rPr>
          <w:rFonts w:ascii="Times New Roman" w:hAnsi="Times New Roman" w:cs="Times New Roman"/>
        </w:rPr>
      </w:pPr>
    </w:p>
    <w:p w14:paraId="576442EF" w14:textId="77777777" w:rsidR="00504EF4" w:rsidRDefault="00504EF4">
      <w:pPr>
        <w:rPr>
          <w:rFonts w:ascii="Times New Roman" w:hAnsi="Times New Roman" w:cs="Times New Roman"/>
        </w:rPr>
      </w:pPr>
    </w:p>
    <w:p w14:paraId="3C68BD77" w14:textId="6B9A5BA5" w:rsidR="00504EF4" w:rsidRPr="00AC6793" w:rsidRDefault="00AC6793" w:rsidP="00AC6793">
      <w:pPr>
        <w:pStyle w:val="Caption"/>
        <w:jc w:val="center"/>
        <w:rPr>
          <w:rFonts w:ascii="Times New Roman" w:hAnsi="Times New Roman" w:cs="Times New Roman"/>
          <w:b/>
          <w:i w:val="0"/>
          <w:color w:val="000000" w:themeColor="text1"/>
          <w:sz w:val="22"/>
          <w:szCs w:val="22"/>
        </w:rPr>
      </w:pPr>
      <w:bookmarkStart w:id="96" w:name="_Toc43666717"/>
      <w:r w:rsidRPr="00AC6793">
        <w:rPr>
          <w:rFonts w:ascii="Times New Roman" w:hAnsi="Times New Roman" w:cs="Times New Roman"/>
          <w:b/>
          <w:i w:val="0"/>
          <w:color w:val="000000" w:themeColor="text1"/>
          <w:sz w:val="22"/>
          <w:szCs w:val="22"/>
        </w:rPr>
        <w:t xml:space="preserve">Figure </w:t>
      </w:r>
      <w:r w:rsidRPr="00AC6793">
        <w:rPr>
          <w:rFonts w:ascii="Times New Roman" w:hAnsi="Times New Roman" w:cs="Times New Roman"/>
          <w:b/>
          <w:i w:val="0"/>
          <w:color w:val="000000" w:themeColor="text1"/>
          <w:sz w:val="22"/>
          <w:szCs w:val="22"/>
        </w:rPr>
        <w:fldChar w:fldCharType="begin"/>
      </w:r>
      <w:r w:rsidRPr="00AC6793">
        <w:rPr>
          <w:rFonts w:ascii="Times New Roman" w:hAnsi="Times New Roman" w:cs="Times New Roman"/>
          <w:b/>
          <w:i w:val="0"/>
          <w:color w:val="000000" w:themeColor="text1"/>
          <w:sz w:val="22"/>
          <w:szCs w:val="22"/>
        </w:rPr>
        <w:instrText xml:space="preserve"> SEQ Figure \* ARABIC </w:instrText>
      </w:r>
      <w:r w:rsidRPr="00AC6793">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8</w:t>
      </w:r>
      <w:r w:rsidRPr="00AC6793">
        <w:rPr>
          <w:rFonts w:ascii="Times New Roman" w:hAnsi="Times New Roman" w:cs="Times New Roman"/>
          <w:b/>
          <w:i w:val="0"/>
          <w:color w:val="000000" w:themeColor="text1"/>
          <w:sz w:val="22"/>
          <w:szCs w:val="22"/>
        </w:rPr>
        <w:fldChar w:fldCharType="end"/>
      </w:r>
      <w:r w:rsidRPr="00AC6793">
        <w:rPr>
          <w:rFonts w:ascii="Times New Roman" w:hAnsi="Times New Roman" w:cs="Times New Roman"/>
          <w:b/>
          <w:i w:val="0"/>
          <w:color w:val="000000" w:themeColor="text1"/>
          <w:sz w:val="22"/>
          <w:szCs w:val="22"/>
        </w:rPr>
        <w:t>: Network Architecture (B)</w:t>
      </w:r>
      <w:bookmarkEnd w:id="96"/>
    </w:p>
    <w:p w14:paraId="5F9A44E0" w14:textId="77777777" w:rsidR="00B503BD" w:rsidRDefault="00B503BD">
      <w:pPr>
        <w:rPr>
          <w:rFonts w:ascii="Times New Roman" w:hAnsi="Times New Roman" w:cs="Times New Roman"/>
        </w:rPr>
      </w:pPr>
    </w:p>
    <w:p w14:paraId="3C512608" w14:textId="4072259F" w:rsidR="00B503BD" w:rsidRDefault="00B503BD">
      <w:pPr>
        <w:rPr>
          <w:rFonts w:ascii="Times New Roman" w:hAnsi="Times New Roman" w:cs="Times New Roman"/>
        </w:rPr>
      </w:pPr>
      <w:r w:rsidRPr="001B10D4">
        <w:rPr>
          <w:noProof/>
        </w:rPr>
        <mc:AlternateContent>
          <mc:Choice Requires="wpg">
            <w:drawing>
              <wp:anchor distT="0" distB="0" distL="114300" distR="114300" simplePos="0" relativeHeight="251784704" behindDoc="0" locked="0" layoutInCell="1" allowOverlap="1" wp14:anchorId="761A1DC6" wp14:editId="0CC16423">
                <wp:simplePos x="0" y="0"/>
                <wp:positionH relativeFrom="column">
                  <wp:posOffset>81280</wp:posOffset>
                </wp:positionH>
                <wp:positionV relativeFrom="paragraph">
                  <wp:posOffset>125730</wp:posOffset>
                </wp:positionV>
                <wp:extent cx="4716145" cy="3457575"/>
                <wp:effectExtent l="0" t="0" r="8255" b="28575"/>
                <wp:wrapSquare wrapText="bothSides"/>
                <wp:docPr id="1967" name="Group 43"/>
                <wp:cNvGraphicFramePr/>
                <a:graphic xmlns:a="http://schemas.openxmlformats.org/drawingml/2006/main">
                  <a:graphicData uri="http://schemas.microsoft.com/office/word/2010/wordprocessingGroup">
                    <wpg:wgp>
                      <wpg:cNvGrpSpPr/>
                      <wpg:grpSpPr>
                        <a:xfrm>
                          <a:off x="0" y="0"/>
                          <a:ext cx="4716145" cy="3457575"/>
                          <a:chOff x="0" y="0"/>
                          <a:chExt cx="4716314" cy="3396761"/>
                        </a:xfrm>
                      </wpg:grpSpPr>
                      <wpg:grpSp>
                        <wpg:cNvPr id="1968" name="Group 1968"/>
                        <wpg:cNvGrpSpPr/>
                        <wpg:grpSpPr>
                          <a:xfrm>
                            <a:off x="0" y="215444"/>
                            <a:ext cx="4659759" cy="3181317"/>
                            <a:chOff x="0" y="215444"/>
                            <a:chExt cx="6612391" cy="5047458"/>
                          </a:xfrm>
                        </wpg:grpSpPr>
                        <wpg:grpSp>
                          <wpg:cNvPr id="1969" name="Group 1969"/>
                          <wpg:cNvGrpSpPr/>
                          <wpg:grpSpPr>
                            <a:xfrm>
                              <a:off x="0" y="215444"/>
                              <a:ext cx="801485" cy="4843659"/>
                              <a:chOff x="0" y="215444"/>
                              <a:chExt cx="801485" cy="4843659"/>
                            </a:xfrm>
                          </wpg:grpSpPr>
                          <wps:wsp>
                            <wps:cNvPr id="1970" name="Rounded Rectangle 1970"/>
                            <wps:cNvSpPr/>
                            <wps:spPr>
                              <a:xfrm>
                                <a:off x="0" y="2154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146E7E87" w14:textId="77777777" w:rsidR="0051744F" w:rsidRDefault="0051744F" w:rsidP="00B503BD">
                                  <w:pPr>
                                    <w:rPr>
                                      <w:rFonts w:eastAsia="Times New Roman"/>
                                    </w:rPr>
                                  </w:pPr>
                                </w:p>
                              </w:txbxContent>
                            </wps:txbx>
                            <wps:bodyPr rtlCol="0" anchor="ctr"/>
                          </wps:wsp>
                          <wps:wsp>
                            <wps:cNvPr id="1971" name="Rounded Rectangle 1971"/>
                            <wps:cNvSpPr/>
                            <wps:spPr>
                              <a:xfrm>
                                <a:off x="0" y="5202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920E4C3" w14:textId="77777777" w:rsidR="0051744F" w:rsidRDefault="0051744F" w:rsidP="00B503BD">
                                  <w:pPr>
                                    <w:rPr>
                                      <w:rFonts w:eastAsia="Times New Roman"/>
                                    </w:rPr>
                                  </w:pPr>
                                </w:p>
                              </w:txbxContent>
                            </wps:txbx>
                            <wps:bodyPr rtlCol="0" anchor="ctr"/>
                          </wps:wsp>
                          <wps:wsp>
                            <wps:cNvPr id="1972" name="Rounded Rectangle 1972"/>
                            <wps:cNvSpPr/>
                            <wps:spPr>
                              <a:xfrm>
                                <a:off x="0" y="8250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3AE5C90F" w14:textId="77777777" w:rsidR="0051744F" w:rsidRDefault="0051744F" w:rsidP="00B503BD">
                                  <w:pPr>
                                    <w:rPr>
                                      <w:rFonts w:eastAsia="Times New Roman"/>
                                    </w:rPr>
                                  </w:pPr>
                                </w:p>
                              </w:txbxContent>
                            </wps:txbx>
                            <wps:bodyPr rtlCol="0" anchor="ctr"/>
                          </wps:wsp>
                          <wps:wsp>
                            <wps:cNvPr id="1973" name="Rounded Rectangle 1973"/>
                            <wps:cNvSpPr/>
                            <wps:spPr>
                              <a:xfrm>
                                <a:off x="0" y="11298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4767876" w14:textId="77777777" w:rsidR="0051744F" w:rsidRDefault="0051744F" w:rsidP="00B503BD">
                                  <w:pPr>
                                    <w:rPr>
                                      <w:rFonts w:eastAsia="Times New Roman"/>
                                    </w:rPr>
                                  </w:pPr>
                                </w:p>
                              </w:txbxContent>
                            </wps:txbx>
                            <wps:bodyPr rtlCol="0" anchor="ctr"/>
                          </wps:wsp>
                          <wps:wsp>
                            <wps:cNvPr id="1974" name="Rounded Rectangle 1974"/>
                            <wps:cNvSpPr/>
                            <wps:spPr>
                              <a:xfrm>
                                <a:off x="0" y="14346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61B2159" w14:textId="77777777" w:rsidR="0051744F" w:rsidRDefault="0051744F" w:rsidP="00B503BD">
                                  <w:pPr>
                                    <w:rPr>
                                      <w:rFonts w:eastAsia="Times New Roman"/>
                                    </w:rPr>
                                  </w:pPr>
                                </w:p>
                              </w:txbxContent>
                            </wps:txbx>
                            <wps:bodyPr rtlCol="0" anchor="ctr"/>
                          </wps:wsp>
                          <wps:wsp>
                            <wps:cNvPr id="1975" name="Rounded Rectangle 1975"/>
                            <wps:cNvSpPr/>
                            <wps:spPr>
                              <a:xfrm>
                                <a:off x="0" y="1739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A88A9E7" w14:textId="77777777" w:rsidR="0051744F" w:rsidRDefault="0051744F" w:rsidP="00B503BD">
                                  <w:pPr>
                                    <w:rPr>
                                      <w:rFonts w:eastAsia="Times New Roman"/>
                                    </w:rPr>
                                  </w:pPr>
                                </w:p>
                              </w:txbxContent>
                            </wps:txbx>
                            <wps:bodyPr rtlCol="0" anchor="ctr"/>
                          </wps:wsp>
                          <wps:wsp>
                            <wps:cNvPr id="1976" name="Rounded Rectangle 1976"/>
                            <wps:cNvSpPr/>
                            <wps:spPr>
                              <a:xfrm>
                                <a:off x="0" y="2044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5860E47" w14:textId="77777777" w:rsidR="0051744F" w:rsidRDefault="0051744F" w:rsidP="00B503BD">
                                  <w:pPr>
                                    <w:rPr>
                                      <w:rFonts w:eastAsia="Times New Roman"/>
                                    </w:rPr>
                                  </w:pPr>
                                </w:p>
                              </w:txbxContent>
                            </wps:txbx>
                            <wps:bodyPr rtlCol="0" anchor="ctr"/>
                          </wps:wsp>
                          <wps:wsp>
                            <wps:cNvPr id="1977" name="Rounded Rectangle 1977"/>
                            <wps:cNvSpPr/>
                            <wps:spPr>
                              <a:xfrm>
                                <a:off x="0" y="234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5AC1C26" w14:textId="77777777" w:rsidR="0051744F" w:rsidRDefault="0051744F" w:rsidP="00B503BD">
                                  <w:pPr>
                                    <w:rPr>
                                      <w:rFonts w:eastAsia="Times New Roman"/>
                                    </w:rPr>
                                  </w:pPr>
                                </w:p>
                              </w:txbxContent>
                            </wps:txbx>
                            <wps:bodyPr rtlCol="0" anchor="ctr"/>
                          </wps:wsp>
                          <wps:wsp>
                            <wps:cNvPr id="1978" name="Rounded Rectangle 1978"/>
                            <wps:cNvSpPr/>
                            <wps:spPr>
                              <a:xfrm>
                                <a:off x="0" y="294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4B1E768" w14:textId="77777777" w:rsidR="0051744F" w:rsidRDefault="0051744F" w:rsidP="00B503BD">
                                  <w:pPr>
                                    <w:rPr>
                                      <w:rFonts w:eastAsia="Times New Roman"/>
                                    </w:rPr>
                                  </w:pPr>
                                </w:p>
                              </w:txbxContent>
                            </wps:txbx>
                            <wps:bodyPr rtlCol="0" anchor="ctr"/>
                          </wps:wsp>
                          <wps:wsp>
                            <wps:cNvPr id="1979" name="Rounded Rectangle 1979"/>
                            <wps:cNvSpPr/>
                            <wps:spPr>
                              <a:xfrm>
                                <a:off x="0" y="26528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C0FC43D" w14:textId="77777777" w:rsidR="0051744F" w:rsidRDefault="0051744F" w:rsidP="00B503BD">
                                  <w:pPr>
                                    <w:rPr>
                                      <w:rFonts w:eastAsia="Times New Roman"/>
                                    </w:rPr>
                                  </w:pPr>
                                </w:p>
                              </w:txbxContent>
                            </wps:txbx>
                            <wps:bodyPr rtlCol="0" anchor="ctr"/>
                          </wps:wsp>
                          <wps:wsp>
                            <wps:cNvPr id="1980" name="Rounded Rectangle 1980"/>
                            <wps:cNvSpPr/>
                            <wps:spPr>
                              <a:xfrm>
                                <a:off x="0" y="32517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BA834A2" w14:textId="77777777" w:rsidR="0051744F" w:rsidRDefault="0051744F" w:rsidP="00B503BD">
                                  <w:pPr>
                                    <w:rPr>
                                      <w:rFonts w:eastAsia="Times New Roman"/>
                                    </w:rPr>
                                  </w:pPr>
                                </w:p>
                              </w:txbxContent>
                            </wps:txbx>
                            <wps:bodyPr rtlCol="0" anchor="ctr"/>
                          </wps:wsp>
                          <wps:wsp>
                            <wps:cNvPr id="1981" name="Rounded Rectangle 1981"/>
                            <wps:cNvSpPr/>
                            <wps:spPr>
                              <a:xfrm>
                                <a:off x="394493" y="32517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A3DBE77" w14:textId="77777777" w:rsidR="0051744F" w:rsidRDefault="0051744F" w:rsidP="00B503BD">
                                  <w:pPr>
                                    <w:rPr>
                                      <w:rFonts w:eastAsia="Times New Roman"/>
                                    </w:rPr>
                                  </w:pPr>
                                </w:p>
                              </w:txbxContent>
                            </wps:txbx>
                            <wps:bodyPr rtlCol="0" anchor="ctr"/>
                          </wps:wsp>
                          <wps:wsp>
                            <wps:cNvPr id="1982" name="Rounded Rectangle 1982"/>
                            <wps:cNvSpPr/>
                            <wps:spPr>
                              <a:xfrm>
                                <a:off x="394493" y="294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6F1CE10" w14:textId="77777777" w:rsidR="0051744F" w:rsidRDefault="0051744F" w:rsidP="00B503BD">
                                  <w:pPr>
                                    <w:rPr>
                                      <w:rFonts w:eastAsia="Times New Roman"/>
                                    </w:rPr>
                                  </w:pPr>
                                </w:p>
                              </w:txbxContent>
                            </wps:txbx>
                            <wps:bodyPr rtlCol="0" anchor="ctr"/>
                          </wps:wsp>
                          <wps:wsp>
                            <wps:cNvPr id="1983" name="Rounded Rectangle 1983"/>
                            <wps:cNvSpPr/>
                            <wps:spPr>
                              <a:xfrm>
                                <a:off x="394493" y="26528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C98E93E" w14:textId="77777777" w:rsidR="0051744F" w:rsidRDefault="0051744F" w:rsidP="00B503BD">
                                  <w:pPr>
                                    <w:rPr>
                                      <w:rFonts w:eastAsia="Times New Roman"/>
                                    </w:rPr>
                                  </w:pPr>
                                </w:p>
                              </w:txbxContent>
                            </wps:txbx>
                            <wps:bodyPr rtlCol="0" anchor="ctr"/>
                          </wps:wsp>
                          <wps:wsp>
                            <wps:cNvPr id="1984" name="Rounded Rectangle 1984"/>
                            <wps:cNvSpPr/>
                            <wps:spPr>
                              <a:xfrm>
                                <a:off x="394493" y="234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17996EC" w14:textId="77777777" w:rsidR="0051744F" w:rsidRDefault="0051744F" w:rsidP="00B503BD">
                                  <w:pPr>
                                    <w:rPr>
                                      <w:rFonts w:eastAsia="Times New Roman"/>
                                    </w:rPr>
                                  </w:pPr>
                                </w:p>
                              </w:txbxContent>
                            </wps:txbx>
                            <wps:bodyPr rtlCol="0" anchor="ctr"/>
                          </wps:wsp>
                          <wps:wsp>
                            <wps:cNvPr id="1985" name="Rounded Rectangle 1985"/>
                            <wps:cNvSpPr/>
                            <wps:spPr>
                              <a:xfrm>
                                <a:off x="394493" y="2044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9957F1E" w14:textId="77777777" w:rsidR="0051744F" w:rsidRDefault="0051744F" w:rsidP="00B503BD">
                                  <w:pPr>
                                    <w:rPr>
                                      <w:rFonts w:eastAsia="Times New Roman"/>
                                    </w:rPr>
                                  </w:pPr>
                                </w:p>
                              </w:txbxContent>
                            </wps:txbx>
                            <wps:bodyPr rtlCol="0" anchor="ctr"/>
                          </wps:wsp>
                          <wps:wsp>
                            <wps:cNvPr id="1986" name="Rounded Rectangle 1986"/>
                            <wps:cNvSpPr/>
                            <wps:spPr>
                              <a:xfrm>
                                <a:off x="394493" y="1739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AAF6790" w14:textId="77777777" w:rsidR="0051744F" w:rsidRDefault="0051744F" w:rsidP="00B503BD">
                                  <w:pPr>
                                    <w:rPr>
                                      <w:rFonts w:eastAsia="Times New Roman"/>
                                    </w:rPr>
                                  </w:pPr>
                                </w:p>
                              </w:txbxContent>
                            </wps:txbx>
                            <wps:bodyPr rtlCol="0" anchor="ctr"/>
                          </wps:wsp>
                          <wps:wsp>
                            <wps:cNvPr id="1987" name="Rounded Rectangle 1987"/>
                            <wps:cNvSpPr/>
                            <wps:spPr>
                              <a:xfrm>
                                <a:off x="394493" y="11298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FE4D0BF" w14:textId="77777777" w:rsidR="0051744F" w:rsidRDefault="0051744F" w:rsidP="00B503BD">
                                  <w:pPr>
                                    <w:rPr>
                                      <w:rFonts w:eastAsia="Times New Roman"/>
                                    </w:rPr>
                                  </w:pPr>
                                </w:p>
                              </w:txbxContent>
                            </wps:txbx>
                            <wps:bodyPr rtlCol="0" anchor="ctr"/>
                          </wps:wsp>
                          <wps:wsp>
                            <wps:cNvPr id="1988" name="Rounded Rectangle 1988"/>
                            <wps:cNvSpPr/>
                            <wps:spPr>
                              <a:xfrm>
                                <a:off x="394493" y="8250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52F1776" w14:textId="77777777" w:rsidR="0051744F" w:rsidRDefault="0051744F" w:rsidP="00B503BD">
                                  <w:pPr>
                                    <w:rPr>
                                      <w:rFonts w:eastAsia="Times New Roman"/>
                                    </w:rPr>
                                  </w:pPr>
                                </w:p>
                              </w:txbxContent>
                            </wps:txbx>
                            <wps:bodyPr rtlCol="0" anchor="ctr"/>
                          </wps:wsp>
                          <wps:wsp>
                            <wps:cNvPr id="1989" name="Rounded Rectangle 1989"/>
                            <wps:cNvSpPr/>
                            <wps:spPr>
                              <a:xfrm>
                                <a:off x="394493" y="520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000FEC8" w14:textId="77777777" w:rsidR="0051744F" w:rsidRDefault="0051744F" w:rsidP="00B503BD">
                                  <w:pPr>
                                    <w:rPr>
                                      <w:rFonts w:eastAsia="Times New Roman"/>
                                    </w:rPr>
                                  </w:pPr>
                                </w:p>
                              </w:txbxContent>
                            </wps:txbx>
                            <wps:bodyPr rtlCol="0" anchor="ctr"/>
                          </wps:wsp>
                          <wps:wsp>
                            <wps:cNvPr id="1990" name="Rounded Rectangle 1990"/>
                            <wps:cNvSpPr/>
                            <wps:spPr>
                              <a:xfrm>
                                <a:off x="394493" y="215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571F76D" w14:textId="77777777" w:rsidR="0051744F" w:rsidRDefault="0051744F" w:rsidP="00B503BD">
                                  <w:pPr>
                                    <w:rPr>
                                      <w:rFonts w:eastAsia="Times New Roman"/>
                                    </w:rPr>
                                  </w:pPr>
                                </w:p>
                              </w:txbxContent>
                            </wps:txbx>
                            <wps:bodyPr rtlCol="0" anchor="ctr"/>
                          </wps:wsp>
                          <wps:wsp>
                            <wps:cNvPr id="1991" name="Rounded Rectangle 1991"/>
                            <wps:cNvSpPr/>
                            <wps:spPr>
                              <a:xfrm>
                                <a:off x="394493" y="14346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CF4D772" w14:textId="77777777" w:rsidR="0051744F" w:rsidRDefault="0051744F" w:rsidP="00B503BD">
                                  <w:pPr>
                                    <w:rPr>
                                      <w:rFonts w:eastAsia="Times New Roman"/>
                                    </w:rPr>
                                  </w:pPr>
                                </w:p>
                              </w:txbxContent>
                            </wps:txbx>
                            <wps:bodyPr rtlCol="0" anchor="ctr"/>
                          </wps:wsp>
                          <wps:wsp>
                            <wps:cNvPr id="1992" name="Rounded Rectangle 1992"/>
                            <wps:cNvSpPr/>
                            <wps:spPr>
                              <a:xfrm>
                                <a:off x="6746" y="3861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DDE377F" w14:textId="77777777" w:rsidR="0051744F" w:rsidRDefault="0051744F" w:rsidP="00B503BD">
                                  <w:pPr>
                                    <w:rPr>
                                      <w:rFonts w:eastAsia="Times New Roman"/>
                                    </w:rPr>
                                  </w:pPr>
                                </w:p>
                              </w:txbxContent>
                            </wps:txbx>
                            <wps:bodyPr rtlCol="0" anchor="ctr"/>
                          </wps:wsp>
                          <wps:wsp>
                            <wps:cNvPr id="1993" name="Rounded Rectangle 1993"/>
                            <wps:cNvSpPr/>
                            <wps:spPr>
                              <a:xfrm>
                                <a:off x="6746" y="35565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7562D24" w14:textId="77777777" w:rsidR="0051744F" w:rsidRDefault="0051744F" w:rsidP="00B503BD">
                                  <w:pPr>
                                    <w:rPr>
                                      <w:rFonts w:eastAsia="Times New Roman"/>
                                    </w:rPr>
                                  </w:pPr>
                                </w:p>
                              </w:txbxContent>
                            </wps:txbx>
                            <wps:bodyPr rtlCol="0" anchor="ctr"/>
                          </wps:wsp>
                          <wps:wsp>
                            <wps:cNvPr id="1994" name="Rounded Rectangle 1994"/>
                            <wps:cNvSpPr/>
                            <wps:spPr>
                              <a:xfrm>
                                <a:off x="6746" y="41554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560A3AC" w14:textId="77777777" w:rsidR="0051744F" w:rsidRDefault="0051744F" w:rsidP="00B503BD">
                                  <w:pPr>
                                    <w:rPr>
                                      <w:rFonts w:eastAsia="Times New Roman"/>
                                    </w:rPr>
                                  </w:pPr>
                                </w:p>
                              </w:txbxContent>
                            </wps:txbx>
                            <wps:bodyPr rtlCol="0" anchor="ctr"/>
                          </wps:wsp>
                          <wps:wsp>
                            <wps:cNvPr id="1995" name="Rounded Rectangle 1995"/>
                            <wps:cNvSpPr/>
                            <wps:spPr>
                              <a:xfrm>
                                <a:off x="401239" y="41554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12CA76F" w14:textId="77777777" w:rsidR="0051744F" w:rsidRDefault="0051744F" w:rsidP="00B503BD">
                                  <w:pPr>
                                    <w:rPr>
                                      <w:rFonts w:eastAsia="Times New Roman"/>
                                    </w:rPr>
                                  </w:pPr>
                                </w:p>
                              </w:txbxContent>
                            </wps:txbx>
                            <wps:bodyPr rtlCol="0" anchor="ctr"/>
                          </wps:wsp>
                          <wps:wsp>
                            <wps:cNvPr id="1996" name="Rounded Rectangle 1996"/>
                            <wps:cNvSpPr/>
                            <wps:spPr>
                              <a:xfrm>
                                <a:off x="401239" y="38506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AA09798" w14:textId="77777777" w:rsidR="0051744F" w:rsidRDefault="0051744F" w:rsidP="00B503BD">
                                  <w:pPr>
                                    <w:rPr>
                                      <w:rFonts w:eastAsia="Times New Roman"/>
                                    </w:rPr>
                                  </w:pPr>
                                </w:p>
                              </w:txbxContent>
                            </wps:txbx>
                            <wps:bodyPr rtlCol="0" anchor="ctr"/>
                          </wps:wsp>
                          <wps:wsp>
                            <wps:cNvPr id="1997" name="Rounded Rectangle 1997"/>
                            <wps:cNvSpPr/>
                            <wps:spPr>
                              <a:xfrm>
                                <a:off x="401239" y="35565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263D285" w14:textId="77777777" w:rsidR="0051744F" w:rsidRDefault="0051744F" w:rsidP="00B503BD">
                                  <w:pPr>
                                    <w:rPr>
                                      <w:rFonts w:eastAsia="Times New Roman"/>
                                    </w:rPr>
                                  </w:pPr>
                                </w:p>
                              </w:txbxContent>
                            </wps:txbx>
                            <wps:bodyPr rtlCol="0" anchor="ctr"/>
                          </wps:wsp>
                          <wps:wsp>
                            <wps:cNvPr id="1998" name="Rounded Rectangle 1998"/>
                            <wps:cNvSpPr/>
                            <wps:spPr>
                              <a:xfrm>
                                <a:off x="6745" y="44602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F5E1085" w14:textId="77777777" w:rsidR="0051744F" w:rsidRDefault="0051744F" w:rsidP="00B503BD">
                                  <w:pPr>
                                    <w:rPr>
                                      <w:rFonts w:eastAsia="Times New Roman"/>
                                    </w:rPr>
                                  </w:pPr>
                                </w:p>
                              </w:txbxContent>
                            </wps:txbx>
                            <wps:bodyPr rtlCol="0" anchor="ctr"/>
                          </wps:wsp>
                          <wps:wsp>
                            <wps:cNvPr id="1999" name="Rounded Rectangle 1999"/>
                            <wps:cNvSpPr/>
                            <wps:spPr>
                              <a:xfrm>
                                <a:off x="6745" y="47543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6F14138" w14:textId="77777777" w:rsidR="0051744F" w:rsidRDefault="0051744F" w:rsidP="00B503BD">
                                  <w:pPr>
                                    <w:rPr>
                                      <w:rFonts w:eastAsia="Times New Roman"/>
                                    </w:rPr>
                                  </w:pPr>
                                </w:p>
                              </w:txbxContent>
                            </wps:txbx>
                            <wps:bodyPr rtlCol="0" anchor="ctr"/>
                          </wps:wsp>
                          <wps:wsp>
                            <wps:cNvPr id="2000" name="Rounded Rectangle 2000"/>
                            <wps:cNvSpPr/>
                            <wps:spPr>
                              <a:xfrm>
                                <a:off x="401238" y="47543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97C5F56" w14:textId="77777777" w:rsidR="0051744F" w:rsidRDefault="0051744F" w:rsidP="00B503BD">
                                  <w:pPr>
                                    <w:rPr>
                                      <w:rFonts w:eastAsia="Times New Roman"/>
                                    </w:rPr>
                                  </w:pPr>
                                </w:p>
                              </w:txbxContent>
                            </wps:txbx>
                            <wps:bodyPr rtlCol="0" anchor="ctr"/>
                          </wps:wsp>
                          <wps:wsp>
                            <wps:cNvPr id="2001" name="Rounded Rectangle 2001"/>
                            <wps:cNvSpPr/>
                            <wps:spPr>
                              <a:xfrm>
                                <a:off x="401238" y="44495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3A44EFB" w14:textId="77777777" w:rsidR="0051744F" w:rsidRDefault="0051744F" w:rsidP="00B503BD">
                                  <w:pPr>
                                    <w:rPr>
                                      <w:rFonts w:eastAsia="Times New Roman"/>
                                    </w:rPr>
                                  </w:pPr>
                                </w:p>
                              </w:txbxContent>
                            </wps:txbx>
                            <wps:bodyPr rtlCol="0" anchor="ctr"/>
                          </wps:wsp>
                        </wpg:grpSp>
                        <wpg:grpSp>
                          <wpg:cNvPr id="2002" name="Group 2002"/>
                          <wpg:cNvGrpSpPr/>
                          <wpg:grpSpPr>
                            <a:xfrm>
                              <a:off x="134551" y="318242"/>
                              <a:ext cx="801485" cy="4843659"/>
                              <a:chOff x="134551" y="318242"/>
                              <a:chExt cx="801485" cy="4843659"/>
                            </a:xfrm>
                          </wpg:grpSpPr>
                          <wps:wsp>
                            <wps:cNvPr id="2003" name="Rounded Rectangle 2003"/>
                            <wps:cNvSpPr/>
                            <wps:spPr>
                              <a:xfrm>
                                <a:off x="134551" y="3182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3A5B7A89" w14:textId="77777777" w:rsidR="0051744F" w:rsidRDefault="0051744F" w:rsidP="00B503BD">
                                  <w:pPr>
                                    <w:rPr>
                                      <w:rFonts w:eastAsia="Times New Roman"/>
                                    </w:rPr>
                                  </w:pPr>
                                </w:p>
                              </w:txbxContent>
                            </wps:txbx>
                            <wps:bodyPr rtlCol="0" anchor="ctr"/>
                          </wps:wsp>
                          <wps:wsp>
                            <wps:cNvPr id="2004" name="Rounded Rectangle 2004"/>
                            <wps:cNvSpPr/>
                            <wps:spPr>
                              <a:xfrm>
                                <a:off x="134551" y="6230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4AD181E1" w14:textId="77777777" w:rsidR="0051744F" w:rsidRDefault="0051744F" w:rsidP="00B503BD">
                                  <w:pPr>
                                    <w:rPr>
                                      <w:rFonts w:eastAsia="Times New Roman"/>
                                    </w:rPr>
                                  </w:pPr>
                                </w:p>
                              </w:txbxContent>
                            </wps:txbx>
                            <wps:bodyPr rtlCol="0" anchor="ctr"/>
                          </wps:wsp>
                          <wps:wsp>
                            <wps:cNvPr id="2005" name="Rounded Rectangle 2005"/>
                            <wps:cNvSpPr/>
                            <wps:spPr>
                              <a:xfrm>
                                <a:off x="134551" y="9278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EC1F045" w14:textId="77777777" w:rsidR="0051744F" w:rsidRDefault="0051744F" w:rsidP="00B503BD">
                                  <w:pPr>
                                    <w:rPr>
                                      <w:rFonts w:eastAsia="Times New Roman"/>
                                    </w:rPr>
                                  </w:pPr>
                                </w:p>
                              </w:txbxContent>
                            </wps:txbx>
                            <wps:bodyPr rtlCol="0" anchor="ctr"/>
                          </wps:wsp>
                          <wps:wsp>
                            <wps:cNvPr id="2006" name="Rounded Rectangle 2006"/>
                            <wps:cNvSpPr/>
                            <wps:spPr>
                              <a:xfrm>
                                <a:off x="134551" y="123264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30AB8C9A" w14:textId="77777777" w:rsidR="0051744F" w:rsidRDefault="0051744F" w:rsidP="00B503BD">
                                  <w:pPr>
                                    <w:rPr>
                                      <w:rFonts w:eastAsia="Times New Roman"/>
                                    </w:rPr>
                                  </w:pPr>
                                </w:p>
                              </w:txbxContent>
                            </wps:txbx>
                            <wps:bodyPr rtlCol="0" anchor="ctr"/>
                          </wps:wsp>
                          <wps:wsp>
                            <wps:cNvPr id="2007" name="Rounded Rectangle 2007"/>
                            <wps:cNvSpPr/>
                            <wps:spPr>
                              <a:xfrm>
                                <a:off x="134551" y="15374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D397848" w14:textId="77777777" w:rsidR="0051744F" w:rsidRDefault="0051744F" w:rsidP="00B503BD">
                                  <w:pPr>
                                    <w:rPr>
                                      <w:rFonts w:eastAsia="Times New Roman"/>
                                    </w:rPr>
                                  </w:pPr>
                                </w:p>
                              </w:txbxContent>
                            </wps:txbx>
                            <wps:bodyPr rtlCol="0" anchor="ctr"/>
                          </wps:wsp>
                          <wps:wsp>
                            <wps:cNvPr id="2008" name="Rounded Rectangle 2008"/>
                            <wps:cNvSpPr/>
                            <wps:spPr>
                              <a:xfrm>
                                <a:off x="134551" y="18422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7BBF078" w14:textId="77777777" w:rsidR="0051744F" w:rsidRDefault="0051744F" w:rsidP="00B503BD">
                                  <w:pPr>
                                    <w:rPr>
                                      <w:rFonts w:eastAsia="Times New Roman"/>
                                    </w:rPr>
                                  </w:pPr>
                                </w:p>
                              </w:txbxContent>
                            </wps:txbx>
                            <wps:bodyPr rtlCol="0" anchor="ctr"/>
                          </wps:wsp>
                          <wps:wsp>
                            <wps:cNvPr id="2009" name="Rounded Rectangle 2009"/>
                            <wps:cNvSpPr/>
                            <wps:spPr>
                              <a:xfrm>
                                <a:off x="134551" y="21470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E6025F5" w14:textId="77777777" w:rsidR="0051744F" w:rsidRDefault="0051744F" w:rsidP="00B503BD">
                                  <w:pPr>
                                    <w:rPr>
                                      <w:rFonts w:eastAsia="Times New Roman"/>
                                    </w:rPr>
                                  </w:pPr>
                                </w:p>
                              </w:txbxContent>
                            </wps:txbx>
                            <wps:bodyPr rtlCol="0" anchor="ctr"/>
                          </wps:wsp>
                          <wps:wsp>
                            <wps:cNvPr id="2010" name="Rounded Rectangle 2010"/>
                            <wps:cNvSpPr/>
                            <wps:spPr>
                              <a:xfrm>
                                <a:off x="134551" y="24507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88D3F6E" w14:textId="77777777" w:rsidR="0051744F" w:rsidRDefault="0051744F" w:rsidP="00B503BD">
                                  <w:pPr>
                                    <w:rPr>
                                      <w:rFonts w:eastAsia="Times New Roman"/>
                                    </w:rPr>
                                  </w:pPr>
                                </w:p>
                              </w:txbxContent>
                            </wps:txbx>
                            <wps:bodyPr rtlCol="0" anchor="ctr"/>
                          </wps:wsp>
                          <wps:wsp>
                            <wps:cNvPr id="2011" name="Rounded Rectangle 2011"/>
                            <wps:cNvSpPr/>
                            <wps:spPr>
                              <a:xfrm>
                                <a:off x="134551" y="3049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2503A50" w14:textId="77777777" w:rsidR="0051744F" w:rsidRDefault="0051744F" w:rsidP="00B503BD">
                                  <w:pPr>
                                    <w:rPr>
                                      <w:rFonts w:eastAsia="Times New Roman"/>
                                    </w:rPr>
                                  </w:pPr>
                                </w:p>
                              </w:txbxContent>
                            </wps:txbx>
                            <wps:bodyPr rtlCol="0" anchor="ctr"/>
                          </wps:wsp>
                          <wps:wsp>
                            <wps:cNvPr id="2012" name="Rounded Rectangle 2012"/>
                            <wps:cNvSpPr/>
                            <wps:spPr>
                              <a:xfrm>
                                <a:off x="134551" y="27555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438FE0F" w14:textId="77777777" w:rsidR="0051744F" w:rsidRDefault="0051744F" w:rsidP="00B503BD">
                                  <w:pPr>
                                    <w:rPr>
                                      <w:rFonts w:eastAsia="Times New Roman"/>
                                    </w:rPr>
                                  </w:pPr>
                                </w:p>
                              </w:txbxContent>
                            </wps:txbx>
                            <wps:bodyPr rtlCol="0" anchor="ctr"/>
                          </wps:wsp>
                          <wps:wsp>
                            <wps:cNvPr id="2013" name="Rounded Rectangle 2013"/>
                            <wps:cNvSpPr/>
                            <wps:spPr>
                              <a:xfrm>
                                <a:off x="134551" y="3354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FE095FA" w14:textId="77777777" w:rsidR="0051744F" w:rsidRDefault="0051744F" w:rsidP="00B503BD">
                                  <w:pPr>
                                    <w:rPr>
                                      <w:rFonts w:eastAsia="Times New Roman"/>
                                    </w:rPr>
                                  </w:pPr>
                                </w:p>
                              </w:txbxContent>
                            </wps:txbx>
                            <wps:bodyPr rtlCol="0" anchor="ctr"/>
                          </wps:wsp>
                          <wps:wsp>
                            <wps:cNvPr id="2014" name="Rounded Rectangle 2014"/>
                            <wps:cNvSpPr/>
                            <wps:spPr>
                              <a:xfrm>
                                <a:off x="529044" y="3354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02B258B" w14:textId="77777777" w:rsidR="0051744F" w:rsidRDefault="0051744F" w:rsidP="00B503BD">
                                  <w:pPr>
                                    <w:rPr>
                                      <w:rFonts w:eastAsia="Times New Roman"/>
                                    </w:rPr>
                                  </w:pPr>
                                </w:p>
                              </w:txbxContent>
                            </wps:txbx>
                            <wps:bodyPr rtlCol="0" anchor="ctr"/>
                          </wps:wsp>
                          <wps:wsp>
                            <wps:cNvPr id="2015" name="Rounded Rectangle 2015"/>
                            <wps:cNvSpPr/>
                            <wps:spPr>
                              <a:xfrm>
                                <a:off x="529044" y="3049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61FCB35" w14:textId="77777777" w:rsidR="0051744F" w:rsidRDefault="0051744F" w:rsidP="00B503BD">
                                  <w:pPr>
                                    <w:rPr>
                                      <w:rFonts w:eastAsia="Times New Roman"/>
                                    </w:rPr>
                                  </w:pPr>
                                </w:p>
                              </w:txbxContent>
                            </wps:txbx>
                            <wps:bodyPr rtlCol="0" anchor="ctr"/>
                          </wps:wsp>
                          <wps:wsp>
                            <wps:cNvPr id="2016" name="Rounded Rectangle 2016"/>
                            <wps:cNvSpPr/>
                            <wps:spPr>
                              <a:xfrm>
                                <a:off x="529044" y="27555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C3474E7" w14:textId="77777777" w:rsidR="0051744F" w:rsidRDefault="0051744F" w:rsidP="00B503BD">
                                  <w:pPr>
                                    <w:rPr>
                                      <w:rFonts w:eastAsia="Times New Roman"/>
                                    </w:rPr>
                                  </w:pPr>
                                </w:p>
                              </w:txbxContent>
                            </wps:txbx>
                            <wps:bodyPr rtlCol="0" anchor="ctr"/>
                          </wps:wsp>
                          <wps:wsp>
                            <wps:cNvPr id="2017" name="Rounded Rectangle 2017"/>
                            <wps:cNvSpPr/>
                            <wps:spPr>
                              <a:xfrm>
                                <a:off x="529044" y="245079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E74E2C7" w14:textId="77777777" w:rsidR="0051744F" w:rsidRDefault="0051744F" w:rsidP="00B503BD">
                                  <w:pPr>
                                    <w:rPr>
                                      <w:rFonts w:eastAsia="Times New Roman"/>
                                    </w:rPr>
                                  </w:pPr>
                                </w:p>
                              </w:txbxContent>
                            </wps:txbx>
                            <wps:bodyPr rtlCol="0" anchor="ctr"/>
                          </wps:wsp>
                          <wps:wsp>
                            <wps:cNvPr id="2018" name="Rounded Rectangle 2018"/>
                            <wps:cNvSpPr/>
                            <wps:spPr>
                              <a:xfrm>
                                <a:off x="529044" y="21470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B957EC5" w14:textId="77777777" w:rsidR="0051744F" w:rsidRDefault="0051744F" w:rsidP="00B503BD">
                                  <w:pPr>
                                    <w:rPr>
                                      <w:rFonts w:eastAsia="Times New Roman"/>
                                    </w:rPr>
                                  </w:pPr>
                                </w:p>
                              </w:txbxContent>
                            </wps:txbx>
                            <wps:bodyPr rtlCol="0" anchor="ctr"/>
                          </wps:wsp>
                          <wps:wsp>
                            <wps:cNvPr id="2019" name="Rounded Rectangle 2019"/>
                            <wps:cNvSpPr/>
                            <wps:spPr>
                              <a:xfrm>
                                <a:off x="529044" y="18422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4CE4B5A" w14:textId="77777777" w:rsidR="0051744F" w:rsidRDefault="0051744F" w:rsidP="00B503BD">
                                  <w:pPr>
                                    <w:rPr>
                                      <w:rFonts w:eastAsia="Times New Roman"/>
                                    </w:rPr>
                                  </w:pPr>
                                </w:p>
                              </w:txbxContent>
                            </wps:txbx>
                            <wps:bodyPr rtlCol="0" anchor="ctr"/>
                          </wps:wsp>
                          <wps:wsp>
                            <wps:cNvPr id="2020" name="Rounded Rectangle 2020"/>
                            <wps:cNvSpPr/>
                            <wps:spPr>
                              <a:xfrm>
                                <a:off x="529044" y="12326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3EB702A" w14:textId="77777777" w:rsidR="0051744F" w:rsidRDefault="0051744F" w:rsidP="00B503BD">
                                  <w:pPr>
                                    <w:rPr>
                                      <w:rFonts w:eastAsia="Times New Roman"/>
                                    </w:rPr>
                                  </w:pPr>
                                </w:p>
                              </w:txbxContent>
                            </wps:txbx>
                            <wps:bodyPr rtlCol="0" anchor="ctr"/>
                          </wps:wsp>
                          <wps:wsp>
                            <wps:cNvPr id="2021" name="Rounded Rectangle 2021"/>
                            <wps:cNvSpPr/>
                            <wps:spPr>
                              <a:xfrm>
                                <a:off x="529044" y="9278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77C5D69" w14:textId="77777777" w:rsidR="0051744F" w:rsidRDefault="0051744F" w:rsidP="00B503BD">
                                  <w:pPr>
                                    <w:rPr>
                                      <w:rFonts w:eastAsia="Times New Roman"/>
                                    </w:rPr>
                                  </w:pPr>
                                </w:p>
                              </w:txbxContent>
                            </wps:txbx>
                            <wps:bodyPr rtlCol="0" anchor="ctr"/>
                          </wps:wsp>
                          <wps:wsp>
                            <wps:cNvPr id="2022" name="Rounded Rectangle 2022"/>
                            <wps:cNvSpPr/>
                            <wps:spPr>
                              <a:xfrm>
                                <a:off x="529044" y="6230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606A679" w14:textId="77777777" w:rsidR="0051744F" w:rsidRDefault="0051744F" w:rsidP="00B503BD">
                                  <w:pPr>
                                    <w:rPr>
                                      <w:rFonts w:eastAsia="Times New Roman"/>
                                    </w:rPr>
                                  </w:pPr>
                                </w:p>
                              </w:txbxContent>
                            </wps:txbx>
                            <wps:bodyPr rtlCol="0" anchor="ctr"/>
                          </wps:wsp>
                          <wps:wsp>
                            <wps:cNvPr id="2023" name="Rounded Rectangle 2023"/>
                            <wps:cNvSpPr/>
                            <wps:spPr>
                              <a:xfrm>
                                <a:off x="529044" y="3182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8A0B4E3" w14:textId="77777777" w:rsidR="0051744F" w:rsidRDefault="0051744F" w:rsidP="00B503BD">
                                  <w:pPr>
                                    <w:rPr>
                                      <w:rFonts w:eastAsia="Times New Roman"/>
                                    </w:rPr>
                                  </w:pPr>
                                </w:p>
                              </w:txbxContent>
                            </wps:txbx>
                            <wps:bodyPr rtlCol="0" anchor="ctr"/>
                          </wps:wsp>
                          <wps:wsp>
                            <wps:cNvPr id="2024" name="Rounded Rectangle 2024"/>
                            <wps:cNvSpPr/>
                            <wps:spPr>
                              <a:xfrm>
                                <a:off x="529044" y="153744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F343772" w14:textId="77777777" w:rsidR="0051744F" w:rsidRDefault="0051744F" w:rsidP="00B503BD">
                                  <w:pPr>
                                    <w:rPr>
                                      <w:rFonts w:eastAsia="Times New Roman"/>
                                    </w:rPr>
                                  </w:pPr>
                                </w:p>
                              </w:txbxContent>
                            </wps:txbx>
                            <wps:bodyPr rtlCol="0" anchor="ctr"/>
                          </wps:wsp>
                          <wps:wsp>
                            <wps:cNvPr id="2025" name="Rounded Rectangle 2025"/>
                            <wps:cNvSpPr/>
                            <wps:spPr>
                              <a:xfrm>
                                <a:off x="141297" y="39640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5EBF7C4" w14:textId="77777777" w:rsidR="0051744F" w:rsidRDefault="0051744F" w:rsidP="00B503BD">
                                  <w:pPr>
                                    <w:rPr>
                                      <w:rFonts w:eastAsia="Times New Roman"/>
                                    </w:rPr>
                                  </w:pPr>
                                </w:p>
                              </w:txbxContent>
                            </wps:txbx>
                            <wps:bodyPr rtlCol="0" anchor="ctr"/>
                          </wps:wsp>
                          <wps:wsp>
                            <wps:cNvPr id="2026" name="Rounded Rectangle 2026"/>
                            <wps:cNvSpPr/>
                            <wps:spPr>
                              <a:xfrm>
                                <a:off x="141297" y="36592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58BD85C" w14:textId="77777777" w:rsidR="0051744F" w:rsidRDefault="0051744F" w:rsidP="00B503BD">
                                  <w:pPr>
                                    <w:rPr>
                                      <w:rFonts w:eastAsia="Times New Roman"/>
                                    </w:rPr>
                                  </w:pPr>
                                </w:p>
                              </w:txbxContent>
                            </wps:txbx>
                            <wps:bodyPr rtlCol="0" anchor="ctr"/>
                          </wps:wsp>
                          <wps:wsp>
                            <wps:cNvPr id="2027" name="Rounded Rectangle 2027"/>
                            <wps:cNvSpPr/>
                            <wps:spPr>
                              <a:xfrm>
                                <a:off x="141297" y="4258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D0BFF0A" w14:textId="77777777" w:rsidR="0051744F" w:rsidRDefault="0051744F" w:rsidP="00B503BD">
                                  <w:pPr>
                                    <w:rPr>
                                      <w:rFonts w:eastAsia="Times New Roman"/>
                                    </w:rPr>
                                  </w:pPr>
                                </w:p>
                              </w:txbxContent>
                            </wps:txbx>
                            <wps:bodyPr rtlCol="0" anchor="ctr"/>
                          </wps:wsp>
                          <wps:wsp>
                            <wps:cNvPr id="2028" name="Rounded Rectangle 2028"/>
                            <wps:cNvSpPr/>
                            <wps:spPr>
                              <a:xfrm>
                                <a:off x="535790" y="4258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DE5A0EC" w14:textId="77777777" w:rsidR="0051744F" w:rsidRDefault="0051744F" w:rsidP="00B503BD">
                                  <w:pPr>
                                    <w:rPr>
                                      <w:rFonts w:eastAsia="Times New Roman"/>
                                    </w:rPr>
                                  </w:pPr>
                                </w:p>
                              </w:txbxContent>
                            </wps:txbx>
                            <wps:bodyPr rtlCol="0" anchor="ctr"/>
                          </wps:wsp>
                          <wps:wsp>
                            <wps:cNvPr id="2029" name="Rounded Rectangle 2029"/>
                            <wps:cNvSpPr/>
                            <wps:spPr>
                              <a:xfrm>
                                <a:off x="535790" y="3953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7B3AC1D" w14:textId="77777777" w:rsidR="0051744F" w:rsidRDefault="0051744F" w:rsidP="00B503BD">
                                  <w:pPr>
                                    <w:rPr>
                                      <w:rFonts w:eastAsia="Times New Roman"/>
                                    </w:rPr>
                                  </w:pPr>
                                </w:p>
                              </w:txbxContent>
                            </wps:txbx>
                            <wps:bodyPr rtlCol="0" anchor="ctr"/>
                          </wps:wsp>
                          <wps:wsp>
                            <wps:cNvPr id="2030" name="Rounded Rectangle 2030"/>
                            <wps:cNvSpPr/>
                            <wps:spPr>
                              <a:xfrm>
                                <a:off x="535790" y="36592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2A69820" w14:textId="77777777" w:rsidR="0051744F" w:rsidRDefault="0051744F" w:rsidP="00B503BD">
                                  <w:pPr>
                                    <w:rPr>
                                      <w:rFonts w:eastAsia="Times New Roman"/>
                                    </w:rPr>
                                  </w:pPr>
                                </w:p>
                              </w:txbxContent>
                            </wps:txbx>
                            <wps:bodyPr rtlCol="0" anchor="ctr"/>
                          </wps:wsp>
                          <wps:wsp>
                            <wps:cNvPr id="2031" name="Rounded Rectangle 2031"/>
                            <wps:cNvSpPr/>
                            <wps:spPr>
                              <a:xfrm>
                                <a:off x="141296" y="4563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B94BE2F" w14:textId="77777777" w:rsidR="0051744F" w:rsidRDefault="0051744F" w:rsidP="00B503BD">
                                  <w:pPr>
                                    <w:rPr>
                                      <w:rFonts w:eastAsia="Times New Roman"/>
                                    </w:rPr>
                                  </w:pPr>
                                </w:p>
                              </w:txbxContent>
                            </wps:txbx>
                            <wps:bodyPr rtlCol="0" anchor="ctr"/>
                          </wps:wsp>
                          <wps:wsp>
                            <wps:cNvPr id="2032" name="Rounded Rectangle 2032"/>
                            <wps:cNvSpPr/>
                            <wps:spPr>
                              <a:xfrm>
                                <a:off x="141296" y="4857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0E072B4" w14:textId="77777777" w:rsidR="0051744F" w:rsidRDefault="0051744F" w:rsidP="00B503BD">
                                  <w:pPr>
                                    <w:rPr>
                                      <w:rFonts w:eastAsia="Times New Roman"/>
                                    </w:rPr>
                                  </w:pPr>
                                </w:p>
                              </w:txbxContent>
                            </wps:txbx>
                            <wps:bodyPr rtlCol="0" anchor="ctr"/>
                          </wps:wsp>
                          <wps:wsp>
                            <wps:cNvPr id="2033" name="Rounded Rectangle 2033"/>
                            <wps:cNvSpPr/>
                            <wps:spPr>
                              <a:xfrm>
                                <a:off x="535789" y="4857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4962E5B" w14:textId="77777777" w:rsidR="0051744F" w:rsidRDefault="0051744F" w:rsidP="00B503BD">
                                  <w:pPr>
                                    <w:rPr>
                                      <w:rFonts w:eastAsia="Times New Roman"/>
                                    </w:rPr>
                                  </w:pPr>
                                </w:p>
                              </w:txbxContent>
                            </wps:txbx>
                            <wps:bodyPr rtlCol="0" anchor="ctr"/>
                          </wps:wsp>
                          <wps:wsp>
                            <wps:cNvPr id="2034" name="Rounded Rectangle 2034"/>
                            <wps:cNvSpPr/>
                            <wps:spPr>
                              <a:xfrm>
                                <a:off x="535789" y="4552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D5B9BA2" w14:textId="77777777" w:rsidR="0051744F" w:rsidRDefault="0051744F" w:rsidP="00B503BD">
                                  <w:pPr>
                                    <w:rPr>
                                      <w:rFonts w:eastAsia="Times New Roman"/>
                                    </w:rPr>
                                  </w:pPr>
                                </w:p>
                              </w:txbxContent>
                            </wps:txbx>
                            <wps:bodyPr rtlCol="0" anchor="ctr"/>
                          </wps:wsp>
                        </wpg:grpSp>
                        <wpg:grpSp>
                          <wpg:cNvPr id="2035" name="Group 2035"/>
                          <wpg:cNvGrpSpPr/>
                          <wpg:grpSpPr>
                            <a:xfrm>
                              <a:off x="303514" y="419243"/>
                              <a:ext cx="801485" cy="4843659"/>
                              <a:chOff x="303514" y="419243"/>
                              <a:chExt cx="801485" cy="4843659"/>
                            </a:xfrm>
                          </wpg:grpSpPr>
                          <wps:wsp>
                            <wps:cNvPr id="2036" name="Rounded Rectangle 2036"/>
                            <wps:cNvSpPr/>
                            <wps:spPr>
                              <a:xfrm>
                                <a:off x="303514" y="4192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D948CE9" w14:textId="77777777" w:rsidR="0051744F" w:rsidRDefault="0051744F" w:rsidP="00B503BD">
                                  <w:pPr>
                                    <w:rPr>
                                      <w:rFonts w:eastAsia="Times New Roman"/>
                                    </w:rPr>
                                  </w:pPr>
                                </w:p>
                              </w:txbxContent>
                            </wps:txbx>
                            <wps:bodyPr rtlCol="0" anchor="ctr"/>
                          </wps:wsp>
                          <wps:wsp>
                            <wps:cNvPr id="2037" name="Rounded Rectangle 2037"/>
                            <wps:cNvSpPr/>
                            <wps:spPr>
                              <a:xfrm>
                                <a:off x="303514" y="7240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4F01FF04" w14:textId="77777777" w:rsidR="0051744F" w:rsidRDefault="0051744F" w:rsidP="00B503BD">
                                  <w:pPr>
                                    <w:rPr>
                                      <w:rFonts w:eastAsia="Times New Roman"/>
                                    </w:rPr>
                                  </w:pPr>
                                </w:p>
                              </w:txbxContent>
                            </wps:txbx>
                            <wps:bodyPr rtlCol="0" anchor="ctr"/>
                          </wps:wsp>
                          <wps:wsp>
                            <wps:cNvPr id="2038" name="Rounded Rectangle 2038"/>
                            <wps:cNvSpPr/>
                            <wps:spPr>
                              <a:xfrm>
                                <a:off x="303514" y="10288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30EF6C46" w14:textId="77777777" w:rsidR="0051744F" w:rsidRDefault="0051744F" w:rsidP="00B503BD">
                                  <w:pPr>
                                    <w:rPr>
                                      <w:rFonts w:eastAsia="Times New Roman"/>
                                    </w:rPr>
                                  </w:pPr>
                                </w:p>
                              </w:txbxContent>
                            </wps:txbx>
                            <wps:bodyPr rtlCol="0" anchor="ctr"/>
                          </wps:wsp>
                          <wps:wsp>
                            <wps:cNvPr id="2039" name="Rounded Rectangle 2039"/>
                            <wps:cNvSpPr/>
                            <wps:spPr>
                              <a:xfrm>
                                <a:off x="303514" y="13336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290BD415" w14:textId="77777777" w:rsidR="0051744F" w:rsidRDefault="0051744F" w:rsidP="00B503BD">
                                  <w:pPr>
                                    <w:rPr>
                                      <w:rFonts w:eastAsia="Times New Roman"/>
                                    </w:rPr>
                                  </w:pPr>
                                </w:p>
                              </w:txbxContent>
                            </wps:txbx>
                            <wps:bodyPr rtlCol="0" anchor="ctr"/>
                          </wps:wsp>
                          <wps:wsp>
                            <wps:cNvPr id="2040" name="Rounded Rectangle 2040"/>
                            <wps:cNvSpPr/>
                            <wps:spPr>
                              <a:xfrm>
                                <a:off x="303514" y="16384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CD8DAD7" w14:textId="77777777" w:rsidR="0051744F" w:rsidRDefault="0051744F" w:rsidP="00B503BD">
                                  <w:pPr>
                                    <w:rPr>
                                      <w:rFonts w:eastAsia="Times New Roman"/>
                                    </w:rPr>
                                  </w:pPr>
                                </w:p>
                              </w:txbxContent>
                            </wps:txbx>
                            <wps:bodyPr rtlCol="0" anchor="ctr"/>
                          </wps:wsp>
                          <wps:wsp>
                            <wps:cNvPr id="2041" name="Rounded Rectangle 2041"/>
                            <wps:cNvSpPr/>
                            <wps:spPr>
                              <a:xfrm>
                                <a:off x="303514" y="1943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222D773" w14:textId="77777777" w:rsidR="0051744F" w:rsidRDefault="0051744F" w:rsidP="00B503BD">
                                  <w:pPr>
                                    <w:rPr>
                                      <w:rFonts w:eastAsia="Times New Roman"/>
                                    </w:rPr>
                                  </w:pPr>
                                </w:p>
                              </w:txbxContent>
                            </wps:txbx>
                            <wps:bodyPr rtlCol="0" anchor="ctr"/>
                          </wps:wsp>
                          <wps:wsp>
                            <wps:cNvPr id="2042" name="Rounded Rectangle 2042"/>
                            <wps:cNvSpPr/>
                            <wps:spPr>
                              <a:xfrm>
                                <a:off x="303514" y="2248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E736A79" w14:textId="77777777" w:rsidR="0051744F" w:rsidRDefault="0051744F" w:rsidP="00B503BD">
                                  <w:pPr>
                                    <w:rPr>
                                      <w:rFonts w:eastAsia="Times New Roman"/>
                                    </w:rPr>
                                  </w:pPr>
                                </w:p>
                              </w:txbxContent>
                            </wps:txbx>
                            <wps:bodyPr rtlCol="0" anchor="ctr"/>
                          </wps:wsp>
                          <wps:wsp>
                            <wps:cNvPr id="2043" name="Rounded Rectangle 2043"/>
                            <wps:cNvSpPr/>
                            <wps:spPr>
                              <a:xfrm>
                                <a:off x="303514" y="25517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03327F1" w14:textId="77777777" w:rsidR="0051744F" w:rsidRDefault="0051744F" w:rsidP="00B503BD">
                                  <w:pPr>
                                    <w:rPr>
                                      <w:rFonts w:eastAsia="Times New Roman"/>
                                    </w:rPr>
                                  </w:pPr>
                                </w:p>
                              </w:txbxContent>
                            </wps:txbx>
                            <wps:bodyPr rtlCol="0" anchor="ctr"/>
                          </wps:wsp>
                          <wps:wsp>
                            <wps:cNvPr id="2044" name="Rounded Rectangle 2044"/>
                            <wps:cNvSpPr/>
                            <wps:spPr>
                              <a:xfrm>
                                <a:off x="303514" y="31507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2E94602" w14:textId="77777777" w:rsidR="0051744F" w:rsidRDefault="0051744F" w:rsidP="00B503BD">
                                  <w:pPr>
                                    <w:rPr>
                                      <w:rFonts w:eastAsia="Times New Roman"/>
                                    </w:rPr>
                                  </w:pPr>
                                </w:p>
                              </w:txbxContent>
                            </wps:txbx>
                            <wps:bodyPr rtlCol="0" anchor="ctr"/>
                          </wps:wsp>
                          <wps:wsp>
                            <wps:cNvPr id="2045" name="Rounded Rectangle 2045"/>
                            <wps:cNvSpPr/>
                            <wps:spPr>
                              <a:xfrm>
                                <a:off x="303514" y="28565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81F5884" w14:textId="77777777" w:rsidR="0051744F" w:rsidRDefault="0051744F" w:rsidP="00B503BD">
                                  <w:pPr>
                                    <w:rPr>
                                      <w:rFonts w:eastAsia="Times New Roman"/>
                                    </w:rPr>
                                  </w:pPr>
                                </w:p>
                              </w:txbxContent>
                            </wps:txbx>
                            <wps:bodyPr rtlCol="0" anchor="ctr"/>
                          </wps:wsp>
                          <wps:wsp>
                            <wps:cNvPr id="2046" name="Rounded Rectangle 2046"/>
                            <wps:cNvSpPr/>
                            <wps:spPr>
                              <a:xfrm>
                                <a:off x="303514" y="34555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7CB1197" w14:textId="77777777" w:rsidR="0051744F" w:rsidRDefault="0051744F" w:rsidP="00B503BD">
                                  <w:pPr>
                                    <w:rPr>
                                      <w:rFonts w:eastAsia="Times New Roman"/>
                                    </w:rPr>
                                  </w:pPr>
                                </w:p>
                              </w:txbxContent>
                            </wps:txbx>
                            <wps:bodyPr rtlCol="0" anchor="ctr"/>
                          </wps:wsp>
                          <wps:wsp>
                            <wps:cNvPr id="2047" name="Rounded Rectangle 2047"/>
                            <wps:cNvSpPr/>
                            <wps:spPr>
                              <a:xfrm>
                                <a:off x="698007" y="34555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DAF53B2" w14:textId="77777777" w:rsidR="0051744F" w:rsidRDefault="0051744F" w:rsidP="00B503BD">
                                  <w:pPr>
                                    <w:rPr>
                                      <w:rFonts w:eastAsia="Times New Roman"/>
                                    </w:rPr>
                                  </w:pPr>
                                </w:p>
                              </w:txbxContent>
                            </wps:txbx>
                            <wps:bodyPr rtlCol="0" anchor="ctr"/>
                          </wps:wsp>
                          <wps:wsp>
                            <wps:cNvPr id="2048" name="Rounded Rectangle 2048"/>
                            <wps:cNvSpPr/>
                            <wps:spPr>
                              <a:xfrm>
                                <a:off x="698007" y="31507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6A76D7C" w14:textId="77777777" w:rsidR="0051744F" w:rsidRDefault="0051744F" w:rsidP="00B503BD">
                                  <w:pPr>
                                    <w:rPr>
                                      <w:rFonts w:eastAsia="Times New Roman"/>
                                    </w:rPr>
                                  </w:pPr>
                                </w:p>
                              </w:txbxContent>
                            </wps:txbx>
                            <wps:bodyPr rtlCol="0" anchor="ctr"/>
                          </wps:wsp>
                          <wps:wsp>
                            <wps:cNvPr id="2049" name="Rounded Rectangle 2049"/>
                            <wps:cNvSpPr/>
                            <wps:spPr>
                              <a:xfrm>
                                <a:off x="698007" y="28565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A428577" w14:textId="77777777" w:rsidR="0051744F" w:rsidRDefault="0051744F" w:rsidP="00B503BD">
                                  <w:pPr>
                                    <w:rPr>
                                      <w:rFonts w:eastAsia="Times New Roman"/>
                                    </w:rPr>
                                  </w:pPr>
                                </w:p>
                              </w:txbxContent>
                            </wps:txbx>
                            <wps:bodyPr rtlCol="0" anchor="ctr"/>
                          </wps:wsp>
                          <wps:wsp>
                            <wps:cNvPr id="2050" name="Rounded Rectangle 2050"/>
                            <wps:cNvSpPr/>
                            <wps:spPr>
                              <a:xfrm>
                                <a:off x="698007" y="25517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2DAC66C" w14:textId="77777777" w:rsidR="0051744F" w:rsidRDefault="0051744F" w:rsidP="00B503BD">
                                  <w:pPr>
                                    <w:rPr>
                                      <w:rFonts w:eastAsia="Times New Roman"/>
                                    </w:rPr>
                                  </w:pPr>
                                </w:p>
                              </w:txbxContent>
                            </wps:txbx>
                            <wps:bodyPr rtlCol="0" anchor="ctr"/>
                          </wps:wsp>
                          <wps:wsp>
                            <wps:cNvPr id="2051" name="Rounded Rectangle 2051"/>
                            <wps:cNvSpPr/>
                            <wps:spPr>
                              <a:xfrm>
                                <a:off x="698007" y="2248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593E436" w14:textId="77777777" w:rsidR="0051744F" w:rsidRDefault="0051744F" w:rsidP="00B503BD">
                                  <w:pPr>
                                    <w:rPr>
                                      <w:rFonts w:eastAsia="Times New Roman"/>
                                    </w:rPr>
                                  </w:pPr>
                                </w:p>
                              </w:txbxContent>
                            </wps:txbx>
                            <wps:bodyPr rtlCol="0" anchor="ctr"/>
                          </wps:wsp>
                          <wps:wsp>
                            <wps:cNvPr id="2052" name="Rounded Rectangle 2052"/>
                            <wps:cNvSpPr/>
                            <wps:spPr>
                              <a:xfrm>
                                <a:off x="698007" y="1943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8E0D776" w14:textId="77777777" w:rsidR="0051744F" w:rsidRDefault="0051744F" w:rsidP="00B503BD">
                                  <w:pPr>
                                    <w:rPr>
                                      <w:rFonts w:eastAsia="Times New Roman"/>
                                    </w:rPr>
                                  </w:pPr>
                                </w:p>
                              </w:txbxContent>
                            </wps:txbx>
                            <wps:bodyPr rtlCol="0" anchor="ctr"/>
                          </wps:wsp>
                          <wps:wsp>
                            <wps:cNvPr id="2053" name="Rounded Rectangle 2053"/>
                            <wps:cNvSpPr/>
                            <wps:spPr>
                              <a:xfrm>
                                <a:off x="698007" y="13336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ECFBB9F" w14:textId="77777777" w:rsidR="0051744F" w:rsidRDefault="0051744F" w:rsidP="00B503BD">
                                  <w:pPr>
                                    <w:rPr>
                                      <w:rFonts w:eastAsia="Times New Roman"/>
                                    </w:rPr>
                                  </w:pPr>
                                </w:p>
                              </w:txbxContent>
                            </wps:txbx>
                            <wps:bodyPr rtlCol="0" anchor="ctr"/>
                          </wps:wsp>
                          <wps:wsp>
                            <wps:cNvPr id="2054" name="Rounded Rectangle 2054"/>
                            <wps:cNvSpPr/>
                            <wps:spPr>
                              <a:xfrm>
                                <a:off x="698007" y="10288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E55DA36" w14:textId="77777777" w:rsidR="0051744F" w:rsidRDefault="0051744F" w:rsidP="00B503BD">
                                  <w:pPr>
                                    <w:rPr>
                                      <w:rFonts w:eastAsia="Times New Roman"/>
                                    </w:rPr>
                                  </w:pPr>
                                </w:p>
                              </w:txbxContent>
                            </wps:txbx>
                            <wps:bodyPr rtlCol="0" anchor="ctr"/>
                          </wps:wsp>
                          <wps:wsp>
                            <wps:cNvPr id="2055" name="Rounded Rectangle 2055"/>
                            <wps:cNvSpPr/>
                            <wps:spPr>
                              <a:xfrm>
                                <a:off x="698007" y="724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43C4F4F" w14:textId="77777777" w:rsidR="0051744F" w:rsidRDefault="0051744F" w:rsidP="00B503BD">
                                  <w:pPr>
                                    <w:rPr>
                                      <w:rFonts w:eastAsia="Times New Roman"/>
                                    </w:rPr>
                                  </w:pPr>
                                </w:p>
                              </w:txbxContent>
                            </wps:txbx>
                            <wps:bodyPr rtlCol="0" anchor="ctr"/>
                          </wps:wsp>
                          <wps:wsp>
                            <wps:cNvPr id="2056" name="Rounded Rectangle 2056"/>
                            <wps:cNvSpPr/>
                            <wps:spPr>
                              <a:xfrm>
                                <a:off x="698007" y="419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80055A4" w14:textId="77777777" w:rsidR="0051744F" w:rsidRDefault="0051744F" w:rsidP="00B503BD">
                                  <w:pPr>
                                    <w:rPr>
                                      <w:rFonts w:eastAsia="Times New Roman"/>
                                    </w:rPr>
                                  </w:pPr>
                                </w:p>
                              </w:txbxContent>
                            </wps:txbx>
                            <wps:bodyPr rtlCol="0" anchor="ctr"/>
                          </wps:wsp>
                          <wps:wsp>
                            <wps:cNvPr id="2057" name="Rounded Rectangle 2057"/>
                            <wps:cNvSpPr/>
                            <wps:spPr>
                              <a:xfrm>
                                <a:off x="698007" y="16384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809AEFE" w14:textId="77777777" w:rsidR="0051744F" w:rsidRDefault="0051744F" w:rsidP="00B503BD">
                                  <w:pPr>
                                    <w:rPr>
                                      <w:rFonts w:eastAsia="Times New Roman"/>
                                    </w:rPr>
                                  </w:pPr>
                                </w:p>
                              </w:txbxContent>
                            </wps:txbx>
                            <wps:bodyPr rtlCol="0" anchor="ctr"/>
                          </wps:wsp>
                          <wps:wsp>
                            <wps:cNvPr id="2058" name="Rounded Rectangle 2058"/>
                            <wps:cNvSpPr/>
                            <wps:spPr>
                              <a:xfrm>
                                <a:off x="310260" y="40651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0A11E21" w14:textId="77777777" w:rsidR="0051744F" w:rsidRDefault="0051744F" w:rsidP="00B503BD">
                                  <w:pPr>
                                    <w:rPr>
                                      <w:rFonts w:eastAsia="Times New Roman"/>
                                    </w:rPr>
                                  </w:pPr>
                                </w:p>
                              </w:txbxContent>
                            </wps:txbx>
                            <wps:bodyPr rtlCol="0" anchor="ctr"/>
                          </wps:wsp>
                          <wps:wsp>
                            <wps:cNvPr id="2059" name="Rounded Rectangle 2059"/>
                            <wps:cNvSpPr/>
                            <wps:spPr>
                              <a:xfrm>
                                <a:off x="310260" y="37603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FFA44F1" w14:textId="77777777" w:rsidR="0051744F" w:rsidRDefault="0051744F" w:rsidP="00B503BD">
                                  <w:pPr>
                                    <w:rPr>
                                      <w:rFonts w:eastAsia="Times New Roman"/>
                                    </w:rPr>
                                  </w:pPr>
                                </w:p>
                              </w:txbxContent>
                            </wps:txbx>
                            <wps:bodyPr rtlCol="0" anchor="ctr"/>
                          </wps:wsp>
                          <wps:wsp>
                            <wps:cNvPr id="2060" name="Rounded Rectangle 2060"/>
                            <wps:cNvSpPr/>
                            <wps:spPr>
                              <a:xfrm>
                                <a:off x="310260" y="43592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CA7887A" w14:textId="77777777" w:rsidR="0051744F" w:rsidRDefault="0051744F" w:rsidP="00B503BD">
                                  <w:pPr>
                                    <w:rPr>
                                      <w:rFonts w:eastAsia="Times New Roman"/>
                                    </w:rPr>
                                  </w:pPr>
                                </w:p>
                              </w:txbxContent>
                            </wps:txbx>
                            <wps:bodyPr rtlCol="0" anchor="ctr"/>
                          </wps:wsp>
                          <wps:wsp>
                            <wps:cNvPr id="2061" name="Rounded Rectangle 2061"/>
                            <wps:cNvSpPr/>
                            <wps:spPr>
                              <a:xfrm>
                                <a:off x="704753" y="43592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6F0ABA7" w14:textId="77777777" w:rsidR="0051744F" w:rsidRDefault="0051744F" w:rsidP="00B503BD">
                                  <w:pPr>
                                    <w:rPr>
                                      <w:rFonts w:eastAsia="Times New Roman"/>
                                    </w:rPr>
                                  </w:pPr>
                                </w:p>
                              </w:txbxContent>
                            </wps:txbx>
                            <wps:bodyPr rtlCol="0" anchor="ctr"/>
                          </wps:wsp>
                          <wps:wsp>
                            <wps:cNvPr id="2062" name="Rounded Rectangle 2062"/>
                            <wps:cNvSpPr/>
                            <wps:spPr>
                              <a:xfrm>
                                <a:off x="704753" y="40544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A02364E" w14:textId="77777777" w:rsidR="0051744F" w:rsidRDefault="0051744F" w:rsidP="00B503BD">
                                  <w:pPr>
                                    <w:rPr>
                                      <w:rFonts w:eastAsia="Times New Roman"/>
                                    </w:rPr>
                                  </w:pPr>
                                </w:p>
                              </w:txbxContent>
                            </wps:txbx>
                            <wps:bodyPr rtlCol="0" anchor="ctr"/>
                          </wps:wsp>
                          <wps:wsp>
                            <wps:cNvPr id="2063" name="Rounded Rectangle 2063"/>
                            <wps:cNvSpPr/>
                            <wps:spPr>
                              <a:xfrm>
                                <a:off x="704753" y="37603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435BCEB" w14:textId="77777777" w:rsidR="0051744F" w:rsidRDefault="0051744F" w:rsidP="00B503BD">
                                  <w:pPr>
                                    <w:rPr>
                                      <w:rFonts w:eastAsia="Times New Roman"/>
                                    </w:rPr>
                                  </w:pPr>
                                </w:p>
                              </w:txbxContent>
                            </wps:txbx>
                            <wps:bodyPr rtlCol="0" anchor="ctr"/>
                          </wps:wsp>
                          <wps:wsp>
                            <wps:cNvPr id="2064" name="Rounded Rectangle 2064"/>
                            <wps:cNvSpPr/>
                            <wps:spPr>
                              <a:xfrm>
                                <a:off x="310259" y="46640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B755925" w14:textId="77777777" w:rsidR="0051744F" w:rsidRDefault="0051744F" w:rsidP="00B503BD">
                                  <w:pPr>
                                    <w:rPr>
                                      <w:rFonts w:eastAsia="Times New Roman"/>
                                    </w:rPr>
                                  </w:pPr>
                                </w:p>
                              </w:txbxContent>
                            </wps:txbx>
                            <wps:bodyPr rtlCol="0" anchor="ctr"/>
                          </wps:wsp>
                          <wps:wsp>
                            <wps:cNvPr id="2065" name="Rounded Rectangle 2065"/>
                            <wps:cNvSpPr/>
                            <wps:spPr>
                              <a:xfrm>
                                <a:off x="310259" y="49581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2C7A2E8" w14:textId="77777777" w:rsidR="0051744F" w:rsidRDefault="0051744F" w:rsidP="00B503BD">
                                  <w:pPr>
                                    <w:rPr>
                                      <w:rFonts w:eastAsia="Times New Roman"/>
                                    </w:rPr>
                                  </w:pPr>
                                </w:p>
                              </w:txbxContent>
                            </wps:txbx>
                            <wps:bodyPr rtlCol="0" anchor="ctr"/>
                          </wps:wsp>
                          <wps:wsp>
                            <wps:cNvPr id="2066" name="Rounded Rectangle 2066"/>
                            <wps:cNvSpPr/>
                            <wps:spPr>
                              <a:xfrm>
                                <a:off x="704752" y="49581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F070DF4" w14:textId="77777777" w:rsidR="0051744F" w:rsidRDefault="0051744F" w:rsidP="00B503BD">
                                  <w:pPr>
                                    <w:rPr>
                                      <w:rFonts w:eastAsia="Times New Roman"/>
                                    </w:rPr>
                                  </w:pPr>
                                </w:p>
                              </w:txbxContent>
                            </wps:txbx>
                            <wps:bodyPr rtlCol="0" anchor="ctr"/>
                          </wps:wsp>
                          <wps:wsp>
                            <wps:cNvPr id="2067" name="Rounded Rectangle 2067"/>
                            <wps:cNvSpPr/>
                            <wps:spPr>
                              <a:xfrm>
                                <a:off x="704752" y="46533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95DAFE9" w14:textId="77777777" w:rsidR="0051744F" w:rsidRDefault="0051744F" w:rsidP="00B503BD">
                                  <w:pPr>
                                    <w:rPr>
                                      <w:rFonts w:eastAsia="Times New Roman"/>
                                    </w:rPr>
                                  </w:pPr>
                                </w:p>
                              </w:txbxContent>
                            </wps:txbx>
                            <wps:bodyPr rtlCol="0" anchor="ctr"/>
                          </wps:wsp>
                        </wpg:grpSp>
                        <wpg:grpSp>
                          <wpg:cNvPr id="2068" name="Group 2068"/>
                          <wpg:cNvGrpSpPr/>
                          <wpg:grpSpPr>
                            <a:xfrm>
                              <a:off x="1929389" y="1486043"/>
                              <a:ext cx="2063332" cy="2906915"/>
                              <a:chOff x="1929389" y="1486043"/>
                              <a:chExt cx="2063332" cy="2906915"/>
                            </a:xfrm>
                          </wpg:grpSpPr>
                          <wpg:grpSp>
                            <wpg:cNvPr id="2069" name="Group 2069"/>
                            <wpg:cNvGrpSpPr/>
                            <wpg:grpSpPr>
                              <a:xfrm>
                                <a:off x="1929389" y="1486043"/>
                                <a:ext cx="817951" cy="1241794"/>
                                <a:chOff x="1929389" y="1486043"/>
                                <a:chExt cx="817951" cy="1241794"/>
                              </a:xfrm>
                            </wpg:grpSpPr>
                            <pic:pic xmlns:pic="http://schemas.openxmlformats.org/drawingml/2006/picture">
                              <pic:nvPicPr>
                                <pic:cNvPr id="2070" name="Picture 207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3002" y="1790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71" name="Picture 20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0114" y="1789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72" name="Picture 20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3003" y="1486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73" name="Picture 20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9396" y="2094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74" name="Picture 20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2277" y="23992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75" name="Picture 20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9389" y="23985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76" name="Picture 20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2278" y="2094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77" name="Picture 207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40113" y="14979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078" name="Group 2078"/>
                            <wpg:cNvGrpSpPr/>
                            <wpg:grpSpPr>
                              <a:xfrm>
                                <a:off x="2025237" y="1638443"/>
                                <a:ext cx="817951" cy="1241794"/>
                                <a:chOff x="2025237" y="1638443"/>
                                <a:chExt cx="817951" cy="1241794"/>
                              </a:xfrm>
                            </wpg:grpSpPr>
                            <pic:pic xmlns:pic="http://schemas.openxmlformats.org/drawingml/2006/picture">
                              <pic:nvPicPr>
                                <pic:cNvPr id="2079" name="Picture 20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28850" y="1942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80" name="Picture 20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35962" y="19422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81" name="Picture 20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28851" y="16384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82" name="Picture 20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5244" y="2247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83" name="Picture 20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8125" y="25516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84" name="Picture 20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5237" y="25509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85" name="Picture 20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8126" y="2247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86" name="Picture 208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035961" y="16503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087" name="Group 2087"/>
                            <wpg:cNvGrpSpPr/>
                            <wpg:grpSpPr>
                              <a:xfrm>
                                <a:off x="2128230" y="1780156"/>
                                <a:ext cx="817951" cy="1241794"/>
                                <a:chOff x="2128230" y="1780156"/>
                                <a:chExt cx="817951" cy="1241794"/>
                              </a:xfrm>
                            </wpg:grpSpPr>
                            <pic:pic xmlns:pic="http://schemas.openxmlformats.org/drawingml/2006/picture">
                              <pic:nvPicPr>
                                <pic:cNvPr id="2088" name="Picture 208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43" y="208460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89" name="Picture 208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55" y="20839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90" name="Picture 20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44" y="17801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91" name="Picture 20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28237" y="238888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92" name="Picture 209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21118" y="26933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93" name="Picture 209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28230" y="26927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94" name="Picture 20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21119" y="238888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95" name="Picture 209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138954" y="179206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096" name="Group 2096"/>
                            <wpg:cNvGrpSpPr/>
                            <wpg:grpSpPr>
                              <a:xfrm>
                                <a:off x="2232412" y="1930097"/>
                                <a:ext cx="817951" cy="1241794"/>
                                <a:chOff x="2232412" y="1930097"/>
                                <a:chExt cx="817951" cy="1241794"/>
                              </a:xfrm>
                            </wpg:grpSpPr>
                            <pic:pic xmlns:pic="http://schemas.openxmlformats.org/drawingml/2006/picture">
                              <pic:nvPicPr>
                                <pic:cNvPr id="2097" name="Picture 209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36025" y="2234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98" name="Picture 20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43137" y="2233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99" name="Picture 20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36026" y="1930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00" name="Picture 21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32419" y="2538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01" name="Picture 21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5300" y="2843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02" name="Picture 210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32412" y="28426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03" name="Picture 21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5301" y="2538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04" name="Picture 210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243136" y="19420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105" name="Group 2105"/>
                            <wpg:cNvGrpSpPr/>
                            <wpg:grpSpPr>
                              <a:xfrm>
                                <a:off x="2338363" y="2105110"/>
                                <a:ext cx="817951" cy="1241794"/>
                                <a:chOff x="2338363" y="2105110"/>
                                <a:chExt cx="817951" cy="1241794"/>
                              </a:xfrm>
                            </wpg:grpSpPr>
                            <pic:pic xmlns:pic="http://schemas.openxmlformats.org/drawingml/2006/picture">
                              <pic:nvPicPr>
                                <pic:cNvPr id="2106" name="Picture 210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1976" y="24095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07" name="Picture 21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49088" y="24089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08" name="Picture 21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1977" y="210511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09" name="Picture 21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8370" y="27138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10" name="Picture 21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31251" y="3018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11" name="Picture 21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8363" y="301766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12" name="Picture 21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31252" y="27138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13" name="Picture 21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349087" y="211701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114" name="Group 2114"/>
                            <wpg:cNvGrpSpPr/>
                            <wpg:grpSpPr>
                              <a:xfrm>
                                <a:off x="2450305" y="2248043"/>
                                <a:ext cx="817951" cy="1241794"/>
                                <a:chOff x="2450305" y="2248043"/>
                                <a:chExt cx="817951" cy="1241794"/>
                              </a:xfrm>
                            </wpg:grpSpPr>
                            <pic:pic xmlns:pic="http://schemas.openxmlformats.org/drawingml/2006/picture">
                              <pic:nvPicPr>
                                <pic:cNvPr id="2115" name="Picture 21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53918" y="2552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16" name="Picture 21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61030" y="2551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17" name="Picture 21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53919" y="2248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18" name="Picture 21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50312" y="2856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19" name="Picture 21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43193" y="31612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20" name="Picture 21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50305" y="31605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21" name="Picture 21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43194" y="2856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22" name="Picture 21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461029" y="22599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123" name="Group 2123"/>
                            <wpg:cNvGrpSpPr/>
                            <wpg:grpSpPr>
                              <a:xfrm>
                                <a:off x="2574713" y="2400443"/>
                                <a:ext cx="817951" cy="1241794"/>
                                <a:chOff x="2574713" y="2400443"/>
                                <a:chExt cx="817951" cy="1241794"/>
                              </a:xfrm>
                            </wpg:grpSpPr>
                            <pic:pic xmlns:pic="http://schemas.openxmlformats.org/drawingml/2006/picture">
                              <pic:nvPicPr>
                                <pic:cNvPr id="2124" name="Picture 21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78326" y="2704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25" name="Picture 21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85438" y="27042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26" name="Picture 21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78327" y="24004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27" name="Picture 21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74720" y="3009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28" name="Picture 21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67601" y="33136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29" name="Picture 21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74713" y="33129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30" name="Picture 21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67602" y="30091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31" name="Picture 213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585437" y="24123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132" name="Group 2132"/>
                            <wpg:cNvGrpSpPr/>
                            <wpg:grpSpPr>
                              <a:xfrm>
                                <a:off x="2683062" y="2541546"/>
                                <a:ext cx="817951" cy="1241794"/>
                                <a:chOff x="2683062" y="2541546"/>
                                <a:chExt cx="817951" cy="1241794"/>
                              </a:xfrm>
                            </wpg:grpSpPr>
                            <pic:pic xmlns:pic="http://schemas.openxmlformats.org/drawingml/2006/picture">
                              <pic:nvPicPr>
                                <pic:cNvPr id="2133" name="Picture 2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86675" y="284599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34" name="Picture 21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93787" y="28453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35" name="Picture 21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86676" y="2541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36" name="Picture 21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83069" y="3150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37" name="Picture 21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75950" y="345472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38" name="Picture 21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83062" y="3454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39" name="Picture 21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75951" y="3150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40" name="Picture 214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693786" y="255345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141" name="Group 2141"/>
                            <wpg:cNvGrpSpPr/>
                            <wpg:grpSpPr>
                              <a:xfrm>
                                <a:off x="2800919" y="2705243"/>
                                <a:ext cx="817951" cy="1241794"/>
                                <a:chOff x="2800919" y="2705243"/>
                                <a:chExt cx="817951" cy="1241794"/>
                              </a:xfrm>
                            </wpg:grpSpPr>
                            <pic:pic xmlns:pic="http://schemas.openxmlformats.org/drawingml/2006/picture">
                              <pic:nvPicPr>
                                <pic:cNvPr id="2142" name="Picture 214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04532" y="30096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43" name="Picture 21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11644" y="30090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44" name="Picture 21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04533" y="27052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45" name="Picture 21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00926" y="33139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46" name="Picture 21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93807" y="36184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47" name="Picture 21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00919" y="36177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48" name="Picture 21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93808" y="33139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49" name="Picture 21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811643" y="27171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150" name="Group 2150"/>
                            <wpg:cNvGrpSpPr/>
                            <wpg:grpSpPr>
                              <a:xfrm>
                                <a:off x="2928913" y="2857643"/>
                                <a:ext cx="817951" cy="1241794"/>
                                <a:chOff x="2928913" y="2857643"/>
                                <a:chExt cx="817951" cy="1241794"/>
                              </a:xfrm>
                            </wpg:grpSpPr>
                            <pic:pic xmlns:pic="http://schemas.openxmlformats.org/drawingml/2006/picture">
                              <pic:nvPicPr>
                                <pic:cNvPr id="2151" name="Picture 2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32526" y="31620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52" name="Picture 21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39638" y="31614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53" name="Picture 21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32527" y="28576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54" name="Picture 21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28920" y="34663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55" name="Picture 21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21801" y="37708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56" name="Picture 21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28913" y="37701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57" name="Picture 21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21802" y="34663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58" name="Picture 215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939637" y="28695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159" name="Group 2159"/>
                            <wpg:cNvGrpSpPr/>
                            <wpg:grpSpPr>
                              <a:xfrm>
                                <a:off x="3061087" y="3010043"/>
                                <a:ext cx="817951" cy="1241794"/>
                                <a:chOff x="3061087" y="3010043"/>
                                <a:chExt cx="817951" cy="1241794"/>
                              </a:xfrm>
                            </wpg:grpSpPr>
                            <pic:pic xmlns:pic="http://schemas.openxmlformats.org/drawingml/2006/picture">
                              <pic:nvPicPr>
                                <pic:cNvPr id="2160" name="Picture 21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64700" y="3314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61" name="Picture 21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71812" y="3313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62" name="Picture 21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64701" y="3010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63" name="Picture 21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61094" y="3618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64" name="Picture 21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53975" y="39232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65" name="Picture 216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61087" y="39225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66" name="Picture 216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53976" y="36187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67" name="Picture 216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3071811" y="30219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168" name="Group 2168"/>
                            <wpg:cNvGrpSpPr/>
                            <wpg:grpSpPr>
                              <a:xfrm>
                                <a:off x="3174770" y="3151164"/>
                                <a:ext cx="817951" cy="1241794"/>
                                <a:chOff x="3174770" y="3151164"/>
                                <a:chExt cx="817951" cy="1241794"/>
                              </a:xfrm>
                            </wpg:grpSpPr>
                            <pic:pic xmlns:pic="http://schemas.openxmlformats.org/drawingml/2006/picture">
                              <pic:nvPicPr>
                                <pic:cNvPr id="2169" name="Picture 21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78383" y="34556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70" name="Picture 217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85495" y="34549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71" name="Picture 21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78384" y="315116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72" name="Picture 21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74777" y="37598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73" name="Picture 21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67658" y="40643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74" name="Picture 21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74770" y="406371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75" name="Picture 21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67659" y="37598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76" name="Picture 21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3198103" y="3151164"/>
                                  <a:ext cx="414337" cy="3286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2177" name="Rounded Rectangle 2177"/>
                          <wps:cNvSpPr/>
                          <wps:spPr>
                            <a:xfrm>
                              <a:off x="6217898" y="2605002"/>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699D92D8" w14:textId="77777777" w:rsidR="0051744F" w:rsidRDefault="0051744F" w:rsidP="00B503BD">
                                <w:pPr>
                                  <w:rPr>
                                    <w:rFonts w:eastAsia="Times New Roman"/>
                                  </w:rPr>
                                </w:pPr>
                              </w:p>
                            </w:txbxContent>
                          </wps:txbx>
                          <wps:bodyPr rtlCol="0" anchor="ctr"/>
                        </wps:wsp>
                        <wpg:grpSp>
                          <wpg:cNvPr id="2178" name="Group 2178"/>
                          <wpg:cNvGrpSpPr/>
                          <wpg:grpSpPr>
                            <a:xfrm>
                              <a:off x="4112873" y="1830140"/>
                              <a:ext cx="2088754" cy="1962350"/>
                              <a:chOff x="4112873" y="1830140"/>
                              <a:chExt cx="2088754" cy="1962350"/>
                            </a:xfrm>
                          </wpg:grpSpPr>
                          <wps:wsp>
                            <wps:cNvPr id="2179" name="Rounded Rectangle 2179"/>
                            <wps:cNvSpPr/>
                            <wps:spPr>
                              <a:xfrm>
                                <a:off x="4112873" y="183014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3FDD857" w14:textId="77777777" w:rsidR="0051744F" w:rsidRDefault="0051744F" w:rsidP="00B503BD">
                                  <w:pPr>
                                    <w:rPr>
                                      <w:rFonts w:eastAsia="Times New Roman"/>
                                    </w:rPr>
                                  </w:pPr>
                                </w:p>
                              </w:txbxContent>
                            </wps:txbx>
                            <wps:bodyPr rtlCol="0" anchor="ctr"/>
                          </wps:wsp>
                          <wps:wsp>
                            <wps:cNvPr id="2180" name="Rounded Rectangle 2180"/>
                            <wps:cNvSpPr/>
                            <wps:spPr>
                              <a:xfrm>
                                <a:off x="4265273" y="19731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E6E110A" w14:textId="77777777" w:rsidR="0051744F" w:rsidRDefault="0051744F" w:rsidP="00B503BD">
                                  <w:pPr>
                                    <w:rPr>
                                      <w:rFonts w:eastAsia="Times New Roman"/>
                                    </w:rPr>
                                  </w:pPr>
                                </w:p>
                              </w:txbxContent>
                            </wps:txbx>
                            <wps:bodyPr rtlCol="0" anchor="ctr"/>
                          </wps:wsp>
                          <wps:wsp>
                            <wps:cNvPr id="2181" name="Rounded Rectangle 2181"/>
                            <wps:cNvSpPr/>
                            <wps:spPr>
                              <a:xfrm>
                                <a:off x="4417673" y="21255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B1B4CBC" w14:textId="77777777" w:rsidR="0051744F" w:rsidRDefault="0051744F" w:rsidP="00B503BD">
                                  <w:pPr>
                                    <w:rPr>
                                      <w:rFonts w:eastAsia="Times New Roman"/>
                                    </w:rPr>
                                  </w:pPr>
                                </w:p>
                              </w:txbxContent>
                            </wps:txbx>
                            <wps:bodyPr rtlCol="0" anchor="ctr"/>
                          </wps:wsp>
                          <wps:wsp>
                            <wps:cNvPr id="2182" name="Rounded Rectangle 2182"/>
                            <wps:cNvSpPr/>
                            <wps:spPr>
                              <a:xfrm>
                                <a:off x="4570073" y="22779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3B586E5" w14:textId="77777777" w:rsidR="0051744F" w:rsidRDefault="0051744F" w:rsidP="00B503BD">
                                  <w:pPr>
                                    <w:rPr>
                                      <w:rFonts w:eastAsia="Times New Roman"/>
                                    </w:rPr>
                                  </w:pPr>
                                </w:p>
                              </w:txbxContent>
                            </wps:txbx>
                            <wps:bodyPr rtlCol="0" anchor="ctr"/>
                          </wps:wsp>
                          <wps:wsp>
                            <wps:cNvPr id="2183" name="Rounded Rectangle 2183"/>
                            <wps:cNvSpPr/>
                            <wps:spPr>
                              <a:xfrm>
                                <a:off x="4722473" y="24303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38833C3" w14:textId="77777777" w:rsidR="0051744F" w:rsidRDefault="0051744F" w:rsidP="00B503BD">
                                  <w:pPr>
                                    <w:rPr>
                                      <w:rFonts w:eastAsia="Times New Roman"/>
                                    </w:rPr>
                                  </w:pPr>
                                </w:p>
                              </w:txbxContent>
                            </wps:txbx>
                            <wps:bodyPr rtlCol="0" anchor="ctr"/>
                          </wps:wsp>
                          <wps:wsp>
                            <wps:cNvPr id="2184" name="Rounded Rectangle 2184"/>
                            <wps:cNvSpPr/>
                            <wps:spPr>
                              <a:xfrm>
                                <a:off x="4874873" y="25827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3D5D1E2" w14:textId="77777777" w:rsidR="0051744F" w:rsidRDefault="0051744F" w:rsidP="00B503BD">
                                  <w:pPr>
                                    <w:rPr>
                                      <w:rFonts w:eastAsia="Times New Roman"/>
                                    </w:rPr>
                                  </w:pPr>
                                </w:p>
                              </w:txbxContent>
                            </wps:txbx>
                            <wps:bodyPr rtlCol="0" anchor="ctr"/>
                          </wps:wsp>
                          <wps:wsp>
                            <wps:cNvPr id="2185" name="Rounded Rectangle 2185"/>
                            <wps:cNvSpPr/>
                            <wps:spPr>
                              <a:xfrm>
                                <a:off x="5027273" y="27351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4A48433" w14:textId="77777777" w:rsidR="0051744F" w:rsidRDefault="0051744F" w:rsidP="00B503BD">
                                  <w:pPr>
                                    <w:rPr>
                                      <w:rFonts w:eastAsia="Times New Roman"/>
                                    </w:rPr>
                                  </w:pPr>
                                </w:p>
                              </w:txbxContent>
                            </wps:txbx>
                            <wps:bodyPr rtlCol="0" anchor="ctr"/>
                          </wps:wsp>
                          <wps:wsp>
                            <wps:cNvPr id="2186" name="Rounded Rectangle 2186"/>
                            <wps:cNvSpPr/>
                            <wps:spPr>
                              <a:xfrm>
                                <a:off x="5179673" y="28875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510D899" w14:textId="77777777" w:rsidR="0051744F" w:rsidRDefault="0051744F" w:rsidP="00B503BD">
                                  <w:pPr>
                                    <w:rPr>
                                      <w:rFonts w:eastAsia="Times New Roman"/>
                                    </w:rPr>
                                  </w:pPr>
                                </w:p>
                              </w:txbxContent>
                            </wps:txbx>
                            <wps:bodyPr rtlCol="0" anchor="ctr"/>
                          </wps:wsp>
                          <wps:wsp>
                            <wps:cNvPr id="2187" name="Rounded Rectangle 2187"/>
                            <wps:cNvSpPr/>
                            <wps:spPr>
                              <a:xfrm>
                                <a:off x="5332073" y="30399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E53FEFA" w14:textId="77777777" w:rsidR="0051744F" w:rsidRDefault="0051744F" w:rsidP="00B503BD">
                                  <w:pPr>
                                    <w:rPr>
                                      <w:rFonts w:eastAsia="Times New Roman"/>
                                    </w:rPr>
                                  </w:pPr>
                                </w:p>
                              </w:txbxContent>
                            </wps:txbx>
                            <wps:bodyPr rtlCol="0" anchor="ctr"/>
                          </wps:wsp>
                          <wps:wsp>
                            <wps:cNvPr id="2188" name="Rounded Rectangle 2188"/>
                            <wps:cNvSpPr/>
                            <wps:spPr>
                              <a:xfrm>
                                <a:off x="5484473" y="31923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73BD4C8" w14:textId="77777777" w:rsidR="0051744F" w:rsidRDefault="0051744F" w:rsidP="00B503BD">
                                  <w:pPr>
                                    <w:rPr>
                                      <w:rFonts w:eastAsia="Times New Roman"/>
                                    </w:rPr>
                                  </w:pPr>
                                </w:p>
                              </w:txbxContent>
                            </wps:txbx>
                            <wps:bodyPr rtlCol="0" anchor="ctr"/>
                          </wps:wsp>
                          <wps:wsp>
                            <wps:cNvPr id="2189" name="Rounded Rectangle 2189"/>
                            <wps:cNvSpPr/>
                            <wps:spPr>
                              <a:xfrm>
                                <a:off x="5636873" y="334475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E65491F" w14:textId="77777777" w:rsidR="0051744F" w:rsidRDefault="0051744F" w:rsidP="00B503BD">
                                  <w:pPr>
                                    <w:rPr>
                                      <w:rFonts w:eastAsia="Times New Roman"/>
                                    </w:rPr>
                                  </w:pPr>
                                </w:p>
                              </w:txbxContent>
                            </wps:txbx>
                            <wps:bodyPr rtlCol="0" anchor="ctr"/>
                          </wps:wsp>
                          <wps:wsp>
                            <wps:cNvPr id="2190" name="Rounded Rectangle 2190"/>
                            <wps:cNvSpPr/>
                            <wps:spPr>
                              <a:xfrm>
                                <a:off x="5807134" y="348769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5E4BD47" w14:textId="77777777" w:rsidR="0051744F" w:rsidRDefault="0051744F" w:rsidP="00B503BD">
                                  <w:pPr>
                                    <w:rPr>
                                      <w:rFonts w:eastAsia="Times New Roman"/>
                                    </w:rPr>
                                  </w:pPr>
                                </w:p>
                              </w:txbxContent>
                            </wps:txbx>
                            <wps:bodyPr rtlCol="0" anchor="ctr"/>
                          </wps:wsp>
                        </wpg:grpSp>
                        <wps:wsp>
                          <wps:cNvPr id="2191" name="Oval 2191"/>
                          <wps:cNvSpPr/>
                          <wps:spPr>
                            <a:xfrm>
                              <a:off x="1188238" y="1637886"/>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453425CE" w14:textId="77777777" w:rsidR="0051744F" w:rsidRDefault="0051744F" w:rsidP="00B503BD">
                                <w:pPr>
                                  <w:rPr>
                                    <w:rFonts w:eastAsia="Times New Roman"/>
                                  </w:rPr>
                                </w:pPr>
                              </w:p>
                            </w:txbxContent>
                          </wps:txbx>
                          <wps:bodyPr rtlCol="0" anchor="ctr"/>
                        </wps:wsp>
                        <wps:wsp>
                          <wps:cNvPr id="2192" name="Oval 2192"/>
                          <wps:cNvSpPr/>
                          <wps:spPr>
                            <a:xfrm>
                              <a:off x="4434893" y="3448556"/>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6683D010" w14:textId="77777777" w:rsidR="0051744F" w:rsidRDefault="0051744F" w:rsidP="00B503BD">
                                <w:pPr>
                                  <w:rPr>
                                    <w:rFonts w:eastAsia="Times New Roman"/>
                                  </w:rPr>
                                </w:pPr>
                              </w:p>
                            </w:txbxContent>
                          </wps:txbx>
                          <wps:bodyPr rtlCol="0" anchor="ctr"/>
                        </wps:wsp>
                        <wps:wsp>
                          <wps:cNvPr id="2193" name="Straight Connector 2193"/>
                          <wps:cNvCnPr/>
                          <wps:spPr>
                            <a:xfrm>
                              <a:off x="503637" y="419243"/>
                              <a:ext cx="989401" cy="1218643"/>
                            </a:xfrm>
                            <a:prstGeom prst="line">
                              <a:avLst/>
                            </a:prstGeom>
                            <a:noFill/>
                            <a:ln w="9525" cap="flat" cmpd="sng" algn="ctr">
                              <a:solidFill>
                                <a:sysClr val="windowText" lastClr="000000"/>
                              </a:solidFill>
                              <a:prstDash val="solid"/>
                            </a:ln>
                            <a:effectLst/>
                          </wps:spPr>
                          <wps:bodyPr/>
                        </wps:wsp>
                        <wps:wsp>
                          <wps:cNvPr id="2194" name="Straight Connector 2194"/>
                          <wps:cNvCnPr/>
                          <wps:spPr>
                            <a:xfrm>
                              <a:off x="503637" y="1638443"/>
                              <a:ext cx="684601" cy="291654"/>
                            </a:xfrm>
                            <a:prstGeom prst="line">
                              <a:avLst/>
                            </a:prstGeom>
                            <a:noFill/>
                            <a:ln w="9525" cap="flat" cmpd="sng" algn="ctr">
                              <a:solidFill>
                                <a:sysClr val="windowText" lastClr="000000"/>
                              </a:solidFill>
                              <a:prstDash val="solid"/>
                            </a:ln>
                            <a:effectLst/>
                          </wps:spPr>
                          <wps:bodyPr/>
                        </wps:wsp>
                        <wps:wsp>
                          <wps:cNvPr id="2195" name="Straight Connector 2195"/>
                          <wps:cNvCnPr/>
                          <wps:spPr>
                            <a:xfrm>
                              <a:off x="1797838" y="1930097"/>
                              <a:ext cx="1594825" cy="1232974"/>
                            </a:xfrm>
                            <a:prstGeom prst="line">
                              <a:avLst/>
                            </a:prstGeom>
                            <a:noFill/>
                            <a:ln w="9525" cap="flat" cmpd="sng" algn="ctr">
                              <a:solidFill>
                                <a:sysClr val="windowText" lastClr="000000"/>
                              </a:solidFill>
                              <a:prstDash val="solid"/>
                            </a:ln>
                            <a:effectLst/>
                          </wps:spPr>
                          <wps:bodyPr/>
                        </wps:wsp>
                        <wps:wsp>
                          <wps:cNvPr id="2196" name="Straight Connector 2196"/>
                          <wps:cNvCnPr/>
                          <wps:spPr>
                            <a:xfrm>
                              <a:off x="1493038" y="2222307"/>
                              <a:ext cx="1899625" cy="1269377"/>
                            </a:xfrm>
                            <a:prstGeom prst="line">
                              <a:avLst/>
                            </a:prstGeom>
                            <a:noFill/>
                            <a:ln w="9525" cap="flat" cmpd="sng" algn="ctr">
                              <a:solidFill>
                                <a:sysClr val="windowText" lastClr="000000"/>
                              </a:solidFill>
                              <a:prstDash val="solid"/>
                            </a:ln>
                            <a:effectLst/>
                          </wps:spPr>
                          <wps:bodyPr/>
                        </wps:wsp>
                        <wps:wsp>
                          <wps:cNvPr id="2197" name="Straight Connector 2197"/>
                          <wps:cNvCnPr/>
                          <wps:spPr>
                            <a:xfrm>
                              <a:off x="3981995" y="3202099"/>
                              <a:ext cx="757698" cy="246457"/>
                            </a:xfrm>
                            <a:prstGeom prst="line">
                              <a:avLst/>
                            </a:prstGeom>
                            <a:noFill/>
                            <a:ln w="9525" cap="flat" cmpd="sng" algn="ctr">
                              <a:solidFill>
                                <a:sysClr val="windowText" lastClr="000000"/>
                              </a:solidFill>
                              <a:prstDash val="solid"/>
                            </a:ln>
                            <a:effectLst/>
                          </wps:spPr>
                          <wps:bodyPr/>
                        </wps:wsp>
                        <wps:wsp>
                          <wps:cNvPr id="2198" name="Straight Connector 2198"/>
                          <wps:cNvCnPr/>
                          <wps:spPr>
                            <a:xfrm>
                              <a:off x="3225981" y="3204419"/>
                              <a:ext cx="1298186" cy="329723"/>
                            </a:xfrm>
                            <a:prstGeom prst="line">
                              <a:avLst/>
                            </a:prstGeom>
                            <a:noFill/>
                            <a:ln w="9525" cap="flat" cmpd="sng" algn="ctr">
                              <a:solidFill>
                                <a:sysClr val="windowText" lastClr="000000"/>
                              </a:solidFill>
                              <a:prstDash val="solid"/>
                            </a:ln>
                            <a:effectLst/>
                          </wps:spPr>
                          <wps:bodyPr/>
                        </wps:wsp>
                        <wps:wsp>
                          <wps:cNvPr id="2199" name="Straight Connector 2199"/>
                          <wps:cNvCnPr/>
                          <wps:spPr>
                            <a:xfrm flipV="1">
                              <a:off x="3204532" y="3947391"/>
                              <a:ext cx="1319635" cy="444937"/>
                            </a:xfrm>
                            <a:prstGeom prst="line">
                              <a:avLst/>
                            </a:prstGeom>
                            <a:noFill/>
                            <a:ln w="9525" cap="flat" cmpd="sng" algn="ctr">
                              <a:solidFill>
                                <a:sysClr val="windowText" lastClr="000000"/>
                              </a:solidFill>
                              <a:prstDash val="solid"/>
                            </a:ln>
                            <a:effectLst/>
                          </wps:spPr>
                          <wps:bodyPr/>
                        </wps:wsp>
                        <wps:wsp>
                          <wps:cNvPr id="2200" name="Straight Connector 2200"/>
                          <wps:cNvCnPr/>
                          <wps:spPr>
                            <a:xfrm flipH="1">
                              <a:off x="3981995" y="4032977"/>
                              <a:ext cx="757698" cy="319280"/>
                            </a:xfrm>
                            <a:prstGeom prst="line">
                              <a:avLst/>
                            </a:prstGeom>
                            <a:noFill/>
                            <a:ln w="9525" cap="flat" cmpd="sng" algn="ctr">
                              <a:solidFill>
                                <a:sysClr val="windowText" lastClr="000000"/>
                              </a:solidFill>
                              <a:prstDash val="solid"/>
                            </a:ln>
                            <a:effectLst/>
                          </wps:spPr>
                          <wps:bodyPr/>
                        </wps:wsp>
                        <wps:wsp>
                          <wps:cNvPr id="2201" name="Straight Connector 2201"/>
                          <wps:cNvCnPr/>
                          <wps:spPr>
                            <a:xfrm flipV="1">
                              <a:off x="4955219" y="3487690"/>
                              <a:ext cx="1049162" cy="46452"/>
                            </a:xfrm>
                            <a:prstGeom prst="line">
                              <a:avLst/>
                            </a:prstGeom>
                            <a:noFill/>
                            <a:ln w="9525" cap="flat" cmpd="sng" algn="ctr">
                              <a:solidFill>
                                <a:sysClr val="windowText" lastClr="000000"/>
                              </a:solidFill>
                              <a:prstDash val="solid"/>
                            </a:ln>
                            <a:effectLst/>
                          </wps:spPr>
                          <wps:bodyPr/>
                        </wps:wsp>
                        <wps:wsp>
                          <wps:cNvPr id="2202" name="Straight Connector 2202"/>
                          <wps:cNvCnPr/>
                          <wps:spPr>
                            <a:xfrm flipV="1">
                              <a:off x="4739693" y="3792490"/>
                              <a:ext cx="1264688" cy="240487"/>
                            </a:xfrm>
                            <a:prstGeom prst="line">
                              <a:avLst/>
                            </a:prstGeom>
                            <a:noFill/>
                            <a:ln w="9525" cap="flat" cmpd="sng" algn="ctr">
                              <a:solidFill>
                                <a:sysClr val="windowText" lastClr="000000"/>
                              </a:solidFill>
                              <a:prstDash val="solid"/>
                            </a:ln>
                            <a:effectLst/>
                          </wps:spPr>
                          <wps:bodyPr/>
                        </wps:wsp>
                      </wpg:grpSp>
                      <pic:pic xmlns:pic="http://schemas.openxmlformats.org/drawingml/2006/picture">
                        <pic:nvPicPr>
                          <pic:cNvPr id="2203" name="Picture 2203"/>
                          <pic:cNvPicPr/>
                        </pic:nvPicPr>
                        <pic:blipFill>
                          <a:blip r:embed="rId54">
                            <a:extLst>
                              <a:ext uri="{28A0092B-C50C-407E-A947-70E740481C1C}">
                                <a14:useLocalDpi xmlns:a14="http://schemas.microsoft.com/office/drawing/2010/main" val="0"/>
                              </a:ext>
                            </a:extLst>
                          </a:blip>
                          <a:srcRect/>
                          <a:stretch>
                            <a:fillRect/>
                          </a:stretch>
                        </pic:blipFill>
                        <pic:spPr bwMode="auto">
                          <a:xfrm>
                            <a:off x="1209155" y="2676669"/>
                            <a:ext cx="115570" cy="236220"/>
                          </a:xfrm>
                          <a:prstGeom prst="rect">
                            <a:avLst/>
                          </a:prstGeom>
                          <a:noFill/>
                          <a:ln>
                            <a:noFill/>
                          </a:ln>
                        </pic:spPr>
                      </pic:pic>
                      <wps:wsp>
                        <wps:cNvPr id="2204" name="Text Box 2"/>
                        <wps:cNvSpPr txBox="1">
                          <a:spLocks noChangeArrowheads="1"/>
                        </wps:cNvSpPr>
                        <wps:spPr bwMode="auto">
                          <a:xfrm>
                            <a:off x="802193" y="2994234"/>
                            <a:ext cx="1325171" cy="393772"/>
                          </a:xfrm>
                          <a:prstGeom prst="rect">
                            <a:avLst/>
                          </a:prstGeom>
                          <a:noFill/>
                          <a:ln w="9525">
                            <a:noFill/>
                            <a:miter lim="800000"/>
                            <a:headEnd/>
                            <a:tailEnd/>
                          </a:ln>
                        </wps:spPr>
                        <wps:txbx>
                          <w:txbxContent>
                            <w:p w14:paraId="3373B02F" w14:textId="77777777" w:rsidR="0051744F" w:rsidRDefault="0051744F" w:rsidP="00B503B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783ABF08" w14:textId="77777777" w:rsidR="0051744F" w:rsidRDefault="0051744F" w:rsidP="00B503BD">
                              <w:pPr>
                                <w:pStyle w:val="NormalWeb"/>
                                <w:spacing w:before="0" w:beforeAutospacing="0" w:after="0" w:afterAutospacing="0" w:line="256" w:lineRule="auto"/>
                              </w:pPr>
                              <w:r>
                                <w:rPr>
                                  <w:rFonts w:ascii="Cambria" w:eastAsia="Calibri" w:hAnsi="Cambria"/>
                                  <w:b/>
                                  <w:bCs/>
                                  <w:color w:val="000000" w:themeColor="text1"/>
                                  <w:kern w:val="24"/>
                                  <w:sz w:val="16"/>
                                  <w:szCs w:val="16"/>
                                </w:rPr>
                                <w:t>Kernel: (64 1 3) × 12</w:t>
                              </w:r>
                            </w:p>
                          </w:txbxContent>
                        </wps:txbx>
                        <wps:bodyPr rot="0" vert="horz" wrap="square" lIns="91440" tIns="45720" rIns="91440" bIns="45720" anchor="t" anchorCtr="0">
                          <a:noAutofit/>
                        </wps:bodyPr>
                      </wps:wsp>
                      <wps:wsp>
                        <wps:cNvPr id="2205" name="Text Box 2"/>
                        <wps:cNvSpPr txBox="1">
                          <a:spLocks noChangeArrowheads="1"/>
                        </wps:cNvSpPr>
                        <wps:spPr bwMode="auto">
                          <a:xfrm>
                            <a:off x="2817748" y="2948883"/>
                            <a:ext cx="1325171" cy="393772"/>
                          </a:xfrm>
                          <a:prstGeom prst="rect">
                            <a:avLst/>
                          </a:prstGeom>
                          <a:noFill/>
                          <a:ln w="9525">
                            <a:noFill/>
                            <a:miter lim="800000"/>
                            <a:headEnd/>
                            <a:tailEnd/>
                          </a:ln>
                        </wps:spPr>
                        <wps:txbx>
                          <w:txbxContent>
                            <w:p w14:paraId="4F7BB287" w14:textId="77777777" w:rsidR="0051744F" w:rsidRDefault="0051744F" w:rsidP="00B503B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577CB8F6" w14:textId="77777777" w:rsidR="0051744F" w:rsidRDefault="0051744F" w:rsidP="00B503BD">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2206" name="Picture 2206"/>
                          <pic:cNvPicPr/>
                        </pic:nvPicPr>
                        <pic:blipFill>
                          <a:blip r:embed="rId54">
                            <a:extLst>
                              <a:ext uri="{28A0092B-C50C-407E-A947-70E740481C1C}">
                                <a14:useLocalDpi xmlns:a14="http://schemas.microsoft.com/office/drawing/2010/main" val="0"/>
                              </a:ext>
                            </a:extLst>
                          </a:blip>
                          <a:srcRect/>
                          <a:stretch>
                            <a:fillRect/>
                          </a:stretch>
                        </pic:blipFill>
                        <pic:spPr bwMode="auto">
                          <a:xfrm>
                            <a:off x="3282286" y="2698724"/>
                            <a:ext cx="115570" cy="236220"/>
                          </a:xfrm>
                          <a:prstGeom prst="rect">
                            <a:avLst/>
                          </a:prstGeom>
                          <a:noFill/>
                          <a:ln>
                            <a:noFill/>
                          </a:ln>
                        </pic:spPr>
                      </pic:pic>
                      <wps:wsp>
                        <wps:cNvPr id="2207" name="Text Box 2"/>
                        <wps:cNvSpPr txBox="1">
                          <a:spLocks noChangeArrowheads="1"/>
                        </wps:cNvSpPr>
                        <wps:spPr bwMode="auto">
                          <a:xfrm>
                            <a:off x="3391143" y="733570"/>
                            <a:ext cx="1325171" cy="393772"/>
                          </a:xfrm>
                          <a:prstGeom prst="rect">
                            <a:avLst/>
                          </a:prstGeom>
                          <a:noFill/>
                          <a:ln w="9525">
                            <a:noFill/>
                            <a:miter lim="800000"/>
                            <a:headEnd/>
                            <a:tailEnd/>
                          </a:ln>
                        </wps:spPr>
                        <wps:txbx>
                          <w:txbxContent>
                            <w:p w14:paraId="6E4E652B" w14:textId="77777777" w:rsidR="0051744F" w:rsidRDefault="0051744F" w:rsidP="00B503BD">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2208" name="Down Arrow 2208"/>
                        <wps:cNvSpPr/>
                        <wps:spPr>
                          <a:xfrm>
                            <a:off x="3868753" y="1017772"/>
                            <a:ext cx="118745" cy="19812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28328C14" w14:textId="77777777" w:rsidR="0051744F" w:rsidRDefault="0051744F" w:rsidP="00B503BD">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09" name="TextBox 39"/>
                        <wps:cNvSpPr txBox="1"/>
                        <wps:spPr>
                          <a:xfrm>
                            <a:off x="821618" y="249479"/>
                            <a:ext cx="550545" cy="210820"/>
                          </a:xfrm>
                          <a:prstGeom prst="rect">
                            <a:avLst/>
                          </a:prstGeom>
                          <a:noFill/>
                        </wps:spPr>
                        <wps:txbx>
                          <w:txbxContent>
                            <w:p w14:paraId="1F39FCCD" w14:textId="77777777" w:rsidR="0051744F" w:rsidRDefault="0051744F" w:rsidP="00B503BD">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wps:txbx>
                        <wps:bodyPr wrap="square" rtlCol="0">
                          <a:noAutofit/>
                        </wps:bodyPr>
                      </wps:wsp>
                      <wps:wsp>
                        <wps:cNvPr id="2210" name="TextBox 40"/>
                        <wps:cNvSpPr txBox="1"/>
                        <wps:spPr>
                          <a:xfrm>
                            <a:off x="663285" y="116234"/>
                            <a:ext cx="407484" cy="215444"/>
                          </a:xfrm>
                          <a:prstGeom prst="rect">
                            <a:avLst/>
                          </a:prstGeom>
                          <a:noFill/>
                        </wps:spPr>
                        <wps:txbx>
                          <w:txbxContent>
                            <w:p w14:paraId="46D2EFC3" w14:textId="77777777" w:rsidR="0051744F" w:rsidRDefault="0051744F" w:rsidP="00B503BD">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wps:txbx>
                        <wps:bodyPr wrap="square" rtlCol="0">
                          <a:noAutofit/>
                        </wps:bodyPr>
                      </wps:wsp>
                      <wps:wsp>
                        <wps:cNvPr id="2211" name="TextBox 41"/>
                        <wps:cNvSpPr txBox="1"/>
                        <wps:spPr>
                          <a:xfrm>
                            <a:off x="443513" y="0"/>
                            <a:ext cx="423514" cy="215444"/>
                          </a:xfrm>
                          <a:prstGeom prst="rect">
                            <a:avLst/>
                          </a:prstGeom>
                          <a:noFill/>
                        </wps:spPr>
                        <wps:txbx>
                          <w:txbxContent>
                            <w:p w14:paraId="61B2D8C8" w14:textId="77777777" w:rsidR="0051744F" w:rsidRDefault="0051744F" w:rsidP="00B503BD">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61A1DC6" id="_x0000_s1529" style="position:absolute;margin-left:6.4pt;margin-top:9.9pt;width:371.35pt;height:272.25pt;z-index:251784704;mso-width-relative:margin;mso-height-relative:margin" coordsize="47163,3396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">
                <v:group id="Group 1968" o:spid="_x0000_s1530" style="position:absolute;top:2154;width:46597;height:31813" coordorigin=",2154" coordsize="66123,50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">
                  <v:group id="Group 1969" o:spid="_x0000_s1531" style="position:absolute;top:2154;width:8014;height:48437" coordorigin=",2154"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">
                    <v:roundrect id="Rounded Rectangle 1970" o:spid="_x0000_s1532" style="position:absolute;top:21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" fillcolor="#93cddd" strokecolor="#385d8a" strokeweight="2pt">
                      <v:textbox>
                        <w:txbxContent>
                          <w:p w14:paraId="146E7E87" w14:textId="77777777" w:rsidR="0051744F" w:rsidRDefault="0051744F" w:rsidP="00B503BD">
                            <w:pPr>
                              <w:rPr>
                                <w:rFonts w:eastAsia="Times New Roman"/>
                              </w:rPr>
                            </w:pPr>
                          </w:p>
                        </w:txbxContent>
                      </v:textbox>
                    </v:roundrect>
                    <v:roundrect id="Rounded Rectangle 1971" o:spid="_x0000_s1533" style="position:absolute;top:520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" fillcolor="#93cddd" strokecolor="#385d8a" strokeweight="2pt">
                      <v:textbox>
                        <w:txbxContent>
                          <w:p w14:paraId="7920E4C3" w14:textId="77777777" w:rsidR="0051744F" w:rsidRDefault="0051744F" w:rsidP="00B503BD">
                            <w:pPr>
                              <w:rPr>
                                <w:rFonts w:eastAsia="Times New Roman"/>
                              </w:rPr>
                            </w:pPr>
                          </w:p>
                        </w:txbxContent>
                      </v:textbox>
                    </v:roundrect>
                    <v:roundrect id="Rounded Rectangle 1972" o:spid="_x0000_s1534" style="position:absolute;top:825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" fillcolor="#93cddd" strokecolor="#385d8a" strokeweight="2pt">
                      <v:textbox>
                        <w:txbxContent>
                          <w:p w14:paraId="3AE5C90F" w14:textId="77777777" w:rsidR="0051744F" w:rsidRDefault="0051744F" w:rsidP="00B503BD">
                            <w:pPr>
                              <w:rPr>
                                <w:rFonts w:eastAsia="Times New Roman"/>
                              </w:rPr>
                            </w:pPr>
                          </w:p>
                        </w:txbxContent>
                      </v:textbox>
                    </v:roundrect>
                    <v:roundrect id="Rounded Rectangle 1973" o:spid="_x0000_s1535" style="position:absolute;top:1129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" fillcolor="#93cddd" strokecolor="#385d8a" strokeweight="2pt">
                      <v:textbox>
                        <w:txbxContent>
                          <w:p w14:paraId="04767876" w14:textId="77777777" w:rsidR="0051744F" w:rsidRDefault="0051744F" w:rsidP="00B503BD">
                            <w:pPr>
                              <w:rPr>
                                <w:rFonts w:eastAsia="Times New Roman"/>
                              </w:rPr>
                            </w:pPr>
                          </w:p>
                        </w:txbxContent>
                      </v:textbox>
                    </v:roundrect>
                    <v:roundrect id="Rounded Rectangle 1974" o:spid="_x0000_s1536" style="position:absolute;top:1434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" fillcolor="#f2dcdb" strokecolor="#385d8a" strokeweight="2pt">
                      <v:textbox>
                        <w:txbxContent>
                          <w:p w14:paraId="761B2159" w14:textId="77777777" w:rsidR="0051744F" w:rsidRDefault="0051744F" w:rsidP="00B503BD">
                            <w:pPr>
                              <w:rPr>
                                <w:rFonts w:eastAsia="Times New Roman"/>
                              </w:rPr>
                            </w:pPr>
                          </w:p>
                        </w:txbxContent>
                      </v:textbox>
                    </v:roundrect>
                    <v:roundrect id="Rounded Rectangle 1975" o:spid="_x0000_s1537" style="position:absolute;top:173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" fillcolor="#f2dcdb" strokecolor="#385d8a" strokeweight="2pt">
                      <v:textbox>
                        <w:txbxContent>
                          <w:p w14:paraId="3A88A9E7" w14:textId="77777777" w:rsidR="0051744F" w:rsidRDefault="0051744F" w:rsidP="00B503BD">
                            <w:pPr>
                              <w:rPr>
                                <w:rFonts w:eastAsia="Times New Roman"/>
                              </w:rPr>
                            </w:pPr>
                          </w:p>
                        </w:txbxContent>
                      </v:textbox>
                    </v:roundrect>
                    <v:roundrect id="Rounded Rectangle 1976" o:spid="_x0000_s1538" style="position:absolute;top:2044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" fillcolor="#f2dcdb" strokecolor="#385d8a" strokeweight="2pt">
                      <v:textbox>
                        <w:txbxContent>
                          <w:p w14:paraId="75860E47" w14:textId="77777777" w:rsidR="0051744F" w:rsidRDefault="0051744F" w:rsidP="00B503BD">
                            <w:pPr>
                              <w:rPr>
                                <w:rFonts w:eastAsia="Times New Roman"/>
                              </w:rPr>
                            </w:pPr>
                          </w:p>
                        </w:txbxContent>
                      </v:textbox>
                    </v:roundrect>
                    <v:roundrect id="Rounded Rectangle 1977" o:spid="_x0000_s1539" style="position:absolute;top:23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" fillcolor="#f2dcdb" strokecolor="#385d8a" strokeweight="2pt">
                      <v:textbox>
                        <w:txbxContent>
                          <w:p w14:paraId="25AC1C26" w14:textId="77777777" w:rsidR="0051744F" w:rsidRDefault="0051744F" w:rsidP="00B503BD">
                            <w:pPr>
                              <w:rPr>
                                <w:rFonts w:eastAsia="Times New Roman"/>
                              </w:rPr>
                            </w:pPr>
                          </w:p>
                        </w:txbxContent>
                      </v:textbox>
                    </v:roundrect>
                    <v:roundrect id="Rounded Rectangle 1978" o:spid="_x0000_s1540" style="position:absolute;top:294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" fillcolor="#f2dcdb" strokecolor="#385d8a" strokeweight="2pt">
                      <v:textbox>
                        <w:txbxContent>
                          <w:p w14:paraId="34B1E768" w14:textId="77777777" w:rsidR="0051744F" w:rsidRDefault="0051744F" w:rsidP="00B503BD">
                            <w:pPr>
                              <w:rPr>
                                <w:rFonts w:eastAsia="Times New Roman"/>
                              </w:rPr>
                            </w:pPr>
                          </w:p>
                        </w:txbxContent>
                      </v:textbox>
                    </v:roundrect>
                    <v:roundrect id="Rounded Rectangle 1979" o:spid="_x0000_s1541" style="position:absolute;top:2652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" fillcolor="#f2dcdb" strokecolor="#385d8a" strokeweight="2pt">
                      <v:textbox>
                        <w:txbxContent>
                          <w:p w14:paraId="3C0FC43D" w14:textId="77777777" w:rsidR="0051744F" w:rsidRDefault="0051744F" w:rsidP="00B503BD">
                            <w:pPr>
                              <w:rPr>
                                <w:rFonts w:eastAsia="Times New Roman"/>
                              </w:rPr>
                            </w:pPr>
                          </w:p>
                        </w:txbxContent>
                      </v:textbox>
                    </v:roundrect>
                    <v:roundrect id="Rounded Rectangle 1980" o:spid="_x0000_s1542" style="position:absolute;top:32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" fillcolor="#f2dcdb" strokecolor="#385d8a" strokeweight="2pt">
                      <v:textbox>
                        <w:txbxContent>
                          <w:p w14:paraId="3BA834A2" w14:textId="77777777" w:rsidR="0051744F" w:rsidRDefault="0051744F" w:rsidP="00B503BD">
                            <w:pPr>
                              <w:rPr>
                                <w:rFonts w:eastAsia="Times New Roman"/>
                              </w:rPr>
                            </w:pPr>
                          </w:p>
                        </w:txbxContent>
                      </v:textbox>
                    </v:roundrect>
                    <v:roundrect id="Rounded Rectangle 1981" o:spid="_x0000_s1543" style="position:absolute;left:3944;top:32517;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" fillcolor="#f2dcdb" strokecolor="#385d8a" strokeweight="2pt">
                      <v:textbox>
                        <w:txbxContent>
                          <w:p w14:paraId="4A3DBE77" w14:textId="77777777" w:rsidR="0051744F" w:rsidRDefault="0051744F" w:rsidP="00B503BD">
                            <w:pPr>
                              <w:rPr>
                                <w:rFonts w:eastAsia="Times New Roman"/>
                              </w:rPr>
                            </w:pPr>
                          </w:p>
                        </w:txbxContent>
                      </v:textbox>
                    </v:roundrect>
                    <v:roundrect id="Rounded Rectangle 1982" o:spid="_x0000_s1544" style="position:absolute;left:3944;top:2946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" fillcolor="#f2dcdb" strokecolor="#385d8a" strokeweight="2pt">
                      <v:textbox>
                        <w:txbxContent>
                          <w:p w14:paraId="26F1CE10" w14:textId="77777777" w:rsidR="0051744F" w:rsidRDefault="0051744F" w:rsidP="00B503BD">
                            <w:pPr>
                              <w:rPr>
                                <w:rFonts w:eastAsia="Times New Roman"/>
                              </w:rPr>
                            </w:pPr>
                          </w:p>
                        </w:txbxContent>
                      </v:textbox>
                    </v:roundrect>
                    <v:roundrect id="Rounded Rectangle 1983" o:spid="_x0000_s1545" style="position:absolute;left:3944;top:2652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" fillcolor="#f2dcdb" strokecolor="#385d8a" strokeweight="2pt">
                      <v:textbox>
                        <w:txbxContent>
                          <w:p w14:paraId="7C98E93E" w14:textId="77777777" w:rsidR="0051744F" w:rsidRDefault="0051744F" w:rsidP="00B503BD">
                            <w:pPr>
                              <w:rPr>
                                <w:rFonts w:eastAsia="Times New Roman"/>
                              </w:rPr>
                            </w:pPr>
                          </w:p>
                        </w:txbxContent>
                      </v:textbox>
                    </v:roundrect>
                    <v:roundrect id="Rounded Rectangle 1984" o:spid="_x0000_s1546" style="position:absolute;left:3944;top:2348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" fillcolor="#f2dcdb" strokecolor="#385d8a" strokeweight="2pt">
                      <v:textbox>
                        <w:txbxContent>
                          <w:p w14:paraId="517996EC" w14:textId="77777777" w:rsidR="0051744F" w:rsidRDefault="0051744F" w:rsidP="00B503BD">
                            <w:pPr>
                              <w:rPr>
                                <w:rFonts w:eastAsia="Times New Roman"/>
                              </w:rPr>
                            </w:pPr>
                          </w:p>
                        </w:txbxContent>
                      </v:textbox>
                    </v:roundrect>
                    <v:roundrect id="Rounded Rectangle 1985" o:spid="_x0000_s1547" style="position:absolute;left:3944;top:2044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" fillcolor="#f2dcdb" strokecolor="#385d8a" strokeweight="2pt">
                      <v:textbox>
                        <w:txbxContent>
                          <w:p w14:paraId="49957F1E" w14:textId="77777777" w:rsidR="0051744F" w:rsidRDefault="0051744F" w:rsidP="00B503BD">
                            <w:pPr>
                              <w:rPr>
                                <w:rFonts w:eastAsia="Times New Roman"/>
                              </w:rPr>
                            </w:pPr>
                          </w:p>
                        </w:txbxContent>
                      </v:textbox>
                    </v:roundrect>
                    <v:roundrect id="Rounded Rectangle 1986" o:spid="_x0000_s1548" style="position:absolute;left:3944;top:1739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" fillcolor="#f2dcdb" strokecolor="#385d8a" strokeweight="2pt">
                      <v:textbox>
                        <w:txbxContent>
                          <w:p w14:paraId="6AAF6790" w14:textId="77777777" w:rsidR="0051744F" w:rsidRDefault="0051744F" w:rsidP="00B503BD">
                            <w:pPr>
                              <w:rPr>
                                <w:rFonts w:eastAsia="Times New Roman"/>
                              </w:rPr>
                            </w:pPr>
                          </w:p>
                        </w:txbxContent>
                      </v:textbox>
                    </v:roundrect>
                    <v:roundrect id="Rounded Rectangle 1987" o:spid="_x0000_s1549" style="position:absolute;left:3944;top:1129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" fillcolor="#f2dcdb" strokecolor="#385d8a" strokeweight="2pt">
                      <v:textbox>
                        <w:txbxContent>
                          <w:p w14:paraId="2FE4D0BF" w14:textId="77777777" w:rsidR="0051744F" w:rsidRDefault="0051744F" w:rsidP="00B503BD">
                            <w:pPr>
                              <w:rPr>
                                <w:rFonts w:eastAsia="Times New Roman"/>
                              </w:rPr>
                            </w:pPr>
                          </w:p>
                        </w:txbxContent>
                      </v:textbox>
                    </v:roundrect>
                    <v:roundrect id="Rounded Rectangle 1988" o:spid="_x0000_s1550" style="position:absolute;left:3944;top:825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" fillcolor="#f2dcdb" strokecolor="#385d8a" strokeweight="2pt">
                      <v:textbox>
                        <w:txbxContent>
                          <w:p w14:paraId="552F1776" w14:textId="77777777" w:rsidR="0051744F" w:rsidRDefault="0051744F" w:rsidP="00B503BD">
                            <w:pPr>
                              <w:rPr>
                                <w:rFonts w:eastAsia="Times New Roman"/>
                              </w:rPr>
                            </w:pPr>
                          </w:p>
                        </w:txbxContent>
                      </v:textbox>
                    </v:roundrect>
                    <v:roundrect id="Rounded Rectangle 1989" o:spid="_x0000_s1551" style="position:absolute;left:3944;top:520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" fillcolor="#f2dcdb" strokecolor="#385d8a" strokeweight="2pt">
                      <v:textbox>
                        <w:txbxContent>
                          <w:p w14:paraId="5000FEC8" w14:textId="77777777" w:rsidR="0051744F" w:rsidRDefault="0051744F" w:rsidP="00B503BD">
                            <w:pPr>
                              <w:rPr>
                                <w:rFonts w:eastAsia="Times New Roman"/>
                              </w:rPr>
                            </w:pPr>
                          </w:p>
                        </w:txbxContent>
                      </v:textbox>
                    </v:roundrect>
                    <v:roundrect id="Rounded Rectangle 1990" o:spid="_x0000_s1552" style="position:absolute;left:3944;top:215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" fillcolor="#f2dcdb" strokecolor="#385d8a" strokeweight="2pt">
                      <v:textbox>
                        <w:txbxContent>
                          <w:p w14:paraId="6571F76D" w14:textId="77777777" w:rsidR="0051744F" w:rsidRDefault="0051744F" w:rsidP="00B503BD">
                            <w:pPr>
                              <w:rPr>
                                <w:rFonts w:eastAsia="Times New Roman"/>
                              </w:rPr>
                            </w:pPr>
                          </w:p>
                        </w:txbxContent>
                      </v:textbox>
                    </v:roundrect>
                    <v:roundrect id="Rounded Rectangle 1991" o:spid="_x0000_s1553" style="position:absolute;left:3944;top:1434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" fillcolor="#f2dcdb" strokecolor="#385d8a" strokeweight="2pt">
                      <v:textbox>
                        <w:txbxContent>
                          <w:p w14:paraId="5CF4D772" w14:textId="77777777" w:rsidR="0051744F" w:rsidRDefault="0051744F" w:rsidP="00B503BD">
                            <w:pPr>
                              <w:rPr>
                                <w:rFonts w:eastAsia="Times New Roman"/>
                              </w:rPr>
                            </w:pPr>
                          </w:p>
                        </w:txbxContent>
                      </v:textbox>
                    </v:roundrect>
                    <v:roundrect id="Rounded Rectangle 1992" o:spid="_x0000_s1554" style="position:absolute;left:67;top:3861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" fillcolor="#f2dcdb" strokecolor="#385d8a" strokeweight="2pt">
                      <v:textbox>
                        <w:txbxContent>
                          <w:p w14:paraId="0DDE377F" w14:textId="77777777" w:rsidR="0051744F" w:rsidRDefault="0051744F" w:rsidP="00B503BD">
                            <w:pPr>
                              <w:rPr>
                                <w:rFonts w:eastAsia="Times New Roman"/>
                              </w:rPr>
                            </w:pPr>
                          </w:p>
                        </w:txbxContent>
                      </v:textbox>
                    </v:roundrect>
                    <v:roundrect id="Rounded Rectangle 1993" o:spid="_x0000_s1555" style="position:absolute;left:67;top:35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" fillcolor="#f2dcdb" strokecolor="#385d8a" strokeweight="2pt">
                      <v:textbox>
                        <w:txbxContent>
                          <w:p w14:paraId="27562D24" w14:textId="77777777" w:rsidR="0051744F" w:rsidRDefault="0051744F" w:rsidP="00B503BD">
                            <w:pPr>
                              <w:rPr>
                                <w:rFonts w:eastAsia="Times New Roman"/>
                              </w:rPr>
                            </w:pPr>
                          </w:p>
                        </w:txbxContent>
                      </v:textbox>
                    </v:roundrect>
                    <v:roundrect id="Rounded Rectangle 1994" o:spid="_x0000_s1556" style="position:absolute;left:67;top:415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" fillcolor="#f2dcdb" strokecolor="#385d8a" strokeweight="2pt">
                      <v:textbox>
                        <w:txbxContent>
                          <w:p w14:paraId="3560A3AC" w14:textId="77777777" w:rsidR="0051744F" w:rsidRDefault="0051744F" w:rsidP="00B503BD">
                            <w:pPr>
                              <w:rPr>
                                <w:rFonts w:eastAsia="Times New Roman"/>
                              </w:rPr>
                            </w:pPr>
                          </w:p>
                        </w:txbxContent>
                      </v:textbox>
                    </v:roundrect>
                    <v:roundrect id="Rounded Rectangle 1995" o:spid="_x0000_s1557" style="position:absolute;left:4012;top:415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" fillcolor="#f2dcdb" strokecolor="#385d8a" strokeweight="2pt">
                      <v:textbox>
                        <w:txbxContent>
                          <w:p w14:paraId="112CA76F" w14:textId="77777777" w:rsidR="0051744F" w:rsidRDefault="0051744F" w:rsidP="00B503BD">
                            <w:pPr>
                              <w:rPr>
                                <w:rFonts w:eastAsia="Times New Roman"/>
                              </w:rPr>
                            </w:pPr>
                          </w:p>
                        </w:txbxContent>
                      </v:textbox>
                    </v:roundrect>
                    <v:roundrect id="Rounded Rectangle 1996" o:spid="_x0000_s1558" style="position:absolute;left:4012;top:3850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" fillcolor="#f2dcdb" strokecolor="#385d8a" strokeweight="2pt">
                      <v:textbox>
                        <w:txbxContent>
                          <w:p w14:paraId="5AA09798" w14:textId="77777777" w:rsidR="0051744F" w:rsidRDefault="0051744F" w:rsidP="00B503BD">
                            <w:pPr>
                              <w:rPr>
                                <w:rFonts w:eastAsia="Times New Roman"/>
                              </w:rPr>
                            </w:pPr>
                          </w:p>
                        </w:txbxContent>
                      </v:textbox>
                    </v:roundrect>
                    <v:roundrect id="Rounded Rectangle 1997" o:spid="_x0000_s1559" style="position:absolute;left:4012;top:35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" fillcolor="#f2dcdb" strokecolor="#385d8a" strokeweight="2pt">
                      <v:textbox>
                        <w:txbxContent>
                          <w:p w14:paraId="2263D285" w14:textId="77777777" w:rsidR="0051744F" w:rsidRDefault="0051744F" w:rsidP="00B503BD">
                            <w:pPr>
                              <w:rPr>
                                <w:rFonts w:eastAsia="Times New Roman"/>
                              </w:rPr>
                            </w:pPr>
                          </w:p>
                        </w:txbxContent>
                      </v:textbox>
                    </v:roundrect>
                    <v:roundrect id="Rounded Rectangle 1998" o:spid="_x0000_s1560" style="position:absolute;left:67;top:4460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" fillcolor="#f2dcdb" strokecolor="#385d8a" strokeweight="2pt">
                      <v:textbox>
                        <w:txbxContent>
                          <w:p w14:paraId="2F5E1085" w14:textId="77777777" w:rsidR="0051744F" w:rsidRDefault="0051744F" w:rsidP="00B503BD">
                            <w:pPr>
                              <w:rPr>
                                <w:rFonts w:eastAsia="Times New Roman"/>
                              </w:rPr>
                            </w:pPr>
                          </w:p>
                        </w:txbxContent>
                      </v:textbox>
                    </v:roundrect>
                    <v:roundrect id="Rounded Rectangle 1999" o:spid="_x0000_s1561" style="position:absolute;left:67;top:4754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" fillcolor="#f2dcdb" strokecolor="#385d8a" strokeweight="2pt">
                      <v:textbox>
                        <w:txbxContent>
                          <w:p w14:paraId="66F14138" w14:textId="77777777" w:rsidR="0051744F" w:rsidRDefault="0051744F" w:rsidP="00B503BD">
                            <w:pPr>
                              <w:rPr>
                                <w:rFonts w:eastAsia="Times New Roman"/>
                              </w:rPr>
                            </w:pPr>
                          </w:p>
                        </w:txbxContent>
                      </v:textbox>
                    </v:roundrect>
                    <v:roundrect id="Rounded Rectangle 2000" o:spid="_x0000_s1562" style="position:absolute;left:4012;top:4754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" fillcolor="#f2dcdb" strokecolor="#385d8a" strokeweight="2pt">
                      <v:textbox>
                        <w:txbxContent>
                          <w:p w14:paraId="097C5F56" w14:textId="77777777" w:rsidR="0051744F" w:rsidRDefault="0051744F" w:rsidP="00B503BD">
                            <w:pPr>
                              <w:rPr>
                                <w:rFonts w:eastAsia="Times New Roman"/>
                              </w:rPr>
                            </w:pPr>
                          </w:p>
                        </w:txbxContent>
                      </v:textbox>
                    </v:roundrect>
                    <v:roundrect id="Rounded Rectangle 2001" o:spid="_x0000_s1563" style="position:absolute;left:4012;top:4449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" fillcolor="#f2dcdb" strokecolor="#385d8a" strokeweight="2pt">
                      <v:textbox>
                        <w:txbxContent>
                          <w:p w14:paraId="63A44EFB" w14:textId="77777777" w:rsidR="0051744F" w:rsidRDefault="0051744F" w:rsidP="00B503BD">
                            <w:pPr>
                              <w:rPr>
                                <w:rFonts w:eastAsia="Times New Roman"/>
                              </w:rPr>
                            </w:pPr>
                          </w:p>
                        </w:txbxContent>
                      </v:textbox>
                    </v:roundrect>
                  </v:group>
                  <v:group id="Group 2002" o:spid="_x0000_s1564" style="position:absolute;left:1345;top:3182;width:8015;height:48437" coordorigin="1345,3182"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">
                    <v:roundrect id="Rounded Rectangle 2003" o:spid="_x0000_s1565" style="position:absolute;left:1345;top:318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" fillcolor="#93cddd" strokecolor="#385d8a" strokeweight="2pt">
                      <v:textbox>
                        <w:txbxContent>
                          <w:p w14:paraId="3A5B7A89" w14:textId="77777777" w:rsidR="0051744F" w:rsidRDefault="0051744F" w:rsidP="00B503BD">
                            <w:pPr>
                              <w:rPr>
                                <w:rFonts w:eastAsia="Times New Roman"/>
                              </w:rPr>
                            </w:pPr>
                          </w:p>
                        </w:txbxContent>
                      </v:textbox>
                    </v:roundrect>
                    <v:roundrect id="Rounded Rectangle 2004" o:spid="_x0000_s1566" style="position:absolute;left:1345;top:623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" fillcolor="#93cddd" strokecolor="#385d8a" strokeweight="2pt">
                      <v:textbox>
                        <w:txbxContent>
                          <w:p w14:paraId="4AD181E1" w14:textId="77777777" w:rsidR="0051744F" w:rsidRDefault="0051744F" w:rsidP="00B503BD">
                            <w:pPr>
                              <w:rPr>
                                <w:rFonts w:eastAsia="Times New Roman"/>
                              </w:rPr>
                            </w:pPr>
                          </w:p>
                        </w:txbxContent>
                      </v:textbox>
                    </v:roundrect>
                    <v:roundrect id="Rounded Rectangle 2005" o:spid="_x0000_s1567" style="position:absolute;left:1345;top:927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" fillcolor="#93cddd" strokecolor="#385d8a" strokeweight="2pt">
                      <v:textbox>
                        <w:txbxContent>
                          <w:p w14:paraId="0EC1F045" w14:textId="77777777" w:rsidR="0051744F" w:rsidRDefault="0051744F" w:rsidP="00B503BD">
                            <w:pPr>
                              <w:rPr>
                                <w:rFonts w:eastAsia="Times New Roman"/>
                              </w:rPr>
                            </w:pPr>
                          </w:p>
                        </w:txbxContent>
                      </v:textbox>
                    </v:roundrect>
                    <v:roundrect id="Rounded Rectangle 2006" o:spid="_x0000_s1568" style="position:absolute;left:1345;top:1232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" fillcolor="#93cddd" strokecolor="#385d8a" strokeweight="2pt">
                      <v:textbox>
                        <w:txbxContent>
                          <w:p w14:paraId="30AB8C9A" w14:textId="77777777" w:rsidR="0051744F" w:rsidRDefault="0051744F" w:rsidP="00B503BD">
                            <w:pPr>
                              <w:rPr>
                                <w:rFonts w:eastAsia="Times New Roman"/>
                              </w:rPr>
                            </w:pPr>
                          </w:p>
                        </w:txbxContent>
                      </v:textbox>
                    </v:roundrect>
                    <v:roundrect id="Rounded Rectangle 2007" o:spid="_x0000_s1569" style="position:absolute;left:1345;top:1537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" fillcolor="#f2dcdb" strokecolor="#385d8a" strokeweight="2pt">
                      <v:textbox>
                        <w:txbxContent>
                          <w:p w14:paraId="1D397848" w14:textId="77777777" w:rsidR="0051744F" w:rsidRDefault="0051744F" w:rsidP="00B503BD">
                            <w:pPr>
                              <w:rPr>
                                <w:rFonts w:eastAsia="Times New Roman"/>
                              </w:rPr>
                            </w:pPr>
                          </w:p>
                        </w:txbxContent>
                      </v:textbox>
                    </v:roundrect>
                    <v:roundrect id="Rounded Rectangle 2008" o:spid="_x0000_s1570" style="position:absolute;left:1345;top:1842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" fillcolor="#f2dcdb" strokecolor="#385d8a" strokeweight="2pt">
                      <v:textbox>
                        <w:txbxContent>
                          <w:p w14:paraId="57BBF078" w14:textId="77777777" w:rsidR="0051744F" w:rsidRDefault="0051744F" w:rsidP="00B503BD">
                            <w:pPr>
                              <w:rPr>
                                <w:rFonts w:eastAsia="Times New Roman"/>
                              </w:rPr>
                            </w:pPr>
                          </w:p>
                        </w:txbxContent>
                      </v:textbox>
                    </v:roundrect>
                    <v:roundrect id="Rounded Rectangle 2009" o:spid="_x0000_s1571" style="position:absolute;left:1345;top:2147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" fillcolor="#f2dcdb" strokecolor="#385d8a" strokeweight="2pt">
                      <v:textbox>
                        <w:txbxContent>
                          <w:p w14:paraId="3E6025F5" w14:textId="77777777" w:rsidR="0051744F" w:rsidRDefault="0051744F" w:rsidP="00B503BD">
                            <w:pPr>
                              <w:rPr>
                                <w:rFonts w:eastAsia="Times New Roman"/>
                              </w:rPr>
                            </w:pPr>
                          </w:p>
                        </w:txbxContent>
                      </v:textbox>
                    </v:roundrect>
                    <v:roundrect id="Rounded Rectangle 2010" o:spid="_x0000_s1572" style="position:absolute;left:1345;top:24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" fillcolor="#f2dcdb" strokecolor="#385d8a" strokeweight="2pt">
                      <v:textbox>
                        <w:txbxContent>
                          <w:p w14:paraId="688D3F6E" w14:textId="77777777" w:rsidR="0051744F" w:rsidRDefault="0051744F" w:rsidP="00B503BD">
                            <w:pPr>
                              <w:rPr>
                                <w:rFonts w:eastAsia="Times New Roman"/>
                              </w:rPr>
                            </w:pPr>
                          </w:p>
                        </w:txbxContent>
                      </v:textbox>
                    </v:roundrect>
                    <v:roundrect id="Rounded Rectangle 2011" o:spid="_x0000_s1573" style="position:absolute;left:1345;top:3049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" fillcolor="#f2dcdb" strokecolor="#385d8a" strokeweight="2pt">
                      <v:textbox>
                        <w:txbxContent>
                          <w:p w14:paraId="32503A50" w14:textId="77777777" w:rsidR="0051744F" w:rsidRDefault="0051744F" w:rsidP="00B503BD">
                            <w:pPr>
                              <w:rPr>
                                <w:rFonts w:eastAsia="Times New Roman"/>
                              </w:rPr>
                            </w:pPr>
                          </w:p>
                        </w:txbxContent>
                      </v:textbox>
                    </v:roundrect>
                    <v:roundrect id="Rounded Rectangle 2012" o:spid="_x0000_s1574" style="position:absolute;left:1345;top:27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" fillcolor="#f2dcdb" strokecolor="#385d8a" strokeweight="2pt">
                      <v:textbox>
                        <w:txbxContent>
                          <w:p w14:paraId="2438FE0F" w14:textId="77777777" w:rsidR="0051744F" w:rsidRDefault="0051744F" w:rsidP="00B503BD">
                            <w:pPr>
                              <w:rPr>
                                <w:rFonts w:eastAsia="Times New Roman"/>
                              </w:rPr>
                            </w:pPr>
                          </w:p>
                        </w:txbxContent>
                      </v:textbox>
                    </v:roundrect>
                    <v:roundrect id="Rounded Rectangle 2013" o:spid="_x0000_s1575" style="position:absolute;left:1345;top:3354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" fillcolor="#f2dcdb" strokecolor="#385d8a" strokeweight="2pt">
                      <v:textbox>
                        <w:txbxContent>
                          <w:p w14:paraId="2FE095FA" w14:textId="77777777" w:rsidR="0051744F" w:rsidRDefault="0051744F" w:rsidP="00B503BD">
                            <w:pPr>
                              <w:rPr>
                                <w:rFonts w:eastAsia="Times New Roman"/>
                              </w:rPr>
                            </w:pPr>
                          </w:p>
                        </w:txbxContent>
                      </v:textbox>
                    </v:roundrect>
                    <v:roundrect id="Rounded Rectangle 2014" o:spid="_x0000_s1576" style="position:absolute;left:5290;top:3354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" fillcolor="#f2dcdb" strokecolor="#385d8a" strokeweight="2pt">
                      <v:textbox>
                        <w:txbxContent>
                          <w:p w14:paraId="002B258B" w14:textId="77777777" w:rsidR="0051744F" w:rsidRDefault="0051744F" w:rsidP="00B503BD">
                            <w:pPr>
                              <w:rPr>
                                <w:rFonts w:eastAsia="Times New Roman"/>
                              </w:rPr>
                            </w:pPr>
                          </w:p>
                        </w:txbxContent>
                      </v:textbox>
                    </v:roundrect>
                    <v:roundrect id="Rounded Rectangle 2015" o:spid="_x0000_s1577" style="position:absolute;left:5290;top:3049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" fillcolor="#f2dcdb" strokecolor="#385d8a" strokeweight="2pt">
                      <v:textbox>
                        <w:txbxContent>
                          <w:p w14:paraId="061FCB35" w14:textId="77777777" w:rsidR="0051744F" w:rsidRDefault="0051744F" w:rsidP="00B503BD">
                            <w:pPr>
                              <w:rPr>
                                <w:rFonts w:eastAsia="Times New Roman"/>
                              </w:rPr>
                            </w:pPr>
                          </w:p>
                        </w:txbxContent>
                      </v:textbox>
                    </v:roundrect>
                    <v:roundrect id="Rounded Rectangle 2016" o:spid="_x0000_s1578" style="position:absolute;left:5290;top:27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" fillcolor="#f2dcdb" strokecolor="#385d8a" strokeweight="2pt">
                      <v:textbox>
                        <w:txbxContent>
                          <w:p w14:paraId="3C3474E7" w14:textId="77777777" w:rsidR="0051744F" w:rsidRDefault="0051744F" w:rsidP="00B503BD">
                            <w:pPr>
                              <w:rPr>
                                <w:rFonts w:eastAsia="Times New Roman"/>
                              </w:rPr>
                            </w:pPr>
                          </w:p>
                        </w:txbxContent>
                      </v:textbox>
                    </v:roundrect>
                    <v:roundrect id="Rounded Rectangle 2017" o:spid="_x0000_s1579" style="position:absolute;left:5290;top:24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" fillcolor="#f2dcdb" strokecolor="#385d8a" strokeweight="2pt">
                      <v:textbox>
                        <w:txbxContent>
                          <w:p w14:paraId="0E74E2C7" w14:textId="77777777" w:rsidR="0051744F" w:rsidRDefault="0051744F" w:rsidP="00B503BD">
                            <w:pPr>
                              <w:rPr>
                                <w:rFonts w:eastAsia="Times New Roman"/>
                              </w:rPr>
                            </w:pPr>
                          </w:p>
                        </w:txbxContent>
                      </v:textbox>
                    </v:roundrect>
                    <v:roundrect id="Rounded Rectangle 2018" o:spid="_x0000_s1580" style="position:absolute;left:5290;top:2147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" fillcolor="#f2dcdb" strokecolor="#385d8a" strokeweight="2pt">
                      <v:textbox>
                        <w:txbxContent>
                          <w:p w14:paraId="0B957EC5" w14:textId="77777777" w:rsidR="0051744F" w:rsidRDefault="0051744F" w:rsidP="00B503BD">
                            <w:pPr>
                              <w:rPr>
                                <w:rFonts w:eastAsia="Times New Roman"/>
                              </w:rPr>
                            </w:pPr>
                          </w:p>
                        </w:txbxContent>
                      </v:textbox>
                    </v:roundrect>
                    <v:roundrect id="Rounded Rectangle 2019" o:spid="_x0000_s1581" style="position:absolute;left:5290;top:1842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" fillcolor="#f2dcdb" strokecolor="#385d8a" strokeweight="2pt">
                      <v:textbox>
                        <w:txbxContent>
                          <w:p w14:paraId="34CE4B5A" w14:textId="77777777" w:rsidR="0051744F" w:rsidRDefault="0051744F" w:rsidP="00B503BD">
                            <w:pPr>
                              <w:rPr>
                                <w:rFonts w:eastAsia="Times New Roman"/>
                              </w:rPr>
                            </w:pPr>
                          </w:p>
                        </w:txbxContent>
                      </v:textbox>
                    </v:roundrect>
                    <v:roundrect id="Rounded Rectangle 2020" o:spid="_x0000_s1582" style="position:absolute;left:5290;top:1232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" fillcolor="#f2dcdb" strokecolor="#385d8a" strokeweight="2pt">
                      <v:textbox>
                        <w:txbxContent>
                          <w:p w14:paraId="13EB702A" w14:textId="77777777" w:rsidR="0051744F" w:rsidRDefault="0051744F" w:rsidP="00B503BD">
                            <w:pPr>
                              <w:rPr>
                                <w:rFonts w:eastAsia="Times New Roman"/>
                              </w:rPr>
                            </w:pPr>
                          </w:p>
                        </w:txbxContent>
                      </v:textbox>
                    </v:roundrect>
                    <v:roundrect id="Rounded Rectangle 2021" o:spid="_x0000_s1583" style="position:absolute;left:5290;top:927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" fillcolor="#f2dcdb" strokecolor="#385d8a" strokeweight="2pt">
                      <v:textbox>
                        <w:txbxContent>
                          <w:p w14:paraId="477C5D69" w14:textId="77777777" w:rsidR="0051744F" w:rsidRDefault="0051744F" w:rsidP="00B503BD">
                            <w:pPr>
                              <w:rPr>
                                <w:rFonts w:eastAsia="Times New Roman"/>
                              </w:rPr>
                            </w:pPr>
                          </w:p>
                        </w:txbxContent>
                      </v:textbox>
                    </v:roundrect>
                    <v:roundrect id="Rounded Rectangle 2022" o:spid="_x0000_s1584" style="position:absolute;left:5290;top:623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" fillcolor="#f2dcdb" strokecolor="#385d8a" strokeweight="2pt">
                      <v:textbox>
                        <w:txbxContent>
                          <w:p w14:paraId="0606A679" w14:textId="77777777" w:rsidR="0051744F" w:rsidRDefault="0051744F" w:rsidP="00B503BD">
                            <w:pPr>
                              <w:rPr>
                                <w:rFonts w:eastAsia="Times New Roman"/>
                              </w:rPr>
                            </w:pPr>
                          </w:p>
                        </w:txbxContent>
                      </v:textbox>
                    </v:roundrect>
                    <v:roundrect id="Rounded Rectangle 2023" o:spid="_x0000_s1585" style="position:absolute;left:5290;top:318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" fillcolor="#f2dcdb" strokecolor="#385d8a" strokeweight="2pt">
                      <v:textbox>
                        <w:txbxContent>
                          <w:p w14:paraId="08A0B4E3" w14:textId="77777777" w:rsidR="0051744F" w:rsidRDefault="0051744F" w:rsidP="00B503BD">
                            <w:pPr>
                              <w:rPr>
                                <w:rFonts w:eastAsia="Times New Roman"/>
                              </w:rPr>
                            </w:pPr>
                          </w:p>
                        </w:txbxContent>
                      </v:textbox>
                    </v:roundrect>
                    <v:roundrect id="Rounded Rectangle 2024" o:spid="_x0000_s1586" style="position:absolute;left:5290;top:1537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" fillcolor="#f2dcdb" strokecolor="#385d8a" strokeweight="2pt">
                      <v:textbox>
                        <w:txbxContent>
                          <w:p w14:paraId="1F343772" w14:textId="77777777" w:rsidR="0051744F" w:rsidRDefault="0051744F" w:rsidP="00B503BD">
                            <w:pPr>
                              <w:rPr>
                                <w:rFonts w:eastAsia="Times New Roman"/>
                              </w:rPr>
                            </w:pPr>
                          </w:p>
                        </w:txbxContent>
                      </v:textbox>
                    </v:roundrect>
                    <v:roundrect id="Rounded Rectangle 2025" o:spid="_x0000_s1587" style="position:absolute;left:1412;top:3964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" fillcolor="#f2dcdb" strokecolor="#385d8a" strokeweight="2pt">
                      <v:textbox>
                        <w:txbxContent>
                          <w:p w14:paraId="75EBF7C4" w14:textId="77777777" w:rsidR="0051744F" w:rsidRDefault="0051744F" w:rsidP="00B503BD">
                            <w:pPr>
                              <w:rPr>
                                <w:rFonts w:eastAsia="Times New Roman"/>
                              </w:rPr>
                            </w:pPr>
                          </w:p>
                        </w:txbxContent>
                      </v:textbox>
                    </v:roundrect>
                    <v:roundrect id="Rounded Rectangle 2026" o:spid="_x0000_s1588" style="position:absolute;left:1412;top:365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" fillcolor="#f2dcdb" strokecolor="#385d8a" strokeweight="2pt">
                      <v:textbox>
                        <w:txbxContent>
                          <w:p w14:paraId="558BD85C" w14:textId="77777777" w:rsidR="0051744F" w:rsidRDefault="0051744F" w:rsidP="00B503BD">
                            <w:pPr>
                              <w:rPr>
                                <w:rFonts w:eastAsia="Times New Roman"/>
                              </w:rPr>
                            </w:pPr>
                          </w:p>
                        </w:txbxContent>
                      </v:textbox>
                    </v:roundrect>
                    <v:roundrect id="Rounded Rectangle 2027" o:spid="_x0000_s1589" style="position:absolute;left:1412;top:4258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" fillcolor="#f2dcdb" strokecolor="#385d8a" strokeweight="2pt">
                      <v:textbox>
                        <w:txbxContent>
                          <w:p w14:paraId="7D0BFF0A" w14:textId="77777777" w:rsidR="0051744F" w:rsidRDefault="0051744F" w:rsidP="00B503BD">
                            <w:pPr>
                              <w:rPr>
                                <w:rFonts w:eastAsia="Times New Roman"/>
                              </w:rPr>
                            </w:pPr>
                          </w:p>
                        </w:txbxContent>
                      </v:textbox>
                    </v:roundrect>
                    <v:roundrect id="Rounded Rectangle 2028" o:spid="_x0000_s1590" style="position:absolute;left:5357;top:4258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" fillcolor="#f2dcdb" strokecolor="#385d8a" strokeweight="2pt">
                      <v:textbox>
                        <w:txbxContent>
                          <w:p w14:paraId="5DE5A0EC" w14:textId="77777777" w:rsidR="0051744F" w:rsidRDefault="0051744F" w:rsidP="00B503BD">
                            <w:pPr>
                              <w:rPr>
                                <w:rFonts w:eastAsia="Times New Roman"/>
                              </w:rPr>
                            </w:pPr>
                          </w:p>
                        </w:txbxContent>
                      </v:textbox>
                    </v:roundrect>
                    <v:roundrect id="Rounded Rectangle 2029" o:spid="_x0000_s1591" style="position:absolute;left:5357;top:3953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" fillcolor="#f2dcdb" strokecolor="#385d8a" strokeweight="2pt">
                      <v:textbox>
                        <w:txbxContent>
                          <w:p w14:paraId="47B3AC1D" w14:textId="77777777" w:rsidR="0051744F" w:rsidRDefault="0051744F" w:rsidP="00B503BD">
                            <w:pPr>
                              <w:rPr>
                                <w:rFonts w:eastAsia="Times New Roman"/>
                              </w:rPr>
                            </w:pPr>
                          </w:p>
                        </w:txbxContent>
                      </v:textbox>
                    </v:roundrect>
                    <v:roundrect id="Rounded Rectangle 2030" o:spid="_x0000_s1592" style="position:absolute;left:5357;top:365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" fillcolor="#f2dcdb" strokecolor="#385d8a" strokeweight="2pt">
                      <v:textbox>
                        <w:txbxContent>
                          <w:p w14:paraId="42A69820" w14:textId="77777777" w:rsidR="0051744F" w:rsidRDefault="0051744F" w:rsidP="00B503BD">
                            <w:pPr>
                              <w:rPr>
                                <w:rFonts w:eastAsia="Times New Roman"/>
                              </w:rPr>
                            </w:pPr>
                          </w:p>
                        </w:txbxContent>
                      </v:textbox>
                    </v:roundrect>
                    <v:roundrect id="Rounded Rectangle 2031" o:spid="_x0000_s1593" style="position:absolute;left:1412;top:4563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" fillcolor="#f2dcdb" strokecolor="#385d8a" strokeweight="2pt">
                      <v:textbox>
                        <w:txbxContent>
                          <w:p w14:paraId="4B94BE2F" w14:textId="77777777" w:rsidR="0051744F" w:rsidRDefault="0051744F" w:rsidP="00B503BD">
                            <w:pPr>
                              <w:rPr>
                                <w:rFonts w:eastAsia="Times New Roman"/>
                              </w:rPr>
                            </w:pPr>
                          </w:p>
                        </w:txbxContent>
                      </v:textbox>
                    </v:roundrect>
                    <v:roundrect id="Rounded Rectangle 2032" o:spid="_x0000_s1594" style="position:absolute;left:1412;top:4857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" fillcolor="#f2dcdb" strokecolor="#385d8a" strokeweight="2pt">
                      <v:textbox>
                        <w:txbxContent>
                          <w:p w14:paraId="50E072B4" w14:textId="77777777" w:rsidR="0051744F" w:rsidRDefault="0051744F" w:rsidP="00B503BD">
                            <w:pPr>
                              <w:rPr>
                                <w:rFonts w:eastAsia="Times New Roman"/>
                              </w:rPr>
                            </w:pPr>
                          </w:p>
                        </w:txbxContent>
                      </v:textbox>
                    </v:roundrect>
                    <v:roundrect id="Rounded Rectangle 2033" o:spid="_x0000_s1595" style="position:absolute;left:5357;top:4857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" fillcolor="#f2dcdb" strokecolor="#385d8a" strokeweight="2pt">
                      <v:textbox>
                        <w:txbxContent>
                          <w:p w14:paraId="24962E5B" w14:textId="77777777" w:rsidR="0051744F" w:rsidRDefault="0051744F" w:rsidP="00B503BD">
                            <w:pPr>
                              <w:rPr>
                                <w:rFonts w:eastAsia="Times New Roman"/>
                              </w:rPr>
                            </w:pPr>
                          </w:p>
                        </w:txbxContent>
                      </v:textbox>
                    </v:roundrect>
                    <v:roundrect id="Rounded Rectangle 2034" o:spid="_x0000_s1596" style="position:absolute;left:5357;top:4552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" fillcolor="#f2dcdb" strokecolor="#385d8a" strokeweight="2pt">
                      <v:textbox>
                        <w:txbxContent>
                          <w:p w14:paraId="4D5B9BA2" w14:textId="77777777" w:rsidR="0051744F" w:rsidRDefault="0051744F" w:rsidP="00B503BD">
                            <w:pPr>
                              <w:rPr>
                                <w:rFonts w:eastAsia="Times New Roman"/>
                              </w:rPr>
                            </w:pPr>
                          </w:p>
                        </w:txbxContent>
                      </v:textbox>
                    </v:roundrect>
                  </v:group>
                  <v:group id="Group 2035" o:spid="_x0000_s1597" style="position:absolute;left:3035;top:4192;width:8014;height:48437" coordorigin="3035,4192"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">
                    <v:roundrect id="Rounded Rectangle 2036" o:spid="_x0000_s1598" style="position:absolute;left:3035;top:41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" fillcolor="#93cddd" strokecolor="#385d8a" strokeweight="2pt">
                      <v:textbox>
                        <w:txbxContent>
                          <w:p w14:paraId="7D948CE9" w14:textId="77777777" w:rsidR="0051744F" w:rsidRDefault="0051744F" w:rsidP="00B503BD">
                            <w:pPr>
                              <w:rPr>
                                <w:rFonts w:eastAsia="Times New Roman"/>
                              </w:rPr>
                            </w:pPr>
                          </w:p>
                        </w:txbxContent>
                      </v:textbox>
                    </v:roundrect>
                    <v:roundrect id="Rounded Rectangle 2037" o:spid="_x0000_s1599" style="position:absolute;left:3035;top:724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" fillcolor="#93cddd" strokecolor="#385d8a" strokeweight="2pt">
                      <v:textbox>
                        <w:txbxContent>
                          <w:p w14:paraId="4F01FF04" w14:textId="77777777" w:rsidR="0051744F" w:rsidRDefault="0051744F" w:rsidP="00B503BD">
                            <w:pPr>
                              <w:rPr>
                                <w:rFonts w:eastAsia="Times New Roman"/>
                              </w:rPr>
                            </w:pPr>
                          </w:p>
                        </w:txbxContent>
                      </v:textbox>
                    </v:roundrect>
                    <v:roundrect id="Rounded Rectangle 2038" o:spid="_x0000_s1600" style="position:absolute;left:3035;top:1028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" fillcolor="#93cddd" strokecolor="#385d8a" strokeweight="2pt">
                      <v:textbox>
                        <w:txbxContent>
                          <w:p w14:paraId="30EF6C46" w14:textId="77777777" w:rsidR="0051744F" w:rsidRDefault="0051744F" w:rsidP="00B503BD">
                            <w:pPr>
                              <w:rPr>
                                <w:rFonts w:eastAsia="Times New Roman"/>
                              </w:rPr>
                            </w:pPr>
                          </w:p>
                        </w:txbxContent>
                      </v:textbox>
                    </v:roundrect>
                    <v:roundrect id="Rounded Rectangle 2039" o:spid="_x0000_s1601" style="position:absolute;left:3035;top:133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" fillcolor="#93cddd" strokecolor="#385d8a" strokeweight="2pt">
                      <v:textbox>
                        <w:txbxContent>
                          <w:p w14:paraId="290BD415" w14:textId="77777777" w:rsidR="0051744F" w:rsidRDefault="0051744F" w:rsidP="00B503BD">
                            <w:pPr>
                              <w:rPr>
                                <w:rFonts w:eastAsia="Times New Roman"/>
                              </w:rPr>
                            </w:pPr>
                          </w:p>
                        </w:txbxContent>
                      </v:textbox>
                    </v:roundrect>
                    <v:roundrect id="Rounded Rectangle 2040" o:spid="_x0000_s1602" style="position:absolute;left:3035;top:163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" fillcolor="#f2dcdb" strokecolor="#385d8a" strokeweight="2pt">
                      <v:textbox>
                        <w:txbxContent>
                          <w:p w14:paraId="6CD8DAD7" w14:textId="77777777" w:rsidR="0051744F" w:rsidRDefault="0051744F" w:rsidP="00B503BD">
                            <w:pPr>
                              <w:rPr>
                                <w:rFonts w:eastAsia="Times New Roman"/>
                              </w:rPr>
                            </w:pPr>
                          </w:p>
                        </w:txbxContent>
                      </v:textbox>
                    </v:roundrect>
                    <v:roundrect id="Rounded Rectangle 2041" o:spid="_x0000_s1603" style="position:absolute;left:3035;top:194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" fillcolor="#f2dcdb" strokecolor="#385d8a" strokeweight="2pt">
                      <v:textbox>
                        <w:txbxContent>
                          <w:p w14:paraId="6222D773" w14:textId="77777777" w:rsidR="0051744F" w:rsidRDefault="0051744F" w:rsidP="00B503BD">
                            <w:pPr>
                              <w:rPr>
                                <w:rFonts w:eastAsia="Times New Roman"/>
                              </w:rPr>
                            </w:pPr>
                          </w:p>
                        </w:txbxContent>
                      </v:textbox>
                    </v:roundrect>
                    <v:roundrect id="Rounded Rectangle 2042" o:spid="_x0000_s1604" style="position:absolute;left:3035;top:22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" fillcolor="#f2dcdb" strokecolor="#385d8a" strokeweight="2pt">
                      <v:textbox>
                        <w:txbxContent>
                          <w:p w14:paraId="1E736A79" w14:textId="77777777" w:rsidR="0051744F" w:rsidRDefault="0051744F" w:rsidP="00B503BD">
                            <w:pPr>
                              <w:rPr>
                                <w:rFonts w:eastAsia="Times New Roman"/>
                              </w:rPr>
                            </w:pPr>
                          </w:p>
                        </w:txbxContent>
                      </v:textbox>
                    </v:roundrect>
                    <v:roundrect id="Rounded Rectangle 2043" o:spid="_x0000_s1605" style="position:absolute;left:3035;top:25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" fillcolor="#f2dcdb" strokecolor="#385d8a" strokeweight="2pt">
                      <v:textbox>
                        <w:txbxContent>
                          <w:p w14:paraId="403327F1" w14:textId="77777777" w:rsidR="0051744F" w:rsidRDefault="0051744F" w:rsidP="00B503BD">
                            <w:pPr>
                              <w:rPr>
                                <w:rFonts w:eastAsia="Times New Roman"/>
                              </w:rPr>
                            </w:pPr>
                          </w:p>
                        </w:txbxContent>
                      </v:textbox>
                    </v:roundrect>
                    <v:roundrect id="Rounded Rectangle 2044" o:spid="_x0000_s1606" style="position:absolute;left:3035;top:31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" fillcolor="#f2dcdb" strokecolor="#385d8a" strokeweight="2pt">
                      <v:textbox>
                        <w:txbxContent>
                          <w:p w14:paraId="02E94602" w14:textId="77777777" w:rsidR="0051744F" w:rsidRDefault="0051744F" w:rsidP="00B503BD">
                            <w:pPr>
                              <w:rPr>
                                <w:rFonts w:eastAsia="Times New Roman"/>
                              </w:rPr>
                            </w:pPr>
                          </w:p>
                        </w:txbxContent>
                      </v:textbox>
                    </v:roundrect>
                    <v:roundrect id="Rounded Rectangle 2045" o:spid="_x0000_s1607" style="position:absolute;left:3035;top:28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" fillcolor="#f2dcdb" strokecolor="#385d8a" strokeweight="2pt">
                      <v:textbox>
                        <w:txbxContent>
                          <w:p w14:paraId="181F5884" w14:textId="77777777" w:rsidR="0051744F" w:rsidRDefault="0051744F" w:rsidP="00B503BD">
                            <w:pPr>
                              <w:rPr>
                                <w:rFonts w:eastAsia="Times New Roman"/>
                              </w:rPr>
                            </w:pPr>
                          </w:p>
                        </w:txbxContent>
                      </v:textbox>
                    </v:roundrect>
                    <v:roundrect id="Rounded Rectangle 2046" o:spid="_x0000_s1608" style="position:absolute;left:3035;top:34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" fillcolor="#f2dcdb" strokecolor="#385d8a" strokeweight="2pt">
                      <v:textbox>
                        <w:txbxContent>
                          <w:p w14:paraId="07CB1197" w14:textId="77777777" w:rsidR="0051744F" w:rsidRDefault="0051744F" w:rsidP="00B503BD">
                            <w:pPr>
                              <w:rPr>
                                <w:rFonts w:eastAsia="Times New Roman"/>
                              </w:rPr>
                            </w:pPr>
                          </w:p>
                        </w:txbxContent>
                      </v:textbox>
                    </v:roundrect>
                    <v:roundrect id="Rounded Rectangle 2047" o:spid="_x0000_s1609" style="position:absolute;left:6980;top:345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" fillcolor="#f2dcdb" strokecolor="#385d8a" strokeweight="2pt">
                      <v:textbox>
                        <w:txbxContent>
                          <w:p w14:paraId="6DAF53B2" w14:textId="77777777" w:rsidR="0051744F" w:rsidRDefault="0051744F" w:rsidP="00B503BD">
                            <w:pPr>
                              <w:rPr>
                                <w:rFonts w:eastAsia="Times New Roman"/>
                              </w:rPr>
                            </w:pPr>
                          </w:p>
                        </w:txbxContent>
                      </v:textbox>
                    </v:roundrect>
                    <v:roundrect id="Rounded Rectangle 2048" o:spid="_x0000_s1610" style="position:absolute;left:6980;top:315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" fillcolor="#f2dcdb" strokecolor="#385d8a" strokeweight="2pt">
                      <v:textbox>
                        <w:txbxContent>
                          <w:p w14:paraId="56A76D7C" w14:textId="77777777" w:rsidR="0051744F" w:rsidRDefault="0051744F" w:rsidP="00B503BD">
                            <w:pPr>
                              <w:rPr>
                                <w:rFonts w:eastAsia="Times New Roman"/>
                              </w:rPr>
                            </w:pPr>
                          </w:p>
                        </w:txbxContent>
                      </v:textbox>
                    </v:roundrect>
                    <v:roundrect id="Rounded Rectangle 2049" o:spid="_x0000_s1611" style="position:absolute;left:6980;top:28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" fillcolor="#f2dcdb" strokecolor="#385d8a" strokeweight="2pt">
                      <v:textbox>
                        <w:txbxContent>
                          <w:p w14:paraId="1A428577" w14:textId="77777777" w:rsidR="0051744F" w:rsidRDefault="0051744F" w:rsidP="00B503BD">
                            <w:pPr>
                              <w:rPr>
                                <w:rFonts w:eastAsia="Times New Roman"/>
                              </w:rPr>
                            </w:pPr>
                          </w:p>
                        </w:txbxContent>
                      </v:textbox>
                    </v:roundrect>
                    <v:roundrect id="Rounded Rectangle 2050" o:spid="_x0000_s1612" style="position:absolute;left:6980;top:25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" fillcolor="#f2dcdb" strokecolor="#385d8a" strokeweight="2pt">
                      <v:textbox>
                        <w:txbxContent>
                          <w:p w14:paraId="72DAC66C" w14:textId="77777777" w:rsidR="0051744F" w:rsidRDefault="0051744F" w:rsidP="00B503BD">
                            <w:pPr>
                              <w:rPr>
                                <w:rFonts w:eastAsia="Times New Roman"/>
                              </w:rPr>
                            </w:pPr>
                          </w:p>
                        </w:txbxContent>
                      </v:textbox>
                    </v:roundrect>
                    <v:roundrect id="Rounded Rectangle 2051" o:spid="_x0000_s1613" style="position:absolute;left:6980;top:22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" fillcolor="#f2dcdb" strokecolor="#385d8a" strokeweight="2pt">
                      <v:textbox>
                        <w:txbxContent>
                          <w:p w14:paraId="3593E436" w14:textId="77777777" w:rsidR="0051744F" w:rsidRDefault="0051744F" w:rsidP="00B503BD">
                            <w:pPr>
                              <w:rPr>
                                <w:rFonts w:eastAsia="Times New Roman"/>
                              </w:rPr>
                            </w:pPr>
                          </w:p>
                        </w:txbxContent>
                      </v:textbox>
                    </v:roundrect>
                    <v:roundrect id="Rounded Rectangle 2052" o:spid="_x0000_s1614" style="position:absolute;left:6980;top:194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" fillcolor="#f2dcdb" strokecolor="#385d8a" strokeweight="2pt">
                      <v:textbox>
                        <w:txbxContent>
                          <w:p w14:paraId="68E0D776" w14:textId="77777777" w:rsidR="0051744F" w:rsidRDefault="0051744F" w:rsidP="00B503BD">
                            <w:pPr>
                              <w:rPr>
                                <w:rFonts w:eastAsia="Times New Roman"/>
                              </w:rPr>
                            </w:pPr>
                          </w:p>
                        </w:txbxContent>
                      </v:textbox>
                    </v:roundrect>
                    <v:roundrect id="Rounded Rectangle 2053" o:spid="_x0000_s1615" style="position:absolute;left:6980;top:133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" fillcolor="#f2dcdb" strokecolor="#385d8a" strokeweight="2pt">
                      <v:textbox>
                        <w:txbxContent>
                          <w:p w14:paraId="3ECFBB9F" w14:textId="77777777" w:rsidR="0051744F" w:rsidRDefault="0051744F" w:rsidP="00B503BD">
                            <w:pPr>
                              <w:rPr>
                                <w:rFonts w:eastAsia="Times New Roman"/>
                              </w:rPr>
                            </w:pPr>
                          </w:p>
                        </w:txbxContent>
                      </v:textbox>
                    </v:roundrect>
                    <v:roundrect id="Rounded Rectangle 2054" o:spid="_x0000_s1616" style="position:absolute;left:6980;top:1028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" fillcolor="#f2dcdb" strokecolor="#385d8a" strokeweight="2pt">
                      <v:textbox>
                        <w:txbxContent>
                          <w:p w14:paraId="1E55DA36" w14:textId="77777777" w:rsidR="0051744F" w:rsidRDefault="0051744F" w:rsidP="00B503BD">
                            <w:pPr>
                              <w:rPr>
                                <w:rFonts w:eastAsia="Times New Roman"/>
                              </w:rPr>
                            </w:pPr>
                          </w:p>
                        </w:txbxContent>
                      </v:textbox>
                    </v:roundrect>
                    <v:roundrect id="Rounded Rectangle 2055" o:spid="_x0000_s1617" style="position:absolute;left:6980;top:724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" fillcolor="#f2dcdb" strokecolor="#385d8a" strokeweight="2pt">
                      <v:textbox>
                        <w:txbxContent>
                          <w:p w14:paraId="643C4F4F" w14:textId="77777777" w:rsidR="0051744F" w:rsidRDefault="0051744F" w:rsidP="00B503BD">
                            <w:pPr>
                              <w:rPr>
                                <w:rFonts w:eastAsia="Times New Roman"/>
                              </w:rPr>
                            </w:pPr>
                          </w:p>
                        </w:txbxContent>
                      </v:textbox>
                    </v:roundrect>
                    <v:roundrect id="Rounded Rectangle 2056" o:spid="_x0000_s1618" style="position:absolute;left:6980;top:41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" fillcolor="#f2dcdb" strokecolor="#385d8a" strokeweight="2pt">
                      <v:textbox>
                        <w:txbxContent>
                          <w:p w14:paraId="480055A4" w14:textId="77777777" w:rsidR="0051744F" w:rsidRDefault="0051744F" w:rsidP="00B503BD">
                            <w:pPr>
                              <w:rPr>
                                <w:rFonts w:eastAsia="Times New Roman"/>
                              </w:rPr>
                            </w:pPr>
                          </w:p>
                        </w:txbxContent>
                      </v:textbox>
                    </v:roundrect>
                    <v:roundrect id="Rounded Rectangle 2057" o:spid="_x0000_s1619" style="position:absolute;left:6980;top:163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" fillcolor="#f2dcdb" strokecolor="#385d8a" strokeweight="2pt">
                      <v:textbox>
                        <w:txbxContent>
                          <w:p w14:paraId="3809AEFE" w14:textId="77777777" w:rsidR="0051744F" w:rsidRDefault="0051744F" w:rsidP="00B503BD">
                            <w:pPr>
                              <w:rPr>
                                <w:rFonts w:eastAsia="Times New Roman"/>
                              </w:rPr>
                            </w:pPr>
                          </w:p>
                        </w:txbxContent>
                      </v:textbox>
                    </v:roundrect>
                    <v:roundrect id="Rounded Rectangle 2058" o:spid="_x0000_s1620" style="position:absolute;left:3102;top:4065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" fillcolor="#f2dcdb" strokecolor="#385d8a" strokeweight="2pt">
                      <v:textbox>
                        <w:txbxContent>
                          <w:p w14:paraId="00A11E21" w14:textId="77777777" w:rsidR="0051744F" w:rsidRDefault="0051744F" w:rsidP="00B503BD">
                            <w:pPr>
                              <w:rPr>
                                <w:rFonts w:eastAsia="Times New Roman"/>
                              </w:rPr>
                            </w:pPr>
                          </w:p>
                        </w:txbxContent>
                      </v:textbox>
                    </v:roundrect>
                    <v:roundrect id="Rounded Rectangle 2059" o:spid="_x0000_s1621" style="position:absolute;left:3102;top:3760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" fillcolor="#f2dcdb" strokecolor="#385d8a" strokeweight="2pt">
                      <v:textbox>
                        <w:txbxContent>
                          <w:p w14:paraId="5FFA44F1" w14:textId="77777777" w:rsidR="0051744F" w:rsidRDefault="0051744F" w:rsidP="00B503BD">
                            <w:pPr>
                              <w:rPr>
                                <w:rFonts w:eastAsia="Times New Roman"/>
                              </w:rPr>
                            </w:pPr>
                          </w:p>
                        </w:txbxContent>
                      </v:textbox>
                    </v:roundrect>
                    <v:roundrect id="Rounded Rectangle 2060" o:spid="_x0000_s1622" style="position:absolute;left:3102;top:435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" fillcolor="#f2dcdb" strokecolor="#385d8a" strokeweight="2pt">
                      <v:textbox>
                        <w:txbxContent>
                          <w:p w14:paraId="1CA7887A" w14:textId="77777777" w:rsidR="0051744F" w:rsidRDefault="0051744F" w:rsidP="00B503BD">
                            <w:pPr>
                              <w:rPr>
                                <w:rFonts w:eastAsia="Times New Roman"/>
                              </w:rPr>
                            </w:pPr>
                          </w:p>
                        </w:txbxContent>
                      </v:textbox>
                    </v:roundrect>
                    <v:roundrect id="Rounded Rectangle 2061" o:spid="_x0000_s1623" style="position:absolute;left:7047;top:435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" fillcolor="#f2dcdb" strokecolor="#385d8a" strokeweight="2pt">
                      <v:textbox>
                        <w:txbxContent>
                          <w:p w14:paraId="36F0ABA7" w14:textId="77777777" w:rsidR="0051744F" w:rsidRDefault="0051744F" w:rsidP="00B503BD">
                            <w:pPr>
                              <w:rPr>
                                <w:rFonts w:eastAsia="Times New Roman"/>
                              </w:rPr>
                            </w:pPr>
                          </w:p>
                        </w:txbxContent>
                      </v:textbox>
                    </v:roundrect>
                    <v:roundrect id="Rounded Rectangle 2062" o:spid="_x0000_s1624" style="position:absolute;left:7047;top:4054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" fillcolor="#f2dcdb" strokecolor="#385d8a" strokeweight="2pt">
                      <v:textbox>
                        <w:txbxContent>
                          <w:p w14:paraId="7A02364E" w14:textId="77777777" w:rsidR="0051744F" w:rsidRDefault="0051744F" w:rsidP="00B503BD">
                            <w:pPr>
                              <w:rPr>
                                <w:rFonts w:eastAsia="Times New Roman"/>
                              </w:rPr>
                            </w:pPr>
                          </w:p>
                        </w:txbxContent>
                      </v:textbox>
                    </v:roundrect>
                    <v:roundrect id="Rounded Rectangle 2063" o:spid="_x0000_s1625" style="position:absolute;left:7047;top:3760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" fillcolor="#f2dcdb" strokecolor="#385d8a" strokeweight="2pt">
                      <v:textbox>
                        <w:txbxContent>
                          <w:p w14:paraId="5435BCEB" w14:textId="77777777" w:rsidR="0051744F" w:rsidRDefault="0051744F" w:rsidP="00B503BD">
                            <w:pPr>
                              <w:rPr>
                                <w:rFonts w:eastAsia="Times New Roman"/>
                              </w:rPr>
                            </w:pPr>
                          </w:p>
                        </w:txbxContent>
                      </v:textbox>
                    </v:roundrect>
                    <v:roundrect id="Rounded Rectangle 2064" o:spid="_x0000_s1626" style="position:absolute;left:3102;top:4664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" fillcolor="#f2dcdb" strokecolor="#385d8a" strokeweight="2pt">
                      <v:textbox>
                        <w:txbxContent>
                          <w:p w14:paraId="2B755925" w14:textId="77777777" w:rsidR="0051744F" w:rsidRDefault="0051744F" w:rsidP="00B503BD">
                            <w:pPr>
                              <w:rPr>
                                <w:rFonts w:eastAsia="Times New Roman"/>
                              </w:rPr>
                            </w:pPr>
                          </w:p>
                        </w:txbxContent>
                      </v:textbox>
                    </v:roundrect>
                    <v:roundrect id="Rounded Rectangle 2065" o:spid="_x0000_s1627" style="position:absolute;left:3102;top:4958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" fillcolor="#f2dcdb" strokecolor="#385d8a" strokeweight="2pt">
                      <v:textbox>
                        <w:txbxContent>
                          <w:p w14:paraId="52C7A2E8" w14:textId="77777777" w:rsidR="0051744F" w:rsidRDefault="0051744F" w:rsidP="00B503BD">
                            <w:pPr>
                              <w:rPr>
                                <w:rFonts w:eastAsia="Times New Roman"/>
                              </w:rPr>
                            </w:pPr>
                          </w:p>
                        </w:txbxContent>
                      </v:textbox>
                    </v:roundrect>
                    <v:roundrect id="Rounded Rectangle 2066" o:spid="_x0000_s1628" style="position:absolute;left:7047;top:4958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" fillcolor="#f2dcdb" strokecolor="#385d8a" strokeweight="2pt">
                      <v:textbox>
                        <w:txbxContent>
                          <w:p w14:paraId="4F070DF4" w14:textId="77777777" w:rsidR="0051744F" w:rsidRDefault="0051744F" w:rsidP="00B503BD">
                            <w:pPr>
                              <w:rPr>
                                <w:rFonts w:eastAsia="Times New Roman"/>
                              </w:rPr>
                            </w:pPr>
                          </w:p>
                        </w:txbxContent>
                      </v:textbox>
                    </v:roundrect>
                    <v:roundrect id="Rounded Rectangle 2067" o:spid="_x0000_s1629" style="position:absolute;left:7047;top:4653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" fillcolor="#f2dcdb" strokecolor="#385d8a" strokeweight="2pt">
                      <v:textbox>
                        <w:txbxContent>
                          <w:p w14:paraId="495DAFE9" w14:textId="77777777" w:rsidR="0051744F" w:rsidRDefault="0051744F" w:rsidP="00B503BD">
                            <w:pPr>
                              <w:rPr>
                                <w:rFonts w:eastAsia="Times New Roman"/>
                              </w:rPr>
                            </w:pPr>
                          </w:p>
                        </w:txbxContent>
                      </v:textbox>
                    </v:roundrect>
                  </v:group>
                  <v:group id="Group 2068" o:spid="_x0000_s1630" style="position:absolute;left:19293;top:14860;width:20634;height:29069" coordorigin="19293,14860" coordsize="20633,2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">
                    <v:group id="Group 2069" o:spid="_x0000_s1631" style="position:absolute;left:19293;top:14860;width:8180;height:12418" coordorigin="19293,1486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">
                      <v:shape id="Picture 2070" o:spid="_x0000_s1632" type="#_x0000_t75" style="position:absolute;left:23330;top:1790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" fillcolor="#5b9bd5 [3204]" strokecolor="black [3213]">
                        <v:imagedata r:id="rId55" o:title=""/>
                        <v:shadow color="#e7e6e6 [3214]"/>
                      </v:shape>
                      <v:shape id="Picture 2071" o:spid="_x0000_s1633" type="#_x0000_t75" style="position:absolute;left:19401;top:178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" fillcolor="#5b9bd5 [3204]" strokecolor="black [3213]">
                        <v:imagedata r:id="rId55" o:title=""/>
                        <v:shadow color="#e7e6e6 [3214]"/>
                      </v:shape>
                      <v:shape id="Picture 2072" o:spid="_x0000_s1634" type="#_x0000_t75" style="position:absolute;left:23330;top:148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" fillcolor="#5b9bd5 [3204]" strokecolor="black [3213]">
                        <v:imagedata r:id="rId55" o:title=""/>
                        <v:shadow color="#e7e6e6 [3214]"/>
                      </v:shape>
                      <v:shape id="Picture 2073" o:spid="_x0000_s1635" type="#_x0000_t75" style="position:absolute;left:19293;top:209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" fillcolor="#5b9bd5 [3204]" strokecolor="black [3213]">
                        <v:imagedata r:id="rId55" o:title=""/>
                        <v:shadow color="#e7e6e6 [3214]"/>
                      </v:shape>
                      <v:shape id="Picture 2074" o:spid="_x0000_s1636" type="#_x0000_t75" style="position:absolute;left:23222;top:2399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" fillcolor="#5b9bd5 [3204]" strokecolor="black [3213]">
                        <v:imagedata r:id="rId55" o:title=""/>
                        <v:shadow color="#e7e6e6 [3214]"/>
                      </v:shape>
                      <v:shape id="Picture 2075" o:spid="_x0000_s1637" type="#_x0000_t75" style="position:absolute;left:19293;top:2398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" fillcolor="#5b9bd5 [3204]" strokecolor="black [3213]">
                        <v:imagedata r:id="rId55" o:title=""/>
                        <v:shadow color="#e7e6e6 [3214]"/>
                      </v:shape>
                      <v:shape id="Picture 2076" o:spid="_x0000_s1638" type="#_x0000_t75" style="position:absolute;left:23222;top:209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" fillcolor="#5b9bd5 [3204]" strokecolor="black [3213]">
                        <v:imagedata r:id="rId55" o:title=""/>
                        <v:shadow color="#e7e6e6 [3214]"/>
                      </v:shape>
                      <v:shape id="Picture 2077" o:spid="_x0000_s1639" type="#_x0000_t75" style="position:absolute;left:19401;top:149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" fillcolor="#5b9bd5 [3204]" strokecolor="black [3213]">
                        <v:imagedata r:id="rId56" o:title=""/>
                        <v:shadow color="#e7e6e6 [3214]"/>
                      </v:shape>
                    </v:group>
                    <v:group id="Group 2078" o:spid="_x0000_s1640" style="position:absolute;left:20252;top:16384;width:8179;height:12418" coordorigin="20252,1638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">
                      <v:shape id="Picture 2079" o:spid="_x0000_s1641" type="#_x0000_t75" style="position:absolute;left:24288;top:1942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" fillcolor="#5b9bd5 [3204]" strokecolor="black [3213]">
                        <v:imagedata r:id="rId55" o:title=""/>
                        <v:shadow color="#e7e6e6 [3214]"/>
                      </v:shape>
                      <v:shape id="Picture 2080" o:spid="_x0000_s1642" type="#_x0000_t75" style="position:absolute;left:20359;top:194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" fillcolor="#5b9bd5 [3204]" strokecolor="black [3213]">
                        <v:imagedata r:id="rId55" o:title=""/>
                        <v:shadow color="#e7e6e6 [3214]"/>
                      </v:shape>
                      <v:shape id="Picture 2081" o:spid="_x0000_s1643" type="#_x0000_t75" style="position:absolute;left:24288;top:1638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" fillcolor="#5b9bd5 [3204]" strokecolor="black [3213]">
                        <v:imagedata r:id="rId55" o:title=""/>
                        <v:shadow color="#e7e6e6 [3214]"/>
                      </v:shape>
                      <v:shape id="Picture 2082" o:spid="_x0000_s1644" type="#_x0000_t75" style="position:absolute;left:20252;top:224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" fillcolor="#5b9bd5 [3204]" strokecolor="black [3213]">
                        <v:imagedata r:id="rId55" o:title=""/>
                        <v:shadow color="#e7e6e6 [3214]"/>
                      </v:shape>
                      <v:shape id="Picture 2083" o:spid="_x0000_s1645" type="#_x0000_t75" style="position:absolute;left:24181;top:2551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" fillcolor="#5b9bd5 [3204]" strokecolor="black [3213]">
                        <v:imagedata r:id="rId55" o:title=""/>
                        <v:shadow color="#e7e6e6 [3214]"/>
                      </v:shape>
                      <v:shape id="Picture 2084" o:spid="_x0000_s1646" type="#_x0000_t75" style="position:absolute;left:20252;top:2550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" fillcolor="#5b9bd5 [3204]" strokecolor="black [3213]">
                        <v:imagedata r:id="rId55" o:title=""/>
                        <v:shadow color="#e7e6e6 [3214]"/>
                      </v:shape>
                      <v:shape id="Picture 2085" o:spid="_x0000_s1647" type="#_x0000_t75" style="position:absolute;left:24181;top:224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" fillcolor="#5b9bd5 [3204]" strokecolor="black [3213]">
                        <v:imagedata r:id="rId55" o:title=""/>
                        <v:shadow color="#e7e6e6 [3214]"/>
                      </v:shape>
                      <v:shape id="Picture 2086" o:spid="_x0000_s1648" type="#_x0000_t75" style="position:absolute;left:20359;top:1650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" fillcolor="#5b9bd5 [3204]" strokecolor="black [3213]">
                        <v:imagedata r:id="rId56" o:title=""/>
                        <v:shadow color="#e7e6e6 [3214]"/>
                      </v:shape>
                    </v:group>
                    <v:group id="Group 2087" o:spid="_x0000_s1649" style="position:absolute;left:21282;top:17801;width:8179;height:12418" coordorigin="21282,1780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">
                      <v:shape id="Picture 2088" o:spid="_x0000_s1650" type="#_x0000_t75" style="position:absolute;left:25318;top:2084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" fillcolor="#5b9bd5 [3204]" strokecolor="black [3213]">
                        <v:imagedata r:id="rId55" o:title=""/>
                        <v:shadow color="#e7e6e6 [3214]"/>
                      </v:shape>
                      <v:shape id="Picture 2089" o:spid="_x0000_s1651" type="#_x0000_t75" style="position:absolute;left:21389;top:208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" fillcolor="#5b9bd5 [3204]" strokecolor="black [3213]">
                        <v:imagedata r:id="rId55" o:title=""/>
                        <v:shadow color="#e7e6e6 [3214]"/>
                      </v:shape>
                      <v:shape id="Picture 2090" o:spid="_x0000_s1652" type="#_x0000_t75" style="position:absolute;left:25318;top:1780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" fillcolor="#5b9bd5 [3204]" strokecolor="black [3213]">
                        <v:imagedata r:id="rId55" o:title=""/>
                        <v:shadow color="#e7e6e6 [3214]"/>
                      </v:shape>
                      <v:shape id="Picture 2091" o:spid="_x0000_s1653" type="#_x0000_t75" style="position:absolute;left:21282;top:2388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" fillcolor="#5b9bd5 [3204]" strokecolor="black [3213]">
                        <v:imagedata r:id="rId55" o:title=""/>
                        <v:shadow color="#e7e6e6 [3214]"/>
                      </v:shape>
                      <v:shape id="Picture 2092" o:spid="_x0000_s1654" type="#_x0000_t75" style="position:absolute;left:25211;top:2693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" fillcolor="#5b9bd5 [3204]" strokecolor="black [3213]">
                        <v:imagedata r:id="rId55" o:title=""/>
                        <v:shadow color="#e7e6e6 [3214]"/>
                      </v:shape>
                      <v:shape id="Picture 2093" o:spid="_x0000_s1655" type="#_x0000_t75" style="position:absolute;left:21282;top:269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" fillcolor="#5b9bd5 [3204]" strokecolor="black [3213]">
                        <v:imagedata r:id="rId55" o:title=""/>
                        <v:shadow color="#e7e6e6 [3214]"/>
                      </v:shape>
                      <v:shape id="Picture 2094" o:spid="_x0000_s1656" type="#_x0000_t75" style="position:absolute;left:25211;top:2388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" fillcolor="#5b9bd5 [3204]" strokecolor="black [3213]">
                        <v:imagedata r:id="rId55" o:title=""/>
                        <v:shadow color="#e7e6e6 [3214]"/>
                      </v:shape>
                      <v:shape id="Picture 2095" o:spid="_x0000_s1657" type="#_x0000_t75" style="position:absolute;left:21389;top:1792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" fillcolor="#5b9bd5 [3204]" strokecolor="black [3213]">
                        <v:imagedata r:id="rId56" o:title=""/>
                        <v:shadow color="#e7e6e6 [3214]"/>
                      </v:shape>
                    </v:group>
                    <v:group id="Group 2096" o:spid="_x0000_s1658" style="position:absolute;left:22324;top:19300;width:8179;height:12418" coordorigin="22324,1930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">
                      <v:shape id="Picture 2097" o:spid="_x0000_s1659" type="#_x0000_t75" style="position:absolute;left:26360;top:2234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" fillcolor="#5b9bd5 [3204]" strokecolor="black [3213]">
                        <v:imagedata r:id="rId55" o:title=""/>
                        <v:shadow color="#e7e6e6 [3214]"/>
                      </v:shape>
                      <v:shape id="Picture 2098" o:spid="_x0000_s1660" type="#_x0000_t75" style="position:absolute;left:22431;top:223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" fillcolor="#5b9bd5 [3204]" strokecolor="black [3213]">
                        <v:imagedata r:id="rId55" o:title=""/>
                        <v:shadow color="#e7e6e6 [3214]"/>
                      </v:shape>
                      <v:shape id="Picture 2099" o:spid="_x0000_s1661" type="#_x0000_t75" style="position:absolute;left:26360;top:1930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" fillcolor="#5b9bd5 [3204]" strokecolor="black [3213]">
                        <v:imagedata r:id="rId55" o:title=""/>
                        <v:shadow color="#e7e6e6 [3214]"/>
                      </v:shape>
                      <v:shape id="Picture 2100" o:spid="_x0000_s1662" type="#_x0000_t75" style="position:absolute;left:22324;top:253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" fillcolor="#5b9bd5 [3204]" strokecolor="black [3213]">
                        <v:imagedata r:id="rId55" o:title=""/>
                        <v:shadow color="#e7e6e6 [3214]"/>
                      </v:shape>
                      <v:shape id="Picture 2101" o:spid="_x0000_s1663" type="#_x0000_t75" style="position:absolute;left:26253;top:2843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" fillcolor="#5b9bd5 [3204]" strokecolor="black [3213]">
                        <v:imagedata r:id="rId55" o:title=""/>
                        <v:shadow color="#e7e6e6 [3214]"/>
                      </v:shape>
                      <v:shape id="Picture 2102" o:spid="_x0000_s1664" type="#_x0000_t75" style="position:absolute;left:22324;top:2842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" fillcolor="#5b9bd5 [3204]" strokecolor="black [3213]">
                        <v:imagedata r:id="rId55" o:title=""/>
                        <v:shadow color="#e7e6e6 [3214]"/>
                      </v:shape>
                      <v:shape id="Picture 2103" o:spid="_x0000_s1665" type="#_x0000_t75" style="position:absolute;left:26253;top:253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" fillcolor="#5b9bd5 [3204]" strokecolor="black [3213]">
                        <v:imagedata r:id="rId55" o:title=""/>
                        <v:shadow color="#e7e6e6 [3214]"/>
                      </v:shape>
                      <v:shape id="Picture 2104" o:spid="_x0000_s1666" type="#_x0000_t75" style="position:absolute;left:22431;top:1942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" fillcolor="#5b9bd5 [3204]" strokecolor="black [3213]">
                        <v:imagedata r:id="rId56" o:title=""/>
                        <v:shadow color="#e7e6e6 [3214]"/>
                      </v:shape>
                    </v:group>
                    <v:group id="Group 2105" o:spid="_x0000_s1667" style="position:absolute;left:23383;top:21051;width:8180;height:12418" coordorigin="23383,2105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">
                      <v:shape id="Picture 2106" o:spid="_x0000_s1668" type="#_x0000_t75" style="position:absolute;left:27419;top:2409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" fillcolor="#5b9bd5 [3204]" strokecolor="black [3213]">
                        <v:imagedata r:id="rId55" o:title=""/>
                        <v:shadow color="#e7e6e6 [3214]"/>
                      </v:shape>
                      <v:shape id="Picture 2107" o:spid="_x0000_s1669" type="#_x0000_t75" style="position:absolute;left:23490;top:2408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" fillcolor="#5b9bd5 [3204]" strokecolor="black [3213]">
                        <v:imagedata r:id="rId55" o:title=""/>
                        <v:shadow color="#e7e6e6 [3214]"/>
                      </v:shape>
                      <v:shape id="Picture 2108" o:spid="_x0000_s1670" type="#_x0000_t75" style="position:absolute;left:27419;top:210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" fillcolor="#5b9bd5 [3204]" strokecolor="black [3213]">
                        <v:imagedata r:id="rId55" o:title=""/>
                        <v:shadow color="#e7e6e6 [3214]"/>
                      </v:shape>
                      <v:shape id="Picture 2109" o:spid="_x0000_s1671" type="#_x0000_t75" style="position:absolute;left:23383;top:2713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" fillcolor="#5b9bd5 [3204]" strokecolor="black [3213]">
                        <v:imagedata r:id="rId55" o:title=""/>
                        <v:shadow color="#e7e6e6 [3214]"/>
                      </v:shape>
                      <v:shape id="Picture 2110" o:spid="_x0000_s1672" type="#_x0000_t75" style="position:absolute;left:27312;top:3018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" fillcolor="#5b9bd5 [3204]" strokecolor="black [3213]">
                        <v:imagedata r:id="rId55" o:title=""/>
                        <v:shadow color="#e7e6e6 [3214]"/>
                      </v:shape>
                      <v:shape id="Picture 2111" o:spid="_x0000_s1673" type="#_x0000_t75" style="position:absolute;left:23383;top:3017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" fillcolor="#5b9bd5 [3204]" strokecolor="black [3213]">
                        <v:imagedata r:id="rId55" o:title=""/>
                        <v:shadow color="#e7e6e6 [3214]"/>
                      </v:shape>
                      <v:shape id="Picture 2112" o:spid="_x0000_s1674" type="#_x0000_t75" style="position:absolute;left:27312;top:271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" fillcolor="#5b9bd5 [3204]" strokecolor="black [3213]">
                        <v:imagedata r:id="rId55" o:title=""/>
                        <v:shadow color="#e7e6e6 [3214]"/>
                      </v:shape>
                      <v:shape id="Picture 2113" o:spid="_x0000_s1675" type="#_x0000_t75" style="position:absolute;left:23490;top:2117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" fillcolor="#5b9bd5 [3204]" strokecolor="black [3213]">
                        <v:imagedata r:id="rId56" o:title=""/>
                        <v:shadow color="#e7e6e6 [3214]"/>
                      </v:shape>
                    </v:group>
                    <v:group id="Group 2114" o:spid="_x0000_s1676" style="position:absolute;left:24503;top:22480;width:8179;height:12418" coordorigin="24503,2248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">
                      <v:shape id="Picture 2115" o:spid="_x0000_s1677" type="#_x0000_t75" style="position:absolute;left:28539;top:2552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" fillcolor="#5b9bd5 [3204]" strokecolor="black [3213]">
                        <v:imagedata r:id="rId55" o:title=""/>
                        <v:shadow color="#e7e6e6 [3214]"/>
                      </v:shape>
                      <v:shape id="Picture 2116" o:spid="_x0000_s1678" type="#_x0000_t75" style="position:absolute;left:24610;top:2551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" fillcolor="#5b9bd5 [3204]" strokecolor="black [3213]">
                        <v:imagedata r:id="rId55" o:title=""/>
                        <v:shadow color="#e7e6e6 [3214]"/>
                      </v:shape>
                      <v:shape id="Picture 2117" o:spid="_x0000_s1679" type="#_x0000_t75" style="position:absolute;left:28539;top:2248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" fillcolor="#5b9bd5 [3204]" strokecolor="black [3213]">
                        <v:imagedata r:id="rId55" o:title=""/>
                        <v:shadow color="#e7e6e6 [3214]"/>
                      </v:shape>
                      <v:shape id="Picture 2118" o:spid="_x0000_s1680" type="#_x0000_t75" style="position:absolute;left:24503;top:2856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" fillcolor="#5b9bd5 [3204]" strokecolor="black [3213]">
                        <v:imagedata r:id="rId55" o:title=""/>
                        <v:shadow color="#e7e6e6 [3214]"/>
                      </v:shape>
                      <v:shape id="Picture 2119" o:spid="_x0000_s1681" type="#_x0000_t75" style="position:absolute;left:28431;top:3161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" fillcolor="#5b9bd5 [3204]" strokecolor="black [3213]">
                        <v:imagedata r:id="rId55" o:title=""/>
                        <v:shadow color="#e7e6e6 [3214]"/>
                      </v:shape>
                      <v:shape id="Picture 2120" o:spid="_x0000_s1682" type="#_x0000_t75" style="position:absolute;left:24503;top:31605;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" fillcolor="#5b9bd5 [3204]" strokecolor="black [3213]">
                        <v:imagedata r:id="rId55" o:title=""/>
                        <v:shadow color="#e7e6e6 [3214]"/>
                      </v:shape>
                      <v:shape id="Picture 2121" o:spid="_x0000_s1683" type="#_x0000_t75" style="position:absolute;left:28431;top:2856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" fillcolor="#5b9bd5 [3204]" strokecolor="black [3213]">
                        <v:imagedata r:id="rId55" o:title=""/>
                        <v:shadow color="#e7e6e6 [3214]"/>
                      </v:shape>
                      <v:shape id="Picture 2122" o:spid="_x0000_s1684" type="#_x0000_t75" style="position:absolute;left:24610;top:225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" fillcolor="#5b9bd5 [3204]" strokecolor="black [3213]">
                        <v:imagedata r:id="rId56" o:title=""/>
                        <v:shadow color="#e7e6e6 [3214]"/>
                      </v:shape>
                    </v:group>
                    <v:group id="Group 2123" o:spid="_x0000_s1685" style="position:absolute;left:25747;top:24004;width:8179;height:12418" coordorigin="25747,2400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">
                      <v:shape id="Picture 2124" o:spid="_x0000_s1686" type="#_x0000_t75" style="position:absolute;left:29783;top:2704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" fillcolor="#5b9bd5 [3204]" strokecolor="black [3213]">
                        <v:imagedata r:id="rId55" o:title=""/>
                        <v:shadow color="#e7e6e6 [3214]"/>
                      </v:shape>
                      <v:shape id="Picture 2125" o:spid="_x0000_s1687" type="#_x0000_t75" style="position:absolute;left:25854;top:270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" fillcolor="#5b9bd5 [3204]" strokecolor="black [3213]">
                        <v:imagedata r:id="rId55" o:title=""/>
                        <v:shadow color="#e7e6e6 [3214]"/>
                      </v:shape>
                      <v:shape id="Picture 2126" o:spid="_x0000_s1688" type="#_x0000_t75" style="position:absolute;left:29783;top:2400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" fillcolor="#5b9bd5 [3204]" strokecolor="black [3213]">
                        <v:imagedata r:id="rId55" o:title=""/>
                        <v:shadow color="#e7e6e6 [3214]"/>
                      </v:shape>
                      <v:shape id="Picture 2127" o:spid="_x0000_s1689" type="#_x0000_t75" style="position:absolute;left:25747;top:300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" fillcolor="#5b9bd5 [3204]" strokecolor="black [3213]">
                        <v:imagedata r:id="rId55" o:title=""/>
                        <v:shadow color="#e7e6e6 [3214]"/>
                      </v:shape>
                      <v:shape id="Picture 2128" o:spid="_x0000_s1690" type="#_x0000_t75" style="position:absolute;left:29676;top:3313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" fillcolor="#5b9bd5 [3204]" strokecolor="black [3213]">
                        <v:imagedata r:id="rId55" o:title=""/>
                        <v:shadow color="#e7e6e6 [3214]"/>
                      </v:shape>
                      <v:shape id="Picture 2129" o:spid="_x0000_s1691" type="#_x0000_t75" style="position:absolute;left:25747;top:3312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" fillcolor="#5b9bd5 [3204]" strokecolor="black [3213]">
                        <v:imagedata r:id="rId55" o:title=""/>
                        <v:shadow color="#e7e6e6 [3214]"/>
                      </v:shape>
                      <v:shape id="Picture 2130" o:spid="_x0000_s1692" type="#_x0000_t75" style="position:absolute;left:29676;top:300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" fillcolor="#5b9bd5 [3204]" strokecolor="black [3213]">
                        <v:imagedata r:id="rId55" o:title=""/>
                        <v:shadow color="#e7e6e6 [3214]"/>
                      </v:shape>
                      <v:shape id="Picture 2131" o:spid="_x0000_s1693" type="#_x0000_t75" style="position:absolute;left:25854;top:241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" fillcolor="#5b9bd5 [3204]" strokecolor="black [3213]">
                        <v:imagedata r:id="rId56" o:title=""/>
                        <v:shadow color="#e7e6e6 [3214]"/>
                      </v:shape>
                    </v:group>
                    <v:group id="Group 2132" o:spid="_x0000_s1694" style="position:absolute;left:26830;top:25415;width:8180;height:12418" coordorigin="26830,2541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">
                      <v:shape id="Picture 2133" o:spid="_x0000_s1695" type="#_x0000_t75" style="position:absolute;left:30866;top:28459;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" fillcolor="#5b9bd5 [3204]" strokecolor="black [3213]">
                        <v:imagedata r:id="rId55" o:title=""/>
                        <v:shadow color="#e7e6e6 [3214]"/>
                      </v:shape>
                      <v:shape id="Picture 2134" o:spid="_x0000_s1696" type="#_x0000_t75" style="position:absolute;left:26937;top:2845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" fillcolor="#5b9bd5 [3204]" strokecolor="black [3213]">
                        <v:imagedata r:id="rId55" o:title=""/>
                        <v:shadow color="#e7e6e6 [3214]"/>
                      </v:shape>
                      <v:shape id="Picture 2135" o:spid="_x0000_s1697" type="#_x0000_t75" style="position:absolute;left:30866;top:2541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" fillcolor="#5b9bd5 [3204]" strokecolor="black [3213]">
                        <v:imagedata r:id="rId55" o:title=""/>
                        <v:shadow color="#e7e6e6 [3214]"/>
                      </v:shape>
                      <v:shape id="Picture 2136" o:spid="_x0000_s1698" type="#_x0000_t75" style="position:absolute;left:26830;top:3150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" fillcolor="#5b9bd5 [3204]" strokecolor="black [3213]">
                        <v:imagedata r:id="rId55" o:title=""/>
                        <v:shadow color="#e7e6e6 [3214]"/>
                      </v:shape>
                      <v:shape id="Picture 2137" o:spid="_x0000_s1699" type="#_x0000_t75" style="position:absolute;left:30759;top:3454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" fillcolor="#5b9bd5 [3204]" strokecolor="black [3213]">
                        <v:imagedata r:id="rId55" o:title=""/>
                        <v:shadow color="#e7e6e6 [3214]"/>
                      </v:shape>
                      <v:shape id="Picture 2138" o:spid="_x0000_s1700" type="#_x0000_t75" style="position:absolute;left:26830;top:3454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" fillcolor="#5b9bd5 [3204]" strokecolor="black [3213]">
                        <v:imagedata r:id="rId55" o:title=""/>
                        <v:shadow color="#e7e6e6 [3214]"/>
                      </v:shape>
                      <v:shape id="Picture 2139" o:spid="_x0000_s1701" type="#_x0000_t75" style="position:absolute;left:30759;top:3150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" fillcolor="#5b9bd5 [3204]" strokecolor="black [3213]">
                        <v:imagedata r:id="rId55" o:title=""/>
                        <v:shadow color="#e7e6e6 [3214]"/>
                      </v:shape>
                      <v:shape id="Picture 2140" o:spid="_x0000_s1702" type="#_x0000_t75" style="position:absolute;left:26937;top:2553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" fillcolor="#5b9bd5 [3204]" strokecolor="black [3213]">
                        <v:imagedata r:id="rId56" o:title=""/>
                        <v:shadow color="#e7e6e6 [3214]"/>
                      </v:shape>
                    </v:group>
                    <v:group id="Group 2141" o:spid="_x0000_s1703" style="position:absolute;left:28009;top:27052;width:8179;height:12418" coordorigin="28009,27052"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">
                      <v:shape id="Picture 2142" o:spid="_x0000_s1704" type="#_x0000_t75" style="position:absolute;left:32045;top:3009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" fillcolor="#5b9bd5 [3204]" strokecolor="black [3213]">
                        <v:imagedata r:id="rId55" o:title=""/>
                        <v:shadow color="#e7e6e6 [3214]"/>
                      </v:shape>
                      <v:shape id="Picture 2143" o:spid="_x0000_s1705" type="#_x0000_t75" style="position:absolute;left:28116;top:3009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" fillcolor="#5b9bd5 [3204]" strokecolor="black [3213]">
                        <v:imagedata r:id="rId55" o:title=""/>
                        <v:shadow color="#e7e6e6 [3214]"/>
                      </v:shape>
                      <v:shape id="Picture 2144" o:spid="_x0000_s1706" type="#_x0000_t75" style="position:absolute;left:32045;top:2705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" fillcolor="#5b9bd5 [3204]" strokecolor="black [3213]">
                        <v:imagedata r:id="rId55" o:title=""/>
                        <v:shadow color="#e7e6e6 [3214]"/>
                      </v:shape>
                      <v:shape id="Picture 2145" o:spid="_x0000_s1707" type="#_x0000_t75" style="position:absolute;left:28009;top:331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" fillcolor="#5b9bd5 [3204]" strokecolor="black [3213]">
                        <v:imagedata r:id="rId55" o:title=""/>
                        <v:shadow color="#e7e6e6 [3214]"/>
                      </v:shape>
                      <v:shape id="Picture 2146" o:spid="_x0000_s1708" type="#_x0000_t75" style="position:absolute;left:31938;top:3618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" fillcolor="#5b9bd5 [3204]" strokecolor="black [3213]">
                        <v:imagedata r:id="rId55" o:title=""/>
                        <v:shadow color="#e7e6e6 [3214]"/>
                      </v:shape>
                      <v:shape id="Picture 2147" o:spid="_x0000_s1709" type="#_x0000_t75" style="position:absolute;left:28009;top:3617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" fillcolor="#5b9bd5 [3204]" strokecolor="black [3213]">
                        <v:imagedata r:id="rId55" o:title=""/>
                        <v:shadow color="#e7e6e6 [3214]"/>
                      </v:shape>
                      <v:shape id="Picture 2148" o:spid="_x0000_s1710" type="#_x0000_t75" style="position:absolute;left:31938;top:331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" fillcolor="#5b9bd5 [3204]" strokecolor="black [3213]">
                        <v:imagedata r:id="rId55" o:title=""/>
                        <v:shadow color="#e7e6e6 [3214]"/>
                      </v:shape>
                      <v:shape id="Picture 2149" o:spid="_x0000_s1711" type="#_x0000_t75" style="position:absolute;left:28116;top:271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" fillcolor="#5b9bd5 [3204]" strokecolor="black [3213]">
                        <v:imagedata r:id="rId56" o:title=""/>
                        <v:shadow color="#e7e6e6 [3214]"/>
                      </v:shape>
                    </v:group>
                    <v:group id="Group 2150" o:spid="_x0000_s1712" style="position:absolute;left:29289;top:28576;width:8179;height:12418" coordorigin="29289,28576"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">
                      <v:shape id="Picture 2151" o:spid="_x0000_s1713" type="#_x0000_t75" style="position:absolute;left:33325;top:3162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" fillcolor="#5b9bd5 [3204]" strokecolor="black [3213]">
                        <v:imagedata r:id="rId55" o:title=""/>
                        <v:shadow color="#e7e6e6 [3214]"/>
                      </v:shape>
                      <v:shape id="Picture 2152" o:spid="_x0000_s1714" type="#_x0000_t75" style="position:absolute;left:29396;top:3161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" fillcolor="#5b9bd5 [3204]" strokecolor="black [3213]">
                        <v:imagedata r:id="rId55" o:title=""/>
                        <v:shadow color="#e7e6e6 [3214]"/>
                      </v:shape>
                      <v:shape id="Picture 2153" o:spid="_x0000_s1715" type="#_x0000_t75" style="position:absolute;left:33325;top:285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" fillcolor="#5b9bd5 [3204]" strokecolor="black [3213]">
                        <v:imagedata r:id="rId55" o:title=""/>
                        <v:shadow color="#e7e6e6 [3214]"/>
                      </v:shape>
                      <v:shape id="Picture 2154" o:spid="_x0000_s1716" type="#_x0000_t75" style="position:absolute;left:29289;top:3466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" fillcolor="#5b9bd5 [3204]" strokecolor="black [3213]">
                        <v:imagedata r:id="rId55" o:title=""/>
                        <v:shadow color="#e7e6e6 [3214]"/>
                      </v:shape>
                      <v:shape id="Picture 2155" o:spid="_x0000_s1717" type="#_x0000_t75" style="position:absolute;left:33218;top:3770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" fillcolor="#5b9bd5 [3204]" strokecolor="black [3213]">
                        <v:imagedata r:id="rId55" o:title=""/>
                        <v:shadow color="#e7e6e6 [3214]"/>
                      </v:shape>
                      <v:shape id="Picture 2156" o:spid="_x0000_s1718" type="#_x0000_t75" style="position:absolute;left:29289;top:37701;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" fillcolor="#5b9bd5 [3204]" strokecolor="black [3213]">
                        <v:imagedata r:id="rId55" o:title=""/>
                        <v:shadow color="#e7e6e6 [3214]"/>
                      </v:shape>
                      <v:shape id="Picture 2157" o:spid="_x0000_s1719" type="#_x0000_t75" style="position:absolute;left:33218;top:3466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" fillcolor="#5b9bd5 [3204]" strokecolor="black [3213]">
                        <v:imagedata r:id="rId55" o:title=""/>
                        <v:shadow color="#e7e6e6 [3214]"/>
                      </v:shape>
                      <v:shape id="Picture 2158" o:spid="_x0000_s1720" type="#_x0000_t75" style="position:absolute;left:29396;top:2869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" fillcolor="#5b9bd5 [3204]" strokecolor="black [3213]">
                        <v:imagedata r:id="rId56" o:title=""/>
                        <v:shadow color="#e7e6e6 [3214]"/>
                      </v:shape>
                    </v:group>
                    <v:group id="Group 2159" o:spid="_x0000_s1721" style="position:absolute;left:30610;top:30100;width:8180;height:12418" coordorigin="30610,3010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">
                      <v:shape id="Picture 2160" o:spid="_x0000_s1722" type="#_x0000_t75" style="position:absolute;left:34647;top:3314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" fillcolor="#5b9bd5 [3204]" strokecolor="black [3213]">
                        <v:imagedata r:id="rId55" o:title=""/>
                        <v:shadow color="#e7e6e6 [3214]"/>
                      </v:shape>
                      <v:shape id="Picture 2161" o:spid="_x0000_s1723" type="#_x0000_t75" style="position:absolute;left:30718;top:331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" fillcolor="#5b9bd5 [3204]" strokecolor="black [3213]">
                        <v:imagedata r:id="rId55" o:title=""/>
                        <v:shadow color="#e7e6e6 [3214]"/>
                      </v:shape>
                      <v:shape id="Picture 2162" o:spid="_x0000_s1724" type="#_x0000_t75" style="position:absolute;left:34647;top:3010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" fillcolor="#5b9bd5 [3204]" strokecolor="black [3213]">
                        <v:imagedata r:id="rId55" o:title=""/>
                        <v:shadow color="#e7e6e6 [3214]"/>
                      </v:shape>
                      <v:shape id="Picture 2163" o:spid="_x0000_s1725" type="#_x0000_t75" style="position:absolute;left:30610;top:361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" fillcolor="#5b9bd5 [3204]" strokecolor="black [3213]">
                        <v:imagedata r:id="rId55" o:title=""/>
                        <v:shadow color="#e7e6e6 [3214]"/>
                      </v:shape>
                      <v:shape id="Picture 2164" o:spid="_x0000_s1726" type="#_x0000_t75" style="position:absolute;left:34539;top:3923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" fillcolor="#5b9bd5 [3204]" strokecolor="black [3213]">
                        <v:imagedata r:id="rId55" o:title=""/>
                        <v:shadow color="#e7e6e6 [3214]"/>
                      </v:shape>
                      <v:shape id="Picture 2165" o:spid="_x0000_s1727" type="#_x0000_t75" style="position:absolute;left:30610;top:3922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" fillcolor="#5b9bd5 [3204]" strokecolor="black [3213]">
                        <v:imagedata r:id="rId55" o:title=""/>
                        <v:shadow color="#e7e6e6 [3214]"/>
                      </v:shape>
                      <v:shape id="Picture 2166" o:spid="_x0000_s1728" type="#_x0000_t75" style="position:absolute;left:34539;top:361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" fillcolor="#5b9bd5 [3204]" strokecolor="black [3213]">
                        <v:imagedata r:id="rId55" o:title=""/>
                        <v:shadow color="#e7e6e6 [3214]"/>
                      </v:shape>
                      <v:shape id="Picture 2167" o:spid="_x0000_s1729" type="#_x0000_t75" style="position:absolute;left:30718;top:302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" fillcolor="#5b9bd5 [3204]" strokecolor="black [3213]">
                        <v:imagedata r:id="rId56" o:title=""/>
                        <v:shadow color="#e7e6e6 [3214]"/>
                      </v:shape>
                    </v:group>
                    <v:group id="Group 2168" o:spid="_x0000_s1730" style="position:absolute;left:31747;top:31511;width:8180;height:12418" coordorigin="31747,3151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">
                      <v:shape id="Picture 2169" o:spid="_x0000_s1731" type="#_x0000_t75" style="position:absolute;left:35783;top:3455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" fillcolor="#5b9bd5 [3204]" strokecolor="black [3213]">
                        <v:imagedata r:id="rId55" o:title=""/>
                        <v:shadow color="#e7e6e6 [3214]"/>
                      </v:shape>
                      <v:shape id="Picture 2170" o:spid="_x0000_s1732" type="#_x0000_t75" style="position:absolute;left:31854;top:3454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" fillcolor="#5b9bd5 [3204]" strokecolor="black [3213]">
                        <v:imagedata r:id="rId55" o:title=""/>
                        <v:shadow color="#e7e6e6 [3214]"/>
                      </v:shape>
                      <v:shape id="Picture 2171" o:spid="_x0000_s1733" type="#_x0000_t75" style="position:absolute;left:35783;top:3151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" fillcolor="#5b9bd5 [3204]" strokecolor="black [3213]">
                        <v:imagedata r:id="rId55" o:title=""/>
                        <v:shadow color="#e7e6e6 [3214]"/>
                      </v:shape>
                      <v:shape id="Picture 2172" o:spid="_x0000_s1734" type="#_x0000_t75" style="position:absolute;left:31747;top:3759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" fillcolor="#5b9bd5 [3204]" strokecolor="black [3213]">
                        <v:imagedata r:id="rId55" o:title=""/>
                        <v:shadow color="#e7e6e6 [3214]"/>
                      </v:shape>
                      <v:shape id="Picture 2173" o:spid="_x0000_s1735" type="#_x0000_t75" style="position:absolute;left:35676;top:4064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" fillcolor="#5b9bd5 [3204]" strokecolor="black [3213]">
                        <v:imagedata r:id="rId55" o:title=""/>
                        <v:shadow color="#e7e6e6 [3214]"/>
                      </v:shape>
                      <v:shape id="Picture 2174" o:spid="_x0000_s1736" type="#_x0000_t75" style="position:absolute;left:31747;top:4063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" fillcolor="#5b9bd5 [3204]" strokecolor="black [3213]">
                        <v:imagedata r:id="rId55" o:title=""/>
                        <v:shadow color="#e7e6e6 [3214]"/>
                      </v:shape>
                      <v:shape id="Picture 2175" o:spid="_x0000_s1737" type="#_x0000_t75" style="position:absolute;left:35676;top:3759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" fillcolor="#5b9bd5 [3204]" strokecolor="black [3213]">
                        <v:imagedata r:id="rId55" o:title=""/>
                        <v:shadow color="#e7e6e6 [3214]"/>
                      </v:shape>
                      <v:shape id="Picture 2176" o:spid="_x0000_s1738" type="#_x0000_t75" style="position:absolute;left:31981;top:315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" fillcolor="#5b9bd5 [3204]" strokecolor="black [3213]">
                        <v:imagedata r:id="rId56" o:title=""/>
                        <v:shadow color="#e7e6e6 [3214]"/>
                      </v:shape>
                    </v:group>
                  </v:group>
                  <v:roundrect id="Rounded Rectangle 2177" o:spid="_x0000_s1739" style="position:absolute;left:62178;top:2605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" fillcolor="#e46c0a" strokecolor="windowText" strokeweight="2pt">
                    <v:textbox>
                      <w:txbxContent>
                        <w:p w14:paraId="699D92D8" w14:textId="77777777" w:rsidR="0051744F" w:rsidRDefault="0051744F" w:rsidP="00B503BD">
                          <w:pPr>
                            <w:rPr>
                              <w:rFonts w:eastAsia="Times New Roman"/>
                            </w:rPr>
                          </w:pPr>
                        </w:p>
                      </w:txbxContent>
                    </v:textbox>
                  </v:roundrect>
                  <v:group id="Group 2178" o:spid="_x0000_s1740" style="position:absolute;left:41128;top:18301;width:20888;height:19623" coordorigin="41128,18301" coordsize="20887,19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">
                    <v:roundrect id="Rounded Rectangle 2179" o:spid="_x0000_s1741" style="position:absolute;left:41128;top:1830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" fillcolor="#fac090" strokecolor="#385d8a" strokeweight="2pt">
                      <v:textbox>
                        <w:txbxContent>
                          <w:p w14:paraId="63FDD857" w14:textId="77777777" w:rsidR="0051744F" w:rsidRDefault="0051744F" w:rsidP="00B503BD">
                            <w:pPr>
                              <w:rPr>
                                <w:rFonts w:eastAsia="Times New Roman"/>
                              </w:rPr>
                            </w:pPr>
                          </w:p>
                        </w:txbxContent>
                      </v:textbox>
                    </v:roundrect>
                    <v:roundrect id="Rounded Rectangle 2180" o:spid="_x0000_s1742" style="position:absolute;left:42652;top:1973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" fillcolor="#fac090" strokecolor="#385d8a" strokeweight="2pt">
                      <v:textbox>
                        <w:txbxContent>
                          <w:p w14:paraId="5E6E110A" w14:textId="77777777" w:rsidR="0051744F" w:rsidRDefault="0051744F" w:rsidP="00B503BD">
                            <w:pPr>
                              <w:rPr>
                                <w:rFonts w:eastAsia="Times New Roman"/>
                              </w:rPr>
                            </w:pPr>
                          </w:p>
                        </w:txbxContent>
                      </v:textbox>
                    </v:roundrect>
                    <v:roundrect id="Rounded Rectangle 2181" o:spid="_x0000_s1743" style="position:absolute;left:44176;top:212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" fillcolor="#fac090" strokecolor="#385d8a" strokeweight="2pt">
                      <v:textbox>
                        <w:txbxContent>
                          <w:p w14:paraId="2B1B4CBC" w14:textId="77777777" w:rsidR="0051744F" w:rsidRDefault="0051744F" w:rsidP="00B503BD">
                            <w:pPr>
                              <w:rPr>
                                <w:rFonts w:eastAsia="Times New Roman"/>
                              </w:rPr>
                            </w:pPr>
                          </w:p>
                        </w:txbxContent>
                      </v:textbox>
                    </v:roundrect>
                    <v:roundrect id="Rounded Rectangle 2182" o:spid="_x0000_s1744" style="position:absolute;left:45700;top:2277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" fillcolor="#fac090" strokecolor="#385d8a" strokeweight="2pt">
                      <v:textbox>
                        <w:txbxContent>
                          <w:p w14:paraId="43B586E5" w14:textId="77777777" w:rsidR="0051744F" w:rsidRDefault="0051744F" w:rsidP="00B503BD">
                            <w:pPr>
                              <w:rPr>
                                <w:rFonts w:eastAsia="Times New Roman"/>
                              </w:rPr>
                            </w:pPr>
                          </w:p>
                        </w:txbxContent>
                      </v:textbox>
                    </v:roundrect>
                    <v:roundrect id="Rounded Rectangle 2183" o:spid="_x0000_s1745" style="position:absolute;left:47224;top:2430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" fillcolor="#fac090" strokecolor="#385d8a" strokeweight="2pt">
                      <v:textbox>
                        <w:txbxContent>
                          <w:p w14:paraId="238833C3" w14:textId="77777777" w:rsidR="0051744F" w:rsidRDefault="0051744F" w:rsidP="00B503BD">
                            <w:pPr>
                              <w:rPr>
                                <w:rFonts w:eastAsia="Times New Roman"/>
                              </w:rPr>
                            </w:pPr>
                          </w:p>
                        </w:txbxContent>
                      </v:textbox>
                    </v:roundrect>
                    <v:roundrect id="Rounded Rectangle 2184" o:spid="_x0000_s1746" style="position:absolute;left:48748;top:2582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" fillcolor="#fac090" strokecolor="#385d8a" strokeweight="2pt">
                      <v:textbox>
                        <w:txbxContent>
                          <w:p w14:paraId="33D5D1E2" w14:textId="77777777" w:rsidR="0051744F" w:rsidRDefault="0051744F" w:rsidP="00B503BD">
                            <w:pPr>
                              <w:rPr>
                                <w:rFonts w:eastAsia="Times New Roman"/>
                              </w:rPr>
                            </w:pPr>
                          </w:p>
                        </w:txbxContent>
                      </v:textbox>
                    </v:roundrect>
                    <v:roundrect id="Rounded Rectangle 2185" o:spid="_x0000_s1747" style="position:absolute;left:50272;top:2735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" fillcolor="#fac090" strokecolor="#385d8a" strokeweight="2pt">
                      <v:textbox>
                        <w:txbxContent>
                          <w:p w14:paraId="64A48433" w14:textId="77777777" w:rsidR="0051744F" w:rsidRDefault="0051744F" w:rsidP="00B503BD">
                            <w:pPr>
                              <w:rPr>
                                <w:rFonts w:eastAsia="Times New Roman"/>
                              </w:rPr>
                            </w:pPr>
                          </w:p>
                        </w:txbxContent>
                      </v:textbox>
                    </v:roundrect>
                    <v:roundrect id="Rounded Rectangle 2186" o:spid="_x0000_s1748" style="position:absolute;left:51796;top:2887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" fillcolor="#fac090" strokecolor="#385d8a" strokeweight="2pt">
                      <v:textbox>
                        <w:txbxContent>
                          <w:p w14:paraId="7510D899" w14:textId="77777777" w:rsidR="0051744F" w:rsidRDefault="0051744F" w:rsidP="00B503BD">
                            <w:pPr>
                              <w:rPr>
                                <w:rFonts w:eastAsia="Times New Roman"/>
                              </w:rPr>
                            </w:pPr>
                          </w:p>
                        </w:txbxContent>
                      </v:textbox>
                    </v:roundrect>
                    <v:roundrect id="Rounded Rectangle 2187" o:spid="_x0000_s1749" style="position:absolute;left:53320;top:3039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" fillcolor="#fac090" strokecolor="#385d8a" strokeweight="2pt">
                      <v:textbox>
                        <w:txbxContent>
                          <w:p w14:paraId="4E53FEFA" w14:textId="77777777" w:rsidR="0051744F" w:rsidRDefault="0051744F" w:rsidP="00B503BD">
                            <w:pPr>
                              <w:rPr>
                                <w:rFonts w:eastAsia="Times New Roman"/>
                              </w:rPr>
                            </w:pPr>
                          </w:p>
                        </w:txbxContent>
                      </v:textbox>
                    </v:roundrect>
                    <v:roundrect id="Rounded Rectangle 2188" o:spid="_x0000_s1750" style="position:absolute;left:54844;top:3192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" fillcolor="#fac090" strokecolor="#385d8a" strokeweight="2pt">
                      <v:textbox>
                        <w:txbxContent>
                          <w:p w14:paraId="773BD4C8" w14:textId="77777777" w:rsidR="0051744F" w:rsidRDefault="0051744F" w:rsidP="00B503BD">
                            <w:pPr>
                              <w:rPr>
                                <w:rFonts w:eastAsia="Times New Roman"/>
                              </w:rPr>
                            </w:pPr>
                          </w:p>
                        </w:txbxContent>
                      </v:textbox>
                    </v:roundrect>
                    <v:roundrect id="Rounded Rectangle 2189" o:spid="_x0000_s1751" style="position:absolute;left:56368;top:3344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" fillcolor="#fac090" strokecolor="#385d8a" strokeweight="2pt">
                      <v:textbox>
                        <w:txbxContent>
                          <w:p w14:paraId="4E65491F" w14:textId="77777777" w:rsidR="0051744F" w:rsidRDefault="0051744F" w:rsidP="00B503BD">
                            <w:pPr>
                              <w:rPr>
                                <w:rFonts w:eastAsia="Times New Roman"/>
                              </w:rPr>
                            </w:pPr>
                          </w:p>
                        </w:txbxContent>
                      </v:textbox>
                    </v:roundrect>
                    <v:roundrect id="Rounded Rectangle 2190" o:spid="_x0000_s1752" style="position:absolute;left:58071;top:3487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" fillcolor="#fac090" strokecolor="#385d8a" strokeweight="2pt">
                      <v:textbox>
                        <w:txbxContent>
                          <w:p w14:paraId="55E4BD47" w14:textId="77777777" w:rsidR="0051744F" w:rsidRDefault="0051744F" w:rsidP="00B503BD">
                            <w:pPr>
                              <w:rPr>
                                <w:rFonts w:eastAsia="Times New Roman"/>
                              </w:rPr>
                            </w:pPr>
                          </w:p>
                        </w:txbxContent>
                      </v:textbox>
                    </v:roundrect>
                  </v:group>
                  <v:oval id="Oval 2191" o:spid="_x0000_s1753" style="position:absolute;left:11882;top:16378;width:6096;height:5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" fillcolor="window" strokecolor="#385d8a" strokeweight="2pt">
                    <v:textbox>
                      <w:txbxContent>
                        <w:p w14:paraId="453425CE" w14:textId="77777777" w:rsidR="0051744F" w:rsidRDefault="0051744F" w:rsidP="00B503BD">
                          <w:pPr>
                            <w:rPr>
                              <w:rFonts w:eastAsia="Times New Roman"/>
                            </w:rPr>
                          </w:pPr>
                        </w:p>
                      </w:txbxContent>
                    </v:textbox>
                  </v:oval>
                  <v:oval id="Oval 2192" o:spid="_x0000_s1754" style="position:absolute;left:44348;top:34485;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" fillcolor="window" strokecolor="#385d8a" strokeweight="2pt">
                    <v:textbox>
                      <w:txbxContent>
                        <w:p w14:paraId="6683D010" w14:textId="77777777" w:rsidR="0051744F" w:rsidRDefault="0051744F" w:rsidP="00B503BD">
                          <w:pPr>
                            <w:rPr>
                              <w:rFonts w:eastAsia="Times New Roman"/>
                            </w:rPr>
                          </w:pPr>
                        </w:p>
                      </w:txbxContent>
                    </v:textbox>
                  </v:oval>
                  <v:line id="Straight Connector 2193" o:spid="_x0000_s1755" style="position:absolute;visibility:visible;mso-wrap-style:square" from="5036,4192" to="14930,163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" strokecolor="windowText"/>
                  <v:line id="Straight Connector 2194" o:spid="_x0000_s1756" style="position:absolute;visibility:visible;mso-wrap-style:square" from="5036,16384" to="11882,19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" strokecolor="windowText"/>
                  <v:line id="Straight Connector 2195" o:spid="_x0000_s1757" style="position:absolute;visibility:visible;mso-wrap-style:square" from="17978,19300" to="33926,31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" strokecolor="windowText"/>
                  <v:line id="Straight Connector 2196" o:spid="_x0000_s1758" style="position:absolute;visibility:visible;mso-wrap-style:square" from="14930,22223" to="33926,34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" strokecolor="windowText"/>
                  <v:line id="Straight Connector 2197" o:spid="_x0000_s1759" style="position:absolute;visibility:visible;mso-wrap-style:square" from="39819,32020" to="47396,34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" strokecolor="windowText"/>
                  <v:line id="Straight Connector 2198" o:spid="_x0000_s1760" style="position:absolute;visibility:visible;mso-wrap-style:square" from="32259,32044" to="45241,35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" strokecolor="windowText"/>
                  <v:line id="Straight Connector 2199" o:spid="_x0000_s1761" style="position:absolute;flip:y;visibility:visible;mso-wrap-style:square" from="32045,39473" to="45241,43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" strokecolor="windowText"/>
                  <v:line id="Straight Connector 2200" o:spid="_x0000_s1762" style="position:absolute;flip:x;visibility:visible;mso-wrap-style:square" from="39819,40329" to="47396,43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" strokecolor="windowText"/>
                  <v:line id="Straight Connector 2201" o:spid="_x0000_s1763" style="position:absolute;flip:y;visibility:visible;mso-wrap-style:square" from="49552,34876" to="60043,35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" strokecolor="windowText"/>
                  <v:line id="Straight Connector 2202" o:spid="_x0000_s1764" style="position:absolute;flip:y;visibility:visible;mso-wrap-style:square" from="47396,37924" to="60043,40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" strokecolor="windowText"/>
                </v:group>
                <v:shape id="Picture 2203" o:spid="_x0000_s1765" type="#_x0000_t75" style="position:absolute;left:12091;top:26766;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">
                  <v:imagedata r:id="rId57" o:title=""/>
                </v:shape>
                <v:shape id="Text Box 2" o:spid="_x0000_s1766" type="#_x0000_t202" style="position:absolute;left:8021;top:29942;width:13252;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" filled="f" stroked="f">
                  <v:textbox>
                    <w:txbxContent>
                      <w:p w14:paraId="3373B02F" w14:textId="77777777" w:rsidR="0051744F" w:rsidRDefault="0051744F" w:rsidP="00B503B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783ABF08" w14:textId="77777777" w:rsidR="0051744F" w:rsidRDefault="0051744F" w:rsidP="00B503BD">
                        <w:pPr>
                          <w:pStyle w:val="NormalWeb"/>
                          <w:spacing w:before="0" w:beforeAutospacing="0" w:after="0" w:afterAutospacing="0" w:line="256" w:lineRule="auto"/>
                        </w:pPr>
                        <w:r>
                          <w:rPr>
                            <w:rFonts w:ascii="Cambria" w:eastAsia="Calibri" w:hAnsi="Cambria"/>
                            <w:b/>
                            <w:bCs/>
                            <w:color w:val="000000" w:themeColor="text1"/>
                            <w:kern w:val="24"/>
                            <w:sz w:val="16"/>
                            <w:szCs w:val="16"/>
                          </w:rPr>
                          <w:t>Kernel: (64 1 3) × 12</w:t>
                        </w:r>
                      </w:p>
                    </w:txbxContent>
                  </v:textbox>
                </v:shape>
                <v:shape id="Text Box 2" o:spid="_x0000_s1767" type="#_x0000_t202" style="position:absolute;left:28177;top:29488;width:13252;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" filled="f" stroked="f">
                  <v:textbox>
                    <w:txbxContent>
                      <w:p w14:paraId="4F7BB287" w14:textId="77777777" w:rsidR="0051744F" w:rsidRDefault="0051744F" w:rsidP="00B503B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577CB8F6" w14:textId="77777777" w:rsidR="0051744F" w:rsidRDefault="0051744F" w:rsidP="00B503BD">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2206" o:spid="_x0000_s1768" type="#_x0000_t75" style="position:absolute;left:32822;top:26987;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">
                  <v:imagedata r:id="rId57" o:title=""/>
                </v:shape>
                <v:shape id="Text Box 2" o:spid="_x0000_s1769" type="#_x0000_t202" style="position:absolute;left:33911;top:7335;width:13252;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" filled="f" stroked="f">
                  <v:textbox>
                    <w:txbxContent>
                      <w:p w14:paraId="6E4E652B" w14:textId="77777777" w:rsidR="0051744F" w:rsidRDefault="0051744F" w:rsidP="00B503BD">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2208" o:spid="_x0000_s1770" type="#_x0000_t67" style="position:absolute;left:38687;top:10177;width:1187;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" adj="15127,6846" fillcolor="windowText" stroked="f" strokeweight="2pt">
                  <v:textbox>
                    <w:txbxContent>
                      <w:p w14:paraId="28328C14" w14:textId="77777777" w:rsidR="0051744F" w:rsidRDefault="0051744F" w:rsidP="00B503BD">
                        <w:pPr>
                          <w:rPr>
                            <w:rFonts w:eastAsia="Times New Roman"/>
                          </w:rPr>
                        </w:pPr>
                      </w:p>
                    </w:txbxContent>
                  </v:textbox>
                </v:shape>
                <v:shape id="TextBox 39" o:spid="_x0000_s1771" type="#_x0000_t202" style="position:absolute;left:8216;top:2494;width:5505;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" filled="f" stroked="f">
                  <v:textbox>
                    <w:txbxContent>
                      <w:p w14:paraId="1F39FCCD" w14:textId="77777777" w:rsidR="0051744F" w:rsidRDefault="0051744F" w:rsidP="00B503BD">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v:textbox>
                </v:shape>
                <v:shape id="TextBox 40" o:spid="_x0000_s1772" type="#_x0000_t202" style="position:absolute;left:6632;top:1162;width:4075;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" filled="f" stroked="f">
                  <v:textbox>
                    <w:txbxContent>
                      <w:p w14:paraId="46D2EFC3" w14:textId="77777777" w:rsidR="0051744F" w:rsidRDefault="0051744F" w:rsidP="00B503BD">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v:textbox>
                </v:shape>
                <v:shape id="TextBox 41" o:spid="_x0000_s1773" type="#_x0000_t202" style="position:absolute;left:4435;width:4235;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" filled="f" stroked="f">
                  <v:textbox>
                    <w:txbxContent>
                      <w:p w14:paraId="61B2D8C8" w14:textId="77777777" w:rsidR="0051744F" w:rsidRDefault="0051744F" w:rsidP="00B503BD">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v:textbox>
                </v:shape>
                <w10:wrap type="square"/>
              </v:group>
            </w:pict>
          </mc:Fallback>
        </mc:AlternateContent>
      </w:r>
    </w:p>
    <w:p w14:paraId="102CE6E3" w14:textId="0D2983B5" w:rsidR="00B503BD" w:rsidRDefault="00B503BD">
      <w:pPr>
        <w:rPr>
          <w:rFonts w:ascii="Times New Roman" w:hAnsi="Times New Roman" w:cs="Times New Roman"/>
        </w:rPr>
      </w:pPr>
    </w:p>
    <w:p w14:paraId="25A24E1C" w14:textId="77777777" w:rsidR="00B503BD" w:rsidRDefault="00B503BD">
      <w:pPr>
        <w:rPr>
          <w:rFonts w:ascii="Times New Roman" w:hAnsi="Times New Roman" w:cs="Times New Roman"/>
        </w:rPr>
      </w:pPr>
    </w:p>
    <w:p w14:paraId="5E9B5220" w14:textId="77777777" w:rsidR="00B503BD" w:rsidRDefault="00B503BD">
      <w:pPr>
        <w:rPr>
          <w:rFonts w:ascii="Times New Roman" w:hAnsi="Times New Roman" w:cs="Times New Roman"/>
        </w:rPr>
      </w:pPr>
    </w:p>
    <w:p w14:paraId="07AA7A2F" w14:textId="77777777" w:rsidR="00B503BD" w:rsidRDefault="00B503BD">
      <w:pPr>
        <w:rPr>
          <w:rFonts w:ascii="Times New Roman" w:hAnsi="Times New Roman" w:cs="Times New Roman"/>
        </w:rPr>
      </w:pPr>
    </w:p>
    <w:p w14:paraId="321E0769" w14:textId="77777777" w:rsidR="00B503BD" w:rsidRDefault="00B503BD">
      <w:pPr>
        <w:rPr>
          <w:rFonts w:ascii="Times New Roman" w:hAnsi="Times New Roman" w:cs="Times New Roman"/>
        </w:rPr>
      </w:pPr>
    </w:p>
    <w:p w14:paraId="450F12AC" w14:textId="77777777" w:rsidR="00B503BD" w:rsidRDefault="00B503BD">
      <w:pPr>
        <w:rPr>
          <w:rFonts w:ascii="Times New Roman" w:hAnsi="Times New Roman" w:cs="Times New Roman"/>
        </w:rPr>
      </w:pPr>
    </w:p>
    <w:p w14:paraId="6E4C2DEB" w14:textId="77777777" w:rsidR="00B503BD" w:rsidRDefault="00B503BD">
      <w:pPr>
        <w:rPr>
          <w:rFonts w:ascii="Times New Roman" w:hAnsi="Times New Roman" w:cs="Times New Roman"/>
        </w:rPr>
      </w:pPr>
    </w:p>
    <w:p w14:paraId="7B8A7D9D" w14:textId="41DB12A5" w:rsidR="00B503BD" w:rsidRDefault="00B503BD">
      <w:pPr>
        <w:rPr>
          <w:rFonts w:ascii="Times New Roman" w:hAnsi="Times New Roman" w:cs="Times New Roman"/>
        </w:rPr>
      </w:pPr>
    </w:p>
    <w:p w14:paraId="0B01E9CC" w14:textId="77777777" w:rsidR="00B503BD" w:rsidRDefault="00B503BD">
      <w:pPr>
        <w:rPr>
          <w:rFonts w:ascii="Times New Roman" w:hAnsi="Times New Roman" w:cs="Times New Roman"/>
        </w:rPr>
      </w:pPr>
    </w:p>
    <w:p w14:paraId="6372F107" w14:textId="77777777" w:rsidR="00B503BD" w:rsidRDefault="00B503BD">
      <w:pPr>
        <w:rPr>
          <w:rFonts w:ascii="Times New Roman" w:hAnsi="Times New Roman" w:cs="Times New Roman"/>
        </w:rPr>
      </w:pPr>
    </w:p>
    <w:p w14:paraId="4B95830B" w14:textId="77777777" w:rsidR="00B503BD" w:rsidRDefault="00B503BD">
      <w:pPr>
        <w:rPr>
          <w:rFonts w:ascii="Times New Roman" w:hAnsi="Times New Roman" w:cs="Times New Roman"/>
        </w:rPr>
      </w:pPr>
    </w:p>
    <w:p w14:paraId="41D10D3F" w14:textId="77777777" w:rsidR="00B503BD" w:rsidRDefault="00B503BD">
      <w:pPr>
        <w:rPr>
          <w:rFonts w:ascii="Times New Roman" w:hAnsi="Times New Roman" w:cs="Times New Roman"/>
        </w:rPr>
      </w:pPr>
    </w:p>
    <w:p w14:paraId="0BF5F1F9" w14:textId="0C6724D4" w:rsidR="00B503BD" w:rsidRDefault="00217BC5">
      <w:pPr>
        <w:rPr>
          <w:rFonts w:ascii="Times New Roman" w:hAnsi="Times New Roman" w:cs="Times New Roman"/>
        </w:rPr>
      </w:pPr>
      <w:r w:rsidRPr="00217BC5">
        <w:rPr>
          <w:noProof/>
        </w:rPr>
        <mc:AlternateContent>
          <mc:Choice Requires="wpg">
            <w:drawing>
              <wp:anchor distT="0" distB="0" distL="114300" distR="114300" simplePos="0" relativeHeight="251786752" behindDoc="0" locked="0" layoutInCell="1" allowOverlap="1" wp14:anchorId="5A0516CA" wp14:editId="7EBDE558">
                <wp:simplePos x="0" y="0"/>
                <wp:positionH relativeFrom="column">
                  <wp:posOffset>-4828540</wp:posOffset>
                </wp:positionH>
                <wp:positionV relativeFrom="paragraph">
                  <wp:posOffset>720725</wp:posOffset>
                </wp:positionV>
                <wp:extent cx="5514340" cy="3652520"/>
                <wp:effectExtent l="0" t="0" r="10160" b="24130"/>
                <wp:wrapSquare wrapText="bothSides"/>
                <wp:docPr id="2212" name="Group 2"/>
                <wp:cNvGraphicFramePr/>
                <a:graphic xmlns:a="http://schemas.openxmlformats.org/drawingml/2006/main">
                  <a:graphicData uri="http://schemas.microsoft.com/office/word/2010/wordprocessingGroup">
                    <wpg:wgp>
                      <wpg:cNvGrpSpPr/>
                      <wpg:grpSpPr>
                        <a:xfrm>
                          <a:off x="0" y="0"/>
                          <a:ext cx="5514340" cy="3652520"/>
                          <a:chOff x="0" y="0"/>
                          <a:chExt cx="6782436" cy="5115802"/>
                        </a:xfrm>
                      </wpg:grpSpPr>
                      <wpg:grpSp>
                        <wpg:cNvPr id="2213" name="Group 2213"/>
                        <wpg:cNvGrpSpPr/>
                        <wpg:grpSpPr>
                          <a:xfrm>
                            <a:off x="0" y="272143"/>
                            <a:ext cx="6782436" cy="4843659"/>
                            <a:chOff x="0" y="272143"/>
                            <a:chExt cx="6782436" cy="4843659"/>
                          </a:xfrm>
                        </wpg:grpSpPr>
                        <wpg:grpSp>
                          <wpg:cNvPr id="2214" name="Group 2214"/>
                          <wpg:cNvGrpSpPr/>
                          <wpg:grpSpPr>
                            <a:xfrm>
                              <a:off x="0" y="272143"/>
                              <a:ext cx="801485" cy="4843659"/>
                              <a:chOff x="0" y="272143"/>
                              <a:chExt cx="801485" cy="4843659"/>
                            </a:xfrm>
                          </wpg:grpSpPr>
                          <wps:wsp>
                            <wps:cNvPr id="2215" name="Rounded Rectangle 2215"/>
                            <wps:cNvSpPr/>
                            <wps:spPr>
                              <a:xfrm>
                                <a:off x="0" y="2721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40F8AB15" w14:textId="77777777" w:rsidR="0051744F" w:rsidRDefault="0051744F" w:rsidP="00217BC5">
                                  <w:pPr>
                                    <w:rPr>
                                      <w:rFonts w:eastAsia="Times New Roman"/>
                                    </w:rPr>
                                  </w:pPr>
                                </w:p>
                              </w:txbxContent>
                            </wps:txbx>
                            <wps:bodyPr rtlCol="0" anchor="ctr"/>
                          </wps:wsp>
                          <wps:wsp>
                            <wps:cNvPr id="2216" name="Rounded Rectangle 2216"/>
                            <wps:cNvSpPr/>
                            <wps:spPr>
                              <a:xfrm>
                                <a:off x="0" y="5769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C1DCC18" w14:textId="77777777" w:rsidR="0051744F" w:rsidRDefault="0051744F" w:rsidP="00217BC5">
                                  <w:pPr>
                                    <w:rPr>
                                      <w:rFonts w:eastAsia="Times New Roman"/>
                                    </w:rPr>
                                  </w:pPr>
                                </w:p>
                              </w:txbxContent>
                            </wps:txbx>
                            <wps:bodyPr rtlCol="0" anchor="ctr"/>
                          </wps:wsp>
                          <wps:wsp>
                            <wps:cNvPr id="2217" name="Rounded Rectangle 2217"/>
                            <wps:cNvSpPr/>
                            <wps:spPr>
                              <a:xfrm>
                                <a:off x="0" y="8817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B8F6D17" w14:textId="77777777" w:rsidR="0051744F" w:rsidRDefault="0051744F" w:rsidP="00217BC5">
                                  <w:pPr>
                                    <w:rPr>
                                      <w:rFonts w:eastAsia="Times New Roman"/>
                                    </w:rPr>
                                  </w:pPr>
                                </w:p>
                              </w:txbxContent>
                            </wps:txbx>
                            <wps:bodyPr rtlCol="0" anchor="ctr"/>
                          </wps:wsp>
                          <wps:wsp>
                            <wps:cNvPr id="2218" name="Rounded Rectangle 2218"/>
                            <wps:cNvSpPr/>
                            <wps:spPr>
                              <a:xfrm>
                                <a:off x="0" y="11865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222485F4" w14:textId="77777777" w:rsidR="0051744F" w:rsidRDefault="0051744F" w:rsidP="00217BC5">
                                  <w:pPr>
                                    <w:rPr>
                                      <w:rFonts w:eastAsia="Times New Roman"/>
                                    </w:rPr>
                                  </w:pPr>
                                </w:p>
                              </w:txbxContent>
                            </wps:txbx>
                            <wps:bodyPr rtlCol="0" anchor="ctr"/>
                          </wps:wsp>
                          <wps:wsp>
                            <wps:cNvPr id="2219" name="Rounded Rectangle 2219"/>
                            <wps:cNvSpPr/>
                            <wps:spPr>
                              <a:xfrm>
                                <a:off x="0" y="14913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0A0DB62" w14:textId="77777777" w:rsidR="0051744F" w:rsidRDefault="0051744F" w:rsidP="00217BC5">
                                  <w:pPr>
                                    <w:rPr>
                                      <w:rFonts w:eastAsia="Times New Roman"/>
                                    </w:rPr>
                                  </w:pPr>
                                </w:p>
                              </w:txbxContent>
                            </wps:txbx>
                            <wps:bodyPr rtlCol="0" anchor="ctr"/>
                          </wps:wsp>
                          <wps:wsp>
                            <wps:cNvPr id="2220" name="Rounded Rectangle 2220"/>
                            <wps:cNvSpPr/>
                            <wps:spPr>
                              <a:xfrm>
                                <a:off x="0" y="1796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F52BA03" w14:textId="77777777" w:rsidR="0051744F" w:rsidRDefault="0051744F" w:rsidP="00217BC5">
                                  <w:pPr>
                                    <w:rPr>
                                      <w:rFonts w:eastAsia="Times New Roman"/>
                                    </w:rPr>
                                  </w:pPr>
                                </w:p>
                              </w:txbxContent>
                            </wps:txbx>
                            <wps:bodyPr rtlCol="0" anchor="ctr"/>
                          </wps:wsp>
                          <wps:wsp>
                            <wps:cNvPr id="2221" name="Rounded Rectangle 2221"/>
                            <wps:cNvSpPr/>
                            <wps:spPr>
                              <a:xfrm>
                                <a:off x="0" y="2100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FAEDBDB" w14:textId="77777777" w:rsidR="0051744F" w:rsidRDefault="0051744F" w:rsidP="00217BC5">
                                  <w:pPr>
                                    <w:rPr>
                                      <w:rFonts w:eastAsia="Times New Roman"/>
                                    </w:rPr>
                                  </w:pPr>
                                </w:p>
                              </w:txbxContent>
                            </wps:txbx>
                            <wps:bodyPr rtlCol="0" anchor="ctr"/>
                          </wps:wsp>
                          <wps:wsp>
                            <wps:cNvPr id="2222" name="Rounded Rectangle 2222"/>
                            <wps:cNvSpPr/>
                            <wps:spPr>
                              <a:xfrm>
                                <a:off x="0" y="2404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D845E72" w14:textId="77777777" w:rsidR="0051744F" w:rsidRDefault="0051744F" w:rsidP="00217BC5">
                                  <w:pPr>
                                    <w:rPr>
                                      <w:rFonts w:eastAsia="Times New Roman"/>
                                    </w:rPr>
                                  </w:pPr>
                                </w:p>
                              </w:txbxContent>
                            </wps:txbx>
                            <wps:bodyPr rtlCol="0" anchor="ctr"/>
                          </wps:wsp>
                          <wps:wsp>
                            <wps:cNvPr id="2223" name="Rounded Rectangle 2223"/>
                            <wps:cNvSpPr/>
                            <wps:spPr>
                              <a:xfrm>
                                <a:off x="0" y="30036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D1223D1" w14:textId="77777777" w:rsidR="0051744F" w:rsidRDefault="0051744F" w:rsidP="00217BC5">
                                  <w:pPr>
                                    <w:rPr>
                                      <w:rFonts w:eastAsia="Times New Roman"/>
                                    </w:rPr>
                                  </w:pPr>
                                </w:p>
                              </w:txbxContent>
                            </wps:txbx>
                            <wps:bodyPr rtlCol="0" anchor="ctr"/>
                          </wps:wsp>
                          <wps:wsp>
                            <wps:cNvPr id="2224" name="Rounded Rectangle 2224"/>
                            <wps:cNvSpPr/>
                            <wps:spPr>
                              <a:xfrm>
                                <a:off x="0" y="2709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8201F40" w14:textId="77777777" w:rsidR="0051744F" w:rsidRDefault="0051744F" w:rsidP="00217BC5">
                                  <w:pPr>
                                    <w:rPr>
                                      <w:rFonts w:eastAsia="Times New Roman"/>
                                    </w:rPr>
                                  </w:pPr>
                                </w:p>
                              </w:txbxContent>
                            </wps:txbx>
                            <wps:bodyPr rtlCol="0" anchor="ctr"/>
                          </wps:wsp>
                          <wps:wsp>
                            <wps:cNvPr id="2225" name="Rounded Rectangle 2225"/>
                            <wps:cNvSpPr/>
                            <wps:spPr>
                              <a:xfrm>
                                <a:off x="0" y="3308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2EFE74F" w14:textId="77777777" w:rsidR="0051744F" w:rsidRDefault="0051744F" w:rsidP="00217BC5">
                                  <w:pPr>
                                    <w:rPr>
                                      <w:rFonts w:eastAsia="Times New Roman"/>
                                    </w:rPr>
                                  </w:pPr>
                                </w:p>
                              </w:txbxContent>
                            </wps:txbx>
                            <wps:bodyPr rtlCol="0" anchor="ctr"/>
                          </wps:wsp>
                          <wps:wsp>
                            <wps:cNvPr id="2226" name="Rounded Rectangle 2226"/>
                            <wps:cNvSpPr/>
                            <wps:spPr>
                              <a:xfrm>
                                <a:off x="394493" y="3308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109FB5A" w14:textId="77777777" w:rsidR="0051744F" w:rsidRDefault="0051744F" w:rsidP="00217BC5">
                                  <w:pPr>
                                    <w:rPr>
                                      <w:rFonts w:eastAsia="Times New Roman"/>
                                    </w:rPr>
                                  </w:pPr>
                                </w:p>
                              </w:txbxContent>
                            </wps:txbx>
                            <wps:bodyPr rtlCol="0" anchor="ctr"/>
                          </wps:wsp>
                          <wps:wsp>
                            <wps:cNvPr id="2227" name="Rounded Rectangle 2227"/>
                            <wps:cNvSpPr/>
                            <wps:spPr>
                              <a:xfrm>
                                <a:off x="394493" y="30036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D34B1A0" w14:textId="77777777" w:rsidR="0051744F" w:rsidRDefault="0051744F" w:rsidP="00217BC5">
                                  <w:pPr>
                                    <w:rPr>
                                      <w:rFonts w:eastAsia="Times New Roman"/>
                                    </w:rPr>
                                  </w:pPr>
                                </w:p>
                              </w:txbxContent>
                            </wps:txbx>
                            <wps:bodyPr rtlCol="0" anchor="ctr"/>
                          </wps:wsp>
                          <wps:wsp>
                            <wps:cNvPr id="2228" name="Rounded Rectangle 2228"/>
                            <wps:cNvSpPr/>
                            <wps:spPr>
                              <a:xfrm>
                                <a:off x="394493" y="2709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606F1D7" w14:textId="77777777" w:rsidR="0051744F" w:rsidRDefault="0051744F" w:rsidP="00217BC5">
                                  <w:pPr>
                                    <w:rPr>
                                      <w:rFonts w:eastAsia="Times New Roman"/>
                                    </w:rPr>
                                  </w:pPr>
                                </w:p>
                              </w:txbxContent>
                            </wps:txbx>
                            <wps:bodyPr rtlCol="0" anchor="ctr"/>
                          </wps:wsp>
                          <wps:wsp>
                            <wps:cNvPr id="2229" name="Rounded Rectangle 2229"/>
                            <wps:cNvSpPr/>
                            <wps:spPr>
                              <a:xfrm>
                                <a:off x="394493" y="2404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249002F" w14:textId="77777777" w:rsidR="0051744F" w:rsidRDefault="0051744F" w:rsidP="00217BC5">
                                  <w:pPr>
                                    <w:rPr>
                                      <w:rFonts w:eastAsia="Times New Roman"/>
                                    </w:rPr>
                                  </w:pPr>
                                </w:p>
                              </w:txbxContent>
                            </wps:txbx>
                            <wps:bodyPr rtlCol="0" anchor="ctr"/>
                          </wps:wsp>
                          <wps:wsp>
                            <wps:cNvPr id="2230" name="Rounded Rectangle 2230"/>
                            <wps:cNvSpPr/>
                            <wps:spPr>
                              <a:xfrm>
                                <a:off x="394493" y="2100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7D19CE5" w14:textId="77777777" w:rsidR="0051744F" w:rsidRDefault="0051744F" w:rsidP="00217BC5">
                                  <w:pPr>
                                    <w:rPr>
                                      <w:rFonts w:eastAsia="Times New Roman"/>
                                    </w:rPr>
                                  </w:pPr>
                                </w:p>
                              </w:txbxContent>
                            </wps:txbx>
                            <wps:bodyPr rtlCol="0" anchor="ctr"/>
                          </wps:wsp>
                          <wps:wsp>
                            <wps:cNvPr id="2231" name="Rounded Rectangle 2231"/>
                            <wps:cNvSpPr/>
                            <wps:spPr>
                              <a:xfrm>
                                <a:off x="394493" y="1796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BC6767C" w14:textId="77777777" w:rsidR="0051744F" w:rsidRDefault="0051744F" w:rsidP="00217BC5">
                                  <w:pPr>
                                    <w:rPr>
                                      <w:rFonts w:eastAsia="Times New Roman"/>
                                    </w:rPr>
                                  </w:pPr>
                                </w:p>
                              </w:txbxContent>
                            </wps:txbx>
                            <wps:bodyPr rtlCol="0" anchor="ctr"/>
                          </wps:wsp>
                          <wps:wsp>
                            <wps:cNvPr id="2232" name="Rounded Rectangle 2232"/>
                            <wps:cNvSpPr/>
                            <wps:spPr>
                              <a:xfrm>
                                <a:off x="394493" y="11865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EE12680" w14:textId="77777777" w:rsidR="0051744F" w:rsidRDefault="0051744F" w:rsidP="00217BC5">
                                  <w:pPr>
                                    <w:rPr>
                                      <w:rFonts w:eastAsia="Times New Roman"/>
                                    </w:rPr>
                                  </w:pPr>
                                </w:p>
                              </w:txbxContent>
                            </wps:txbx>
                            <wps:bodyPr rtlCol="0" anchor="ctr"/>
                          </wps:wsp>
                          <wps:wsp>
                            <wps:cNvPr id="2233" name="Rounded Rectangle 2233"/>
                            <wps:cNvSpPr/>
                            <wps:spPr>
                              <a:xfrm>
                                <a:off x="394493" y="8817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4D94649" w14:textId="77777777" w:rsidR="0051744F" w:rsidRDefault="0051744F" w:rsidP="00217BC5">
                                  <w:pPr>
                                    <w:rPr>
                                      <w:rFonts w:eastAsia="Times New Roman"/>
                                    </w:rPr>
                                  </w:pPr>
                                </w:p>
                              </w:txbxContent>
                            </wps:txbx>
                            <wps:bodyPr rtlCol="0" anchor="ctr"/>
                          </wps:wsp>
                          <wps:wsp>
                            <wps:cNvPr id="2234" name="Rounded Rectangle 2234"/>
                            <wps:cNvSpPr/>
                            <wps:spPr>
                              <a:xfrm>
                                <a:off x="394493" y="576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8635CBC" w14:textId="77777777" w:rsidR="0051744F" w:rsidRDefault="0051744F" w:rsidP="00217BC5">
                                  <w:pPr>
                                    <w:rPr>
                                      <w:rFonts w:eastAsia="Times New Roman"/>
                                    </w:rPr>
                                  </w:pPr>
                                </w:p>
                              </w:txbxContent>
                            </wps:txbx>
                            <wps:bodyPr rtlCol="0" anchor="ctr"/>
                          </wps:wsp>
                          <wps:wsp>
                            <wps:cNvPr id="2235" name="Rounded Rectangle 2235"/>
                            <wps:cNvSpPr/>
                            <wps:spPr>
                              <a:xfrm>
                                <a:off x="394493" y="272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81F541C" w14:textId="77777777" w:rsidR="0051744F" w:rsidRDefault="0051744F" w:rsidP="00217BC5">
                                  <w:pPr>
                                    <w:rPr>
                                      <w:rFonts w:eastAsia="Times New Roman"/>
                                    </w:rPr>
                                  </w:pPr>
                                </w:p>
                              </w:txbxContent>
                            </wps:txbx>
                            <wps:bodyPr rtlCol="0" anchor="ctr"/>
                          </wps:wsp>
                          <wps:wsp>
                            <wps:cNvPr id="2236" name="Rounded Rectangle 2236"/>
                            <wps:cNvSpPr/>
                            <wps:spPr>
                              <a:xfrm>
                                <a:off x="394493" y="14913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0FD8A4E" w14:textId="77777777" w:rsidR="0051744F" w:rsidRDefault="0051744F" w:rsidP="00217BC5">
                                  <w:pPr>
                                    <w:rPr>
                                      <w:rFonts w:eastAsia="Times New Roman"/>
                                    </w:rPr>
                                  </w:pPr>
                                </w:p>
                              </w:txbxContent>
                            </wps:txbx>
                            <wps:bodyPr rtlCol="0" anchor="ctr"/>
                          </wps:wsp>
                          <wps:wsp>
                            <wps:cNvPr id="2237" name="Rounded Rectangle 2237"/>
                            <wps:cNvSpPr/>
                            <wps:spPr>
                              <a:xfrm>
                                <a:off x="6746" y="391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053AFB7" w14:textId="77777777" w:rsidR="0051744F" w:rsidRDefault="0051744F" w:rsidP="00217BC5">
                                  <w:pPr>
                                    <w:rPr>
                                      <w:rFonts w:eastAsia="Times New Roman"/>
                                    </w:rPr>
                                  </w:pPr>
                                </w:p>
                              </w:txbxContent>
                            </wps:txbx>
                            <wps:bodyPr rtlCol="0" anchor="ctr"/>
                          </wps:wsp>
                          <wps:wsp>
                            <wps:cNvPr id="2238" name="Rounded Rectangle 2238"/>
                            <wps:cNvSpPr/>
                            <wps:spPr>
                              <a:xfrm>
                                <a:off x="6746" y="3613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BEF4884" w14:textId="77777777" w:rsidR="0051744F" w:rsidRDefault="0051744F" w:rsidP="00217BC5">
                                  <w:pPr>
                                    <w:rPr>
                                      <w:rFonts w:eastAsia="Times New Roman"/>
                                    </w:rPr>
                                  </w:pPr>
                                </w:p>
                              </w:txbxContent>
                            </wps:txbx>
                            <wps:bodyPr rtlCol="0" anchor="ctr"/>
                          </wps:wsp>
                          <wps:wsp>
                            <wps:cNvPr id="2239" name="Rounded Rectangle 2239"/>
                            <wps:cNvSpPr/>
                            <wps:spPr>
                              <a:xfrm>
                                <a:off x="6746" y="4212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CC5447D" w14:textId="77777777" w:rsidR="0051744F" w:rsidRDefault="0051744F" w:rsidP="00217BC5">
                                  <w:pPr>
                                    <w:rPr>
                                      <w:rFonts w:eastAsia="Times New Roman"/>
                                    </w:rPr>
                                  </w:pPr>
                                </w:p>
                              </w:txbxContent>
                            </wps:txbx>
                            <wps:bodyPr rtlCol="0" anchor="ctr"/>
                          </wps:wsp>
                          <wps:wsp>
                            <wps:cNvPr id="2240" name="Rounded Rectangle 2240"/>
                            <wps:cNvSpPr/>
                            <wps:spPr>
                              <a:xfrm>
                                <a:off x="401239" y="4212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A14C153" w14:textId="77777777" w:rsidR="0051744F" w:rsidRDefault="0051744F" w:rsidP="00217BC5">
                                  <w:pPr>
                                    <w:rPr>
                                      <w:rFonts w:eastAsia="Times New Roman"/>
                                    </w:rPr>
                                  </w:pPr>
                                </w:p>
                              </w:txbxContent>
                            </wps:txbx>
                            <wps:bodyPr rtlCol="0" anchor="ctr"/>
                          </wps:wsp>
                          <wps:wsp>
                            <wps:cNvPr id="2241" name="Rounded Rectangle 2241"/>
                            <wps:cNvSpPr/>
                            <wps:spPr>
                              <a:xfrm>
                                <a:off x="401239" y="3907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AD6AB70" w14:textId="77777777" w:rsidR="0051744F" w:rsidRDefault="0051744F" w:rsidP="00217BC5">
                                  <w:pPr>
                                    <w:rPr>
                                      <w:rFonts w:eastAsia="Times New Roman"/>
                                    </w:rPr>
                                  </w:pPr>
                                </w:p>
                              </w:txbxContent>
                            </wps:txbx>
                            <wps:bodyPr rtlCol="0" anchor="ctr"/>
                          </wps:wsp>
                          <wps:wsp>
                            <wps:cNvPr id="2242" name="Rounded Rectangle 2242"/>
                            <wps:cNvSpPr/>
                            <wps:spPr>
                              <a:xfrm>
                                <a:off x="401239" y="3613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B4C9149" w14:textId="77777777" w:rsidR="0051744F" w:rsidRDefault="0051744F" w:rsidP="00217BC5">
                                  <w:pPr>
                                    <w:rPr>
                                      <w:rFonts w:eastAsia="Times New Roman"/>
                                    </w:rPr>
                                  </w:pPr>
                                </w:p>
                              </w:txbxContent>
                            </wps:txbx>
                            <wps:bodyPr rtlCol="0" anchor="ctr"/>
                          </wps:wsp>
                          <wps:wsp>
                            <wps:cNvPr id="2243" name="Rounded Rectangle 2243"/>
                            <wps:cNvSpPr/>
                            <wps:spPr>
                              <a:xfrm>
                                <a:off x="6745" y="451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4D69D43" w14:textId="77777777" w:rsidR="0051744F" w:rsidRDefault="0051744F" w:rsidP="00217BC5">
                                  <w:pPr>
                                    <w:rPr>
                                      <w:rFonts w:eastAsia="Times New Roman"/>
                                    </w:rPr>
                                  </w:pPr>
                                </w:p>
                              </w:txbxContent>
                            </wps:txbx>
                            <wps:bodyPr rtlCol="0" anchor="ctr"/>
                          </wps:wsp>
                          <wps:wsp>
                            <wps:cNvPr id="2244" name="Rounded Rectangle 2244"/>
                            <wps:cNvSpPr/>
                            <wps:spPr>
                              <a:xfrm>
                                <a:off x="6745" y="48110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EDC9374" w14:textId="77777777" w:rsidR="0051744F" w:rsidRDefault="0051744F" w:rsidP="00217BC5">
                                  <w:pPr>
                                    <w:rPr>
                                      <w:rFonts w:eastAsia="Times New Roman"/>
                                    </w:rPr>
                                  </w:pPr>
                                </w:p>
                              </w:txbxContent>
                            </wps:txbx>
                            <wps:bodyPr rtlCol="0" anchor="ctr"/>
                          </wps:wsp>
                          <wps:wsp>
                            <wps:cNvPr id="2245" name="Rounded Rectangle 2245"/>
                            <wps:cNvSpPr/>
                            <wps:spPr>
                              <a:xfrm>
                                <a:off x="401238" y="48110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EC69579" w14:textId="77777777" w:rsidR="0051744F" w:rsidRDefault="0051744F" w:rsidP="00217BC5">
                                  <w:pPr>
                                    <w:rPr>
                                      <w:rFonts w:eastAsia="Times New Roman"/>
                                    </w:rPr>
                                  </w:pPr>
                                </w:p>
                              </w:txbxContent>
                            </wps:txbx>
                            <wps:bodyPr rtlCol="0" anchor="ctr"/>
                          </wps:wsp>
                          <wps:wsp>
                            <wps:cNvPr id="2246" name="Rounded Rectangle 2246"/>
                            <wps:cNvSpPr/>
                            <wps:spPr>
                              <a:xfrm>
                                <a:off x="401238" y="45062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FE26C8D" w14:textId="77777777" w:rsidR="0051744F" w:rsidRDefault="0051744F" w:rsidP="00217BC5">
                                  <w:pPr>
                                    <w:rPr>
                                      <w:rFonts w:eastAsia="Times New Roman"/>
                                    </w:rPr>
                                  </w:pPr>
                                </w:p>
                              </w:txbxContent>
                            </wps:txbx>
                            <wps:bodyPr rtlCol="0" anchor="ctr"/>
                          </wps:wsp>
                        </wpg:grpSp>
                        <wpg:grpSp>
                          <wpg:cNvPr id="2247" name="Group 2247"/>
                          <wpg:cNvGrpSpPr/>
                          <wpg:grpSpPr>
                            <a:xfrm>
                              <a:off x="1618073" y="1359984"/>
                              <a:ext cx="2063332" cy="2906915"/>
                              <a:chOff x="1618073" y="1359984"/>
                              <a:chExt cx="2063332" cy="2906915"/>
                            </a:xfrm>
                          </wpg:grpSpPr>
                          <wpg:grpSp>
                            <wpg:cNvPr id="2248" name="Group 2248"/>
                            <wpg:cNvGrpSpPr/>
                            <wpg:grpSpPr>
                              <a:xfrm>
                                <a:off x="1618073" y="1359984"/>
                                <a:ext cx="817951" cy="1241794"/>
                                <a:chOff x="1618073" y="1359984"/>
                                <a:chExt cx="817951" cy="1241794"/>
                              </a:xfrm>
                            </wpg:grpSpPr>
                            <pic:pic xmlns:pic="http://schemas.openxmlformats.org/drawingml/2006/picture">
                              <pic:nvPicPr>
                                <pic:cNvPr id="2249" name="Picture 22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1686" y="1664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50" name="Picture 22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28798" y="1663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51" name="Picture 22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1687" y="1359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52" name="Picture 22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18080" y="1968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53" name="Picture 22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10961" y="2273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54" name="Picture 22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18073" y="2272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55" name="Picture 22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10962" y="1968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56" name="Picture 22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628797" y="1371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257" name="Group 2257"/>
                            <wpg:cNvGrpSpPr/>
                            <wpg:grpSpPr>
                              <a:xfrm>
                                <a:off x="1713921" y="1512384"/>
                                <a:ext cx="817951" cy="1241794"/>
                                <a:chOff x="1713921" y="1512384"/>
                                <a:chExt cx="817951" cy="1241794"/>
                              </a:xfrm>
                            </wpg:grpSpPr>
                            <pic:pic xmlns:pic="http://schemas.openxmlformats.org/drawingml/2006/picture">
                              <pic:nvPicPr>
                                <pic:cNvPr id="2258" name="Picture 22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7534" y="18168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59" name="Picture 225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24646" y="18162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60" name="Picture 22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7535" y="15123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61" name="Picture 22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13928" y="2121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62" name="Picture 22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6809" y="24255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63" name="Picture 22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13921" y="24249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64" name="Picture 22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6810" y="2121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65" name="Picture 226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724645" y="1524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266" name="Group 2266"/>
                            <wpg:cNvGrpSpPr/>
                            <wpg:grpSpPr>
                              <a:xfrm>
                                <a:off x="1816914" y="1654097"/>
                                <a:ext cx="817951" cy="1241794"/>
                                <a:chOff x="1816914" y="1654097"/>
                                <a:chExt cx="817951" cy="1241794"/>
                              </a:xfrm>
                            </wpg:grpSpPr>
                            <pic:pic xmlns:pic="http://schemas.openxmlformats.org/drawingml/2006/picture">
                              <pic:nvPicPr>
                                <pic:cNvPr id="2267" name="Picture 22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20527" y="1958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68" name="Picture 226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7639" y="195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69" name="Picture 22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20528" y="1654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70" name="Picture 227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6921" y="2262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71" name="Picture 22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9802" y="2567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72" name="Picture 22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6914" y="25666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73" name="Picture 22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9803" y="2262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74" name="Picture 227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827638" y="16660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275" name="Group 2275"/>
                            <wpg:cNvGrpSpPr/>
                            <wpg:grpSpPr>
                              <a:xfrm>
                                <a:off x="1921096" y="1804038"/>
                                <a:ext cx="817951" cy="1241794"/>
                                <a:chOff x="1921096" y="1804038"/>
                                <a:chExt cx="817951" cy="1241794"/>
                              </a:xfrm>
                            </wpg:grpSpPr>
                            <pic:pic xmlns:pic="http://schemas.openxmlformats.org/drawingml/2006/picture">
                              <pic:nvPicPr>
                                <pic:cNvPr id="2276" name="Picture 22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4709" y="21084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77" name="Picture 227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31821" y="210785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78" name="Picture 227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4710" y="1804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79" name="Picture 22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1103" y="24127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80" name="Picture 22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13984" y="2717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81" name="Picture 22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1096" y="271658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82" name="Picture 22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13985" y="24127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83" name="Picture 228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31820" y="18159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284" name="Group 2284"/>
                            <wpg:cNvGrpSpPr/>
                            <wpg:grpSpPr>
                              <a:xfrm>
                                <a:off x="2027047" y="1979051"/>
                                <a:ext cx="817951" cy="1241794"/>
                                <a:chOff x="2027047" y="1979051"/>
                                <a:chExt cx="817951" cy="1241794"/>
                              </a:xfrm>
                            </wpg:grpSpPr>
                            <pic:pic xmlns:pic="http://schemas.openxmlformats.org/drawingml/2006/picture">
                              <pic:nvPicPr>
                                <pic:cNvPr id="2285" name="Picture 22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30660" y="228350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86" name="Picture 228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37772" y="22828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87" name="Picture 228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30661" y="19790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88" name="Picture 228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7054" y="25877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89" name="Picture 228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9935" y="28922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90" name="Picture 22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7047" y="289160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91" name="Picture 22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9936" y="25877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92" name="Picture 229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037771" y="19909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293" name="Group 2293"/>
                            <wpg:cNvGrpSpPr/>
                            <wpg:grpSpPr>
                              <a:xfrm>
                                <a:off x="2138989" y="2121984"/>
                                <a:ext cx="817951" cy="1241794"/>
                                <a:chOff x="2138989" y="2121984"/>
                                <a:chExt cx="817951" cy="1241794"/>
                              </a:xfrm>
                            </wpg:grpSpPr>
                            <pic:pic xmlns:pic="http://schemas.openxmlformats.org/drawingml/2006/picture">
                              <pic:nvPicPr>
                                <pic:cNvPr id="2294" name="Picture 22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42602" y="2426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95" name="Picture 229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49714" y="2425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96" name="Picture 229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42603" y="2121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97" name="Picture 229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96" y="2730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98" name="Picture 22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77" y="3035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99" name="Picture 22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89" y="3034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00" name="Picture 23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78" y="2730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01" name="Picture 230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149713" y="2133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302" name="Group 2302"/>
                            <wpg:cNvGrpSpPr/>
                            <wpg:grpSpPr>
                              <a:xfrm>
                                <a:off x="2263397" y="2274384"/>
                                <a:ext cx="817951" cy="1241794"/>
                                <a:chOff x="2263397" y="2274384"/>
                                <a:chExt cx="817951" cy="1241794"/>
                              </a:xfrm>
                            </wpg:grpSpPr>
                            <pic:pic xmlns:pic="http://schemas.openxmlformats.org/drawingml/2006/picture">
                              <pic:nvPicPr>
                                <pic:cNvPr id="2303" name="Picture 23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67010" y="25788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04" name="Picture 23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74122" y="25782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05" name="Picture 230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67011" y="22743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06" name="Picture 230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63404" y="2883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07" name="Picture 23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56285" y="31875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08" name="Picture 23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63397" y="31869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09" name="Picture 23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56286" y="2883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10" name="Picture 23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274121" y="2286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311" name="Group 2311"/>
                            <wpg:cNvGrpSpPr/>
                            <wpg:grpSpPr>
                              <a:xfrm>
                                <a:off x="2371746" y="2415487"/>
                                <a:ext cx="817951" cy="1241794"/>
                                <a:chOff x="2371746" y="2415487"/>
                                <a:chExt cx="817951" cy="1241794"/>
                              </a:xfrm>
                            </wpg:grpSpPr>
                            <pic:pic xmlns:pic="http://schemas.openxmlformats.org/drawingml/2006/picture">
                              <pic:nvPicPr>
                                <pic:cNvPr id="2312" name="Picture 23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75359" y="271993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13" name="Picture 23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82471" y="271930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14" name="Picture 23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75360" y="24154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15" name="Picture 23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71753" y="3024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16" name="Picture 23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4634" y="332866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17" name="Picture 23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71746" y="3328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18" name="Picture 23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4635" y="3024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19" name="Picture 23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382470" y="24273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320" name="Group 2320"/>
                            <wpg:cNvGrpSpPr/>
                            <wpg:grpSpPr>
                              <a:xfrm>
                                <a:off x="2489603" y="2579184"/>
                                <a:ext cx="817951" cy="1241794"/>
                                <a:chOff x="2489603" y="2579184"/>
                                <a:chExt cx="817951" cy="1241794"/>
                              </a:xfrm>
                            </wpg:grpSpPr>
                            <pic:pic xmlns:pic="http://schemas.openxmlformats.org/drawingml/2006/picture">
                              <pic:nvPicPr>
                                <pic:cNvPr id="2321" name="Picture 23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3216" y="28836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22" name="Picture 23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00328" y="28830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23" name="Picture 23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3217" y="25791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24" name="Picture 23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89610" y="318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25" name="Picture 23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82491" y="34923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26" name="Picture 23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89603" y="34917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27" name="Picture 23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82492" y="318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28" name="Picture 232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500327" y="25910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329" name="Group 2329"/>
                            <wpg:cNvGrpSpPr/>
                            <wpg:grpSpPr>
                              <a:xfrm>
                                <a:off x="2617597" y="2731584"/>
                                <a:ext cx="817951" cy="1241794"/>
                                <a:chOff x="2617597" y="2731584"/>
                                <a:chExt cx="817951" cy="1241794"/>
                              </a:xfrm>
                            </wpg:grpSpPr>
                            <pic:pic xmlns:pic="http://schemas.openxmlformats.org/drawingml/2006/picture">
                              <pic:nvPicPr>
                                <pic:cNvPr id="2330" name="Picture 23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21210" y="30360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31" name="Picture 23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8322" y="30354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32" name="Picture 23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21211" y="27315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33" name="Picture 23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17604" y="33403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34" name="Picture 23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10485" y="36447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35" name="Picture 23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17597" y="36441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36" name="Picture 23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10486" y="33403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37" name="Picture 23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628321" y="27434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338" name="Group 2338"/>
                            <wpg:cNvGrpSpPr/>
                            <wpg:grpSpPr>
                              <a:xfrm>
                                <a:off x="2749771" y="2883984"/>
                                <a:ext cx="817951" cy="1241794"/>
                                <a:chOff x="2749771" y="2883984"/>
                                <a:chExt cx="817951" cy="1241794"/>
                              </a:xfrm>
                            </wpg:grpSpPr>
                            <pic:pic xmlns:pic="http://schemas.openxmlformats.org/drawingml/2006/picture">
                              <pic:nvPicPr>
                                <pic:cNvPr id="2339" name="Picture 23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53384" y="3188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40" name="Picture 23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0496" y="3187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41" name="Picture 23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53385" y="2883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42" name="Picture 234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9778" y="3492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43" name="Picture 23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42659" y="3797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44" name="Picture 23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9771" y="3796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45" name="Picture 23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42660" y="3492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46" name="Picture 234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760495" y="2895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347" name="Group 2347"/>
                            <wpg:cNvGrpSpPr/>
                            <wpg:grpSpPr>
                              <a:xfrm>
                                <a:off x="2863454" y="3025105"/>
                                <a:ext cx="817951" cy="1241794"/>
                                <a:chOff x="2863454" y="3025105"/>
                                <a:chExt cx="817951" cy="1241794"/>
                              </a:xfrm>
                            </wpg:grpSpPr>
                            <pic:pic xmlns:pic="http://schemas.openxmlformats.org/drawingml/2006/picture">
                              <pic:nvPicPr>
                                <pic:cNvPr id="2348" name="Picture 23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7067" y="332955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49" name="Picture 23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74179" y="33289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50" name="Picture 23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7068" y="302510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51" name="Picture 23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63461" y="36338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52" name="Picture 23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56342" y="393828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53" name="Picture 23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63454" y="39376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54" name="Picture 23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56343" y="36338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55" name="Picture 235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874178" y="30370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2356" name="Rounded Rectangle 2356"/>
                          <wps:cNvSpPr/>
                          <wps:spPr>
                            <a:xfrm>
                              <a:off x="6387943" y="2425565"/>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442A00A7" w14:textId="77777777" w:rsidR="0051744F" w:rsidRDefault="0051744F" w:rsidP="00217BC5">
                                <w:pPr>
                                  <w:rPr>
                                    <w:rFonts w:eastAsia="Times New Roman"/>
                                  </w:rPr>
                                </w:pPr>
                              </w:p>
                            </w:txbxContent>
                          </wps:txbx>
                          <wps:bodyPr rtlCol="0" anchor="ctr"/>
                        </wps:wsp>
                        <wpg:grpSp>
                          <wpg:cNvPr id="2357" name="Group 2357"/>
                          <wpg:cNvGrpSpPr/>
                          <wpg:grpSpPr>
                            <a:xfrm>
                              <a:off x="3806380" y="1670476"/>
                              <a:ext cx="2043907" cy="1945101"/>
                              <a:chOff x="3806380" y="1670476"/>
                              <a:chExt cx="2043907" cy="1945101"/>
                            </a:xfrm>
                          </wpg:grpSpPr>
                          <wps:wsp>
                            <wps:cNvPr id="2358" name="Rounded Rectangle 2358"/>
                            <wps:cNvSpPr/>
                            <wps:spPr>
                              <a:xfrm>
                                <a:off x="3806380" y="167047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00DF687" w14:textId="77777777" w:rsidR="0051744F" w:rsidRDefault="0051744F" w:rsidP="00217BC5">
                                  <w:pPr>
                                    <w:rPr>
                                      <w:rFonts w:eastAsia="Times New Roman"/>
                                    </w:rPr>
                                  </w:pPr>
                                </w:p>
                              </w:txbxContent>
                            </wps:txbx>
                            <wps:bodyPr rtlCol="0" anchor="ctr"/>
                          </wps:wsp>
                          <wps:wsp>
                            <wps:cNvPr id="2359" name="Rounded Rectangle 2359"/>
                            <wps:cNvSpPr/>
                            <wps:spPr>
                              <a:xfrm>
                                <a:off x="3958780" y="18134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F526137" w14:textId="77777777" w:rsidR="0051744F" w:rsidRDefault="0051744F" w:rsidP="00217BC5">
                                  <w:pPr>
                                    <w:rPr>
                                      <w:rFonts w:eastAsia="Times New Roman"/>
                                    </w:rPr>
                                  </w:pPr>
                                </w:p>
                              </w:txbxContent>
                            </wps:txbx>
                            <wps:bodyPr rtlCol="0" anchor="ctr"/>
                          </wps:wsp>
                          <wps:wsp>
                            <wps:cNvPr id="2360" name="Rounded Rectangle 2360"/>
                            <wps:cNvSpPr/>
                            <wps:spPr>
                              <a:xfrm>
                                <a:off x="4111180" y="19658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FDD7C2C" w14:textId="77777777" w:rsidR="0051744F" w:rsidRDefault="0051744F" w:rsidP="00217BC5">
                                  <w:pPr>
                                    <w:rPr>
                                      <w:rFonts w:eastAsia="Times New Roman"/>
                                    </w:rPr>
                                  </w:pPr>
                                </w:p>
                              </w:txbxContent>
                            </wps:txbx>
                            <wps:bodyPr rtlCol="0" anchor="ctr"/>
                          </wps:wsp>
                          <wps:wsp>
                            <wps:cNvPr id="2361" name="Rounded Rectangle 2361"/>
                            <wps:cNvSpPr/>
                            <wps:spPr>
                              <a:xfrm>
                                <a:off x="4263580" y="21182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F5871A3" w14:textId="77777777" w:rsidR="0051744F" w:rsidRDefault="0051744F" w:rsidP="00217BC5">
                                  <w:pPr>
                                    <w:rPr>
                                      <w:rFonts w:eastAsia="Times New Roman"/>
                                    </w:rPr>
                                  </w:pPr>
                                </w:p>
                              </w:txbxContent>
                            </wps:txbx>
                            <wps:bodyPr rtlCol="0" anchor="ctr"/>
                          </wps:wsp>
                          <wps:wsp>
                            <wps:cNvPr id="2362" name="Rounded Rectangle 2362"/>
                            <wps:cNvSpPr/>
                            <wps:spPr>
                              <a:xfrm>
                                <a:off x="4415980" y="22706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80FA299" w14:textId="77777777" w:rsidR="0051744F" w:rsidRDefault="0051744F" w:rsidP="00217BC5">
                                  <w:pPr>
                                    <w:rPr>
                                      <w:rFonts w:eastAsia="Times New Roman"/>
                                    </w:rPr>
                                  </w:pPr>
                                </w:p>
                              </w:txbxContent>
                            </wps:txbx>
                            <wps:bodyPr rtlCol="0" anchor="ctr"/>
                          </wps:wsp>
                          <wps:wsp>
                            <wps:cNvPr id="2363" name="Rounded Rectangle 2363"/>
                            <wps:cNvSpPr/>
                            <wps:spPr>
                              <a:xfrm>
                                <a:off x="4568380" y="24230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8A54301" w14:textId="77777777" w:rsidR="0051744F" w:rsidRDefault="0051744F" w:rsidP="00217BC5">
                                  <w:pPr>
                                    <w:rPr>
                                      <w:rFonts w:eastAsia="Times New Roman"/>
                                    </w:rPr>
                                  </w:pPr>
                                </w:p>
                              </w:txbxContent>
                            </wps:txbx>
                            <wps:bodyPr rtlCol="0" anchor="ctr"/>
                          </wps:wsp>
                          <wps:wsp>
                            <wps:cNvPr id="2364" name="Rounded Rectangle 2364"/>
                            <wps:cNvSpPr/>
                            <wps:spPr>
                              <a:xfrm>
                                <a:off x="4720780" y="25754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CD70910" w14:textId="77777777" w:rsidR="0051744F" w:rsidRDefault="0051744F" w:rsidP="00217BC5">
                                  <w:pPr>
                                    <w:rPr>
                                      <w:rFonts w:eastAsia="Times New Roman"/>
                                    </w:rPr>
                                  </w:pPr>
                                </w:p>
                              </w:txbxContent>
                            </wps:txbx>
                            <wps:bodyPr rtlCol="0" anchor="ctr"/>
                          </wps:wsp>
                          <wps:wsp>
                            <wps:cNvPr id="2365" name="Rounded Rectangle 2365"/>
                            <wps:cNvSpPr/>
                            <wps:spPr>
                              <a:xfrm>
                                <a:off x="4873180" y="27278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F489A91" w14:textId="77777777" w:rsidR="0051744F" w:rsidRDefault="0051744F" w:rsidP="00217BC5">
                                  <w:pPr>
                                    <w:rPr>
                                      <w:rFonts w:eastAsia="Times New Roman"/>
                                    </w:rPr>
                                  </w:pPr>
                                </w:p>
                              </w:txbxContent>
                            </wps:txbx>
                            <wps:bodyPr rtlCol="0" anchor="ctr"/>
                          </wps:wsp>
                          <wps:wsp>
                            <wps:cNvPr id="2366" name="Rounded Rectangle 2366"/>
                            <wps:cNvSpPr/>
                            <wps:spPr>
                              <a:xfrm>
                                <a:off x="5025580" y="28802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73BE005" w14:textId="77777777" w:rsidR="0051744F" w:rsidRDefault="0051744F" w:rsidP="00217BC5">
                                  <w:pPr>
                                    <w:rPr>
                                      <w:rFonts w:eastAsia="Times New Roman"/>
                                    </w:rPr>
                                  </w:pPr>
                                </w:p>
                              </w:txbxContent>
                            </wps:txbx>
                            <wps:bodyPr rtlCol="0" anchor="ctr"/>
                          </wps:wsp>
                          <wps:wsp>
                            <wps:cNvPr id="2367" name="Rounded Rectangle 2367"/>
                            <wps:cNvSpPr/>
                            <wps:spPr>
                              <a:xfrm>
                                <a:off x="5177980" y="30326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92EF12C" w14:textId="77777777" w:rsidR="0051744F" w:rsidRDefault="0051744F" w:rsidP="00217BC5">
                                  <w:pPr>
                                    <w:rPr>
                                      <w:rFonts w:eastAsia="Times New Roman"/>
                                    </w:rPr>
                                  </w:pPr>
                                </w:p>
                              </w:txbxContent>
                            </wps:txbx>
                            <wps:bodyPr rtlCol="0" anchor="ctr"/>
                          </wps:wsp>
                          <wps:wsp>
                            <wps:cNvPr id="2368" name="Rounded Rectangle 2368"/>
                            <wps:cNvSpPr/>
                            <wps:spPr>
                              <a:xfrm>
                                <a:off x="5330380" y="31850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28E0205" w14:textId="77777777" w:rsidR="0051744F" w:rsidRDefault="0051744F" w:rsidP="00217BC5">
                                  <w:pPr>
                                    <w:rPr>
                                      <w:rFonts w:eastAsia="Times New Roman"/>
                                    </w:rPr>
                                  </w:pPr>
                                </w:p>
                              </w:txbxContent>
                            </wps:txbx>
                            <wps:bodyPr rtlCol="0" anchor="ctr"/>
                          </wps:wsp>
                          <wps:wsp>
                            <wps:cNvPr id="2369" name="Rounded Rectangle 2369"/>
                            <wps:cNvSpPr/>
                            <wps:spPr>
                              <a:xfrm>
                                <a:off x="5500641" y="332802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B7B3D8F" w14:textId="77777777" w:rsidR="0051744F" w:rsidRDefault="0051744F" w:rsidP="00217BC5">
                                  <w:pPr>
                                    <w:rPr>
                                      <w:rFonts w:eastAsia="Times New Roman"/>
                                    </w:rPr>
                                  </w:pPr>
                                </w:p>
                              </w:txbxContent>
                            </wps:txbx>
                            <wps:bodyPr rtlCol="0" anchor="ctr"/>
                          </wps:wsp>
                        </wpg:grpSp>
                        <wps:wsp>
                          <wps:cNvPr id="2370" name="Oval 2370"/>
                          <wps:cNvSpPr/>
                          <wps:spPr>
                            <a:xfrm>
                              <a:off x="907300" y="1724765"/>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0B79DAA9" w14:textId="77777777" w:rsidR="0051744F" w:rsidRDefault="0051744F" w:rsidP="00217BC5">
                                <w:pPr>
                                  <w:rPr>
                                    <w:rFonts w:eastAsia="Times New Roman"/>
                                  </w:rPr>
                                </w:pPr>
                              </w:p>
                            </w:txbxContent>
                          </wps:txbx>
                          <wps:bodyPr rtlCol="0" anchor="ctr"/>
                        </wps:wsp>
                        <wps:wsp>
                          <wps:cNvPr id="2371" name="Oval 2371"/>
                          <wps:cNvSpPr/>
                          <wps:spPr>
                            <a:xfrm>
                              <a:off x="4189113" y="3220845"/>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3AA33EA4" w14:textId="77777777" w:rsidR="0051744F" w:rsidRDefault="0051744F" w:rsidP="00217BC5">
                                <w:pPr>
                                  <w:rPr>
                                    <w:rFonts w:eastAsia="Times New Roman"/>
                                  </w:rPr>
                                </w:pPr>
                              </w:p>
                            </w:txbxContent>
                          </wps:txbx>
                          <wps:bodyPr rtlCol="0" anchor="ctr"/>
                        </wps:wsp>
                        <wps:wsp>
                          <wps:cNvPr id="2372" name="Straight Connector 2372"/>
                          <wps:cNvCnPr/>
                          <wps:spPr>
                            <a:xfrm>
                              <a:off x="200123" y="272143"/>
                              <a:ext cx="1011977" cy="1452622"/>
                            </a:xfrm>
                            <a:prstGeom prst="line">
                              <a:avLst/>
                            </a:prstGeom>
                            <a:noFill/>
                            <a:ln w="9525" cap="flat" cmpd="sng" algn="ctr">
                              <a:solidFill>
                                <a:sysClr val="windowText" lastClr="000000"/>
                              </a:solidFill>
                              <a:prstDash val="solid"/>
                            </a:ln>
                            <a:effectLst/>
                          </wps:spPr>
                          <wps:bodyPr/>
                        </wps:wsp>
                        <wps:wsp>
                          <wps:cNvPr id="2373" name="Straight Connector 2373"/>
                          <wps:cNvCnPr/>
                          <wps:spPr>
                            <a:xfrm>
                              <a:off x="200123" y="1491343"/>
                              <a:ext cx="707177" cy="525633"/>
                            </a:xfrm>
                            <a:prstGeom prst="line">
                              <a:avLst/>
                            </a:prstGeom>
                            <a:noFill/>
                            <a:ln w="9525" cap="flat" cmpd="sng" algn="ctr">
                              <a:solidFill>
                                <a:sysClr val="windowText" lastClr="000000"/>
                              </a:solidFill>
                              <a:prstDash val="solid"/>
                            </a:ln>
                            <a:effectLst/>
                          </wps:spPr>
                          <wps:bodyPr/>
                        </wps:wsp>
                        <wps:wsp>
                          <wps:cNvPr id="2374" name="Straight Connector 2374"/>
                          <wps:cNvCnPr/>
                          <wps:spPr>
                            <a:xfrm>
                              <a:off x="1516900" y="2016976"/>
                              <a:ext cx="1564447" cy="1020036"/>
                            </a:xfrm>
                            <a:prstGeom prst="line">
                              <a:avLst/>
                            </a:prstGeom>
                            <a:noFill/>
                            <a:ln w="9525" cap="flat" cmpd="sng" algn="ctr">
                              <a:solidFill>
                                <a:sysClr val="windowText" lastClr="000000"/>
                              </a:solidFill>
                              <a:prstDash val="solid"/>
                            </a:ln>
                            <a:effectLst/>
                          </wps:spPr>
                          <wps:bodyPr/>
                        </wps:wsp>
                        <wps:wsp>
                          <wps:cNvPr id="2375" name="Straight Connector 2375"/>
                          <wps:cNvCnPr/>
                          <wps:spPr>
                            <a:xfrm>
                              <a:off x="1212100" y="2309186"/>
                              <a:ext cx="1869247" cy="1056439"/>
                            </a:xfrm>
                            <a:prstGeom prst="line">
                              <a:avLst/>
                            </a:prstGeom>
                            <a:noFill/>
                            <a:ln w="9525" cap="flat" cmpd="sng" algn="ctr">
                              <a:solidFill>
                                <a:sysClr val="windowText" lastClr="000000"/>
                              </a:solidFill>
                              <a:prstDash val="solid"/>
                            </a:ln>
                            <a:effectLst/>
                          </wps:spPr>
                          <wps:bodyPr/>
                        </wps:wsp>
                        <wps:wsp>
                          <wps:cNvPr id="2376" name="Straight Connector 2376"/>
                          <wps:cNvCnPr/>
                          <wps:spPr>
                            <a:xfrm>
                              <a:off x="3637169" y="3048549"/>
                              <a:ext cx="856744" cy="172296"/>
                            </a:xfrm>
                            <a:prstGeom prst="line">
                              <a:avLst/>
                            </a:prstGeom>
                            <a:noFill/>
                            <a:ln w="9525" cap="flat" cmpd="sng" algn="ctr">
                              <a:solidFill>
                                <a:sysClr val="windowText" lastClr="000000"/>
                              </a:solidFill>
                              <a:prstDash val="solid"/>
                            </a:ln>
                            <a:effectLst/>
                          </wps:spPr>
                          <wps:bodyPr/>
                        </wps:wsp>
                        <wps:wsp>
                          <wps:cNvPr id="2377" name="Straight Connector 2377"/>
                          <wps:cNvCnPr/>
                          <wps:spPr>
                            <a:xfrm>
                              <a:off x="3081347" y="3037012"/>
                              <a:ext cx="1197040" cy="269419"/>
                            </a:xfrm>
                            <a:prstGeom prst="line">
                              <a:avLst/>
                            </a:prstGeom>
                            <a:noFill/>
                            <a:ln w="9525" cap="flat" cmpd="sng" algn="ctr">
                              <a:solidFill>
                                <a:sysClr val="windowText" lastClr="000000"/>
                              </a:solidFill>
                              <a:prstDash val="solid"/>
                            </a:ln>
                            <a:effectLst/>
                          </wps:spPr>
                          <wps:bodyPr/>
                        </wps:wsp>
                        <wps:wsp>
                          <wps:cNvPr id="2378" name="Straight Connector 2378"/>
                          <wps:cNvCnPr/>
                          <wps:spPr>
                            <a:xfrm flipV="1">
                              <a:off x="2914665" y="3719680"/>
                              <a:ext cx="1363722" cy="531143"/>
                            </a:xfrm>
                            <a:prstGeom prst="line">
                              <a:avLst/>
                            </a:prstGeom>
                            <a:noFill/>
                            <a:ln w="9525" cap="flat" cmpd="sng" algn="ctr">
                              <a:solidFill>
                                <a:sysClr val="windowText" lastClr="000000"/>
                              </a:solidFill>
                              <a:prstDash val="solid"/>
                            </a:ln>
                            <a:effectLst/>
                          </wps:spPr>
                          <wps:bodyPr/>
                        </wps:wsp>
                        <wps:wsp>
                          <wps:cNvPr id="2379" name="Straight Connector 2379"/>
                          <wps:cNvCnPr/>
                          <wps:spPr>
                            <a:xfrm flipH="1">
                              <a:off x="3596526" y="3805266"/>
                              <a:ext cx="897387" cy="461633"/>
                            </a:xfrm>
                            <a:prstGeom prst="line">
                              <a:avLst/>
                            </a:prstGeom>
                            <a:noFill/>
                            <a:ln w="9525" cap="flat" cmpd="sng" algn="ctr">
                              <a:solidFill>
                                <a:sysClr val="windowText" lastClr="000000"/>
                              </a:solidFill>
                              <a:prstDash val="solid"/>
                            </a:ln>
                            <a:effectLst/>
                          </wps:spPr>
                          <wps:bodyPr/>
                        </wps:wsp>
                        <wps:wsp>
                          <wps:cNvPr id="2380" name="Straight Connector 2380"/>
                          <wps:cNvCnPr/>
                          <wps:spPr>
                            <a:xfrm>
                              <a:off x="4709439" y="3306431"/>
                              <a:ext cx="966025" cy="21595"/>
                            </a:xfrm>
                            <a:prstGeom prst="line">
                              <a:avLst/>
                            </a:prstGeom>
                            <a:noFill/>
                            <a:ln w="9525" cap="flat" cmpd="sng" algn="ctr">
                              <a:solidFill>
                                <a:sysClr val="windowText" lastClr="000000"/>
                              </a:solidFill>
                              <a:prstDash val="solid"/>
                            </a:ln>
                            <a:effectLst/>
                          </wps:spPr>
                          <wps:bodyPr/>
                        </wps:wsp>
                        <wps:wsp>
                          <wps:cNvPr id="2381" name="Straight Connector 2381"/>
                          <wps:cNvCnPr/>
                          <wps:spPr>
                            <a:xfrm flipV="1">
                              <a:off x="4493913" y="3615577"/>
                              <a:ext cx="1181551" cy="189689"/>
                            </a:xfrm>
                            <a:prstGeom prst="line">
                              <a:avLst/>
                            </a:prstGeom>
                            <a:noFill/>
                            <a:ln w="9525" cap="flat" cmpd="sng" algn="ctr">
                              <a:solidFill>
                                <a:sysClr val="windowText" lastClr="000000"/>
                              </a:solidFill>
                              <a:prstDash val="solid"/>
                            </a:ln>
                            <a:effectLst/>
                          </wps:spPr>
                          <wps:bodyPr/>
                        </wps:wsp>
                      </wpg:grpSp>
                      <pic:pic xmlns:pic="http://schemas.openxmlformats.org/drawingml/2006/picture">
                        <pic:nvPicPr>
                          <pic:cNvPr id="2382" name="Picture 2382"/>
                          <pic:cNvPicPr/>
                        </pic:nvPicPr>
                        <pic:blipFill>
                          <a:blip r:embed="rId54">
                            <a:extLst>
                              <a:ext uri="{28A0092B-C50C-407E-A947-70E740481C1C}">
                                <a14:useLocalDpi xmlns:a14="http://schemas.microsoft.com/office/drawing/2010/main" val="0"/>
                              </a:ext>
                            </a:extLst>
                          </a:blip>
                          <a:srcRect/>
                          <a:stretch>
                            <a:fillRect/>
                          </a:stretch>
                        </pic:blipFill>
                        <pic:spPr bwMode="auto">
                          <a:xfrm>
                            <a:off x="1352964" y="4189658"/>
                            <a:ext cx="115570" cy="236220"/>
                          </a:xfrm>
                          <a:prstGeom prst="rect">
                            <a:avLst/>
                          </a:prstGeom>
                          <a:noFill/>
                          <a:ln>
                            <a:noFill/>
                          </a:ln>
                        </pic:spPr>
                      </pic:pic>
                      <wps:wsp>
                        <wps:cNvPr id="2383" name="Text Box 2"/>
                        <wps:cNvSpPr txBox="1">
                          <a:spLocks noChangeArrowheads="1"/>
                        </wps:cNvSpPr>
                        <wps:spPr bwMode="auto">
                          <a:xfrm>
                            <a:off x="892958" y="4614116"/>
                            <a:ext cx="1478789" cy="501686"/>
                          </a:xfrm>
                          <a:prstGeom prst="rect">
                            <a:avLst/>
                          </a:prstGeom>
                          <a:noFill/>
                          <a:ln w="9525">
                            <a:noFill/>
                            <a:miter lim="800000"/>
                            <a:headEnd/>
                            <a:tailEnd/>
                          </a:ln>
                        </wps:spPr>
                        <wps:txbx>
                          <w:txbxContent>
                            <w:p w14:paraId="58537057" w14:textId="77777777" w:rsidR="0051744F" w:rsidRDefault="0051744F" w:rsidP="00217BC5">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1409AE59" w14:textId="77777777" w:rsidR="0051744F" w:rsidRDefault="0051744F" w:rsidP="00217BC5">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wps:wsp>
                        <wps:cNvPr id="2384" name="Text Box 2"/>
                        <wps:cNvSpPr txBox="1">
                          <a:spLocks noChangeArrowheads="1"/>
                        </wps:cNvSpPr>
                        <wps:spPr bwMode="auto">
                          <a:xfrm>
                            <a:off x="3928218" y="4546170"/>
                            <a:ext cx="1572423" cy="505595"/>
                          </a:xfrm>
                          <a:prstGeom prst="rect">
                            <a:avLst/>
                          </a:prstGeom>
                          <a:noFill/>
                          <a:ln w="9525">
                            <a:noFill/>
                            <a:miter lim="800000"/>
                            <a:headEnd/>
                            <a:tailEnd/>
                          </a:ln>
                        </wps:spPr>
                        <wps:txbx>
                          <w:txbxContent>
                            <w:p w14:paraId="0400FA22" w14:textId="77777777" w:rsidR="0051744F" w:rsidRDefault="0051744F" w:rsidP="00217BC5">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3488A59F" w14:textId="77777777" w:rsidR="0051744F" w:rsidRDefault="0051744F" w:rsidP="00217BC5">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2385" name="Picture 2385"/>
                          <pic:cNvPicPr/>
                        </pic:nvPicPr>
                        <pic:blipFill>
                          <a:blip r:embed="rId54">
                            <a:extLst>
                              <a:ext uri="{28A0092B-C50C-407E-A947-70E740481C1C}">
                                <a14:useLocalDpi xmlns:a14="http://schemas.microsoft.com/office/drawing/2010/main" val="0"/>
                              </a:ext>
                            </a:extLst>
                          </a:blip>
                          <a:srcRect/>
                          <a:stretch>
                            <a:fillRect/>
                          </a:stretch>
                        </pic:blipFill>
                        <pic:spPr bwMode="auto">
                          <a:xfrm>
                            <a:off x="4589068" y="4203809"/>
                            <a:ext cx="115570" cy="236221"/>
                          </a:xfrm>
                          <a:prstGeom prst="rect">
                            <a:avLst/>
                          </a:prstGeom>
                          <a:noFill/>
                          <a:ln>
                            <a:noFill/>
                          </a:ln>
                        </pic:spPr>
                      </pic:pic>
                      <wps:wsp>
                        <wps:cNvPr id="2386" name="Text Box 2"/>
                        <wps:cNvSpPr txBox="1">
                          <a:spLocks noChangeArrowheads="1"/>
                        </wps:cNvSpPr>
                        <wps:spPr bwMode="auto">
                          <a:xfrm>
                            <a:off x="4743202" y="1676690"/>
                            <a:ext cx="1499995" cy="348935"/>
                          </a:xfrm>
                          <a:prstGeom prst="rect">
                            <a:avLst/>
                          </a:prstGeom>
                          <a:noFill/>
                          <a:ln w="9525">
                            <a:noFill/>
                            <a:miter lim="800000"/>
                            <a:headEnd/>
                            <a:tailEnd/>
                          </a:ln>
                        </wps:spPr>
                        <wps:txbx>
                          <w:txbxContent>
                            <w:p w14:paraId="236500F5" w14:textId="77777777" w:rsidR="0051744F" w:rsidRDefault="0051744F" w:rsidP="00217BC5">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2387" name="Down Arrow 2387"/>
                        <wps:cNvSpPr/>
                        <wps:spPr>
                          <a:xfrm>
                            <a:off x="5461866" y="1979051"/>
                            <a:ext cx="118745" cy="19812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3137D306" w14:textId="77777777" w:rsidR="0051744F" w:rsidRDefault="0051744F" w:rsidP="00217BC5">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8" name="TextBox 1"/>
                        <wps:cNvSpPr txBox="1"/>
                        <wps:spPr>
                          <a:xfrm>
                            <a:off x="193856" y="0"/>
                            <a:ext cx="496677" cy="295240"/>
                          </a:xfrm>
                          <a:prstGeom prst="rect">
                            <a:avLst/>
                          </a:prstGeom>
                          <a:noFill/>
                        </wps:spPr>
                        <wps:txbx>
                          <w:txbxContent>
                            <w:p w14:paraId="40451237" w14:textId="77777777" w:rsidR="0051744F" w:rsidRDefault="0051744F" w:rsidP="00217BC5">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wps:txbx>
                        <wps:bodyPr wrap="none" rtlCol="0">
                          <a:spAutoFit/>
                        </wps:bodyPr>
                      </wps:wsp>
                    </wpg:wgp>
                  </a:graphicData>
                </a:graphic>
                <wp14:sizeRelH relativeFrom="margin">
                  <wp14:pctWidth>0</wp14:pctWidth>
                </wp14:sizeRelH>
              </wp:anchor>
            </w:drawing>
          </mc:Choice>
          <mc:Fallback>
            <w:pict>
              <v:group w14:anchorId="5A0516CA" id="Group 2" o:spid="_x0000_s1774" style="position:absolute;margin-left:-380.2pt;margin-top:56.75pt;width:434.2pt;height:287.6pt;z-index:251786752;mso-width-relative:margin" coordsize="67824,5115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">
                <v:group id="Group 2213" o:spid="_x0000_s1775" style="position:absolute;top:2721;width:67824;height:48437" coordorigin=",2721" coordsize="6782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">
                  <v:group id="Group 2214" o:spid="_x0000_s1776" style="position:absolute;top:2721;width:8014;height:48437" coordorigin=",2721"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">
                    <v:roundrect id="Rounded Rectangle 2215" o:spid="_x0000_s1777" style="position:absolute;top:27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" fillcolor="#93cddd" strokecolor="#385d8a" strokeweight="2pt">
                      <v:textbox>
                        <w:txbxContent>
                          <w:p w14:paraId="40F8AB15" w14:textId="77777777" w:rsidR="0051744F" w:rsidRDefault="0051744F" w:rsidP="00217BC5">
                            <w:pPr>
                              <w:rPr>
                                <w:rFonts w:eastAsia="Times New Roman"/>
                              </w:rPr>
                            </w:pPr>
                          </w:p>
                        </w:txbxContent>
                      </v:textbox>
                    </v:roundrect>
                    <v:roundrect id="Rounded Rectangle 2216" o:spid="_x0000_s1778" style="position:absolute;top:57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" fillcolor="#93cddd" strokecolor="#385d8a" strokeweight="2pt">
                      <v:textbox>
                        <w:txbxContent>
                          <w:p w14:paraId="7C1DCC18" w14:textId="77777777" w:rsidR="0051744F" w:rsidRDefault="0051744F" w:rsidP="00217BC5">
                            <w:pPr>
                              <w:rPr>
                                <w:rFonts w:eastAsia="Times New Roman"/>
                              </w:rPr>
                            </w:pPr>
                          </w:p>
                        </w:txbxContent>
                      </v:textbox>
                    </v:roundrect>
                    <v:roundrect id="Rounded Rectangle 2217" o:spid="_x0000_s1779" style="position:absolute;top:88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" fillcolor="#93cddd" strokecolor="#385d8a" strokeweight="2pt">
                      <v:textbox>
                        <w:txbxContent>
                          <w:p w14:paraId="0B8F6D17" w14:textId="77777777" w:rsidR="0051744F" w:rsidRDefault="0051744F" w:rsidP="00217BC5">
                            <w:pPr>
                              <w:rPr>
                                <w:rFonts w:eastAsia="Times New Roman"/>
                              </w:rPr>
                            </w:pPr>
                          </w:p>
                        </w:txbxContent>
                      </v:textbox>
                    </v:roundrect>
                    <v:roundrect id="Rounded Rectangle 2218" o:spid="_x0000_s1780" style="position:absolute;top:118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" fillcolor="#93cddd" strokecolor="#385d8a" strokeweight="2pt">
                      <v:textbox>
                        <w:txbxContent>
                          <w:p w14:paraId="222485F4" w14:textId="77777777" w:rsidR="0051744F" w:rsidRDefault="0051744F" w:rsidP="00217BC5">
                            <w:pPr>
                              <w:rPr>
                                <w:rFonts w:eastAsia="Times New Roman"/>
                              </w:rPr>
                            </w:pPr>
                          </w:p>
                        </w:txbxContent>
                      </v:textbox>
                    </v:roundrect>
                    <v:roundrect id="Rounded Rectangle 2219" o:spid="_x0000_s1781" style="position:absolute;top:1491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" fillcolor="#f2dcdb" strokecolor="#385d8a" strokeweight="2pt">
                      <v:textbox>
                        <w:txbxContent>
                          <w:p w14:paraId="50A0DB62" w14:textId="77777777" w:rsidR="0051744F" w:rsidRDefault="0051744F" w:rsidP="00217BC5">
                            <w:pPr>
                              <w:rPr>
                                <w:rFonts w:eastAsia="Times New Roman"/>
                              </w:rPr>
                            </w:pPr>
                          </w:p>
                        </w:txbxContent>
                      </v:textbox>
                    </v:roundrect>
                    <v:roundrect id="Rounded Rectangle 2220" o:spid="_x0000_s1782" style="position:absolute;top:1796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" fillcolor="#f2dcdb" strokecolor="#385d8a" strokeweight="2pt">
                      <v:textbox>
                        <w:txbxContent>
                          <w:p w14:paraId="7F52BA03" w14:textId="77777777" w:rsidR="0051744F" w:rsidRDefault="0051744F" w:rsidP="00217BC5">
                            <w:pPr>
                              <w:rPr>
                                <w:rFonts w:eastAsia="Times New Roman"/>
                              </w:rPr>
                            </w:pPr>
                          </w:p>
                        </w:txbxContent>
                      </v:textbox>
                    </v:roundrect>
                    <v:roundrect id="Rounded Rectangle 2221" o:spid="_x0000_s1783" style="position:absolute;top:2100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" fillcolor="#f2dcdb" strokecolor="#385d8a" strokeweight="2pt">
                      <v:textbox>
                        <w:txbxContent>
                          <w:p w14:paraId="3FAEDBDB" w14:textId="77777777" w:rsidR="0051744F" w:rsidRDefault="0051744F" w:rsidP="00217BC5">
                            <w:pPr>
                              <w:rPr>
                                <w:rFonts w:eastAsia="Times New Roman"/>
                              </w:rPr>
                            </w:pPr>
                          </w:p>
                        </w:txbxContent>
                      </v:textbox>
                    </v:roundrect>
                    <v:roundrect id="Rounded Rectangle 2222" o:spid="_x0000_s1784" style="position:absolute;top:2404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" fillcolor="#f2dcdb" strokecolor="#385d8a" strokeweight="2pt">
                      <v:textbox>
                        <w:txbxContent>
                          <w:p w14:paraId="3D845E72" w14:textId="77777777" w:rsidR="0051744F" w:rsidRDefault="0051744F" w:rsidP="00217BC5">
                            <w:pPr>
                              <w:rPr>
                                <w:rFonts w:eastAsia="Times New Roman"/>
                              </w:rPr>
                            </w:pPr>
                          </w:p>
                        </w:txbxContent>
                      </v:textbox>
                    </v:roundrect>
                    <v:roundrect id="Rounded Rectangle 2223" o:spid="_x0000_s1785" style="position:absolute;top:300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" fillcolor="#f2dcdb" strokecolor="#385d8a" strokeweight="2pt">
                      <v:textbox>
                        <w:txbxContent>
                          <w:p w14:paraId="0D1223D1" w14:textId="77777777" w:rsidR="0051744F" w:rsidRDefault="0051744F" w:rsidP="00217BC5">
                            <w:pPr>
                              <w:rPr>
                                <w:rFonts w:eastAsia="Times New Roman"/>
                              </w:rPr>
                            </w:pPr>
                          </w:p>
                        </w:txbxContent>
                      </v:textbox>
                    </v:roundrect>
                    <v:roundrect id="Rounded Rectangle 2224" o:spid="_x0000_s1786" style="position:absolute;top:270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" fillcolor="#f2dcdb" strokecolor="#385d8a" strokeweight="2pt">
                      <v:textbox>
                        <w:txbxContent>
                          <w:p w14:paraId="48201F40" w14:textId="77777777" w:rsidR="0051744F" w:rsidRDefault="0051744F" w:rsidP="00217BC5">
                            <w:pPr>
                              <w:rPr>
                                <w:rFonts w:eastAsia="Times New Roman"/>
                              </w:rPr>
                            </w:pPr>
                          </w:p>
                        </w:txbxContent>
                      </v:textbox>
                    </v:roundrect>
                    <v:roundrect id="Rounded Rectangle 2225" o:spid="_x0000_s1787" style="position:absolute;top:330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" fillcolor="#f2dcdb" strokecolor="#385d8a" strokeweight="2pt">
                      <v:textbox>
                        <w:txbxContent>
                          <w:p w14:paraId="42EFE74F" w14:textId="77777777" w:rsidR="0051744F" w:rsidRDefault="0051744F" w:rsidP="00217BC5">
                            <w:pPr>
                              <w:rPr>
                                <w:rFonts w:eastAsia="Times New Roman"/>
                              </w:rPr>
                            </w:pPr>
                          </w:p>
                        </w:txbxContent>
                      </v:textbox>
                    </v:roundrect>
                    <v:roundrect id="Rounded Rectangle 2226" o:spid="_x0000_s1788" style="position:absolute;left:3944;top:3308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" fillcolor="#f2dcdb" strokecolor="#385d8a" strokeweight="2pt">
                      <v:textbox>
                        <w:txbxContent>
                          <w:p w14:paraId="2109FB5A" w14:textId="77777777" w:rsidR="0051744F" w:rsidRDefault="0051744F" w:rsidP="00217BC5">
                            <w:pPr>
                              <w:rPr>
                                <w:rFonts w:eastAsia="Times New Roman"/>
                              </w:rPr>
                            </w:pPr>
                          </w:p>
                        </w:txbxContent>
                      </v:textbox>
                    </v:roundrect>
                    <v:roundrect id="Rounded Rectangle 2227" o:spid="_x0000_s1789" style="position:absolute;left:3944;top:3003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" fillcolor="#f2dcdb" strokecolor="#385d8a" strokeweight="2pt">
                      <v:textbox>
                        <w:txbxContent>
                          <w:p w14:paraId="6D34B1A0" w14:textId="77777777" w:rsidR="0051744F" w:rsidRDefault="0051744F" w:rsidP="00217BC5">
                            <w:pPr>
                              <w:rPr>
                                <w:rFonts w:eastAsia="Times New Roman"/>
                              </w:rPr>
                            </w:pPr>
                          </w:p>
                        </w:txbxContent>
                      </v:textbox>
                    </v:roundrect>
                    <v:roundrect id="Rounded Rectangle 2228" o:spid="_x0000_s1790" style="position:absolute;left:3944;top:2709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" fillcolor="#f2dcdb" strokecolor="#385d8a" strokeweight="2pt">
                      <v:textbox>
                        <w:txbxContent>
                          <w:p w14:paraId="2606F1D7" w14:textId="77777777" w:rsidR="0051744F" w:rsidRDefault="0051744F" w:rsidP="00217BC5">
                            <w:pPr>
                              <w:rPr>
                                <w:rFonts w:eastAsia="Times New Roman"/>
                              </w:rPr>
                            </w:pPr>
                          </w:p>
                        </w:txbxContent>
                      </v:textbox>
                    </v:roundrect>
                    <v:roundrect id="Rounded Rectangle 2229" o:spid="_x0000_s1791" style="position:absolute;left:3944;top:2404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" fillcolor="#f2dcdb" strokecolor="#385d8a" strokeweight="2pt">
                      <v:textbox>
                        <w:txbxContent>
                          <w:p w14:paraId="7249002F" w14:textId="77777777" w:rsidR="0051744F" w:rsidRDefault="0051744F" w:rsidP="00217BC5">
                            <w:pPr>
                              <w:rPr>
                                <w:rFonts w:eastAsia="Times New Roman"/>
                              </w:rPr>
                            </w:pPr>
                          </w:p>
                        </w:txbxContent>
                      </v:textbox>
                    </v:roundrect>
                    <v:roundrect id="Rounded Rectangle 2230" o:spid="_x0000_s1792" style="position:absolute;left:3944;top:2100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" fillcolor="#f2dcdb" strokecolor="#385d8a" strokeweight="2pt">
                      <v:textbox>
                        <w:txbxContent>
                          <w:p w14:paraId="07D19CE5" w14:textId="77777777" w:rsidR="0051744F" w:rsidRDefault="0051744F" w:rsidP="00217BC5">
                            <w:pPr>
                              <w:rPr>
                                <w:rFonts w:eastAsia="Times New Roman"/>
                              </w:rPr>
                            </w:pPr>
                          </w:p>
                        </w:txbxContent>
                      </v:textbox>
                    </v:roundrect>
                    <v:roundrect id="Rounded Rectangle 2231" o:spid="_x0000_s1793" style="position:absolute;left:3944;top:1796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" fillcolor="#f2dcdb" strokecolor="#385d8a" strokeweight="2pt">
                      <v:textbox>
                        <w:txbxContent>
                          <w:p w14:paraId="3BC6767C" w14:textId="77777777" w:rsidR="0051744F" w:rsidRDefault="0051744F" w:rsidP="00217BC5">
                            <w:pPr>
                              <w:rPr>
                                <w:rFonts w:eastAsia="Times New Roman"/>
                              </w:rPr>
                            </w:pPr>
                          </w:p>
                        </w:txbxContent>
                      </v:textbox>
                    </v:roundrect>
                    <v:roundrect id="Rounded Rectangle 2232" o:spid="_x0000_s1794" style="position:absolute;left:3944;top:11865;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" fillcolor="#f2dcdb" strokecolor="#385d8a" strokeweight="2pt">
                      <v:textbox>
                        <w:txbxContent>
                          <w:p w14:paraId="1EE12680" w14:textId="77777777" w:rsidR="0051744F" w:rsidRDefault="0051744F" w:rsidP="00217BC5">
                            <w:pPr>
                              <w:rPr>
                                <w:rFonts w:eastAsia="Times New Roman"/>
                              </w:rPr>
                            </w:pPr>
                          </w:p>
                        </w:txbxContent>
                      </v:textbox>
                    </v:roundrect>
                    <v:roundrect id="Rounded Rectangle 2233" o:spid="_x0000_s1795" style="position:absolute;left:3944;top:8817;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" fillcolor="#f2dcdb" strokecolor="#385d8a" strokeweight="2pt">
                      <v:textbox>
                        <w:txbxContent>
                          <w:p w14:paraId="04D94649" w14:textId="77777777" w:rsidR="0051744F" w:rsidRDefault="0051744F" w:rsidP="00217BC5">
                            <w:pPr>
                              <w:rPr>
                                <w:rFonts w:eastAsia="Times New Roman"/>
                              </w:rPr>
                            </w:pPr>
                          </w:p>
                        </w:txbxContent>
                      </v:textbox>
                    </v:roundrect>
                    <v:roundrect id="Rounded Rectangle 2234" o:spid="_x0000_s1796" style="position:absolute;left:3944;top:576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" fillcolor="#f2dcdb" strokecolor="#385d8a" strokeweight="2pt">
                      <v:textbox>
                        <w:txbxContent>
                          <w:p w14:paraId="68635CBC" w14:textId="77777777" w:rsidR="0051744F" w:rsidRDefault="0051744F" w:rsidP="00217BC5">
                            <w:pPr>
                              <w:rPr>
                                <w:rFonts w:eastAsia="Times New Roman"/>
                              </w:rPr>
                            </w:pPr>
                          </w:p>
                        </w:txbxContent>
                      </v:textbox>
                    </v:roundrect>
                    <v:roundrect id="Rounded Rectangle 2235" o:spid="_x0000_s1797" style="position:absolute;left:3944;top:272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" fillcolor="#f2dcdb" strokecolor="#385d8a" strokeweight="2pt">
                      <v:textbox>
                        <w:txbxContent>
                          <w:p w14:paraId="081F541C" w14:textId="77777777" w:rsidR="0051744F" w:rsidRDefault="0051744F" w:rsidP="00217BC5">
                            <w:pPr>
                              <w:rPr>
                                <w:rFonts w:eastAsia="Times New Roman"/>
                              </w:rPr>
                            </w:pPr>
                          </w:p>
                        </w:txbxContent>
                      </v:textbox>
                    </v:roundrect>
                    <v:roundrect id="Rounded Rectangle 2236" o:spid="_x0000_s1798" style="position:absolute;left:3944;top:1491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" fillcolor="#f2dcdb" strokecolor="#385d8a" strokeweight="2pt">
                      <v:textbox>
                        <w:txbxContent>
                          <w:p w14:paraId="20FD8A4E" w14:textId="77777777" w:rsidR="0051744F" w:rsidRDefault="0051744F" w:rsidP="00217BC5">
                            <w:pPr>
                              <w:rPr>
                                <w:rFonts w:eastAsia="Times New Roman"/>
                              </w:rPr>
                            </w:pPr>
                          </w:p>
                        </w:txbxContent>
                      </v:textbox>
                    </v:roundrect>
                    <v:roundrect id="Rounded Rectangle 2237" o:spid="_x0000_s1799" style="position:absolute;left:67;top:391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" fillcolor="#f2dcdb" strokecolor="#385d8a" strokeweight="2pt">
                      <v:textbox>
                        <w:txbxContent>
                          <w:p w14:paraId="2053AFB7" w14:textId="77777777" w:rsidR="0051744F" w:rsidRDefault="0051744F" w:rsidP="00217BC5">
                            <w:pPr>
                              <w:rPr>
                                <w:rFonts w:eastAsia="Times New Roman"/>
                              </w:rPr>
                            </w:pPr>
                          </w:p>
                        </w:txbxContent>
                      </v:textbox>
                    </v:roundrect>
                    <v:roundrect id="Rounded Rectangle 2238" o:spid="_x0000_s1800" style="position:absolute;left:67;top:361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" fillcolor="#f2dcdb" strokecolor="#385d8a" strokeweight="2pt">
                      <v:textbox>
                        <w:txbxContent>
                          <w:p w14:paraId="2BEF4884" w14:textId="77777777" w:rsidR="0051744F" w:rsidRDefault="0051744F" w:rsidP="00217BC5">
                            <w:pPr>
                              <w:rPr>
                                <w:rFonts w:eastAsia="Times New Roman"/>
                              </w:rPr>
                            </w:pPr>
                          </w:p>
                        </w:txbxContent>
                      </v:textbox>
                    </v:roundrect>
                    <v:roundrect id="Rounded Rectangle 2239" o:spid="_x0000_s1801" style="position:absolute;left:67;top:421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" fillcolor="#f2dcdb" strokecolor="#385d8a" strokeweight="2pt">
                      <v:textbox>
                        <w:txbxContent>
                          <w:p w14:paraId="2CC5447D" w14:textId="77777777" w:rsidR="0051744F" w:rsidRDefault="0051744F" w:rsidP="00217BC5">
                            <w:pPr>
                              <w:rPr>
                                <w:rFonts w:eastAsia="Times New Roman"/>
                              </w:rPr>
                            </w:pPr>
                          </w:p>
                        </w:txbxContent>
                      </v:textbox>
                    </v:roundrect>
                    <v:roundrect id="Rounded Rectangle 2240" o:spid="_x0000_s1802" style="position:absolute;left:4012;top:421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" fillcolor="#f2dcdb" strokecolor="#385d8a" strokeweight="2pt">
                      <v:textbox>
                        <w:txbxContent>
                          <w:p w14:paraId="2A14C153" w14:textId="77777777" w:rsidR="0051744F" w:rsidRDefault="0051744F" w:rsidP="00217BC5">
                            <w:pPr>
                              <w:rPr>
                                <w:rFonts w:eastAsia="Times New Roman"/>
                              </w:rPr>
                            </w:pPr>
                          </w:p>
                        </w:txbxContent>
                      </v:textbox>
                    </v:roundrect>
                    <v:roundrect id="Rounded Rectangle 2241" o:spid="_x0000_s1803" style="position:absolute;left:4012;top:3907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" fillcolor="#f2dcdb" strokecolor="#385d8a" strokeweight="2pt">
                      <v:textbox>
                        <w:txbxContent>
                          <w:p w14:paraId="0AD6AB70" w14:textId="77777777" w:rsidR="0051744F" w:rsidRDefault="0051744F" w:rsidP="00217BC5">
                            <w:pPr>
                              <w:rPr>
                                <w:rFonts w:eastAsia="Times New Roman"/>
                              </w:rPr>
                            </w:pPr>
                          </w:p>
                        </w:txbxContent>
                      </v:textbox>
                    </v:roundrect>
                    <v:roundrect id="Rounded Rectangle 2242" o:spid="_x0000_s1804" style="position:absolute;left:4012;top:361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" fillcolor="#f2dcdb" strokecolor="#385d8a" strokeweight="2pt">
                      <v:textbox>
                        <w:txbxContent>
                          <w:p w14:paraId="6B4C9149" w14:textId="77777777" w:rsidR="0051744F" w:rsidRDefault="0051744F" w:rsidP="00217BC5">
                            <w:pPr>
                              <w:rPr>
                                <w:rFonts w:eastAsia="Times New Roman"/>
                              </w:rPr>
                            </w:pPr>
                          </w:p>
                        </w:txbxContent>
                      </v:textbox>
                    </v:roundrect>
                    <v:roundrect id="Rounded Rectangle 2243" o:spid="_x0000_s1805" style="position:absolute;left:67;top:451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" fillcolor="#f2dcdb" strokecolor="#385d8a" strokeweight="2pt">
                      <v:textbox>
                        <w:txbxContent>
                          <w:p w14:paraId="74D69D43" w14:textId="77777777" w:rsidR="0051744F" w:rsidRDefault="0051744F" w:rsidP="00217BC5">
                            <w:pPr>
                              <w:rPr>
                                <w:rFonts w:eastAsia="Times New Roman"/>
                              </w:rPr>
                            </w:pPr>
                          </w:p>
                        </w:txbxContent>
                      </v:textbox>
                    </v:roundrect>
                    <v:roundrect id="Rounded Rectangle 2244" o:spid="_x0000_s1806" style="position:absolute;left:67;top:4811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" fillcolor="#f2dcdb" strokecolor="#385d8a" strokeweight="2pt">
                      <v:textbox>
                        <w:txbxContent>
                          <w:p w14:paraId="2EDC9374" w14:textId="77777777" w:rsidR="0051744F" w:rsidRDefault="0051744F" w:rsidP="00217BC5">
                            <w:pPr>
                              <w:rPr>
                                <w:rFonts w:eastAsia="Times New Roman"/>
                              </w:rPr>
                            </w:pPr>
                          </w:p>
                        </w:txbxContent>
                      </v:textbox>
                    </v:roundrect>
                    <v:roundrect id="Rounded Rectangle 2245" o:spid="_x0000_s1807" style="position:absolute;left:4012;top:4811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" fillcolor="#f2dcdb" strokecolor="#385d8a" strokeweight="2pt">
                      <v:textbox>
                        <w:txbxContent>
                          <w:p w14:paraId="3EC69579" w14:textId="77777777" w:rsidR="0051744F" w:rsidRDefault="0051744F" w:rsidP="00217BC5">
                            <w:pPr>
                              <w:rPr>
                                <w:rFonts w:eastAsia="Times New Roman"/>
                              </w:rPr>
                            </w:pPr>
                          </w:p>
                        </w:txbxContent>
                      </v:textbox>
                    </v:roundrect>
                    <v:roundrect id="Rounded Rectangle 2246" o:spid="_x0000_s1808" style="position:absolute;left:4012;top:4506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" fillcolor="#f2dcdb" strokecolor="#385d8a" strokeweight="2pt">
                      <v:textbox>
                        <w:txbxContent>
                          <w:p w14:paraId="1FE26C8D" w14:textId="77777777" w:rsidR="0051744F" w:rsidRDefault="0051744F" w:rsidP="00217BC5">
                            <w:pPr>
                              <w:rPr>
                                <w:rFonts w:eastAsia="Times New Roman"/>
                              </w:rPr>
                            </w:pPr>
                          </w:p>
                        </w:txbxContent>
                      </v:textbox>
                    </v:roundrect>
                  </v:group>
                  <v:group id="Group 2247" o:spid="_x0000_s1809" style="position:absolute;left:16180;top:13599;width:20634;height:29069" coordorigin="16180,13599" coordsize="20633,2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">
                    <v:group id="Group 2248" o:spid="_x0000_s1810" style="position:absolute;left:16180;top:13599;width:8180;height:12418" coordorigin="16180,1359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">
                      <v:shape id="Picture 2249" o:spid="_x0000_s1811" type="#_x0000_t75" style="position:absolute;left:20216;top:1664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" fillcolor="#5b9bd5 [3204]" strokecolor="black [3213]">
                        <v:imagedata r:id="rId55" o:title=""/>
                        <v:shadow color="#e7e6e6 [3214]"/>
                      </v:shape>
                      <v:shape id="Picture 2250" o:spid="_x0000_s1812" type="#_x0000_t75" style="position:absolute;left:16287;top:1663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" fillcolor="#5b9bd5 [3204]" strokecolor="black [3213]">
                        <v:imagedata r:id="rId55" o:title=""/>
                        <v:shadow color="#e7e6e6 [3214]"/>
                      </v:shape>
                      <v:shape id="Picture 2251" o:spid="_x0000_s1813" type="#_x0000_t75" style="position:absolute;left:20216;top:1359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" fillcolor="#5b9bd5 [3204]" strokecolor="black [3213]">
                        <v:imagedata r:id="rId55" o:title=""/>
                        <v:shadow color="#e7e6e6 [3214]"/>
                      </v:shape>
                      <v:shape id="Picture 2252" o:spid="_x0000_s1814" type="#_x0000_t75" style="position:absolute;left:16180;top:196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" fillcolor="#5b9bd5 [3204]" strokecolor="black [3213]">
                        <v:imagedata r:id="rId55" o:title=""/>
                        <v:shadow color="#e7e6e6 [3214]"/>
                      </v:shape>
                      <v:shape id="Picture 2253" o:spid="_x0000_s1815" type="#_x0000_t75" style="position:absolute;left:20109;top:2273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" fillcolor="#5b9bd5 [3204]" strokecolor="black [3213]">
                        <v:imagedata r:id="rId55" o:title=""/>
                        <v:shadow color="#e7e6e6 [3214]"/>
                      </v:shape>
                      <v:shape id="Picture 2254" o:spid="_x0000_s1816" type="#_x0000_t75" style="position:absolute;left:16180;top:2272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" fillcolor="#5b9bd5 [3204]" strokecolor="black [3213]">
                        <v:imagedata r:id="rId55" o:title=""/>
                        <v:shadow color="#e7e6e6 [3214]"/>
                      </v:shape>
                      <v:shape id="Picture 2255" o:spid="_x0000_s1817" type="#_x0000_t75" style="position:absolute;left:20109;top:1968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" fillcolor="#5b9bd5 [3204]" strokecolor="black [3213]">
                        <v:imagedata r:id="rId55" o:title=""/>
                        <v:shadow color="#e7e6e6 [3214]"/>
                      </v:shape>
                      <v:shape id="Picture 2256" o:spid="_x0000_s1818" type="#_x0000_t75" style="position:absolute;left:16287;top:1371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" fillcolor="#5b9bd5 [3204]" strokecolor="black [3213]">
                        <v:imagedata r:id="rId56" o:title=""/>
                        <v:shadow color="#e7e6e6 [3214]"/>
                      </v:shape>
                    </v:group>
                    <v:group id="Group 2257" o:spid="_x0000_s1819" style="position:absolute;left:17139;top:15123;width:8179;height:12418" coordorigin="17139,1512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">
                      <v:shape id="Picture 2258" o:spid="_x0000_s1820" type="#_x0000_t75" style="position:absolute;left:21175;top:1816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" fillcolor="#5b9bd5 [3204]" strokecolor="black [3213]">
                        <v:imagedata r:id="rId55" o:title=""/>
                        <v:shadow color="#e7e6e6 [3214]"/>
                      </v:shape>
                      <v:shape id="Picture 2259" o:spid="_x0000_s1821" type="#_x0000_t75" style="position:absolute;left:17246;top:1816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" fillcolor="#5b9bd5 [3204]" strokecolor="black [3213]">
                        <v:imagedata r:id="rId55" o:title=""/>
                        <v:shadow color="#e7e6e6 [3214]"/>
                      </v:shape>
                      <v:shape id="Picture 2260" o:spid="_x0000_s1822" type="#_x0000_t75" style="position:absolute;left:21175;top:151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" fillcolor="#5b9bd5 [3204]" strokecolor="black [3213]">
                        <v:imagedata r:id="rId55" o:title=""/>
                        <v:shadow color="#e7e6e6 [3214]"/>
                      </v:shape>
                      <v:shape id="Picture 2261" o:spid="_x0000_s1823" type="#_x0000_t75" style="position:absolute;left:17139;top:212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" fillcolor="#5b9bd5 [3204]" strokecolor="black [3213]">
                        <v:imagedata r:id="rId55" o:title=""/>
                        <v:shadow color="#e7e6e6 [3214]"/>
                      </v:shape>
                      <v:shape id="Picture 2262" o:spid="_x0000_s1824" type="#_x0000_t75" style="position:absolute;left:21068;top:2425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" fillcolor="#5b9bd5 [3204]" strokecolor="black [3213]">
                        <v:imagedata r:id="rId55" o:title=""/>
                        <v:shadow color="#e7e6e6 [3214]"/>
                      </v:shape>
                      <v:shape id="Picture 2263" o:spid="_x0000_s1825" type="#_x0000_t75" style="position:absolute;left:17139;top:2424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" fillcolor="#5b9bd5 [3204]" strokecolor="black [3213]">
                        <v:imagedata r:id="rId55" o:title=""/>
                        <v:shadow color="#e7e6e6 [3214]"/>
                      </v:shape>
                      <v:shape id="Picture 2264" o:spid="_x0000_s1826" type="#_x0000_t75" style="position:absolute;left:21068;top:212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" fillcolor="#5b9bd5 [3204]" strokecolor="black [3213]">
                        <v:imagedata r:id="rId55" o:title=""/>
                        <v:shadow color="#e7e6e6 [3214]"/>
                      </v:shape>
                      <v:shape id="Picture 2265" o:spid="_x0000_s1827" type="#_x0000_t75" style="position:absolute;left:17246;top:1524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" fillcolor="#5b9bd5 [3204]" strokecolor="black [3213]">
                        <v:imagedata r:id="rId56" o:title=""/>
                        <v:shadow color="#e7e6e6 [3214]"/>
                      </v:shape>
                    </v:group>
                    <v:group id="Group 2266" o:spid="_x0000_s1828" style="position:absolute;left:18169;top:16540;width:8179;height:12418" coordorigin="18169,1654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">
                      <v:shape id="Picture 2267" o:spid="_x0000_s1829" type="#_x0000_t75" style="position:absolute;left:22205;top:1958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" fillcolor="#5b9bd5 [3204]" strokecolor="black [3213]">
                        <v:imagedata r:id="rId55" o:title=""/>
                        <v:shadow color="#e7e6e6 [3214]"/>
                      </v:shape>
                      <v:shape id="Picture 2268" o:spid="_x0000_s1830" type="#_x0000_t75" style="position:absolute;left:18276;top:195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" fillcolor="#5b9bd5 [3204]" strokecolor="black [3213]">
                        <v:imagedata r:id="rId55" o:title=""/>
                        <v:shadow color="#e7e6e6 [3214]"/>
                      </v:shape>
                      <v:shape id="Picture 2269" o:spid="_x0000_s1831" type="#_x0000_t75" style="position:absolute;left:22205;top:1654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" fillcolor="#5b9bd5 [3204]" strokecolor="black [3213]">
                        <v:imagedata r:id="rId55" o:title=""/>
                        <v:shadow color="#e7e6e6 [3214]"/>
                      </v:shape>
                      <v:shape id="Picture 2270" o:spid="_x0000_s1832" type="#_x0000_t75" style="position:absolute;left:18169;top:2262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" fillcolor="#5b9bd5 [3204]" strokecolor="black [3213]">
                        <v:imagedata r:id="rId55" o:title=""/>
                        <v:shadow color="#e7e6e6 [3214]"/>
                      </v:shape>
                      <v:shape id="Picture 2271" o:spid="_x0000_s1833" type="#_x0000_t75" style="position:absolute;left:22098;top:2567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" fillcolor="#5b9bd5 [3204]" strokecolor="black [3213]">
                        <v:imagedata r:id="rId55" o:title=""/>
                        <v:shadow color="#e7e6e6 [3214]"/>
                      </v:shape>
                      <v:shape id="Picture 2272" o:spid="_x0000_s1834" type="#_x0000_t75" style="position:absolute;left:18169;top:2566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" fillcolor="#5b9bd5 [3204]" strokecolor="black [3213]">
                        <v:imagedata r:id="rId55" o:title=""/>
                        <v:shadow color="#e7e6e6 [3214]"/>
                      </v:shape>
                      <v:shape id="Picture 2273" o:spid="_x0000_s1835" type="#_x0000_t75" style="position:absolute;left:22098;top:2262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" fillcolor="#5b9bd5 [3204]" strokecolor="black [3213]">
                        <v:imagedata r:id="rId55" o:title=""/>
                        <v:shadow color="#e7e6e6 [3214]"/>
                      </v:shape>
                      <v:shape id="Picture 2274" o:spid="_x0000_s1836" type="#_x0000_t75" style="position:absolute;left:18276;top:166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" fillcolor="#5b9bd5 [3204]" strokecolor="black [3213]">
                        <v:imagedata r:id="rId56" o:title=""/>
                        <v:shadow color="#e7e6e6 [3214]"/>
                      </v:shape>
                    </v:group>
                    <v:group id="Group 2275" o:spid="_x0000_s1837" style="position:absolute;left:19210;top:18040;width:8180;height:12418" coordorigin="19210,1804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">
                      <v:shape id="Picture 2276" o:spid="_x0000_s1838" type="#_x0000_t75" style="position:absolute;left:23247;top:2108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" fillcolor="#5b9bd5 [3204]" strokecolor="black [3213]">
                        <v:imagedata r:id="rId55" o:title=""/>
                        <v:shadow color="#e7e6e6 [3214]"/>
                      </v:shape>
                      <v:shape id="Picture 2277" o:spid="_x0000_s1839" type="#_x0000_t75" style="position:absolute;left:19318;top:2107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" fillcolor="#5b9bd5 [3204]" strokecolor="black [3213]">
                        <v:imagedata r:id="rId55" o:title=""/>
                        <v:shadow color="#e7e6e6 [3214]"/>
                      </v:shape>
                      <v:shape id="Picture 2278" o:spid="_x0000_s1840" type="#_x0000_t75" style="position:absolute;left:23247;top:1804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" fillcolor="#5b9bd5 [3204]" strokecolor="black [3213]">
                        <v:imagedata r:id="rId55" o:title=""/>
                        <v:shadow color="#e7e6e6 [3214]"/>
                      </v:shape>
                      <v:shape id="Picture 2279" o:spid="_x0000_s1841" type="#_x0000_t75" style="position:absolute;left:19211;top:241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" fillcolor="#5b9bd5 [3204]" strokecolor="black [3213]">
                        <v:imagedata r:id="rId55" o:title=""/>
                        <v:shadow color="#e7e6e6 [3214]"/>
                      </v:shape>
                      <v:shape id="Picture 2280" o:spid="_x0000_s1842" type="#_x0000_t75" style="position:absolute;left:23139;top:2717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" fillcolor="#5b9bd5 [3204]" strokecolor="black [3213]">
                        <v:imagedata r:id="rId55" o:title=""/>
                        <v:shadow color="#e7e6e6 [3214]"/>
                      </v:shape>
                      <v:shape id="Picture 2281" o:spid="_x0000_s1843" type="#_x0000_t75" style="position:absolute;left:19210;top:2716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" fillcolor="#5b9bd5 [3204]" strokecolor="black [3213]">
                        <v:imagedata r:id="rId55" o:title=""/>
                        <v:shadow color="#e7e6e6 [3214]"/>
                      </v:shape>
                      <v:shape id="Picture 2282" o:spid="_x0000_s1844" type="#_x0000_t75" style="position:absolute;left:23139;top:241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" fillcolor="#5b9bd5 [3204]" strokecolor="black [3213]">
                        <v:imagedata r:id="rId55" o:title=""/>
                        <v:shadow color="#e7e6e6 [3214]"/>
                      </v:shape>
                      <v:shape id="Picture 2283" o:spid="_x0000_s1845" type="#_x0000_t75" style="position:absolute;left:19318;top:1815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" fillcolor="#5b9bd5 [3204]" strokecolor="black [3213]">
                        <v:imagedata r:id="rId56" o:title=""/>
                        <v:shadow color="#e7e6e6 [3214]"/>
                      </v:shape>
                    </v:group>
                    <v:group id="Group 2284" o:spid="_x0000_s1846" style="position:absolute;left:20270;top:19790;width:8179;height:12418" coordorigin="20270,1979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">
                      <v:shape id="Picture 2285" o:spid="_x0000_s1847" type="#_x0000_t75" style="position:absolute;left:24306;top:2283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" fillcolor="#5b9bd5 [3204]" strokecolor="black [3213]">
                        <v:imagedata r:id="rId55" o:title=""/>
                        <v:shadow color="#e7e6e6 [3214]"/>
                      </v:shape>
                      <v:shape id="Picture 2286" o:spid="_x0000_s1848" type="#_x0000_t75" style="position:absolute;left:20377;top:2282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" fillcolor="#5b9bd5 [3204]" strokecolor="black [3213]">
                        <v:imagedata r:id="rId55" o:title=""/>
                        <v:shadow color="#e7e6e6 [3214]"/>
                      </v:shape>
                      <v:shape id="Picture 2287" o:spid="_x0000_s1849" type="#_x0000_t75" style="position:absolute;left:24306;top:1979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" fillcolor="#5b9bd5 [3204]" strokecolor="black [3213]">
                        <v:imagedata r:id="rId55" o:title=""/>
                        <v:shadow color="#e7e6e6 [3214]"/>
                      </v:shape>
                      <v:shape id="Picture 2288" o:spid="_x0000_s1850" type="#_x0000_t75" style="position:absolute;left:20270;top:258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" fillcolor="#5b9bd5 [3204]" strokecolor="black [3213]">
                        <v:imagedata r:id="rId55" o:title=""/>
                        <v:shadow color="#e7e6e6 [3214]"/>
                      </v:shape>
                      <v:shape id="Picture 2289" o:spid="_x0000_s1851" type="#_x0000_t75" style="position:absolute;left:24199;top:289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" fillcolor="#5b9bd5 [3204]" strokecolor="black [3213]">
                        <v:imagedata r:id="rId55" o:title=""/>
                        <v:shadow color="#e7e6e6 [3214]"/>
                      </v:shape>
                      <v:shape id="Picture 2290" o:spid="_x0000_s1852" type="#_x0000_t75" style="position:absolute;left:20270;top:2891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" fillcolor="#5b9bd5 [3204]" strokecolor="black [3213]">
                        <v:imagedata r:id="rId55" o:title=""/>
                        <v:shadow color="#e7e6e6 [3214]"/>
                      </v:shape>
                      <v:shape id="Picture 2291" o:spid="_x0000_s1853" type="#_x0000_t75" style="position:absolute;left:24199;top:258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" fillcolor="#5b9bd5 [3204]" strokecolor="black [3213]">
                        <v:imagedata r:id="rId55" o:title=""/>
                        <v:shadow color="#e7e6e6 [3214]"/>
                      </v:shape>
                      <v:shape id="Picture 2292" o:spid="_x0000_s1854" type="#_x0000_t75" style="position:absolute;left:20377;top:1990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" fillcolor="#5b9bd5 [3204]" strokecolor="black [3213]">
                        <v:imagedata r:id="rId56" o:title=""/>
                        <v:shadow color="#e7e6e6 [3214]"/>
                      </v:shape>
                    </v:group>
                    <v:group id="Group 2293" o:spid="_x0000_s1855" style="position:absolute;left:21389;top:21219;width:8180;height:12418" coordorigin="21389,2121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">
                      <v:shape id="Picture 2294" o:spid="_x0000_s1856" type="#_x0000_t75" style="position:absolute;left:25426;top:2426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" fillcolor="#5b9bd5 [3204]" strokecolor="black [3213]">
                        <v:imagedata r:id="rId55" o:title=""/>
                        <v:shadow color="#e7e6e6 [3214]"/>
                      </v:shape>
                      <v:shape id="Picture 2295" o:spid="_x0000_s1857" type="#_x0000_t75" style="position:absolute;left:21497;top:2425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" fillcolor="#5b9bd5 [3204]" strokecolor="black [3213]">
                        <v:imagedata r:id="rId55" o:title=""/>
                        <v:shadow color="#e7e6e6 [3214]"/>
                      </v:shape>
                      <v:shape id="Picture 2296" o:spid="_x0000_s1858" type="#_x0000_t75" style="position:absolute;left:25426;top:212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" fillcolor="#5b9bd5 [3204]" strokecolor="black [3213]">
                        <v:imagedata r:id="rId55" o:title=""/>
                        <v:shadow color="#e7e6e6 [3214]"/>
                      </v:shape>
                      <v:shape id="Picture 2297" o:spid="_x0000_s1859" type="#_x0000_t75" style="position:absolute;left:21389;top:273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" fillcolor="#5b9bd5 [3204]" strokecolor="black [3213]">
                        <v:imagedata r:id="rId55" o:title=""/>
                        <v:shadow color="#e7e6e6 [3214]"/>
                      </v:shape>
                      <v:shape id="Picture 2298" o:spid="_x0000_s1860" type="#_x0000_t75" style="position:absolute;left:25318;top:303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" fillcolor="#5b9bd5 [3204]" strokecolor="black [3213]">
                        <v:imagedata r:id="rId55" o:title=""/>
                        <v:shadow color="#e7e6e6 [3214]"/>
                      </v:shape>
                      <v:shape id="Picture 2299" o:spid="_x0000_s1861" type="#_x0000_t75" style="position:absolute;left:21389;top:3034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" fillcolor="#5b9bd5 [3204]" strokecolor="black [3213]">
                        <v:imagedata r:id="rId55" o:title=""/>
                        <v:shadow color="#e7e6e6 [3214]"/>
                      </v:shape>
                      <v:shape id="Picture 2300" o:spid="_x0000_s1862" type="#_x0000_t75" style="position:absolute;left:25318;top:273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" fillcolor="#5b9bd5 [3204]" strokecolor="black [3213]">
                        <v:imagedata r:id="rId55" o:title=""/>
                        <v:shadow color="#e7e6e6 [3214]"/>
                      </v:shape>
                      <v:shape id="Picture 2301" o:spid="_x0000_s1863" type="#_x0000_t75" style="position:absolute;left:21497;top:2133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" fillcolor="#5b9bd5 [3204]" strokecolor="black [3213]">
                        <v:imagedata r:id="rId56" o:title=""/>
                        <v:shadow color="#e7e6e6 [3214]"/>
                      </v:shape>
                    </v:group>
                    <v:group id="Group 2302" o:spid="_x0000_s1864" style="position:absolute;left:22633;top:22743;width:8180;height:12418" coordorigin="22633,2274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">
                      <v:shape id="Picture 2303" o:spid="_x0000_s1865" type="#_x0000_t75" style="position:absolute;left:26670;top:257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" fillcolor="#5b9bd5 [3204]" strokecolor="black [3213]">
                        <v:imagedata r:id="rId55" o:title=""/>
                        <v:shadow color="#e7e6e6 [3214]"/>
                      </v:shape>
                      <v:shape id="Picture 2304" o:spid="_x0000_s1866" type="#_x0000_t75" style="position:absolute;left:22741;top:2578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" fillcolor="#5b9bd5 [3204]" strokecolor="black [3213]">
                        <v:imagedata r:id="rId55" o:title=""/>
                        <v:shadow color="#e7e6e6 [3214]"/>
                      </v:shape>
                      <v:shape id="Picture 2305" o:spid="_x0000_s1867" type="#_x0000_t75" style="position:absolute;left:26670;top:2274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" fillcolor="#5b9bd5 [3204]" strokecolor="black [3213]">
                        <v:imagedata r:id="rId55" o:title=""/>
                        <v:shadow color="#e7e6e6 [3214]"/>
                      </v:shape>
                      <v:shape id="Picture 2306" o:spid="_x0000_s1868" type="#_x0000_t75" style="position:absolute;left:22634;top:2883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" fillcolor="#5b9bd5 [3204]" strokecolor="black [3213]">
                        <v:imagedata r:id="rId55" o:title=""/>
                        <v:shadow color="#e7e6e6 [3214]"/>
                      </v:shape>
                      <v:shape id="Picture 2307" o:spid="_x0000_s1869" type="#_x0000_t75" style="position:absolute;left:26562;top:3187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" fillcolor="#5b9bd5 [3204]" strokecolor="black [3213]">
                        <v:imagedata r:id="rId55" o:title=""/>
                        <v:shadow color="#e7e6e6 [3214]"/>
                      </v:shape>
                      <v:shape id="Picture 2308" o:spid="_x0000_s1870" type="#_x0000_t75" style="position:absolute;left:22633;top:3186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" fillcolor="#5b9bd5 [3204]" strokecolor="black [3213]">
                        <v:imagedata r:id="rId55" o:title=""/>
                        <v:shadow color="#e7e6e6 [3214]"/>
                      </v:shape>
                      <v:shape id="Picture 2309" o:spid="_x0000_s1871" type="#_x0000_t75" style="position:absolute;left:26562;top:2883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" fillcolor="#5b9bd5 [3204]" strokecolor="black [3213]">
                        <v:imagedata r:id="rId55" o:title=""/>
                        <v:shadow color="#e7e6e6 [3214]"/>
                      </v:shape>
                      <v:shape id="Picture 2310" o:spid="_x0000_s1872" type="#_x0000_t75" style="position:absolute;left:22741;top:2286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" fillcolor="#5b9bd5 [3204]" strokecolor="black [3213]">
                        <v:imagedata r:id="rId56" o:title=""/>
                        <v:shadow color="#e7e6e6 [3214]"/>
                      </v:shape>
                    </v:group>
                    <v:group id="Group 2311" o:spid="_x0000_s1873" style="position:absolute;left:23717;top:24154;width:8179;height:12418" coordorigin="23717,2415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">
                      <v:shape id="Picture 2312" o:spid="_x0000_s1874" type="#_x0000_t75" style="position:absolute;left:27753;top:271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" fillcolor="#5b9bd5 [3204]" strokecolor="black [3213]">
                        <v:imagedata r:id="rId55" o:title=""/>
                        <v:shadow color="#e7e6e6 [3214]"/>
                      </v:shape>
                      <v:shape id="Picture 2313" o:spid="_x0000_s1875" type="#_x0000_t75" style="position:absolute;left:23824;top:2719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" fillcolor="#5b9bd5 [3204]" strokecolor="black [3213]">
                        <v:imagedata r:id="rId55" o:title=""/>
                        <v:shadow color="#e7e6e6 [3214]"/>
                      </v:shape>
                      <v:shape id="Picture 2314" o:spid="_x0000_s1876" type="#_x0000_t75" style="position:absolute;left:27753;top:2415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" fillcolor="#5b9bd5 [3204]" strokecolor="black [3213]">
                        <v:imagedata r:id="rId55" o:title=""/>
                        <v:shadow color="#e7e6e6 [3214]"/>
                      </v:shape>
                      <v:shape id="Picture 2315" o:spid="_x0000_s1877" type="#_x0000_t75" style="position:absolute;left:23717;top:302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" fillcolor="#5b9bd5 [3204]" strokecolor="black [3213]">
                        <v:imagedata r:id="rId55" o:title=""/>
                        <v:shadow color="#e7e6e6 [3214]"/>
                      </v:shape>
                      <v:shape id="Picture 2316" o:spid="_x0000_s1878" type="#_x0000_t75" style="position:absolute;left:27646;top:3328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" fillcolor="#5b9bd5 [3204]" strokecolor="black [3213]">
                        <v:imagedata r:id="rId55" o:title=""/>
                        <v:shadow color="#e7e6e6 [3214]"/>
                      </v:shape>
                      <v:shape id="Picture 2317" o:spid="_x0000_s1879" type="#_x0000_t75" style="position:absolute;left:23717;top:3328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" fillcolor="#5b9bd5 [3204]" strokecolor="black [3213]">
                        <v:imagedata r:id="rId55" o:title=""/>
                        <v:shadow color="#e7e6e6 [3214]"/>
                      </v:shape>
                      <v:shape id="Picture 2318" o:spid="_x0000_s1880" type="#_x0000_t75" style="position:absolute;left:27646;top:302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" fillcolor="#5b9bd5 [3204]" strokecolor="black [3213]">
                        <v:imagedata r:id="rId55" o:title=""/>
                        <v:shadow color="#e7e6e6 [3214]"/>
                      </v:shape>
                      <v:shape id="Picture 2319" o:spid="_x0000_s1881" type="#_x0000_t75" style="position:absolute;left:23824;top:24273;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" fillcolor="#5b9bd5 [3204]" strokecolor="black [3213]">
                        <v:imagedata r:id="rId56" o:title=""/>
                        <v:shadow color="#e7e6e6 [3214]"/>
                      </v:shape>
                    </v:group>
                    <v:group id="Group 2320" o:spid="_x0000_s1882" style="position:absolute;left:24896;top:25791;width:8179;height:12418" coordorigin="24896,2579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">
                      <v:shape id="Picture 2321" o:spid="_x0000_s1883" type="#_x0000_t75" style="position:absolute;left:28932;top:2883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" fillcolor="#5b9bd5 [3204]" strokecolor="black [3213]">
                        <v:imagedata r:id="rId55" o:title=""/>
                        <v:shadow color="#e7e6e6 [3214]"/>
                      </v:shape>
                      <v:shape id="Picture 2322" o:spid="_x0000_s1884" type="#_x0000_t75" style="position:absolute;left:25003;top:2883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" fillcolor="#5b9bd5 [3204]" strokecolor="black [3213]">
                        <v:imagedata r:id="rId55" o:title=""/>
                        <v:shadow color="#e7e6e6 [3214]"/>
                      </v:shape>
                      <v:shape id="Picture 2323" o:spid="_x0000_s1885" type="#_x0000_t75" style="position:absolute;left:28932;top:257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" fillcolor="#5b9bd5 [3204]" strokecolor="black [3213]">
                        <v:imagedata r:id="rId55" o:title=""/>
                        <v:shadow color="#e7e6e6 [3214]"/>
                      </v:shape>
                      <v:shape id="Picture 2324" o:spid="_x0000_s1886" type="#_x0000_t75" style="position:absolute;left:24896;top:318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" fillcolor="#5b9bd5 [3204]" strokecolor="black [3213]">
                        <v:imagedata r:id="rId55" o:title=""/>
                        <v:shadow color="#e7e6e6 [3214]"/>
                      </v:shape>
                      <v:shape id="Picture 2325" o:spid="_x0000_s1887" type="#_x0000_t75" style="position:absolute;left:28824;top:3492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" fillcolor="#5b9bd5 [3204]" strokecolor="black [3213]">
                        <v:imagedata r:id="rId55" o:title=""/>
                        <v:shadow color="#e7e6e6 [3214]"/>
                      </v:shape>
                      <v:shape id="Picture 2326" o:spid="_x0000_s1888" type="#_x0000_t75" style="position:absolute;left:24896;top:3491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" fillcolor="#5b9bd5 [3204]" strokecolor="black [3213]">
                        <v:imagedata r:id="rId55" o:title=""/>
                        <v:shadow color="#e7e6e6 [3214]"/>
                      </v:shape>
                      <v:shape id="Picture 2327" o:spid="_x0000_s1889" type="#_x0000_t75" style="position:absolute;left:28824;top:3187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" fillcolor="#5b9bd5 [3204]" strokecolor="black [3213]">
                        <v:imagedata r:id="rId55" o:title=""/>
                        <v:shadow color="#e7e6e6 [3214]"/>
                      </v:shape>
                      <v:shape id="Picture 2328" o:spid="_x0000_s1890" type="#_x0000_t75" style="position:absolute;left:25003;top:2591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" fillcolor="#5b9bd5 [3204]" strokecolor="black [3213]">
                        <v:imagedata r:id="rId56" o:title=""/>
                        <v:shadow color="#e7e6e6 [3214]"/>
                      </v:shape>
                    </v:group>
                    <v:group id="Group 2329" o:spid="_x0000_s1891" style="position:absolute;left:26175;top:27315;width:8180;height:12418" coordorigin="26175,2731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">
                      <v:shape id="Picture 2330" o:spid="_x0000_s1892" type="#_x0000_t75" style="position:absolute;left:30212;top:303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" fillcolor="#5b9bd5 [3204]" strokecolor="black [3213]">
                        <v:imagedata r:id="rId55" o:title=""/>
                        <v:shadow color="#e7e6e6 [3214]"/>
                      </v:shape>
                      <v:shape id="Picture 2331" o:spid="_x0000_s1893" type="#_x0000_t75" style="position:absolute;left:26283;top:303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" fillcolor="#5b9bd5 [3204]" strokecolor="black [3213]">
                        <v:imagedata r:id="rId55" o:title=""/>
                        <v:shadow color="#e7e6e6 [3214]"/>
                      </v:shape>
                      <v:shape id="Picture 2332" o:spid="_x0000_s1894" type="#_x0000_t75" style="position:absolute;left:30212;top:2731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" fillcolor="#5b9bd5 [3204]" strokecolor="black [3213]">
                        <v:imagedata r:id="rId55" o:title=""/>
                        <v:shadow color="#e7e6e6 [3214]"/>
                      </v:shape>
                      <v:shape id="Picture 2333" o:spid="_x0000_s1895" type="#_x0000_t75" style="position:absolute;left:26176;top:3340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" fillcolor="#5b9bd5 [3204]" strokecolor="black [3213]">
                        <v:imagedata r:id="rId55" o:title=""/>
                        <v:shadow color="#e7e6e6 [3214]"/>
                      </v:shape>
                      <v:shape id="Picture 2334" o:spid="_x0000_s1896" type="#_x0000_t75" style="position:absolute;left:30104;top:364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" fillcolor="#5b9bd5 [3204]" strokecolor="black [3213]">
                        <v:imagedata r:id="rId55" o:title=""/>
                        <v:shadow color="#e7e6e6 [3214]"/>
                      </v:shape>
                      <v:shape id="Picture 2335" o:spid="_x0000_s1897" type="#_x0000_t75" style="position:absolute;left:26175;top:3644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" fillcolor="#5b9bd5 [3204]" strokecolor="black [3213]">
                        <v:imagedata r:id="rId55" o:title=""/>
                        <v:shadow color="#e7e6e6 [3214]"/>
                      </v:shape>
                      <v:shape id="Picture 2336" o:spid="_x0000_s1898" type="#_x0000_t75" style="position:absolute;left:30104;top:3340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" fillcolor="#5b9bd5 [3204]" strokecolor="black [3213]">
                        <v:imagedata r:id="rId55" o:title=""/>
                        <v:shadow color="#e7e6e6 [3214]"/>
                      </v:shape>
                      <v:shape id="Picture 2337" o:spid="_x0000_s1899" type="#_x0000_t75" style="position:absolute;left:26283;top:2743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" fillcolor="#5b9bd5 [3204]" strokecolor="black [3213]">
                        <v:imagedata r:id="rId56" o:title=""/>
                        <v:shadow color="#e7e6e6 [3214]"/>
                      </v:shape>
                    </v:group>
                    <v:group id="Group 2338" o:spid="_x0000_s1900" style="position:absolute;left:27497;top:28839;width:8180;height:12418" coordorigin="27497,2883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">
                      <v:shape id="Picture 2339" o:spid="_x0000_s1901" type="#_x0000_t75" style="position:absolute;left:31533;top:3188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" fillcolor="#5b9bd5 [3204]" strokecolor="black [3213]">
                        <v:imagedata r:id="rId55" o:title=""/>
                        <v:shadow color="#e7e6e6 [3214]"/>
                      </v:shape>
                      <v:shape id="Picture 2340" o:spid="_x0000_s1902" type="#_x0000_t75" style="position:absolute;left:27604;top:3187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" fillcolor="#5b9bd5 [3204]" strokecolor="black [3213]">
                        <v:imagedata r:id="rId55" o:title=""/>
                        <v:shadow color="#e7e6e6 [3214]"/>
                      </v:shape>
                      <v:shape id="Picture 2341" o:spid="_x0000_s1903" type="#_x0000_t75" style="position:absolute;left:31533;top:2883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" fillcolor="#5b9bd5 [3204]" strokecolor="black [3213]">
                        <v:imagedata r:id="rId55" o:title=""/>
                        <v:shadow color="#e7e6e6 [3214]"/>
                      </v:shape>
                      <v:shape id="Picture 2342" o:spid="_x0000_s1904" type="#_x0000_t75" style="position:absolute;left:27497;top:349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" fillcolor="#5b9bd5 [3204]" strokecolor="black [3213]">
                        <v:imagedata r:id="rId55" o:title=""/>
                        <v:shadow color="#e7e6e6 [3214]"/>
                      </v:shape>
                      <v:shape id="Picture 2343" o:spid="_x0000_s1905" type="#_x0000_t75" style="position:absolute;left:31426;top:379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" fillcolor="#5b9bd5 [3204]" strokecolor="black [3213]">
                        <v:imagedata r:id="rId55" o:title=""/>
                        <v:shadow color="#e7e6e6 [3214]"/>
                      </v:shape>
                      <v:shape id="Picture 2344" o:spid="_x0000_s1906" type="#_x0000_t75" style="position:absolute;left:27497;top:3796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" fillcolor="#5b9bd5 [3204]" strokecolor="black [3213]">
                        <v:imagedata r:id="rId55" o:title=""/>
                        <v:shadow color="#e7e6e6 [3214]"/>
                      </v:shape>
                      <v:shape id="Picture 2345" o:spid="_x0000_s1907" type="#_x0000_t75" style="position:absolute;left:31426;top:349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" fillcolor="#5b9bd5 [3204]" strokecolor="black [3213]">
                        <v:imagedata r:id="rId55" o:title=""/>
                        <v:shadow color="#e7e6e6 [3214]"/>
                      </v:shape>
                      <v:shape id="Picture 2346" o:spid="_x0000_s1908" type="#_x0000_t75" style="position:absolute;left:27604;top:2895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" fillcolor="#5b9bd5 [3204]" strokecolor="black [3213]">
                        <v:imagedata r:id="rId56" o:title=""/>
                        <v:shadow color="#e7e6e6 [3214]"/>
                      </v:shape>
                    </v:group>
                    <v:group id="Group 2347" o:spid="_x0000_s1909" style="position:absolute;left:28634;top:30251;width:8180;height:12417" coordorigin="28634,3025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">
                      <v:shape id="Picture 2348" o:spid="_x0000_s1910" type="#_x0000_t75" style="position:absolute;left:32670;top:3329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" fillcolor="#5b9bd5 [3204]" strokecolor="black [3213]">
                        <v:imagedata r:id="rId55" o:title=""/>
                        <v:shadow color="#e7e6e6 [3214]"/>
                      </v:shape>
                      <v:shape id="Picture 2349" o:spid="_x0000_s1911" type="#_x0000_t75" style="position:absolute;left:28741;top:3328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" fillcolor="#5b9bd5 [3204]" strokecolor="black [3213]">
                        <v:imagedata r:id="rId55" o:title=""/>
                        <v:shadow color="#e7e6e6 [3214]"/>
                      </v:shape>
                      <v:shape id="Picture 2350" o:spid="_x0000_s1912" type="#_x0000_t75" style="position:absolute;left:32670;top:302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" fillcolor="#5b9bd5 [3204]" strokecolor="black [3213]">
                        <v:imagedata r:id="rId55" o:title=""/>
                        <v:shadow color="#e7e6e6 [3214]"/>
                      </v:shape>
                      <v:shape id="Picture 2351" o:spid="_x0000_s1913" type="#_x0000_t75" style="position:absolute;left:28634;top:363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" fillcolor="#5b9bd5 [3204]" strokecolor="black [3213]">
                        <v:imagedata r:id="rId55" o:title=""/>
                        <v:shadow color="#e7e6e6 [3214]"/>
                      </v:shape>
                      <v:shape id="Picture 2352" o:spid="_x0000_s1914" type="#_x0000_t75" style="position:absolute;left:32563;top:3938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" fillcolor="#5b9bd5 [3204]" strokecolor="black [3213]">
                        <v:imagedata r:id="rId55" o:title=""/>
                        <v:shadow color="#e7e6e6 [3214]"/>
                      </v:shape>
                      <v:shape id="Picture 2353" o:spid="_x0000_s1915" type="#_x0000_t75" style="position:absolute;left:28634;top:393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" fillcolor="#5b9bd5 [3204]" strokecolor="black [3213]">
                        <v:imagedata r:id="rId55" o:title=""/>
                        <v:shadow color="#e7e6e6 [3214]"/>
                      </v:shape>
                      <v:shape id="Picture 2354" o:spid="_x0000_s1916" type="#_x0000_t75" style="position:absolute;left:32563;top:363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" fillcolor="#5b9bd5 [3204]" strokecolor="black [3213]">
                        <v:imagedata r:id="rId55" o:title=""/>
                        <v:shadow color="#e7e6e6 [3214]"/>
                      </v:shape>
                      <v:shape id="Picture 2355" o:spid="_x0000_s1917" type="#_x0000_t75" style="position:absolute;left:28741;top:3037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" fillcolor="#5b9bd5 [3204]" strokecolor="black [3213]">
                        <v:imagedata r:id="rId56" o:title=""/>
                        <v:shadow color="#e7e6e6 [3214]"/>
                      </v:shape>
                    </v:group>
                  </v:group>
                  <v:roundrect id="Rounded Rectangle 2356" o:spid="_x0000_s1918" style="position:absolute;left:63879;top:242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" fillcolor="#e46c0a" strokecolor="windowText" strokeweight="2pt">
                    <v:textbox>
                      <w:txbxContent>
                        <w:p w14:paraId="442A00A7" w14:textId="77777777" w:rsidR="0051744F" w:rsidRDefault="0051744F" w:rsidP="00217BC5">
                          <w:pPr>
                            <w:rPr>
                              <w:rFonts w:eastAsia="Times New Roman"/>
                            </w:rPr>
                          </w:pPr>
                        </w:p>
                      </w:txbxContent>
                    </v:textbox>
                  </v:roundrect>
                  <v:group id="Group 2357" o:spid="_x0000_s1919" style="position:absolute;left:38063;top:16704;width:20439;height:19451" coordorigin="38063,16704" coordsize="20439,19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8Jn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yNp/B8E56AXDwAAAD//wMAUEsBAi0AFAAGAAgAAAAhANvh9svuAAAAhQEAABMAAAAAAAAA&#10;AAAAAAAAAAAAAFtDb250ZW50X1R5cGVzXS54bWxQSwECLQAUAAYACAAAACEAWvQsW78AAAAVAQAA&#10;CwAAAAAAAAAAAAAAAAAfAQAAX3JlbHMvLnJlbHNQSwECLQAUAAYACAAAACEAUY/CZ8YAAADdAAAA&#10;DwAAAAAAAAAAAAAAAAAHAgAAZHJzL2Rvd25yZXYueG1sUEsFBgAAAAADAAMAtwAAAPoCAAAAAA==&#10;">
                    <v:roundrect id="Rounded Rectangle 2358" o:spid="_x0000_s1920" style="position:absolute;left:38063;top:1670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" fillcolor="#fac090" strokecolor="#385d8a" strokeweight="2pt">
                      <v:textbox>
                        <w:txbxContent>
                          <w:p w14:paraId="200DF687" w14:textId="77777777" w:rsidR="0051744F" w:rsidRDefault="0051744F" w:rsidP="00217BC5">
                            <w:pPr>
                              <w:rPr>
                                <w:rFonts w:eastAsia="Times New Roman"/>
                              </w:rPr>
                            </w:pPr>
                          </w:p>
                        </w:txbxContent>
                      </v:textbox>
                    </v:roundrect>
                    <v:roundrect id="Rounded Rectangle 2359" o:spid="_x0000_s1921" style="position:absolute;left:39587;top:1813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" fillcolor="#fac090" strokecolor="#385d8a" strokeweight="2pt">
                      <v:textbox>
                        <w:txbxContent>
                          <w:p w14:paraId="5F526137" w14:textId="77777777" w:rsidR="0051744F" w:rsidRDefault="0051744F" w:rsidP="00217BC5">
                            <w:pPr>
                              <w:rPr>
                                <w:rFonts w:eastAsia="Times New Roman"/>
                              </w:rPr>
                            </w:pPr>
                          </w:p>
                        </w:txbxContent>
                      </v:textbox>
                    </v:roundrect>
                    <v:roundrect id="Rounded Rectangle 2360" o:spid="_x0000_s1922" style="position:absolute;left:41111;top:19658;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" fillcolor="#fac090" strokecolor="#385d8a" strokeweight="2pt">
                      <v:textbox>
                        <w:txbxContent>
                          <w:p w14:paraId="1FDD7C2C" w14:textId="77777777" w:rsidR="0051744F" w:rsidRDefault="0051744F" w:rsidP="00217BC5">
                            <w:pPr>
                              <w:rPr>
                                <w:rFonts w:eastAsia="Times New Roman"/>
                              </w:rPr>
                            </w:pPr>
                          </w:p>
                        </w:txbxContent>
                      </v:textbox>
                    </v:roundrect>
                    <v:roundrect id="Rounded Rectangle 2361" o:spid="_x0000_s1923" style="position:absolute;left:42635;top:21182;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" fillcolor="#fac090" strokecolor="#385d8a" strokeweight="2pt">
                      <v:textbox>
                        <w:txbxContent>
                          <w:p w14:paraId="5F5871A3" w14:textId="77777777" w:rsidR="0051744F" w:rsidRDefault="0051744F" w:rsidP="00217BC5">
                            <w:pPr>
                              <w:rPr>
                                <w:rFonts w:eastAsia="Times New Roman"/>
                              </w:rPr>
                            </w:pPr>
                          </w:p>
                        </w:txbxContent>
                      </v:textbox>
                    </v:roundrect>
                    <v:roundrect id="Rounded Rectangle 2362" o:spid="_x0000_s1924" style="position:absolute;left:44159;top:22706;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" fillcolor="#fac090" strokecolor="#385d8a" strokeweight="2pt">
                      <v:textbox>
                        <w:txbxContent>
                          <w:p w14:paraId="780FA299" w14:textId="77777777" w:rsidR="0051744F" w:rsidRDefault="0051744F" w:rsidP="00217BC5">
                            <w:pPr>
                              <w:rPr>
                                <w:rFonts w:eastAsia="Times New Roman"/>
                              </w:rPr>
                            </w:pPr>
                          </w:p>
                        </w:txbxContent>
                      </v:textbox>
                    </v:roundrect>
                    <v:roundrect id="Rounded Rectangle 2363" o:spid="_x0000_s1925" style="position:absolute;left:45683;top:24230;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" fillcolor="#fac090" strokecolor="#385d8a" strokeweight="2pt">
                      <v:textbox>
                        <w:txbxContent>
                          <w:p w14:paraId="78A54301" w14:textId="77777777" w:rsidR="0051744F" w:rsidRDefault="0051744F" w:rsidP="00217BC5">
                            <w:pPr>
                              <w:rPr>
                                <w:rFonts w:eastAsia="Times New Roman"/>
                              </w:rPr>
                            </w:pPr>
                          </w:p>
                        </w:txbxContent>
                      </v:textbox>
                    </v:roundrect>
                    <v:roundrect id="Rounded Rectangle 2364" o:spid="_x0000_s1926" style="position:absolute;left:47207;top:2575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" fillcolor="#fac090" strokecolor="#385d8a" strokeweight="2pt">
                      <v:textbox>
                        <w:txbxContent>
                          <w:p w14:paraId="1CD70910" w14:textId="77777777" w:rsidR="0051744F" w:rsidRDefault="0051744F" w:rsidP="00217BC5">
                            <w:pPr>
                              <w:rPr>
                                <w:rFonts w:eastAsia="Times New Roman"/>
                              </w:rPr>
                            </w:pPr>
                          </w:p>
                        </w:txbxContent>
                      </v:textbox>
                    </v:roundrect>
                    <v:roundrect id="Rounded Rectangle 2365" o:spid="_x0000_s1927" style="position:absolute;left:48731;top:27278;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" fillcolor="#fac090" strokecolor="#385d8a" strokeweight="2pt">
                      <v:textbox>
                        <w:txbxContent>
                          <w:p w14:paraId="4F489A91" w14:textId="77777777" w:rsidR="0051744F" w:rsidRDefault="0051744F" w:rsidP="00217BC5">
                            <w:pPr>
                              <w:rPr>
                                <w:rFonts w:eastAsia="Times New Roman"/>
                              </w:rPr>
                            </w:pPr>
                          </w:p>
                        </w:txbxContent>
                      </v:textbox>
                    </v:roundrect>
                    <v:roundrect id="Rounded Rectangle 2366" o:spid="_x0000_s1928" style="position:absolute;left:50255;top:28802;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" fillcolor="#fac090" strokecolor="#385d8a" strokeweight="2pt">
                      <v:textbox>
                        <w:txbxContent>
                          <w:p w14:paraId="573BE005" w14:textId="77777777" w:rsidR="0051744F" w:rsidRDefault="0051744F" w:rsidP="00217BC5">
                            <w:pPr>
                              <w:rPr>
                                <w:rFonts w:eastAsia="Times New Roman"/>
                              </w:rPr>
                            </w:pPr>
                          </w:p>
                        </w:txbxContent>
                      </v:textbox>
                    </v:roundrect>
                    <v:roundrect id="Rounded Rectangle 2367" o:spid="_x0000_s1929" style="position:absolute;left:51779;top:30326;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" fillcolor="#fac090" strokecolor="#385d8a" strokeweight="2pt">
                      <v:textbox>
                        <w:txbxContent>
                          <w:p w14:paraId="492EF12C" w14:textId="77777777" w:rsidR="0051744F" w:rsidRDefault="0051744F" w:rsidP="00217BC5">
                            <w:pPr>
                              <w:rPr>
                                <w:rFonts w:eastAsia="Times New Roman"/>
                              </w:rPr>
                            </w:pPr>
                          </w:p>
                        </w:txbxContent>
                      </v:textbox>
                    </v:roundrect>
                    <v:roundrect id="Rounded Rectangle 2368" o:spid="_x0000_s1930" style="position:absolute;left:53303;top:31850;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" fillcolor="#fac090" strokecolor="#385d8a" strokeweight="2pt">
                      <v:textbox>
                        <w:txbxContent>
                          <w:p w14:paraId="428E0205" w14:textId="77777777" w:rsidR="0051744F" w:rsidRDefault="0051744F" w:rsidP="00217BC5">
                            <w:pPr>
                              <w:rPr>
                                <w:rFonts w:eastAsia="Times New Roman"/>
                              </w:rPr>
                            </w:pPr>
                          </w:p>
                        </w:txbxContent>
                      </v:textbox>
                    </v:roundrect>
                    <v:roundrect id="Rounded Rectangle 2369" o:spid="_x0000_s1931" style="position:absolute;left:55006;top:33280;width:3496;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" fillcolor="#fac090" strokecolor="#385d8a" strokeweight="2pt">
                      <v:textbox>
                        <w:txbxContent>
                          <w:p w14:paraId="0B7B3D8F" w14:textId="77777777" w:rsidR="0051744F" w:rsidRDefault="0051744F" w:rsidP="00217BC5">
                            <w:pPr>
                              <w:rPr>
                                <w:rFonts w:eastAsia="Times New Roman"/>
                              </w:rPr>
                            </w:pPr>
                          </w:p>
                        </w:txbxContent>
                      </v:textbox>
                    </v:roundrect>
                  </v:group>
                  <v:oval id="Oval 2370" o:spid="_x0000_s1932" style="position:absolute;left:9073;top:17247;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" fillcolor="window" strokecolor="#385d8a" strokeweight="2pt">
                    <v:textbox>
                      <w:txbxContent>
                        <w:p w14:paraId="0B79DAA9" w14:textId="77777777" w:rsidR="0051744F" w:rsidRDefault="0051744F" w:rsidP="00217BC5">
                          <w:pPr>
                            <w:rPr>
                              <w:rFonts w:eastAsia="Times New Roman"/>
                            </w:rPr>
                          </w:pPr>
                        </w:p>
                      </w:txbxContent>
                    </v:textbox>
                  </v:oval>
                  <v:oval id="Oval 2371" o:spid="_x0000_s1933" style="position:absolute;left:41891;top:32208;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" fillcolor="window" strokecolor="#385d8a" strokeweight="2pt">
                    <v:textbox>
                      <w:txbxContent>
                        <w:p w14:paraId="3AA33EA4" w14:textId="77777777" w:rsidR="0051744F" w:rsidRDefault="0051744F" w:rsidP="00217BC5">
                          <w:pPr>
                            <w:rPr>
                              <w:rFonts w:eastAsia="Times New Roman"/>
                            </w:rPr>
                          </w:pPr>
                        </w:p>
                      </w:txbxContent>
                    </v:textbox>
                  </v:oval>
                  <v:line id="Straight Connector 2372" o:spid="_x0000_s1934" style="position:absolute;visibility:visible;mso-wrap-style:square" from="2001,2721" to="12121,17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" strokecolor="windowText"/>
                  <v:line id="Straight Connector 2373" o:spid="_x0000_s1935" style="position:absolute;visibility:visible;mso-wrap-style:square" from="2001,14913" to="9073,20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" strokecolor="windowText"/>
                  <v:line id="Straight Connector 2374" o:spid="_x0000_s1936" style="position:absolute;visibility:visible;mso-wrap-style:square" from="15169,20169" to="30813,30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" strokecolor="windowText"/>
                  <v:line id="Straight Connector 2375" o:spid="_x0000_s1937" style="position:absolute;visibility:visible;mso-wrap-style:square" from="12121,23091" to="30813,33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" strokecolor="windowText"/>
                  <v:line id="Straight Connector 2376" o:spid="_x0000_s1938" style="position:absolute;visibility:visible;mso-wrap-style:square" from="36371,30485" to="44939,32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" strokecolor="windowText"/>
                  <v:line id="Straight Connector 2377" o:spid="_x0000_s1939" style="position:absolute;visibility:visible;mso-wrap-style:square" from="30813,30370" to="42783,33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" strokecolor="windowText"/>
                  <v:line id="Straight Connector 2378" o:spid="_x0000_s1940" style="position:absolute;flip:y;visibility:visible;mso-wrap-style:square" from="29146,37196" to="42783,42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" strokecolor="windowText"/>
                  <v:line id="Straight Connector 2379" o:spid="_x0000_s1941" style="position:absolute;flip:x;visibility:visible;mso-wrap-style:square" from="35965,38052" to="44939,42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" strokecolor="windowText"/>
                  <v:line id="Straight Connector 2380" o:spid="_x0000_s1942" style="position:absolute;visibility:visible;mso-wrap-style:square" from="47094,33064" to="56754,33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" strokecolor="windowText"/>
                  <v:line id="Straight Connector 2381" o:spid="_x0000_s1943" style="position:absolute;flip:y;visibility:visible;mso-wrap-style:square" from="44939,36155" to="56754,38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" strokecolor="windowText"/>
                </v:group>
                <v:shape id="Picture 2382" o:spid="_x0000_s1944" type="#_x0000_t75" style="position:absolute;left:13529;top:41896;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">
                  <v:imagedata r:id="rId57" o:title=""/>
                </v:shape>
                <v:shape id="Text Box 2" o:spid="_x0000_s1945" type="#_x0000_t202" style="position:absolute;left:8929;top:46141;width:14788;height:5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" filled="f" stroked="f">
                  <v:textbox>
                    <w:txbxContent>
                      <w:p w14:paraId="58537057" w14:textId="77777777" w:rsidR="0051744F" w:rsidRDefault="0051744F" w:rsidP="00217BC5">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1409AE59" w14:textId="77777777" w:rsidR="0051744F" w:rsidRDefault="0051744F" w:rsidP="00217BC5">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Text Box 2" o:spid="_x0000_s1946" type="#_x0000_t202" style="position:absolute;left:39282;top:45461;width:15724;height:5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" filled="f" stroked="f">
                  <v:textbox>
                    <w:txbxContent>
                      <w:p w14:paraId="0400FA22" w14:textId="77777777" w:rsidR="0051744F" w:rsidRDefault="0051744F" w:rsidP="00217BC5">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3488A59F" w14:textId="77777777" w:rsidR="0051744F" w:rsidRDefault="0051744F" w:rsidP="00217BC5">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2385" o:spid="_x0000_s1947" type="#_x0000_t75" style="position:absolute;left:45890;top:42038;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">
                  <v:imagedata r:id="rId57" o:title=""/>
                </v:shape>
                <v:shape id="Text Box 2" o:spid="_x0000_s1948" type="#_x0000_t202" style="position:absolute;left:47432;top:16766;width:14999;height:3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" filled="f" stroked="f">
                  <v:textbox>
                    <w:txbxContent>
                      <w:p w14:paraId="236500F5" w14:textId="77777777" w:rsidR="0051744F" w:rsidRDefault="0051744F" w:rsidP="00217BC5">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2387" o:spid="_x0000_s1949" type="#_x0000_t67" style="position:absolute;left:54618;top:19790;width:1188;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" adj="15127,6846" fillcolor="windowText" stroked="f" strokeweight="2pt">
                  <v:textbox>
                    <w:txbxContent>
                      <w:p w14:paraId="3137D306" w14:textId="77777777" w:rsidR="0051744F" w:rsidRDefault="0051744F" w:rsidP="00217BC5">
                        <w:pPr>
                          <w:rPr>
                            <w:rFonts w:eastAsia="Times New Roman"/>
                          </w:rPr>
                        </w:pPr>
                      </w:p>
                    </w:txbxContent>
                  </v:textbox>
                </v:shape>
                <v:shape id="_x0000_s1950" type="#_x0000_t202" style="position:absolute;left:1938;width:4967;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" filled="f" stroked="f">
                  <v:textbox style="mso-fit-shape-to-text:t">
                    <w:txbxContent>
                      <w:p w14:paraId="40451237" w14:textId="77777777" w:rsidR="0051744F" w:rsidRDefault="0051744F" w:rsidP="00217BC5">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v:textbox>
                </v:shape>
                <w10:wrap type="square"/>
              </v:group>
            </w:pict>
          </mc:Fallback>
        </mc:AlternateContent>
      </w:r>
    </w:p>
    <w:p w14:paraId="755086E4" w14:textId="048AB6C9" w:rsidR="00B503BD" w:rsidRPr="00AC6793" w:rsidRDefault="00AC6793" w:rsidP="00AC6793">
      <w:pPr>
        <w:pStyle w:val="Caption"/>
        <w:jc w:val="center"/>
        <w:rPr>
          <w:rFonts w:ascii="Times New Roman" w:hAnsi="Times New Roman" w:cs="Times New Roman"/>
          <w:b/>
          <w:i w:val="0"/>
          <w:color w:val="auto"/>
          <w:sz w:val="22"/>
          <w:szCs w:val="22"/>
        </w:rPr>
      </w:pPr>
      <w:bookmarkStart w:id="97" w:name="_Toc43666718"/>
      <w:r w:rsidRPr="00AC6793">
        <w:rPr>
          <w:rFonts w:ascii="Times New Roman" w:hAnsi="Times New Roman" w:cs="Times New Roman"/>
          <w:b/>
          <w:i w:val="0"/>
          <w:color w:val="auto"/>
          <w:sz w:val="22"/>
          <w:szCs w:val="22"/>
        </w:rPr>
        <w:t xml:space="preserve">Figure </w:t>
      </w:r>
      <w:r w:rsidRPr="00AC6793">
        <w:rPr>
          <w:rFonts w:ascii="Times New Roman" w:hAnsi="Times New Roman" w:cs="Times New Roman"/>
          <w:b/>
          <w:i w:val="0"/>
          <w:color w:val="auto"/>
          <w:sz w:val="22"/>
          <w:szCs w:val="22"/>
        </w:rPr>
        <w:fldChar w:fldCharType="begin"/>
      </w:r>
      <w:r w:rsidRPr="00AC6793">
        <w:rPr>
          <w:rFonts w:ascii="Times New Roman" w:hAnsi="Times New Roman" w:cs="Times New Roman"/>
          <w:b/>
          <w:i w:val="0"/>
          <w:color w:val="auto"/>
          <w:sz w:val="22"/>
          <w:szCs w:val="22"/>
        </w:rPr>
        <w:instrText xml:space="preserve"> SEQ Figure \* ARABIC </w:instrText>
      </w:r>
      <w:r w:rsidRPr="00AC6793">
        <w:rPr>
          <w:rFonts w:ascii="Times New Roman" w:hAnsi="Times New Roman" w:cs="Times New Roman"/>
          <w:b/>
          <w:i w:val="0"/>
          <w:color w:val="auto"/>
          <w:sz w:val="22"/>
          <w:szCs w:val="22"/>
        </w:rPr>
        <w:fldChar w:fldCharType="separate"/>
      </w:r>
      <w:r w:rsidR="00CB4071">
        <w:rPr>
          <w:rFonts w:ascii="Times New Roman" w:hAnsi="Times New Roman" w:cs="Times New Roman"/>
          <w:b/>
          <w:i w:val="0"/>
          <w:noProof/>
          <w:color w:val="auto"/>
          <w:sz w:val="22"/>
          <w:szCs w:val="22"/>
        </w:rPr>
        <w:t>9</w:t>
      </w:r>
      <w:r w:rsidRPr="00AC6793">
        <w:rPr>
          <w:rFonts w:ascii="Times New Roman" w:hAnsi="Times New Roman" w:cs="Times New Roman"/>
          <w:b/>
          <w:i w:val="0"/>
          <w:color w:val="auto"/>
          <w:sz w:val="22"/>
          <w:szCs w:val="22"/>
        </w:rPr>
        <w:fldChar w:fldCharType="end"/>
      </w:r>
      <w:r w:rsidRPr="00AC6793">
        <w:rPr>
          <w:rFonts w:ascii="Times New Roman" w:hAnsi="Times New Roman" w:cs="Times New Roman"/>
          <w:b/>
          <w:i w:val="0"/>
          <w:color w:val="auto"/>
          <w:sz w:val="22"/>
          <w:szCs w:val="22"/>
        </w:rPr>
        <w:t>: Network Architecture (C)</w:t>
      </w:r>
      <w:bookmarkEnd w:id="97"/>
    </w:p>
    <w:p w14:paraId="2D53C3D4" w14:textId="77777777" w:rsidR="00B503BD" w:rsidRDefault="00B503BD">
      <w:pPr>
        <w:rPr>
          <w:rFonts w:ascii="Times New Roman" w:hAnsi="Times New Roman" w:cs="Times New Roman"/>
        </w:rPr>
      </w:pPr>
    </w:p>
    <w:p w14:paraId="018C5E2E" w14:textId="1B692705" w:rsidR="00B503BD" w:rsidRPr="00AC6793" w:rsidRDefault="00AC6793" w:rsidP="00AC6793">
      <w:pPr>
        <w:pStyle w:val="Caption"/>
        <w:jc w:val="center"/>
        <w:rPr>
          <w:rFonts w:ascii="Times New Roman" w:hAnsi="Times New Roman" w:cs="Times New Roman"/>
          <w:b/>
          <w:i w:val="0"/>
          <w:color w:val="000000" w:themeColor="text1"/>
          <w:sz w:val="22"/>
          <w:szCs w:val="22"/>
        </w:rPr>
      </w:pPr>
      <w:bookmarkStart w:id="98" w:name="_Toc43666719"/>
      <w:r w:rsidRPr="00AC6793">
        <w:rPr>
          <w:rFonts w:ascii="Times New Roman" w:hAnsi="Times New Roman" w:cs="Times New Roman"/>
          <w:b/>
          <w:i w:val="0"/>
          <w:color w:val="000000" w:themeColor="text1"/>
          <w:sz w:val="22"/>
          <w:szCs w:val="22"/>
        </w:rPr>
        <w:t xml:space="preserve">Figure </w:t>
      </w:r>
      <w:r w:rsidRPr="00AC6793">
        <w:rPr>
          <w:rFonts w:ascii="Times New Roman" w:hAnsi="Times New Roman" w:cs="Times New Roman"/>
          <w:b/>
          <w:i w:val="0"/>
          <w:color w:val="000000" w:themeColor="text1"/>
          <w:sz w:val="22"/>
          <w:szCs w:val="22"/>
        </w:rPr>
        <w:fldChar w:fldCharType="begin"/>
      </w:r>
      <w:r w:rsidRPr="00AC6793">
        <w:rPr>
          <w:rFonts w:ascii="Times New Roman" w:hAnsi="Times New Roman" w:cs="Times New Roman"/>
          <w:b/>
          <w:i w:val="0"/>
          <w:color w:val="000000" w:themeColor="text1"/>
          <w:sz w:val="22"/>
          <w:szCs w:val="22"/>
        </w:rPr>
        <w:instrText xml:space="preserve"> SEQ Figure \* ARABIC </w:instrText>
      </w:r>
      <w:r w:rsidRPr="00AC6793">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10</w:t>
      </w:r>
      <w:r w:rsidRPr="00AC6793">
        <w:rPr>
          <w:rFonts w:ascii="Times New Roman" w:hAnsi="Times New Roman" w:cs="Times New Roman"/>
          <w:b/>
          <w:i w:val="0"/>
          <w:color w:val="000000" w:themeColor="text1"/>
          <w:sz w:val="22"/>
          <w:szCs w:val="22"/>
        </w:rPr>
        <w:fldChar w:fldCharType="end"/>
      </w:r>
      <w:r w:rsidRPr="00AC6793">
        <w:rPr>
          <w:rFonts w:ascii="Times New Roman" w:hAnsi="Times New Roman" w:cs="Times New Roman"/>
          <w:b/>
          <w:i w:val="0"/>
          <w:color w:val="000000" w:themeColor="text1"/>
          <w:sz w:val="22"/>
          <w:szCs w:val="22"/>
        </w:rPr>
        <w:t>: Network Architecture (D)</w:t>
      </w:r>
      <w:bookmarkEnd w:id="98"/>
    </w:p>
    <w:p w14:paraId="569A0F60" w14:textId="3BA9EBC1" w:rsidR="00B503BD" w:rsidRPr="00110E63" w:rsidRDefault="00110E63" w:rsidP="00110E63">
      <w:pPr>
        <w:pStyle w:val="Caption"/>
        <w:jc w:val="center"/>
        <w:rPr>
          <w:rFonts w:ascii="Times New Roman" w:hAnsi="Times New Roman" w:cs="Times New Roman"/>
          <w:i w:val="0"/>
          <w:iCs w:val="0"/>
          <w:color w:val="auto"/>
          <w:sz w:val="22"/>
          <w:szCs w:val="22"/>
        </w:rPr>
      </w:pPr>
      <w:bookmarkStart w:id="99" w:name="_Toc43666720"/>
      <w:r w:rsidRPr="00110E63">
        <w:rPr>
          <w:rFonts w:ascii="Times New Roman" w:hAnsi="Times New Roman" w:cs="Times New Roman"/>
          <w:i w:val="0"/>
          <w:iCs w:val="0"/>
          <w:noProof/>
          <w:color w:val="auto"/>
          <w:sz w:val="22"/>
          <w:szCs w:val="22"/>
        </w:rPr>
        <w:lastRenderedPageBreak/>
        <mc:AlternateContent>
          <mc:Choice Requires="wpg">
            <w:drawing>
              <wp:anchor distT="0" distB="0" distL="114300" distR="114300" simplePos="0" relativeHeight="251790848" behindDoc="0" locked="0" layoutInCell="1" allowOverlap="1" wp14:anchorId="548AE059" wp14:editId="00C6167F">
                <wp:simplePos x="0" y="0"/>
                <wp:positionH relativeFrom="column">
                  <wp:posOffset>-73660</wp:posOffset>
                </wp:positionH>
                <wp:positionV relativeFrom="paragraph">
                  <wp:posOffset>4401185</wp:posOffset>
                </wp:positionV>
                <wp:extent cx="5514340" cy="3652520"/>
                <wp:effectExtent l="0" t="0" r="10160" b="24130"/>
                <wp:wrapSquare wrapText="bothSides"/>
                <wp:docPr id="2566" name="Group 2"/>
                <wp:cNvGraphicFramePr/>
                <a:graphic xmlns:a="http://schemas.openxmlformats.org/drawingml/2006/main">
                  <a:graphicData uri="http://schemas.microsoft.com/office/word/2010/wordprocessingGroup">
                    <wpg:wgp>
                      <wpg:cNvGrpSpPr/>
                      <wpg:grpSpPr>
                        <a:xfrm>
                          <a:off x="0" y="0"/>
                          <a:ext cx="5514340" cy="3652520"/>
                          <a:chOff x="0" y="0"/>
                          <a:chExt cx="6782436" cy="5115802"/>
                        </a:xfrm>
                      </wpg:grpSpPr>
                      <wpg:grpSp>
                        <wpg:cNvPr id="2567" name="Group 2567"/>
                        <wpg:cNvGrpSpPr/>
                        <wpg:grpSpPr>
                          <a:xfrm>
                            <a:off x="0" y="272143"/>
                            <a:ext cx="6782436" cy="4843659"/>
                            <a:chOff x="0" y="272143"/>
                            <a:chExt cx="6782436" cy="4843659"/>
                          </a:xfrm>
                        </wpg:grpSpPr>
                        <wpg:grpSp>
                          <wpg:cNvPr id="2568" name="Group 2568"/>
                          <wpg:cNvGrpSpPr/>
                          <wpg:grpSpPr>
                            <a:xfrm>
                              <a:off x="0" y="272143"/>
                              <a:ext cx="801485" cy="4843659"/>
                              <a:chOff x="0" y="272143"/>
                              <a:chExt cx="801485" cy="4843659"/>
                            </a:xfrm>
                          </wpg:grpSpPr>
                          <wps:wsp>
                            <wps:cNvPr id="2569" name="Rounded Rectangle 2569"/>
                            <wps:cNvSpPr/>
                            <wps:spPr>
                              <a:xfrm>
                                <a:off x="0" y="2721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50B328E5" w14:textId="77777777" w:rsidR="0051744F" w:rsidRDefault="0051744F" w:rsidP="00C6213F">
                                  <w:pPr>
                                    <w:rPr>
                                      <w:rFonts w:eastAsia="Times New Roman"/>
                                    </w:rPr>
                                  </w:pPr>
                                </w:p>
                              </w:txbxContent>
                            </wps:txbx>
                            <wps:bodyPr rtlCol="0" anchor="ctr"/>
                          </wps:wsp>
                          <wps:wsp>
                            <wps:cNvPr id="2570" name="Rounded Rectangle 2570"/>
                            <wps:cNvSpPr/>
                            <wps:spPr>
                              <a:xfrm>
                                <a:off x="0" y="5769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86B418B" w14:textId="77777777" w:rsidR="0051744F" w:rsidRDefault="0051744F" w:rsidP="00C6213F">
                                  <w:pPr>
                                    <w:rPr>
                                      <w:rFonts w:eastAsia="Times New Roman"/>
                                    </w:rPr>
                                  </w:pPr>
                                </w:p>
                              </w:txbxContent>
                            </wps:txbx>
                            <wps:bodyPr rtlCol="0" anchor="ctr"/>
                          </wps:wsp>
                          <wps:wsp>
                            <wps:cNvPr id="2571" name="Rounded Rectangle 2571"/>
                            <wps:cNvSpPr/>
                            <wps:spPr>
                              <a:xfrm>
                                <a:off x="0" y="8817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368CCCA8" w14:textId="77777777" w:rsidR="0051744F" w:rsidRDefault="0051744F" w:rsidP="00C6213F">
                                  <w:pPr>
                                    <w:rPr>
                                      <w:rFonts w:eastAsia="Times New Roman"/>
                                    </w:rPr>
                                  </w:pPr>
                                </w:p>
                              </w:txbxContent>
                            </wps:txbx>
                            <wps:bodyPr rtlCol="0" anchor="ctr"/>
                          </wps:wsp>
                          <wps:wsp>
                            <wps:cNvPr id="2572" name="Rounded Rectangle 2572"/>
                            <wps:cNvSpPr/>
                            <wps:spPr>
                              <a:xfrm>
                                <a:off x="0" y="11865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16E28402" w14:textId="77777777" w:rsidR="0051744F" w:rsidRDefault="0051744F" w:rsidP="00C6213F">
                                  <w:pPr>
                                    <w:rPr>
                                      <w:rFonts w:eastAsia="Times New Roman"/>
                                    </w:rPr>
                                  </w:pPr>
                                </w:p>
                              </w:txbxContent>
                            </wps:txbx>
                            <wps:bodyPr rtlCol="0" anchor="ctr"/>
                          </wps:wsp>
                          <wps:wsp>
                            <wps:cNvPr id="2573" name="Rounded Rectangle 2573"/>
                            <wps:cNvSpPr/>
                            <wps:spPr>
                              <a:xfrm>
                                <a:off x="0" y="14913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C68DD13" w14:textId="77777777" w:rsidR="0051744F" w:rsidRDefault="0051744F" w:rsidP="00C6213F">
                                  <w:pPr>
                                    <w:rPr>
                                      <w:rFonts w:eastAsia="Times New Roman"/>
                                    </w:rPr>
                                  </w:pPr>
                                </w:p>
                              </w:txbxContent>
                            </wps:txbx>
                            <wps:bodyPr rtlCol="0" anchor="ctr"/>
                          </wps:wsp>
                          <wps:wsp>
                            <wps:cNvPr id="2574" name="Rounded Rectangle 2574"/>
                            <wps:cNvSpPr/>
                            <wps:spPr>
                              <a:xfrm>
                                <a:off x="0" y="1796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B891617" w14:textId="77777777" w:rsidR="0051744F" w:rsidRDefault="0051744F" w:rsidP="00C6213F">
                                  <w:pPr>
                                    <w:rPr>
                                      <w:rFonts w:eastAsia="Times New Roman"/>
                                    </w:rPr>
                                  </w:pPr>
                                </w:p>
                              </w:txbxContent>
                            </wps:txbx>
                            <wps:bodyPr rtlCol="0" anchor="ctr"/>
                          </wps:wsp>
                          <wps:wsp>
                            <wps:cNvPr id="2575" name="Rounded Rectangle 2575"/>
                            <wps:cNvSpPr/>
                            <wps:spPr>
                              <a:xfrm>
                                <a:off x="0" y="2100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A0B479E" w14:textId="77777777" w:rsidR="0051744F" w:rsidRDefault="0051744F" w:rsidP="00C6213F">
                                  <w:pPr>
                                    <w:rPr>
                                      <w:rFonts w:eastAsia="Times New Roman"/>
                                    </w:rPr>
                                  </w:pPr>
                                </w:p>
                              </w:txbxContent>
                            </wps:txbx>
                            <wps:bodyPr rtlCol="0" anchor="ctr"/>
                          </wps:wsp>
                          <wps:wsp>
                            <wps:cNvPr id="2576" name="Rounded Rectangle 2576"/>
                            <wps:cNvSpPr/>
                            <wps:spPr>
                              <a:xfrm>
                                <a:off x="0" y="2404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58D7E98" w14:textId="77777777" w:rsidR="0051744F" w:rsidRDefault="0051744F" w:rsidP="00C6213F">
                                  <w:pPr>
                                    <w:rPr>
                                      <w:rFonts w:eastAsia="Times New Roman"/>
                                    </w:rPr>
                                  </w:pPr>
                                </w:p>
                              </w:txbxContent>
                            </wps:txbx>
                            <wps:bodyPr rtlCol="0" anchor="ctr"/>
                          </wps:wsp>
                          <wps:wsp>
                            <wps:cNvPr id="2577" name="Rounded Rectangle 2577"/>
                            <wps:cNvSpPr/>
                            <wps:spPr>
                              <a:xfrm>
                                <a:off x="0" y="30036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73502E7" w14:textId="77777777" w:rsidR="0051744F" w:rsidRDefault="0051744F" w:rsidP="00C6213F">
                                  <w:pPr>
                                    <w:rPr>
                                      <w:rFonts w:eastAsia="Times New Roman"/>
                                    </w:rPr>
                                  </w:pPr>
                                </w:p>
                              </w:txbxContent>
                            </wps:txbx>
                            <wps:bodyPr rtlCol="0" anchor="ctr"/>
                          </wps:wsp>
                          <wps:wsp>
                            <wps:cNvPr id="2578" name="Rounded Rectangle 2578"/>
                            <wps:cNvSpPr/>
                            <wps:spPr>
                              <a:xfrm>
                                <a:off x="0" y="2709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0670E6F" w14:textId="77777777" w:rsidR="0051744F" w:rsidRDefault="0051744F" w:rsidP="00C6213F">
                                  <w:pPr>
                                    <w:rPr>
                                      <w:rFonts w:eastAsia="Times New Roman"/>
                                    </w:rPr>
                                  </w:pPr>
                                </w:p>
                              </w:txbxContent>
                            </wps:txbx>
                            <wps:bodyPr rtlCol="0" anchor="ctr"/>
                          </wps:wsp>
                          <wps:wsp>
                            <wps:cNvPr id="2579" name="Rounded Rectangle 2579"/>
                            <wps:cNvSpPr/>
                            <wps:spPr>
                              <a:xfrm>
                                <a:off x="0" y="3308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BEA3884" w14:textId="77777777" w:rsidR="0051744F" w:rsidRDefault="0051744F" w:rsidP="00C6213F">
                                  <w:pPr>
                                    <w:rPr>
                                      <w:rFonts w:eastAsia="Times New Roman"/>
                                    </w:rPr>
                                  </w:pPr>
                                </w:p>
                              </w:txbxContent>
                            </wps:txbx>
                            <wps:bodyPr rtlCol="0" anchor="ctr"/>
                          </wps:wsp>
                          <wps:wsp>
                            <wps:cNvPr id="2580" name="Rounded Rectangle 2580"/>
                            <wps:cNvSpPr/>
                            <wps:spPr>
                              <a:xfrm>
                                <a:off x="394493" y="3308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F994AD8" w14:textId="77777777" w:rsidR="0051744F" w:rsidRDefault="0051744F" w:rsidP="00C6213F">
                                  <w:pPr>
                                    <w:rPr>
                                      <w:rFonts w:eastAsia="Times New Roman"/>
                                    </w:rPr>
                                  </w:pPr>
                                </w:p>
                              </w:txbxContent>
                            </wps:txbx>
                            <wps:bodyPr rtlCol="0" anchor="ctr"/>
                          </wps:wsp>
                          <wps:wsp>
                            <wps:cNvPr id="2581" name="Rounded Rectangle 2581"/>
                            <wps:cNvSpPr/>
                            <wps:spPr>
                              <a:xfrm>
                                <a:off x="394493" y="30036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27F929C" w14:textId="77777777" w:rsidR="0051744F" w:rsidRDefault="0051744F" w:rsidP="00C6213F">
                                  <w:pPr>
                                    <w:rPr>
                                      <w:rFonts w:eastAsia="Times New Roman"/>
                                    </w:rPr>
                                  </w:pPr>
                                </w:p>
                              </w:txbxContent>
                            </wps:txbx>
                            <wps:bodyPr rtlCol="0" anchor="ctr"/>
                          </wps:wsp>
                          <wps:wsp>
                            <wps:cNvPr id="2582" name="Rounded Rectangle 2582"/>
                            <wps:cNvSpPr/>
                            <wps:spPr>
                              <a:xfrm>
                                <a:off x="394493" y="2709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DF84362" w14:textId="77777777" w:rsidR="0051744F" w:rsidRDefault="0051744F" w:rsidP="00C6213F">
                                  <w:pPr>
                                    <w:rPr>
                                      <w:rFonts w:eastAsia="Times New Roman"/>
                                    </w:rPr>
                                  </w:pPr>
                                </w:p>
                              </w:txbxContent>
                            </wps:txbx>
                            <wps:bodyPr rtlCol="0" anchor="ctr"/>
                          </wps:wsp>
                          <wps:wsp>
                            <wps:cNvPr id="2583" name="Rounded Rectangle 2583"/>
                            <wps:cNvSpPr/>
                            <wps:spPr>
                              <a:xfrm>
                                <a:off x="394493" y="2404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A9B6C6C" w14:textId="77777777" w:rsidR="0051744F" w:rsidRDefault="0051744F" w:rsidP="00C6213F">
                                  <w:pPr>
                                    <w:rPr>
                                      <w:rFonts w:eastAsia="Times New Roman"/>
                                    </w:rPr>
                                  </w:pPr>
                                </w:p>
                              </w:txbxContent>
                            </wps:txbx>
                            <wps:bodyPr rtlCol="0" anchor="ctr"/>
                          </wps:wsp>
                          <wps:wsp>
                            <wps:cNvPr id="2584" name="Rounded Rectangle 2584"/>
                            <wps:cNvSpPr/>
                            <wps:spPr>
                              <a:xfrm>
                                <a:off x="394493" y="2100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5AB15A3" w14:textId="77777777" w:rsidR="0051744F" w:rsidRDefault="0051744F" w:rsidP="00C6213F">
                                  <w:pPr>
                                    <w:rPr>
                                      <w:rFonts w:eastAsia="Times New Roman"/>
                                    </w:rPr>
                                  </w:pPr>
                                </w:p>
                              </w:txbxContent>
                            </wps:txbx>
                            <wps:bodyPr rtlCol="0" anchor="ctr"/>
                          </wps:wsp>
                          <wps:wsp>
                            <wps:cNvPr id="2585" name="Rounded Rectangle 2585"/>
                            <wps:cNvSpPr/>
                            <wps:spPr>
                              <a:xfrm>
                                <a:off x="394493" y="1796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3FCC1ED" w14:textId="77777777" w:rsidR="0051744F" w:rsidRDefault="0051744F" w:rsidP="00C6213F">
                                  <w:pPr>
                                    <w:rPr>
                                      <w:rFonts w:eastAsia="Times New Roman"/>
                                    </w:rPr>
                                  </w:pPr>
                                </w:p>
                              </w:txbxContent>
                            </wps:txbx>
                            <wps:bodyPr rtlCol="0" anchor="ctr"/>
                          </wps:wsp>
                          <wps:wsp>
                            <wps:cNvPr id="2586" name="Rounded Rectangle 2586"/>
                            <wps:cNvSpPr/>
                            <wps:spPr>
                              <a:xfrm>
                                <a:off x="394493" y="11865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963829A" w14:textId="77777777" w:rsidR="0051744F" w:rsidRDefault="0051744F" w:rsidP="00C6213F">
                                  <w:pPr>
                                    <w:rPr>
                                      <w:rFonts w:eastAsia="Times New Roman"/>
                                    </w:rPr>
                                  </w:pPr>
                                </w:p>
                              </w:txbxContent>
                            </wps:txbx>
                            <wps:bodyPr rtlCol="0" anchor="ctr"/>
                          </wps:wsp>
                          <wps:wsp>
                            <wps:cNvPr id="2587" name="Rounded Rectangle 2587"/>
                            <wps:cNvSpPr/>
                            <wps:spPr>
                              <a:xfrm>
                                <a:off x="394493" y="8817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2024A5C" w14:textId="77777777" w:rsidR="0051744F" w:rsidRDefault="0051744F" w:rsidP="00C6213F">
                                  <w:pPr>
                                    <w:rPr>
                                      <w:rFonts w:eastAsia="Times New Roman"/>
                                    </w:rPr>
                                  </w:pPr>
                                </w:p>
                              </w:txbxContent>
                            </wps:txbx>
                            <wps:bodyPr rtlCol="0" anchor="ctr"/>
                          </wps:wsp>
                          <wps:wsp>
                            <wps:cNvPr id="2588" name="Rounded Rectangle 2588"/>
                            <wps:cNvSpPr/>
                            <wps:spPr>
                              <a:xfrm>
                                <a:off x="394493" y="576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5CE05B2" w14:textId="77777777" w:rsidR="0051744F" w:rsidRDefault="0051744F" w:rsidP="00C6213F">
                                  <w:pPr>
                                    <w:rPr>
                                      <w:rFonts w:eastAsia="Times New Roman"/>
                                    </w:rPr>
                                  </w:pPr>
                                </w:p>
                              </w:txbxContent>
                            </wps:txbx>
                            <wps:bodyPr rtlCol="0" anchor="ctr"/>
                          </wps:wsp>
                          <wps:wsp>
                            <wps:cNvPr id="2589" name="Rounded Rectangle 2589"/>
                            <wps:cNvSpPr/>
                            <wps:spPr>
                              <a:xfrm>
                                <a:off x="394493" y="272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BBB6B8C" w14:textId="77777777" w:rsidR="0051744F" w:rsidRDefault="0051744F" w:rsidP="00C6213F">
                                  <w:pPr>
                                    <w:rPr>
                                      <w:rFonts w:eastAsia="Times New Roman"/>
                                    </w:rPr>
                                  </w:pPr>
                                </w:p>
                              </w:txbxContent>
                            </wps:txbx>
                            <wps:bodyPr rtlCol="0" anchor="ctr"/>
                          </wps:wsp>
                          <wps:wsp>
                            <wps:cNvPr id="2590" name="Rounded Rectangle 2590"/>
                            <wps:cNvSpPr/>
                            <wps:spPr>
                              <a:xfrm>
                                <a:off x="394493" y="14913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93CFBAA" w14:textId="77777777" w:rsidR="0051744F" w:rsidRDefault="0051744F" w:rsidP="00C6213F">
                                  <w:pPr>
                                    <w:rPr>
                                      <w:rFonts w:eastAsia="Times New Roman"/>
                                    </w:rPr>
                                  </w:pPr>
                                </w:p>
                              </w:txbxContent>
                            </wps:txbx>
                            <wps:bodyPr rtlCol="0" anchor="ctr"/>
                          </wps:wsp>
                          <wps:wsp>
                            <wps:cNvPr id="2591" name="Rounded Rectangle 2591"/>
                            <wps:cNvSpPr/>
                            <wps:spPr>
                              <a:xfrm>
                                <a:off x="6746" y="391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4C58B6C" w14:textId="77777777" w:rsidR="0051744F" w:rsidRDefault="0051744F" w:rsidP="00C6213F">
                                  <w:pPr>
                                    <w:rPr>
                                      <w:rFonts w:eastAsia="Times New Roman"/>
                                    </w:rPr>
                                  </w:pPr>
                                </w:p>
                              </w:txbxContent>
                            </wps:txbx>
                            <wps:bodyPr rtlCol="0" anchor="ctr"/>
                          </wps:wsp>
                          <wps:wsp>
                            <wps:cNvPr id="2592" name="Rounded Rectangle 2592"/>
                            <wps:cNvSpPr/>
                            <wps:spPr>
                              <a:xfrm>
                                <a:off x="6746" y="3613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702D64A" w14:textId="77777777" w:rsidR="0051744F" w:rsidRDefault="0051744F" w:rsidP="00C6213F">
                                  <w:pPr>
                                    <w:rPr>
                                      <w:rFonts w:eastAsia="Times New Roman"/>
                                    </w:rPr>
                                  </w:pPr>
                                </w:p>
                              </w:txbxContent>
                            </wps:txbx>
                            <wps:bodyPr rtlCol="0" anchor="ctr"/>
                          </wps:wsp>
                          <wps:wsp>
                            <wps:cNvPr id="2593" name="Rounded Rectangle 2593"/>
                            <wps:cNvSpPr/>
                            <wps:spPr>
                              <a:xfrm>
                                <a:off x="6746" y="4212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CDC2FA4" w14:textId="77777777" w:rsidR="0051744F" w:rsidRDefault="0051744F" w:rsidP="00C6213F">
                                  <w:pPr>
                                    <w:rPr>
                                      <w:rFonts w:eastAsia="Times New Roman"/>
                                    </w:rPr>
                                  </w:pPr>
                                </w:p>
                              </w:txbxContent>
                            </wps:txbx>
                            <wps:bodyPr rtlCol="0" anchor="ctr"/>
                          </wps:wsp>
                          <wps:wsp>
                            <wps:cNvPr id="2594" name="Rounded Rectangle 2594"/>
                            <wps:cNvSpPr/>
                            <wps:spPr>
                              <a:xfrm>
                                <a:off x="401239" y="4212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B1061BA" w14:textId="77777777" w:rsidR="0051744F" w:rsidRDefault="0051744F" w:rsidP="00C6213F">
                                  <w:pPr>
                                    <w:rPr>
                                      <w:rFonts w:eastAsia="Times New Roman"/>
                                    </w:rPr>
                                  </w:pPr>
                                </w:p>
                              </w:txbxContent>
                            </wps:txbx>
                            <wps:bodyPr rtlCol="0" anchor="ctr"/>
                          </wps:wsp>
                          <wps:wsp>
                            <wps:cNvPr id="2595" name="Rounded Rectangle 2595"/>
                            <wps:cNvSpPr/>
                            <wps:spPr>
                              <a:xfrm>
                                <a:off x="401239" y="3907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DED6841" w14:textId="77777777" w:rsidR="0051744F" w:rsidRDefault="0051744F" w:rsidP="00C6213F">
                                  <w:pPr>
                                    <w:rPr>
                                      <w:rFonts w:eastAsia="Times New Roman"/>
                                    </w:rPr>
                                  </w:pPr>
                                </w:p>
                              </w:txbxContent>
                            </wps:txbx>
                            <wps:bodyPr rtlCol="0" anchor="ctr"/>
                          </wps:wsp>
                          <wps:wsp>
                            <wps:cNvPr id="2596" name="Rounded Rectangle 2596"/>
                            <wps:cNvSpPr/>
                            <wps:spPr>
                              <a:xfrm>
                                <a:off x="401239" y="3613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6C11B49" w14:textId="77777777" w:rsidR="0051744F" w:rsidRDefault="0051744F" w:rsidP="00C6213F">
                                  <w:pPr>
                                    <w:rPr>
                                      <w:rFonts w:eastAsia="Times New Roman"/>
                                    </w:rPr>
                                  </w:pPr>
                                </w:p>
                              </w:txbxContent>
                            </wps:txbx>
                            <wps:bodyPr rtlCol="0" anchor="ctr"/>
                          </wps:wsp>
                          <wps:wsp>
                            <wps:cNvPr id="2597" name="Rounded Rectangle 2597"/>
                            <wps:cNvSpPr/>
                            <wps:spPr>
                              <a:xfrm>
                                <a:off x="6745" y="451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A265FB0" w14:textId="77777777" w:rsidR="0051744F" w:rsidRDefault="0051744F" w:rsidP="00C6213F">
                                  <w:pPr>
                                    <w:rPr>
                                      <w:rFonts w:eastAsia="Times New Roman"/>
                                    </w:rPr>
                                  </w:pPr>
                                </w:p>
                              </w:txbxContent>
                            </wps:txbx>
                            <wps:bodyPr rtlCol="0" anchor="ctr"/>
                          </wps:wsp>
                          <wps:wsp>
                            <wps:cNvPr id="2598" name="Rounded Rectangle 2598"/>
                            <wps:cNvSpPr/>
                            <wps:spPr>
                              <a:xfrm>
                                <a:off x="6745" y="48110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560CFC7" w14:textId="77777777" w:rsidR="0051744F" w:rsidRDefault="0051744F" w:rsidP="00C6213F">
                                  <w:pPr>
                                    <w:rPr>
                                      <w:rFonts w:eastAsia="Times New Roman"/>
                                    </w:rPr>
                                  </w:pPr>
                                </w:p>
                              </w:txbxContent>
                            </wps:txbx>
                            <wps:bodyPr rtlCol="0" anchor="ctr"/>
                          </wps:wsp>
                          <wps:wsp>
                            <wps:cNvPr id="2599" name="Rounded Rectangle 2599"/>
                            <wps:cNvSpPr/>
                            <wps:spPr>
                              <a:xfrm>
                                <a:off x="401238" y="48110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45151AE" w14:textId="77777777" w:rsidR="0051744F" w:rsidRDefault="0051744F" w:rsidP="00C6213F">
                                  <w:pPr>
                                    <w:rPr>
                                      <w:rFonts w:eastAsia="Times New Roman"/>
                                    </w:rPr>
                                  </w:pPr>
                                </w:p>
                              </w:txbxContent>
                            </wps:txbx>
                            <wps:bodyPr rtlCol="0" anchor="ctr"/>
                          </wps:wsp>
                          <wps:wsp>
                            <wps:cNvPr id="2600" name="Rounded Rectangle 2600"/>
                            <wps:cNvSpPr/>
                            <wps:spPr>
                              <a:xfrm>
                                <a:off x="401238" y="45062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D4DFC23" w14:textId="77777777" w:rsidR="0051744F" w:rsidRDefault="0051744F" w:rsidP="00C6213F">
                                  <w:pPr>
                                    <w:rPr>
                                      <w:rFonts w:eastAsia="Times New Roman"/>
                                    </w:rPr>
                                  </w:pPr>
                                </w:p>
                              </w:txbxContent>
                            </wps:txbx>
                            <wps:bodyPr rtlCol="0" anchor="ctr"/>
                          </wps:wsp>
                        </wpg:grpSp>
                        <wpg:grpSp>
                          <wpg:cNvPr id="2601" name="Group 2601"/>
                          <wpg:cNvGrpSpPr/>
                          <wpg:grpSpPr>
                            <a:xfrm>
                              <a:off x="1618073" y="1359984"/>
                              <a:ext cx="2063332" cy="2906915"/>
                              <a:chOff x="1618073" y="1359984"/>
                              <a:chExt cx="2063332" cy="2906915"/>
                            </a:xfrm>
                          </wpg:grpSpPr>
                          <wpg:grpSp>
                            <wpg:cNvPr id="2602" name="Group 2602"/>
                            <wpg:cNvGrpSpPr/>
                            <wpg:grpSpPr>
                              <a:xfrm>
                                <a:off x="1618073" y="1359984"/>
                                <a:ext cx="817951" cy="1241794"/>
                                <a:chOff x="1618073" y="1359984"/>
                                <a:chExt cx="817951" cy="1241794"/>
                              </a:xfrm>
                            </wpg:grpSpPr>
                            <pic:pic xmlns:pic="http://schemas.openxmlformats.org/drawingml/2006/picture">
                              <pic:nvPicPr>
                                <pic:cNvPr id="2603" name="Picture 26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1686" y="1664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04" name="Picture 26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28798" y="1663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05" name="Picture 260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1687" y="1359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06" name="Picture 260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18080" y="1968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07" name="Picture 26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10961" y="2273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08" name="Picture 26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18073" y="2272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09" name="Picture 26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10962" y="1968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10" name="Picture 26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628797" y="1371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11" name="Group 2611"/>
                            <wpg:cNvGrpSpPr/>
                            <wpg:grpSpPr>
                              <a:xfrm>
                                <a:off x="1713921" y="1512384"/>
                                <a:ext cx="817951" cy="1241794"/>
                                <a:chOff x="1713921" y="1512384"/>
                                <a:chExt cx="817951" cy="1241794"/>
                              </a:xfrm>
                            </wpg:grpSpPr>
                            <pic:pic xmlns:pic="http://schemas.openxmlformats.org/drawingml/2006/picture">
                              <pic:nvPicPr>
                                <pic:cNvPr id="2612" name="Picture 26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7534" y="18168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13" name="Picture 26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24646" y="18162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14" name="Picture 26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7535" y="15123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15" name="Picture 26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13928" y="2121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16" name="Picture 26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6809" y="24255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17" name="Picture 26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13921" y="24249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18" name="Picture 26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6810" y="2121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19" name="Picture 26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724645" y="1524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20" name="Group 2620"/>
                            <wpg:cNvGrpSpPr/>
                            <wpg:grpSpPr>
                              <a:xfrm>
                                <a:off x="1816914" y="1654097"/>
                                <a:ext cx="817951" cy="1241794"/>
                                <a:chOff x="1816914" y="1654097"/>
                                <a:chExt cx="817951" cy="1241794"/>
                              </a:xfrm>
                            </wpg:grpSpPr>
                            <pic:pic xmlns:pic="http://schemas.openxmlformats.org/drawingml/2006/picture">
                              <pic:nvPicPr>
                                <pic:cNvPr id="2621" name="Picture 26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20527" y="1958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22" name="Picture 26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7639" y="195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23" name="Picture 26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20528" y="1654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24" name="Picture 26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6921" y="2262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25" name="Picture 26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9802" y="2567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26" name="Picture 26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6914" y="25666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27" name="Picture 26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9803" y="2262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28" name="Picture 262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827638" y="16660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29" name="Group 2629"/>
                            <wpg:cNvGrpSpPr/>
                            <wpg:grpSpPr>
                              <a:xfrm>
                                <a:off x="1921096" y="1804038"/>
                                <a:ext cx="817951" cy="1241794"/>
                                <a:chOff x="1921096" y="1804038"/>
                                <a:chExt cx="817951" cy="1241794"/>
                              </a:xfrm>
                            </wpg:grpSpPr>
                            <pic:pic xmlns:pic="http://schemas.openxmlformats.org/drawingml/2006/picture">
                              <pic:nvPicPr>
                                <pic:cNvPr id="2630" name="Picture 26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4709" y="21084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31" name="Picture 26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31821" y="210785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32" name="Picture 26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4710" y="1804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33" name="Picture 26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1103" y="24127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34" name="Picture 26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13984" y="2717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35" name="Picture 26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1096" y="271658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36" name="Picture 26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13985" y="24127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37" name="Picture 26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31820" y="18159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38" name="Group 2638"/>
                            <wpg:cNvGrpSpPr/>
                            <wpg:grpSpPr>
                              <a:xfrm>
                                <a:off x="2027047" y="1979051"/>
                                <a:ext cx="817951" cy="1241794"/>
                                <a:chOff x="2027047" y="1979051"/>
                                <a:chExt cx="817951" cy="1241794"/>
                              </a:xfrm>
                            </wpg:grpSpPr>
                            <pic:pic xmlns:pic="http://schemas.openxmlformats.org/drawingml/2006/picture">
                              <pic:nvPicPr>
                                <pic:cNvPr id="2639" name="Picture 26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30660" y="228350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40" name="Picture 26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37772" y="22828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41" name="Picture 26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30661" y="19790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42" name="Picture 264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7054" y="25877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43" name="Picture 26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9935" y="28922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44" name="Picture 26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7047" y="289160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45" name="Picture 26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9936" y="25877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46" name="Picture 264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037771" y="19909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47" name="Group 2647"/>
                            <wpg:cNvGrpSpPr/>
                            <wpg:grpSpPr>
                              <a:xfrm>
                                <a:off x="2138989" y="2121984"/>
                                <a:ext cx="817951" cy="1241794"/>
                                <a:chOff x="2138989" y="2121984"/>
                                <a:chExt cx="817951" cy="1241794"/>
                              </a:xfrm>
                            </wpg:grpSpPr>
                            <pic:pic xmlns:pic="http://schemas.openxmlformats.org/drawingml/2006/picture">
                              <pic:nvPicPr>
                                <pic:cNvPr id="2648" name="Picture 26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42602" y="2426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49" name="Picture 26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49714" y="2425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50" name="Picture 26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42603" y="2121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51" name="Picture 26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96" y="2730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52" name="Picture 26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77" y="3035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53" name="Picture 26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89" y="3034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54" name="Picture 26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78" y="2730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55" name="Picture 265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149713" y="2133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56" name="Group 2656"/>
                            <wpg:cNvGrpSpPr/>
                            <wpg:grpSpPr>
                              <a:xfrm>
                                <a:off x="2263397" y="2274384"/>
                                <a:ext cx="817951" cy="1241794"/>
                                <a:chOff x="2263397" y="2274384"/>
                                <a:chExt cx="817951" cy="1241794"/>
                              </a:xfrm>
                            </wpg:grpSpPr>
                            <pic:pic xmlns:pic="http://schemas.openxmlformats.org/drawingml/2006/picture">
                              <pic:nvPicPr>
                                <pic:cNvPr id="2657" name="Picture 26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67010" y="25788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58" name="Picture 26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74122" y="25782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59" name="Picture 265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67011" y="22743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60" name="Picture 26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63404" y="2883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61" name="Picture 26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56285" y="31875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62" name="Picture 26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63397" y="31869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63" name="Picture 26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56286" y="2883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64" name="Picture 266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274121" y="2286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65" name="Group 2665"/>
                            <wpg:cNvGrpSpPr/>
                            <wpg:grpSpPr>
                              <a:xfrm>
                                <a:off x="2371746" y="2415487"/>
                                <a:ext cx="817951" cy="1241794"/>
                                <a:chOff x="2371746" y="2415487"/>
                                <a:chExt cx="817951" cy="1241794"/>
                              </a:xfrm>
                            </wpg:grpSpPr>
                            <pic:pic xmlns:pic="http://schemas.openxmlformats.org/drawingml/2006/picture">
                              <pic:nvPicPr>
                                <pic:cNvPr id="2666" name="Picture 266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75359" y="271993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67" name="Picture 26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82471" y="271930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68" name="Picture 266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75360" y="24154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69" name="Picture 26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71753" y="3024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70" name="Picture 267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4634" y="332866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71" name="Picture 26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71746" y="3328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72" name="Picture 26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4635" y="3024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73" name="Picture 267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382470" y="24273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74" name="Group 2674"/>
                            <wpg:cNvGrpSpPr/>
                            <wpg:grpSpPr>
                              <a:xfrm>
                                <a:off x="2489603" y="2579184"/>
                                <a:ext cx="817951" cy="1241794"/>
                                <a:chOff x="2489603" y="2579184"/>
                                <a:chExt cx="817951" cy="1241794"/>
                              </a:xfrm>
                            </wpg:grpSpPr>
                            <pic:pic xmlns:pic="http://schemas.openxmlformats.org/drawingml/2006/picture">
                              <pic:nvPicPr>
                                <pic:cNvPr id="2675" name="Picture 26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3216" y="28836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76" name="Picture 26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00328" y="28830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77" name="Picture 267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3217" y="25791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78" name="Picture 267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89610" y="318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79" name="Picture 26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82491" y="34923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80" name="Picture 26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89603" y="34917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81" name="Picture 26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82492" y="318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82" name="Picture 268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500327" y="25910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83" name="Group 2683"/>
                            <wpg:cNvGrpSpPr/>
                            <wpg:grpSpPr>
                              <a:xfrm>
                                <a:off x="2617597" y="2731584"/>
                                <a:ext cx="817951" cy="1241794"/>
                                <a:chOff x="2617597" y="2731584"/>
                                <a:chExt cx="817951" cy="1241794"/>
                              </a:xfrm>
                            </wpg:grpSpPr>
                            <pic:pic xmlns:pic="http://schemas.openxmlformats.org/drawingml/2006/picture">
                              <pic:nvPicPr>
                                <pic:cNvPr id="2684" name="Picture 26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21210" y="30360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85" name="Picture 26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8322" y="30354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86" name="Picture 268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21211" y="27315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87" name="Picture 268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17604" y="33403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88" name="Picture 268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10485" y="36447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89" name="Picture 268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17597" y="36441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90" name="Picture 26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10486" y="33403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91" name="Picture 269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628321" y="27434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692" name="Group 2692"/>
                            <wpg:cNvGrpSpPr/>
                            <wpg:grpSpPr>
                              <a:xfrm>
                                <a:off x="2749771" y="2883984"/>
                                <a:ext cx="817951" cy="1241794"/>
                                <a:chOff x="2749771" y="2883984"/>
                                <a:chExt cx="817951" cy="1241794"/>
                              </a:xfrm>
                            </wpg:grpSpPr>
                            <pic:pic xmlns:pic="http://schemas.openxmlformats.org/drawingml/2006/picture">
                              <pic:nvPicPr>
                                <pic:cNvPr id="2693" name="Picture 269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53384" y="3188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94" name="Picture 26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0496" y="3187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95" name="Picture 269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53385" y="2883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96" name="Picture 269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9778" y="3492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97" name="Picture 269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42659" y="3797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98" name="Picture 26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9771" y="3796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699" name="Picture 26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42660" y="3492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00" name="Picture 270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760495" y="2895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701" name="Group 2701"/>
                            <wpg:cNvGrpSpPr/>
                            <wpg:grpSpPr>
                              <a:xfrm>
                                <a:off x="2863454" y="3025105"/>
                                <a:ext cx="817951" cy="1241794"/>
                                <a:chOff x="2863454" y="3025105"/>
                                <a:chExt cx="817951" cy="1241794"/>
                              </a:xfrm>
                            </wpg:grpSpPr>
                            <pic:pic xmlns:pic="http://schemas.openxmlformats.org/drawingml/2006/picture">
                              <pic:nvPicPr>
                                <pic:cNvPr id="2702" name="Picture 270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7067" y="332955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03" name="Picture 27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74179" y="33289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04" name="Picture 27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7068" y="302510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05" name="Picture 270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63461" y="36338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06" name="Picture 270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56342" y="393828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07" name="Picture 27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63454" y="39376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08" name="Picture 27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56343" y="36338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09" name="Picture 270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874178" y="30370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2710" name="Rounded Rectangle 2710"/>
                          <wps:cNvSpPr/>
                          <wps:spPr>
                            <a:xfrm>
                              <a:off x="6387943" y="2425565"/>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2056BF05" w14:textId="77777777" w:rsidR="0051744F" w:rsidRDefault="0051744F" w:rsidP="00C6213F">
                                <w:pPr>
                                  <w:rPr>
                                    <w:rFonts w:eastAsia="Times New Roman"/>
                                  </w:rPr>
                                </w:pPr>
                              </w:p>
                            </w:txbxContent>
                          </wps:txbx>
                          <wps:bodyPr rtlCol="0" anchor="ctr"/>
                        </wps:wsp>
                        <wpg:grpSp>
                          <wpg:cNvPr id="2711" name="Group 2711"/>
                          <wpg:cNvGrpSpPr/>
                          <wpg:grpSpPr>
                            <a:xfrm>
                              <a:off x="3806380" y="1670476"/>
                              <a:ext cx="2043907" cy="1945101"/>
                              <a:chOff x="3806380" y="1670476"/>
                              <a:chExt cx="2043907" cy="1945101"/>
                            </a:xfrm>
                          </wpg:grpSpPr>
                          <wps:wsp>
                            <wps:cNvPr id="2712" name="Rounded Rectangle 2712"/>
                            <wps:cNvSpPr/>
                            <wps:spPr>
                              <a:xfrm>
                                <a:off x="3806380" y="167047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E28ED0C" w14:textId="77777777" w:rsidR="0051744F" w:rsidRDefault="0051744F" w:rsidP="00C6213F">
                                  <w:pPr>
                                    <w:rPr>
                                      <w:rFonts w:eastAsia="Times New Roman"/>
                                    </w:rPr>
                                  </w:pPr>
                                </w:p>
                              </w:txbxContent>
                            </wps:txbx>
                            <wps:bodyPr rtlCol="0" anchor="ctr"/>
                          </wps:wsp>
                          <wps:wsp>
                            <wps:cNvPr id="2713" name="Rounded Rectangle 2713"/>
                            <wps:cNvSpPr/>
                            <wps:spPr>
                              <a:xfrm>
                                <a:off x="3958780" y="18134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4B2B2DD" w14:textId="77777777" w:rsidR="0051744F" w:rsidRDefault="0051744F" w:rsidP="00C6213F">
                                  <w:pPr>
                                    <w:rPr>
                                      <w:rFonts w:eastAsia="Times New Roman"/>
                                    </w:rPr>
                                  </w:pPr>
                                </w:p>
                              </w:txbxContent>
                            </wps:txbx>
                            <wps:bodyPr rtlCol="0" anchor="ctr"/>
                          </wps:wsp>
                          <wps:wsp>
                            <wps:cNvPr id="2714" name="Rounded Rectangle 2714"/>
                            <wps:cNvSpPr/>
                            <wps:spPr>
                              <a:xfrm>
                                <a:off x="4111180" y="19658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7B72988" w14:textId="77777777" w:rsidR="0051744F" w:rsidRDefault="0051744F" w:rsidP="00C6213F">
                                  <w:pPr>
                                    <w:rPr>
                                      <w:rFonts w:eastAsia="Times New Roman"/>
                                    </w:rPr>
                                  </w:pPr>
                                </w:p>
                              </w:txbxContent>
                            </wps:txbx>
                            <wps:bodyPr rtlCol="0" anchor="ctr"/>
                          </wps:wsp>
                          <wps:wsp>
                            <wps:cNvPr id="2715" name="Rounded Rectangle 2715"/>
                            <wps:cNvSpPr/>
                            <wps:spPr>
                              <a:xfrm>
                                <a:off x="4263580" y="21182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4C539A4" w14:textId="77777777" w:rsidR="0051744F" w:rsidRDefault="0051744F" w:rsidP="00C6213F">
                                  <w:pPr>
                                    <w:rPr>
                                      <w:rFonts w:eastAsia="Times New Roman"/>
                                    </w:rPr>
                                  </w:pPr>
                                </w:p>
                              </w:txbxContent>
                            </wps:txbx>
                            <wps:bodyPr rtlCol="0" anchor="ctr"/>
                          </wps:wsp>
                          <wps:wsp>
                            <wps:cNvPr id="2716" name="Rounded Rectangle 2716"/>
                            <wps:cNvSpPr/>
                            <wps:spPr>
                              <a:xfrm>
                                <a:off x="4415980" y="22706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EA2B2D2" w14:textId="77777777" w:rsidR="0051744F" w:rsidRDefault="0051744F" w:rsidP="00C6213F">
                                  <w:pPr>
                                    <w:rPr>
                                      <w:rFonts w:eastAsia="Times New Roman"/>
                                    </w:rPr>
                                  </w:pPr>
                                </w:p>
                              </w:txbxContent>
                            </wps:txbx>
                            <wps:bodyPr rtlCol="0" anchor="ctr"/>
                          </wps:wsp>
                          <wps:wsp>
                            <wps:cNvPr id="2717" name="Rounded Rectangle 2717"/>
                            <wps:cNvSpPr/>
                            <wps:spPr>
                              <a:xfrm>
                                <a:off x="4568380" y="24230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9371BDF" w14:textId="77777777" w:rsidR="0051744F" w:rsidRDefault="0051744F" w:rsidP="00C6213F">
                                  <w:pPr>
                                    <w:rPr>
                                      <w:rFonts w:eastAsia="Times New Roman"/>
                                    </w:rPr>
                                  </w:pPr>
                                </w:p>
                              </w:txbxContent>
                            </wps:txbx>
                            <wps:bodyPr rtlCol="0" anchor="ctr"/>
                          </wps:wsp>
                          <wps:wsp>
                            <wps:cNvPr id="2718" name="Rounded Rectangle 2718"/>
                            <wps:cNvSpPr/>
                            <wps:spPr>
                              <a:xfrm>
                                <a:off x="4720780" y="25754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C74DF45" w14:textId="77777777" w:rsidR="0051744F" w:rsidRDefault="0051744F" w:rsidP="00C6213F">
                                  <w:pPr>
                                    <w:rPr>
                                      <w:rFonts w:eastAsia="Times New Roman"/>
                                    </w:rPr>
                                  </w:pPr>
                                </w:p>
                              </w:txbxContent>
                            </wps:txbx>
                            <wps:bodyPr rtlCol="0" anchor="ctr"/>
                          </wps:wsp>
                          <wps:wsp>
                            <wps:cNvPr id="2719" name="Rounded Rectangle 2719"/>
                            <wps:cNvSpPr/>
                            <wps:spPr>
                              <a:xfrm>
                                <a:off x="4873180" y="27278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2C3983D" w14:textId="77777777" w:rsidR="0051744F" w:rsidRDefault="0051744F" w:rsidP="00C6213F">
                                  <w:pPr>
                                    <w:rPr>
                                      <w:rFonts w:eastAsia="Times New Roman"/>
                                    </w:rPr>
                                  </w:pPr>
                                </w:p>
                              </w:txbxContent>
                            </wps:txbx>
                            <wps:bodyPr rtlCol="0" anchor="ctr"/>
                          </wps:wsp>
                          <wps:wsp>
                            <wps:cNvPr id="2720" name="Rounded Rectangle 2720"/>
                            <wps:cNvSpPr/>
                            <wps:spPr>
                              <a:xfrm>
                                <a:off x="5025580" y="28802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44B645A" w14:textId="77777777" w:rsidR="0051744F" w:rsidRDefault="0051744F" w:rsidP="00C6213F">
                                  <w:pPr>
                                    <w:rPr>
                                      <w:rFonts w:eastAsia="Times New Roman"/>
                                    </w:rPr>
                                  </w:pPr>
                                </w:p>
                              </w:txbxContent>
                            </wps:txbx>
                            <wps:bodyPr rtlCol="0" anchor="ctr"/>
                          </wps:wsp>
                          <wps:wsp>
                            <wps:cNvPr id="2721" name="Rounded Rectangle 2721"/>
                            <wps:cNvSpPr/>
                            <wps:spPr>
                              <a:xfrm>
                                <a:off x="5177980" y="30326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ABF3D88" w14:textId="77777777" w:rsidR="0051744F" w:rsidRDefault="0051744F" w:rsidP="00C6213F">
                                  <w:pPr>
                                    <w:rPr>
                                      <w:rFonts w:eastAsia="Times New Roman"/>
                                    </w:rPr>
                                  </w:pPr>
                                </w:p>
                              </w:txbxContent>
                            </wps:txbx>
                            <wps:bodyPr rtlCol="0" anchor="ctr"/>
                          </wps:wsp>
                          <wps:wsp>
                            <wps:cNvPr id="2722" name="Rounded Rectangle 2722"/>
                            <wps:cNvSpPr/>
                            <wps:spPr>
                              <a:xfrm>
                                <a:off x="5330380" y="31850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1AE6089" w14:textId="77777777" w:rsidR="0051744F" w:rsidRDefault="0051744F" w:rsidP="00C6213F">
                                  <w:pPr>
                                    <w:rPr>
                                      <w:rFonts w:eastAsia="Times New Roman"/>
                                    </w:rPr>
                                  </w:pPr>
                                </w:p>
                              </w:txbxContent>
                            </wps:txbx>
                            <wps:bodyPr rtlCol="0" anchor="ctr"/>
                          </wps:wsp>
                          <wps:wsp>
                            <wps:cNvPr id="2723" name="Rounded Rectangle 2723"/>
                            <wps:cNvSpPr/>
                            <wps:spPr>
                              <a:xfrm>
                                <a:off x="5500641" y="332802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63234DA" w14:textId="77777777" w:rsidR="0051744F" w:rsidRDefault="0051744F" w:rsidP="00C6213F">
                                  <w:pPr>
                                    <w:rPr>
                                      <w:rFonts w:eastAsia="Times New Roman"/>
                                    </w:rPr>
                                  </w:pPr>
                                </w:p>
                              </w:txbxContent>
                            </wps:txbx>
                            <wps:bodyPr rtlCol="0" anchor="ctr"/>
                          </wps:wsp>
                        </wpg:grpSp>
                        <wps:wsp>
                          <wps:cNvPr id="2724" name="Oval 2724"/>
                          <wps:cNvSpPr/>
                          <wps:spPr>
                            <a:xfrm>
                              <a:off x="907300" y="1724765"/>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113388D9" w14:textId="77777777" w:rsidR="0051744F" w:rsidRDefault="0051744F" w:rsidP="00C6213F">
                                <w:pPr>
                                  <w:rPr>
                                    <w:rFonts w:eastAsia="Times New Roman"/>
                                  </w:rPr>
                                </w:pPr>
                              </w:p>
                            </w:txbxContent>
                          </wps:txbx>
                          <wps:bodyPr rtlCol="0" anchor="ctr"/>
                        </wps:wsp>
                        <wps:wsp>
                          <wps:cNvPr id="2725" name="Oval 2725"/>
                          <wps:cNvSpPr/>
                          <wps:spPr>
                            <a:xfrm>
                              <a:off x="4189113" y="3220845"/>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3729778F" w14:textId="77777777" w:rsidR="0051744F" w:rsidRDefault="0051744F" w:rsidP="00C6213F">
                                <w:pPr>
                                  <w:rPr>
                                    <w:rFonts w:eastAsia="Times New Roman"/>
                                  </w:rPr>
                                </w:pPr>
                              </w:p>
                            </w:txbxContent>
                          </wps:txbx>
                          <wps:bodyPr rtlCol="0" anchor="ctr"/>
                        </wps:wsp>
                        <wps:wsp>
                          <wps:cNvPr id="2726" name="Straight Connector 2726"/>
                          <wps:cNvCnPr/>
                          <wps:spPr>
                            <a:xfrm>
                              <a:off x="200123" y="272143"/>
                              <a:ext cx="1011977" cy="1452622"/>
                            </a:xfrm>
                            <a:prstGeom prst="line">
                              <a:avLst/>
                            </a:prstGeom>
                            <a:noFill/>
                            <a:ln w="9525" cap="flat" cmpd="sng" algn="ctr">
                              <a:solidFill>
                                <a:sysClr val="windowText" lastClr="000000"/>
                              </a:solidFill>
                              <a:prstDash val="solid"/>
                            </a:ln>
                            <a:effectLst/>
                          </wps:spPr>
                          <wps:bodyPr/>
                        </wps:wsp>
                        <wps:wsp>
                          <wps:cNvPr id="2727" name="Straight Connector 2727"/>
                          <wps:cNvCnPr/>
                          <wps:spPr>
                            <a:xfrm>
                              <a:off x="200123" y="1491343"/>
                              <a:ext cx="707177" cy="525633"/>
                            </a:xfrm>
                            <a:prstGeom prst="line">
                              <a:avLst/>
                            </a:prstGeom>
                            <a:noFill/>
                            <a:ln w="9525" cap="flat" cmpd="sng" algn="ctr">
                              <a:solidFill>
                                <a:sysClr val="windowText" lastClr="000000"/>
                              </a:solidFill>
                              <a:prstDash val="solid"/>
                            </a:ln>
                            <a:effectLst/>
                          </wps:spPr>
                          <wps:bodyPr/>
                        </wps:wsp>
                        <wps:wsp>
                          <wps:cNvPr id="2728" name="Straight Connector 2728"/>
                          <wps:cNvCnPr/>
                          <wps:spPr>
                            <a:xfrm>
                              <a:off x="1516900" y="2016976"/>
                              <a:ext cx="1564447" cy="1020036"/>
                            </a:xfrm>
                            <a:prstGeom prst="line">
                              <a:avLst/>
                            </a:prstGeom>
                            <a:noFill/>
                            <a:ln w="9525" cap="flat" cmpd="sng" algn="ctr">
                              <a:solidFill>
                                <a:sysClr val="windowText" lastClr="000000"/>
                              </a:solidFill>
                              <a:prstDash val="solid"/>
                            </a:ln>
                            <a:effectLst/>
                          </wps:spPr>
                          <wps:bodyPr/>
                        </wps:wsp>
                        <wps:wsp>
                          <wps:cNvPr id="2729" name="Straight Connector 2729"/>
                          <wps:cNvCnPr/>
                          <wps:spPr>
                            <a:xfrm>
                              <a:off x="1212100" y="2309186"/>
                              <a:ext cx="1869247" cy="1056439"/>
                            </a:xfrm>
                            <a:prstGeom prst="line">
                              <a:avLst/>
                            </a:prstGeom>
                            <a:noFill/>
                            <a:ln w="9525" cap="flat" cmpd="sng" algn="ctr">
                              <a:solidFill>
                                <a:sysClr val="windowText" lastClr="000000"/>
                              </a:solidFill>
                              <a:prstDash val="solid"/>
                            </a:ln>
                            <a:effectLst/>
                          </wps:spPr>
                          <wps:bodyPr/>
                        </wps:wsp>
                        <wps:wsp>
                          <wps:cNvPr id="2730" name="Straight Connector 2730"/>
                          <wps:cNvCnPr/>
                          <wps:spPr>
                            <a:xfrm>
                              <a:off x="3637169" y="3048549"/>
                              <a:ext cx="856744" cy="172296"/>
                            </a:xfrm>
                            <a:prstGeom prst="line">
                              <a:avLst/>
                            </a:prstGeom>
                            <a:noFill/>
                            <a:ln w="9525" cap="flat" cmpd="sng" algn="ctr">
                              <a:solidFill>
                                <a:sysClr val="windowText" lastClr="000000"/>
                              </a:solidFill>
                              <a:prstDash val="solid"/>
                            </a:ln>
                            <a:effectLst/>
                          </wps:spPr>
                          <wps:bodyPr/>
                        </wps:wsp>
                        <wps:wsp>
                          <wps:cNvPr id="2731" name="Straight Connector 2731"/>
                          <wps:cNvCnPr/>
                          <wps:spPr>
                            <a:xfrm>
                              <a:off x="3081347" y="3037012"/>
                              <a:ext cx="1197040" cy="269419"/>
                            </a:xfrm>
                            <a:prstGeom prst="line">
                              <a:avLst/>
                            </a:prstGeom>
                            <a:noFill/>
                            <a:ln w="9525" cap="flat" cmpd="sng" algn="ctr">
                              <a:solidFill>
                                <a:sysClr val="windowText" lastClr="000000"/>
                              </a:solidFill>
                              <a:prstDash val="solid"/>
                            </a:ln>
                            <a:effectLst/>
                          </wps:spPr>
                          <wps:bodyPr/>
                        </wps:wsp>
                        <wps:wsp>
                          <wps:cNvPr id="2732" name="Straight Connector 2732"/>
                          <wps:cNvCnPr/>
                          <wps:spPr>
                            <a:xfrm flipV="1">
                              <a:off x="2914665" y="3719680"/>
                              <a:ext cx="1363722" cy="531143"/>
                            </a:xfrm>
                            <a:prstGeom prst="line">
                              <a:avLst/>
                            </a:prstGeom>
                            <a:noFill/>
                            <a:ln w="9525" cap="flat" cmpd="sng" algn="ctr">
                              <a:solidFill>
                                <a:sysClr val="windowText" lastClr="000000"/>
                              </a:solidFill>
                              <a:prstDash val="solid"/>
                            </a:ln>
                            <a:effectLst/>
                          </wps:spPr>
                          <wps:bodyPr/>
                        </wps:wsp>
                        <wps:wsp>
                          <wps:cNvPr id="2733" name="Straight Connector 2733"/>
                          <wps:cNvCnPr/>
                          <wps:spPr>
                            <a:xfrm flipH="1">
                              <a:off x="3596526" y="3805266"/>
                              <a:ext cx="897387" cy="461633"/>
                            </a:xfrm>
                            <a:prstGeom prst="line">
                              <a:avLst/>
                            </a:prstGeom>
                            <a:noFill/>
                            <a:ln w="9525" cap="flat" cmpd="sng" algn="ctr">
                              <a:solidFill>
                                <a:sysClr val="windowText" lastClr="000000"/>
                              </a:solidFill>
                              <a:prstDash val="solid"/>
                            </a:ln>
                            <a:effectLst/>
                          </wps:spPr>
                          <wps:bodyPr/>
                        </wps:wsp>
                        <wps:wsp>
                          <wps:cNvPr id="2734" name="Straight Connector 2734"/>
                          <wps:cNvCnPr/>
                          <wps:spPr>
                            <a:xfrm>
                              <a:off x="4709439" y="3306431"/>
                              <a:ext cx="966025" cy="21595"/>
                            </a:xfrm>
                            <a:prstGeom prst="line">
                              <a:avLst/>
                            </a:prstGeom>
                            <a:noFill/>
                            <a:ln w="9525" cap="flat" cmpd="sng" algn="ctr">
                              <a:solidFill>
                                <a:sysClr val="windowText" lastClr="000000"/>
                              </a:solidFill>
                              <a:prstDash val="solid"/>
                            </a:ln>
                            <a:effectLst/>
                          </wps:spPr>
                          <wps:bodyPr/>
                        </wps:wsp>
                        <wps:wsp>
                          <wps:cNvPr id="2735" name="Straight Connector 2735"/>
                          <wps:cNvCnPr/>
                          <wps:spPr>
                            <a:xfrm flipV="1">
                              <a:off x="4493913" y="3615577"/>
                              <a:ext cx="1181551" cy="189689"/>
                            </a:xfrm>
                            <a:prstGeom prst="line">
                              <a:avLst/>
                            </a:prstGeom>
                            <a:noFill/>
                            <a:ln w="9525" cap="flat" cmpd="sng" algn="ctr">
                              <a:solidFill>
                                <a:sysClr val="windowText" lastClr="000000"/>
                              </a:solidFill>
                              <a:prstDash val="solid"/>
                            </a:ln>
                            <a:effectLst/>
                          </wps:spPr>
                          <wps:bodyPr/>
                        </wps:wsp>
                      </wpg:grpSp>
                      <pic:pic xmlns:pic="http://schemas.openxmlformats.org/drawingml/2006/picture">
                        <pic:nvPicPr>
                          <pic:cNvPr id="2736" name="Picture 2736"/>
                          <pic:cNvPicPr/>
                        </pic:nvPicPr>
                        <pic:blipFill>
                          <a:blip r:embed="rId54">
                            <a:extLst>
                              <a:ext uri="{28A0092B-C50C-407E-A947-70E740481C1C}">
                                <a14:useLocalDpi xmlns:a14="http://schemas.microsoft.com/office/drawing/2010/main" val="0"/>
                              </a:ext>
                            </a:extLst>
                          </a:blip>
                          <a:srcRect/>
                          <a:stretch>
                            <a:fillRect/>
                          </a:stretch>
                        </pic:blipFill>
                        <pic:spPr bwMode="auto">
                          <a:xfrm>
                            <a:off x="1352964" y="4189658"/>
                            <a:ext cx="115570" cy="236220"/>
                          </a:xfrm>
                          <a:prstGeom prst="rect">
                            <a:avLst/>
                          </a:prstGeom>
                          <a:noFill/>
                          <a:ln>
                            <a:noFill/>
                          </a:ln>
                        </pic:spPr>
                      </pic:pic>
                      <wps:wsp>
                        <wps:cNvPr id="2737" name="Text Box 2"/>
                        <wps:cNvSpPr txBox="1">
                          <a:spLocks noChangeArrowheads="1"/>
                        </wps:cNvSpPr>
                        <wps:spPr bwMode="auto">
                          <a:xfrm>
                            <a:off x="892958" y="4614116"/>
                            <a:ext cx="1478789" cy="501686"/>
                          </a:xfrm>
                          <a:prstGeom prst="rect">
                            <a:avLst/>
                          </a:prstGeom>
                          <a:noFill/>
                          <a:ln w="9525">
                            <a:noFill/>
                            <a:miter lim="800000"/>
                            <a:headEnd/>
                            <a:tailEnd/>
                          </a:ln>
                        </wps:spPr>
                        <wps:txbx>
                          <w:txbxContent>
                            <w:p w14:paraId="42B4DAF8" w14:textId="77777777" w:rsidR="0051744F" w:rsidRDefault="0051744F" w:rsidP="00C6213F">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2F412261" w14:textId="77777777" w:rsidR="0051744F" w:rsidRDefault="0051744F" w:rsidP="00C6213F">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28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wps:wsp>
                        <wps:cNvPr id="2738" name="Text Box 2"/>
                        <wps:cNvSpPr txBox="1">
                          <a:spLocks noChangeArrowheads="1"/>
                        </wps:cNvSpPr>
                        <wps:spPr bwMode="auto">
                          <a:xfrm>
                            <a:off x="3928218" y="4546170"/>
                            <a:ext cx="1572423" cy="505595"/>
                          </a:xfrm>
                          <a:prstGeom prst="rect">
                            <a:avLst/>
                          </a:prstGeom>
                          <a:noFill/>
                          <a:ln w="9525">
                            <a:noFill/>
                            <a:miter lim="800000"/>
                            <a:headEnd/>
                            <a:tailEnd/>
                          </a:ln>
                        </wps:spPr>
                        <wps:txbx>
                          <w:txbxContent>
                            <w:p w14:paraId="0F606311" w14:textId="77777777" w:rsidR="0051744F" w:rsidRDefault="0051744F" w:rsidP="00C6213F">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7FC53C58" w14:textId="77777777" w:rsidR="0051744F" w:rsidRDefault="0051744F" w:rsidP="00C6213F">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3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2739" name="Picture 2739"/>
                          <pic:cNvPicPr/>
                        </pic:nvPicPr>
                        <pic:blipFill>
                          <a:blip r:embed="rId54">
                            <a:extLst>
                              <a:ext uri="{28A0092B-C50C-407E-A947-70E740481C1C}">
                                <a14:useLocalDpi xmlns:a14="http://schemas.microsoft.com/office/drawing/2010/main" val="0"/>
                              </a:ext>
                            </a:extLst>
                          </a:blip>
                          <a:srcRect/>
                          <a:stretch>
                            <a:fillRect/>
                          </a:stretch>
                        </pic:blipFill>
                        <pic:spPr bwMode="auto">
                          <a:xfrm>
                            <a:off x="4589068" y="4203809"/>
                            <a:ext cx="115570" cy="236221"/>
                          </a:xfrm>
                          <a:prstGeom prst="rect">
                            <a:avLst/>
                          </a:prstGeom>
                          <a:noFill/>
                          <a:ln>
                            <a:noFill/>
                          </a:ln>
                        </pic:spPr>
                      </pic:pic>
                      <wps:wsp>
                        <wps:cNvPr id="2740" name="Text Box 2"/>
                        <wps:cNvSpPr txBox="1">
                          <a:spLocks noChangeArrowheads="1"/>
                        </wps:cNvSpPr>
                        <wps:spPr bwMode="auto">
                          <a:xfrm>
                            <a:off x="4743202" y="1676690"/>
                            <a:ext cx="1499995" cy="348935"/>
                          </a:xfrm>
                          <a:prstGeom prst="rect">
                            <a:avLst/>
                          </a:prstGeom>
                          <a:noFill/>
                          <a:ln w="9525">
                            <a:noFill/>
                            <a:miter lim="800000"/>
                            <a:headEnd/>
                            <a:tailEnd/>
                          </a:ln>
                        </wps:spPr>
                        <wps:txbx>
                          <w:txbxContent>
                            <w:p w14:paraId="078630B0" w14:textId="77777777" w:rsidR="0051744F" w:rsidRDefault="0051744F" w:rsidP="00C6213F">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2741" name="Down Arrow 2741"/>
                        <wps:cNvSpPr/>
                        <wps:spPr>
                          <a:xfrm>
                            <a:off x="5461866" y="1979051"/>
                            <a:ext cx="118745" cy="19812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11730E16" w14:textId="77777777" w:rsidR="0051744F" w:rsidRDefault="0051744F" w:rsidP="00C6213F">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2" name="TextBox 1"/>
                        <wps:cNvSpPr txBox="1"/>
                        <wps:spPr>
                          <a:xfrm>
                            <a:off x="193856" y="0"/>
                            <a:ext cx="517040" cy="295279"/>
                          </a:xfrm>
                          <a:prstGeom prst="rect">
                            <a:avLst/>
                          </a:prstGeom>
                          <a:noFill/>
                        </wps:spPr>
                        <wps:txbx>
                          <w:txbxContent>
                            <w:p w14:paraId="65691A4A" w14:textId="79948EC2" w:rsidR="0051744F" w:rsidRDefault="0051744F" w:rsidP="00C6213F">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wps:txbx>
                        <wps:bodyPr wrap="none" rtlCol="0">
                          <a:spAutoFit/>
                        </wps:bodyPr>
                      </wps:wsp>
                    </wpg:wgp>
                  </a:graphicData>
                </a:graphic>
                <wp14:sizeRelH relativeFrom="margin">
                  <wp14:pctWidth>0</wp14:pctWidth>
                </wp14:sizeRelH>
              </wp:anchor>
            </w:drawing>
          </mc:Choice>
          <mc:Fallback>
            <w:pict>
              <v:group w14:anchorId="548AE059" id="_x0000_s1951" style="position:absolute;left:0;text-align:left;margin-left:-5.8pt;margin-top:346.55pt;width:434.2pt;height:287.6pt;z-index:251790848;mso-width-relative:margin" coordsize="67824,5115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">
                <v:group id="Group 2567" o:spid="_x0000_s1952" style="position:absolute;top:2721;width:67824;height:48437" coordorigin=",2721" coordsize="6782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">
                  <v:group id="Group 2568" o:spid="_x0000_s1953" style="position:absolute;top:2721;width:8014;height:48437" coordorigin=",2721"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">
                    <v:roundrect id="Rounded Rectangle 2569" o:spid="_x0000_s1954" style="position:absolute;top:27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" fillcolor="#93cddd" strokecolor="#385d8a" strokeweight="2pt">
                      <v:textbox>
                        <w:txbxContent>
                          <w:p w14:paraId="50B328E5" w14:textId="77777777" w:rsidR="0051744F" w:rsidRDefault="0051744F" w:rsidP="00C6213F">
                            <w:pPr>
                              <w:rPr>
                                <w:rFonts w:eastAsia="Times New Roman"/>
                              </w:rPr>
                            </w:pPr>
                          </w:p>
                        </w:txbxContent>
                      </v:textbox>
                    </v:roundrect>
                    <v:roundrect id="Rounded Rectangle 2570" o:spid="_x0000_s1955" style="position:absolute;top:57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" fillcolor="#93cddd" strokecolor="#385d8a" strokeweight="2pt">
                      <v:textbox>
                        <w:txbxContent>
                          <w:p w14:paraId="786B418B" w14:textId="77777777" w:rsidR="0051744F" w:rsidRDefault="0051744F" w:rsidP="00C6213F">
                            <w:pPr>
                              <w:rPr>
                                <w:rFonts w:eastAsia="Times New Roman"/>
                              </w:rPr>
                            </w:pPr>
                          </w:p>
                        </w:txbxContent>
                      </v:textbox>
                    </v:roundrect>
                    <v:roundrect id="Rounded Rectangle 2571" o:spid="_x0000_s1956" style="position:absolute;top:88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" fillcolor="#93cddd" strokecolor="#385d8a" strokeweight="2pt">
                      <v:textbox>
                        <w:txbxContent>
                          <w:p w14:paraId="368CCCA8" w14:textId="77777777" w:rsidR="0051744F" w:rsidRDefault="0051744F" w:rsidP="00C6213F">
                            <w:pPr>
                              <w:rPr>
                                <w:rFonts w:eastAsia="Times New Roman"/>
                              </w:rPr>
                            </w:pPr>
                          </w:p>
                        </w:txbxContent>
                      </v:textbox>
                    </v:roundrect>
                    <v:roundrect id="Rounded Rectangle 2572" o:spid="_x0000_s1957" style="position:absolute;top:118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" fillcolor="#93cddd" strokecolor="#385d8a" strokeweight="2pt">
                      <v:textbox>
                        <w:txbxContent>
                          <w:p w14:paraId="16E28402" w14:textId="77777777" w:rsidR="0051744F" w:rsidRDefault="0051744F" w:rsidP="00C6213F">
                            <w:pPr>
                              <w:rPr>
                                <w:rFonts w:eastAsia="Times New Roman"/>
                              </w:rPr>
                            </w:pPr>
                          </w:p>
                        </w:txbxContent>
                      </v:textbox>
                    </v:roundrect>
                    <v:roundrect id="Rounded Rectangle 2573" o:spid="_x0000_s1958" style="position:absolute;top:1491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" fillcolor="#f2dcdb" strokecolor="#385d8a" strokeweight="2pt">
                      <v:textbox>
                        <w:txbxContent>
                          <w:p w14:paraId="0C68DD13" w14:textId="77777777" w:rsidR="0051744F" w:rsidRDefault="0051744F" w:rsidP="00C6213F">
                            <w:pPr>
                              <w:rPr>
                                <w:rFonts w:eastAsia="Times New Roman"/>
                              </w:rPr>
                            </w:pPr>
                          </w:p>
                        </w:txbxContent>
                      </v:textbox>
                    </v:roundrect>
                    <v:roundrect id="Rounded Rectangle 2574" o:spid="_x0000_s1959" style="position:absolute;top:1796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" fillcolor="#f2dcdb" strokecolor="#385d8a" strokeweight="2pt">
                      <v:textbox>
                        <w:txbxContent>
                          <w:p w14:paraId="4B891617" w14:textId="77777777" w:rsidR="0051744F" w:rsidRDefault="0051744F" w:rsidP="00C6213F">
                            <w:pPr>
                              <w:rPr>
                                <w:rFonts w:eastAsia="Times New Roman"/>
                              </w:rPr>
                            </w:pPr>
                          </w:p>
                        </w:txbxContent>
                      </v:textbox>
                    </v:roundrect>
                    <v:roundrect id="Rounded Rectangle 2575" o:spid="_x0000_s1960" style="position:absolute;top:2100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" fillcolor="#f2dcdb" strokecolor="#385d8a" strokeweight="2pt">
                      <v:textbox>
                        <w:txbxContent>
                          <w:p w14:paraId="4A0B479E" w14:textId="77777777" w:rsidR="0051744F" w:rsidRDefault="0051744F" w:rsidP="00C6213F">
                            <w:pPr>
                              <w:rPr>
                                <w:rFonts w:eastAsia="Times New Roman"/>
                              </w:rPr>
                            </w:pPr>
                          </w:p>
                        </w:txbxContent>
                      </v:textbox>
                    </v:roundrect>
                    <v:roundrect id="Rounded Rectangle 2576" o:spid="_x0000_s1961" style="position:absolute;top:2404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" fillcolor="#f2dcdb" strokecolor="#385d8a" strokeweight="2pt">
                      <v:textbox>
                        <w:txbxContent>
                          <w:p w14:paraId="558D7E98" w14:textId="77777777" w:rsidR="0051744F" w:rsidRDefault="0051744F" w:rsidP="00C6213F">
                            <w:pPr>
                              <w:rPr>
                                <w:rFonts w:eastAsia="Times New Roman"/>
                              </w:rPr>
                            </w:pPr>
                          </w:p>
                        </w:txbxContent>
                      </v:textbox>
                    </v:roundrect>
                    <v:roundrect id="Rounded Rectangle 2577" o:spid="_x0000_s1962" style="position:absolute;top:300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" fillcolor="#f2dcdb" strokecolor="#385d8a" strokeweight="2pt">
                      <v:textbox>
                        <w:txbxContent>
                          <w:p w14:paraId="673502E7" w14:textId="77777777" w:rsidR="0051744F" w:rsidRDefault="0051744F" w:rsidP="00C6213F">
                            <w:pPr>
                              <w:rPr>
                                <w:rFonts w:eastAsia="Times New Roman"/>
                              </w:rPr>
                            </w:pPr>
                          </w:p>
                        </w:txbxContent>
                      </v:textbox>
                    </v:roundrect>
                    <v:roundrect id="Rounded Rectangle 2578" o:spid="_x0000_s1963" style="position:absolute;top:270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" fillcolor="#f2dcdb" strokecolor="#385d8a" strokeweight="2pt">
                      <v:textbox>
                        <w:txbxContent>
                          <w:p w14:paraId="30670E6F" w14:textId="77777777" w:rsidR="0051744F" w:rsidRDefault="0051744F" w:rsidP="00C6213F">
                            <w:pPr>
                              <w:rPr>
                                <w:rFonts w:eastAsia="Times New Roman"/>
                              </w:rPr>
                            </w:pPr>
                          </w:p>
                        </w:txbxContent>
                      </v:textbox>
                    </v:roundrect>
                    <v:roundrect id="Rounded Rectangle 2579" o:spid="_x0000_s1964" style="position:absolute;top:330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" fillcolor="#f2dcdb" strokecolor="#385d8a" strokeweight="2pt">
                      <v:textbox>
                        <w:txbxContent>
                          <w:p w14:paraId="5BEA3884" w14:textId="77777777" w:rsidR="0051744F" w:rsidRDefault="0051744F" w:rsidP="00C6213F">
                            <w:pPr>
                              <w:rPr>
                                <w:rFonts w:eastAsia="Times New Roman"/>
                              </w:rPr>
                            </w:pPr>
                          </w:p>
                        </w:txbxContent>
                      </v:textbox>
                    </v:roundrect>
                    <v:roundrect id="Rounded Rectangle 2580" o:spid="_x0000_s1965" style="position:absolute;left:3944;top:3308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" fillcolor="#f2dcdb" strokecolor="#385d8a" strokeweight="2pt">
                      <v:textbox>
                        <w:txbxContent>
                          <w:p w14:paraId="2F994AD8" w14:textId="77777777" w:rsidR="0051744F" w:rsidRDefault="0051744F" w:rsidP="00C6213F">
                            <w:pPr>
                              <w:rPr>
                                <w:rFonts w:eastAsia="Times New Roman"/>
                              </w:rPr>
                            </w:pPr>
                          </w:p>
                        </w:txbxContent>
                      </v:textbox>
                    </v:roundrect>
                    <v:roundrect id="Rounded Rectangle 2581" o:spid="_x0000_s1966" style="position:absolute;left:3944;top:3003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" fillcolor="#f2dcdb" strokecolor="#385d8a" strokeweight="2pt">
                      <v:textbox>
                        <w:txbxContent>
                          <w:p w14:paraId="727F929C" w14:textId="77777777" w:rsidR="0051744F" w:rsidRDefault="0051744F" w:rsidP="00C6213F">
                            <w:pPr>
                              <w:rPr>
                                <w:rFonts w:eastAsia="Times New Roman"/>
                              </w:rPr>
                            </w:pPr>
                          </w:p>
                        </w:txbxContent>
                      </v:textbox>
                    </v:roundrect>
                    <v:roundrect id="Rounded Rectangle 2582" o:spid="_x0000_s1967" style="position:absolute;left:3944;top:2709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" fillcolor="#f2dcdb" strokecolor="#385d8a" strokeweight="2pt">
                      <v:textbox>
                        <w:txbxContent>
                          <w:p w14:paraId="5DF84362" w14:textId="77777777" w:rsidR="0051744F" w:rsidRDefault="0051744F" w:rsidP="00C6213F">
                            <w:pPr>
                              <w:rPr>
                                <w:rFonts w:eastAsia="Times New Roman"/>
                              </w:rPr>
                            </w:pPr>
                          </w:p>
                        </w:txbxContent>
                      </v:textbox>
                    </v:roundrect>
                    <v:roundrect id="Rounded Rectangle 2583" o:spid="_x0000_s1968" style="position:absolute;left:3944;top:2404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" fillcolor="#f2dcdb" strokecolor="#385d8a" strokeweight="2pt">
                      <v:textbox>
                        <w:txbxContent>
                          <w:p w14:paraId="1A9B6C6C" w14:textId="77777777" w:rsidR="0051744F" w:rsidRDefault="0051744F" w:rsidP="00C6213F">
                            <w:pPr>
                              <w:rPr>
                                <w:rFonts w:eastAsia="Times New Roman"/>
                              </w:rPr>
                            </w:pPr>
                          </w:p>
                        </w:txbxContent>
                      </v:textbox>
                    </v:roundrect>
                    <v:roundrect id="Rounded Rectangle 2584" o:spid="_x0000_s1969" style="position:absolute;left:3944;top:2100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" fillcolor="#f2dcdb" strokecolor="#385d8a" strokeweight="2pt">
                      <v:textbox>
                        <w:txbxContent>
                          <w:p w14:paraId="75AB15A3" w14:textId="77777777" w:rsidR="0051744F" w:rsidRDefault="0051744F" w:rsidP="00C6213F">
                            <w:pPr>
                              <w:rPr>
                                <w:rFonts w:eastAsia="Times New Roman"/>
                              </w:rPr>
                            </w:pPr>
                          </w:p>
                        </w:txbxContent>
                      </v:textbox>
                    </v:roundrect>
                    <v:roundrect id="Rounded Rectangle 2585" o:spid="_x0000_s1970" style="position:absolute;left:3944;top:1796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" fillcolor="#f2dcdb" strokecolor="#385d8a" strokeweight="2pt">
                      <v:textbox>
                        <w:txbxContent>
                          <w:p w14:paraId="63FCC1ED" w14:textId="77777777" w:rsidR="0051744F" w:rsidRDefault="0051744F" w:rsidP="00C6213F">
                            <w:pPr>
                              <w:rPr>
                                <w:rFonts w:eastAsia="Times New Roman"/>
                              </w:rPr>
                            </w:pPr>
                          </w:p>
                        </w:txbxContent>
                      </v:textbox>
                    </v:roundrect>
                    <v:roundrect id="Rounded Rectangle 2586" o:spid="_x0000_s1971" style="position:absolute;left:3944;top:11865;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" fillcolor="#f2dcdb" strokecolor="#385d8a" strokeweight="2pt">
                      <v:textbox>
                        <w:txbxContent>
                          <w:p w14:paraId="4963829A" w14:textId="77777777" w:rsidR="0051744F" w:rsidRDefault="0051744F" w:rsidP="00C6213F">
                            <w:pPr>
                              <w:rPr>
                                <w:rFonts w:eastAsia="Times New Roman"/>
                              </w:rPr>
                            </w:pPr>
                          </w:p>
                        </w:txbxContent>
                      </v:textbox>
                    </v:roundrect>
                    <v:roundrect id="Rounded Rectangle 2587" o:spid="_x0000_s1972" style="position:absolute;left:3944;top:8817;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" fillcolor="#f2dcdb" strokecolor="#385d8a" strokeweight="2pt">
                      <v:textbox>
                        <w:txbxContent>
                          <w:p w14:paraId="62024A5C" w14:textId="77777777" w:rsidR="0051744F" w:rsidRDefault="0051744F" w:rsidP="00C6213F">
                            <w:pPr>
                              <w:rPr>
                                <w:rFonts w:eastAsia="Times New Roman"/>
                              </w:rPr>
                            </w:pPr>
                          </w:p>
                        </w:txbxContent>
                      </v:textbox>
                    </v:roundrect>
                    <v:roundrect id="Rounded Rectangle 2588" o:spid="_x0000_s1973" style="position:absolute;left:3944;top:576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" fillcolor="#f2dcdb" strokecolor="#385d8a" strokeweight="2pt">
                      <v:textbox>
                        <w:txbxContent>
                          <w:p w14:paraId="45CE05B2" w14:textId="77777777" w:rsidR="0051744F" w:rsidRDefault="0051744F" w:rsidP="00C6213F">
                            <w:pPr>
                              <w:rPr>
                                <w:rFonts w:eastAsia="Times New Roman"/>
                              </w:rPr>
                            </w:pPr>
                          </w:p>
                        </w:txbxContent>
                      </v:textbox>
                    </v:roundrect>
                    <v:roundrect id="Rounded Rectangle 2589" o:spid="_x0000_s1974" style="position:absolute;left:3944;top:272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" fillcolor="#f2dcdb" strokecolor="#385d8a" strokeweight="2pt">
                      <v:textbox>
                        <w:txbxContent>
                          <w:p w14:paraId="7BBB6B8C" w14:textId="77777777" w:rsidR="0051744F" w:rsidRDefault="0051744F" w:rsidP="00C6213F">
                            <w:pPr>
                              <w:rPr>
                                <w:rFonts w:eastAsia="Times New Roman"/>
                              </w:rPr>
                            </w:pPr>
                          </w:p>
                        </w:txbxContent>
                      </v:textbox>
                    </v:roundrect>
                    <v:roundrect id="Rounded Rectangle 2590" o:spid="_x0000_s1975" style="position:absolute;left:3944;top:1491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" fillcolor="#f2dcdb" strokecolor="#385d8a" strokeweight="2pt">
                      <v:textbox>
                        <w:txbxContent>
                          <w:p w14:paraId="593CFBAA" w14:textId="77777777" w:rsidR="0051744F" w:rsidRDefault="0051744F" w:rsidP="00C6213F">
                            <w:pPr>
                              <w:rPr>
                                <w:rFonts w:eastAsia="Times New Roman"/>
                              </w:rPr>
                            </w:pPr>
                          </w:p>
                        </w:txbxContent>
                      </v:textbox>
                    </v:roundrect>
                    <v:roundrect id="Rounded Rectangle 2591" o:spid="_x0000_s1976" style="position:absolute;left:67;top:391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" fillcolor="#f2dcdb" strokecolor="#385d8a" strokeweight="2pt">
                      <v:textbox>
                        <w:txbxContent>
                          <w:p w14:paraId="04C58B6C" w14:textId="77777777" w:rsidR="0051744F" w:rsidRDefault="0051744F" w:rsidP="00C6213F">
                            <w:pPr>
                              <w:rPr>
                                <w:rFonts w:eastAsia="Times New Roman"/>
                              </w:rPr>
                            </w:pPr>
                          </w:p>
                        </w:txbxContent>
                      </v:textbox>
                    </v:roundrect>
                    <v:roundrect id="Rounded Rectangle 2592" o:spid="_x0000_s1977" style="position:absolute;left:67;top:361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" fillcolor="#f2dcdb" strokecolor="#385d8a" strokeweight="2pt">
                      <v:textbox>
                        <w:txbxContent>
                          <w:p w14:paraId="0702D64A" w14:textId="77777777" w:rsidR="0051744F" w:rsidRDefault="0051744F" w:rsidP="00C6213F">
                            <w:pPr>
                              <w:rPr>
                                <w:rFonts w:eastAsia="Times New Roman"/>
                              </w:rPr>
                            </w:pPr>
                          </w:p>
                        </w:txbxContent>
                      </v:textbox>
                    </v:roundrect>
                    <v:roundrect id="Rounded Rectangle 2593" o:spid="_x0000_s1978" style="position:absolute;left:67;top:421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" fillcolor="#f2dcdb" strokecolor="#385d8a" strokeweight="2pt">
                      <v:textbox>
                        <w:txbxContent>
                          <w:p w14:paraId="3CDC2FA4" w14:textId="77777777" w:rsidR="0051744F" w:rsidRDefault="0051744F" w:rsidP="00C6213F">
                            <w:pPr>
                              <w:rPr>
                                <w:rFonts w:eastAsia="Times New Roman"/>
                              </w:rPr>
                            </w:pPr>
                          </w:p>
                        </w:txbxContent>
                      </v:textbox>
                    </v:roundrect>
                    <v:roundrect id="Rounded Rectangle 2594" o:spid="_x0000_s1979" style="position:absolute;left:4012;top:421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" fillcolor="#f2dcdb" strokecolor="#385d8a" strokeweight="2pt">
                      <v:textbox>
                        <w:txbxContent>
                          <w:p w14:paraId="6B1061BA" w14:textId="77777777" w:rsidR="0051744F" w:rsidRDefault="0051744F" w:rsidP="00C6213F">
                            <w:pPr>
                              <w:rPr>
                                <w:rFonts w:eastAsia="Times New Roman"/>
                              </w:rPr>
                            </w:pPr>
                          </w:p>
                        </w:txbxContent>
                      </v:textbox>
                    </v:roundrect>
                    <v:roundrect id="Rounded Rectangle 2595" o:spid="_x0000_s1980" style="position:absolute;left:4012;top:3907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" fillcolor="#f2dcdb" strokecolor="#385d8a" strokeweight="2pt">
                      <v:textbox>
                        <w:txbxContent>
                          <w:p w14:paraId="0DED6841" w14:textId="77777777" w:rsidR="0051744F" w:rsidRDefault="0051744F" w:rsidP="00C6213F">
                            <w:pPr>
                              <w:rPr>
                                <w:rFonts w:eastAsia="Times New Roman"/>
                              </w:rPr>
                            </w:pPr>
                          </w:p>
                        </w:txbxContent>
                      </v:textbox>
                    </v:roundrect>
                    <v:roundrect id="Rounded Rectangle 2596" o:spid="_x0000_s1981" style="position:absolute;left:4012;top:361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" fillcolor="#f2dcdb" strokecolor="#385d8a" strokeweight="2pt">
                      <v:textbox>
                        <w:txbxContent>
                          <w:p w14:paraId="16C11B49" w14:textId="77777777" w:rsidR="0051744F" w:rsidRDefault="0051744F" w:rsidP="00C6213F">
                            <w:pPr>
                              <w:rPr>
                                <w:rFonts w:eastAsia="Times New Roman"/>
                              </w:rPr>
                            </w:pPr>
                          </w:p>
                        </w:txbxContent>
                      </v:textbox>
                    </v:roundrect>
                    <v:roundrect id="Rounded Rectangle 2597" o:spid="_x0000_s1982" style="position:absolute;left:67;top:451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" fillcolor="#f2dcdb" strokecolor="#385d8a" strokeweight="2pt">
                      <v:textbox>
                        <w:txbxContent>
                          <w:p w14:paraId="0A265FB0" w14:textId="77777777" w:rsidR="0051744F" w:rsidRDefault="0051744F" w:rsidP="00C6213F">
                            <w:pPr>
                              <w:rPr>
                                <w:rFonts w:eastAsia="Times New Roman"/>
                              </w:rPr>
                            </w:pPr>
                          </w:p>
                        </w:txbxContent>
                      </v:textbox>
                    </v:roundrect>
                    <v:roundrect id="Rounded Rectangle 2598" o:spid="_x0000_s1983" style="position:absolute;left:67;top:4811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" fillcolor="#f2dcdb" strokecolor="#385d8a" strokeweight="2pt">
                      <v:textbox>
                        <w:txbxContent>
                          <w:p w14:paraId="7560CFC7" w14:textId="77777777" w:rsidR="0051744F" w:rsidRDefault="0051744F" w:rsidP="00C6213F">
                            <w:pPr>
                              <w:rPr>
                                <w:rFonts w:eastAsia="Times New Roman"/>
                              </w:rPr>
                            </w:pPr>
                          </w:p>
                        </w:txbxContent>
                      </v:textbox>
                    </v:roundrect>
                    <v:roundrect id="Rounded Rectangle 2599" o:spid="_x0000_s1984" style="position:absolute;left:4012;top:4811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" fillcolor="#f2dcdb" strokecolor="#385d8a" strokeweight="2pt">
                      <v:textbox>
                        <w:txbxContent>
                          <w:p w14:paraId="645151AE" w14:textId="77777777" w:rsidR="0051744F" w:rsidRDefault="0051744F" w:rsidP="00C6213F">
                            <w:pPr>
                              <w:rPr>
                                <w:rFonts w:eastAsia="Times New Roman"/>
                              </w:rPr>
                            </w:pPr>
                          </w:p>
                        </w:txbxContent>
                      </v:textbox>
                    </v:roundrect>
                    <v:roundrect id="Rounded Rectangle 2600" o:spid="_x0000_s1985" style="position:absolute;left:4012;top:4506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" fillcolor="#f2dcdb" strokecolor="#385d8a" strokeweight="2pt">
                      <v:textbox>
                        <w:txbxContent>
                          <w:p w14:paraId="7D4DFC23" w14:textId="77777777" w:rsidR="0051744F" w:rsidRDefault="0051744F" w:rsidP="00C6213F">
                            <w:pPr>
                              <w:rPr>
                                <w:rFonts w:eastAsia="Times New Roman"/>
                              </w:rPr>
                            </w:pPr>
                          </w:p>
                        </w:txbxContent>
                      </v:textbox>
                    </v:roundrect>
                  </v:group>
                  <v:group id="Group 2601" o:spid="_x0000_s1986" style="position:absolute;left:16180;top:13599;width:20634;height:29069" coordorigin="16180,13599" coordsize="20633,2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">
                    <v:group id="Group 2602" o:spid="_x0000_s1987" style="position:absolute;left:16180;top:13599;width:8180;height:12418" coordorigin="16180,1359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">
                      <v:shape id="Picture 2603" o:spid="_x0000_s1988" type="#_x0000_t75" style="position:absolute;left:20216;top:1664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" fillcolor="#5b9bd5 [3204]" strokecolor="black [3213]">
                        <v:imagedata r:id="rId55" o:title=""/>
                        <v:shadow color="#e7e6e6 [3214]"/>
                      </v:shape>
                      <v:shape id="Picture 2604" o:spid="_x0000_s1989" type="#_x0000_t75" style="position:absolute;left:16287;top:1663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" fillcolor="#5b9bd5 [3204]" strokecolor="black [3213]">
                        <v:imagedata r:id="rId55" o:title=""/>
                        <v:shadow color="#e7e6e6 [3214]"/>
                      </v:shape>
                      <v:shape id="Picture 2605" o:spid="_x0000_s1990" type="#_x0000_t75" style="position:absolute;left:20216;top:1359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" fillcolor="#5b9bd5 [3204]" strokecolor="black [3213]">
                        <v:imagedata r:id="rId55" o:title=""/>
                        <v:shadow color="#e7e6e6 [3214]"/>
                      </v:shape>
                      <v:shape id="Picture 2606" o:spid="_x0000_s1991" type="#_x0000_t75" style="position:absolute;left:16180;top:196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" fillcolor="#5b9bd5 [3204]" strokecolor="black [3213]">
                        <v:imagedata r:id="rId55" o:title=""/>
                        <v:shadow color="#e7e6e6 [3214]"/>
                      </v:shape>
                      <v:shape id="Picture 2607" o:spid="_x0000_s1992" type="#_x0000_t75" style="position:absolute;left:20109;top:2273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" fillcolor="#5b9bd5 [3204]" strokecolor="black [3213]">
                        <v:imagedata r:id="rId55" o:title=""/>
                        <v:shadow color="#e7e6e6 [3214]"/>
                      </v:shape>
                      <v:shape id="Picture 2608" o:spid="_x0000_s1993" type="#_x0000_t75" style="position:absolute;left:16180;top:2272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" fillcolor="#5b9bd5 [3204]" strokecolor="black [3213]">
                        <v:imagedata r:id="rId55" o:title=""/>
                        <v:shadow color="#e7e6e6 [3214]"/>
                      </v:shape>
                      <v:shape id="Picture 2609" o:spid="_x0000_s1994" type="#_x0000_t75" style="position:absolute;left:20109;top:1968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" fillcolor="#5b9bd5 [3204]" strokecolor="black [3213]">
                        <v:imagedata r:id="rId55" o:title=""/>
                        <v:shadow color="#e7e6e6 [3214]"/>
                      </v:shape>
                      <v:shape id="Picture 2610" o:spid="_x0000_s1995" type="#_x0000_t75" style="position:absolute;left:16287;top:1371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" fillcolor="#5b9bd5 [3204]" strokecolor="black [3213]">
                        <v:imagedata r:id="rId56" o:title=""/>
                        <v:shadow color="#e7e6e6 [3214]"/>
                      </v:shape>
                    </v:group>
                    <v:group id="Group 2611" o:spid="_x0000_s1996" style="position:absolute;left:17139;top:15123;width:8179;height:12418" coordorigin="17139,1512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">
                      <v:shape id="Picture 2612" o:spid="_x0000_s1997" type="#_x0000_t75" style="position:absolute;left:21175;top:1816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" fillcolor="#5b9bd5 [3204]" strokecolor="black [3213]">
                        <v:imagedata r:id="rId55" o:title=""/>
                        <v:shadow color="#e7e6e6 [3214]"/>
                      </v:shape>
                      <v:shape id="Picture 2613" o:spid="_x0000_s1998" type="#_x0000_t75" style="position:absolute;left:17246;top:1816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" fillcolor="#5b9bd5 [3204]" strokecolor="black [3213]">
                        <v:imagedata r:id="rId55" o:title=""/>
                        <v:shadow color="#e7e6e6 [3214]"/>
                      </v:shape>
                      <v:shape id="Picture 2614" o:spid="_x0000_s1999" type="#_x0000_t75" style="position:absolute;left:21175;top:151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" fillcolor="#5b9bd5 [3204]" strokecolor="black [3213]">
                        <v:imagedata r:id="rId55" o:title=""/>
                        <v:shadow color="#e7e6e6 [3214]"/>
                      </v:shape>
                      <v:shape id="Picture 2615" o:spid="_x0000_s2000" type="#_x0000_t75" style="position:absolute;left:17139;top:212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" fillcolor="#5b9bd5 [3204]" strokecolor="black [3213]">
                        <v:imagedata r:id="rId55" o:title=""/>
                        <v:shadow color="#e7e6e6 [3214]"/>
                      </v:shape>
                      <v:shape id="Picture 2616" o:spid="_x0000_s2001" type="#_x0000_t75" style="position:absolute;left:21068;top:2425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" fillcolor="#5b9bd5 [3204]" strokecolor="black [3213]">
                        <v:imagedata r:id="rId55" o:title=""/>
                        <v:shadow color="#e7e6e6 [3214]"/>
                      </v:shape>
                      <v:shape id="Picture 2617" o:spid="_x0000_s2002" type="#_x0000_t75" style="position:absolute;left:17139;top:2424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" fillcolor="#5b9bd5 [3204]" strokecolor="black [3213]">
                        <v:imagedata r:id="rId55" o:title=""/>
                        <v:shadow color="#e7e6e6 [3214]"/>
                      </v:shape>
                      <v:shape id="Picture 2618" o:spid="_x0000_s2003" type="#_x0000_t75" style="position:absolute;left:21068;top:212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" fillcolor="#5b9bd5 [3204]" strokecolor="black [3213]">
                        <v:imagedata r:id="rId55" o:title=""/>
                        <v:shadow color="#e7e6e6 [3214]"/>
                      </v:shape>
                      <v:shape id="Picture 2619" o:spid="_x0000_s2004" type="#_x0000_t75" style="position:absolute;left:17246;top:1524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" fillcolor="#5b9bd5 [3204]" strokecolor="black [3213]">
                        <v:imagedata r:id="rId56" o:title=""/>
                        <v:shadow color="#e7e6e6 [3214]"/>
                      </v:shape>
                    </v:group>
                    <v:group id="Group 2620" o:spid="_x0000_s2005" style="position:absolute;left:18169;top:16540;width:8179;height:12418" coordorigin="18169,1654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">
                      <v:shape id="Picture 2621" o:spid="_x0000_s2006" type="#_x0000_t75" style="position:absolute;left:22205;top:1958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" fillcolor="#5b9bd5 [3204]" strokecolor="black [3213]">
                        <v:imagedata r:id="rId55" o:title=""/>
                        <v:shadow color="#e7e6e6 [3214]"/>
                      </v:shape>
                      <v:shape id="Picture 2622" o:spid="_x0000_s2007" type="#_x0000_t75" style="position:absolute;left:18276;top:195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" fillcolor="#5b9bd5 [3204]" strokecolor="black [3213]">
                        <v:imagedata r:id="rId55" o:title=""/>
                        <v:shadow color="#e7e6e6 [3214]"/>
                      </v:shape>
                      <v:shape id="Picture 2623" o:spid="_x0000_s2008" type="#_x0000_t75" style="position:absolute;left:22205;top:1654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" fillcolor="#5b9bd5 [3204]" strokecolor="black [3213]">
                        <v:imagedata r:id="rId55" o:title=""/>
                        <v:shadow color="#e7e6e6 [3214]"/>
                      </v:shape>
                      <v:shape id="Picture 2624" o:spid="_x0000_s2009" type="#_x0000_t75" style="position:absolute;left:18169;top:2262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" fillcolor="#5b9bd5 [3204]" strokecolor="black [3213]">
                        <v:imagedata r:id="rId55" o:title=""/>
                        <v:shadow color="#e7e6e6 [3214]"/>
                      </v:shape>
                      <v:shape id="Picture 2625" o:spid="_x0000_s2010" type="#_x0000_t75" style="position:absolute;left:22098;top:2567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" fillcolor="#5b9bd5 [3204]" strokecolor="black [3213]">
                        <v:imagedata r:id="rId55" o:title=""/>
                        <v:shadow color="#e7e6e6 [3214]"/>
                      </v:shape>
                      <v:shape id="Picture 2626" o:spid="_x0000_s2011" type="#_x0000_t75" style="position:absolute;left:18169;top:2566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" fillcolor="#5b9bd5 [3204]" strokecolor="black [3213]">
                        <v:imagedata r:id="rId55" o:title=""/>
                        <v:shadow color="#e7e6e6 [3214]"/>
                      </v:shape>
                      <v:shape id="Picture 2627" o:spid="_x0000_s2012" type="#_x0000_t75" style="position:absolute;left:22098;top:2262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" fillcolor="#5b9bd5 [3204]" strokecolor="black [3213]">
                        <v:imagedata r:id="rId55" o:title=""/>
                        <v:shadow color="#e7e6e6 [3214]"/>
                      </v:shape>
                      <v:shape id="Picture 2628" o:spid="_x0000_s2013" type="#_x0000_t75" style="position:absolute;left:18276;top:166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" fillcolor="#5b9bd5 [3204]" strokecolor="black [3213]">
                        <v:imagedata r:id="rId56" o:title=""/>
                        <v:shadow color="#e7e6e6 [3214]"/>
                      </v:shape>
                    </v:group>
                    <v:group id="Group 2629" o:spid="_x0000_s2014" style="position:absolute;left:19210;top:18040;width:8180;height:12418" coordorigin="19210,1804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">
                      <v:shape id="Picture 2630" o:spid="_x0000_s2015" type="#_x0000_t75" style="position:absolute;left:23247;top:2108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" fillcolor="#5b9bd5 [3204]" strokecolor="black [3213]">
                        <v:imagedata r:id="rId55" o:title=""/>
                        <v:shadow color="#e7e6e6 [3214]"/>
                      </v:shape>
                      <v:shape id="Picture 2631" o:spid="_x0000_s2016" type="#_x0000_t75" style="position:absolute;left:19318;top:2107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" fillcolor="#5b9bd5 [3204]" strokecolor="black [3213]">
                        <v:imagedata r:id="rId55" o:title=""/>
                        <v:shadow color="#e7e6e6 [3214]"/>
                      </v:shape>
                      <v:shape id="Picture 2632" o:spid="_x0000_s2017" type="#_x0000_t75" style="position:absolute;left:23247;top:1804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" fillcolor="#5b9bd5 [3204]" strokecolor="black [3213]">
                        <v:imagedata r:id="rId55" o:title=""/>
                        <v:shadow color="#e7e6e6 [3214]"/>
                      </v:shape>
                      <v:shape id="Picture 2633" o:spid="_x0000_s2018" type="#_x0000_t75" style="position:absolute;left:19211;top:241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" fillcolor="#5b9bd5 [3204]" strokecolor="black [3213]">
                        <v:imagedata r:id="rId55" o:title=""/>
                        <v:shadow color="#e7e6e6 [3214]"/>
                      </v:shape>
                      <v:shape id="Picture 2634" o:spid="_x0000_s2019" type="#_x0000_t75" style="position:absolute;left:23139;top:2717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" fillcolor="#5b9bd5 [3204]" strokecolor="black [3213]">
                        <v:imagedata r:id="rId55" o:title=""/>
                        <v:shadow color="#e7e6e6 [3214]"/>
                      </v:shape>
                      <v:shape id="Picture 2635" o:spid="_x0000_s2020" type="#_x0000_t75" style="position:absolute;left:19210;top:2716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" fillcolor="#5b9bd5 [3204]" strokecolor="black [3213]">
                        <v:imagedata r:id="rId55" o:title=""/>
                        <v:shadow color="#e7e6e6 [3214]"/>
                      </v:shape>
                      <v:shape id="Picture 2636" o:spid="_x0000_s2021" type="#_x0000_t75" style="position:absolute;left:23139;top:241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" fillcolor="#5b9bd5 [3204]" strokecolor="black [3213]">
                        <v:imagedata r:id="rId55" o:title=""/>
                        <v:shadow color="#e7e6e6 [3214]"/>
                      </v:shape>
                      <v:shape id="Picture 2637" o:spid="_x0000_s2022" type="#_x0000_t75" style="position:absolute;left:19318;top:1815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" fillcolor="#5b9bd5 [3204]" strokecolor="black [3213]">
                        <v:imagedata r:id="rId56" o:title=""/>
                        <v:shadow color="#e7e6e6 [3214]"/>
                      </v:shape>
                    </v:group>
                    <v:group id="Group 2638" o:spid="_x0000_s2023" style="position:absolute;left:20270;top:19790;width:8179;height:12418" coordorigin="20270,1979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">
                      <v:shape id="Picture 2639" o:spid="_x0000_s2024" type="#_x0000_t75" style="position:absolute;left:24306;top:2283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" fillcolor="#5b9bd5 [3204]" strokecolor="black [3213]">
                        <v:imagedata r:id="rId55" o:title=""/>
                        <v:shadow color="#e7e6e6 [3214]"/>
                      </v:shape>
                      <v:shape id="Picture 2640" o:spid="_x0000_s2025" type="#_x0000_t75" style="position:absolute;left:20377;top:2282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" fillcolor="#5b9bd5 [3204]" strokecolor="black [3213]">
                        <v:imagedata r:id="rId55" o:title=""/>
                        <v:shadow color="#e7e6e6 [3214]"/>
                      </v:shape>
                      <v:shape id="Picture 2641" o:spid="_x0000_s2026" type="#_x0000_t75" style="position:absolute;left:24306;top:1979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" fillcolor="#5b9bd5 [3204]" strokecolor="black [3213]">
                        <v:imagedata r:id="rId55" o:title=""/>
                        <v:shadow color="#e7e6e6 [3214]"/>
                      </v:shape>
                      <v:shape id="Picture 2642" o:spid="_x0000_s2027" type="#_x0000_t75" style="position:absolute;left:20270;top:258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" fillcolor="#5b9bd5 [3204]" strokecolor="black [3213]">
                        <v:imagedata r:id="rId55" o:title=""/>
                        <v:shadow color="#e7e6e6 [3214]"/>
                      </v:shape>
                      <v:shape id="Picture 2643" o:spid="_x0000_s2028" type="#_x0000_t75" style="position:absolute;left:24199;top:289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" fillcolor="#5b9bd5 [3204]" strokecolor="black [3213]">
                        <v:imagedata r:id="rId55" o:title=""/>
                        <v:shadow color="#e7e6e6 [3214]"/>
                      </v:shape>
                      <v:shape id="Picture 2644" o:spid="_x0000_s2029" type="#_x0000_t75" style="position:absolute;left:20270;top:2891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" fillcolor="#5b9bd5 [3204]" strokecolor="black [3213]">
                        <v:imagedata r:id="rId55" o:title=""/>
                        <v:shadow color="#e7e6e6 [3214]"/>
                      </v:shape>
                      <v:shape id="Picture 2645" o:spid="_x0000_s2030" type="#_x0000_t75" style="position:absolute;left:24199;top:258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" fillcolor="#5b9bd5 [3204]" strokecolor="black [3213]">
                        <v:imagedata r:id="rId55" o:title=""/>
                        <v:shadow color="#e7e6e6 [3214]"/>
                      </v:shape>
                      <v:shape id="Picture 2646" o:spid="_x0000_s2031" type="#_x0000_t75" style="position:absolute;left:20377;top:1990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" fillcolor="#5b9bd5 [3204]" strokecolor="black [3213]">
                        <v:imagedata r:id="rId56" o:title=""/>
                        <v:shadow color="#e7e6e6 [3214]"/>
                      </v:shape>
                    </v:group>
                    <v:group id="Group 2647" o:spid="_x0000_s2032" style="position:absolute;left:21389;top:21219;width:8180;height:12418" coordorigin="21389,2121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">
                      <v:shape id="Picture 2648" o:spid="_x0000_s2033" type="#_x0000_t75" style="position:absolute;left:25426;top:2426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" fillcolor="#5b9bd5 [3204]" strokecolor="black [3213]">
                        <v:imagedata r:id="rId55" o:title=""/>
                        <v:shadow color="#e7e6e6 [3214]"/>
                      </v:shape>
                      <v:shape id="Picture 2649" o:spid="_x0000_s2034" type="#_x0000_t75" style="position:absolute;left:21497;top:2425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" fillcolor="#5b9bd5 [3204]" strokecolor="black [3213]">
                        <v:imagedata r:id="rId55" o:title=""/>
                        <v:shadow color="#e7e6e6 [3214]"/>
                      </v:shape>
                      <v:shape id="Picture 2650" o:spid="_x0000_s2035" type="#_x0000_t75" style="position:absolute;left:25426;top:212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" fillcolor="#5b9bd5 [3204]" strokecolor="black [3213]">
                        <v:imagedata r:id="rId55" o:title=""/>
                        <v:shadow color="#e7e6e6 [3214]"/>
                      </v:shape>
                      <v:shape id="Picture 2651" o:spid="_x0000_s2036" type="#_x0000_t75" style="position:absolute;left:21389;top:273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" fillcolor="#5b9bd5 [3204]" strokecolor="black [3213]">
                        <v:imagedata r:id="rId55" o:title=""/>
                        <v:shadow color="#e7e6e6 [3214]"/>
                      </v:shape>
                      <v:shape id="Picture 2652" o:spid="_x0000_s2037" type="#_x0000_t75" style="position:absolute;left:25318;top:303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" fillcolor="#5b9bd5 [3204]" strokecolor="black [3213]">
                        <v:imagedata r:id="rId55" o:title=""/>
                        <v:shadow color="#e7e6e6 [3214]"/>
                      </v:shape>
                      <v:shape id="Picture 2653" o:spid="_x0000_s2038" type="#_x0000_t75" style="position:absolute;left:21389;top:3034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" fillcolor="#5b9bd5 [3204]" strokecolor="black [3213]">
                        <v:imagedata r:id="rId55" o:title=""/>
                        <v:shadow color="#e7e6e6 [3214]"/>
                      </v:shape>
                      <v:shape id="Picture 2654" o:spid="_x0000_s2039" type="#_x0000_t75" style="position:absolute;left:25318;top:273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" fillcolor="#5b9bd5 [3204]" strokecolor="black [3213]">
                        <v:imagedata r:id="rId55" o:title=""/>
                        <v:shadow color="#e7e6e6 [3214]"/>
                      </v:shape>
                      <v:shape id="Picture 2655" o:spid="_x0000_s2040" type="#_x0000_t75" style="position:absolute;left:21497;top:2133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" fillcolor="#5b9bd5 [3204]" strokecolor="black [3213]">
                        <v:imagedata r:id="rId56" o:title=""/>
                        <v:shadow color="#e7e6e6 [3214]"/>
                      </v:shape>
                    </v:group>
                    <v:group id="Group 2656" o:spid="_x0000_s2041" style="position:absolute;left:22633;top:22743;width:8180;height:12418" coordorigin="22633,2274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">
                      <v:shape id="Picture 2657" o:spid="_x0000_s2042" type="#_x0000_t75" style="position:absolute;left:26670;top:257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" fillcolor="#5b9bd5 [3204]" strokecolor="black [3213]">
                        <v:imagedata r:id="rId55" o:title=""/>
                        <v:shadow color="#e7e6e6 [3214]"/>
                      </v:shape>
                      <v:shape id="Picture 2658" o:spid="_x0000_s2043" type="#_x0000_t75" style="position:absolute;left:22741;top:2578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" fillcolor="#5b9bd5 [3204]" strokecolor="black [3213]">
                        <v:imagedata r:id="rId55" o:title=""/>
                        <v:shadow color="#e7e6e6 [3214]"/>
                      </v:shape>
                      <v:shape id="Picture 2659" o:spid="_x0000_s2044" type="#_x0000_t75" style="position:absolute;left:26670;top:2274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" fillcolor="#5b9bd5 [3204]" strokecolor="black [3213]">
                        <v:imagedata r:id="rId55" o:title=""/>
                        <v:shadow color="#e7e6e6 [3214]"/>
                      </v:shape>
                      <v:shape id="Picture 2660" o:spid="_x0000_s2045" type="#_x0000_t75" style="position:absolute;left:22634;top:2883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" fillcolor="#5b9bd5 [3204]" strokecolor="black [3213]">
                        <v:imagedata r:id="rId55" o:title=""/>
                        <v:shadow color="#e7e6e6 [3214]"/>
                      </v:shape>
                      <v:shape id="Picture 2661" o:spid="_x0000_s2046" type="#_x0000_t75" style="position:absolute;left:26562;top:3187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" fillcolor="#5b9bd5 [3204]" strokecolor="black [3213]">
                        <v:imagedata r:id="rId55" o:title=""/>
                        <v:shadow color="#e7e6e6 [3214]"/>
                      </v:shape>
                      <v:shape id="Picture 2662" o:spid="_x0000_s2047" type="#_x0000_t75" style="position:absolute;left:22633;top:3186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" fillcolor="#5b9bd5 [3204]" strokecolor="black [3213]">
                        <v:imagedata r:id="rId55" o:title=""/>
                        <v:shadow color="#e7e6e6 [3214]"/>
                      </v:shape>
                      <v:shape id="Picture 2663" o:spid="_x0000_s2048" type="#_x0000_t75" style="position:absolute;left:26562;top:2883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" fillcolor="#5b9bd5 [3204]" strokecolor="black [3213]">
                        <v:imagedata r:id="rId55" o:title=""/>
                        <v:shadow color="#e7e6e6 [3214]"/>
                      </v:shape>
                      <v:shape id="Picture 2664" o:spid="_x0000_s2049" type="#_x0000_t75" style="position:absolute;left:22741;top:2286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" fillcolor="#5b9bd5 [3204]" strokecolor="black [3213]">
                        <v:imagedata r:id="rId56" o:title=""/>
                        <v:shadow color="#e7e6e6 [3214]"/>
                      </v:shape>
                    </v:group>
                    <v:group id="Group 2665" o:spid="_x0000_s2050" style="position:absolute;left:23717;top:24154;width:8179;height:12418" coordorigin="23717,2415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">
                      <v:shape id="Picture 2666" o:spid="_x0000_s2051" type="#_x0000_t75" style="position:absolute;left:27753;top:271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" fillcolor="#5b9bd5 [3204]" strokecolor="black [3213]">
                        <v:imagedata r:id="rId55" o:title=""/>
                        <v:shadow color="#e7e6e6 [3214]"/>
                      </v:shape>
                      <v:shape id="Picture 2667" o:spid="_x0000_s2052" type="#_x0000_t75" style="position:absolute;left:23824;top:2719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" fillcolor="#5b9bd5 [3204]" strokecolor="black [3213]">
                        <v:imagedata r:id="rId55" o:title=""/>
                        <v:shadow color="#e7e6e6 [3214]"/>
                      </v:shape>
                      <v:shape id="Picture 2668" o:spid="_x0000_s2053" type="#_x0000_t75" style="position:absolute;left:27753;top:2415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" fillcolor="#5b9bd5 [3204]" strokecolor="black [3213]">
                        <v:imagedata r:id="rId55" o:title=""/>
                        <v:shadow color="#e7e6e6 [3214]"/>
                      </v:shape>
                      <v:shape id="Picture 2669" o:spid="_x0000_s2054" type="#_x0000_t75" style="position:absolute;left:23717;top:302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" fillcolor="#5b9bd5 [3204]" strokecolor="black [3213]">
                        <v:imagedata r:id="rId55" o:title=""/>
                        <v:shadow color="#e7e6e6 [3214]"/>
                      </v:shape>
                      <v:shape id="Picture 2670" o:spid="_x0000_s2055" type="#_x0000_t75" style="position:absolute;left:27646;top:3328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" fillcolor="#5b9bd5 [3204]" strokecolor="black [3213]">
                        <v:imagedata r:id="rId55" o:title=""/>
                        <v:shadow color="#e7e6e6 [3214]"/>
                      </v:shape>
                      <v:shape id="Picture 2671" o:spid="_x0000_s2056" type="#_x0000_t75" style="position:absolute;left:23717;top:3328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" fillcolor="#5b9bd5 [3204]" strokecolor="black [3213]">
                        <v:imagedata r:id="rId55" o:title=""/>
                        <v:shadow color="#e7e6e6 [3214]"/>
                      </v:shape>
                      <v:shape id="Picture 2672" o:spid="_x0000_s2057" type="#_x0000_t75" style="position:absolute;left:27646;top:302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" fillcolor="#5b9bd5 [3204]" strokecolor="black [3213]">
                        <v:imagedata r:id="rId55" o:title=""/>
                        <v:shadow color="#e7e6e6 [3214]"/>
                      </v:shape>
                      <v:shape id="Picture 2673" o:spid="_x0000_s2058" type="#_x0000_t75" style="position:absolute;left:23824;top:24273;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" fillcolor="#5b9bd5 [3204]" strokecolor="black [3213]">
                        <v:imagedata r:id="rId56" o:title=""/>
                        <v:shadow color="#e7e6e6 [3214]"/>
                      </v:shape>
                    </v:group>
                    <v:group id="Group 2674" o:spid="_x0000_s2059" style="position:absolute;left:24896;top:25791;width:8179;height:12418" coordorigin="24896,2579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">
                      <v:shape id="Picture 2675" o:spid="_x0000_s2060" type="#_x0000_t75" style="position:absolute;left:28932;top:2883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" fillcolor="#5b9bd5 [3204]" strokecolor="black [3213]">
                        <v:imagedata r:id="rId55" o:title=""/>
                        <v:shadow color="#e7e6e6 [3214]"/>
                      </v:shape>
                      <v:shape id="Picture 2676" o:spid="_x0000_s2061" type="#_x0000_t75" style="position:absolute;left:25003;top:2883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" fillcolor="#5b9bd5 [3204]" strokecolor="black [3213]">
                        <v:imagedata r:id="rId55" o:title=""/>
                        <v:shadow color="#e7e6e6 [3214]"/>
                      </v:shape>
                      <v:shape id="Picture 2677" o:spid="_x0000_s2062" type="#_x0000_t75" style="position:absolute;left:28932;top:257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" fillcolor="#5b9bd5 [3204]" strokecolor="black [3213]">
                        <v:imagedata r:id="rId55" o:title=""/>
                        <v:shadow color="#e7e6e6 [3214]"/>
                      </v:shape>
                      <v:shape id="Picture 2678" o:spid="_x0000_s2063" type="#_x0000_t75" style="position:absolute;left:24896;top:318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" fillcolor="#5b9bd5 [3204]" strokecolor="black [3213]">
                        <v:imagedata r:id="rId55" o:title=""/>
                        <v:shadow color="#e7e6e6 [3214]"/>
                      </v:shape>
                      <v:shape id="Picture 2679" o:spid="_x0000_s2064" type="#_x0000_t75" style="position:absolute;left:28824;top:3492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" fillcolor="#5b9bd5 [3204]" strokecolor="black [3213]">
                        <v:imagedata r:id="rId55" o:title=""/>
                        <v:shadow color="#e7e6e6 [3214]"/>
                      </v:shape>
                      <v:shape id="Picture 2680" o:spid="_x0000_s2065" type="#_x0000_t75" style="position:absolute;left:24896;top:3491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" fillcolor="#5b9bd5 [3204]" strokecolor="black [3213]">
                        <v:imagedata r:id="rId55" o:title=""/>
                        <v:shadow color="#e7e6e6 [3214]"/>
                      </v:shape>
                      <v:shape id="Picture 2681" o:spid="_x0000_s2066" type="#_x0000_t75" style="position:absolute;left:28824;top:3187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" fillcolor="#5b9bd5 [3204]" strokecolor="black [3213]">
                        <v:imagedata r:id="rId55" o:title=""/>
                        <v:shadow color="#e7e6e6 [3214]"/>
                      </v:shape>
                      <v:shape id="Picture 2682" o:spid="_x0000_s2067" type="#_x0000_t75" style="position:absolute;left:25003;top:2591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" fillcolor="#5b9bd5 [3204]" strokecolor="black [3213]">
                        <v:imagedata r:id="rId56" o:title=""/>
                        <v:shadow color="#e7e6e6 [3214]"/>
                      </v:shape>
                    </v:group>
                    <v:group id="Group 2683" o:spid="_x0000_s2068" style="position:absolute;left:26175;top:27315;width:8180;height:12418" coordorigin="26175,2731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">
                      <v:shape id="Picture 2684" o:spid="_x0000_s2069" type="#_x0000_t75" style="position:absolute;left:30212;top:303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" fillcolor="#5b9bd5 [3204]" strokecolor="black [3213]">
                        <v:imagedata r:id="rId55" o:title=""/>
                        <v:shadow color="#e7e6e6 [3214]"/>
                      </v:shape>
                      <v:shape id="Picture 2685" o:spid="_x0000_s2070" type="#_x0000_t75" style="position:absolute;left:26283;top:303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" fillcolor="#5b9bd5 [3204]" strokecolor="black [3213]">
                        <v:imagedata r:id="rId55" o:title=""/>
                        <v:shadow color="#e7e6e6 [3214]"/>
                      </v:shape>
                      <v:shape id="Picture 2686" o:spid="_x0000_s2071" type="#_x0000_t75" style="position:absolute;left:30212;top:2731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" fillcolor="#5b9bd5 [3204]" strokecolor="black [3213]">
                        <v:imagedata r:id="rId55" o:title=""/>
                        <v:shadow color="#e7e6e6 [3214]"/>
                      </v:shape>
                      <v:shape id="Picture 2687" o:spid="_x0000_s2072" type="#_x0000_t75" style="position:absolute;left:26176;top:3340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" fillcolor="#5b9bd5 [3204]" strokecolor="black [3213]">
                        <v:imagedata r:id="rId55" o:title=""/>
                        <v:shadow color="#e7e6e6 [3214]"/>
                      </v:shape>
                      <v:shape id="Picture 2688" o:spid="_x0000_s2073" type="#_x0000_t75" style="position:absolute;left:30104;top:364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" fillcolor="#5b9bd5 [3204]" strokecolor="black [3213]">
                        <v:imagedata r:id="rId55" o:title=""/>
                        <v:shadow color="#e7e6e6 [3214]"/>
                      </v:shape>
                      <v:shape id="Picture 2689" o:spid="_x0000_s2074" type="#_x0000_t75" style="position:absolute;left:26175;top:3644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" fillcolor="#5b9bd5 [3204]" strokecolor="black [3213]">
                        <v:imagedata r:id="rId55" o:title=""/>
                        <v:shadow color="#e7e6e6 [3214]"/>
                      </v:shape>
                      <v:shape id="Picture 2690" o:spid="_x0000_s2075" type="#_x0000_t75" style="position:absolute;left:30104;top:3340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" fillcolor="#5b9bd5 [3204]" strokecolor="black [3213]">
                        <v:imagedata r:id="rId55" o:title=""/>
                        <v:shadow color="#e7e6e6 [3214]"/>
                      </v:shape>
                      <v:shape id="Picture 2691" o:spid="_x0000_s2076" type="#_x0000_t75" style="position:absolute;left:26283;top:2743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" fillcolor="#5b9bd5 [3204]" strokecolor="black [3213]">
                        <v:imagedata r:id="rId56" o:title=""/>
                        <v:shadow color="#e7e6e6 [3214]"/>
                      </v:shape>
                    </v:group>
                    <v:group id="Group 2692" o:spid="_x0000_s2077" style="position:absolute;left:27497;top:28839;width:8180;height:12418" coordorigin="27497,2883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">
                      <v:shape id="Picture 2693" o:spid="_x0000_s2078" type="#_x0000_t75" style="position:absolute;left:31533;top:3188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" fillcolor="#5b9bd5 [3204]" strokecolor="black [3213]">
                        <v:imagedata r:id="rId55" o:title=""/>
                        <v:shadow color="#e7e6e6 [3214]"/>
                      </v:shape>
                      <v:shape id="Picture 2694" o:spid="_x0000_s2079" type="#_x0000_t75" style="position:absolute;left:27604;top:3187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" fillcolor="#5b9bd5 [3204]" strokecolor="black [3213]">
                        <v:imagedata r:id="rId55" o:title=""/>
                        <v:shadow color="#e7e6e6 [3214]"/>
                      </v:shape>
                      <v:shape id="Picture 2695" o:spid="_x0000_s2080" type="#_x0000_t75" style="position:absolute;left:31533;top:2883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" fillcolor="#5b9bd5 [3204]" strokecolor="black [3213]">
                        <v:imagedata r:id="rId55" o:title=""/>
                        <v:shadow color="#e7e6e6 [3214]"/>
                      </v:shape>
                      <v:shape id="Picture 2696" o:spid="_x0000_s2081" type="#_x0000_t75" style="position:absolute;left:27497;top:349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" fillcolor="#5b9bd5 [3204]" strokecolor="black [3213]">
                        <v:imagedata r:id="rId55" o:title=""/>
                        <v:shadow color="#e7e6e6 [3214]"/>
                      </v:shape>
                      <v:shape id="Picture 2697" o:spid="_x0000_s2082" type="#_x0000_t75" style="position:absolute;left:31426;top:379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" fillcolor="#5b9bd5 [3204]" strokecolor="black [3213]">
                        <v:imagedata r:id="rId55" o:title=""/>
                        <v:shadow color="#e7e6e6 [3214]"/>
                      </v:shape>
                      <v:shape id="Picture 2698" o:spid="_x0000_s2083" type="#_x0000_t75" style="position:absolute;left:27497;top:3796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" fillcolor="#5b9bd5 [3204]" strokecolor="black [3213]">
                        <v:imagedata r:id="rId55" o:title=""/>
                        <v:shadow color="#e7e6e6 [3214]"/>
                      </v:shape>
                      <v:shape id="Picture 2699" o:spid="_x0000_s2084" type="#_x0000_t75" style="position:absolute;left:31426;top:349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" fillcolor="#5b9bd5 [3204]" strokecolor="black [3213]">
                        <v:imagedata r:id="rId55" o:title=""/>
                        <v:shadow color="#e7e6e6 [3214]"/>
                      </v:shape>
                      <v:shape id="Picture 2700" o:spid="_x0000_s2085" type="#_x0000_t75" style="position:absolute;left:27604;top:2895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" fillcolor="#5b9bd5 [3204]" strokecolor="black [3213]">
                        <v:imagedata r:id="rId56" o:title=""/>
                        <v:shadow color="#e7e6e6 [3214]"/>
                      </v:shape>
                    </v:group>
                    <v:group id="Group 2701" o:spid="_x0000_s2086" style="position:absolute;left:28634;top:30251;width:8180;height:12417" coordorigin="28634,3025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">
                      <v:shape id="Picture 2702" o:spid="_x0000_s2087" type="#_x0000_t75" style="position:absolute;left:32670;top:3329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" fillcolor="#5b9bd5 [3204]" strokecolor="black [3213]">
                        <v:imagedata r:id="rId55" o:title=""/>
                        <v:shadow color="#e7e6e6 [3214]"/>
                      </v:shape>
                      <v:shape id="Picture 2703" o:spid="_x0000_s2088" type="#_x0000_t75" style="position:absolute;left:28741;top:3328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" fillcolor="#5b9bd5 [3204]" strokecolor="black [3213]">
                        <v:imagedata r:id="rId55" o:title=""/>
                        <v:shadow color="#e7e6e6 [3214]"/>
                      </v:shape>
                      <v:shape id="Picture 2704" o:spid="_x0000_s2089" type="#_x0000_t75" style="position:absolute;left:32670;top:302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" fillcolor="#5b9bd5 [3204]" strokecolor="black [3213]">
                        <v:imagedata r:id="rId55" o:title=""/>
                        <v:shadow color="#e7e6e6 [3214]"/>
                      </v:shape>
                      <v:shape id="Picture 2705" o:spid="_x0000_s2090" type="#_x0000_t75" style="position:absolute;left:28634;top:363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" fillcolor="#5b9bd5 [3204]" strokecolor="black [3213]">
                        <v:imagedata r:id="rId55" o:title=""/>
                        <v:shadow color="#e7e6e6 [3214]"/>
                      </v:shape>
                      <v:shape id="Picture 2706" o:spid="_x0000_s2091" type="#_x0000_t75" style="position:absolute;left:32563;top:3938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" fillcolor="#5b9bd5 [3204]" strokecolor="black [3213]">
                        <v:imagedata r:id="rId55" o:title=""/>
                        <v:shadow color="#e7e6e6 [3214]"/>
                      </v:shape>
                      <v:shape id="Picture 2707" o:spid="_x0000_s2092" type="#_x0000_t75" style="position:absolute;left:28634;top:393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" fillcolor="#5b9bd5 [3204]" strokecolor="black [3213]">
                        <v:imagedata r:id="rId55" o:title=""/>
                        <v:shadow color="#e7e6e6 [3214]"/>
                      </v:shape>
                      <v:shape id="Picture 2708" o:spid="_x0000_s2093" type="#_x0000_t75" style="position:absolute;left:32563;top:363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" fillcolor="#5b9bd5 [3204]" strokecolor="black [3213]">
                        <v:imagedata r:id="rId55" o:title=""/>
                        <v:shadow color="#e7e6e6 [3214]"/>
                      </v:shape>
                      <v:shape id="Picture 2709" o:spid="_x0000_s2094" type="#_x0000_t75" style="position:absolute;left:28741;top:3037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" fillcolor="#5b9bd5 [3204]" strokecolor="black [3213]">
                        <v:imagedata r:id="rId56" o:title=""/>
                        <v:shadow color="#e7e6e6 [3214]"/>
                      </v:shape>
                    </v:group>
                  </v:group>
                  <v:roundrect id="Rounded Rectangle 2710" o:spid="_x0000_s2095" style="position:absolute;left:63879;top:242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" fillcolor="#e46c0a" strokecolor="windowText" strokeweight="2pt">
                    <v:textbox>
                      <w:txbxContent>
                        <w:p w14:paraId="2056BF05" w14:textId="77777777" w:rsidR="0051744F" w:rsidRDefault="0051744F" w:rsidP="00C6213F">
                          <w:pPr>
                            <w:rPr>
                              <w:rFonts w:eastAsia="Times New Roman"/>
                            </w:rPr>
                          </w:pPr>
                        </w:p>
                      </w:txbxContent>
                    </v:textbox>
                  </v:roundrect>
                  <v:group id="Group 2711" o:spid="_x0000_s2096" style="position:absolute;left:38063;top:16704;width:20439;height:19451" coordorigin="38063,16704" coordsize="20439,19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">
                    <v:roundrect id="Rounded Rectangle 2712" o:spid="_x0000_s2097" style="position:absolute;left:38063;top:1670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" fillcolor="#fac090" strokecolor="#385d8a" strokeweight="2pt">
                      <v:textbox>
                        <w:txbxContent>
                          <w:p w14:paraId="5E28ED0C" w14:textId="77777777" w:rsidR="0051744F" w:rsidRDefault="0051744F" w:rsidP="00C6213F">
                            <w:pPr>
                              <w:rPr>
                                <w:rFonts w:eastAsia="Times New Roman"/>
                              </w:rPr>
                            </w:pPr>
                          </w:p>
                        </w:txbxContent>
                      </v:textbox>
                    </v:roundrect>
                    <v:roundrect id="Rounded Rectangle 2713" o:spid="_x0000_s2098" style="position:absolute;left:39587;top:1813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" fillcolor="#fac090" strokecolor="#385d8a" strokeweight="2pt">
                      <v:textbox>
                        <w:txbxContent>
                          <w:p w14:paraId="14B2B2DD" w14:textId="77777777" w:rsidR="0051744F" w:rsidRDefault="0051744F" w:rsidP="00C6213F">
                            <w:pPr>
                              <w:rPr>
                                <w:rFonts w:eastAsia="Times New Roman"/>
                              </w:rPr>
                            </w:pPr>
                          </w:p>
                        </w:txbxContent>
                      </v:textbox>
                    </v:roundrect>
                    <v:roundrect id="Rounded Rectangle 2714" o:spid="_x0000_s2099" style="position:absolute;left:41111;top:19658;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" fillcolor="#fac090" strokecolor="#385d8a" strokeweight="2pt">
                      <v:textbox>
                        <w:txbxContent>
                          <w:p w14:paraId="47B72988" w14:textId="77777777" w:rsidR="0051744F" w:rsidRDefault="0051744F" w:rsidP="00C6213F">
                            <w:pPr>
                              <w:rPr>
                                <w:rFonts w:eastAsia="Times New Roman"/>
                              </w:rPr>
                            </w:pPr>
                          </w:p>
                        </w:txbxContent>
                      </v:textbox>
                    </v:roundrect>
                    <v:roundrect id="Rounded Rectangle 2715" o:spid="_x0000_s2100" style="position:absolute;left:42635;top:21182;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" fillcolor="#fac090" strokecolor="#385d8a" strokeweight="2pt">
                      <v:textbox>
                        <w:txbxContent>
                          <w:p w14:paraId="04C539A4" w14:textId="77777777" w:rsidR="0051744F" w:rsidRDefault="0051744F" w:rsidP="00C6213F">
                            <w:pPr>
                              <w:rPr>
                                <w:rFonts w:eastAsia="Times New Roman"/>
                              </w:rPr>
                            </w:pPr>
                          </w:p>
                        </w:txbxContent>
                      </v:textbox>
                    </v:roundrect>
                    <v:roundrect id="Rounded Rectangle 2716" o:spid="_x0000_s2101" style="position:absolute;left:44159;top:22706;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" fillcolor="#fac090" strokecolor="#385d8a" strokeweight="2pt">
                      <v:textbox>
                        <w:txbxContent>
                          <w:p w14:paraId="5EA2B2D2" w14:textId="77777777" w:rsidR="0051744F" w:rsidRDefault="0051744F" w:rsidP="00C6213F">
                            <w:pPr>
                              <w:rPr>
                                <w:rFonts w:eastAsia="Times New Roman"/>
                              </w:rPr>
                            </w:pPr>
                          </w:p>
                        </w:txbxContent>
                      </v:textbox>
                    </v:roundrect>
                    <v:roundrect id="Rounded Rectangle 2717" o:spid="_x0000_s2102" style="position:absolute;left:45683;top:24230;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" fillcolor="#fac090" strokecolor="#385d8a" strokeweight="2pt">
                      <v:textbox>
                        <w:txbxContent>
                          <w:p w14:paraId="49371BDF" w14:textId="77777777" w:rsidR="0051744F" w:rsidRDefault="0051744F" w:rsidP="00C6213F">
                            <w:pPr>
                              <w:rPr>
                                <w:rFonts w:eastAsia="Times New Roman"/>
                              </w:rPr>
                            </w:pPr>
                          </w:p>
                        </w:txbxContent>
                      </v:textbox>
                    </v:roundrect>
                    <v:roundrect id="Rounded Rectangle 2718" o:spid="_x0000_s2103" style="position:absolute;left:47207;top:2575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" fillcolor="#fac090" strokecolor="#385d8a" strokeweight="2pt">
                      <v:textbox>
                        <w:txbxContent>
                          <w:p w14:paraId="2C74DF45" w14:textId="77777777" w:rsidR="0051744F" w:rsidRDefault="0051744F" w:rsidP="00C6213F">
                            <w:pPr>
                              <w:rPr>
                                <w:rFonts w:eastAsia="Times New Roman"/>
                              </w:rPr>
                            </w:pPr>
                          </w:p>
                        </w:txbxContent>
                      </v:textbox>
                    </v:roundrect>
                    <v:roundrect id="Rounded Rectangle 2719" o:spid="_x0000_s2104" style="position:absolute;left:48731;top:27278;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" fillcolor="#fac090" strokecolor="#385d8a" strokeweight="2pt">
                      <v:textbox>
                        <w:txbxContent>
                          <w:p w14:paraId="72C3983D" w14:textId="77777777" w:rsidR="0051744F" w:rsidRDefault="0051744F" w:rsidP="00C6213F">
                            <w:pPr>
                              <w:rPr>
                                <w:rFonts w:eastAsia="Times New Roman"/>
                              </w:rPr>
                            </w:pPr>
                          </w:p>
                        </w:txbxContent>
                      </v:textbox>
                    </v:roundrect>
                    <v:roundrect id="Rounded Rectangle 2720" o:spid="_x0000_s2105" style="position:absolute;left:50255;top:28802;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" fillcolor="#fac090" strokecolor="#385d8a" strokeweight="2pt">
                      <v:textbox>
                        <w:txbxContent>
                          <w:p w14:paraId="244B645A" w14:textId="77777777" w:rsidR="0051744F" w:rsidRDefault="0051744F" w:rsidP="00C6213F">
                            <w:pPr>
                              <w:rPr>
                                <w:rFonts w:eastAsia="Times New Roman"/>
                              </w:rPr>
                            </w:pPr>
                          </w:p>
                        </w:txbxContent>
                      </v:textbox>
                    </v:roundrect>
                    <v:roundrect id="Rounded Rectangle 2721" o:spid="_x0000_s2106" style="position:absolute;left:51779;top:30326;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" fillcolor="#fac090" strokecolor="#385d8a" strokeweight="2pt">
                      <v:textbox>
                        <w:txbxContent>
                          <w:p w14:paraId="1ABF3D88" w14:textId="77777777" w:rsidR="0051744F" w:rsidRDefault="0051744F" w:rsidP="00C6213F">
                            <w:pPr>
                              <w:rPr>
                                <w:rFonts w:eastAsia="Times New Roman"/>
                              </w:rPr>
                            </w:pPr>
                          </w:p>
                        </w:txbxContent>
                      </v:textbox>
                    </v:roundrect>
                    <v:roundrect id="Rounded Rectangle 2722" o:spid="_x0000_s2107" style="position:absolute;left:53303;top:31850;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" fillcolor="#fac090" strokecolor="#385d8a" strokeweight="2pt">
                      <v:textbox>
                        <w:txbxContent>
                          <w:p w14:paraId="11AE6089" w14:textId="77777777" w:rsidR="0051744F" w:rsidRDefault="0051744F" w:rsidP="00C6213F">
                            <w:pPr>
                              <w:rPr>
                                <w:rFonts w:eastAsia="Times New Roman"/>
                              </w:rPr>
                            </w:pPr>
                          </w:p>
                        </w:txbxContent>
                      </v:textbox>
                    </v:roundrect>
                    <v:roundrect id="Rounded Rectangle 2723" o:spid="_x0000_s2108" style="position:absolute;left:55006;top:33280;width:3496;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" fillcolor="#fac090" strokecolor="#385d8a" strokeweight="2pt">
                      <v:textbox>
                        <w:txbxContent>
                          <w:p w14:paraId="263234DA" w14:textId="77777777" w:rsidR="0051744F" w:rsidRDefault="0051744F" w:rsidP="00C6213F">
                            <w:pPr>
                              <w:rPr>
                                <w:rFonts w:eastAsia="Times New Roman"/>
                              </w:rPr>
                            </w:pPr>
                          </w:p>
                        </w:txbxContent>
                      </v:textbox>
                    </v:roundrect>
                  </v:group>
                  <v:oval id="Oval 2724" o:spid="_x0000_s2109" style="position:absolute;left:9073;top:17247;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" fillcolor="window" strokecolor="#385d8a" strokeweight="2pt">
                    <v:textbox>
                      <w:txbxContent>
                        <w:p w14:paraId="113388D9" w14:textId="77777777" w:rsidR="0051744F" w:rsidRDefault="0051744F" w:rsidP="00C6213F">
                          <w:pPr>
                            <w:rPr>
                              <w:rFonts w:eastAsia="Times New Roman"/>
                            </w:rPr>
                          </w:pPr>
                        </w:p>
                      </w:txbxContent>
                    </v:textbox>
                  </v:oval>
                  <v:oval id="Oval 2725" o:spid="_x0000_s2110" style="position:absolute;left:41891;top:32208;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" fillcolor="window" strokecolor="#385d8a" strokeweight="2pt">
                    <v:textbox>
                      <w:txbxContent>
                        <w:p w14:paraId="3729778F" w14:textId="77777777" w:rsidR="0051744F" w:rsidRDefault="0051744F" w:rsidP="00C6213F">
                          <w:pPr>
                            <w:rPr>
                              <w:rFonts w:eastAsia="Times New Roman"/>
                            </w:rPr>
                          </w:pPr>
                        </w:p>
                      </w:txbxContent>
                    </v:textbox>
                  </v:oval>
                  <v:line id="Straight Connector 2726" o:spid="_x0000_s2111" style="position:absolute;visibility:visible;mso-wrap-style:square" from="2001,2721" to="12121,17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" strokecolor="windowText"/>
                  <v:line id="Straight Connector 2727" o:spid="_x0000_s2112" style="position:absolute;visibility:visible;mso-wrap-style:square" from="2001,14913" to="9073,20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" strokecolor="windowText"/>
                  <v:line id="Straight Connector 2728" o:spid="_x0000_s2113" style="position:absolute;visibility:visible;mso-wrap-style:square" from="15169,20169" to="30813,30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" strokecolor="windowText"/>
                  <v:line id="Straight Connector 2729" o:spid="_x0000_s2114" style="position:absolute;visibility:visible;mso-wrap-style:square" from="12121,23091" to="30813,33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" strokecolor="windowText"/>
                  <v:line id="Straight Connector 2730" o:spid="_x0000_s2115" style="position:absolute;visibility:visible;mso-wrap-style:square" from="36371,30485" to="44939,32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" strokecolor="windowText"/>
                  <v:line id="Straight Connector 2731" o:spid="_x0000_s2116" style="position:absolute;visibility:visible;mso-wrap-style:square" from="30813,30370" to="42783,33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" strokecolor="windowText"/>
                  <v:line id="Straight Connector 2732" o:spid="_x0000_s2117" style="position:absolute;flip:y;visibility:visible;mso-wrap-style:square" from="29146,37196" to="42783,42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" strokecolor="windowText"/>
                  <v:line id="Straight Connector 2733" o:spid="_x0000_s2118" style="position:absolute;flip:x;visibility:visible;mso-wrap-style:square" from="35965,38052" to="44939,42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" strokecolor="windowText"/>
                  <v:line id="Straight Connector 2734" o:spid="_x0000_s2119" style="position:absolute;visibility:visible;mso-wrap-style:square" from="47094,33064" to="56754,33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" strokecolor="windowText"/>
                  <v:line id="Straight Connector 2735" o:spid="_x0000_s2120" style="position:absolute;flip:y;visibility:visible;mso-wrap-style:square" from="44939,36155" to="56754,38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" strokecolor="windowText"/>
                </v:group>
                <v:shape id="Picture 2736" o:spid="_x0000_s2121" type="#_x0000_t75" style="position:absolute;left:13529;top:41896;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">
                  <v:imagedata r:id="rId57" o:title=""/>
                </v:shape>
                <v:shape id="Text Box 2" o:spid="_x0000_s2122" type="#_x0000_t202" style="position:absolute;left:8929;top:46141;width:14788;height:5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" filled="f" stroked="f">
                  <v:textbox>
                    <w:txbxContent>
                      <w:p w14:paraId="42B4DAF8" w14:textId="77777777" w:rsidR="0051744F" w:rsidRDefault="0051744F" w:rsidP="00C6213F">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2F412261" w14:textId="77777777" w:rsidR="0051744F" w:rsidRDefault="0051744F" w:rsidP="00C6213F">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28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Text Box 2" o:spid="_x0000_s2123" type="#_x0000_t202" style="position:absolute;left:39282;top:45461;width:15724;height:5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" filled="f" stroked="f">
                  <v:textbox>
                    <w:txbxContent>
                      <w:p w14:paraId="0F606311" w14:textId="77777777" w:rsidR="0051744F" w:rsidRDefault="0051744F" w:rsidP="00C6213F">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7FC53C58" w14:textId="77777777" w:rsidR="0051744F" w:rsidRDefault="0051744F" w:rsidP="00C6213F">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3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2739" o:spid="_x0000_s2124" type="#_x0000_t75" style="position:absolute;left:45890;top:42038;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">
                  <v:imagedata r:id="rId57" o:title=""/>
                </v:shape>
                <v:shape id="Text Box 2" o:spid="_x0000_s2125" type="#_x0000_t202" style="position:absolute;left:47432;top:16766;width:14999;height:3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" filled="f" stroked="f">
                  <v:textbox>
                    <w:txbxContent>
                      <w:p w14:paraId="078630B0" w14:textId="77777777" w:rsidR="0051744F" w:rsidRDefault="0051744F" w:rsidP="00C6213F">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2741" o:spid="_x0000_s2126" type="#_x0000_t67" style="position:absolute;left:54618;top:19790;width:1188;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" adj="15127,6846" fillcolor="windowText" stroked="f" strokeweight="2pt">
                  <v:textbox>
                    <w:txbxContent>
                      <w:p w14:paraId="11730E16" w14:textId="77777777" w:rsidR="0051744F" w:rsidRDefault="0051744F" w:rsidP="00C6213F">
                        <w:pPr>
                          <w:rPr>
                            <w:rFonts w:eastAsia="Times New Roman"/>
                          </w:rPr>
                        </w:pPr>
                      </w:p>
                    </w:txbxContent>
                  </v:textbox>
                </v:shape>
                <v:shape id="_x0000_s2127" type="#_x0000_t202" style="position:absolute;left:1938;width:5170;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" filled="f" stroked="f">
                  <v:textbox style="mso-fit-shape-to-text:t">
                    <w:txbxContent>
                      <w:p w14:paraId="65691A4A" w14:textId="79948EC2" w:rsidR="0051744F" w:rsidRDefault="0051744F" w:rsidP="00C6213F">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v:textbox>
                </v:shape>
                <w10:wrap type="square"/>
              </v:group>
            </w:pict>
          </mc:Fallback>
        </mc:AlternateContent>
      </w:r>
      <w:r w:rsidRPr="00110E63">
        <w:rPr>
          <w:rFonts w:ascii="Times New Roman" w:hAnsi="Times New Roman" w:cs="Times New Roman"/>
          <w:b/>
          <w:i w:val="0"/>
          <w:color w:val="000000" w:themeColor="text1"/>
          <w:sz w:val="22"/>
          <w:szCs w:val="22"/>
        </w:rPr>
        <w:t xml:space="preserve">Figure </w:t>
      </w:r>
      <w:r w:rsidRPr="00110E63">
        <w:rPr>
          <w:rFonts w:ascii="Times New Roman" w:hAnsi="Times New Roman" w:cs="Times New Roman"/>
          <w:b/>
          <w:i w:val="0"/>
          <w:color w:val="000000" w:themeColor="text1"/>
          <w:sz w:val="22"/>
          <w:szCs w:val="22"/>
        </w:rPr>
        <w:fldChar w:fldCharType="begin"/>
      </w:r>
      <w:r w:rsidRPr="00110E63">
        <w:rPr>
          <w:rFonts w:ascii="Times New Roman" w:hAnsi="Times New Roman" w:cs="Times New Roman"/>
          <w:b/>
          <w:i w:val="0"/>
          <w:color w:val="000000" w:themeColor="text1"/>
          <w:sz w:val="22"/>
          <w:szCs w:val="22"/>
        </w:rPr>
        <w:instrText xml:space="preserve"> SEQ Figure \* ARABIC </w:instrText>
      </w:r>
      <w:r w:rsidRPr="00110E63">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11</w:t>
      </w:r>
      <w:r w:rsidRPr="00110E63">
        <w:rPr>
          <w:rFonts w:ascii="Times New Roman" w:hAnsi="Times New Roman" w:cs="Times New Roman"/>
          <w:b/>
          <w:i w:val="0"/>
          <w:color w:val="000000" w:themeColor="text1"/>
          <w:sz w:val="22"/>
          <w:szCs w:val="22"/>
        </w:rPr>
        <w:fldChar w:fldCharType="end"/>
      </w:r>
      <w:r w:rsidRPr="00110E63">
        <w:rPr>
          <w:rFonts w:ascii="Times New Roman" w:hAnsi="Times New Roman" w:cs="Times New Roman"/>
          <w:b/>
          <w:i w:val="0"/>
          <w:color w:val="000000" w:themeColor="text1"/>
          <w:sz w:val="22"/>
          <w:szCs w:val="22"/>
        </w:rPr>
        <w:t>: Network Architecture (E)</w:t>
      </w:r>
      <w:r w:rsidR="00FE16E1" w:rsidRPr="00110E63">
        <w:rPr>
          <w:rFonts w:ascii="Times New Roman" w:hAnsi="Times New Roman" w:cs="Times New Roman"/>
          <w:i w:val="0"/>
          <w:iCs w:val="0"/>
          <w:noProof/>
          <w:color w:val="auto"/>
          <w:sz w:val="22"/>
          <w:szCs w:val="22"/>
        </w:rPr>
        <mc:AlternateContent>
          <mc:Choice Requires="wpg">
            <w:drawing>
              <wp:anchor distT="0" distB="0" distL="114300" distR="114300" simplePos="0" relativeHeight="251788800" behindDoc="0" locked="0" layoutInCell="1" allowOverlap="1" wp14:anchorId="3900FCF3" wp14:editId="4A0E9FA8">
                <wp:simplePos x="0" y="0"/>
                <wp:positionH relativeFrom="column">
                  <wp:posOffset>-78740</wp:posOffset>
                </wp:positionH>
                <wp:positionV relativeFrom="paragraph">
                  <wp:posOffset>71120</wp:posOffset>
                </wp:positionV>
                <wp:extent cx="5514340" cy="3652520"/>
                <wp:effectExtent l="0" t="0" r="10160" b="24130"/>
                <wp:wrapSquare wrapText="bothSides"/>
                <wp:docPr id="2389" name="Group 2"/>
                <wp:cNvGraphicFramePr/>
                <a:graphic xmlns:a="http://schemas.openxmlformats.org/drawingml/2006/main">
                  <a:graphicData uri="http://schemas.microsoft.com/office/word/2010/wordprocessingGroup">
                    <wpg:wgp>
                      <wpg:cNvGrpSpPr/>
                      <wpg:grpSpPr>
                        <a:xfrm>
                          <a:off x="0" y="0"/>
                          <a:ext cx="5514340" cy="3652520"/>
                          <a:chOff x="0" y="0"/>
                          <a:chExt cx="6782436" cy="5115802"/>
                        </a:xfrm>
                      </wpg:grpSpPr>
                      <wpg:grpSp>
                        <wpg:cNvPr id="2390" name="Group 2390"/>
                        <wpg:cNvGrpSpPr/>
                        <wpg:grpSpPr>
                          <a:xfrm>
                            <a:off x="0" y="272143"/>
                            <a:ext cx="6782436" cy="4843659"/>
                            <a:chOff x="0" y="272143"/>
                            <a:chExt cx="6782436" cy="4843659"/>
                          </a:xfrm>
                        </wpg:grpSpPr>
                        <wpg:grpSp>
                          <wpg:cNvPr id="2391" name="Group 2391"/>
                          <wpg:cNvGrpSpPr/>
                          <wpg:grpSpPr>
                            <a:xfrm>
                              <a:off x="0" y="272143"/>
                              <a:ext cx="801485" cy="4843659"/>
                              <a:chOff x="0" y="272143"/>
                              <a:chExt cx="801485" cy="4843659"/>
                            </a:xfrm>
                          </wpg:grpSpPr>
                          <wps:wsp>
                            <wps:cNvPr id="2392" name="Rounded Rectangle 2392"/>
                            <wps:cNvSpPr/>
                            <wps:spPr>
                              <a:xfrm>
                                <a:off x="0" y="2721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466F0D4C" w14:textId="77777777" w:rsidR="0051744F" w:rsidRDefault="0051744F" w:rsidP="00FE16E1">
                                  <w:pPr>
                                    <w:rPr>
                                      <w:rFonts w:eastAsia="Times New Roman"/>
                                    </w:rPr>
                                  </w:pPr>
                                </w:p>
                              </w:txbxContent>
                            </wps:txbx>
                            <wps:bodyPr rtlCol="0" anchor="ctr"/>
                          </wps:wsp>
                          <wps:wsp>
                            <wps:cNvPr id="2393" name="Rounded Rectangle 2393"/>
                            <wps:cNvSpPr/>
                            <wps:spPr>
                              <a:xfrm>
                                <a:off x="0" y="5769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6DBC170" w14:textId="77777777" w:rsidR="0051744F" w:rsidRDefault="0051744F" w:rsidP="00FE16E1">
                                  <w:pPr>
                                    <w:rPr>
                                      <w:rFonts w:eastAsia="Times New Roman"/>
                                    </w:rPr>
                                  </w:pPr>
                                </w:p>
                              </w:txbxContent>
                            </wps:txbx>
                            <wps:bodyPr rtlCol="0" anchor="ctr"/>
                          </wps:wsp>
                          <wps:wsp>
                            <wps:cNvPr id="2394" name="Rounded Rectangle 2394"/>
                            <wps:cNvSpPr/>
                            <wps:spPr>
                              <a:xfrm>
                                <a:off x="0" y="8817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5A8A15F" w14:textId="77777777" w:rsidR="0051744F" w:rsidRDefault="0051744F" w:rsidP="00FE16E1">
                                  <w:pPr>
                                    <w:rPr>
                                      <w:rFonts w:eastAsia="Times New Roman"/>
                                    </w:rPr>
                                  </w:pPr>
                                </w:p>
                              </w:txbxContent>
                            </wps:txbx>
                            <wps:bodyPr rtlCol="0" anchor="ctr"/>
                          </wps:wsp>
                          <wps:wsp>
                            <wps:cNvPr id="2395" name="Rounded Rectangle 2395"/>
                            <wps:cNvSpPr/>
                            <wps:spPr>
                              <a:xfrm>
                                <a:off x="0" y="11865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F972372" w14:textId="77777777" w:rsidR="0051744F" w:rsidRDefault="0051744F" w:rsidP="00FE16E1">
                                  <w:pPr>
                                    <w:rPr>
                                      <w:rFonts w:eastAsia="Times New Roman"/>
                                    </w:rPr>
                                  </w:pPr>
                                </w:p>
                              </w:txbxContent>
                            </wps:txbx>
                            <wps:bodyPr rtlCol="0" anchor="ctr"/>
                          </wps:wsp>
                          <wps:wsp>
                            <wps:cNvPr id="2396" name="Rounded Rectangle 2396"/>
                            <wps:cNvSpPr/>
                            <wps:spPr>
                              <a:xfrm>
                                <a:off x="0" y="14913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C1076CD" w14:textId="77777777" w:rsidR="0051744F" w:rsidRDefault="0051744F" w:rsidP="00FE16E1">
                                  <w:pPr>
                                    <w:rPr>
                                      <w:rFonts w:eastAsia="Times New Roman"/>
                                    </w:rPr>
                                  </w:pPr>
                                </w:p>
                              </w:txbxContent>
                            </wps:txbx>
                            <wps:bodyPr rtlCol="0" anchor="ctr"/>
                          </wps:wsp>
                          <wps:wsp>
                            <wps:cNvPr id="2397" name="Rounded Rectangle 2397"/>
                            <wps:cNvSpPr/>
                            <wps:spPr>
                              <a:xfrm>
                                <a:off x="0" y="1796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E300160" w14:textId="77777777" w:rsidR="0051744F" w:rsidRDefault="0051744F" w:rsidP="00FE16E1">
                                  <w:pPr>
                                    <w:rPr>
                                      <w:rFonts w:eastAsia="Times New Roman"/>
                                    </w:rPr>
                                  </w:pPr>
                                </w:p>
                              </w:txbxContent>
                            </wps:txbx>
                            <wps:bodyPr rtlCol="0" anchor="ctr"/>
                          </wps:wsp>
                          <wps:wsp>
                            <wps:cNvPr id="2398" name="Rounded Rectangle 2398"/>
                            <wps:cNvSpPr/>
                            <wps:spPr>
                              <a:xfrm>
                                <a:off x="0" y="2100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5DB0B31" w14:textId="77777777" w:rsidR="0051744F" w:rsidRDefault="0051744F" w:rsidP="00FE16E1">
                                  <w:pPr>
                                    <w:rPr>
                                      <w:rFonts w:eastAsia="Times New Roman"/>
                                    </w:rPr>
                                  </w:pPr>
                                </w:p>
                              </w:txbxContent>
                            </wps:txbx>
                            <wps:bodyPr rtlCol="0" anchor="ctr"/>
                          </wps:wsp>
                          <wps:wsp>
                            <wps:cNvPr id="2399" name="Rounded Rectangle 2399"/>
                            <wps:cNvSpPr/>
                            <wps:spPr>
                              <a:xfrm>
                                <a:off x="0" y="2404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4B0E2B4" w14:textId="77777777" w:rsidR="0051744F" w:rsidRDefault="0051744F" w:rsidP="00FE16E1">
                                  <w:pPr>
                                    <w:rPr>
                                      <w:rFonts w:eastAsia="Times New Roman"/>
                                    </w:rPr>
                                  </w:pPr>
                                </w:p>
                              </w:txbxContent>
                            </wps:txbx>
                            <wps:bodyPr rtlCol="0" anchor="ctr"/>
                          </wps:wsp>
                          <wps:wsp>
                            <wps:cNvPr id="2400" name="Rounded Rectangle 2400"/>
                            <wps:cNvSpPr/>
                            <wps:spPr>
                              <a:xfrm>
                                <a:off x="0" y="30036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0C6B9B7" w14:textId="77777777" w:rsidR="0051744F" w:rsidRDefault="0051744F" w:rsidP="00FE16E1">
                                  <w:pPr>
                                    <w:rPr>
                                      <w:rFonts w:eastAsia="Times New Roman"/>
                                    </w:rPr>
                                  </w:pPr>
                                </w:p>
                              </w:txbxContent>
                            </wps:txbx>
                            <wps:bodyPr rtlCol="0" anchor="ctr"/>
                          </wps:wsp>
                          <wps:wsp>
                            <wps:cNvPr id="2401" name="Rounded Rectangle 2401"/>
                            <wps:cNvSpPr/>
                            <wps:spPr>
                              <a:xfrm>
                                <a:off x="0" y="2709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DC33E91" w14:textId="77777777" w:rsidR="0051744F" w:rsidRDefault="0051744F" w:rsidP="00FE16E1">
                                  <w:pPr>
                                    <w:rPr>
                                      <w:rFonts w:eastAsia="Times New Roman"/>
                                    </w:rPr>
                                  </w:pPr>
                                </w:p>
                              </w:txbxContent>
                            </wps:txbx>
                            <wps:bodyPr rtlCol="0" anchor="ctr"/>
                          </wps:wsp>
                          <wps:wsp>
                            <wps:cNvPr id="2402" name="Rounded Rectangle 2402"/>
                            <wps:cNvSpPr/>
                            <wps:spPr>
                              <a:xfrm>
                                <a:off x="0" y="3308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89586DB" w14:textId="77777777" w:rsidR="0051744F" w:rsidRDefault="0051744F" w:rsidP="00FE16E1">
                                  <w:pPr>
                                    <w:rPr>
                                      <w:rFonts w:eastAsia="Times New Roman"/>
                                    </w:rPr>
                                  </w:pPr>
                                </w:p>
                              </w:txbxContent>
                            </wps:txbx>
                            <wps:bodyPr rtlCol="0" anchor="ctr"/>
                          </wps:wsp>
                          <wps:wsp>
                            <wps:cNvPr id="2403" name="Rounded Rectangle 2403"/>
                            <wps:cNvSpPr/>
                            <wps:spPr>
                              <a:xfrm>
                                <a:off x="394493" y="3308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E7D6350" w14:textId="77777777" w:rsidR="0051744F" w:rsidRDefault="0051744F" w:rsidP="00FE16E1">
                                  <w:pPr>
                                    <w:rPr>
                                      <w:rFonts w:eastAsia="Times New Roman"/>
                                    </w:rPr>
                                  </w:pPr>
                                </w:p>
                              </w:txbxContent>
                            </wps:txbx>
                            <wps:bodyPr rtlCol="0" anchor="ctr"/>
                          </wps:wsp>
                          <wps:wsp>
                            <wps:cNvPr id="2404" name="Rounded Rectangle 2404"/>
                            <wps:cNvSpPr/>
                            <wps:spPr>
                              <a:xfrm>
                                <a:off x="394493" y="30036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0A5BE10" w14:textId="77777777" w:rsidR="0051744F" w:rsidRDefault="0051744F" w:rsidP="00FE16E1">
                                  <w:pPr>
                                    <w:rPr>
                                      <w:rFonts w:eastAsia="Times New Roman"/>
                                    </w:rPr>
                                  </w:pPr>
                                </w:p>
                              </w:txbxContent>
                            </wps:txbx>
                            <wps:bodyPr rtlCol="0" anchor="ctr"/>
                          </wps:wsp>
                          <wps:wsp>
                            <wps:cNvPr id="2405" name="Rounded Rectangle 2405"/>
                            <wps:cNvSpPr/>
                            <wps:spPr>
                              <a:xfrm>
                                <a:off x="394493" y="2709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DA9B773" w14:textId="77777777" w:rsidR="0051744F" w:rsidRDefault="0051744F" w:rsidP="00FE16E1">
                                  <w:pPr>
                                    <w:rPr>
                                      <w:rFonts w:eastAsia="Times New Roman"/>
                                    </w:rPr>
                                  </w:pPr>
                                </w:p>
                              </w:txbxContent>
                            </wps:txbx>
                            <wps:bodyPr rtlCol="0" anchor="ctr"/>
                          </wps:wsp>
                          <wps:wsp>
                            <wps:cNvPr id="2406" name="Rounded Rectangle 2406"/>
                            <wps:cNvSpPr/>
                            <wps:spPr>
                              <a:xfrm>
                                <a:off x="394493" y="2404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08DD564" w14:textId="77777777" w:rsidR="0051744F" w:rsidRDefault="0051744F" w:rsidP="00FE16E1">
                                  <w:pPr>
                                    <w:rPr>
                                      <w:rFonts w:eastAsia="Times New Roman"/>
                                    </w:rPr>
                                  </w:pPr>
                                </w:p>
                              </w:txbxContent>
                            </wps:txbx>
                            <wps:bodyPr rtlCol="0" anchor="ctr"/>
                          </wps:wsp>
                          <wps:wsp>
                            <wps:cNvPr id="2407" name="Rounded Rectangle 2407"/>
                            <wps:cNvSpPr/>
                            <wps:spPr>
                              <a:xfrm>
                                <a:off x="394493" y="2100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704391E" w14:textId="77777777" w:rsidR="0051744F" w:rsidRDefault="0051744F" w:rsidP="00FE16E1">
                                  <w:pPr>
                                    <w:rPr>
                                      <w:rFonts w:eastAsia="Times New Roman"/>
                                    </w:rPr>
                                  </w:pPr>
                                </w:p>
                              </w:txbxContent>
                            </wps:txbx>
                            <wps:bodyPr rtlCol="0" anchor="ctr"/>
                          </wps:wsp>
                          <wps:wsp>
                            <wps:cNvPr id="2408" name="Rounded Rectangle 2408"/>
                            <wps:cNvSpPr/>
                            <wps:spPr>
                              <a:xfrm>
                                <a:off x="394493" y="1796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EE56FA1" w14:textId="77777777" w:rsidR="0051744F" w:rsidRDefault="0051744F" w:rsidP="00FE16E1">
                                  <w:pPr>
                                    <w:rPr>
                                      <w:rFonts w:eastAsia="Times New Roman"/>
                                    </w:rPr>
                                  </w:pPr>
                                </w:p>
                              </w:txbxContent>
                            </wps:txbx>
                            <wps:bodyPr rtlCol="0" anchor="ctr"/>
                          </wps:wsp>
                          <wps:wsp>
                            <wps:cNvPr id="2409" name="Rounded Rectangle 2409"/>
                            <wps:cNvSpPr/>
                            <wps:spPr>
                              <a:xfrm>
                                <a:off x="394493" y="11865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5D059D5" w14:textId="77777777" w:rsidR="0051744F" w:rsidRDefault="0051744F" w:rsidP="00FE16E1">
                                  <w:pPr>
                                    <w:rPr>
                                      <w:rFonts w:eastAsia="Times New Roman"/>
                                    </w:rPr>
                                  </w:pPr>
                                </w:p>
                              </w:txbxContent>
                            </wps:txbx>
                            <wps:bodyPr rtlCol="0" anchor="ctr"/>
                          </wps:wsp>
                          <wps:wsp>
                            <wps:cNvPr id="2410" name="Rounded Rectangle 2410"/>
                            <wps:cNvSpPr/>
                            <wps:spPr>
                              <a:xfrm>
                                <a:off x="394493" y="8817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91B256E" w14:textId="77777777" w:rsidR="0051744F" w:rsidRDefault="0051744F" w:rsidP="00FE16E1">
                                  <w:pPr>
                                    <w:rPr>
                                      <w:rFonts w:eastAsia="Times New Roman"/>
                                    </w:rPr>
                                  </w:pPr>
                                </w:p>
                              </w:txbxContent>
                            </wps:txbx>
                            <wps:bodyPr rtlCol="0" anchor="ctr"/>
                          </wps:wsp>
                          <wps:wsp>
                            <wps:cNvPr id="2411" name="Rounded Rectangle 2411"/>
                            <wps:cNvSpPr/>
                            <wps:spPr>
                              <a:xfrm>
                                <a:off x="394493" y="576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A26C2BF" w14:textId="77777777" w:rsidR="0051744F" w:rsidRDefault="0051744F" w:rsidP="00FE16E1">
                                  <w:pPr>
                                    <w:rPr>
                                      <w:rFonts w:eastAsia="Times New Roman"/>
                                    </w:rPr>
                                  </w:pPr>
                                </w:p>
                              </w:txbxContent>
                            </wps:txbx>
                            <wps:bodyPr rtlCol="0" anchor="ctr"/>
                          </wps:wsp>
                          <wps:wsp>
                            <wps:cNvPr id="2412" name="Rounded Rectangle 2412"/>
                            <wps:cNvSpPr/>
                            <wps:spPr>
                              <a:xfrm>
                                <a:off x="394493" y="272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95994FA" w14:textId="77777777" w:rsidR="0051744F" w:rsidRDefault="0051744F" w:rsidP="00FE16E1">
                                  <w:pPr>
                                    <w:rPr>
                                      <w:rFonts w:eastAsia="Times New Roman"/>
                                    </w:rPr>
                                  </w:pPr>
                                </w:p>
                              </w:txbxContent>
                            </wps:txbx>
                            <wps:bodyPr rtlCol="0" anchor="ctr"/>
                          </wps:wsp>
                          <wps:wsp>
                            <wps:cNvPr id="2413" name="Rounded Rectangle 2413"/>
                            <wps:cNvSpPr/>
                            <wps:spPr>
                              <a:xfrm>
                                <a:off x="394493" y="14913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AD21E77" w14:textId="77777777" w:rsidR="0051744F" w:rsidRDefault="0051744F" w:rsidP="00FE16E1">
                                  <w:pPr>
                                    <w:rPr>
                                      <w:rFonts w:eastAsia="Times New Roman"/>
                                    </w:rPr>
                                  </w:pPr>
                                </w:p>
                              </w:txbxContent>
                            </wps:txbx>
                            <wps:bodyPr rtlCol="0" anchor="ctr"/>
                          </wps:wsp>
                          <wps:wsp>
                            <wps:cNvPr id="2414" name="Rounded Rectangle 2414"/>
                            <wps:cNvSpPr/>
                            <wps:spPr>
                              <a:xfrm>
                                <a:off x="6746" y="391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F975B88" w14:textId="77777777" w:rsidR="0051744F" w:rsidRDefault="0051744F" w:rsidP="00FE16E1">
                                  <w:pPr>
                                    <w:rPr>
                                      <w:rFonts w:eastAsia="Times New Roman"/>
                                    </w:rPr>
                                  </w:pPr>
                                </w:p>
                              </w:txbxContent>
                            </wps:txbx>
                            <wps:bodyPr rtlCol="0" anchor="ctr"/>
                          </wps:wsp>
                          <wps:wsp>
                            <wps:cNvPr id="2415" name="Rounded Rectangle 2415"/>
                            <wps:cNvSpPr/>
                            <wps:spPr>
                              <a:xfrm>
                                <a:off x="6746" y="3613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0CB9FCA" w14:textId="77777777" w:rsidR="0051744F" w:rsidRDefault="0051744F" w:rsidP="00FE16E1">
                                  <w:pPr>
                                    <w:rPr>
                                      <w:rFonts w:eastAsia="Times New Roman"/>
                                    </w:rPr>
                                  </w:pPr>
                                </w:p>
                              </w:txbxContent>
                            </wps:txbx>
                            <wps:bodyPr rtlCol="0" anchor="ctr"/>
                          </wps:wsp>
                          <wps:wsp>
                            <wps:cNvPr id="2416" name="Rounded Rectangle 2416"/>
                            <wps:cNvSpPr/>
                            <wps:spPr>
                              <a:xfrm>
                                <a:off x="6746" y="4212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6B069F7" w14:textId="77777777" w:rsidR="0051744F" w:rsidRDefault="0051744F" w:rsidP="00FE16E1">
                                  <w:pPr>
                                    <w:rPr>
                                      <w:rFonts w:eastAsia="Times New Roman"/>
                                    </w:rPr>
                                  </w:pPr>
                                </w:p>
                              </w:txbxContent>
                            </wps:txbx>
                            <wps:bodyPr rtlCol="0" anchor="ctr"/>
                          </wps:wsp>
                          <wps:wsp>
                            <wps:cNvPr id="2417" name="Rounded Rectangle 2417"/>
                            <wps:cNvSpPr/>
                            <wps:spPr>
                              <a:xfrm>
                                <a:off x="401239" y="4212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638422D" w14:textId="77777777" w:rsidR="0051744F" w:rsidRDefault="0051744F" w:rsidP="00FE16E1">
                                  <w:pPr>
                                    <w:rPr>
                                      <w:rFonts w:eastAsia="Times New Roman"/>
                                    </w:rPr>
                                  </w:pPr>
                                </w:p>
                              </w:txbxContent>
                            </wps:txbx>
                            <wps:bodyPr rtlCol="0" anchor="ctr"/>
                          </wps:wsp>
                          <wps:wsp>
                            <wps:cNvPr id="2418" name="Rounded Rectangle 2418"/>
                            <wps:cNvSpPr/>
                            <wps:spPr>
                              <a:xfrm>
                                <a:off x="401239" y="3907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75F56CA" w14:textId="77777777" w:rsidR="0051744F" w:rsidRDefault="0051744F" w:rsidP="00FE16E1">
                                  <w:pPr>
                                    <w:rPr>
                                      <w:rFonts w:eastAsia="Times New Roman"/>
                                    </w:rPr>
                                  </w:pPr>
                                </w:p>
                              </w:txbxContent>
                            </wps:txbx>
                            <wps:bodyPr rtlCol="0" anchor="ctr"/>
                          </wps:wsp>
                          <wps:wsp>
                            <wps:cNvPr id="2419" name="Rounded Rectangle 2419"/>
                            <wps:cNvSpPr/>
                            <wps:spPr>
                              <a:xfrm>
                                <a:off x="401239" y="3613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BB42BB4" w14:textId="77777777" w:rsidR="0051744F" w:rsidRDefault="0051744F" w:rsidP="00FE16E1">
                                  <w:pPr>
                                    <w:rPr>
                                      <w:rFonts w:eastAsia="Times New Roman"/>
                                    </w:rPr>
                                  </w:pPr>
                                </w:p>
                              </w:txbxContent>
                            </wps:txbx>
                            <wps:bodyPr rtlCol="0" anchor="ctr"/>
                          </wps:wsp>
                          <wps:wsp>
                            <wps:cNvPr id="2420" name="Rounded Rectangle 2420"/>
                            <wps:cNvSpPr/>
                            <wps:spPr>
                              <a:xfrm>
                                <a:off x="6745" y="451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5C75026" w14:textId="77777777" w:rsidR="0051744F" w:rsidRDefault="0051744F" w:rsidP="00FE16E1">
                                  <w:pPr>
                                    <w:rPr>
                                      <w:rFonts w:eastAsia="Times New Roman"/>
                                    </w:rPr>
                                  </w:pPr>
                                </w:p>
                              </w:txbxContent>
                            </wps:txbx>
                            <wps:bodyPr rtlCol="0" anchor="ctr"/>
                          </wps:wsp>
                          <wps:wsp>
                            <wps:cNvPr id="2421" name="Rounded Rectangle 2421"/>
                            <wps:cNvSpPr/>
                            <wps:spPr>
                              <a:xfrm>
                                <a:off x="6745" y="48110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F4BAF0C" w14:textId="77777777" w:rsidR="0051744F" w:rsidRDefault="0051744F" w:rsidP="00FE16E1">
                                  <w:pPr>
                                    <w:rPr>
                                      <w:rFonts w:eastAsia="Times New Roman"/>
                                    </w:rPr>
                                  </w:pPr>
                                </w:p>
                              </w:txbxContent>
                            </wps:txbx>
                            <wps:bodyPr rtlCol="0" anchor="ctr"/>
                          </wps:wsp>
                          <wps:wsp>
                            <wps:cNvPr id="2422" name="Rounded Rectangle 2422"/>
                            <wps:cNvSpPr/>
                            <wps:spPr>
                              <a:xfrm>
                                <a:off x="401238" y="48110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F70ADC9" w14:textId="77777777" w:rsidR="0051744F" w:rsidRDefault="0051744F" w:rsidP="00FE16E1">
                                  <w:pPr>
                                    <w:rPr>
                                      <w:rFonts w:eastAsia="Times New Roman"/>
                                    </w:rPr>
                                  </w:pPr>
                                </w:p>
                              </w:txbxContent>
                            </wps:txbx>
                            <wps:bodyPr rtlCol="0" anchor="ctr"/>
                          </wps:wsp>
                          <wps:wsp>
                            <wps:cNvPr id="2423" name="Rounded Rectangle 2423"/>
                            <wps:cNvSpPr/>
                            <wps:spPr>
                              <a:xfrm>
                                <a:off x="401238" y="45062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D93ED8A" w14:textId="77777777" w:rsidR="0051744F" w:rsidRDefault="0051744F" w:rsidP="00FE16E1">
                                  <w:pPr>
                                    <w:rPr>
                                      <w:rFonts w:eastAsia="Times New Roman"/>
                                    </w:rPr>
                                  </w:pPr>
                                </w:p>
                              </w:txbxContent>
                            </wps:txbx>
                            <wps:bodyPr rtlCol="0" anchor="ctr"/>
                          </wps:wsp>
                        </wpg:grpSp>
                        <wpg:grpSp>
                          <wpg:cNvPr id="2424" name="Group 2424"/>
                          <wpg:cNvGrpSpPr/>
                          <wpg:grpSpPr>
                            <a:xfrm>
                              <a:off x="1618073" y="1359984"/>
                              <a:ext cx="2063332" cy="2906915"/>
                              <a:chOff x="1618073" y="1359984"/>
                              <a:chExt cx="2063332" cy="2906915"/>
                            </a:xfrm>
                          </wpg:grpSpPr>
                          <wpg:grpSp>
                            <wpg:cNvPr id="2425" name="Group 2425"/>
                            <wpg:cNvGrpSpPr/>
                            <wpg:grpSpPr>
                              <a:xfrm>
                                <a:off x="1618073" y="1359984"/>
                                <a:ext cx="817951" cy="1241794"/>
                                <a:chOff x="1618073" y="1359984"/>
                                <a:chExt cx="817951" cy="1241794"/>
                              </a:xfrm>
                            </wpg:grpSpPr>
                            <pic:pic xmlns:pic="http://schemas.openxmlformats.org/drawingml/2006/picture">
                              <pic:nvPicPr>
                                <pic:cNvPr id="2426" name="Picture 24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1686" y="1664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27" name="Picture 24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28798" y="1663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28" name="Picture 24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1687" y="1359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29" name="Picture 24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18080" y="1968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30" name="Picture 24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10961" y="2273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31" name="Picture 24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18073" y="2272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32" name="Picture 24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10962" y="1968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33" name="Picture 24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628797" y="1371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434" name="Group 2434"/>
                            <wpg:cNvGrpSpPr/>
                            <wpg:grpSpPr>
                              <a:xfrm>
                                <a:off x="1713921" y="1512384"/>
                                <a:ext cx="817951" cy="1241794"/>
                                <a:chOff x="1713921" y="1512384"/>
                                <a:chExt cx="817951" cy="1241794"/>
                              </a:xfrm>
                            </wpg:grpSpPr>
                            <pic:pic xmlns:pic="http://schemas.openxmlformats.org/drawingml/2006/picture">
                              <pic:nvPicPr>
                                <pic:cNvPr id="2435" name="Picture 24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7534" y="18168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36" name="Picture 24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24646" y="18162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37" name="Picture 24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7535" y="15123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38" name="Picture 24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13928" y="2121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39" name="Picture 24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6809" y="24255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40" name="Picture 24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13921" y="24249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41" name="Picture 24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6810" y="2121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42" name="Picture 244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724645" y="1524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443" name="Group 2443"/>
                            <wpg:cNvGrpSpPr/>
                            <wpg:grpSpPr>
                              <a:xfrm>
                                <a:off x="1816914" y="1654097"/>
                                <a:ext cx="817951" cy="1241794"/>
                                <a:chOff x="1816914" y="1654097"/>
                                <a:chExt cx="817951" cy="1241794"/>
                              </a:xfrm>
                            </wpg:grpSpPr>
                            <pic:pic xmlns:pic="http://schemas.openxmlformats.org/drawingml/2006/picture">
                              <pic:nvPicPr>
                                <pic:cNvPr id="2444" name="Picture 24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20527" y="1958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45" name="Picture 24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7639" y="195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46" name="Picture 24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20528" y="1654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47" name="Picture 24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6921" y="2262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48" name="Picture 24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9802" y="2567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49" name="Picture 24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6914" y="25666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50" name="Picture 24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9803" y="2262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51" name="Picture 24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827638" y="16660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452" name="Group 2452"/>
                            <wpg:cNvGrpSpPr/>
                            <wpg:grpSpPr>
                              <a:xfrm>
                                <a:off x="1921096" y="1804038"/>
                                <a:ext cx="817951" cy="1241794"/>
                                <a:chOff x="1921096" y="1804038"/>
                                <a:chExt cx="817951" cy="1241794"/>
                              </a:xfrm>
                            </wpg:grpSpPr>
                            <pic:pic xmlns:pic="http://schemas.openxmlformats.org/drawingml/2006/picture">
                              <pic:nvPicPr>
                                <pic:cNvPr id="2453" name="Picture 2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4709" y="21084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54" name="Picture 24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31821" y="210785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55" name="Picture 24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4710" y="1804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56" name="Picture 24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1103" y="24127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57" name="Picture 24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13984" y="2717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58" name="Picture 24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1096" y="271658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59" name="Picture 245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13985" y="24127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60" name="Picture 24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31820" y="18159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461" name="Group 2461"/>
                            <wpg:cNvGrpSpPr/>
                            <wpg:grpSpPr>
                              <a:xfrm>
                                <a:off x="2027047" y="1979051"/>
                                <a:ext cx="817951" cy="1241794"/>
                                <a:chOff x="2027047" y="1979051"/>
                                <a:chExt cx="817951" cy="1241794"/>
                              </a:xfrm>
                            </wpg:grpSpPr>
                            <pic:pic xmlns:pic="http://schemas.openxmlformats.org/drawingml/2006/picture">
                              <pic:nvPicPr>
                                <pic:cNvPr id="2462" name="Picture 24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30660" y="228350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63" name="Picture 24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37772" y="22828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64" name="Picture 24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30661" y="19790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65" name="Picture 246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7054" y="25877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66" name="Picture 246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9935" y="28922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67" name="Picture 24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7047" y="289160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68" name="Picture 246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9936" y="25877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69" name="Picture 246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037771" y="19909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470" name="Group 2470"/>
                            <wpg:cNvGrpSpPr/>
                            <wpg:grpSpPr>
                              <a:xfrm>
                                <a:off x="2138989" y="2121984"/>
                                <a:ext cx="817951" cy="1241794"/>
                                <a:chOff x="2138989" y="2121984"/>
                                <a:chExt cx="817951" cy="1241794"/>
                              </a:xfrm>
                            </wpg:grpSpPr>
                            <pic:pic xmlns:pic="http://schemas.openxmlformats.org/drawingml/2006/picture">
                              <pic:nvPicPr>
                                <pic:cNvPr id="2471" name="Picture 24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42602" y="2426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72" name="Picture 24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49714" y="2425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73" name="Picture 24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42603" y="2121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74" name="Picture 24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96" y="2730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75" name="Picture 24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77" y="3035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76" name="Picture 24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89" y="3034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77" name="Picture 247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78" y="2730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78" name="Picture 247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149713" y="2133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479" name="Group 2479"/>
                            <wpg:cNvGrpSpPr/>
                            <wpg:grpSpPr>
                              <a:xfrm>
                                <a:off x="2263397" y="2274384"/>
                                <a:ext cx="817951" cy="1241794"/>
                                <a:chOff x="2263397" y="2274384"/>
                                <a:chExt cx="817951" cy="1241794"/>
                              </a:xfrm>
                            </wpg:grpSpPr>
                            <pic:pic xmlns:pic="http://schemas.openxmlformats.org/drawingml/2006/picture">
                              <pic:nvPicPr>
                                <pic:cNvPr id="2480" name="Picture 24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67010" y="25788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81" name="Picture 24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74122" y="25782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82" name="Picture 24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67011" y="22743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83" name="Picture 24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63404" y="2883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84" name="Picture 24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56285" y="31875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85" name="Picture 24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63397" y="31869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86" name="Picture 248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56286" y="2883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87" name="Picture 248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274121" y="2286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488" name="Group 2488"/>
                            <wpg:cNvGrpSpPr/>
                            <wpg:grpSpPr>
                              <a:xfrm>
                                <a:off x="2371746" y="2415487"/>
                                <a:ext cx="817951" cy="1241794"/>
                                <a:chOff x="2371746" y="2415487"/>
                                <a:chExt cx="817951" cy="1241794"/>
                              </a:xfrm>
                            </wpg:grpSpPr>
                            <pic:pic xmlns:pic="http://schemas.openxmlformats.org/drawingml/2006/picture">
                              <pic:nvPicPr>
                                <pic:cNvPr id="2489" name="Picture 248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75359" y="271993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90" name="Picture 24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82471" y="271930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91" name="Picture 24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75360" y="24154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92" name="Picture 249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71753" y="3024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93" name="Picture 249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4634" y="332866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94" name="Picture 24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71746" y="3328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95" name="Picture 249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4635" y="3024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96" name="Picture 249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382470" y="24273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497" name="Group 2497"/>
                            <wpg:cNvGrpSpPr/>
                            <wpg:grpSpPr>
                              <a:xfrm>
                                <a:off x="2489603" y="2579184"/>
                                <a:ext cx="817951" cy="1241794"/>
                                <a:chOff x="2489603" y="2579184"/>
                                <a:chExt cx="817951" cy="1241794"/>
                              </a:xfrm>
                            </wpg:grpSpPr>
                            <pic:pic xmlns:pic="http://schemas.openxmlformats.org/drawingml/2006/picture">
                              <pic:nvPicPr>
                                <pic:cNvPr id="2498" name="Picture 24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3216" y="28836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499" name="Picture 24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00328" y="28830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00" name="Picture 25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3217" y="25791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01" name="Picture 25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89610" y="318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02" name="Picture 250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82491" y="34923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03" name="Picture 25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89603" y="34917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04" name="Picture 25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82492" y="318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05" name="Picture 250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500327" y="25910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506" name="Group 2506"/>
                            <wpg:cNvGrpSpPr/>
                            <wpg:grpSpPr>
                              <a:xfrm>
                                <a:off x="2617597" y="2731584"/>
                                <a:ext cx="817951" cy="1241794"/>
                                <a:chOff x="2617597" y="2731584"/>
                                <a:chExt cx="817951" cy="1241794"/>
                              </a:xfrm>
                            </wpg:grpSpPr>
                            <pic:pic xmlns:pic="http://schemas.openxmlformats.org/drawingml/2006/picture">
                              <pic:nvPicPr>
                                <pic:cNvPr id="2507" name="Picture 25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21210" y="30360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08" name="Picture 25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8322" y="30354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09" name="Picture 25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21211" y="27315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10" name="Picture 25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17604" y="33403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11" name="Picture 25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10485" y="36447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12" name="Picture 25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17597" y="36441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13" name="Picture 25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10486" y="33403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14" name="Picture 25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628321" y="27434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515" name="Group 2515"/>
                            <wpg:cNvGrpSpPr/>
                            <wpg:grpSpPr>
                              <a:xfrm>
                                <a:off x="2749771" y="2883984"/>
                                <a:ext cx="817951" cy="1241794"/>
                                <a:chOff x="2749771" y="2883984"/>
                                <a:chExt cx="817951" cy="1241794"/>
                              </a:xfrm>
                            </wpg:grpSpPr>
                            <pic:pic xmlns:pic="http://schemas.openxmlformats.org/drawingml/2006/picture">
                              <pic:nvPicPr>
                                <pic:cNvPr id="2516" name="Picture 25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53384" y="3188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17" name="Picture 25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0496" y="3187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18" name="Picture 25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53385" y="2883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19" name="Picture 25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9778" y="3492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20" name="Picture 25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42659" y="3797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21" name="Picture 25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9771" y="3796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22" name="Picture 25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42660" y="3492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23" name="Picture 25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760495" y="2895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524" name="Group 2524"/>
                            <wpg:cNvGrpSpPr/>
                            <wpg:grpSpPr>
                              <a:xfrm>
                                <a:off x="2863454" y="3025105"/>
                                <a:ext cx="817951" cy="1241794"/>
                                <a:chOff x="2863454" y="3025105"/>
                                <a:chExt cx="817951" cy="1241794"/>
                              </a:xfrm>
                            </wpg:grpSpPr>
                            <pic:pic xmlns:pic="http://schemas.openxmlformats.org/drawingml/2006/picture">
                              <pic:nvPicPr>
                                <pic:cNvPr id="2525" name="Picture 25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7067" y="332955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26" name="Picture 25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74179" y="33289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27" name="Picture 25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7068" y="302510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28" name="Picture 25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63461" y="36338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29" name="Picture 25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56342" y="393828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30" name="Picture 25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63454" y="39376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31" name="Picture 25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56343" y="36338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532" name="Picture 25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874178" y="30370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2533" name="Rounded Rectangle 2533"/>
                          <wps:cNvSpPr/>
                          <wps:spPr>
                            <a:xfrm>
                              <a:off x="6387943" y="2425565"/>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053A232B" w14:textId="77777777" w:rsidR="0051744F" w:rsidRDefault="0051744F" w:rsidP="00FE16E1">
                                <w:pPr>
                                  <w:rPr>
                                    <w:rFonts w:eastAsia="Times New Roman"/>
                                  </w:rPr>
                                </w:pPr>
                              </w:p>
                            </w:txbxContent>
                          </wps:txbx>
                          <wps:bodyPr rtlCol="0" anchor="ctr"/>
                        </wps:wsp>
                        <wpg:grpSp>
                          <wpg:cNvPr id="2534" name="Group 2534"/>
                          <wpg:cNvGrpSpPr/>
                          <wpg:grpSpPr>
                            <a:xfrm>
                              <a:off x="3806380" y="1670476"/>
                              <a:ext cx="2043907" cy="1945101"/>
                              <a:chOff x="3806380" y="1670476"/>
                              <a:chExt cx="2043907" cy="1945101"/>
                            </a:xfrm>
                          </wpg:grpSpPr>
                          <wps:wsp>
                            <wps:cNvPr id="2535" name="Rounded Rectangle 2535"/>
                            <wps:cNvSpPr/>
                            <wps:spPr>
                              <a:xfrm>
                                <a:off x="3806380" y="167047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E3B8304" w14:textId="77777777" w:rsidR="0051744F" w:rsidRDefault="0051744F" w:rsidP="00FE16E1">
                                  <w:pPr>
                                    <w:rPr>
                                      <w:rFonts w:eastAsia="Times New Roman"/>
                                    </w:rPr>
                                  </w:pPr>
                                </w:p>
                              </w:txbxContent>
                            </wps:txbx>
                            <wps:bodyPr rtlCol="0" anchor="ctr"/>
                          </wps:wsp>
                          <wps:wsp>
                            <wps:cNvPr id="2536" name="Rounded Rectangle 2536"/>
                            <wps:cNvSpPr/>
                            <wps:spPr>
                              <a:xfrm>
                                <a:off x="3958780" y="18134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B016871" w14:textId="77777777" w:rsidR="0051744F" w:rsidRDefault="0051744F" w:rsidP="00FE16E1">
                                  <w:pPr>
                                    <w:rPr>
                                      <w:rFonts w:eastAsia="Times New Roman"/>
                                    </w:rPr>
                                  </w:pPr>
                                </w:p>
                              </w:txbxContent>
                            </wps:txbx>
                            <wps:bodyPr rtlCol="0" anchor="ctr"/>
                          </wps:wsp>
                          <wps:wsp>
                            <wps:cNvPr id="2537" name="Rounded Rectangle 2537"/>
                            <wps:cNvSpPr/>
                            <wps:spPr>
                              <a:xfrm>
                                <a:off x="4111180" y="19658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2EFF667" w14:textId="77777777" w:rsidR="0051744F" w:rsidRDefault="0051744F" w:rsidP="00FE16E1">
                                  <w:pPr>
                                    <w:rPr>
                                      <w:rFonts w:eastAsia="Times New Roman"/>
                                    </w:rPr>
                                  </w:pPr>
                                </w:p>
                              </w:txbxContent>
                            </wps:txbx>
                            <wps:bodyPr rtlCol="0" anchor="ctr"/>
                          </wps:wsp>
                          <wps:wsp>
                            <wps:cNvPr id="2538" name="Rounded Rectangle 2538"/>
                            <wps:cNvSpPr/>
                            <wps:spPr>
                              <a:xfrm>
                                <a:off x="4263580" y="21182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708AE5B" w14:textId="77777777" w:rsidR="0051744F" w:rsidRDefault="0051744F" w:rsidP="00FE16E1">
                                  <w:pPr>
                                    <w:rPr>
                                      <w:rFonts w:eastAsia="Times New Roman"/>
                                    </w:rPr>
                                  </w:pPr>
                                </w:p>
                              </w:txbxContent>
                            </wps:txbx>
                            <wps:bodyPr rtlCol="0" anchor="ctr"/>
                          </wps:wsp>
                          <wps:wsp>
                            <wps:cNvPr id="2539" name="Rounded Rectangle 2539"/>
                            <wps:cNvSpPr/>
                            <wps:spPr>
                              <a:xfrm>
                                <a:off x="4415980" y="22706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4A4DA66" w14:textId="77777777" w:rsidR="0051744F" w:rsidRDefault="0051744F" w:rsidP="00FE16E1">
                                  <w:pPr>
                                    <w:rPr>
                                      <w:rFonts w:eastAsia="Times New Roman"/>
                                    </w:rPr>
                                  </w:pPr>
                                </w:p>
                              </w:txbxContent>
                            </wps:txbx>
                            <wps:bodyPr rtlCol="0" anchor="ctr"/>
                          </wps:wsp>
                          <wps:wsp>
                            <wps:cNvPr id="2540" name="Rounded Rectangle 2540"/>
                            <wps:cNvSpPr/>
                            <wps:spPr>
                              <a:xfrm>
                                <a:off x="4568380" y="24230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E2B9107" w14:textId="77777777" w:rsidR="0051744F" w:rsidRDefault="0051744F" w:rsidP="00FE16E1">
                                  <w:pPr>
                                    <w:rPr>
                                      <w:rFonts w:eastAsia="Times New Roman"/>
                                    </w:rPr>
                                  </w:pPr>
                                </w:p>
                              </w:txbxContent>
                            </wps:txbx>
                            <wps:bodyPr rtlCol="0" anchor="ctr"/>
                          </wps:wsp>
                          <wps:wsp>
                            <wps:cNvPr id="2541" name="Rounded Rectangle 2541"/>
                            <wps:cNvSpPr/>
                            <wps:spPr>
                              <a:xfrm>
                                <a:off x="4720780" y="25754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2D9A9FA" w14:textId="77777777" w:rsidR="0051744F" w:rsidRDefault="0051744F" w:rsidP="00FE16E1">
                                  <w:pPr>
                                    <w:rPr>
                                      <w:rFonts w:eastAsia="Times New Roman"/>
                                    </w:rPr>
                                  </w:pPr>
                                </w:p>
                              </w:txbxContent>
                            </wps:txbx>
                            <wps:bodyPr rtlCol="0" anchor="ctr"/>
                          </wps:wsp>
                          <wps:wsp>
                            <wps:cNvPr id="2542" name="Rounded Rectangle 2542"/>
                            <wps:cNvSpPr/>
                            <wps:spPr>
                              <a:xfrm>
                                <a:off x="4873180" y="27278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1AE8582" w14:textId="77777777" w:rsidR="0051744F" w:rsidRDefault="0051744F" w:rsidP="00FE16E1">
                                  <w:pPr>
                                    <w:rPr>
                                      <w:rFonts w:eastAsia="Times New Roman"/>
                                    </w:rPr>
                                  </w:pPr>
                                </w:p>
                              </w:txbxContent>
                            </wps:txbx>
                            <wps:bodyPr rtlCol="0" anchor="ctr"/>
                          </wps:wsp>
                          <wps:wsp>
                            <wps:cNvPr id="2543" name="Rounded Rectangle 2543"/>
                            <wps:cNvSpPr/>
                            <wps:spPr>
                              <a:xfrm>
                                <a:off x="5025580" y="28802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C9A32C3" w14:textId="77777777" w:rsidR="0051744F" w:rsidRDefault="0051744F" w:rsidP="00FE16E1">
                                  <w:pPr>
                                    <w:rPr>
                                      <w:rFonts w:eastAsia="Times New Roman"/>
                                    </w:rPr>
                                  </w:pPr>
                                </w:p>
                              </w:txbxContent>
                            </wps:txbx>
                            <wps:bodyPr rtlCol="0" anchor="ctr"/>
                          </wps:wsp>
                          <wps:wsp>
                            <wps:cNvPr id="2544" name="Rounded Rectangle 2544"/>
                            <wps:cNvSpPr/>
                            <wps:spPr>
                              <a:xfrm>
                                <a:off x="5177980" y="30326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04DA572" w14:textId="77777777" w:rsidR="0051744F" w:rsidRDefault="0051744F" w:rsidP="00FE16E1">
                                  <w:pPr>
                                    <w:rPr>
                                      <w:rFonts w:eastAsia="Times New Roman"/>
                                    </w:rPr>
                                  </w:pPr>
                                </w:p>
                              </w:txbxContent>
                            </wps:txbx>
                            <wps:bodyPr rtlCol="0" anchor="ctr"/>
                          </wps:wsp>
                          <wps:wsp>
                            <wps:cNvPr id="2545" name="Rounded Rectangle 2545"/>
                            <wps:cNvSpPr/>
                            <wps:spPr>
                              <a:xfrm>
                                <a:off x="5330380" y="31850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19C8AC2" w14:textId="77777777" w:rsidR="0051744F" w:rsidRDefault="0051744F" w:rsidP="00FE16E1">
                                  <w:pPr>
                                    <w:rPr>
                                      <w:rFonts w:eastAsia="Times New Roman"/>
                                    </w:rPr>
                                  </w:pPr>
                                </w:p>
                              </w:txbxContent>
                            </wps:txbx>
                            <wps:bodyPr rtlCol="0" anchor="ctr"/>
                          </wps:wsp>
                          <wps:wsp>
                            <wps:cNvPr id="2546" name="Rounded Rectangle 2546"/>
                            <wps:cNvSpPr/>
                            <wps:spPr>
                              <a:xfrm>
                                <a:off x="5500641" y="332802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F765BF7" w14:textId="77777777" w:rsidR="0051744F" w:rsidRDefault="0051744F" w:rsidP="00FE16E1">
                                  <w:pPr>
                                    <w:rPr>
                                      <w:rFonts w:eastAsia="Times New Roman"/>
                                    </w:rPr>
                                  </w:pPr>
                                </w:p>
                              </w:txbxContent>
                            </wps:txbx>
                            <wps:bodyPr rtlCol="0" anchor="ctr"/>
                          </wps:wsp>
                        </wpg:grpSp>
                        <wps:wsp>
                          <wps:cNvPr id="2547" name="Oval 2547"/>
                          <wps:cNvSpPr/>
                          <wps:spPr>
                            <a:xfrm>
                              <a:off x="907300" y="1724765"/>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1F9472E8" w14:textId="77777777" w:rsidR="0051744F" w:rsidRDefault="0051744F" w:rsidP="00FE16E1">
                                <w:pPr>
                                  <w:rPr>
                                    <w:rFonts w:eastAsia="Times New Roman"/>
                                  </w:rPr>
                                </w:pPr>
                              </w:p>
                            </w:txbxContent>
                          </wps:txbx>
                          <wps:bodyPr rtlCol="0" anchor="ctr"/>
                        </wps:wsp>
                        <wps:wsp>
                          <wps:cNvPr id="2548" name="Oval 2548"/>
                          <wps:cNvSpPr/>
                          <wps:spPr>
                            <a:xfrm>
                              <a:off x="4189113" y="3220845"/>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7DEB460B" w14:textId="77777777" w:rsidR="0051744F" w:rsidRDefault="0051744F" w:rsidP="00FE16E1">
                                <w:pPr>
                                  <w:rPr>
                                    <w:rFonts w:eastAsia="Times New Roman"/>
                                  </w:rPr>
                                </w:pPr>
                              </w:p>
                            </w:txbxContent>
                          </wps:txbx>
                          <wps:bodyPr rtlCol="0" anchor="ctr"/>
                        </wps:wsp>
                        <wps:wsp>
                          <wps:cNvPr id="2549" name="Straight Connector 2549"/>
                          <wps:cNvCnPr/>
                          <wps:spPr>
                            <a:xfrm>
                              <a:off x="200123" y="272143"/>
                              <a:ext cx="1011977" cy="1452622"/>
                            </a:xfrm>
                            <a:prstGeom prst="line">
                              <a:avLst/>
                            </a:prstGeom>
                            <a:noFill/>
                            <a:ln w="9525" cap="flat" cmpd="sng" algn="ctr">
                              <a:solidFill>
                                <a:sysClr val="windowText" lastClr="000000"/>
                              </a:solidFill>
                              <a:prstDash val="solid"/>
                            </a:ln>
                            <a:effectLst/>
                          </wps:spPr>
                          <wps:bodyPr/>
                        </wps:wsp>
                        <wps:wsp>
                          <wps:cNvPr id="2550" name="Straight Connector 2550"/>
                          <wps:cNvCnPr/>
                          <wps:spPr>
                            <a:xfrm>
                              <a:off x="200123" y="1491343"/>
                              <a:ext cx="707177" cy="525633"/>
                            </a:xfrm>
                            <a:prstGeom prst="line">
                              <a:avLst/>
                            </a:prstGeom>
                            <a:noFill/>
                            <a:ln w="9525" cap="flat" cmpd="sng" algn="ctr">
                              <a:solidFill>
                                <a:sysClr val="windowText" lastClr="000000"/>
                              </a:solidFill>
                              <a:prstDash val="solid"/>
                            </a:ln>
                            <a:effectLst/>
                          </wps:spPr>
                          <wps:bodyPr/>
                        </wps:wsp>
                        <wps:wsp>
                          <wps:cNvPr id="2551" name="Straight Connector 2551"/>
                          <wps:cNvCnPr/>
                          <wps:spPr>
                            <a:xfrm>
                              <a:off x="1516900" y="2016976"/>
                              <a:ext cx="1564447" cy="1020036"/>
                            </a:xfrm>
                            <a:prstGeom prst="line">
                              <a:avLst/>
                            </a:prstGeom>
                            <a:noFill/>
                            <a:ln w="9525" cap="flat" cmpd="sng" algn="ctr">
                              <a:solidFill>
                                <a:sysClr val="windowText" lastClr="000000"/>
                              </a:solidFill>
                              <a:prstDash val="solid"/>
                            </a:ln>
                            <a:effectLst/>
                          </wps:spPr>
                          <wps:bodyPr/>
                        </wps:wsp>
                        <wps:wsp>
                          <wps:cNvPr id="2552" name="Straight Connector 2552"/>
                          <wps:cNvCnPr/>
                          <wps:spPr>
                            <a:xfrm>
                              <a:off x="1212100" y="2309186"/>
                              <a:ext cx="1869247" cy="1056439"/>
                            </a:xfrm>
                            <a:prstGeom prst="line">
                              <a:avLst/>
                            </a:prstGeom>
                            <a:noFill/>
                            <a:ln w="9525" cap="flat" cmpd="sng" algn="ctr">
                              <a:solidFill>
                                <a:sysClr val="windowText" lastClr="000000"/>
                              </a:solidFill>
                              <a:prstDash val="solid"/>
                            </a:ln>
                            <a:effectLst/>
                          </wps:spPr>
                          <wps:bodyPr/>
                        </wps:wsp>
                        <wps:wsp>
                          <wps:cNvPr id="2553" name="Straight Connector 2553"/>
                          <wps:cNvCnPr/>
                          <wps:spPr>
                            <a:xfrm>
                              <a:off x="3637169" y="3048549"/>
                              <a:ext cx="856744" cy="172296"/>
                            </a:xfrm>
                            <a:prstGeom prst="line">
                              <a:avLst/>
                            </a:prstGeom>
                            <a:noFill/>
                            <a:ln w="9525" cap="flat" cmpd="sng" algn="ctr">
                              <a:solidFill>
                                <a:sysClr val="windowText" lastClr="000000"/>
                              </a:solidFill>
                              <a:prstDash val="solid"/>
                            </a:ln>
                            <a:effectLst/>
                          </wps:spPr>
                          <wps:bodyPr/>
                        </wps:wsp>
                        <wps:wsp>
                          <wps:cNvPr id="2554" name="Straight Connector 2554"/>
                          <wps:cNvCnPr/>
                          <wps:spPr>
                            <a:xfrm>
                              <a:off x="3081347" y="3037012"/>
                              <a:ext cx="1197040" cy="269419"/>
                            </a:xfrm>
                            <a:prstGeom prst="line">
                              <a:avLst/>
                            </a:prstGeom>
                            <a:noFill/>
                            <a:ln w="9525" cap="flat" cmpd="sng" algn="ctr">
                              <a:solidFill>
                                <a:sysClr val="windowText" lastClr="000000"/>
                              </a:solidFill>
                              <a:prstDash val="solid"/>
                            </a:ln>
                            <a:effectLst/>
                          </wps:spPr>
                          <wps:bodyPr/>
                        </wps:wsp>
                        <wps:wsp>
                          <wps:cNvPr id="2555" name="Straight Connector 2555"/>
                          <wps:cNvCnPr/>
                          <wps:spPr>
                            <a:xfrm flipV="1">
                              <a:off x="2914665" y="3719680"/>
                              <a:ext cx="1363722" cy="531143"/>
                            </a:xfrm>
                            <a:prstGeom prst="line">
                              <a:avLst/>
                            </a:prstGeom>
                            <a:noFill/>
                            <a:ln w="9525" cap="flat" cmpd="sng" algn="ctr">
                              <a:solidFill>
                                <a:sysClr val="windowText" lastClr="000000"/>
                              </a:solidFill>
                              <a:prstDash val="solid"/>
                            </a:ln>
                            <a:effectLst/>
                          </wps:spPr>
                          <wps:bodyPr/>
                        </wps:wsp>
                        <wps:wsp>
                          <wps:cNvPr id="2556" name="Straight Connector 2556"/>
                          <wps:cNvCnPr/>
                          <wps:spPr>
                            <a:xfrm flipH="1">
                              <a:off x="3596526" y="3805266"/>
                              <a:ext cx="897387" cy="461633"/>
                            </a:xfrm>
                            <a:prstGeom prst="line">
                              <a:avLst/>
                            </a:prstGeom>
                            <a:noFill/>
                            <a:ln w="9525" cap="flat" cmpd="sng" algn="ctr">
                              <a:solidFill>
                                <a:sysClr val="windowText" lastClr="000000"/>
                              </a:solidFill>
                              <a:prstDash val="solid"/>
                            </a:ln>
                            <a:effectLst/>
                          </wps:spPr>
                          <wps:bodyPr/>
                        </wps:wsp>
                        <wps:wsp>
                          <wps:cNvPr id="2557" name="Straight Connector 2557"/>
                          <wps:cNvCnPr/>
                          <wps:spPr>
                            <a:xfrm>
                              <a:off x="4709439" y="3306431"/>
                              <a:ext cx="966025" cy="21595"/>
                            </a:xfrm>
                            <a:prstGeom prst="line">
                              <a:avLst/>
                            </a:prstGeom>
                            <a:noFill/>
                            <a:ln w="9525" cap="flat" cmpd="sng" algn="ctr">
                              <a:solidFill>
                                <a:sysClr val="windowText" lastClr="000000"/>
                              </a:solidFill>
                              <a:prstDash val="solid"/>
                            </a:ln>
                            <a:effectLst/>
                          </wps:spPr>
                          <wps:bodyPr/>
                        </wps:wsp>
                        <wps:wsp>
                          <wps:cNvPr id="2558" name="Straight Connector 2558"/>
                          <wps:cNvCnPr/>
                          <wps:spPr>
                            <a:xfrm flipV="1">
                              <a:off x="4493913" y="3615577"/>
                              <a:ext cx="1181551" cy="189689"/>
                            </a:xfrm>
                            <a:prstGeom prst="line">
                              <a:avLst/>
                            </a:prstGeom>
                            <a:noFill/>
                            <a:ln w="9525" cap="flat" cmpd="sng" algn="ctr">
                              <a:solidFill>
                                <a:sysClr val="windowText" lastClr="000000"/>
                              </a:solidFill>
                              <a:prstDash val="solid"/>
                            </a:ln>
                            <a:effectLst/>
                          </wps:spPr>
                          <wps:bodyPr/>
                        </wps:wsp>
                      </wpg:grpSp>
                      <pic:pic xmlns:pic="http://schemas.openxmlformats.org/drawingml/2006/picture">
                        <pic:nvPicPr>
                          <pic:cNvPr id="2559" name="Picture 2559"/>
                          <pic:cNvPicPr/>
                        </pic:nvPicPr>
                        <pic:blipFill>
                          <a:blip r:embed="rId54">
                            <a:extLst>
                              <a:ext uri="{28A0092B-C50C-407E-A947-70E740481C1C}">
                                <a14:useLocalDpi xmlns:a14="http://schemas.microsoft.com/office/drawing/2010/main" val="0"/>
                              </a:ext>
                            </a:extLst>
                          </a:blip>
                          <a:srcRect/>
                          <a:stretch>
                            <a:fillRect/>
                          </a:stretch>
                        </pic:blipFill>
                        <pic:spPr bwMode="auto">
                          <a:xfrm>
                            <a:off x="1352964" y="4189658"/>
                            <a:ext cx="115570" cy="236220"/>
                          </a:xfrm>
                          <a:prstGeom prst="rect">
                            <a:avLst/>
                          </a:prstGeom>
                          <a:noFill/>
                          <a:ln>
                            <a:noFill/>
                          </a:ln>
                        </pic:spPr>
                      </pic:pic>
                      <wps:wsp>
                        <wps:cNvPr id="2560" name="Text Box 2"/>
                        <wps:cNvSpPr txBox="1">
                          <a:spLocks noChangeArrowheads="1"/>
                        </wps:cNvSpPr>
                        <wps:spPr bwMode="auto">
                          <a:xfrm>
                            <a:off x="892958" y="4614116"/>
                            <a:ext cx="1478789" cy="501686"/>
                          </a:xfrm>
                          <a:prstGeom prst="rect">
                            <a:avLst/>
                          </a:prstGeom>
                          <a:noFill/>
                          <a:ln w="9525">
                            <a:noFill/>
                            <a:miter lim="800000"/>
                            <a:headEnd/>
                            <a:tailEnd/>
                          </a:ln>
                        </wps:spPr>
                        <wps:txbx>
                          <w:txbxContent>
                            <w:p w14:paraId="65DA610D" w14:textId="77777777" w:rsidR="0051744F" w:rsidRDefault="0051744F" w:rsidP="00FE16E1">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05CA23B7" w14:textId="0AF1036A" w:rsidR="0051744F" w:rsidRDefault="0051744F" w:rsidP="00FE16E1">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28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wps:wsp>
                        <wps:cNvPr id="2561" name="Text Box 2"/>
                        <wps:cNvSpPr txBox="1">
                          <a:spLocks noChangeArrowheads="1"/>
                        </wps:cNvSpPr>
                        <wps:spPr bwMode="auto">
                          <a:xfrm>
                            <a:off x="3928218" y="4546170"/>
                            <a:ext cx="1572423" cy="505595"/>
                          </a:xfrm>
                          <a:prstGeom prst="rect">
                            <a:avLst/>
                          </a:prstGeom>
                          <a:noFill/>
                          <a:ln w="9525">
                            <a:noFill/>
                            <a:miter lim="800000"/>
                            <a:headEnd/>
                            <a:tailEnd/>
                          </a:ln>
                        </wps:spPr>
                        <wps:txbx>
                          <w:txbxContent>
                            <w:p w14:paraId="52F3BAC7" w14:textId="77777777" w:rsidR="0051744F" w:rsidRDefault="0051744F" w:rsidP="00FE16E1">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6B51422D" w14:textId="43DABD51" w:rsidR="0051744F" w:rsidRDefault="0051744F" w:rsidP="00FE16E1">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3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2562" name="Picture 2562"/>
                          <pic:cNvPicPr/>
                        </pic:nvPicPr>
                        <pic:blipFill>
                          <a:blip r:embed="rId54">
                            <a:extLst>
                              <a:ext uri="{28A0092B-C50C-407E-A947-70E740481C1C}">
                                <a14:useLocalDpi xmlns:a14="http://schemas.microsoft.com/office/drawing/2010/main" val="0"/>
                              </a:ext>
                            </a:extLst>
                          </a:blip>
                          <a:srcRect/>
                          <a:stretch>
                            <a:fillRect/>
                          </a:stretch>
                        </pic:blipFill>
                        <pic:spPr bwMode="auto">
                          <a:xfrm>
                            <a:off x="4589068" y="4203809"/>
                            <a:ext cx="115570" cy="236221"/>
                          </a:xfrm>
                          <a:prstGeom prst="rect">
                            <a:avLst/>
                          </a:prstGeom>
                          <a:noFill/>
                          <a:ln>
                            <a:noFill/>
                          </a:ln>
                        </pic:spPr>
                      </pic:pic>
                      <wps:wsp>
                        <wps:cNvPr id="2563" name="Text Box 2"/>
                        <wps:cNvSpPr txBox="1">
                          <a:spLocks noChangeArrowheads="1"/>
                        </wps:cNvSpPr>
                        <wps:spPr bwMode="auto">
                          <a:xfrm>
                            <a:off x="4743202" y="1676690"/>
                            <a:ext cx="1499995" cy="348935"/>
                          </a:xfrm>
                          <a:prstGeom prst="rect">
                            <a:avLst/>
                          </a:prstGeom>
                          <a:noFill/>
                          <a:ln w="9525">
                            <a:noFill/>
                            <a:miter lim="800000"/>
                            <a:headEnd/>
                            <a:tailEnd/>
                          </a:ln>
                        </wps:spPr>
                        <wps:txbx>
                          <w:txbxContent>
                            <w:p w14:paraId="5BB5C5AA" w14:textId="77777777" w:rsidR="0051744F" w:rsidRDefault="0051744F" w:rsidP="00FE16E1">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2564" name="Down Arrow 2564"/>
                        <wps:cNvSpPr/>
                        <wps:spPr>
                          <a:xfrm>
                            <a:off x="5461866" y="1979051"/>
                            <a:ext cx="118745" cy="19812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58D52461" w14:textId="77777777" w:rsidR="0051744F" w:rsidRDefault="0051744F" w:rsidP="00FE16E1">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65" name="TextBox 1"/>
                        <wps:cNvSpPr txBox="1"/>
                        <wps:spPr>
                          <a:xfrm>
                            <a:off x="193856" y="0"/>
                            <a:ext cx="496677" cy="295240"/>
                          </a:xfrm>
                          <a:prstGeom prst="rect">
                            <a:avLst/>
                          </a:prstGeom>
                          <a:noFill/>
                        </wps:spPr>
                        <wps:txbx>
                          <w:txbxContent>
                            <w:p w14:paraId="7F4841E7" w14:textId="77777777" w:rsidR="0051744F" w:rsidRDefault="0051744F" w:rsidP="00FE16E1">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wps:txbx>
                        <wps:bodyPr wrap="none" rtlCol="0">
                          <a:spAutoFit/>
                        </wps:bodyPr>
                      </wps:wsp>
                    </wpg:wgp>
                  </a:graphicData>
                </a:graphic>
                <wp14:sizeRelH relativeFrom="margin">
                  <wp14:pctWidth>0</wp14:pctWidth>
                </wp14:sizeRelH>
              </wp:anchor>
            </w:drawing>
          </mc:Choice>
          <mc:Fallback>
            <w:pict>
              <v:group w14:anchorId="3900FCF3" id="_x0000_s2128" style="position:absolute;left:0;text-align:left;margin-left:-6.2pt;margin-top:5.6pt;width:434.2pt;height:287.6pt;z-index:251788800;mso-width-relative:margin" coordsize="67824,5115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">
                <v:group id="Group 2390" o:spid="_x0000_s2129" style="position:absolute;top:2721;width:67824;height:48437" coordorigin=",2721" coordsize="6782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">
                  <v:group id="Group 2391" o:spid="_x0000_s2130" style="position:absolute;top:2721;width:8014;height:48437" coordorigin=",2721"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">
                    <v:roundrect id="Rounded Rectangle 2392" o:spid="_x0000_s2131" style="position:absolute;top:27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" fillcolor="#93cddd" strokecolor="#385d8a" strokeweight="2pt">
                      <v:textbox>
                        <w:txbxContent>
                          <w:p w14:paraId="466F0D4C" w14:textId="77777777" w:rsidR="0051744F" w:rsidRDefault="0051744F" w:rsidP="00FE16E1">
                            <w:pPr>
                              <w:rPr>
                                <w:rFonts w:eastAsia="Times New Roman"/>
                              </w:rPr>
                            </w:pPr>
                          </w:p>
                        </w:txbxContent>
                      </v:textbox>
                    </v:roundrect>
                    <v:roundrect id="Rounded Rectangle 2393" o:spid="_x0000_s2132" style="position:absolute;top:57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" fillcolor="#93cddd" strokecolor="#385d8a" strokeweight="2pt">
                      <v:textbox>
                        <w:txbxContent>
                          <w:p w14:paraId="06DBC170" w14:textId="77777777" w:rsidR="0051744F" w:rsidRDefault="0051744F" w:rsidP="00FE16E1">
                            <w:pPr>
                              <w:rPr>
                                <w:rFonts w:eastAsia="Times New Roman"/>
                              </w:rPr>
                            </w:pPr>
                          </w:p>
                        </w:txbxContent>
                      </v:textbox>
                    </v:roundrect>
                    <v:roundrect id="Rounded Rectangle 2394" o:spid="_x0000_s2133" style="position:absolute;top:88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" fillcolor="#93cddd" strokecolor="#385d8a" strokeweight="2pt">
                      <v:textbox>
                        <w:txbxContent>
                          <w:p w14:paraId="75A8A15F" w14:textId="77777777" w:rsidR="0051744F" w:rsidRDefault="0051744F" w:rsidP="00FE16E1">
                            <w:pPr>
                              <w:rPr>
                                <w:rFonts w:eastAsia="Times New Roman"/>
                              </w:rPr>
                            </w:pPr>
                          </w:p>
                        </w:txbxContent>
                      </v:textbox>
                    </v:roundrect>
                    <v:roundrect id="Rounded Rectangle 2395" o:spid="_x0000_s2134" style="position:absolute;top:118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" fillcolor="#93cddd" strokecolor="#385d8a" strokeweight="2pt">
                      <v:textbox>
                        <w:txbxContent>
                          <w:p w14:paraId="7F972372" w14:textId="77777777" w:rsidR="0051744F" w:rsidRDefault="0051744F" w:rsidP="00FE16E1">
                            <w:pPr>
                              <w:rPr>
                                <w:rFonts w:eastAsia="Times New Roman"/>
                              </w:rPr>
                            </w:pPr>
                          </w:p>
                        </w:txbxContent>
                      </v:textbox>
                    </v:roundrect>
                    <v:roundrect id="Rounded Rectangle 2396" o:spid="_x0000_s2135" style="position:absolute;top:1491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" fillcolor="#f2dcdb" strokecolor="#385d8a" strokeweight="2pt">
                      <v:textbox>
                        <w:txbxContent>
                          <w:p w14:paraId="4C1076CD" w14:textId="77777777" w:rsidR="0051744F" w:rsidRDefault="0051744F" w:rsidP="00FE16E1">
                            <w:pPr>
                              <w:rPr>
                                <w:rFonts w:eastAsia="Times New Roman"/>
                              </w:rPr>
                            </w:pPr>
                          </w:p>
                        </w:txbxContent>
                      </v:textbox>
                    </v:roundrect>
                    <v:roundrect id="Rounded Rectangle 2397" o:spid="_x0000_s2136" style="position:absolute;top:1796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" fillcolor="#f2dcdb" strokecolor="#385d8a" strokeweight="2pt">
                      <v:textbox>
                        <w:txbxContent>
                          <w:p w14:paraId="5E300160" w14:textId="77777777" w:rsidR="0051744F" w:rsidRDefault="0051744F" w:rsidP="00FE16E1">
                            <w:pPr>
                              <w:rPr>
                                <w:rFonts w:eastAsia="Times New Roman"/>
                              </w:rPr>
                            </w:pPr>
                          </w:p>
                        </w:txbxContent>
                      </v:textbox>
                    </v:roundrect>
                    <v:roundrect id="Rounded Rectangle 2398" o:spid="_x0000_s2137" style="position:absolute;top:2100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" fillcolor="#f2dcdb" strokecolor="#385d8a" strokeweight="2pt">
                      <v:textbox>
                        <w:txbxContent>
                          <w:p w14:paraId="25DB0B31" w14:textId="77777777" w:rsidR="0051744F" w:rsidRDefault="0051744F" w:rsidP="00FE16E1">
                            <w:pPr>
                              <w:rPr>
                                <w:rFonts w:eastAsia="Times New Roman"/>
                              </w:rPr>
                            </w:pPr>
                          </w:p>
                        </w:txbxContent>
                      </v:textbox>
                    </v:roundrect>
                    <v:roundrect id="Rounded Rectangle 2399" o:spid="_x0000_s2138" style="position:absolute;top:2404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" fillcolor="#f2dcdb" strokecolor="#385d8a" strokeweight="2pt">
                      <v:textbox>
                        <w:txbxContent>
                          <w:p w14:paraId="14B0E2B4" w14:textId="77777777" w:rsidR="0051744F" w:rsidRDefault="0051744F" w:rsidP="00FE16E1">
                            <w:pPr>
                              <w:rPr>
                                <w:rFonts w:eastAsia="Times New Roman"/>
                              </w:rPr>
                            </w:pPr>
                          </w:p>
                        </w:txbxContent>
                      </v:textbox>
                    </v:roundrect>
                    <v:roundrect id="Rounded Rectangle 2400" o:spid="_x0000_s2139" style="position:absolute;top:300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" fillcolor="#f2dcdb" strokecolor="#385d8a" strokeweight="2pt">
                      <v:textbox>
                        <w:txbxContent>
                          <w:p w14:paraId="50C6B9B7" w14:textId="77777777" w:rsidR="0051744F" w:rsidRDefault="0051744F" w:rsidP="00FE16E1">
                            <w:pPr>
                              <w:rPr>
                                <w:rFonts w:eastAsia="Times New Roman"/>
                              </w:rPr>
                            </w:pPr>
                          </w:p>
                        </w:txbxContent>
                      </v:textbox>
                    </v:roundrect>
                    <v:roundrect id="Rounded Rectangle 2401" o:spid="_x0000_s2140" style="position:absolute;top:270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" fillcolor="#f2dcdb" strokecolor="#385d8a" strokeweight="2pt">
                      <v:textbox>
                        <w:txbxContent>
                          <w:p w14:paraId="1DC33E91" w14:textId="77777777" w:rsidR="0051744F" w:rsidRDefault="0051744F" w:rsidP="00FE16E1">
                            <w:pPr>
                              <w:rPr>
                                <w:rFonts w:eastAsia="Times New Roman"/>
                              </w:rPr>
                            </w:pPr>
                          </w:p>
                        </w:txbxContent>
                      </v:textbox>
                    </v:roundrect>
                    <v:roundrect id="Rounded Rectangle 2402" o:spid="_x0000_s2141" style="position:absolute;top:330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" fillcolor="#f2dcdb" strokecolor="#385d8a" strokeweight="2pt">
                      <v:textbox>
                        <w:txbxContent>
                          <w:p w14:paraId="589586DB" w14:textId="77777777" w:rsidR="0051744F" w:rsidRDefault="0051744F" w:rsidP="00FE16E1">
                            <w:pPr>
                              <w:rPr>
                                <w:rFonts w:eastAsia="Times New Roman"/>
                              </w:rPr>
                            </w:pPr>
                          </w:p>
                        </w:txbxContent>
                      </v:textbox>
                    </v:roundrect>
                    <v:roundrect id="Rounded Rectangle 2403" o:spid="_x0000_s2142" style="position:absolute;left:3944;top:3308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" fillcolor="#f2dcdb" strokecolor="#385d8a" strokeweight="2pt">
                      <v:textbox>
                        <w:txbxContent>
                          <w:p w14:paraId="2E7D6350" w14:textId="77777777" w:rsidR="0051744F" w:rsidRDefault="0051744F" w:rsidP="00FE16E1">
                            <w:pPr>
                              <w:rPr>
                                <w:rFonts w:eastAsia="Times New Roman"/>
                              </w:rPr>
                            </w:pPr>
                          </w:p>
                        </w:txbxContent>
                      </v:textbox>
                    </v:roundrect>
                    <v:roundrect id="Rounded Rectangle 2404" o:spid="_x0000_s2143" style="position:absolute;left:3944;top:3003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" fillcolor="#f2dcdb" strokecolor="#385d8a" strokeweight="2pt">
                      <v:textbox>
                        <w:txbxContent>
                          <w:p w14:paraId="10A5BE10" w14:textId="77777777" w:rsidR="0051744F" w:rsidRDefault="0051744F" w:rsidP="00FE16E1">
                            <w:pPr>
                              <w:rPr>
                                <w:rFonts w:eastAsia="Times New Roman"/>
                              </w:rPr>
                            </w:pPr>
                          </w:p>
                        </w:txbxContent>
                      </v:textbox>
                    </v:roundrect>
                    <v:roundrect id="Rounded Rectangle 2405" o:spid="_x0000_s2144" style="position:absolute;left:3944;top:2709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" fillcolor="#f2dcdb" strokecolor="#385d8a" strokeweight="2pt">
                      <v:textbox>
                        <w:txbxContent>
                          <w:p w14:paraId="5DA9B773" w14:textId="77777777" w:rsidR="0051744F" w:rsidRDefault="0051744F" w:rsidP="00FE16E1">
                            <w:pPr>
                              <w:rPr>
                                <w:rFonts w:eastAsia="Times New Roman"/>
                              </w:rPr>
                            </w:pPr>
                          </w:p>
                        </w:txbxContent>
                      </v:textbox>
                    </v:roundrect>
                    <v:roundrect id="Rounded Rectangle 2406" o:spid="_x0000_s2145" style="position:absolute;left:3944;top:2404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" fillcolor="#f2dcdb" strokecolor="#385d8a" strokeweight="2pt">
                      <v:textbox>
                        <w:txbxContent>
                          <w:p w14:paraId="508DD564" w14:textId="77777777" w:rsidR="0051744F" w:rsidRDefault="0051744F" w:rsidP="00FE16E1">
                            <w:pPr>
                              <w:rPr>
                                <w:rFonts w:eastAsia="Times New Roman"/>
                              </w:rPr>
                            </w:pPr>
                          </w:p>
                        </w:txbxContent>
                      </v:textbox>
                    </v:roundrect>
                    <v:roundrect id="Rounded Rectangle 2407" o:spid="_x0000_s2146" style="position:absolute;left:3944;top:2100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" fillcolor="#f2dcdb" strokecolor="#385d8a" strokeweight="2pt">
                      <v:textbox>
                        <w:txbxContent>
                          <w:p w14:paraId="7704391E" w14:textId="77777777" w:rsidR="0051744F" w:rsidRDefault="0051744F" w:rsidP="00FE16E1">
                            <w:pPr>
                              <w:rPr>
                                <w:rFonts w:eastAsia="Times New Roman"/>
                              </w:rPr>
                            </w:pPr>
                          </w:p>
                        </w:txbxContent>
                      </v:textbox>
                    </v:roundrect>
                    <v:roundrect id="Rounded Rectangle 2408" o:spid="_x0000_s2147" style="position:absolute;left:3944;top:1796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" fillcolor="#f2dcdb" strokecolor="#385d8a" strokeweight="2pt">
                      <v:textbox>
                        <w:txbxContent>
                          <w:p w14:paraId="1EE56FA1" w14:textId="77777777" w:rsidR="0051744F" w:rsidRDefault="0051744F" w:rsidP="00FE16E1">
                            <w:pPr>
                              <w:rPr>
                                <w:rFonts w:eastAsia="Times New Roman"/>
                              </w:rPr>
                            </w:pPr>
                          </w:p>
                        </w:txbxContent>
                      </v:textbox>
                    </v:roundrect>
                    <v:roundrect id="Rounded Rectangle 2409" o:spid="_x0000_s2148" style="position:absolute;left:3944;top:11865;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" fillcolor="#f2dcdb" strokecolor="#385d8a" strokeweight="2pt">
                      <v:textbox>
                        <w:txbxContent>
                          <w:p w14:paraId="65D059D5" w14:textId="77777777" w:rsidR="0051744F" w:rsidRDefault="0051744F" w:rsidP="00FE16E1">
                            <w:pPr>
                              <w:rPr>
                                <w:rFonts w:eastAsia="Times New Roman"/>
                              </w:rPr>
                            </w:pPr>
                          </w:p>
                        </w:txbxContent>
                      </v:textbox>
                    </v:roundrect>
                    <v:roundrect id="Rounded Rectangle 2410" o:spid="_x0000_s2149" style="position:absolute;left:3944;top:8817;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" fillcolor="#f2dcdb" strokecolor="#385d8a" strokeweight="2pt">
                      <v:textbox>
                        <w:txbxContent>
                          <w:p w14:paraId="491B256E" w14:textId="77777777" w:rsidR="0051744F" w:rsidRDefault="0051744F" w:rsidP="00FE16E1">
                            <w:pPr>
                              <w:rPr>
                                <w:rFonts w:eastAsia="Times New Roman"/>
                              </w:rPr>
                            </w:pPr>
                          </w:p>
                        </w:txbxContent>
                      </v:textbox>
                    </v:roundrect>
                    <v:roundrect id="Rounded Rectangle 2411" o:spid="_x0000_s2150" style="position:absolute;left:3944;top:576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" fillcolor="#f2dcdb" strokecolor="#385d8a" strokeweight="2pt">
                      <v:textbox>
                        <w:txbxContent>
                          <w:p w14:paraId="5A26C2BF" w14:textId="77777777" w:rsidR="0051744F" w:rsidRDefault="0051744F" w:rsidP="00FE16E1">
                            <w:pPr>
                              <w:rPr>
                                <w:rFonts w:eastAsia="Times New Roman"/>
                              </w:rPr>
                            </w:pPr>
                          </w:p>
                        </w:txbxContent>
                      </v:textbox>
                    </v:roundrect>
                    <v:roundrect id="Rounded Rectangle 2412" o:spid="_x0000_s2151" style="position:absolute;left:3944;top:272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" fillcolor="#f2dcdb" strokecolor="#385d8a" strokeweight="2pt">
                      <v:textbox>
                        <w:txbxContent>
                          <w:p w14:paraId="495994FA" w14:textId="77777777" w:rsidR="0051744F" w:rsidRDefault="0051744F" w:rsidP="00FE16E1">
                            <w:pPr>
                              <w:rPr>
                                <w:rFonts w:eastAsia="Times New Roman"/>
                              </w:rPr>
                            </w:pPr>
                          </w:p>
                        </w:txbxContent>
                      </v:textbox>
                    </v:roundrect>
                    <v:roundrect id="Rounded Rectangle 2413" o:spid="_x0000_s2152" style="position:absolute;left:3944;top:1491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" fillcolor="#f2dcdb" strokecolor="#385d8a" strokeweight="2pt">
                      <v:textbox>
                        <w:txbxContent>
                          <w:p w14:paraId="1AD21E77" w14:textId="77777777" w:rsidR="0051744F" w:rsidRDefault="0051744F" w:rsidP="00FE16E1">
                            <w:pPr>
                              <w:rPr>
                                <w:rFonts w:eastAsia="Times New Roman"/>
                              </w:rPr>
                            </w:pPr>
                          </w:p>
                        </w:txbxContent>
                      </v:textbox>
                    </v:roundrect>
                    <v:roundrect id="Rounded Rectangle 2414" o:spid="_x0000_s2153" style="position:absolute;left:67;top:391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" fillcolor="#f2dcdb" strokecolor="#385d8a" strokeweight="2pt">
                      <v:textbox>
                        <w:txbxContent>
                          <w:p w14:paraId="0F975B88" w14:textId="77777777" w:rsidR="0051744F" w:rsidRDefault="0051744F" w:rsidP="00FE16E1">
                            <w:pPr>
                              <w:rPr>
                                <w:rFonts w:eastAsia="Times New Roman"/>
                              </w:rPr>
                            </w:pPr>
                          </w:p>
                        </w:txbxContent>
                      </v:textbox>
                    </v:roundrect>
                    <v:roundrect id="Rounded Rectangle 2415" o:spid="_x0000_s2154" style="position:absolute;left:67;top:361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" fillcolor="#f2dcdb" strokecolor="#385d8a" strokeweight="2pt">
                      <v:textbox>
                        <w:txbxContent>
                          <w:p w14:paraId="40CB9FCA" w14:textId="77777777" w:rsidR="0051744F" w:rsidRDefault="0051744F" w:rsidP="00FE16E1">
                            <w:pPr>
                              <w:rPr>
                                <w:rFonts w:eastAsia="Times New Roman"/>
                              </w:rPr>
                            </w:pPr>
                          </w:p>
                        </w:txbxContent>
                      </v:textbox>
                    </v:roundrect>
                    <v:roundrect id="Rounded Rectangle 2416" o:spid="_x0000_s2155" style="position:absolute;left:67;top:421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" fillcolor="#f2dcdb" strokecolor="#385d8a" strokeweight="2pt">
                      <v:textbox>
                        <w:txbxContent>
                          <w:p w14:paraId="36B069F7" w14:textId="77777777" w:rsidR="0051744F" w:rsidRDefault="0051744F" w:rsidP="00FE16E1">
                            <w:pPr>
                              <w:rPr>
                                <w:rFonts w:eastAsia="Times New Roman"/>
                              </w:rPr>
                            </w:pPr>
                          </w:p>
                        </w:txbxContent>
                      </v:textbox>
                    </v:roundrect>
                    <v:roundrect id="Rounded Rectangle 2417" o:spid="_x0000_s2156" style="position:absolute;left:4012;top:421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" fillcolor="#f2dcdb" strokecolor="#385d8a" strokeweight="2pt">
                      <v:textbox>
                        <w:txbxContent>
                          <w:p w14:paraId="6638422D" w14:textId="77777777" w:rsidR="0051744F" w:rsidRDefault="0051744F" w:rsidP="00FE16E1">
                            <w:pPr>
                              <w:rPr>
                                <w:rFonts w:eastAsia="Times New Roman"/>
                              </w:rPr>
                            </w:pPr>
                          </w:p>
                        </w:txbxContent>
                      </v:textbox>
                    </v:roundrect>
                    <v:roundrect id="Rounded Rectangle 2418" o:spid="_x0000_s2157" style="position:absolute;left:4012;top:3907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" fillcolor="#f2dcdb" strokecolor="#385d8a" strokeweight="2pt">
                      <v:textbox>
                        <w:txbxContent>
                          <w:p w14:paraId="675F56CA" w14:textId="77777777" w:rsidR="0051744F" w:rsidRDefault="0051744F" w:rsidP="00FE16E1">
                            <w:pPr>
                              <w:rPr>
                                <w:rFonts w:eastAsia="Times New Roman"/>
                              </w:rPr>
                            </w:pPr>
                          </w:p>
                        </w:txbxContent>
                      </v:textbox>
                    </v:roundrect>
                    <v:roundrect id="Rounded Rectangle 2419" o:spid="_x0000_s2158" style="position:absolute;left:4012;top:361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" fillcolor="#f2dcdb" strokecolor="#385d8a" strokeweight="2pt">
                      <v:textbox>
                        <w:txbxContent>
                          <w:p w14:paraId="1BB42BB4" w14:textId="77777777" w:rsidR="0051744F" w:rsidRDefault="0051744F" w:rsidP="00FE16E1">
                            <w:pPr>
                              <w:rPr>
                                <w:rFonts w:eastAsia="Times New Roman"/>
                              </w:rPr>
                            </w:pPr>
                          </w:p>
                        </w:txbxContent>
                      </v:textbox>
                    </v:roundrect>
                    <v:roundrect id="Rounded Rectangle 2420" o:spid="_x0000_s2159" style="position:absolute;left:67;top:451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" fillcolor="#f2dcdb" strokecolor="#385d8a" strokeweight="2pt">
                      <v:textbox>
                        <w:txbxContent>
                          <w:p w14:paraId="35C75026" w14:textId="77777777" w:rsidR="0051744F" w:rsidRDefault="0051744F" w:rsidP="00FE16E1">
                            <w:pPr>
                              <w:rPr>
                                <w:rFonts w:eastAsia="Times New Roman"/>
                              </w:rPr>
                            </w:pPr>
                          </w:p>
                        </w:txbxContent>
                      </v:textbox>
                    </v:roundrect>
                    <v:roundrect id="Rounded Rectangle 2421" o:spid="_x0000_s2160" style="position:absolute;left:67;top:4811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" fillcolor="#f2dcdb" strokecolor="#385d8a" strokeweight="2pt">
                      <v:textbox>
                        <w:txbxContent>
                          <w:p w14:paraId="3F4BAF0C" w14:textId="77777777" w:rsidR="0051744F" w:rsidRDefault="0051744F" w:rsidP="00FE16E1">
                            <w:pPr>
                              <w:rPr>
                                <w:rFonts w:eastAsia="Times New Roman"/>
                              </w:rPr>
                            </w:pPr>
                          </w:p>
                        </w:txbxContent>
                      </v:textbox>
                    </v:roundrect>
                    <v:roundrect id="Rounded Rectangle 2422" o:spid="_x0000_s2161" style="position:absolute;left:4012;top:4811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" fillcolor="#f2dcdb" strokecolor="#385d8a" strokeweight="2pt">
                      <v:textbox>
                        <w:txbxContent>
                          <w:p w14:paraId="3F70ADC9" w14:textId="77777777" w:rsidR="0051744F" w:rsidRDefault="0051744F" w:rsidP="00FE16E1">
                            <w:pPr>
                              <w:rPr>
                                <w:rFonts w:eastAsia="Times New Roman"/>
                              </w:rPr>
                            </w:pPr>
                          </w:p>
                        </w:txbxContent>
                      </v:textbox>
                    </v:roundrect>
                    <v:roundrect id="Rounded Rectangle 2423" o:spid="_x0000_s2162" style="position:absolute;left:4012;top:4506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" fillcolor="#f2dcdb" strokecolor="#385d8a" strokeweight="2pt">
                      <v:textbox>
                        <w:txbxContent>
                          <w:p w14:paraId="6D93ED8A" w14:textId="77777777" w:rsidR="0051744F" w:rsidRDefault="0051744F" w:rsidP="00FE16E1">
                            <w:pPr>
                              <w:rPr>
                                <w:rFonts w:eastAsia="Times New Roman"/>
                              </w:rPr>
                            </w:pPr>
                          </w:p>
                        </w:txbxContent>
                      </v:textbox>
                    </v:roundrect>
                  </v:group>
                  <v:group id="Group 2424" o:spid="_x0000_s2163" style="position:absolute;left:16180;top:13599;width:20634;height:29069" coordorigin="16180,13599" coordsize="20633,2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">
                    <v:group id="Group 2425" o:spid="_x0000_s2164" style="position:absolute;left:16180;top:13599;width:8180;height:12418" coordorigin="16180,1359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">
                      <v:shape id="Picture 2426" o:spid="_x0000_s2165" type="#_x0000_t75" style="position:absolute;left:20216;top:1664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" fillcolor="#5b9bd5 [3204]" strokecolor="black [3213]">
                        <v:imagedata r:id="rId55" o:title=""/>
                        <v:shadow color="#e7e6e6 [3214]"/>
                      </v:shape>
                      <v:shape id="Picture 2427" o:spid="_x0000_s2166" type="#_x0000_t75" style="position:absolute;left:16287;top:1663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" fillcolor="#5b9bd5 [3204]" strokecolor="black [3213]">
                        <v:imagedata r:id="rId55" o:title=""/>
                        <v:shadow color="#e7e6e6 [3214]"/>
                      </v:shape>
                      <v:shape id="Picture 2428" o:spid="_x0000_s2167" type="#_x0000_t75" style="position:absolute;left:20216;top:1359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" fillcolor="#5b9bd5 [3204]" strokecolor="black [3213]">
                        <v:imagedata r:id="rId55" o:title=""/>
                        <v:shadow color="#e7e6e6 [3214]"/>
                      </v:shape>
                      <v:shape id="Picture 2429" o:spid="_x0000_s2168" type="#_x0000_t75" style="position:absolute;left:16180;top:196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" fillcolor="#5b9bd5 [3204]" strokecolor="black [3213]">
                        <v:imagedata r:id="rId55" o:title=""/>
                        <v:shadow color="#e7e6e6 [3214]"/>
                      </v:shape>
                      <v:shape id="Picture 2430" o:spid="_x0000_s2169" type="#_x0000_t75" style="position:absolute;left:20109;top:2273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" fillcolor="#5b9bd5 [3204]" strokecolor="black [3213]">
                        <v:imagedata r:id="rId55" o:title=""/>
                        <v:shadow color="#e7e6e6 [3214]"/>
                      </v:shape>
                      <v:shape id="Picture 2431" o:spid="_x0000_s2170" type="#_x0000_t75" style="position:absolute;left:16180;top:2272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" fillcolor="#5b9bd5 [3204]" strokecolor="black [3213]">
                        <v:imagedata r:id="rId55" o:title=""/>
                        <v:shadow color="#e7e6e6 [3214]"/>
                      </v:shape>
                      <v:shape id="Picture 2432" o:spid="_x0000_s2171" type="#_x0000_t75" style="position:absolute;left:20109;top:1968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" fillcolor="#5b9bd5 [3204]" strokecolor="black [3213]">
                        <v:imagedata r:id="rId55" o:title=""/>
                        <v:shadow color="#e7e6e6 [3214]"/>
                      </v:shape>
                      <v:shape id="Picture 2433" o:spid="_x0000_s2172" type="#_x0000_t75" style="position:absolute;left:16287;top:1371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" fillcolor="#5b9bd5 [3204]" strokecolor="black [3213]">
                        <v:imagedata r:id="rId56" o:title=""/>
                        <v:shadow color="#e7e6e6 [3214]"/>
                      </v:shape>
                    </v:group>
                    <v:group id="Group 2434" o:spid="_x0000_s2173" style="position:absolute;left:17139;top:15123;width:8179;height:12418" coordorigin="17139,1512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HTV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eH5JjwBuXgAAAD//wMAUEsBAi0AFAAGAAgAAAAhANvh9svuAAAAhQEAABMAAAAAAAAA&#10;AAAAAAAAAAAAAFtDb250ZW50X1R5cGVzXS54bWxQSwECLQAUAAYACAAAACEAWvQsW78AAAAVAQAA&#10;CwAAAAAAAAAAAAAAAAAfAQAAX3JlbHMvLnJlbHNQSwECLQAUAAYACAAAACEAvCh01cYAAADdAAAA&#10;DwAAAAAAAAAAAAAAAAAHAgAAZHJzL2Rvd25yZXYueG1sUEsFBgAAAAADAAMAtwAAAPoCAAAAAA==&#10;">
                      <v:shape id="Picture 2435" o:spid="_x0000_s2174" type="#_x0000_t75" style="position:absolute;left:21175;top:1816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" fillcolor="#5b9bd5 [3204]" strokecolor="black [3213]">
                        <v:imagedata r:id="rId55" o:title=""/>
                        <v:shadow color="#e7e6e6 [3214]"/>
                      </v:shape>
                      <v:shape id="Picture 2436" o:spid="_x0000_s2175" type="#_x0000_t75" style="position:absolute;left:17246;top:1816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" fillcolor="#5b9bd5 [3204]" strokecolor="black [3213]">
                        <v:imagedata r:id="rId55" o:title=""/>
                        <v:shadow color="#e7e6e6 [3214]"/>
                      </v:shape>
                      <v:shape id="Picture 2437" o:spid="_x0000_s2176" type="#_x0000_t75" style="position:absolute;left:21175;top:151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" fillcolor="#5b9bd5 [3204]" strokecolor="black [3213]">
                        <v:imagedata r:id="rId55" o:title=""/>
                        <v:shadow color="#e7e6e6 [3214]"/>
                      </v:shape>
                      <v:shape id="Picture 2438" o:spid="_x0000_s2177" type="#_x0000_t75" style="position:absolute;left:17139;top:212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" fillcolor="#5b9bd5 [3204]" strokecolor="black [3213]">
                        <v:imagedata r:id="rId55" o:title=""/>
                        <v:shadow color="#e7e6e6 [3214]"/>
                      </v:shape>
                      <v:shape id="Picture 2439" o:spid="_x0000_s2178" type="#_x0000_t75" style="position:absolute;left:21068;top:2425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" fillcolor="#5b9bd5 [3204]" strokecolor="black [3213]">
                        <v:imagedata r:id="rId55" o:title=""/>
                        <v:shadow color="#e7e6e6 [3214]"/>
                      </v:shape>
                      <v:shape id="Picture 2440" o:spid="_x0000_s2179" type="#_x0000_t75" style="position:absolute;left:17139;top:2424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" fillcolor="#5b9bd5 [3204]" strokecolor="black [3213]">
                        <v:imagedata r:id="rId55" o:title=""/>
                        <v:shadow color="#e7e6e6 [3214]"/>
                      </v:shape>
                      <v:shape id="Picture 2441" o:spid="_x0000_s2180" type="#_x0000_t75" style="position:absolute;left:21068;top:212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" fillcolor="#5b9bd5 [3204]" strokecolor="black [3213]">
                        <v:imagedata r:id="rId55" o:title=""/>
                        <v:shadow color="#e7e6e6 [3214]"/>
                      </v:shape>
                      <v:shape id="Picture 2442" o:spid="_x0000_s2181" type="#_x0000_t75" style="position:absolute;left:17246;top:1524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" fillcolor="#5b9bd5 [3204]" strokecolor="black [3213]">
                        <v:imagedata r:id="rId56" o:title=""/>
                        <v:shadow color="#e7e6e6 [3214]"/>
                      </v:shape>
                    </v:group>
                    <v:group id="Group 2443" o:spid="_x0000_s2182" style="position:absolute;left:18169;top:16540;width:8179;height:12418" coordorigin="18169,1654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5/c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D5JjwBuXgAAAD//wMAUEsBAi0AFAAGAAgAAAAhANvh9svuAAAAhQEAABMAAAAAAAAA&#10;AAAAAAAAAAAAAFtDb250ZW50X1R5cGVzXS54bWxQSwECLQAUAAYACAAAACEAWvQsW78AAAAVAQAA&#10;CwAAAAAAAAAAAAAAAAAfAQAAX3JlbHMvLnJlbHNQSwECLQAUAAYACAAAACEAa8ef3MYAAADdAAAA&#10;DwAAAAAAAAAAAAAAAAAHAgAAZHJzL2Rvd25yZXYueG1sUEsFBgAAAAADAAMAtwAAAPoCAAAAAA==&#10;">
                      <v:shape id="Picture 2444" o:spid="_x0000_s2183" type="#_x0000_t75" style="position:absolute;left:22205;top:1958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" fillcolor="#5b9bd5 [3204]" strokecolor="black [3213]">
                        <v:imagedata r:id="rId55" o:title=""/>
                        <v:shadow color="#e7e6e6 [3214]"/>
                      </v:shape>
                      <v:shape id="Picture 2445" o:spid="_x0000_s2184" type="#_x0000_t75" style="position:absolute;left:18276;top:195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" fillcolor="#5b9bd5 [3204]" strokecolor="black [3213]">
                        <v:imagedata r:id="rId55" o:title=""/>
                        <v:shadow color="#e7e6e6 [3214]"/>
                      </v:shape>
                      <v:shape id="Picture 2446" o:spid="_x0000_s2185" type="#_x0000_t75" style="position:absolute;left:22205;top:1654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" fillcolor="#5b9bd5 [3204]" strokecolor="black [3213]">
                        <v:imagedata r:id="rId55" o:title=""/>
                        <v:shadow color="#e7e6e6 [3214]"/>
                      </v:shape>
                      <v:shape id="Picture 2447" o:spid="_x0000_s2186" type="#_x0000_t75" style="position:absolute;left:18169;top:2262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" fillcolor="#5b9bd5 [3204]" strokecolor="black [3213]">
                        <v:imagedata r:id="rId55" o:title=""/>
                        <v:shadow color="#e7e6e6 [3214]"/>
                      </v:shape>
                      <v:shape id="Picture 2448" o:spid="_x0000_s2187" type="#_x0000_t75" style="position:absolute;left:22098;top:2567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" fillcolor="#5b9bd5 [3204]" strokecolor="black [3213]">
                        <v:imagedata r:id="rId55" o:title=""/>
                        <v:shadow color="#e7e6e6 [3214]"/>
                      </v:shape>
                      <v:shape id="Picture 2449" o:spid="_x0000_s2188" type="#_x0000_t75" style="position:absolute;left:18169;top:2566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" fillcolor="#5b9bd5 [3204]" strokecolor="black [3213]">
                        <v:imagedata r:id="rId55" o:title=""/>
                        <v:shadow color="#e7e6e6 [3214]"/>
                      </v:shape>
                      <v:shape id="Picture 2450" o:spid="_x0000_s2189" type="#_x0000_t75" style="position:absolute;left:22098;top:2262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" fillcolor="#5b9bd5 [3204]" strokecolor="black [3213]">
                        <v:imagedata r:id="rId55" o:title=""/>
                        <v:shadow color="#e7e6e6 [3214]"/>
                      </v:shape>
                      <v:shape id="Picture 2451" o:spid="_x0000_s2190" type="#_x0000_t75" style="position:absolute;left:18276;top:166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" fillcolor="#5b9bd5 [3204]" strokecolor="black [3213]">
                        <v:imagedata r:id="rId56" o:title=""/>
                        <v:shadow color="#e7e6e6 [3214]"/>
                      </v:shape>
                    </v:group>
                    <v:group id="Group 2452" o:spid="_x0000_s2191" style="position:absolute;left:19210;top:18040;width:8180;height:12418" coordorigin="19210,1804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">
                      <v:shape id="Picture 2453" o:spid="_x0000_s2192" type="#_x0000_t75" style="position:absolute;left:23247;top:2108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" fillcolor="#5b9bd5 [3204]" strokecolor="black [3213]">
                        <v:imagedata r:id="rId55" o:title=""/>
                        <v:shadow color="#e7e6e6 [3214]"/>
                      </v:shape>
                      <v:shape id="Picture 2454" o:spid="_x0000_s2193" type="#_x0000_t75" style="position:absolute;left:19318;top:2107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" fillcolor="#5b9bd5 [3204]" strokecolor="black [3213]">
                        <v:imagedata r:id="rId55" o:title=""/>
                        <v:shadow color="#e7e6e6 [3214]"/>
                      </v:shape>
                      <v:shape id="Picture 2455" o:spid="_x0000_s2194" type="#_x0000_t75" style="position:absolute;left:23247;top:1804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" fillcolor="#5b9bd5 [3204]" strokecolor="black [3213]">
                        <v:imagedata r:id="rId55" o:title=""/>
                        <v:shadow color="#e7e6e6 [3214]"/>
                      </v:shape>
                      <v:shape id="Picture 2456" o:spid="_x0000_s2195" type="#_x0000_t75" style="position:absolute;left:19211;top:241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" fillcolor="#5b9bd5 [3204]" strokecolor="black [3213]">
                        <v:imagedata r:id="rId55" o:title=""/>
                        <v:shadow color="#e7e6e6 [3214]"/>
                      </v:shape>
                      <v:shape id="Picture 2457" o:spid="_x0000_s2196" type="#_x0000_t75" style="position:absolute;left:23139;top:2717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" fillcolor="#5b9bd5 [3204]" strokecolor="black [3213]">
                        <v:imagedata r:id="rId55" o:title=""/>
                        <v:shadow color="#e7e6e6 [3214]"/>
                      </v:shape>
                      <v:shape id="Picture 2458" o:spid="_x0000_s2197" type="#_x0000_t75" style="position:absolute;left:19210;top:2716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" fillcolor="#5b9bd5 [3204]" strokecolor="black [3213]">
                        <v:imagedata r:id="rId55" o:title=""/>
                        <v:shadow color="#e7e6e6 [3214]"/>
                      </v:shape>
                      <v:shape id="Picture 2459" o:spid="_x0000_s2198" type="#_x0000_t75" style="position:absolute;left:23139;top:241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" fillcolor="#5b9bd5 [3204]" strokecolor="black [3213]">
                        <v:imagedata r:id="rId55" o:title=""/>
                        <v:shadow color="#e7e6e6 [3214]"/>
                      </v:shape>
                      <v:shape id="Picture 2460" o:spid="_x0000_s2199" type="#_x0000_t75" style="position:absolute;left:19318;top:1815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" fillcolor="#5b9bd5 [3204]" strokecolor="black [3213]">
                        <v:imagedata r:id="rId56" o:title=""/>
                        <v:shadow color="#e7e6e6 [3214]"/>
                      </v:shape>
                    </v:group>
                    <v:group id="Group 2461" o:spid="_x0000_s2200" style="position:absolute;left:20270;top:19790;width:8179;height:12418" coordorigin="20270,1979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">
                      <v:shape id="Picture 2462" o:spid="_x0000_s2201" type="#_x0000_t75" style="position:absolute;left:24306;top:2283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" fillcolor="#5b9bd5 [3204]" strokecolor="black [3213]">
                        <v:imagedata r:id="rId55" o:title=""/>
                        <v:shadow color="#e7e6e6 [3214]"/>
                      </v:shape>
                      <v:shape id="Picture 2463" o:spid="_x0000_s2202" type="#_x0000_t75" style="position:absolute;left:20377;top:2282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" fillcolor="#5b9bd5 [3204]" strokecolor="black [3213]">
                        <v:imagedata r:id="rId55" o:title=""/>
                        <v:shadow color="#e7e6e6 [3214]"/>
                      </v:shape>
                      <v:shape id="Picture 2464" o:spid="_x0000_s2203" type="#_x0000_t75" style="position:absolute;left:24306;top:1979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" fillcolor="#5b9bd5 [3204]" strokecolor="black [3213]">
                        <v:imagedata r:id="rId55" o:title=""/>
                        <v:shadow color="#e7e6e6 [3214]"/>
                      </v:shape>
                      <v:shape id="Picture 2465" o:spid="_x0000_s2204" type="#_x0000_t75" style="position:absolute;left:20270;top:258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" fillcolor="#5b9bd5 [3204]" strokecolor="black [3213]">
                        <v:imagedata r:id="rId55" o:title=""/>
                        <v:shadow color="#e7e6e6 [3214]"/>
                      </v:shape>
                      <v:shape id="Picture 2466" o:spid="_x0000_s2205" type="#_x0000_t75" style="position:absolute;left:24199;top:289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" fillcolor="#5b9bd5 [3204]" strokecolor="black [3213]">
                        <v:imagedata r:id="rId55" o:title=""/>
                        <v:shadow color="#e7e6e6 [3214]"/>
                      </v:shape>
                      <v:shape id="Picture 2467" o:spid="_x0000_s2206" type="#_x0000_t75" style="position:absolute;left:20270;top:2891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" fillcolor="#5b9bd5 [3204]" strokecolor="black [3213]">
                        <v:imagedata r:id="rId55" o:title=""/>
                        <v:shadow color="#e7e6e6 [3214]"/>
                      </v:shape>
                      <v:shape id="Picture 2468" o:spid="_x0000_s2207" type="#_x0000_t75" style="position:absolute;left:24199;top:258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" fillcolor="#5b9bd5 [3204]" strokecolor="black [3213]">
                        <v:imagedata r:id="rId55" o:title=""/>
                        <v:shadow color="#e7e6e6 [3214]"/>
                      </v:shape>
                      <v:shape id="Picture 2469" o:spid="_x0000_s2208" type="#_x0000_t75" style="position:absolute;left:20377;top:1990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" fillcolor="#5b9bd5 [3204]" strokecolor="black [3213]">
                        <v:imagedata r:id="rId56" o:title=""/>
                        <v:shadow color="#e7e6e6 [3214]"/>
                      </v:shape>
                    </v:group>
                    <v:group id="Group 2470" o:spid="_x0000_s2209" style="position:absolute;left:21389;top:21219;width:8180;height:12418" coordorigin="21389,2121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">
                      <v:shape id="Picture 2471" o:spid="_x0000_s2210" type="#_x0000_t75" style="position:absolute;left:25426;top:2426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" fillcolor="#5b9bd5 [3204]" strokecolor="black [3213]">
                        <v:imagedata r:id="rId55" o:title=""/>
                        <v:shadow color="#e7e6e6 [3214]"/>
                      </v:shape>
                      <v:shape id="Picture 2472" o:spid="_x0000_s2211" type="#_x0000_t75" style="position:absolute;left:21497;top:2425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" fillcolor="#5b9bd5 [3204]" strokecolor="black [3213]">
                        <v:imagedata r:id="rId55" o:title=""/>
                        <v:shadow color="#e7e6e6 [3214]"/>
                      </v:shape>
                      <v:shape id="Picture 2473" o:spid="_x0000_s2212" type="#_x0000_t75" style="position:absolute;left:25426;top:212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" fillcolor="#5b9bd5 [3204]" strokecolor="black [3213]">
                        <v:imagedata r:id="rId55" o:title=""/>
                        <v:shadow color="#e7e6e6 [3214]"/>
                      </v:shape>
                      <v:shape id="Picture 2474" o:spid="_x0000_s2213" type="#_x0000_t75" style="position:absolute;left:21389;top:273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" fillcolor="#5b9bd5 [3204]" strokecolor="black [3213]">
                        <v:imagedata r:id="rId55" o:title=""/>
                        <v:shadow color="#e7e6e6 [3214]"/>
                      </v:shape>
                      <v:shape id="Picture 2475" o:spid="_x0000_s2214" type="#_x0000_t75" style="position:absolute;left:25318;top:303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" fillcolor="#5b9bd5 [3204]" strokecolor="black [3213]">
                        <v:imagedata r:id="rId55" o:title=""/>
                        <v:shadow color="#e7e6e6 [3214]"/>
                      </v:shape>
                      <v:shape id="Picture 2476" o:spid="_x0000_s2215" type="#_x0000_t75" style="position:absolute;left:21389;top:3034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" fillcolor="#5b9bd5 [3204]" strokecolor="black [3213]">
                        <v:imagedata r:id="rId55" o:title=""/>
                        <v:shadow color="#e7e6e6 [3214]"/>
                      </v:shape>
                      <v:shape id="Picture 2477" o:spid="_x0000_s2216" type="#_x0000_t75" style="position:absolute;left:25318;top:273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" fillcolor="#5b9bd5 [3204]" strokecolor="black [3213]">
                        <v:imagedata r:id="rId55" o:title=""/>
                        <v:shadow color="#e7e6e6 [3214]"/>
                      </v:shape>
                      <v:shape id="Picture 2478" o:spid="_x0000_s2217" type="#_x0000_t75" style="position:absolute;left:21497;top:2133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" fillcolor="#5b9bd5 [3204]" strokecolor="black [3213]">
                        <v:imagedata r:id="rId56" o:title=""/>
                        <v:shadow color="#e7e6e6 [3214]"/>
                      </v:shape>
                    </v:group>
                    <v:group id="Group 2479" o:spid="_x0000_s2218" style="position:absolute;left:22633;top:22743;width:8180;height:12418" coordorigin="22633,2274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">
                      <v:shape id="Picture 2480" o:spid="_x0000_s2219" type="#_x0000_t75" style="position:absolute;left:26670;top:257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" fillcolor="#5b9bd5 [3204]" strokecolor="black [3213]">
                        <v:imagedata r:id="rId55" o:title=""/>
                        <v:shadow color="#e7e6e6 [3214]"/>
                      </v:shape>
                      <v:shape id="Picture 2481" o:spid="_x0000_s2220" type="#_x0000_t75" style="position:absolute;left:22741;top:2578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" fillcolor="#5b9bd5 [3204]" strokecolor="black [3213]">
                        <v:imagedata r:id="rId55" o:title=""/>
                        <v:shadow color="#e7e6e6 [3214]"/>
                      </v:shape>
                      <v:shape id="Picture 2482" o:spid="_x0000_s2221" type="#_x0000_t75" style="position:absolute;left:26670;top:2274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" fillcolor="#5b9bd5 [3204]" strokecolor="black [3213]">
                        <v:imagedata r:id="rId55" o:title=""/>
                        <v:shadow color="#e7e6e6 [3214]"/>
                      </v:shape>
                      <v:shape id="Picture 2483" o:spid="_x0000_s2222" type="#_x0000_t75" style="position:absolute;left:22634;top:2883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" fillcolor="#5b9bd5 [3204]" strokecolor="black [3213]">
                        <v:imagedata r:id="rId55" o:title=""/>
                        <v:shadow color="#e7e6e6 [3214]"/>
                      </v:shape>
                      <v:shape id="Picture 2484" o:spid="_x0000_s2223" type="#_x0000_t75" style="position:absolute;left:26562;top:3187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" fillcolor="#5b9bd5 [3204]" strokecolor="black [3213]">
                        <v:imagedata r:id="rId55" o:title=""/>
                        <v:shadow color="#e7e6e6 [3214]"/>
                      </v:shape>
                      <v:shape id="Picture 2485" o:spid="_x0000_s2224" type="#_x0000_t75" style="position:absolute;left:22633;top:3186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" fillcolor="#5b9bd5 [3204]" strokecolor="black [3213]">
                        <v:imagedata r:id="rId55" o:title=""/>
                        <v:shadow color="#e7e6e6 [3214]"/>
                      </v:shape>
                      <v:shape id="Picture 2486" o:spid="_x0000_s2225" type="#_x0000_t75" style="position:absolute;left:26562;top:2883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" fillcolor="#5b9bd5 [3204]" strokecolor="black [3213]">
                        <v:imagedata r:id="rId55" o:title=""/>
                        <v:shadow color="#e7e6e6 [3214]"/>
                      </v:shape>
                      <v:shape id="Picture 2487" o:spid="_x0000_s2226" type="#_x0000_t75" style="position:absolute;left:22741;top:2286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" fillcolor="#5b9bd5 [3204]" strokecolor="black [3213]">
                        <v:imagedata r:id="rId56" o:title=""/>
                        <v:shadow color="#e7e6e6 [3214]"/>
                      </v:shape>
                    </v:group>
                    <v:group id="Group 2488" o:spid="_x0000_s2227" style="position:absolute;left:23717;top:24154;width:8179;height:12418" coordorigin="23717,2415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">
                      <v:shape id="Picture 2489" o:spid="_x0000_s2228" type="#_x0000_t75" style="position:absolute;left:27753;top:271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" fillcolor="#5b9bd5 [3204]" strokecolor="black [3213]">
                        <v:imagedata r:id="rId55" o:title=""/>
                        <v:shadow color="#e7e6e6 [3214]"/>
                      </v:shape>
                      <v:shape id="Picture 2490" o:spid="_x0000_s2229" type="#_x0000_t75" style="position:absolute;left:23824;top:2719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" fillcolor="#5b9bd5 [3204]" strokecolor="black [3213]">
                        <v:imagedata r:id="rId55" o:title=""/>
                        <v:shadow color="#e7e6e6 [3214]"/>
                      </v:shape>
                      <v:shape id="Picture 2491" o:spid="_x0000_s2230" type="#_x0000_t75" style="position:absolute;left:27753;top:2415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" fillcolor="#5b9bd5 [3204]" strokecolor="black [3213]">
                        <v:imagedata r:id="rId55" o:title=""/>
                        <v:shadow color="#e7e6e6 [3214]"/>
                      </v:shape>
                      <v:shape id="Picture 2492" o:spid="_x0000_s2231" type="#_x0000_t75" style="position:absolute;left:23717;top:302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" fillcolor="#5b9bd5 [3204]" strokecolor="black [3213]">
                        <v:imagedata r:id="rId55" o:title=""/>
                        <v:shadow color="#e7e6e6 [3214]"/>
                      </v:shape>
                      <v:shape id="Picture 2493" o:spid="_x0000_s2232" type="#_x0000_t75" style="position:absolute;left:27646;top:3328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" fillcolor="#5b9bd5 [3204]" strokecolor="black [3213]">
                        <v:imagedata r:id="rId55" o:title=""/>
                        <v:shadow color="#e7e6e6 [3214]"/>
                      </v:shape>
                      <v:shape id="Picture 2494" o:spid="_x0000_s2233" type="#_x0000_t75" style="position:absolute;left:23717;top:3328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" fillcolor="#5b9bd5 [3204]" strokecolor="black [3213]">
                        <v:imagedata r:id="rId55" o:title=""/>
                        <v:shadow color="#e7e6e6 [3214]"/>
                      </v:shape>
                      <v:shape id="Picture 2495" o:spid="_x0000_s2234" type="#_x0000_t75" style="position:absolute;left:27646;top:302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" fillcolor="#5b9bd5 [3204]" strokecolor="black [3213]">
                        <v:imagedata r:id="rId55" o:title=""/>
                        <v:shadow color="#e7e6e6 [3214]"/>
                      </v:shape>
                      <v:shape id="Picture 2496" o:spid="_x0000_s2235" type="#_x0000_t75" style="position:absolute;left:23824;top:24273;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" fillcolor="#5b9bd5 [3204]" strokecolor="black [3213]">
                        <v:imagedata r:id="rId56" o:title=""/>
                        <v:shadow color="#e7e6e6 [3214]"/>
                      </v:shape>
                    </v:group>
                    <v:group id="Group 2497" o:spid="_x0000_s2236" style="position:absolute;left:24896;top:25791;width:8179;height:12418" coordorigin="24896,2579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">
                      <v:shape id="Picture 2498" o:spid="_x0000_s2237" type="#_x0000_t75" style="position:absolute;left:28932;top:2883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" fillcolor="#5b9bd5 [3204]" strokecolor="black [3213]">
                        <v:imagedata r:id="rId55" o:title=""/>
                        <v:shadow color="#e7e6e6 [3214]"/>
                      </v:shape>
                      <v:shape id="Picture 2499" o:spid="_x0000_s2238" type="#_x0000_t75" style="position:absolute;left:25003;top:2883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" fillcolor="#5b9bd5 [3204]" strokecolor="black [3213]">
                        <v:imagedata r:id="rId55" o:title=""/>
                        <v:shadow color="#e7e6e6 [3214]"/>
                      </v:shape>
                      <v:shape id="Picture 2500" o:spid="_x0000_s2239" type="#_x0000_t75" style="position:absolute;left:28932;top:257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" fillcolor="#5b9bd5 [3204]" strokecolor="black [3213]">
                        <v:imagedata r:id="rId55" o:title=""/>
                        <v:shadow color="#e7e6e6 [3214]"/>
                      </v:shape>
                      <v:shape id="Picture 2501" o:spid="_x0000_s2240" type="#_x0000_t75" style="position:absolute;left:24896;top:318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" fillcolor="#5b9bd5 [3204]" strokecolor="black [3213]">
                        <v:imagedata r:id="rId55" o:title=""/>
                        <v:shadow color="#e7e6e6 [3214]"/>
                      </v:shape>
                      <v:shape id="Picture 2502" o:spid="_x0000_s2241" type="#_x0000_t75" style="position:absolute;left:28824;top:3492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" fillcolor="#5b9bd5 [3204]" strokecolor="black [3213]">
                        <v:imagedata r:id="rId55" o:title=""/>
                        <v:shadow color="#e7e6e6 [3214]"/>
                      </v:shape>
                      <v:shape id="Picture 2503" o:spid="_x0000_s2242" type="#_x0000_t75" style="position:absolute;left:24896;top:3491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" fillcolor="#5b9bd5 [3204]" strokecolor="black [3213]">
                        <v:imagedata r:id="rId55" o:title=""/>
                        <v:shadow color="#e7e6e6 [3214]"/>
                      </v:shape>
                      <v:shape id="Picture 2504" o:spid="_x0000_s2243" type="#_x0000_t75" style="position:absolute;left:28824;top:3187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" fillcolor="#5b9bd5 [3204]" strokecolor="black [3213]">
                        <v:imagedata r:id="rId55" o:title=""/>
                        <v:shadow color="#e7e6e6 [3214]"/>
                      </v:shape>
                      <v:shape id="Picture 2505" o:spid="_x0000_s2244" type="#_x0000_t75" style="position:absolute;left:25003;top:2591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" fillcolor="#5b9bd5 [3204]" strokecolor="black [3213]">
                        <v:imagedata r:id="rId56" o:title=""/>
                        <v:shadow color="#e7e6e6 [3214]"/>
                      </v:shape>
                    </v:group>
                    <v:group id="Group 2506" o:spid="_x0000_s2245" style="position:absolute;left:26175;top:27315;width:8180;height:12418" coordorigin="26175,2731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">
                      <v:shape id="Picture 2507" o:spid="_x0000_s2246" type="#_x0000_t75" style="position:absolute;left:30212;top:303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" fillcolor="#5b9bd5 [3204]" strokecolor="black [3213]">
                        <v:imagedata r:id="rId55" o:title=""/>
                        <v:shadow color="#e7e6e6 [3214]"/>
                      </v:shape>
                      <v:shape id="Picture 2508" o:spid="_x0000_s2247" type="#_x0000_t75" style="position:absolute;left:26283;top:303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" fillcolor="#5b9bd5 [3204]" strokecolor="black [3213]">
                        <v:imagedata r:id="rId55" o:title=""/>
                        <v:shadow color="#e7e6e6 [3214]"/>
                      </v:shape>
                      <v:shape id="Picture 2509" o:spid="_x0000_s2248" type="#_x0000_t75" style="position:absolute;left:30212;top:2731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" fillcolor="#5b9bd5 [3204]" strokecolor="black [3213]">
                        <v:imagedata r:id="rId55" o:title=""/>
                        <v:shadow color="#e7e6e6 [3214]"/>
                      </v:shape>
                      <v:shape id="Picture 2510" o:spid="_x0000_s2249" type="#_x0000_t75" style="position:absolute;left:26176;top:3340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" fillcolor="#5b9bd5 [3204]" strokecolor="black [3213]">
                        <v:imagedata r:id="rId55" o:title=""/>
                        <v:shadow color="#e7e6e6 [3214]"/>
                      </v:shape>
                      <v:shape id="Picture 2511" o:spid="_x0000_s2250" type="#_x0000_t75" style="position:absolute;left:30104;top:364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" fillcolor="#5b9bd5 [3204]" strokecolor="black [3213]">
                        <v:imagedata r:id="rId55" o:title=""/>
                        <v:shadow color="#e7e6e6 [3214]"/>
                      </v:shape>
                      <v:shape id="Picture 2512" o:spid="_x0000_s2251" type="#_x0000_t75" style="position:absolute;left:26175;top:3644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" fillcolor="#5b9bd5 [3204]" strokecolor="black [3213]">
                        <v:imagedata r:id="rId55" o:title=""/>
                        <v:shadow color="#e7e6e6 [3214]"/>
                      </v:shape>
                      <v:shape id="Picture 2513" o:spid="_x0000_s2252" type="#_x0000_t75" style="position:absolute;left:30104;top:3340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" fillcolor="#5b9bd5 [3204]" strokecolor="black [3213]">
                        <v:imagedata r:id="rId55" o:title=""/>
                        <v:shadow color="#e7e6e6 [3214]"/>
                      </v:shape>
                      <v:shape id="Picture 2514" o:spid="_x0000_s2253" type="#_x0000_t75" style="position:absolute;left:26283;top:2743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" fillcolor="#5b9bd5 [3204]" strokecolor="black [3213]">
                        <v:imagedata r:id="rId56" o:title=""/>
                        <v:shadow color="#e7e6e6 [3214]"/>
                      </v:shape>
                    </v:group>
                    <v:group id="Group 2515" o:spid="_x0000_s2254" style="position:absolute;left:27497;top:28839;width:8180;height:12418" coordorigin="27497,2883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">
                      <v:shape id="Picture 2516" o:spid="_x0000_s2255" type="#_x0000_t75" style="position:absolute;left:31533;top:3188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" fillcolor="#5b9bd5 [3204]" strokecolor="black [3213]">
                        <v:imagedata r:id="rId55" o:title=""/>
                        <v:shadow color="#e7e6e6 [3214]"/>
                      </v:shape>
                      <v:shape id="Picture 2517" o:spid="_x0000_s2256" type="#_x0000_t75" style="position:absolute;left:27604;top:3187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" fillcolor="#5b9bd5 [3204]" strokecolor="black [3213]">
                        <v:imagedata r:id="rId55" o:title=""/>
                        <v:shadow color="#e7e6e6 [3214]"/>
                      </v:shape>
                      <v:shape id="Picture 2518" o:spid="_x0000_s2257" type="#_x0000_t75" style="position:absolute;left:31533;top:2883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" fillcolor="#5b9bd5 [3204]" strokecolor="black [3213]">
                        <v:imagedata r:id="rId55" o:title=""/>
                        <v:shadow color="#e7e6e6 [3214]"/>
                      </v:shape>
                      <v:shape id="Picture 2519" o:spid="_x0000_s2258" type="#_x0000_t75" style="position:absolute;left:27497;top:349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" fillcolor="#5b9bd5 [3204]" strokecolor="black [3213]">
                        <v:imagedata r:id="rId55" o:title=""/>
                        <v:shadow color="#e7e6e6 [3214]"/>
                      </v:shape>
                      <v:shape id="Picture 2520" o:spid="_x0000_s2259" type="#_x0000_t75" style="position:absolute;left:31426;top:379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" fillcolor="#5b9bd5 [3204]" strokecolor="black [3213]">
                        <v:imagedata r:id="rId55" o:title=""/>
                        <v:shadow color="#e7e6e6 [3214]"/>
                      </v:shape>
                      <v:shape id="Picture 2521" o:spid="_x0000_s2260" type="#_x0000_t75" style="position:absolute;left:27497;top:3796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" fillcolor="#5b9bd5 [3204]" strokecolor="black [3213]">
                        <v:imagedata r:id="rId55" o:title=""/>
                        <v:shadow color="#e7e6e6 [3214]"/>
                      </v:shape>
                      <v:shape id="Picture 2522" o:spid="_x0000_s2261" type="#_x0000_t75" style="position:absolute;left:31426;top:349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" fillcolor="#5b9bd5 [3204]" strokecolor="black [3213]">
                        <v:imagedata r:id="rId55" o:title=""/>
                        <v:shadow color="#e7e6e6 [3214]"/>
                      </v:shape>
                      <v:shape id="Picture 2523" o:spid="_x0000_s2262" type="#_x0000_t75" style="position:absolute;left:27604;top:2895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" fillcolor="#5b9bd5 [3204]" strokecolor="black [3213]">
                        <v:imagedata r:id="rId56" o:title=""/>
                        <v:shadow color="#e7e6e6 [3214]"/>
                      </v:shape>
                    </v:group>
                    <v:group id="Group 2524" o:spid="_x0000_s2263" style="position:absolute;left:28634;top:30251;width:8180;height:12417" coordorigin="28634,3025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">
                      <v:shape id="Picture 2525" o:spid="_x0000_s2264" type="#_x0000_t75" style="position:absolute;left:32670;top:3329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" fillcolor="#5b9bd5 [3204]" strokecolor="black [3213]">
                        <v:imagedata r:id="rId55" o:title=""/>
                        <v:shadow color="#e7e6e6 [3214]"/>
                      </v:shape>
                      <v:shape id="Picture 2526" o:spid="_x0000_s2265" type="#_x0000_t75" style="position:absolute;left:28741;top:3328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" fillcolor="#5b9bd5 [3204]" strokecolor="black [3213]">
                        <v:imagedata r:id="rId55" o:title=""/>
                        <v:shadow color="#e7e6e6 [3214]"/>
                      </v:shape>
                      <v:shape id="Picture 2527" o:spid="_x0000_s2266" type="#_x0000_t75" style="position:absolute;left:32670;top:302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" fillcolor="#5b9bd5 [3204]" strokecolor="black [3213]">
                        <v:imagedata r:id="rId55" o:title=""/>
                        <v:shadow color="#e7e6e6 [3214]"/>
                      </v:shape>
                      <v:shape id="Picture 2528" o:spid="_x0000_s2267" type="#_x0000_t75" style="position:absolute;left:28634;top:363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" fillcolor="#5b9bd5 [3204]" strokecolor="black [3213]">
                        <v:imagedata r:id="rId55" o:title=""/>
                        <v:shadow color="#e7e6e6 [3214]"/>
                      </v:shape>
                      <v:shape id="Picture 2529" o:spid="_x0000_s2268" type="#_x0000_t75" style="position:absolute;left:32563;top:3938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" fillcolor="#5b9bd5 [3204]" strokecolor="black [3213]">
                        <v:imagedata r:id="rId55" o:title=""/>
                        <v:shadow color="#e7e6e6 [3214]"/>
                      </v:shape>
                      <v:shape id="Picture 2530" o:spid="_x0000_s2269" type="#_x0000_t75" style="position:absolute;left:28634;top:393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" fillcolor="#5b9bd5 [3204]" strokecolor="black [3213]">
                        <v:imagedata r:id="rId55" o:title=""/>
                        <v:shadow color="#e7e6e6 [3214]"/>
                      </v:shape>
                      <v:shape id="Picture 2531" o:spid="_x0000_s2270" type="#_x0000_t75" style="position:absolute;left:32563;top:363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" fillcolor="#5b9bd5 [3204]" strokecolor="black [3213]">
                        <v:imagedata r:id="rId55" o:title=""/>
                        <v:shadow color="#e7e6e6 [3214]"/>
                      </v:shape>
                      <v:shape id="Picture 2532" o:spid="_x0000_s2271" type="#_x0000_t75" style="position:absolute;left:28741;top:3037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" fillcolor="#5b9bd5 [3204]" strokecolor="black [3213]">
                        <v:imagedata r:id="rId56" o:title=""/>
                        <v:shadow color="#e7e6e6 [3214]"/>
                      </v:shape>
                    </v:group>
                  </v:group>
                  <v:roundrect id="Rounded Rectangle 2533" o:spid="_x0000_s2272" style="position:absolute;left:63879;top:242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" fillcolor="#e46c0a" strokecolor="windowText" strokeweight="2pt">
                    <v:textbox>
                      <w:txbxContent>
                        <w:p w14:paraId="053A232B" w14:textId="77777777" w:rsidR="0051744F" w:rsidRDefault="0051744F" w:rsidP="00FE16E1">
                          <w:pPr>
                            <w:rPr>
                              <w:rFonts w:eastAsia="Times New Roman"/>
                            </w:rPr>
                          </w:pPr>
                        </w:p>
                      </w:txbxContent>
                    </v:textbox>
                  </v:roundrect>
                  <v:group id="Group 2534" o:spid="_x0000_s2273" style="position:absolute;left:38063;top:16704;width:20439;height:19451" coordorigin="38063,16704" coordsize="20439,19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XtI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gZjeH1JjwBuXgCAAD//wMAUEsBAi0AFAAGAAgAAAAhANvh9svuAAAAhQEAABMAAAAAAAAA&#10;AAAAAAAAAAAAAFtDb250ZW50X1R5cGVzXS54bWxQSwECLQAUAAYACAAAACEAWvQsW78AAAAVAQAA&#10;CwAAAAAAAAAAAAAAAAAfAQAAX3JlbHMvLnJlbHNQSwECLQAUAAYACAAAACEAysl7SMYAAADdAAAA&#10;DwAAAAAAAAAAAAAAAAAHAgAAZHJzL2Rvd25yZXYueG1sUEsFBgAAAAADAAMAtwAAAPoCAAAAAA==&#10;">
                    <v:roundrect id="Rounded Rectangle 2535" o:spid="_x0000_s2274" style="position:absolute;left:38063;top:1670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" fillcolor="#fac090" strokecolor="#385d8a" strokeweight="2pt">
                      <v:textbox>
                        <w:txbxContent>
                          <w:p w14:paraId="6E3B8304" w14:textId="77777777" w:rsidR="0051744F" w:rsidRDefault="0051744F" w:rsidP="00FE16E1">
                            <w:pPr>
                              <w:rPr>
                                <w:rFonts w:eastAsia="Times New Roman"/>
                              </w:rPr>
                            </w:pPr>
                          </w:p>
                        </w:txbxContent>
                      </v:textbox>
                    </v:roundrect>
                    <v:roundrect id="Rounded Rectangle 2536" o:spid="_x0000_s2275" style="position:absolute;left:39587;top:1813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" fillcolor="#fac090" strokecolor="#385d8a" strokeweight="2pt">
                      <v:textbox>
                        <w:txbxContent>
                          <w:p w14:paraId="2B016871" w14:textId="77777777" w:rsidR="0051744F" w:rsidRDefault="0051744F" w:rsidP="00FE16E1">
                            <w:pPr>
                              <w:rPr>
                                <w:rFonts w:eastAsia="Times New Roman"/>
                              </w:rPr>
                            </w:pPr>
                          </w:p>
                        </w:txbxContent>
                      </v:textbox>
                    </v:roundrect>
                    <v:roundrect id="Rounded Rectangle 2537" o:spid="_x0000_s2276" style="position:absolute;left:41111;top:19658;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" fillcolor="#fac090" strokecolor="#385d8a" strokeweight="2pt">
                      <v:textbox>
                        <w:txbxContent>
                          <w:p w14:paraId="42EFF667" w14:textId="77777777" w:rsidR="0051744F" w:rsidRDefault="0051744F" w:rsidP="00FE16E1">
                            <w:pPr>
                              <w:rPr>
                                <w:rFonts w:eastAsia="Times New Roman"/>
                              </w:rPr>
                            </w:pPr>
                          </w:p>
                        </w:txbxContent>
                      </v:textbox>
                    </v:roundrect>
                    <v:roundrect id="Rounded Rectangle 2538" o:spid="_x0000_s2277" style="position:absolute;left:42635;top:21182;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" fillcolor="#fac090" strokecolor="#385d8a" strokeweight="2pt">
                      <v:textbox>
                        <w:txbxContent>
                          <w:p w14:paraId="6708AE5B" w14:textId="77777777" w:rsidR="0051744F" w:rsidRDefault="0051744F" w:rsidP="00FE16E1">
                            <w:pPr>
                              <w:rPr>
                                <w:rFonts w:eastAsia="Times New Roman"/>
                              </w:rPr>
                            </w:pPr>
                          </w:p>
                        </w:txbxContent>
                      </v:textbox>
                    </v:roundrect>
                    <v:roundrect id="Rounded Rectangle 2539" o:spid="_x0000_s2278" style="position:absolute;left:44159;top:22706;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" fillcolor="#fac090" strokecolor="#385d8a" strokeweight="2pt">
                      <v:textbox>
                        <w:txbxContent>
                          <w:p w14:paraId="04A4DA66" w14:textId="77777777" w:rsidR="0051744F" w:rsidRDefault="0051744F" w:rsidP="00FE16E1">
                            <w:pPr>
                              <w:rPr>
                                <w:rFonts w:eastAsia="Times New Roman"/>
                              </w:rPr>
                            </w:pPr>
                          </w:p>
                        </w:txbxContent>
                      </v:textbox>
                    </v:roundrect>
                    <v:roundrect id="Rounded Rectangle 2540" o:spid="_x0000_s2279" style="position:absolute;left:45683;top:24230;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" fillcolor="#fac090" strokecolor="#385d8a" strokeweight="2pt">
                      <v:textbox>
                        <w:txbxContent>
                          <w:p w14:paraId="1E2B9107" w14:textId="77777777" w:rsidR="0051744F" w:rsidRDefault="0051744F" w:rsidP="00FE16E1">
                            <w:pPr>
                              <w:rPr>
                                <w:rFonts w:eastAsia="Times New Roman"/>
                              </w:rPr>
                            </w:pPr>
                          </w:p>
                        </w:txbxContent>
                      </v:textbox>
                    </v:roundrect>
                    <v:roundrect id="Rounded Rectangle 2541" o:spid="_x0000_s2280" style="position:absolute;left:47207;top:2575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" fillcolor="#fac090" strokecolor="#385d8a" strokeweight="2pt">
                      <v:textbox>
                        <w:txbxContent>
                          <w:p w14:paraId="02D9A9FA" w14:textId="77777777" w:rsidR="0051744F" w:rsidRDefault="0051744F" w:rsidP="00FE16E1">
                            <w:pPr>
                              <w:rPr>
                                <w:rFonts w:eastAsia="Times New Roman"/>
                              </w:rPr>
                            </w:pPr>
                          </w:p>
                        </w:txbxContent>
                      </v:textbox>
                    </v:roundrect>
                    <v:roundrect id="Rounded Rectangle 2542" o:spid="_x0000_s2281" style="position:absolute;left:48731;top:27278;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" fillcolor="#fac090" strokecolor="#385d8a" strokeweight="2pt">
                      <v:textbox>
                        <w:txbxContent>
                          <w:p w14:paraId="71AE8582" w14:textId="77777777" w:rsidR="0051744F" w:rsidRDefault="0051744F" w:rsidP="00FE16E1">
                            <w:pPr>
                              <w:rPr>
                                <w:rFonts w:eastAsia="Times New Roman"/>
                              </w:rPr>
                            </w:pPr>
                          </w:p>
                        </w:txbxContent>
                      </v:textbox>
                    </v:roundrect>
                    <v:roundrect id="Rounded Rectangle 2543" o:spid="_x0000_s2282" style="position:absolute;left:50255;top:28802;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" fillcolor="#fac090" strokecolor="#385d8a" strokeweight="2pt">
                      <v:textbox>
                        <w:txbxContent>
                          <w:p w14:paraId="1C9A32C3" w14:textId="77777777" w:rsidR="0051744F" w:rsidRDefault="0051744F" w:rsidP="00FE16E1">
                            <w:pPr>
                              <w:rPr>
                                <w:rFonts w:eastAsia="Times New Roman"/>
                              </w:rPr>
                            </w:pPr>
                          </w:p>
                        </w:txbxContent>
                      </v:textbox>
                    </v:roundrect>
                    <v:roundrect id="Rounded Rectangle 2544" o:spid="_x0000_s2283" style="position:absolute;left:51779;top:30326;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" fillcolor="#fac090" strokecolor="#385d8a" strokeweight="2pt">
                      <v:textbox>
                        <w:txbxContent>
                          <w:p w14:paraId="504DA572" w14:textId="77777777" w:rsidR="0051744F" w:rsidRDefault="0051744F" w:rsidP="00FE16E1">
                            <w:pPr>
                              <w:rPr>
                                <w:rFonts w:eastAsia="Times New Roman"/>
                              </w:rPr>
                            </w:pPr>
                          </w:p>
                        </w:txbxContent>
                      </v:textbox>
                    </v:roundrect>
                    <v:roundrect id="Rounded Rectangle 2545" o:spid="_x0000_s2284" style="position:absolute;left:53303;top:31850;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" fillcolor="#fac090" strokecolor="#385d8a" strokeweight="2pt">
                      <v:textbox>
                        <w:txbxContent>
                          <w:p w14:paraId="619C8AC2" w14:textId="77777777" w:rsidR="0051744F" w:rsidRDefault="0051744F" w:rsidP="00FE16E1">
                            <w:pPr>
                              <w:rPr>
                                <w:rFonts w:eastAsia="Times New Roman"/>
                              </w:rPr>
                            </w:pPr>
                          </w:p>
                        </w:txbxContent>
                      </v:textbox>
                    </v:roundrect>
                    <v:roundrect id="Rounded Rectangle 2546" o:spid="_x0000_s2285" style="position:absolute;left:55006;top:33280;width:3496;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" fillcolor="#fac090" strokecolor="#385d8a" strokeweight="2pt">
                      <v:textbox>
                        <w:txbxContent>
                          <w:p w14:paraId="5F765BF7" w14:textId="77777777" w:rsidR="0051744F" w:rsidRDefault="0051744F" w:rsidP="00FE16E1">
                            <w:pPr>
                              <w:rPr>
                                <w:rFonts w:eastAsia="Times New Roman"/>
                              </w:rPr>
                            </w:pPr>
                          </w:p>
                        </w:txbxContent>
                      </v:textbox>
                    </v:roundrect>
                  </v:group>
                  <v:oval id="Oval 2547" o:spid="_x0000_s2286" style="position:absolute;left:9073;top:17247;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" fillcolor="window" strokecolor="#385d8a" strokeweight="2pt">
                    <v:textbox>
                      <w:txbxContent>
                        <w:p w14:paraId="1F9472E8" w14:textId="77777777" w:rsidR="0051744F" w:rsidRDefault="0051744F" w:rsidP="00FE16E1">
                          <w:pPr>
                            <w:rPr>
                              <w:rFonts w:eastAsia="Times New Roman"/>
                            </w:rPr>
                          </w:pPr>
                        </w:p>
                      </w:txbxContent>
                    </v:textbox>
                  </v:oval>
                  <v:oval id="Oval 2548" o:spid="_x0000_s2287" style="position:absolute;left:41891;top:32208;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" fillcolor="window" strokecolor="#385d8a" strokeweight="2pt">
                    <v:textbox>
                      <w:txbxContent>
                        <w:p w14:paraId="7DEB460B" w14:textId="77777777" w:rsidR="0051744F" w:rsidRDefault="0051744F" w:rsidP="00FE16E1">
                          <w:pPr>
                            <w:rPr>
                              <w:rFonts w:eastAsia="Times New Roman"/>
                            </w:rPr>
                          </w:pPr>
                        </w:p>
                      </w:txbxContent>
                    </v:textbox>
                  </v:oval>
                  <v:line id="Straight Connector 2549" o:spid="_x0000_s2288" style="position:absolute;visibility:visible;mso-wrap-style:square" from="2001,2721" to="12121,17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" strokecolor="windowText"/>
                  <v:line id="Straight Connector 2550" o:spid="_x0000_s2289" style="position:absolute;visibility:visible;mso-wrap-style:square" from="2001,14913" to="9073,20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" strokecolor="windowText"/>
                  <v:line id="Straight Connector 2551" o:spid="_x0000_s2290" style="position:absolute;visibility:visible;mso-wrap-style:square" from="15169,20169" to="30813,30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" strokecolor="windowText"/>
                  <v:line id="Straight Connector 2552" o:spid="_x0000_s2291" style="position:absolute;visibility:visible;mso-wrap-style:square" from="12121,23091" to="30813,33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" strokecolor="windowText"/>
                  <v:line id="Straight Connector 2553" o:spid="_x0000_s2292" style="position:absolute;visibility:visible;mso-wrap-style:square" from="36371,30485" to="44939,32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" strokecolor="windowText"/>
                  <v:line id="Straight Connector 2554" o:spid="_x0000_s2293" style="position:absolute;visibility:visible;mso-wrap-style:square" from="30813,30370" to="42783,33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" strokecolor="windowText"/>
                  <v:line id="Straight Connector 2555" o:spid="_x0000_s2294" style="position:absolute;flip:y;visibility:visible;mso-wrap-style:square" from="29146,37196" to="42783,42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" strokecolor="windowText"/>
                  <v:line id="Straight Connector 2556" o:spid="_x0000_s2295" style="position:absolute;flip:x;visibility:visible;mso-wrap-style:square" from="35965,38052" to="44939,42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" strokecolor="windowText"/>
                  <v:line id="Straight Connector 2557" o:spid="_x0000_s2296" style="position:absolute;visibility:visible;mso-wrap-style:square" from="47094,33064" to="56754,33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" strokecolor="windowText"/>
                  <v:line id="Straight Connector 2558" o:spid="_x0000_s2297" style="position:absolute;flip:y;visibility:visible;mso-wrap-style:square" from="44939,36155" to="56754,38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" strokecolor="windowText"/>
                </v:group>
                <v:shape id="Picture 2559" o:spid="_x0000_s2298" type="#_x0000_t75" style="position:absolute;left:13529;top:41896;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">
                  <v:imagedata r:id="rId57" o:title=""/>
                </v:shape>
                <v:shape id="Text Box 2" o:spid="_x0000_s2299" type="#_x0000_t202" style="position:absolute;left:8929;top:46141;width:14788;height:5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" filled="f" stroked="f">
                  <v:textbox>
                    <w:txbxContent>
                      <w:p w14:paraId="65DA610D" w14:textId="77777777" w:rsidR="0051744F" w:rsidRDefault="0051744F" w:rsidP="00FE16E1">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05CA23B7" w14:textId="0AF1036A" w:rsidR="0051744F" w:rsidRDefault="0051744F" w:rsidP="00FE16E1">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28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Text Box 2" o:spid="_x0000_s2300" type="#_x0000_t202" style="position:absolute;left:39282;top:45461;width:15724;height:5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" filled="f" stroked="f">
                  <v:textbox>
                    <w:txbxContent>
                      <w:p w14:paraId="52F3BAC7" w14:textId="77777777" w:rsidR="0051744F" w:rsidRDefault="0051744F" w:rsidP="00FE16E1">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6B51422D" w14:textId="43DABD51" w:rsidR="0051744F" w:rsidRDefault="0051744F" w:rsidP="00FE16E1">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3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2562" o:spid="_x0000_s2301" type="#_x0000_t75" style="position:absolute;left:45890;top:42038;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">
                  <v:imagedata r:id="rId57" o:title=""/>
                </v:shape>
                <v:shape id="Text Box 2" o:spid="_x0000_s2302" type="#_x0000_t202" style="position:absolute;left:47432;top:16766;width:14999;height:3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" filled="f" stroked="f">
                  <v:textbox>
                    <w:txbxContent>
                      <w:p w14:paraId="5BB5C5AA" w14:textId="77777777" w:rsidR="0051744F" w:rsidRDefault="0051744F" w:rsidP="00FE16E1">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2564" o:spid="_x0000_s2303" type="#_x0000_t67" style="position:absolute;left:54618;top:19790;width:1188;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" adj="15127,6846" fillcolor="windowText" stroked="f" strokeweight="2pt">
                  <v:textbox>
                    <w:txbxContent>
                      <w:p w14:paraId="58D52461" w14:textId="77777777" w:rsidR="0051744F" w:rsidRDefault="0051744F" w:rsidP="00FE16E1">
                        <w:pPr>
                          <w:rPr>
                            <w:rFonts w:eastAsia="Times New Roman"/>
                          </w:rPr>
                        </w:pPr>
                      </w:p>
                    </w:txbxContent>
                  </v:textbox>
                </v:shape>
                <v:shape id="_x0000_s2304" type="#_x0000_t202" style="position:absolute;left:1938;width:4967;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" filled="f" stroked="f">
                  <v:textbox style="mso-fit-shape-to-text:t">
                    <w:txbxContent>
                      <w:p w14:paraId="7F4841E7" w14:textId="77777777" w:rsidR="0051744F" w:rsidRDefault="0051744F" w:rsidP="00FE16E1">
                        <w:pPr>
                          <w:pStyle w:val="NormalWeb"/>
                          <w:spacing w:before="0" w:beforeAutospacing="0" w:after="0" w:afterAutospacing="0"/>
                        </w:pPr>
                        <w:r>
                          <w:rPr>
                            <w:rFonts w:ascii="Cambria" w:eastAsia="Cambria" w:hAnsi="Cambria" w:cstheme="minorBidi"/>
                            <w:b/>
                            <w:bCs/>
                            <w:color w:val="000000" w:themeColor="text1"/>
                            <w:kern w:val="24"/>
                            <w:sz w:val="16"/>
                            <w:szCs w:val="16"/>
                          </w:rPr>
                          <w:t>Gear</w:t>
                        </w:r>
                      </w:p>
                    </w:txbxContent>
                  </v:textbox>
                </v:shape>
                <w10:wrap type="square"/>
              </v:group>
            </w:pict>
          </mc:Fallback>
        </mc:AlternateContent>
      </w:r>
      <w:bookmarkEnd w:id="99"/>
    </w:p>
    <w:p w14:paraId="6F4CAC4D" w14:textId="30AED816" w:rsidR="00B503BD" w:rsidRDefault="00B503BD">
      <w:pPr>
        <w:rPr>
          <w:rFonts w:ascii="Times New Roman" w:hAnsi="Times New Roman" w:cs="Times New Roman"/>
        </w:rPr>
      </w:pPr>
    </w:p>
    <w:p w14:paraId="6B7AF012" w14:textId="0EC893DF" w:rsidR="00B503BD" w:rsidRDefault="00B503BD">
      <w:pPr>
        <w:rPr>
          <w:rFonts w:ascii="Times New Roman" w:hAnsi="Times New Roman" w:cs="Times New Roman"/>
        </w:rPr>
      </w:pPr>
    </w:p>
    <w:p w14:paraId="3E4E2E08" w14:textId="62EFABC4" w:rsidR="00110E63" w:rsidRPr="00110E63" w:rsidRDefault="00110E63" w:rsidP="00110E63">
      <w:pPr>
        <w:pStyle w:val="Caption"/>
        <w:jc w:val="center"/>
        <w:rPr>
          <w:rFonts w:ascii="Times New Roman" w:hAnsi="Times New Roman" w:cs="Times New Roman"/>
          <w:b/>
          <w:i w:val="0"/>
          <w:color w:val="000000" w:themeColor="text1"/>
          <w:sz w:val="22"/>
          <w:szCs w:val="22"/>
        </w:rPr>
      </w:pPr>
      <w:bookmarkStart w:id="100" w:name="_Toc43666721"/>
      <w:r w:rsidRPr="00110E63">
        <w:rPr>
          <w:rFonts w:ascii="Times New Roman" w:hAnsi="Times New Roman" w:cs="Times New Roman"/>
          <w:b/>
          <w:i w:val="0"/>
          <w:color w:val="000000" w:themeColor="text1"/>
          <w:sz w:val="22"/>
          <w:szCs w:val="22"/>
        </w:rPr>
        <w:t xml:space="preserve">Figure </w:t>
      </w:r>
      <w:r w:rsidRPr="00110E63">
        <w:rPr>
          <w:rFonts w:ascii="Times New Roman" w:hAnsi="Times New Roman" w:cs="Times New Roman"/>
          <w:b/>
          <w:i w:val="0"/>
          <w:color w:val="000000" w:themeColor="text1"/>
          <w:sz w:val="22"/>
          <w:szCs w:val="22"/>
        </w:rPr>
        <w:fldChar w:fldCharType="begin"/>
      </w:r>
      <w:r w:rsidRPr="00110E63">
        <w:rPr>
          <w:rFonts w:ascii="Times New Roman" w:hAnsi="Times New Roman" w:cs="Times New Roman"/>
          <w:b/>
          <w:i w:val="0"/>
          <w:color w:val="000000" w:themeColor="text1"/>
          <w:sz w:val="22"/>
          <w:szCs w:val="22"/>
        </w:rPr>
        <w:instrText xml:space="preserve"> SEQ Figure \* ARABIC </w:instrText>
      </w:r>
      <w:r w:rsidRPr="00110E63">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12</w:t>
      </w:r>
      <w:r w:rsidRPr="00110E63">
        <w:rPr>
          <w:rFonts w:ascii="Times New Roman" w:hAnsi="Times New Roman" w:cs="Times New Roman"/>
          <w:b/>
          <w:i w:val="0"/>
          <w:color w:val="000000" w:themeColor="text1"/>
          <w:sz w:val="22"/>
          <w:szCs w:val="22"/>
        </w:rPr>
        <w:fldChar w:fldCharType="end"/>
      </w:r>
      <w:r w:rsidRPr="00110E63">
        <w:rPr>
          <w:rFonts w:ascii="Times New Roman" w:hAnsi="Times New Roman" w:cs="Times New Roman"/>
          <w:b/>
          <w:i w:val="0"/>
          <w:color w:val="000000" w:themeColor="text1"/>
          <w:sz w:val="22"/>
          <w:szCs w:val="22"/>
        </w:rPr>
        <w:t>: Network Architecture (F)</w:t>
      </w:r>
      <w:bookmarkEnd w:id="100"/>
    </w:p>
    <w:p w14:paraId="6658C42B" w14:textId="2875C4E8" w:rsidR="00B503BD" w:rsidRDefault="00110E63">
      <w:pPr>
        <w:rPr>
          <w:rFonts w:ascii="Times New Roman" w:hAnsi="Times New Roman" w:cs="Times New Roman"/>
        </w:rPr>
      </w:pPr>
      <w:r w:rsidRPr="00217BC5">
        <w:rPr>
          <w:noProof/>
        </w:rPr>
        <w:lastRenderedPageBreak/>
        <mc:AlternateContent>
          <mc:Choice Requires="wpg">
            <w:drawing>
              <wp:anchor distT="0" distB="0" distL="114300" distR="114300" simplePos="0" relativeHeight="251792896" behindDoc="0" locked="0" layoutInCell="1" allowOverlap="1" wp14:anchorId="3FFD2334" wp14:editId="7E3F0977">
                <wp:simplePos x="0" y="0"/>
                <wp:positionH relativeFrom="column">
                  <wp:posOffset>-149860</wp:posOffset>
                </wp:positionH>
                <wp:positionV relativeFrom="paragraph">
                  <wp:posOffset>-3810</wp:posOffset>
                </wp:positionV>
                <wp:extent cx="5514340" cy="3652520"/>
                <wp:effectExtent l="0" t="0" r="10160" b="24130"/>
                <wp:wrapSquare wrapText="bothSides"/>
                <wp:docPr id="2743" name="Group 2"/>
                <wp:cNvGraphicFramePr/>
                <a:graphic xmlns:a="http://schemas.openxmlformats.org/drawingml/2006/main">
                  <a:graphicData uri="http://schemas.microsoft.com/office/word/2010/wordprocessingGroup">
                    <wpg:wgp>
                      <wpg:cNvGrpSpPr/>
                      <wpg:grpSpPr>
                        <a:xfrm>
                          <a:off x="0" y="0"/>
                          <a:ext cx="5514340" cy="3652520"/>
                          <a:chOff x="0" y="0"/>
                          <a:chExt cx="6782436" cy="5115802"/>
                        </a:xfrm>
                      </wpg:grpSpPr>
                      <wpg:grpSp>
                        <wpg:cNvPr id="2744" name="Group 2744"/>
                        <wpg:cNvGrpSpPr/>
                        <wpg:grpSpPr>
                          <a:xfrm>
                            <a:off x="0" y="272143"/>
                            <a:ext cx="6782436" cy="4843659"/>
                            <a:chOff x="0" y="272143"/>
                            <a:chExt cx="6782436" cy="4843659"/>
                          </a:xfrm>
                        </wpg:grpSpPr>
                        <wpg:grpSp>
                          <wpg:cNvPr id="2745" name="Group 2745"/>
                          <wpg:cNvGrpSpPr/>
                          <wpg:grpSpPr>
                            <a:xfrm>
                              <a:off x="0" y="272143"/>
                              <a:ext cx="801485" cy="4843659"/>
                              <a:chOff x="0" y="272143"/>
                              <a:chExt cx="801485" cy="4843659"/>
                            </a:xfrm>
                          </wpg:grpSpPr>
                          <wps:wsp>
                            <wps:cNvPr id="2746" name="Rounded Rectangle 2746"/>
                            <wps:cNvSpPr/>
                            <wps:spPr>
                              <a:xfrm>
                                <a:off x="0" y="2721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4E337C60" w14:textId="77777777" w:rsidR="0051744F" w:rsidRDefault="0051744F" w:rsidP="007474D1">
                                  <w:pPr>
                                    <w:rPr>
                                      <w:rFonts w:eastAsia="Times New Roman"/>
                                    </w:rPr>
                                  </w:pPr>
                                </w:p>
                              </w:txbxContent>
                            </wps:txbx>
                            <wps:bodyPr rtlCol="0" anchor="ctr"/>
                          </wps:wsp>
                          <wps:wsp>
                            <wps:cNvPr id="2747" name="Rounded Rectangle 2747"/>
                            <wps:cNvSpPr/>
                            <wps:spPr>
                              <a:xfrm>
                                <a:off x="0" y="5769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6B8E8A6B" w14:textId="77777777" w:rsidR="0051744F" w:rsidRDefault="0051744F" w:rsidP="007474D1">
                                  <w:pPr>
                                    <w:rPr>
                                      <w:rFonts w:eastAsia="Times New Roman"/>
                                    </w:rPr>
                                  </w:pPr>
                                </w:p>
                              </w:txbxContent>
                            </wps:txbx>
                            <wps:bodyPr rtlCol="0" anchor="ctr"/>
                          </wps:wsp>
                          <wps:wsp>
                            <wps:cNvPr id="2748" name="Rounded Rectangle 2748"/>
                            <wps:cNvSpPr/>
                            <wps:spPr>
                              <a:xfrm>
                                <a:off x="0" y="8817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660F487B" w14:textId="77777777" w:rsidR="0051744F" w:rsidRDefault="0051744F" w:rsidP="007474D1">
                                  <w:pPr>
                                    <w:rPr>
                                      <w:rFonts w:eastAsia="Times New Roman"/>
                                    </w:rPr>
                                  </w:pPr>
                                </w:p>
                              </w:txbxContent>
                            </wps:txbx>
                            <wps:bodyPr rtlCol="0" anchor="ctr"/>
                          </wps:wsp>
                          <wps:wsp>
                            <wps:cNvPr id="2749" name="Rounded Rectangle 2749"/>
                            <wps:cNvSpPr/>
                            <wps:spPr>
                              <a:xfrm>
                                <a:off x="0" y="11865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40240A83" w14:textId="77777777" w:rsidR="0051744F" w:rsidRDefault="0051744F" w:rsidP="007474D1">
                                  <w:pPr>
                                    <w:rPr>
                                      <w:rFonts w:eastAsia="Times New Roman"/>
                                    </w:rPr>
                                  </w:pPr>
                                </w:p>
                              </w:txbxContent>
                            </wps:txbx>
                            <wps:bodyPr rtlCol="0" anchor="ctr"/>
                          </wps:wsp>
                          <wps:wsp>
                            <wps:cNvPr id="2750" name="Rounded Rectangle 2750"/>
                            <wps:cNvSpPr/>
                            <wps:spPr>
                              <a:xfrm>
                                <a:off x="0" y="14913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36732D4" w14:textId="77777777" w:rsidR="0051744F" w:rsidRDefault="0051744F" w:rsidP="007474D1">
                                  <w:pPr>
                                    <w:rPr>
                                      <w:rFonts w:eastAsia="Times New Roman"/>
                                    </w:rPr>
                                  </w:pPr>
                                </w:p>
                              </w:txbxContent>
                            </wps:txbx>
                            <wps:bodyPr rtlCol="0" anchor="ctr"/>
                          </wps:wsp>
                          <wps:wsp>
                            <wps:cNvPr id="2751" name="Rounded Rectangle 2751"/>
                            <wps:cNvSpPr/>
                            <wps:spPr>
                              <a:xfrm>
                                <a:off x="0" y="1796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05D728B" w14:textId="77777777" w:rsidR="0051744F" w:rsidRDefault="0051744F" w:rsidP="007474D1">
                                  <w:pPr>
                                    <w:rPr>
                                      <w:rFonts w:eastAsia="Times New Roman"/>
                                    </w:rPr>
                                  </w:pPr>
                                </w:p>
                              </w:txbxContent>
                            </wps:txbx>
                            <wps:bodyPr rtlCol="0" anchor="ctr"/>
                          </wps:wsp>
                          <wps:wsp>
                            <wps:cNvPr id="2752" name="Rounded Rectangle 2752"/>
                            <wps:cNvSpPr/>
                            <wps:spPr>
                              <a:xfrm>
                                <a:off x="0" y="2100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E670250" w14:textId="77777777" w:rsidR="0051744F" w:rsidRDefault="0051744F" w:rsidP="007474D1">
                                  <w:pPr>
                                    <w:rPr>
                                      <w:rFonts w:eastAsia="Times New Roman"/>
                                    </w:rPr>
                                  </w:pPr>
                                </w:p>
                              </w:txbxContent>
                            </wps:txbx>
                            <wps:bodyPr rtlCol="0" anchor="ctr"/>
                          </wps:wsp>
                          <wps:wsp>
                            <wps:cNvPr id="2753" name="Rounded Rectangle 2753"/>
                            <wps:cNvSpPr/>
                            <wps:spPr>
                              <a:xfrm>
                                <a:off x="0" y="2404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AB8B216" w14:textId="77777777" w:rsidR="0051744F" w:rsidRDefault="0051744F" w:rsidP="007474D1">
                                  <w:pPr>
                                    <w:rPr>
                                      <w:rFonts w:eastAsia="Times New Roman"/>
                                    </w:rPr>
                                  </w:pPr>
                                </w:p>
                              </w:txbxContent>
                            </wps:txbx>
                            <wps:bodyPr rtlCol="0" anchor="ctr"/>
                          </wps:wsp>
                          <wps:wsp>
                            <wps:cNvPr id="2754" name="Rounded Rectangle 2754"/>
                            <wps:cNvSpPr/>
                            <wps:spPr>
                              <a:xfrm>
                                <a:off x="0" y="30036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638BB1F" w14:textId="77777777" w:rsidR="0051744F" w:rsidRDefault="0051744F" w:rsidP="007474D1">
                                  <w:pPr>
                                    <w:rPr>
                                      <w:rFonts w:eastAsia="Times New Roman"/>
                                    </w:rPr>
                                  </w:pPr>
                                </w:p>
                              </w:txbxContent>
                            </wps:txbx>
                            <wps:bodyPr rtlCol="0" anchor="ctr"/>
                          </wps:wsp>
                          <wps:wsp>
                            <wps:cNvPr id="2755" name="Rounded Rectangle 2755"/>
                            <wps:cNvSpPr/>
                            <wps:spPr>
                              <a:xfrm>
                                <a:off x="0" y="2709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BBE5F3D" w14:textId="77777777" w:rsidR="0051744F" w:rsidRDefault="0051744F" w:rsidP="007474D1">
                                  <w:pPr>
                                    <w:rPr>
                                      <w:rFonts w:eastAsia="Times New Roman"/>
                                    </w:rPr>
                                  </w:pPr>
                                </w:p>
                              </w:txbxContent>
                            </wps:txbx>
                            <wps:bodyPr rtlCol="0" anchor="ctr"/>
                          </wps:wsp>
                          <wps:wsp>
                            <wps:cNvPr id="2756" name="Rounded Rectangle 2756"/>
                            <wps:cNvSpPr/>
                            <wps:spPr>
                              <a:xfrm>
                                <a:off x="0" y="3308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C81C15B" w14:textId="77777777" w:rsidR="0051744F" w:rsidRDefault="0051744F" w:rsidP="007474D1">
                                  <w:pPr>
                                    <w:rPr>
                                      <w:rFonts w:eastAsia="Times New Roman"/>
                                    </w:rPr>
                                  </w:pPr>
                                </w:p>
                              </w:txbxContent>
                            </wps:txbx>
                            <wps:bodyPr rtlCol="0" anchor="ctr"/>
                          </wps:wsp>
                          <wps:wsp>
                            <wps:cNvPr id="2757" name="Rounded Rectangle 2757"/>
                            <wps:cNvSpPr/>
                            <wps:spPr>
                              <a:xfrm>
                                <a:off x="394493" y="33084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864057D" w14:textId="77777777" w:rsidR="0051744F" w:rsidRDefault="0051744F" w:rsidP="007474D1">
                                  <w:pPr>
                                    <w:rPr>
                                      <w:rFonts w:eastAsia="Times New Roman"/>
                                    </w:rPr>
                                  </w:pPr>
                                </w:p>
                              </w:txbxContent>
                            </wps:txbx>
                            <wps:bodyPr rtlCol="0" anchor="ctr"/>
                          </wps:wsp>
                          <wps:wsp>
                            <wps:cNvPr id="2758" name="Rounded Rectangle 2758"/>
                            <wps:cNvSpPr/>
                            <wps:spPr>
                              <a:xfrm>
                                <a:off x="394493" y="30036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A2C4D5E" w14:textId="77777777" w:rsidR="0051744F" w:rsidRDefault="0051744F" w:rsidP="007474D1">
                                  <w:pPr>
                                    <w:rPr>
                                      <w:rFonts w:eastAsia="Times New Roman"/>
                                    </w:rPr>
                                  </w:pPr>
                                </w:p>
                              </w:txbxContent>
                            </wps:txbx>
                            <wps:bodyPr rtlCol="0" anchor="ctr"/>
                          </wps:wsp>
                          <wps:wsp>
                            <wps:cNvPr id="2759" name="Rounded Rectangle 2759"/>
                            <wps:cNvSpPr/>
                            <wps:spPr>
                              <a:xfrm>
                                <a:off x="394493" y="27094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95063DF" w14:textId="77777777" w:rsidR="0051744F" w:rsidRDefault="0051744F" w:rsidP="007474D1">
                                  <w:pPr>
                                    <w:rPr>
                                      <w:rFonts w:eastAsia="Times New Roman"/>
                                    </w:rPr>
                                  </w:pPr>
                                </w:p>
                              </w:txbxContent>
                            </wps:txbx>
                            <wps:bodyPr rtlCol="0" anchor="ctr"/>
                          </wps:wsp>
                          <wps:wsp>
                            <wps:cNvPr id="2760" name="Rounded Rectangle 2760"/>
                            <wps:cNvSpPr/>
                            <wps:spPr>
                              <a:xfrm>
                                <a:off x="394493" y="24046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02C01A7" w14:textId="77777777" w:rsidR="0051744F" w:rsidRDefault="0051744F" w:rsidP="007474D1">
                                  <w:pPr>
                                    <w:rPr>
                                      <w:rFonts w:eastAsia="Times New Roman"/>
                                    </w:rPr>
                                  </w:pPr>
                                </w:p>
                              </w:txbxContent>
                            </wps:txbx>
                            <wps:bodyPr rtlCol="0" anchor="ctr"/>
                          </wps:wsp>
                          <wps:wsp>
                            <wps:cNvPr id="2761" name="Rounded Rectangle 2761"/>
                            <wps:cNvSpPr/>
                            <wps:spPr>
                              <a:xfrm>
                                <a:off x="394493" y="2100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29256C0" w14:textId="77777777" w:rsidR="0051744F" w:rsidRDefault="0051744F" w:rsidP="007474D1">
                                  <w:pPr>
                                    <w:rPr>
                                      <w:rFonts w:eastAsia="Times New Roman"/>
                                    </w:rPr>
                                  </w:pPr>
                                </w:p>
                              </w:txbxContent>
                            </wps:txbx>
                            <wps:bodyPr rtlCol="0" anchor="ctr"/>
                          </wps:wsp>
                          <wps:wsp>
                            <wps:cNvPr id="2762" name="Rounded Rectangle 2762"/>
                            <wps:cNvSpPr/>
                            <wps:spPr>
                              <a:xfrm>
                                <a:off x="394493" y="1796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B126BA2" w14:textId="77777777" w:rsidR="0051744F" w:rsidRDefault="0051744F" w:rsidP="007474D1">
                                  <w:pPr>
                                    <w:rPr>
                                      <w:rFonts w:eastAsia="Times New Roman"/>
                                    </w:rPr>
                                  </w:pPr>
                                </w:p>
                              </w:txbxContent>
                            </wps:txbx>
                            <wps:bodyPr rtlCol="0" anchor="ctr"/>
                          </wps:wsp>
                          <wps:wsp>
                            <wps:cNvPr id="2763" name="Rounded Rectangle 2763"/>
                            <wps:cNvSpPr/>
                            <wps:spPr>
                              <a:xfrm>
                                <a:off x="394493" y="11865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F4DFC33" w14:textId="77777777" w:rsidR="0051744F" w:rsidRDefault="0051744F" w:rsidP="007474D1">
                                  <w:pPr>
                                    <w:rPr>
                                      <w:rFonts w:eastAsia="Times New Roman"/>
                                    </w:rPr>
                                  </w:pPr>
                                </w:p>
                              </w:txbxContent>
                            </wps:txbx>
                            <wps:bodyPr rtlCol="0" anchor="ctr"/>
                          </wps:wsp>
                          <wps:wsp>
                            <wps:cNvPr id="2764" name="Rounded Rectangle 2764"/>
                            <wps:cNvSpPr/>
                            <wps:spPr>
                              <a:xfrm>
                                <a:off x="394493" y="8817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1912E7F" w14:textId="77777777" w:rsidR="0051744F" w:rsidRDefault="0051744F" w:rsidP="007474D1">
                                  <w:pPr>
                                    <w:rPr>
                                      <w:rFonts w:eastAsia="Times New Roman"/>
                                    </w:rPr>
                                  </w:pPr>
                                </w:p>
                              </w:txbxContent>
                            </wps:txbx>
                            <wps:bodyPr rtlCol="0" anchor="ctr"/>
                          </wps:wsp>
                          <wps:wsp>
                            <wps:cNvPr id="2765" name="Rounded Rectangle 2765"/>
                            <wps:cNvSpPr/>
                            <wps:spPr>
                              <a:xfrm>
                                <a:off x="394493" y="5769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78B83C4" w14:textId="77777777" w:rsidR="0051744F" w:rsidRDefault="0051744F" w:rsidP="007474D1">
                                  <w:pPr>
                                    <w:rPr>
                                      <w:rFonts w:eastAsia="Times New Roman"/>
                                    </w:rPr>
                                  </w:pPr>
                                </w:p>
                              </w:txbxContent>
                            </wps:txbx>
                            <wps:bodyPr rtlCol="0" anchor="ctr"/>
                          </wps:wsp>
                          <wps:wsp>
                            <wps:cNvPr id="2766" name="Rounded Rectangle 2766"/>
                            <wps:cNvSpPr/>
                            <wps:spPr>
                              <a:xfrm>
                                <a:off x="394493" y="2721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946CEB5" w14:textId="77777777" w:rsidR="0051744F" w:rsidRDefault="0051744F" w:rsidP="007474D1">
                                  <w:pPr>
                                    <w:rPr>
                                      <w:rFonts w:eastAsia="Times New Roman"/>
                                    </w:rPr>
                                  </w:pPr>
                                </w:p>
                              </w:txbxContent>
                            </wps:txbx>
                            <wps:bodyPr rtlCol="0" anchor="ctr"/>
                          </wps:wsp>
                          <wps:wsp>
                            <wps:cNvPr id="2767" name="Rounded Rectangle 2767"/>
                            <wps:cNvSpPr/>
                            <wps:spPr>
                              <a:xfrm>
                                <a:off x="394493" y="14913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9C55AF2" w14:textId="77777777" w:rsidR="0051744F" w:rsidRDefault="0051744F" w:rsidP="007474D1">
                                  <w:pPr>
                                    <w:rPr>
                                      <w:rFonts w:eastAsia="Times New Roman"/>
                                    </w:rPr>
                                  </w:pPr>
                                </w:p>
                              </w:txbxContent>
                            </wps:txbx>
                            <wps:bodyPr rtlCol="0" anchor="ctr"/>
                          </wps:wsp>
                          <wps:wsp>
                            <wps:cNvPr id="2768" name="Rounded Rectangle 2768"/>
                            <wps:cNvSpPr/>
                            <wps:spPr>
                              <a:xfrm>
                                <a:off x="6746" y="391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0F91422" w14:textId="77777777" w:rsidR="0051744F" w:rsidRDefault="0051744F" w:rsidP="007474D1">
                                  <w:pPr>
                                    <w:rPr>
                                      <w:rFonts w:eastAsia="Times New Roman"/>
                                    </w:rPr>
                                  </w:pPr>
                                </w:p>
                              </w:txbxContent>
                            </wps:txbx>
                            <wps:bodyPr rtlCol="0" anchor="ctr"/>
                          </wps:wsp>
                          <wps:wsp>
                            <wps:cNvPr id="2769" name="Rounded Rectangle 2769"/>
                            <wps:cNvSpPr/>
                            <wps:spPr>
                              <a:xfrm>
                                <a:off x="6746" y="3613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B980177" w14:textId="77777777" w:rsidR="0051744F" w:rsidRDefault="0051744F" w:rsidP="007474D1">
                                  <w:pPr>
                                    <w:rPr>
                                      <w:rFonts w:eastAsia="Times New Roman"/>
                                    </w:rPr>
                                  </w:pPr>
                                </w:p>
                              </w:txbxContent>
                            </wps:txbx>
                            <wps:bodyPr rtlCol="0" anchor="ctr"/>
                          </wps:wsp>
                          <wps:wsp>
                            <wps:cNvPr id="2770" name="Rounded Rectangle 2770"/>
                            <wps:cNvSpPr/>
                            <wps:spPr>
                              <a:xfrm>
                                <a:off x="6746" y="4212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89A99CC" w14:textId="77777777" w:rsidR="0051744F" w:rsidRDefault="0051744F" w:rsidP="007474D1">
                                  <w:pPr>
                                    <w:rPr>
                                      <w:rFonts w:eastAsia="Times New Roman"/>
                                    </w:rPr>
                                  </w:pPr>
                                </w:p>
                              </w:txbxContent>
                            </wps:txbx>
                            <wps:bodyPr rtlCol="0" anchor="ctr"/>
                          </wps:wsp>
                          <wps:wsp>
                            <wps:cNvPr id="2771" name="Rounded Rectangle 2771"/>
                            <wps:cNvSpPr/>
                            <wps:spPr>
                              <a:xfrm>
                                <a:off x="401239" y="42121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D6B942C" w14:textId="77777777" w:rsidR="0051744F" w:rsidRDefault="0051744F" w:rsidP="007474D1">
                                  <w:pPr>
                                    <w:rPr>
                                      <w:rFonts w:eastAsia="Times New Roman"/>
                                    </w:rPr>
                                  </w:pPr>
                                </w:p>
                              </w:txbxContent>
                            </wps:txbx>
                            <wps:bodyPr rtlCol="0" anchor="ctr"/>
                          </wps:wsp>
                          <wps:wsp>
                            <wps:cNvPr id="2772" name="Rounded Rectangle 2772"/>
                            <wps:cNvSpPr/>
                            <wps:spPr>
                              <a:xfrm>
                                <a:off x="401239" y="3907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7DCF8E2" w14:textId="77777777" w:rsidR="0051744F" w:rsidRDefault="0051744F" w:rsidP="007474D1">
                                  <w:pPr>
                                    <w:rPr>
                                      <w:rFonts w:eastAsia="Times New Roman"/>
                                    </w:rPr>
                                  </w:pPr>
                                </w:p>
                              </w:txbxContent>
                            </wps:txbx>
                            <wps:bodyPr rtlCol="0" anchor="ctr"/>
                          </wps:wsp>
                          <wps:wsp>
                            <wps:cNvPr id="2773" name="Rounded Rectangle 2773"/>
                            <wps:cNvSpPr/>
                            <wps:spPr>
                              <a:xfrm>
                                <a:off x="401239" y="36132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01B570B" w14:textId="77777777" w:rsidR="0051744F" w:rsidRDefault="0051744F" w:rsidP="007474D1">
                                  <w:pPr>
                                    <w:rPr>
                                      <w:rFonts w:eastAsia="Times New Roman"/>
                                    </w:rPr>
                                  </w:pPr>
                                </w:p>
                              </w:txbxContent>
                            </wps:txbx>
                            <wps:bodyPr rtlCol="0" anchor="ctr"/>
                          </wps:wsp>
                          <wps:wsp>
                            <wps:cNvPr id="2774" name="Rounded Rectangle 2774"/>
                            <wps:cNvSpPr/>
                            <wps:spPr>
                              <a:xfrm>
                                <a:off x="6745" y="451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59E22AA" w14:textId="77777777" w:rsidR="0051744F" w:rsidRDefault="0051744F" w:rsidP="007474D1">
                                  <w:pPr>
                                    <w:rPr>
                                      <w:rFonts w:eastAsia="Times New Roman"/>
                                    </w:rPr>
                                  </w:pPr>
                                </w:p>
                              </w:txbxContent>
                            </wps:txbx>
                            <wps:bodyPr rtlCol="0" anchor="ctr"/>
                          </wps:wsp>
                          <wps:wsp>
                            <wps:cNvPr id="2775" name="Rounded Rectangle 2775"/>
                            <wps:cNvSpPr/>
                            <wps:spPr>
                              <a:xfrm>
                                <a:off x="6745" y="48110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B435F2E" w14:textId="77777777" w:rsidR="0051744F" w:rsidRDefault="0051744F" w:rsidP="007474D1">
                                  <w:pPr>
                                    <w:rPr>
                                      <w:rFonts w:eastAsia="Times New Roman"/>
                                    </w:rPr>
                                  </w:pPr>
                                </w:p>
                              </w:txbxContent>
                            </wps:txbx>
                            <wps:bodyPr rtlCol="0" anchor="ctr"/>
                          </wps:wsp>
                          <wps:wsp>
                            <wps:cNvPr id="2776" name="Rounded Rectangle 2776"/>
                            <wps:cNvSpPr/>
                            <wps:spPr>
                              <a:xfrm>
                                <a:off x="401238" y="48110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767BA6E" w14:textId="77777777" w:rsidR="0051744F" w:rsidRDefault="0051744F" w:rsidP="007474D1">
                                  <w:pPr>
                                    <w:rPr>
                                      <w:rFonts w:eastAsia="Times New Roman"/>
                                    </w:rPr>
                                  </w:pPr>
                                </w:p>
                              </w:txbxContent>
                            </wps:txbx>
                            <wps:bodyPr rtlCol="0" anchor="ctr"/>
                          </wps:wsp>
                          <wps:wsp>
                            <wps:cNvPr id="2777" name="Rounded Rectangle 2777"/>
                            <wps:cNvSpPr/>
                            <wps:spPr>
                              <a:xfrm>
                                <a:off x="401238" y="45062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55AAD03" w14:textId="77777777" w:rsidR="0051744F" w:rsidRDefault="0051744F" w:rsidP="007474D1">
                                  <w:pPr>
                                    <w:rPr>
                                      <w:rFonts w:eastAsia="Times New Roman"/>
                                    </w:rPr>
                                  </w:pPr>
                                </w:p>
                              </w:txbxContent>
                            </wps:txbx>
                            <wps:bodyPr rtlCol="0" anchor="ctr"/>
                          </wps:wsp>
                        </wpg:grpSp>
                        <wpg:grpSp>
                          <wpg:cNvPr id="2778" name="Group 2778"/>
                          <wpg:cNvGrpSpPr/>
                          <wpg:grpSpPr>
                            <a:xfrm>
                              <a:off x="1618073" y="1359984"/>
                              <a:ext cx="2063332" cy="2906915"/>
                              <a:chOff x="1618073" y="1359984"/>
                              <a:chExt cx="2063332" cy="2906915"/>
                            </a:xfrm>
                          </wpg:grpSpPr>
                          <wpg:grpSp>
                            <wpg:cNvPr id="2779" name="Group 2779"/>
                            <wpg:cNvGrpSpPr/>
                            <wpg:grpSpPr>
                              <a:xfrm>
                                <a:off x="1618073" y="1359984"/>
                                <a:ext cx="817951" cy="1241794"/>
                                <a:chOff x="1618073" y="1359984"/>
                                <a:chExt cx="817951" cy="1241794"/>
                              </a:xfrm>
                            </wpg:grpSpPr>
                            <pic:pic xmlns:pic="http://schemas.openxmlformats.org/drawingml/2006/picture">
                              <pic:nvPicPr>
                                <pic:cNvPr id="2780" name="Picture 27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1686" y="1664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81" name="Picture 27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28798" y="1663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82" name="Picture 27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1687" y="1359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83" name="Picture 27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18080" y="1968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84" name="Picture 27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10961" y="2273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85" name="Picture 27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18073" y="2272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86" name="Picture 278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10962" y="1968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87" name="Picture 278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628797" y="1371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788" name="Group 2788"/>
                            <wpg:cNvGrpSpPr/>
                            <wpg:grpSpPr>
                              <a:xfrm>
                                <a:off x="1713921" y="1512384"/>
                                <a:ext cx="817951" cy="1241794"/>
                                <a:chOff x="1713921" y="1512384"/>
                                <a:chExt cx="817951" cy="1241794"/>
                              </a:xfrm>
                            </wpg:grpSpPr>
                            <pic:pic xmlns:pic="http://schemas.openxmlformats.org/drawingml/2006/picture">
                              <pic:nvPicPr>
                                <pic:cNvPr id="2789" name="Picture 278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7534" y="18168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90" name="Picture 27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24646" y="18162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91" name="Picture 27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7535" y="15123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92" name="Picture 279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13928" y="2121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93" name="Picture 279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6809" y="24255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94" name="Picture 27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13921" y="24249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95" name="Picture 279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6810" y="2121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96" name="Picture 279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724645" y="1524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797" name="Group 2797"/>
                            <wpg:cNvGrpSpPr/>
                            <wpg:grpSpPr>
                              <a:xfrm>
                                <a:off x="1816914" y="1654097"/>
                                <a:ext cx="817951" cy="1241794"/>
                                <a:chOff x="1816914" y="1654097"/>
                                <a:chExt cx="817951" cy="1241794"/>
                              </a:xfrm>
                            </wpg:grpSpPr>
                            <pic:pic xmlns:pic="http://schemas.openxmlformats.org/drawingml/2006/picture">
                              <pic:nvPicPr>
                                <pic:cNvPr id="2798" name="Picture 27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20527" y="19585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99" name="Picture 27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7639" y="195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00" name="Picture 28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20528" y="16540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01" name="Picture 28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6921" y="2262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02" name="Picture 280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9802" y="25672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03" name="Picture 28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6914" y="25666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04" name="Picture 28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9803" y="22628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05" name="Picture 280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827638" y="16660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806" name="Group 2806"/>
                            <wpg:cNvGrpSpPr/>
                            <wpg:grpSpPr>
                              <a:xfrm>
                                <a:off x="1921096" y="1804038"/>
                                <a:ext cx="817951" cy="1241794"/>
                                <a:chOff x="1921096" y="1804038"/>
                                <a:chExt cx="817951" cy="1241794"/>
                              </a:xfrm>
                            </wpg:grpSpPr>
                            <pic:pic xmlns:pic="http://schemas.openxmlformats.org/drawingml/2006/picture">
                              <pic:nvPicPr>
                                <pic:cNvPr id="2807" name="Picture 28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4709" y="21084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08" name="Picture 28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31821" y="210785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09" name="Picture 28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4710" y="1804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10" name="Picture 28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1103" y="24127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11" name="Picture 28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13984" y="2717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12" name="Picture 28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21096" y="271658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13" name="Picture 28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13985" y="24127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14" name="Picture 28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31820" y="18159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815" name="Group 2815"/>
                            <wpg:cNvGrpSpPr/>
                            <wpg:grpSpPr>
                              <a:xfrm>
                                <a:off x="2027047" y="1979051"/>
                                <a:ext cx="817951" cy="1241794"/>
                                <a:chOff x="2027047" y="1979051"/>
                                <a:chExt cx="817951" cy="1241794"/>
                              </a:xfrm>
                            </wpg:grpSpPr>
                            <pic:pic xmlns:pic="http://schemas.openxmlformats.org/drawingml/2006/picture">
                              <pic:nvPicPr>
                                <pic:cNvPr id="2816" name="Picture 28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30660" y="228350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17" name="Picture 28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37772" y="22828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18" name="Picture 28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30661" y="19790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19" name="Picture 28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7054" y="25877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20" name="Picture 28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9935" y="28922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21" name="Picture 28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27047" y="289160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22" name="Picture 28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19936" y="25877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23" name="Picture 28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037771" y="19909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824" name="Group 2824"/>
                            <wpg:cNvGrpSpPr/>
                            <wpg:grpSpPr>
                              <a:xfrm>
                                <a:off x="2138989" y="2121984"/>
                                <a:ext cx="817951" cy="1241794"/>
                                <a:chOff x="2138989" y="2121984"/>
                                <a:chExt cx="817951" cy="1241794"/>
                              </a:xfrm>
                            </wpg:grpSpPr>
                            <pic:pic xmlns:pic="http://schemas.openxmlformats.org/drawingml/2006/picture">
                              <pic:nvPicPr>
                                <pic:cNvPr id="2825" name="Picture 28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42602" y="2426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26" name="Picture 28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49714" y="2425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27" name="Picture 28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42603" y="2121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28" name="Picture 28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96" y="2730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29" name="Picture 28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77" y="3035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30" name="Picture 28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38989" y="3034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31" name="Picture 28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31878" y="2730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32" name="Picture 28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149713" y="2133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833" name="Group 2833"/>
                            <wpg:cNvGrpSpPr/>
                            <wpg:grpSpPr>
                              <a:xfrm>
                                <a:off x="2263397" y="2274384"/>
                                <a:ext cx="817951" cy="1241794"/>
                                <a:chOff x="2263397" y="2274384"/>
                                <a:chExt cx="817951" cy="1241794"/>
                              </a:xfrm>
                            </wpg:grpSpPr>
                            <pic:pic xmlns:pic="http://schemas.openxmlformats.org/drawingml/2006/picture">
                              <pic:nvPicPr>
                                <pic:cNvPr id="2834" name="Picture 28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67010" y="25788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35" name="Picture 28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74122" y="25782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36" name="Picture 28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67011" y="22743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37" name="Picture 28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63404" y="2883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38" name="Picture 28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56285" y="31875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39" name="Picture 28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63397" y="31869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40" name="Picture 28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56286" y="28831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41" name="Picture 284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274121" y="22862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842" name="Group 2842"/>
                            <wpg:cNvGrpSpPr/>
                            <wpg:grpSpPr>
                              <a:xfrm>
                                <a:off x="2371746" y="2415487"/>
                                <a:ext cx="817951" cy="1241794"/>
                                <a:chOff x="2371746" y="2415487"/>
                                <a:chExt cx="817951" cy="1241794"/>
                              </a:xfrm>
                            </wpg:grpSpPr>
                            <pic:pic xmlns:pic="http://schemas.openxmlformats.org/drawingml/2006/picture">
                              <pic:nvPicPr>
                                <pic:cNvPr id="2843" name="Picture 28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75359" y="271993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44" name="Picture 28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82471" y="271930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45" name="Picture 28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75360" y="24154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46" name="Picture 28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71753" y="3024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47" name="Picture 28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4634" y="332866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48" name="Picture 28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71746" y="3328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49" name="Picture 28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4635" y="30242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50" name="Picture 285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382470" y="24273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851" name="Group 2851"/>
                            <wpg:cNvGrpSpPr/>
                            <wpg:grpSpPr>
                              <a:xfrm>
                                <a:off x="2489603" y="2579184"/>
                                <a:ext cx="817951" cy="1241794"/>
                                <a:chOff x="2489603" y="2579184"/>
                                <a:chExt cx="817951" cy="1241794"/>
                              </a:xfrm>
                            </wpg:grpSpPr>
                            <pic:pic xmlns:pic="http://schemas.openxmlformats.org/drawingml/2006/picture">
                              <pic:nvPicPr>
                                <pic:cNvPr id="2852" name="Picture 28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3216" y="28836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53" name="Picture 28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00328" y="28830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54" name="Picture 28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3217" y="25791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55" name="Picture 28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89610" y="318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56" name="Picture 28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82491" y="34923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57" name="Picture 28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89603" y="34917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58" name="Picture 28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82492" y="31879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59" name="Picture 285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500327" y="25910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860" name="Group 2860"/>
                            <wpg:cNvGrpSpPr/>
                            <wpg:grpSpPr>
                              <a:xfrm>
                                <a:off x="2617597" y="2731584"/>
                                <a:ext cx="817951" cy="1241794"/>
                                <a:chOff x="2617597" y="2731584"/>
                                <a:chExt cx="817951" cy="1241794"/>
                              </a:xfrm>
                            </wpg:grpSpPr>
                            <pic:pic xmlns:pic="http://schemas.openxmlformats.org/drawingml/2006/picture">
                              <pic:nvPicPr>
                                <pic:cNvPr id="2861" name="Picture 28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21210" y="30360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62" name="Picture 28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28322" y="30354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63" name="Picture 28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21211" y="27315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64" name="Picture 28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17604" y="33403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65" name="Picture 286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10485" y="36447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66" name="Picture 286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617597" y="36441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67" name="Picture 28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10486" y="33403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68" name="Picture 286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628321" y="27434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869" name="Group 2869"/>
                            <wpg:cNvGrpSpPr/>
                            <wpg:grpSpPr>
                              <a:xfrm>
                                <a:off x="2749771" y="2883984"/>
                                <a:ext cx="817951" cy="1241794"/>
                                <a:chOff x="2749771" y="2883984"/>
                                <a:chExt cx="817951" cy="1241794"/>
                              </a:xfrm>
                            </wpg:grpSpPr>
                            <pic:pic xmlns:pic="http://schemas.openxmlformats.org/drawingml/2006/picture">
                              <pic:nvPicPr>
                                <pic:cNvPr id="2870" name="Picture 287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53384" y="318843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71" name="Picture 28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60496" y="318780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72" name="Picture 28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53385" y="28839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73" name="Picture 28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9778" y="3492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74" name="Picture 28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42659" y="379716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75" name="Picture 28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49771" y="379653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76" name="Picture 28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42660" y="34927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77" name="Picture 287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760495" y="28958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878" name="Group 2878"/>
                            <wpg:cNvGrpSpPr/>
                            <wpg:grpSpPr>
                              <a:xfrm>
                                <a:off x="2863454" y="3025105"/>
                                <a:ext cx="817951" cy="1241794"/>
                                <a:chOff x="2863454" y="3025105"/>
                                <a:chExt cx="817951" cy="1241794"/>
                              </a:xfrm>
                            </wpg:grpSpPr>
                            <pic:pic xmlns:pic="http://schemas.openxmlformats.org/drawingml/2006/picture">
                              <pic:nvPicPr>
                                <pic:cNvPr id="2879" name="Picture 28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7067" y="332955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80" name="Picture 28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74179" y="332892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81" name="Picture 28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7068" y="302510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82" name="Picture 28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63461" y="36338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83" name="Picture 28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56342" y="393828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84" name="Picture 28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63454" y="39376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85" name="Picture 28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56343" y="36338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86" name="Picture 288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874178" y="30370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2887" name="Rounded Rectangle 2887"/>
                          <wps:cNvSpPr/>
                          <wps:spPr>
                            <a:xfrm>
                              <a:off x="6387943" y="2425565"/>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137C9316" w14:textId="77777777" w:rsidR="0051744F" w:rsidRDefault="0051744F" w:rsidP="007474D1">
                                <w:pPr>
                                  <w:rPr>
                                    <w:rFonts w:eastAsia="Times New Roman"/>
                                  </w:rPr>
                                </w:pPr>
                              </w:p>
                            </w:txbxContent>
                          </wps:txbx>
                          <wps:bodyPr rtlCol="0" anchor="ctr"/>
                        </wps:wsp>
                        <wpg:grpSp>
                          <wpg:cNvPr id="2888" name="Group 2888"/>
                          <wpg:cNvGrpSpPr/>
                          <wpg:grpSpPr>
                            <a:xfrm>
                              <a:off x="3806380" y="1670476"/>
                              <a:ext cx="2043907" cy="1945101"/>
                              <a:chOff x="3806380" y="1670476"/>
                              <a:chExt cx="2043907" cy="1945101"/>
                            </a:xfrm>
                          </wpg:grpSpPr>
                          <wps:wsp>
                            <wps:cNvPr id="2889" name="Rounded Rectangle 2889"/>
                            <wps:cNvSpPr/>
                            <wps:spPr>
                              <a:xfrm>
                                <a:off x="3806380" y="167047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4D39C19" w14:textId="77777777" w:rsidR="0051744F" w:rsidRDefault="0051744F" w:rsidP="007474D1">
                                  <w:pPr>
                                    <w:rPr>
                                      <w:rFonts w:eastAsia="Times New Roman"/>
                                    </w:rPr>
                                  </w:pPr>
                                </w:p>
                              </w:txbxContent>
                            </wps:txbx>
                            <wps:bodyPr rtlCol="0" anchor="ctr"/>
                          </wps:wsp>
                          <wps:wsp>
                            <wps:cNvPr id="2890" name="Rounded Rectangle 2890"/>
                            <wps:cNvSpPr/>
                            <wps:spPr>
                              <a:xfrm>
                                <a:off x="3958780" y="18134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FAB7CD0" w14:textId="77777777" w:rsidR="0051744F" w:rsidRDefault="0051744F" w:rsidP="007474D1">
                                  <w:pPr>
                                    <w:rPr>
                                      <w:rFonts w:eastAsia="Times New Roman"/>
                                    </w:rPr>
                                  </w:pPr>
                                </w:p>
                              </w:txbxContent>
                            </wps:txbx>
                            <wps:bodyPr rtlCol="0" anchor="ctr"/>
                          </wps:wsp>
                          <wps:wsp>
                            <wps:cNvPr id="2891" name="Rounded Rectangle 2891"/>
                            <wps:cNvSpPr/>
                            <wps:spPr>
                              <a:xfrm>
                                <a:off x="4111180" y="19658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C36EE8C" w14:textId="77777777" w:rsidR="0051744F" w:rsidRDefault="0051744F" w:rsidP="007474D1">
                                  <w:pPr>
                                    <w:rPr>
                                      <w:rFonts w:eastAsia="Times New Roman"/>
                                    </w:rPr>
                                  </w:pPr>
                                </w:p>
                              </w:txbxContent>
                            </wps:txbx>
                            <wps:bodyPr rtlCol="0" anchor="ctr"/>
                          </wps:wsp>
                          <wps:wsp>
                            <wps:cNvPr id="2892" name="Rounded Rectangle 2892"/>
                            <wps:cNvSpPr/>
                            <wps:spPr>
                              <a:xfrm>
                                <a:off x="4263580" y="21182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83867B8" w14:textId="77777777" w:rsidR="0051744F" w:rsidRDefault="0051744F" w:rsidP="007474D1">
                                  <w:pPr>
                                    <w:rPr>
                                      <w:rFonts w:eastAsia="Times New Roman"/>
                                    </w:rPr>
                                  </w:pPr>
                                </w:p>
                              </w:txbxContent>
                            </wps:txbx>
                            <wps:bodyPr rtlCol="0" anchor="ctr"/>
                          </wps:wsp>
                          <wps:wsp>
                            <wps:cNvPr id="2893" name="Rounded Rectangle 2893"/>
                            <wps:cNvSpPr/>
                            <wps:spPr>
                              <a:xfrm>
                                <a:off x="4415980" y="22706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8521BD7" w14:textId="77777777" w:rsidR="0051744F" w:rsidRDefault="0051744F" w:rsidP="007474D1">
                                  <w:pPr>
                                    <w:rPr>
                                      <w:rFonts w:eastAsia="Times New Roman"/>
                                    </w:rPr>
                                  </w:pPr>
                                </w:p>
                              </w:txbxContent>
                            </wps:txbx>
                            <wps:bodyPr rtlCol="0" anchor="ctr"/>
                          </wps:wsp>
                          <wps:wsp>
                            <wps:cNvPr id="2894" name="Rounded Rectangle 2894"/>
                            <wps:cNvSpPr/>
                            <wps:spPr>
                              <a:xfrm>
                                <a:off x="4568380" y="24230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BD1D827" w14:textId="77777777" w:rsidR="0051744F" w:rsidRDefault="0051744F" w:rsidP="007474D1">
                                  <w:pPr>
                                    <w:rPr>
                                      <w:rFonts w:eastAsia="Times New Roman"/>
                                    </w:rPr>
                                  </w:pPr>
                                </w:p>
                              </w:txbxContent>
                            </wps:txbx>
                            <wps:bodyPr rtlCol="0" anchor="ctr"/>
                          </wps:wsp>
                          <wps:wsp>
                            <wps:cNvPr id="2895" name="Rounded Rectangle 2895"/>
                            <wps:cNvSpPr/>
                            <wps:spPr>
                              <a:xfrm>
                                <a:off x="4720780" y="25754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9078C2D" w14:textId="77777777" w:rsidR="0051744F" w:rsidRDefault="0051744F" w:rsidP="007474D1">
                                  <w:pPr>
                                    <w:rPr>
                                      <w:rFonts w:eastAsia="Times New Roman"/>
                                    </w:rPr>
                                  </w:pPr>
                                </w:p>
                              </w:txbxContent>
                            </wps:txbx>
                            <wps:bodyPr rtlCol="0" anchor="ctr"/>
                          </wps:wsp>
                          <wps:wsp>
                            <wps:cNvPr id="2896" name="Rounded Rectangle 2896"/>
                            <wps:cNvSpPr/>
                            <wps:spPr>
                              <a:xfrm>
                                <a:off x="4873180" y="27278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CD0A4B5" w14:textId="77777777" w:rsidR="0051744F" w:rsidRDefault="0051744F" w:rsidP="007474D1">
                                  <w:pPr>
                                    <w:rPr>
                                      <w:rFonts w:eastAsia="Times New Roman"/>
                                    </w:rPr>
                                  </w:pPr>
                                </w:p>
                              </w:txbxContent>
                            </wps:txbx>
                            <wps:bodyPr rtlCol="0" anchor="ctr"/>
                          </wps:wsp>
                          <wps:wsp>
                            <wps:cNvPr id="2897" name="Rounded Rectangle 2897"/>
                            <wps:cNvSpPr/>
                            <wps:spPr>
                              <a:xfrm>
                                <a:off x="5025580" y="28802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20172A7" w14:textId="77777777" w:rsidR="0051744F" w:rsidRDefault="0051744F" w:rsidP="007474D1">
                                  <w:pPr>
                                    <w:rPr>
                                      <w:rFonts w:eastAsia="Times New Roman"/>
                                    </w:rPr>
                                  </w:pPr>
                                </w:p>
                              </w:txbxContent>
                            </wps:txbx>
                            <wps:bodyPr rtlCol="0" anchor="ctr"/>
                          </wps:wsp>
                          <wps:wsp>
                            <wps:cNvPr id="2898" name="Rounded Rectangle 2898"/>
                            <wps:cNvSpPr/>
                            <wps:spPr>
                              <a:xfrm>
                                <a:off x="5177980" y="30326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652F2BA" w14:textId="77777777" w:rsidR="0051744F" w:rsidRDefault="0051744F" w:rsidP="007474D1">
                                  <w:pPr>
                                    <w:rPr>
                                      <w:rFonts w:eastAsia="Times New Roman"/>
                                    </w:rPr>
                                  </w:pPr>
                                </w:p>
                              </w:txbxContent>
                            </wps:txbx>
                            <wps:bodyPr rtlCol="0" anchor="ctr"/>
                          </wps:wsp>
                          <wps:wsp>
                            <wps:cNvPr id="2899" name="Rounded Rectangle 2899"/>
                            <wps:cNvSpPr/>
                            <wps:spPr>
                              <a:xfrm>
                                <a:off x="5330380" y="3185094"/>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EEF77F9" w14:textId="77777777" w:rsidR="0051744F" w:rsidRDefault="0051744F" w:rsidP="007474D1">
                                  <w:pPr>
                                    <w:rPr>
                                      <w:rFonts w:eastAsia="Times New Roman"/>
                                    </w:rPr>
                                  </w:pPr>
                                </w:p>
                              </w:txbxContent>
                            </wps:txbx>
                            <wps:bodyPr rtlCol="0" anchor="ctr"/>
                          </wps:wsp>
                          <wps:wsp>
                            <wps:cNvPr id="2900" name="Rounded Rectangle 2900"/>
                            <wps:cNvSpPr/>
                            <wps:spPr>
                              <a:xfrm>
                                <a:off x="5500641" y="332802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CC60245" w14:textId="77777777" w:rsidR="0051744F" w:rsidRDefault="0051744F" w:rsidP="007474D1">
                                  <w:pPr>
                                    <w:rPr>
                                      <w:rFonts w:eastAsia="Times New Roman"/>
                                    </w:rPr>
                                  </w:pPr>
                                </w:p>
                              </w:txbxContent>
                            </wps:txbx>
                            <wps:bodyPr rtlCol="0" anchor="ctr"/>
                          </wps:wsp>
                        </wpg:grpSp>
                        <wps:wsp>
                          <wps:cNvPr id="2901" name="Oval 2901"/>
                          <wps:cNvSpPr/>
                          <wps:spPr>
                            <a:xfrm>
                              <a:off x="907300" y="1724765"/>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7C764C5E" w14:textId="77777777" w:rsidR="0051744F" w:rsidRDefault="0051744F" w:rsidP="007474D1">
                                <w:pPr>
                                  <w:rPr>
                                    <w:rFonts w:eastAsia="Times New Roman"/>
                                  </w:rPr>
                                </w:pPr>
                              </w:p>
                            </w:txbxContent>
                          </wps:txbx>
                          <wps:bodyPr rtlCol="0" anchor="ctr"/>
                        </wps:wsp>
                        <wps:wsp>
                          <wps:cNvPr id="2902" name="Oval 2902"/>
                          <wps:cNvSpPr/>
                          <wps:spPr>
                            <a:xfrm>
                              <a:off x="4189113" y="3220845"/>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3AF9BD64" w14:textId="77777777" w:rsidR="0051744F" w:rsidRDefault="0051744F" w:rsidP="007474D1">
                                <w:pPr>
                                  <w:rPr>
                                    <w:rFonts w:eastAsia="Times New Roman"/>
                                  </w:rPr>
                                </w:pPr>
                              </w:p>
                            </w:txbxContent>
                          </wps:txbx>
                          <wps:bodyPr rtlCol="0" anchor="ctr"/>
                        </wps:wsp>
                        <wps:wsp>
                          <wps:cNvPr id="2903" name="Straight Connector 2903"/>
                          <wps:cNvCnPr/>
                          <wps:spPr>
                            <a:xfrm>
                              <a:off x="200123" y="272143"/>
                              <a:ext cx="1011977" cy="1452622"/>
                            </a:xfrm>
                            <a:prstGeom prst="line">
                              <a:avLst/>
                            </a:prstGeom>
                            <a:noFill/>
                            <a:ln w="9525" cap="flat" cmpd="sng" algn="ctr">
                              <a:solidFill>
                                <a:sysClr val="windowText" lastClr="000000"/>
                              </a:solidFill>
                              <a:prstDash val="solid"/>
                            </a:ln>
                            <a:effectLst/>
                          </wps:spPr>
                          <wps:bodyPr/>
                        </wps:wsp>
                        <wps:wsp>
                          <wps:cNvPr id="2904" name="Straight Connector 2904"/>
                          <wps:cNvCnPr/>
                          <wps:spPr>
                            <a:xfrm>
                              <a:off x="200123" y="1491343"/>
                              <a:ext cx="707177" cy="525633"/>
                            </a:xfrm>
                            <a:prstGeom prst="line">
                              <a:avLst/>
                            </a:prstGeom>
                            <a:noFill/>
                            <a:ln w="9525" cap="flat" cmpd="sng" algn="ctr">
                              <a:solidFill>
                                <a:sysClr val="windowText" lastClr="000000"/>
                              </a:solidFill>
                              <a:prstDash val="solid"/>
                            </a:ln>
                            <a:effectLst/>
                          </wps:spPr>
                          <wps:bodyPr/>
                        </wps:wsp>
                        <wps:wsp>
                          <wps:cNvPr id="2905" name="Straight Connector 2905"/>
                          <wps:cNvCnPr/>
                          <wps:spPr>
                            <a:xfrm>
                              <a:off x="1516900" y="2016976"/>
                              <a:ext cx="1564447" cy="1020036"/>
                            </a:xfrm>
                            <a:prstGeom prst="line">
                              <a:avLst/>
                            </a:prstGeom>
                            <a:noFill/>
                            <a:ln w="9525" cap="flat" cmpd="sng" algn="ctr">
                              <a:solidFill>
                                <a:sysClr val="windowText" lastClr="000000"/>
                              </a:solidFill>
                              <a:prstDash val="solid"/>
                            </a:ln>
                            <a:effectLst/>
                          </wps:spPr>
                          <wps:bodyPr/>
                        </wps:wsp>
                        <wps:wsp>
                          <wps:cNvPr id="2906" name="Straight Connector 2906"/>
                          <wps:cNvCnPr/>
                          <wps:spPr>
                            <a:xfrm>
                              <a:off x="1212100" y="2309186"/>
                              <a:ext cx="1869247" cy="1056439"/>
                            </a:xfrm>
                            <a:prstGeom prst="line">
                              <a:avLst/>
                            </a:prstGeom>
                            <a:noFill/>
                            <a:ln w="9525" cap="flat" cmpd="sng" algn="ctr">
                              <a:solidFill>
                                <a:sysClr val="windowText" lastClr="000000"/>
                              </a:solidFill>
                              <a:prstDash val="solid"/>
                            </a:ln>
                            <a:effectLst/>
                          </wps:spPr>
                          <wps:bodyPr/>
                        </wps:wsp>
                        <wps:wsp>
                          <wps:cNvPr id="2907" name="Straight Connector 2907"/>
                          <wps:cNvCnPr/>
                          <wps:spPr>
                            <a:xfrm>
                              <a:off x="3637169" y="3048549"/>
                              <a:ext cx="856744" cy="172296"/>
                            </a:xfrm>
                            <a:prstGeom prst="line">
                              <a:avLst/>
                            </a:prstGeom>
                            <a:noFill/>
                            <a:ln w="9525" cap="flat" cmpd="sng" algn="ctr">
                              <a:solidFill>
                                <a:sysClr val="windowText" lastClr="000000"/>
                              </a:solidFill>
                              <a:prstDash val="solid"/>
                            </a:ln>
                            <a:effectLst/>
                          </wps:spPr>
                          <wps:bodyPr/>
                        </wps:wsp>
                        <wps:wsp>
                          <wps:cNvPr id="2908" name="Straight Connector 2908"/>
                          <wps:cNvCnPr/>
                          <wps:spPr>
                            <a:xfrm>
                              <a:off x="3081347" y="3037012"/>
                              <a:ext cx="1197040" cy="269419"/>
                            </a:xfrm>
                            <a:prstGeom prst="line">
                              <a:avLst/>
                            </a:prstGeom>
                            <a:noFill/>
                            <a:ln w="9525" cap="flat" cmpd="sng" algn="ctr">
                              <a:solidFill>
                                <a:sysClr val="windowText" lastClr="000000"/>
                              </a:solidFill>
                              <a:prstDash val="solid"/>
                            </a:ln>
                            <a:effectLst/>
                          </wps:spPr>
                          <wps:bodyPr/>
                        </wps:wsp>
                        <wps:wsp>
                          <wps:cNvPr id="2909" name="Straight Connector 2909"/>
                          <wps:cNvCnPr/>
                          <wps:spPr>
                            <a:xfrm flipV="1">
                              <a:off x="2914665" y="3719680"/>
                              <a:ext cx="1363722" cy="531143"/>
                            </a:xfrm>
                            <a:prstGeom prst="line">
                              <a:avLst/>
                            </a:prstGeom>
                            <a:noFill/>
                            <a:ln w="9525" cap="flat" cmpd="sng" algn="ctr">
                              <a:solidFill>
                                <a:sysClr val="windowText" lastClr="000000"/>
                              </a:solidFill>
                              <a:prstDash val="solid"/>
                            </a:ln>
                            <a:effectLst/>
                          </wps:spPr>
                          <wps:bodyPr/>
                        </wps:wsp>
                        <wps:wsp>
                          <wps:cNvPr id="2910" name="Straight Connector 2910"/>
                          <wps:cNvCnPr/>
                          <wps:spPr>
                            <a:xfrm flipH="1">
                              <a:off x="3596526" y="3805266"/>
                              <a:ext cx="897387" cy="461633"/>
                            </a:xfrm>
                            <a:prstGeom prst="line">
                              <a:avLst/>
                            </a:prstGeom>
                            <a:noFill/>
                            <a:ln w="9525" cap="flat" cmpd="sng" algn="ctr">
                              <a:solidFill>
                                <a:sysClr val="windowText" lastClr="000000"/>
                              </a:solidFill>
                              <a:prstDash val="solid"/>
                            </a:ln>
                            <a:effectLst/>
                          </wps:spPr>
                          <wps:bodyPr/>
                        </wps:wsp>
                        <wps:wsp>
                          <wps:cNvPr id="2911" name="Straight Connector 2911"/>
                          <wps:cNvCnPr/>
                          <wps:spPr>
                            <a:xfrm>
                              <a:off x="4709439" y="3306431"/>
                              <a:ext cx="966025" cy="21595"/>
                            </a:xfrm>
                            <a:prstGeom prst="line">
                              <a:avLst/>
                            </a:prstGeom>
                            <a:noFill/>
                            <a:ln w="9525" cap="flat" cmpd="sng" algn="ctr">
                              <a:solidFill>
                                <a:sysClr val="windowText" lastClr="000000"/>
                              </a:solidFill>
                              <a:prstDash val="solid"/>
                            </a:ln>
                            <a:effectLst/>
                          </wps:spPr>
                          <wps:bodyPr/>
                        </wps:wsp>
                        <wps:wsp>
                          <wps:cNvPr id="2912" name="Straight Connector 2912"/>
                          <wps:cNvCnPr/>
                          <wps:spPr>
                            <a:xfrm flipV="1">
                              <a:off x="4493913" y="3615577"/>
                              <a:ext cx="1181551" cy="189689"/>
                            </a:xfrm>
                            <a:prstGeom prst="line">
                              <a:avLst/>
                            </a:prstGeom>
                            <a:noFill/>
                            <a:ln w="9525" cap="flat" cmpd="sng" algn="ctr">
                              <a:solidFill>
                                <a:sysClr val="windowText" lastClr="000000"/>
                              </a:solidFill>
                              <a:prstDash val="solid"/>
                            </a:ln>
                            <a:effectLst/>
                          </wps:spPr>
                          <wps:bodyPr/>
                        </wps:wsp>
                      </wpg:grpSp>
                      <pic:pic xmlns:pic="http://schemas.openxmlformats.org/drawingml/2006/picture">
                        <pic:nvPicPr>
                          <pic:cNvPr id="2913" name="Picture 2913"/>
                          <pic:cNvPicPr/>
                        </pic:nvPicPr>
                        <pic:blipFill>
                          <a:blip r:embed="rId54">
                            <a:extLst>
                              <a:ext uri="{28A0092B-C50C-407E-A947-70E740481C1C}">
                                <a14:useLocalDpi xmlns:a14="http://schemas.microsoft.com/office/drawing/2010/main" val="0"/>
                              </a:ext>
                            </a:extLst>
                          </a:blip>
                          <a:srcRect/>
                          <a:stretch>
                            <a:fillRect/>
                          </a:stretch>
                        </pic:blipFill>
                        <pic:spPr bwMode="auto">
                          <a:xfrm>
                            <a:off x="1352964" y="4189658"/>
                            <a:ext cx="115570" cy="236220"/>
                          </a:xfrm>
                          <a:prstGeom prst="rect">
                            <a:avLst/>
                          </a:prstGeom>
                          <a:noFill/>
                          <a:ln>
                            <a:noFill/>
                          </a:ln>
                        </pic:spPr>
                      </pic:pic>
                      <wps:wsp>
                        <wps:cNvPr id="2914" name="Text Box 2"/>
                        <wps:cNvSpPr txBox="1">
                          <a:spLocks noChangeArrowheads="1"/>
                        </wps:cNvSpPr>
                        <wps:spPr bwMode="auto">
                          <a:xfrm>
                            <a:off x="892958" y="4614116"/>
                            <a:ext cx="1478789" cy="501686"/>
                          </a:xfrm>
                          <a:prstGeom prst="rect">
                            <a:avLst/>
                          </a:prstGeom>
                          <a:noFill/>
                          <a:ln w="9525">
                            <a:noFill/>
                            <a:miter lim="800000"/>
                            <a:headEnd/>
                            <a:tailEnd/>
                          </a:ln>
                        </wps:spPr>
                        <wps:txbx>
                          <w:txbxContent>
                            <w:p w14:paraId="492D73CD" w14:textId="77777777" w:rsidR="0051744F" w:rsidRDefault="0051744F" w:rsidP="007474D1">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6FC04AFF" w14:textId="77777777" w:rsidR="0051744F" w:rsidRDefault="0051744F" w:rsidP="007474D1">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28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wps:wsp>
                        <wps:cNvPr id="2915" name="Text Box 2"/>
                        <wps:cNvSpPr txBox="1">
                          <a:spLocks noChangeArrowheads="1"/>
                        </wps:cNvSpPr>
                        <wps:spPr bwMode="auto">
                          <a:xfrm>
                            <a:off x="3928218" y="4546170"/>
                            <a:ext cx="1572423" cy="505595"/>
                          </a:xfrm>
                          <a:prstGeom prst="rect">
                            <a:avLst/>
                          </a:prstGeom>
                          <a:noFill/>
                          <a:ln w="9525">
                            <a:noFill/>
                            <a:miter lim="800000"/>
                            <a:headEnd/>
                            <a:tailEnd/>
                          </a:ln>
                        </wps:spPr>
                        <wps:txbx>
                          <w:txbxContent>
                            <w:p w14:paraId="01F1BBA6" w14:textId="77777777" w:rsidR="0051744F" w:rsidRDefault="0051744F" w:rsidP="007474D1">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31B8834E" w14:textId="77777777" w:rsidR="0051744F" w:rsidRDefault="0051744F" w:rsidP="007474D1">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3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2916" name="Picture 2916"/>
                          <pic:cNvPicPr/>
                        </pic:nvPicPr>
                        <pic:blipFill>
                          <a:blip r:embed="rId54">
                            <a:extLst>
                              <a:ext uri="{28A0092B-C50C-407E-A947-70E740481C1C}">
                                <a14:useLocalDpi xmlns:a14="http://schemas.microsoft.com/office/drawing/2010/main" val="0"/>
                              </a:ext>
                            </a:extLst>
                          </a:blip>
                          <a:srcRect/>
                          <a:stretch>
                            <a:fillRect/>
                          </a:stretch>
                        </pic:blipFill>
                        <pic:spPr bwMode="auto">
                          <a:xfrm>
                            <a:off x="4589068" y="4203809"/>
                            <a:ext cx="115570" cy="236221"/>
                          </a:xfrm>
                          <a:prstGeom prst="rect">
                            <a:avLst/>
                          </a:prstGeom>
                          <a:noFill/>
                          <a:ln>
                            <a:noFill/>
                          </a:ln>
                        </pic:spPr>
                      </pic:pic>
                      <wps:wsp>
                        <wps:cNvPr id="2917" name="Text Box 2"/>
                        <wps:cNvSpPr txBox="1">
                          <a:spLocks noChangeArrowheads="1"/>
                        </wps:cNvSpPr>
                        <wps:spPr bwMode="auto">
                          <a:xfrm>
                            <a:off x="4743202" y="1676690"/>
                            <a:ext cx="1499995" cy="348935"/>
                          </a:xfrm>
                          <a:prstGeom prst="rect">
                            <a:avLst/>
                          </a:prstGeom>
                          <a:noFill/>
                          <a:ln w="9525">
                            <a:noFill/>
                            <a:miter lim="800000"/>
                            <a:headEnd/>
                            <a:tailEnd/>
                          </a:ln>
                        </wps:spPr>
                        <wps:txbx>
                          <w:txbxContent>
                            <w:p w14:paraId="1765E025" w14:textId="77777777" w:rsidR="0051744F" w:rsidRDefault="0051744F" w:rsidP="007474D1">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2918" name="Down Arrow 2918"/>
                        <wps:cNvSpPr/>
                        <wps:spPr>
                          <a:xfrm>
                            <a:off x="5461866" y="1979051"/>
                            <a:ext cx="118745" cy="19812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5E6C6BFE" w14:textId="77777777" w:rsidR="0051744F" w:rsidRDefault="0051744F" w:rsidP="007474D1">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9" name="TextBox 1"/>
                        <wps:cNvSpPr txBox="1"/>
                        <wps:spPr>
                          <a:xfrm>
                            <a:off x="193856" y="0"/>
                            <a:ext cx="517040" cy="295279"/>
                          </a:xfrm>
                          <a:prstGeom prst="rect">
                            <a:avLst/>
                          </a:prstGeom>
                          <a:noFill/>
                        </wps:spPr>
                        <wps:txbx>
                          <w:txbxContent>
                            <w:p w14:paraId="1375D525" w14:textId="77777777" w:rsidR="0051744F" w:rsidRDefault="0051744F" w:rsidP="007474D1">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wps:txbx>
                        <wps:bodyPr wrap="none" rtlCol="0">
                          <a:spAutoFit/>
                        </wps:bodyPr>
                      </wps:wsp>
                    </wpg:wgp>
                  </a:graphicData>
                </a:graphic>
                <wp14:sizeRelH relativeFrom="margin">
                  <wp14:pctWidth>0</wp14:pctWidth>
                </wp14:sizeRelH>
              </wp:anchor>
            </w:drawing>
          </mc:Choice>
          <mc:Fallback>
            <w:pict>
              <v:group w14:anchorId="3FFD2334" id="_x0000_s2305" style="position:absolute;margin-left:-11.8pt;margin-top:-.3pt;width:434.2pt;height:287.6pt;z-index:251792896;mso-width-relative:margin" coordsize="67824,5115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">
                <v:group id="Group 2744" o:spid="_x0000_s2306" style="position:absolute;top:2721;width:67824;height:48437" coordorigin=",2721" coordsize="6782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">
                  <v:group id="Group 2745" o:spid="_x0000_s2307" style="position:absolute;top:2721;width:8014;height:48437" coordorigin=",2721"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">
                    <v:roundrect id="Rounded Rectangle 2746" o:spid="_x0000_s2308" style="position:absolute;top:27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" fillcolor="#93cddd" strokecolor="#385d8a" strokeweight="2pt">
                      <v:textbox>
                        <w:txbxContent>
                          <w:p w14:paraId="4E337C60" w14:textId="77777777" w:rsidR="0051744F" w:rsidRDefault="0051744F" w:rsidP="007474D1">
                            <w:pPr>
                              <w:rPr>
                                <w:rFonts w:eastAsia="Times New Roman"/>
                              </w:rPr>
                            </w:pPr>
                          </w:p>
                        </w:txbxContent>
                      </v:textbox>
                    </v:roundrect>
                    <v:roundrect id="Rounded Rectangle 2747" o:spid="_x0000_s2309" style="position:absolute;top:57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" fillcolor="#93cddd" strokecolor="#385d8a" strokeweight="2pt">
                      <v:textbox>
                        <w:txbxContent>
                          <w:p w14:paraId="6B8E8A6B" w14:textId="77777777" w:rsidR="0051744F" w:rsidRDefault="0051744F" w:rsidP="007474D1">
                            <w:pPr>
                              <w:rPr>
                                <w:rFonts w:eastAsia="Times New Roman"/>
                              </w:rPr>
                            </w:pPr>
                          </w:p>
                        </w:txbxContent>
                      </v:textbox>
                    </v:roundrect>
                    <v:roundrect id="Rounded Rectangle 2748" o:spid="_x0000_s2310" style="position:absolute;top:88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" fillcolor="#93cddd" strokecolor="#385d8a" strokeweight="2pt">
                      <v:textbox>
                        <w:txbxContent>
                          <w:p w14:paraId="660F487B" w14:textId="77777777" w:rsidR="0051744F" w:rsidRDefault="0051744F" w:rsidP="007474D1">
                            <w:pPr>
                              <w:rPr>
                                <w:rFonts w:eastAsia="Times New Roman"/>
                              </w:rPr>
                            </w:pPr>
                          </w:p>
                        </w:txbxContent>
                      </v:textbox>
                    </v:roundrect>
                    <v:roundrect id="Rounded Rectangle 2749" o:spid="_x0000_s2311" style="position:absolute;top:118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" fillcolor="#93cddd" strokecolor="#385d8a" strokeweight="2pt">
                      <v:textbox>
                        <w:txbxContent>
                          <w:p w14:paraId="40240A83" w14:textId="77777777" w:rsidR="0051744F" w:rsidRDefault="0051744F" w:rsidP="007474D1">
                            <w:pPr>
                              <w:rPr>
                                <w:rFonts w:eastAsia="Times New Roman"/>
                              </w:rPr>
                            </w:pPr>
                          </w:p>
                        </w:txbxContent>
                      </v:textbox>
                    </v:roundrect>
                    <v:roundrect id="Rounded Rectangle 2750" o:spid="_x0000_s2312" style="position:absolute;top:1491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" fillcolor="#f2dcdb" strokecolor="#385d8a" strokeweight="2pt">
                      <v:textbox>
                        <w:txbxContent>
                          <w:p w14:paraId="336732D4" w14:textId="77777777" w:rsidR="0051744F" w:rsidRDefault="0051744F" w:rsidP="007474D1">
                            <w:pPr>
                              <w:rPr>
                                <w:rFonts w:eastAsia="Times New Roman"/>
                              </w:rPr>
                            </w:pPr>
                          </w:p>
                        </w:txbxContent>
                      </v:textbox>
                    </v:roundrect>
                    <v:roundrect id="Rounded Rectangle 2751" o:spid="_x0000_s2313" style="position:absolute;top:1796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" fillcolor="#f2dcdb" strokecolor="#385d8a" strokeweight="2pt">
                      <v:textbox>
                        <w:txbxContent>
                          <w:p w14:paraId="705D728B" w14:textId="77777777" w:rsidR="0051744F" w:rsidRDefault="0051744F" w:rsidP="007474D1">
                            <w:pPr>
                              <w:rPr>
                                <w:rFonts w:eastAsia="Times New Roman"/>
                              </w:rPr>
                            </w:pPr>
                          </w:p>
                        </w:txbxContent>
                      </v:textbox>
                    </v:roundrect>
                    <v:roundrect id="Rounded Rectangle 2752" o:spid="_x0000_s2314" style="position:absolute;top:2100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" fillcolor="#f2dcdb" strokecolor="#385d8a" strokeweight="2pt">
                      <v:textbox>
                        <w:txbxContent>
                          <w:p w14:paraId="3E670250" w14:textId="77777777" w:rsidR="0051744F" w:rsidRDefault="0051744F" w:rsidP="007474D1">
                            <w:pPr>
                              <w:rPr>
                                <w:rFonts w:eastAsia="Times New Roman"/>
                              </w:rPr>
                            </w:pPr>
                          </w:p>
                        </w:txbxContent>
                      </v:textbox>
                    </v:roundrect>
                    <v:roundrect id="Rounded Rectangle 2753" o:spid="_x0000_s2315" style="position:absolute;top:2404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" fillcolor="#f2dcdb" strokecolor="#385d8a" strokeweight="2pt">
                      <v:textbox>
                        <w:txbxContent>
                          <w:p w14:paraId="2AB8B216" w14:textId="77777777" w:rsidR="0051744F" w:rsidRDefault="0051744F" w:rsidP="007474D1">
                            <w:pPr>
                              <w:rPr>
                                <w:rFonts w:eastAsia="Times New Roman"/>
                              </w:rPr>
                            </w:pPr>
                          </w:p>
                        </w:txbxContent>
                      </v:textbox>
                    </v:roundrect>
                    <v:roundrect id="Rounded Rectangle 2754" o:spid="_x0000_s2316" style="position:absolute;top:300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" fillcolor="#f2dcdb" strokecolor="#385d8a" strokeweight="2pt">
                      <v:textbox>
                        <w:txbxContent>
                          <w:p w14:paraId="0638BB1F" w14:textId="77777777" w:rsidR="0051744F" w:rsidRDefault="0051744F" w:rsidP="007474D1">
                            <w:pPr>
                              <w:rPr>
                                <w:rFonts w:eastAsia="Times New Roman"/>
                              </w:rPr>
                            </w:pPr>
                          </w:p>
                        </w:txbxContent>
                      </v:textbox>
                    </v:roundrect>
                    <v:roundrect id="Rounded Rectangle 2755" o:spid="_x0000_s2317" style="position:absolute;top:270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" fillcolor="#f2dcdb" strokecolor="#385d8a" strokeweight="2pt">
                      <v:textbox>
                        <w:txbxContent>
                          <w:p w14:paraId="4BBE5F3D" w14:textId="77777777" w:rsidR="0051744F" w:rsidRDefault="0051744F" w:rsidP="007474D1">
                            <w:pPr>
                              <w:rPr>
                                <w:rFonts w:eastAsia="Times New Roman"/>
                              </w:rPr>
                            </w:pPr>
                          </w:p>
                        </w:txbxContent>
                      </v:textbox>
                    </v:roundrect>
                    <v:roundrect id="Rounded Rectangle 2756" o:spid="_x0000_s2318" style="position:absolute;top:330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" fillcolor="#f2dcdb" strokecolor="#385d8a" strokeweight="2pt">
                      <v:textbox>
                        <w:txbxContent>
                          <w:p w14:paraId="1C81C15B" w14:textId="77777777" w:rsidR="0051744F" w:rsidRDefault="0051744F" w:rsidP="007474D1">
                            <w:pPr>
                              <w:rPr>
                                <w:rFonts w:eastAsia="Times New Roman"/>
                              </w:rPr>
                            </w:pPr>
                          </w:p>
                        </w:txbxContent>
                      </v:textbox>
                    </v:roundrect>
                    <v:roundrect id="Rounded Rectangle 2757" o:spid="_x0000_s2319" style="position:absolute;left:3944;top:3308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" fillcolor="#f2dcdb" strokecolor="#385d8a" strokeweight="2pt">
                      <v:textbox>
                        <w:txbxContent>
                          <w:p w14:paraId="0864057D" w14:textId="77777777" w:rsidR="0051744F" w:rsidRDefault="0051744F" w:rsidP="007474D1">
                            <w:pPr>
                              <w:rPr>
                                <w:rFonts w:eastAsia="Times New Roman"/>
                              </w:rPr>
                            </w:pPr>
                          </w:p>
                        </w:txbxContent>
                      </v:textbox>
                    </v:roundrect>
                    <v:roundrect id="Rounded Rectangle 2758" o:spid="_x0000_s2320" style="position:absolute;left:3944;top:3003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" fillcolor="#f2dcdb" strokecolor="#385d8a" strokeweight="2pt">
                      <v:textbox>
                        <w:txbxContent>
                          <w:p w14:paraId="4A2C4D5E" w14:textId="77777777" w:rsidR="0051744F" w:rsidRDefault="0051744F" w:rsidP="007474D1">
                            <w:pPr>
                              <w:rPr>
                                <w:rFonts w:eastAsia="Times New Roman"/>
                              </w:rPr>
                            </w:pPr>
                          </w:p>
                        </w:txbxContent>
                      </v:textbox>
                    </v:roundrect>
                    <v:roundrect id="Rounded Rectangle 2759" o:spid="_x0000_s2321" style="position:absolute;left:3944;top:2709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" fillcolor="#f2dcdb" strokecolor="#385d8a" strokeweight="2pt">
                      <v:textbox>
                        <w:txbxContent>
                          <w:p w14:paraId="595063DF" w14:textId="77777777" w:rsidR="0051744F" w:rsidRDefault="0051744F" w:rsidP="007474D1">
                            <w:pPr>
                              <w:rPr>
                                <w:rFonts w:eastAsia="Times New Roman"/>
                              </w:rPr>
                            </w:pPr>
                          </w:p>
                        </w:txbxContent>
                      </v:textbox>
                    </v:roundrect>
                    <v:roundrect id="Rounded Rectangle 2760" o:spid="_x0000_s2322" style="position:absolute;left:3944;top:2404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" fillcolor="#f2dcdb" strokecolor="#385d8a" strokeweight="2pt">
                      <v:textbox>
                        <w:txbxContent>
                          <w:p w14:paraId="302C01A7" w14:textId="77777777" w:rsidR="0051744F" w:rsidRDefault="0051744F" w:rsidP="007474D1">
                            <w:pPr>
                              <w:rPr>
                                <w:rFonts w:eastAsia="Times New Roman"/>
                              </w:rPr>
                            </w:pPr>
                          </w:p>
                        </w:txbxContent>
                      </v:textbox>
                    </v:roundrect>
                    <v:roundrect id="Rounded Rectangle 2761" o:spid="_x0000_s2323" style="position:absolute;left:3944;top:2100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" fillcolor="#f2dcdb" strokecolor="#385d8a" strokeweight="2pt">
                      <v:textbox>
                        <w:txbxContent>
                          <w:p w14:paraId="229256C0" w14:textId="77777777" w:rsidR="0051744F" w:rsidRDefault="0051744F" w:rsidP="007474D1">
                            <w:pPr>
                              <w:rPr>
                                <w:rFonts w:eastAsia="Times New Roman"/>
                              </w:rPr>
                            </w:pPr>
                          </w:p>
                        </w:txbxContent>
                      </v:textbox>
                    </v:roundrect>
                    <v:roundrect id="Rounded Rectangle 2762" o:spid="_x0000_s2324" style="position:absolute;left:3944;top:1796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" fillcolor="#f2dcdb" strokecolor="#385d8a" strokeweight="2pt">
                      <v:textbox>
                        <w:txbxContent>
                          <w:p w14:paraId="7B126BA2" w14:textId="77777777" w:rsidR="0051744F" w:rsidRDefault="0051744F" w:rsidP="007474D1">
                            <w:pPr>
                              <w:rPr>
                                <w:rFonts w:eastAsia="Times New Roman"/>
                              </w:rPr>
                            </w:pPr>
                          </w:p>
                        </w:txbxContent>
                      </v:textbox>
                    </v:roundrect>
                    <v:roundrect id="Rounded Rectangle 2763" o:spid="_x0000_s2325" style="position:absolute;left:3944;top:11865;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" fillcolor="#f2dcdb" strokecolor="#385d8a" strokeweight="2pt">
                      <v:textbox>
                        <w:txbxContent>
                          <w:p w14:paraId="0F4DFC33" w14:textId="77777777" w:rsidR="0051744F" w:rsidRDefault="0051744F" w:rsidP="007474D1">
                            <w:pPr>
                              <w:rPr>
                                <w:rFonts w:eastAsia="Times New Roman"/>
                              </w:rPr>
                            </w:pPr>
                          </w:p>
                        </w:txbxContent>
                      </v:textbox>
                    </v:roundrect>
                    <v:roundrect id="Rounded Rectangle 2764" o:spid="_x0000_s2326" style="position:absolute;left:3944;top:8817;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" fillcolor="#f2dcdb" strokecolor="#385d8a" strokeweight="2pt">
                      <v:textbox>
                        <w:txbxContent>
                          <w:p w14:paraId="11912E7F" w14:textId="77777777" w:rsidR="0051744F" w:rsidRDefault="0051744F" w:rsidP="007474D1">
                            <w:pPr>
                              <w:rPr>
                                <w:rFonts w:eastAsia="Times New Roman"/>
                              </w:rPr>
                            </w:pPr>
                          </w:p>
                        </w:txbxContent>
                      </v:textbox>
                    </v:roundrect>
                    <v:roundrect id="Rounded Rectangle 2765" o:spid="_x0000_s2327" style="position:absolute;left:3944;top:576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" fillcolor="#f2dcdb" strokecolor="#385d8a" strokeweight="2pt">
                      <v:textbox>
                        <w:txbxContent>
                          <w:p w14:paraId="778B83C4" w14:textId="77777777" w:rsidR="0051744F" w:rsidRDefault="0051744F" w:rsidP="007474D1">
                            <w:pPr>
                              <w:rPr>
                                <w:rFonts w:eastAsia="Times New Roman"/>
                              </w:rPr>
                            </w:pPr>
                          </w:p>
                        </w:txbxContent>
                      </v:textbox>
                    </v:roundrect>
                    <v:roundrect id="Rounded Rectangle 2766" o:spid="_x0000_s2328" style="position:absolute;left:3944;top:272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" fillcolor="#f2dcdb" strokecolor="#385d8a" strokeweight="2pt">
                      <v:textbox>
                        <w:txbxContent>
                          <w:p w14:paraId="5946CEB5" w14:textId="77777777" w:rsidR="0051744F" w:rsidRDefault="0051744F" w:rsidP="007474D1">
                            <w:pPr>
                              <w:rPr>
                                <w:rFonts w:eastAsia="Times New Roman"/>
                              </w:rPr>
                            </w:pPr>
                          </w:p>
                        </w:txbxContent>
                      </v:textbox>
                    </v:roundrect>
                    <v:roundrect id="Rounded Rectangle 2767" o:spid="_x0000_s2329" style="position:absolute;left:3944;top:1491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" fillcolor="#f2dcdb" strokecolor="#385d8a" strokeweight="2pt">
                      <v:textbox>
                        <w:txbxContent>
                          <w:p w14:paraId="79C55AF2" w14:textId="77777777" w:rsidR="0051744F" w:rsidRDefault="0051744F" w:rsidP="007474D1">
                            <w:pPr>
                              <w:rPr>
                                <w:rFonts w:eastAsia="Times New Roman"/>
                              </w:rPr>
                            </w:pPr>
                          </w:p>
                        </w:txbxContent>
                      </v:textbox>
                    </v:roundrect>
                    <v:roundrect id="Rounded Rectangle 2768" o:spid="_x0000_s2330" style="position:absolute;left:67;top:391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" fillcolor="#f2dcdb" strokecolor="#385d8a" strokeweight="2pt">
                      <v:textbox>
                        <w:txbxContent>
                          <w:p w14:paraId="40F91422" w14:textId="77777777" w:rsidR="0051744F" w:rsidRDefault="0051744F" w:rsidP="007474D1">
                            <w:pPr>
                              <w:rPr>
                                <w:rFonts w:eastAsia="Times New Roman"/>
                              </w:rPr>
                            </w:pPr>
                          </w:p>
                        </w:txbxContent>
                      </v:textbox>
                    </v:roundrect>
                    <v:roundrect id="Rounded Rectangle 2769" o:spid="_x0000_s2331" style="position:absolute;left:67;top:361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" fillcolor="#f2dcdb" strokecolor="#385d8a" strokeweight="2pt">
                      <v:textbox>
                        <w:txbxContent>
                          <w:p w14:paraId="6B980177" w14:textId="77777777" w:rsidR="0051744F" w:rsidRDefault="0051744F" w:rsidP="007474D1">
                            <w:pPr>
                              <w:rPr>
                                <w:rFonts w:eastAsia="Times New Roman"/>
                              </w:rPr>
                            </w:pPr>
                          </w:p>
                        </w:txbxContent>
                      </v:textbox>
                    </v:roundrect>
                    <v:roundrect id="Rounded Rectangle 2770" o:spid="_x0000_s2332" style="position:absolute;left:67;top:421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" fillcolor="#f2dcdb" strokecolor="#385d8a" strokeweight="2pt">
                      <v:textbox>
                        <w:txbxContent>
                          <w:p w14:paraId="789A99CC" w14:textId="77777777" w:rsidR="0051744F" w:rsidRDefault="0051744F" w:rsidP="007474D1">
                            <w:pPr>
                              <w:rPr>
                                <w:rFonts w:eastAsia="Times New Roman"/>
                              </w:rPr>
                            </w:pPr>
                          </w:p>
                        </w:txbxContent>
                      </v:textbox>
                    </v:roundrect>
                    <v:roundrect id="Rounded Rectangle 2771" o:spid="_x0000_s2333" style="position:absolute;left:4012;top:421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" fillcolor="#f2dcdb" strokecolor="#385d8a" strokeweight="2pt">
                      <v:textbox>
                        <w:txbxContent>
                          <w:p w14:paraId="6D6B942C" w14:textId="77777777" w:rsidR="0051744F" w:rsidRDefault="0051744F" w:rsidP="007474D1">
                            <w:pPr>
                              <w:rPr>
                                <w:rFonts w:eastAsia="Times New Roman"/>
                              </w:rPr>
                            </w:pPr>
                          </w:p>
                        </w:txbxContent>
                      </v:textbox>
                    </v:roundrect>
                    <v:roundrect id="Rounded Rectangle 2772" o:spid="_x0000_s2334" style="position:absolute;left:4012;top:3907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" fillcolor="#f2dcdb" strokecolor="#385d8a" strokeweight="2pt">
                      <v:textbox>
                        <w:txbxContent>
                          <w:p w14:paraId="17DCF8E2" w14:textId="77777777" w:rsidR="0051744F" w:rsidRDefault="0051744F" w:rsidP="007474D1">
                            <w:pPr>
                              <w:rPr>
                                <w:rFonts w:eastAsia="Times New Roman"/>
                              </w:rPr>
                            </w:pPr>
                          </w:p>
                        </w:txbxContent>
                      </v:textbox>
                    </v:roundrect>
                    <v:roundrect id="Rounded Rectangle 2773" o:spid="_x0000_s2335" style="position:absolute;left:4012;top:361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" fillcolor="#f2dcdb" strokecolor="#385d8a" strokeweight="2pt">
                      <v:textbox>
                        <w:txbxContent>
                          <w:p w14:paraId="501B570B" w14:textId="77777777" w:rsidR="0051744F" w:rsidRDefault="0051744F" w:rsidP="007474D1">
                            <w:pPr>
                              <w:rPr>
                                <w:rFonts w:eastAsia="Times New Roman"/>
                              </w:rPr>
                            </w:pPr>
                          </w:p>
                        </w:txbxContent>
                      </v:textbox>
                    </v:roundrect>
                    <v:roundrect id="Rounded Rectangle 2774" o:spid="_x0000_s2336" style="position:absolute;left:67;top:451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" fillcolor="#f2dcdb" strokecolor="#385d8a" strokeweight="2pt">
                      <v:textbox>
                        <w:txbxContent>
                          <w:p w14:paraId="159E22AA" w14:textId="77777777" w:rsidR="0051744F" w:rsidRDefault="0051744F" w:rsidP="007474D1">
                            <w:pPr>
                              <w:rPr>
                                <w:rFonts w:eastAsia="Times New Roman"/>
                              </w:rPr>
                            </w:pPr>
                          </w:p>
                        </w:txbxContent>
                      </v:textbox>
                    </v:roundrect>
                    <v:roundrect id="Rounded Rectangle 2775" o:spid="_x0000_s2337" style="position:absolute;left:67;top:4811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" fillcolor="#f2dcdb" strokecolor="#385d8a" strokeweight="2pt">
                      <v:textbox>
                        <w:txbxContent>
                          <w:p w14:paraId="3B435F2E" w14:textId="77777777" w:rsidR="0051744F" w:rsidRDefault="0051744F" w:rsidP="007474D1">
                            <w:pPr>
                              <w:rPr>
                                <w:rFonts w:eastAsia="Times New Roman"/>
                              </w:rPr>
                            </w:pPr>
                          </w:p>
                        </w:txbxContent>
                      </v:textbox>
                    </v:roundrect>
                    <v:roundrect id="Rounded Rectangle 2776" o:spid="_x0000_s2338" style="position:absolute;left:4012;top:4811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" fillcolor="#f2dcdb" strokecolor="#385d8a" strokeweight="2pt">
                      <v:textbox>
                        <w:txbxContent>
                          <w:p w14:paraId="0767BA6E" w14:textId="77777777" w:rsidR="0051744F" w:rsidRDefault="0051744F" w:rsidP="007474D1">
                            <w:pPr>
                              <w:rPr>
                                <w:rFonts w:eastAsia="Times New Roman"/>
                              </w:rPr>
                            </w:pPr>
                          </w:p>
                        </w:txbxContent>
                      </v:textbox>
                    </v:roundrect>
                    <v:roundrect id="Rounded Rectangle 2777" o:spid="_x0000_s2339" style="position:absolute;left:4012;top:4506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" fillcolor="#f2dcdb" strokecolor="#385d8a" strokeweight="2pt">
                      <v:textbox>
                        <w:txbxContent>
                          <w:p w14:paraId="755AAD03" w14:textId="77777777" w:rsidR="0051744F" w:rsidRDefault="0051744F" w:rsidP="007474D1">
                            <w:pPr>
                              <w:rPr>
                                <w:rFonts w:eastAsia="Times New Roman"/>
                              </w:rPr>
                            </w:pPr>
                          </w:p>
                        </w:txbxContent>
                      </v:textbox>
                    </v:roundrect>
                  </v:group>
                  <v:group id="Group 2778" o:spid="_x0000_s2340" style="position:absolute;left:16180;top:13599;width:20634;height:29069" coordorigin="16180,13599" coordsize="20633,2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">
                    <v:group id="Group 2779" o:spid="_x0000_s2341" style="position:absolute;left:16180;top:13599;width:8180;height:12418" coordorigin="16180,1359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">
                      <v:shape id="Picture 2780" o:spid="_x0000_s2342" type="#_x0000_t75" style="position:absolute;left:20216;top:1664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" fillcolor="#5b9bd5 [3204]" strokecolor="black [3213]">
                        <v:imagedata r:id="rId55" o:title=""/>
                        <v:shadow color="#e7e6e6 [3214]"/>
                      </v:shape>
                      <v:shape id="Picture 2781" o:spid="_x0000_s2343" type="#_x0000_t75" style="position:absolute;left:16287;top:1663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" fillcolor="#5b9bd5 [3204]" strokecolor="black [3213]">
                        <v:imagedata r:id="rId55" o:title=""/>
                        <v:shadow color="#e7e6e6 [3214]"/>
                      </v:shape>
                      <v:shape id="Picture 2782" o:spid="_x0000_s2344" type="#_x0000_t75" style="position:absolute;left:20216;top:1359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" fillcolor="#5b9bd5 [3204]" strokecolor="black [3213]">
                        <v:imagedata r:id="rId55" o:title=""/>
                        <v:shadow color="#e7e6e6 [3214]"/>
                      </v:shape>
                      <v:shape id="Picture 2783" o:spid="_x0000_s2345" type="#_x0000_t75" style="position:absolute;left:16180;top:196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" fillcolor="#5b9bd5 [3204]" strokecolor="black [3213]">
                        <v:imagedata r:id="rId55" o:title=""/>
                        <v:shadow color="#e7e6e6 [3214]"/>
                      </v:shape>
                      <v:shape id="Picture 2784" o:spid="_x0000_s2346" type="#_x0000_t75" style="position:absolute;left:20109;top:2273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" fillcolor="#5b9bd5 [3204]" strokecolor="black [3213]">
                        <v:imagedata r:id="rId55" o:title=""/>
                        <v:shadow color="#e7e6e6 [3214]"/>
                      </v:shape>
                      <v:shape id="Picture 2785" o:spid="_x0000_s2347" type="#_x0000_t75" style="position:absolute;left:16180;top:2272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" fillcolor="#5b9bd5 [3204]" strokecolor="black [3213]">
                        <v:imagedata r:id="rId55" o:title=""/>
                        <v:shadow color="#e7e6e6 [3214]"/>
                      </v:shape>
                      <v:shape id="Picture 2786" o:spid="_x0000_s2348" type="#_x0000_t75" style="position:absolute;left:20109;top:1968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" fillcolor="#5b9bd5 [3204]" strokecolor="black [3213]">
                        <v:imagedata r:id="rId55" o:title=""/>
                        <v:shadow color="#e7e6e6 [3214]"/>
                      </v:shape>
                      <v:shape id="Picture 2787" o:spid="_x0000_s2349" type="#_x0000_t75" style="position:absolute;left:16287;top:1371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" fillcolor="#5b9bd5 [3204]" strokecolor="black [3213]">
                        <v:imagedata r:id="rId56" o:title=""/>
                        <v:shadow color="#e7e6e6 [3214]"/>
                      </v:shape>
                    </v:group>
                    <v:group id="Group 2788" o:spid="_x0000_s2350" style="position:absolute;left:17139;top:15123;width:8179;height:12418" coordorigin="17139,1512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">
                      <v:shape id="Picture 2789" o:spid="_x0000_s2351" type="#_x0000_t75" style="position:absolute;left:21175;top:1816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" fillcolor="#5b9bd5 [3204]" strokecolor="black [3213]">
                        <v:imagedata r:id="rId55" o:title=""/>
                        <v:shadow color="#e7e6e6 [3214]"/>
                      </v:shape>
                      <v:shape id="Picture 2790" o:spid="_x0000_s2352" type="#_x0000_t75" style="position:absolute;left:17246;top:1816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" fillcolor="#5b9bd5 [3204]" strokecolor="black [3213]">
                        <v:imagedata r:id="rId55" o:title=""/>
                        <v:shadow color="#e7e6e6 [3214]"/>
                      </v:shape>
                      <v:shape id="Picture 2791" o:spid="_x0000_s2353" type="#_x0000_t75" style="position:absolute;left:21175;top:151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" fillcolor="#5b9bd5 [3204]" strokecolor="black [3213]">
                        <v:imagedata r:id="rId55" o:title=""/>
                        <v:shadow color="#e7e6e6 [3214]"/>
                      </v:shape>
                      <v:shape id="Picture 2792" o:spid="_x0000_s2354" type="#_x0000_t75" style="position:absolute;left:17139;top:212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" fillcolor="#5b9bd5 [3204]" strokecolor="black [3213]">
                        <v:imagedata r:id="rId55" o:title=""/>
                        <v:shadow color="#e7e6e6 [3214]"/>
                      </v:shape>
                      <v:shape id="Picture 2793" o:spid="_x0000_s2355" type="#_x0000_t75" style="position:absolute;left:21068;top:2425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" fillcolor="#5b9bd5 [3204]" strokecolor="black [3213]">
                        <v:imagedata r:id="rId55" o:title=""/>
                        <v:shadow color="#e7e6e6 [3214]"/>
                      </v:shape>
                      <v:shape id="Picture 2794" o:spid="_x0000_s2356" type="#_x0000_t75" style="position:absolute;left:17139;top:2424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" fillcolor="#5b9bd5 [3204]" strokecolor="black [3213]">
                        <v:imagedata r:id="rId55" o:title=""/>
                        <v:shadow color="#e7e6e6 [3214]"/>
                      </v:shape>
                      <v:shape id="Picture 2795" o:spid="_x0000_s2357" type="#_x0000_t75" style="position:absolute;left:21068;top:212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" fillcolor="#5b9bd5 [3204]" strokecolor="black [3213]">
                        <v:imagedata r:id="rId55" o:title=""/>
                        <v:shadow color="#e7e6e6 [3214]"/>
                      </v:shape>
                      <v:shape id="Picture 2796" o:spid="_x0000_s2358" type="#_x0000_t75" style="position:absolute;left:17246;top:1524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" fillcolor="#5b9bd5 [3204]" strokecolor="black [3213]">
                        <v:imagedata r:id="rId56" o:title=""/>
                        <v:shadow color="#e7e6e6 [3214]"/>
                      </v:shape>
                    </v:group>
                    <v:group id="Group 2797" o:spid="_x0000_s2359" style="position:absolute;left:18169;top:16540;width:8179;height:12418" coordorigin="18169,1654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">
                      <v:shape id="Picture 2798" o:spid="_x0000_s2360" type="#_x0000_t75" style="position:absolute;left:22205;top:1958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" fillcolor="#5b9bd5 [3204]" strokecolor="black [3213]">
                        <v:imagedata r:id="rId55" o:title=""/>
                        <v:shadow color="#e7e6e6 [3214]"/>
                      </v:shape>
                      <v:shape id="Picture 2799" o:spid="_x0000_s2361" type="#_x0000_t75" style="position:absolute;left:18276;top:195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" fillcolor="#5b9bd5 [3204]" strokecolor="black [3213]">
                        <v:imagedata r:id="rId55" o:title=""/>
                        <v:shadow color="#e7e6e6 [3214]"/>
                      </v:shape>
                      <v:shape id="Picture 2800" o:spid="_x0000_s2362" type="#_x0000_t75" style="position:absolute;left:22205;top:1654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" fillcolor="#5b9bd5 [3204]" strokecolor="black [3213]">
                        <v:imagedata r:id="rId55" o:title=""/>
                        <v:shadow color="#e7e6e6 [3214]"/>
                      </v:shape>
                      <v:shape id="Picture 2801" o:spid="_x0000_s2363" type="#_x0000_t75" style="position:absolute;left:18169;top:2262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" fillcolor="#5b9bd5 [3204]" strokecolor="black [3213]">
                        <v:imagedata r:id="rId55" o:title=""/>
                        <v:shadow color="#e7e6e6 [3214]"/>
                      </v:shape>
                      <v:shape id="Picture 2802" o:spid="_x0000_s2364" type="#_x0000_t75" style="position:absolute;left:22098;top:2567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" fillcolor="#5b9bd5 [3204]" strokecolor="black [3213]">
                        <v:imagedata r:id="rId55" o:title=""/>
                        <v:shadow color="#e7e6e6 [3214]"/>
                      </v:shape>
                      <v:shape id="Picture 2803" o:spid="_x0000_s2365" type="#_x0000_t75" style="position:absolute;left:18169;top:2566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" fillcolor="#5b9bd5 [3204]" strokecolor="black [3213]">
                        <v:imagedata r:id="rId55" o:title=""/>
                        <v:shadow color="#e7e6e6 [3214]"/>
                      </v:shape>
                      <v:shape id="Picture 2804" o:spid="_x0000_s2366" type="#_x0000_t75" style="position:absolute;left:22098;top:2262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" fillcolor="#5b9bd5 [3204]" strokecolor="black [3213]">
                        <v:imagedata r:id="rId55" o:title=""/>
                        <v:shadow color="#e7e6e6 [3214]"/>
                      </v:shape>
                      <v:shape id="Picture 2805" o:spid="_x0000_s2367" type="#_x0000_t75" style="position:absolute;left:18276;top:166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" fillcolor="#5b9bd5 [3204]" strokecolor="black [3213]">
                        <v:imagedata r:id="rId56" o:title=""/>
                        <v:shadow color="#e7e6e6 [3214]"/>
                      </v:shape>
                    </v:group>
                    <v:group id="Group 2806" o:spid="_x0000_s2368" style="position:absolute;left:19210;top:18040;width:8180;height:12418" coordorigin="19210,1804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">
                      <v:shape id="Picture 2807" o:spid="_x0000_s2369" type="#_x0000_t75" style="position:absolute;left:23247;top:2108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" fillcolor="#5b9bd5 [3204]" strokecolor="black [3213]">
                        <v:imagedata r:id="rId55" o:title=""/>
                        <v:shadow color="#e7e6e6 [3214]"/>
                      </v:shape>
                      <v:shape id="Picture 2808" o:spid="_x0000_s2370" type="#_x0000_t75" style="position:absolute;left:19318;top:2107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" fillcolor="#5b9bd5 [3204]" strokecolor="black [3213]">
                        <v:imagedata r:id="rId55" o:title=""/>
                        <v:shadow color="#e7e6e6 [3214]"/>
                      </v:shape>
                      <v:shape id="Picture 2809" o:spid="_x0000_s2371" type="#_x0000_t75" style="position:absolute;left:23247;top:1804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" fillcolor="#5b9bd5 [3204]" strokecolor="black [3213]">
                        <v:imagedata r:id="rId55" o:title=""/>
                        <v:shadow color="#e7e6e6 [3214]"/>
                      </v:shape>
                      <v:shape id="Picture 2810" o:spid="_x0000_s2372" type="#_x0000_t75" style="position:absolute;left:19211;top:241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" fillcolor="#5b9bd5 [3204]" strokecolor="black [3213]">
                        <v:imagedata r:id="rId55" o:title=""/>
                        <v:shadow color="#e7e6e6 [3214]"/>
                      </v:shape>
                      <v:shape id="Picture 2811" o:spid="_x0000_s2373" type="#_x0000_t75" style="position:absolute;left:23139;top:2717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" fillcolor="#5b9bd5 [3204]" strokecolor="black [3213]">
                        <v:imagedata r:id="rId55" o:title=""/>
                        <v:shadow color="#e7e6e6 [3214]"/>
                      </v:shape>
                      <v:shape id="Picture 2812" o:spid="_x0000_s2374" type="#_x0000_t75" style="position:absolute;left:19210;top:2716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" fillcolor="#5b9bd5 [3204]" strokecolor="black [3213]">
                        <v:imagedata r:id="rId55" o:title=""/>
                        <v:shadow color="#e7e6e6 [3214]"/>
                      </v:shape>
                      <v:shape id="Picture 2813" o:spid="_x0000_s2375" type="#_x0000_t75" style="position:absolute;left:23139;top:241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" fillcolor="#5b9bd5 [3204]" strokecolor="black [3213]">
                        <v:imagedata r:id="rId55" o:title=""/>
                        <v:shadow color="#e7e6e6 [3214]"/>
                      </v:shape>
                      <v:shape id="Picture 2814" o:spid="_x0000_s2376" type="#_x0000_t75" style="position:absolute;left:19318;top:1815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" fillcolor="#5b9bd5 [3204]" strokecolor="black [3213]">
                        <v:imagedata r:id="rId56" o:title=""/>
                        <v:shadow color="#e7e6e6 [3214]"/>
                      </v:shape>
                    </v:group>
                    <v:group id="Group 2815" o:spid="_x0000_s2377" style="position:absolute;left:20270;top:19790;width:8179;height:12418" coordorigin="20270,19790"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">
                      <v:shape id="Picture 2816" o:spid="_x0000_s2378" type="#_x0000_t75" style="position:absolute;left:24306;top:2283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" fillcolor="#5b9bd5 [3204]" strokecolor="black [3213]">
                        <v:imagedata r:id="rId55" o:title=""/>
                        <v:shadow color="#e7e6e6 [3214]"/>
                      </v:shape>
                      <v:shape id="Picture 2817" o:spid="_x0000_s2379" type="#_x0000_t75" style="position:absolute;left:20377;top:2282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" fillcolor="#5b9bd5 [3204]" strokecolor="black [3213]">
                        <v:imagedata r:id="rId55" o:title=""/>
                        <v:shadow color="#e7e6e6 [3214]"/>
                      </v:shape>
                      <v:shape id="Picture 2818" o:spid="_x0000_s2380" type="#_x0000_t75" style="position:absolute;left:24306;top:1979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" fillcolor="#5b9bd5 [3204]" strokecolor="black [3213]">
                        <v:imagedata r:id="rId55" o:title=""/>
                        <v:shadow color="#e7e6e6 [3214]"/>
                      </v:shape>
                      <v:shape id="Picture 2819" o:spid="_x0000_s2381" type="#_x0000_t75" style="position:absolute;left:20270;top:258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" fillcolor="#5b9bd5 [3204]" strokecolor="black [3213]">
                        <v:imagedata r:id="rId55" o:title=""/>
                        <v:shadow color="#e7e6e6 [3214]"/>
                      </v:shape>
                      <v:shape id="Picture 2820" o:spid="_x0000_s2382" type="#_x0000_t75" style="position:absolute;left:24199;top:289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" fillcolor="#5b9bd5 [3204]" strokecolor="black [3213]">
                        <v:imagedata r:id="rId55" o:title=""/>
                        <v:shadow color="#e7e6e6 [3214]"/>
                      </v:shape>
                      <v:shape id="Picture 2821" o:spid="_x0000_s2383" type="#_x0000_t75" style="position:absolute;left:20270;top:2891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" fillcolor="#5b9bd5 [3204]" strokecolor="black [3213]">
                        <v:imagedata r:id="rId55" o:title=""/>
                        <v:shadow color="#e7e6e6 [3214]"/>
                      </v:shape>
                      <v:shape id="Picture 2822" o:spid="_x0000_s2384" type="#_x0000_t75" style="position:absolute;left:24199;top:258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" fillcolor="#5b9bd5 [3204]" strokecolor="black [3213]">
                        <v:imagedata r:id="rId55" o:title=""/>
                        <v:shadow color="#e7e6e6 [3214]"/>
                      </v:shape>
                      <v:shape id="Picture 2823" o:spid="_x0000_s2385" type="#_x0000_t75" style="position:absolute;left:20377;top:1990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" fillcolor="#5b9bd5 [3204]" strokecolor="black [3213]">
                        <v:imagedata r:id="rId56" o:title=""/>
                        <v:shadow color="#e7e6e6 [3214]"/>
                      </v:shape>
                    </v:group>
                    <v:group id="Group 2824" o:spid="_x0000_s2386" style="position:absolute;left:21389;top:21219;width:8180;height:12418" coordorigin="21389,2121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">
                      <v:shape id="Picture 2825" o:spid="_x0000_s2387" type="#_x0000_t75" style="position:absolute;left:25426;top:2426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" fillcolor="#5b9bd5 [3204]" strokecolor="black [3213]">
                        <v:imagedata r:id="rId55" o:title=""/>
                        <v:shadow color="#e7e6e6 [3214]"/>
                      </v:shape>
                      <v:shape id="Picture 2826" o:spid="_x0000_s2388" type="#_x0000_t75" style="position:absolute;left:21497;top:2425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" fillcolor="#5b9bd5 [3204]" strokecolor="black [3213]">
                        <v:imagedata r:id="rId55" o:title=""/>
                        <v:shadow color="#e7e6e6 [3214]"/>
                      </v:shape>
                      <v:shape id="Picture 2827" o:spid="_x0000_s2389" type="#_x0000_t75" style="position:absolute;left:25426;top:212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" fillcolor="#5b9bd5 [3204]" strokecolor="black [3213]">
                        <v:imagedata r:id="rId55" o:title=""/>
                        <v:shadow color="#e7e6e6 [3214]"/>
                      </v:shape>
                      <v:shape id="Picture 2828" o:spid="_x0000_s2390" type="#_x0000_t75" style="position:absolute;left:21389;top:273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" fillcolor="#5b9bd5 [3204]" strokecolor="black [3213]">
                        <v:imagedata r:id="rId55" o:title=""/>
                        <v:shadow color="#e7e6e6 [3214]"/>
                      </v:shape>
                      <v:shape id="Picture 2829" o:spid="_x0000_s2391" type="#_x0000_t75" style="position:absolute;left:25318;top:303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" fillcolor="#5b9bd5 [3204]" strokecolor="black [3213]">
                        <v:imagedata r:id="rId55" o:title=""/>
                        <v:shadow color="#e7e6e6 [3214]"/>
                      </v:shape>
                      <v:shape id="Picture 2830" o:spid="_x0000_s2392" type="#_x0000_t75" style="position:absolute;left:21389;top:3034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" fillcolor="#5b9bd5 [3204]" strokecolor="black [3213]">
                        <v:imagedata r:id="rId55" o:title=""/>
                        <v:shadow color="#e7e6e6 [3214]"/>
                      </v:shape>
                      <v:shape id="Picture 2831" o:spid="_x0000_s2393" type="#_x0000_t75" style="position:absolute;left:25318;top:273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" fillcolor="#5b9bd5 [3204]" strokecolor="black [3213]">
                        <v:imagedata r:id="rId55" o:title=""/>
                        <v:shadow color="#e7e6e6 [3214]"/>
                      </v:shape>
                      <v:shape id="Picture 2832" o:spid="_x0000_s2394" type="#_x0000_t75" style="position:absolute;left:21497;top:2133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" fillcolor="#5b9bd5 [3204]" strokecolor="black [3213]">
                        <v:imagedata r:id="rId56" o:title=""/>
                        <v:shadow color="#e7e6e6 [3214]"/>
                      </v:shape>
                    </v:group>
                    <v:group id="Group 2833" o:spid="_x0000_s2395" style="position:absolute;left:22633;top:22743;width:8180;height:12418" coordorigin="22633,2274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">
                      <v:shape id="Picture 2834" o:spid="_x0000_s2396" type="#_x0000_t75" style="position:absolute;left:26670;top:257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" fillcolor="#5b9bd5 [3204]" strokecolor="black [3213]">
                        <v:imagedata r:id="rId55" o:title=""/>
                        <v:shadow color="#e7e6e6 [3214]"/>
                      </v:shape>
                      <v:shape id="Picture 2835" o:spid="_x0000_s2397" type="#_x0000_t75" style="position:absolute;left:22741;top:2578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" fillcolor="#5b9bd5 [3204]" strokecolor="black [3213]">
                        <v:imagedata r:id="rId55" o:title=""/>
                        <v:shadow color="#e7e6e6 [3214]"/>
                      </v:shape>
                      <v:shape id="Picture 2836" o:spid="_x0000_s2398" type="#_x0000_t75" style="position:absolute;left:26670;top:2274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" fillcolor="#5b9bd5 [3204]" strokecolor="black [3213]">
                        <v:imagedata r:id="rId55" o:title=""/>
                        <v:shadow color="#e7e6e6 [3214]"/>
                      </v:shape>
                      <v:shape id="Picture 2837" o:spid="_x0000_s2399" type="#_x0000_t75" style="position:absolute;left:22634;top:2883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" fillcolor="#5b9bd5 [3204]" strokecolor="black [3213]">
                        <v:imagedata r:id="rId55" o:title=""/>
                        <v:shadow color="#e7e6e6 [3214]"/>
                      </v:shape>
                      <v:shape id="Picture 2838" o:spid="_x0000_s2400" type="#_x0000_t75" style="position:absolute;left:26562;top:3187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" fillcolor="#5b9bd5 [3204]" strokecolor="black [3213]">
                        <v:imagedata r:id="rId55" o:title=""/>
                        <v:shadow color="#e7e6e6 [3214]"/>
                      </v:shape>
                      <v:shape id="Picture 2839" o:spid="_x0000_s2401" type="#_x0000_t75" style="position:absolute;left:22633;top:3186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" fillcolor="#5b9bd5 [3204]" strokecolor="black [3213]">
                        <v:imagedata r:id="rId55" o:title=""/>
                        <v:shadow color="#e7e6e6 [3214]"/>
                      </v:shape>
                      <v:shape id="Picture 2840" o:spid="_x0000_s2402" type="#_x0000_t75" style="position:absolute;left:26562;top:2883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" fillcolor="#5b9bd5 [3204]" strokecolor="black [3213]">
                        <v:imagedata r:id="rId55" o:title=""/>
                        <v:shadow color="#e7e6e6 [3214]"/>
                      </v:shape>
                      <v:shape id="Picture 2841" o:spid="_x0000_s2403" type="#_x0000_t75" style="position:absolute;left:22741;top:2286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" fillcolor="#5b9bd5 [3204]" strokecolor="black [3213]">
                        <v:imagedata r:id="rId56" o:title=""/>
                        <v:shadow color="#e7e6e6 [3214]"/>
                      </v:shape>
                    </v:group>
                    <v:group id="Group 2842" o:spid="_x0000_s2404" style="position:absolute;left:23717;top:24154;width:8179;height:12418" coordorigin="23717,2415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">
                      <v:shape id="Picture 2843" o:spid="_x0000_s2405" type="#_x0000_t75" style="position:absolute;left:27753;top:271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" fillcolor="#5b9bd5 [3204]" strokecolor="black [3213]">
                        <v:imagedata r:id="rId55" o:title=""/>
                        <v:shadow color="#e7e6e6 [3214]"/>
                      </v:shape>
                      <v:shape id="Picture 2844" o:spid="_x0000_s2406" type="#_x0000_t75" style="position:absolute;left:23824;top:2719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" fillcolor="#5b9bd5 [3204]" strokecolor="black [3213]">
                        <v:imagedata r:id="rId55" o:title=""/>
                        <v:shadow color="#e7e6e6 [3214]"/>
                      </v:shape>
                      <v:shape id="Picture 2845" o:spid="_x0000_s2407" type="#_x0000_t75" style="position:absolute;left:27753;top:2415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" fillcolor="#5b9bd5 [3204]" strokecolor="black [3213]">
                        <v:imagedata r:id="rId55" o:title=""/>
                        <v:shadow color="#e7e6e6 [3214]"/>
                      </v:shape>
                      <v:shape id="Picture 2846" o:spid="_x0000_s2408" type="#_x0000_t75" style="position:absolute;left:23717;top:302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" fillcolor="#5b9bd5 [3204]" strokecolor="black [3213]">
                        <v:imagedata r:id="rId55" o:title=""/>
                        <v:shadow color="#e7e6e6 [3214]"/>
                      </v:shape>
                      <v:shape id="Picture 2847" o:spid="_x0000_s2409" type="#_x0000_t75" style="position:absolute;left:27646;top:3328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" fillcolor="#5b9bd5 [3204]" strokecolor="black [3213]">
                        <v:imagedata r:id="rId55" o:title=""/>
                        <v:shadow color="#e7e6e6 [3214]"/>
                      </v:shape>
                      <v:shape id="Picture 2848" o:spid="_x0000_s2410" type="#_x0000_t75" style="position:absolute;left:23717;top:3328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" fillcolor="#5b9bd5 [3204]" strokecolor="black [3213]">
                        <v:imagedata r:id="rId55" o:title=""/>
                        <v:shadow color="#e7e6e6 [3214]"/>
                      </v:shape>
                      <v:shape id="Picture 2849" o:spid="_x0000_s2411" type="#_x0000_t75" style="position:absolute;left:27646;top:302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" fillcolor="#5b9bd5 [3204]" strokecolor="black [3213]">
                        <v:imagedata r:id="rId55" o:title=""/>
                        <v:shadow color="#e7e6e6 [3214]"/>
                      </v:shape>
                      <v:shape id="Picture 2850" o:spid="_x0000_s2412" type="#_x0000_t75" style="position:absolute;left:23824;top:24273;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" fillcolor="#5b9bd5 [3204]" strokecolor="black [3213]">
                        <v:imagedata r:id="rId56" o:title=""/>
                        <v:shadow color="#e7e6e6 [3214]"/>
                      </v:shape>
                    </v:group>
                    <v:group id="Group 2851" o:spid="_x0000_s2413" style="position:absolute;left:24896;top:25791;width:8179;height:12418" coordorigin="24896,2579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">
                      <v:shape id="Picture 2852" o:spid="_x0000_s2414" type="#_x0000_t75" style="position:absolute;left:28932;top:2883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" fillcolor="#5b9bd5 [3204]" strokecolor="black [3213]">
                        <v:imagedata r:id="rId55" o:title=""/>
                        <v:shadow color="#e7e6e6 [3214]"/>
                      </v:shape>
                      <v:shape id="Picture 2853" o:spid="_x0000_s2415" type="#_x0000_t75" style="position:absolute;left:25003;top:2883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" fillcolor="#5b9bd5 [3204]" strokecolor="black [3213]">
                        <v:imagedata r:id="rId55" o:title=""/>
                        <v:shadow color="#e7e6e6 [3214]"/>
                      </v:shape>
                      <v:shape id="Picture 2854" o:spid="_x0000_s2416" type="#_x0000_t75" style="position:absolute;left:28932;top:257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" fillcolor="#5b9bd5 [3204]" strokecolor="black [3213]">
                        <v:imagedata r:id="rId55" o:title=""/>
                        <v:shadow color="#e7e6e6 [3214]"/>
                      </v:shape>
                      <v:shape id="Picture 2855" o:spid="_x0000_s2417" type="#_x0000_t75" style="position:absolute;left:24896;top:318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" fillcolor="#5b9bd5 [3204]" strokecolor="black [3213]">
                        <v:imagedata r:id="rId55" o:title=""/>
                        <v:shadow color="#e7e6e6 [3214]"/>
                      </v:shape>
                      <v:shape id="Picture 2856" o:spid="_x0000_s2418" type="#_x0000_t75" style="position:absolute;left:28824;top:3492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" fillcolor="#5b9bd5 [3204]" strokecolor="black [3213]">
                        <v:imagedata r:id="rId55" o:title=""/>
                        <v:shadow color="#e7e6e6 [3214]"/>
                      </v:shape>
                      <v:shape id="Picture 2857" o:spid="_x0000_s2419" type="#_x0000_t75" style="position:absolute;left:24896;top:3491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" fillcolor="#5b9bd5 [3204]" strokecolor="black [3213]">
                        <v:imagedata r:id="rId55" o:title=""/>
                        <v:shadow color="#e7e6e6 [3214]"/>
                      </v:shape>
                      <v:shape id="Picture 2858" o:spid="_x0000_s2420" type="#_x0000_t75" style="position:absolute;left:28824;top:3187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" fillcolor="#5b9bd5 [3204]" strokecolor="black [3213]">
                        <v:imagedata r:id="rId55" o:title=""/>
                        <v:shadow color="#e7e6e6 [3214]"/>
                      </v:shape>
                      <v:shape id="Picture 2859" o:spid="_x0000_s2421" type="#_x0000_t75" style="position:absolute;left:25003;top:2591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" fillcolor="#5b9bd5 [3204]" strokecolor="black [3213]">
                        <v:imagedata r:id="rId56" o:title=""/>
                        <v:shadow color="#e7e6e6 [3214]"/>
                      </v:shape>
                    </v:group>
                    <v:group id="Group 2860" o:spid="_x0000_s2422" style="position:absolute;left:26175;top:27315;width:8180;height:12418" coordorigin="26175,2731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">
                      <v:shape id="Picture 2861" o:spid="_x0000_s2423" type="#_x0000_t75" style="position:absolute;left:30212;top:303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" fillcolor="#5b9bd5 [3204]" strokecolor="black [3213]">
                        <v:imagedata r:id="rId55" o:title=""/>
                        <v:shadow color="#e7e6e6 [3214]"/>
                      </v:shape>
                      <v:shape id="Picture 2862" o:spid="_x0000_s2424" type="#_x0000_t75" style="position:absolute;left:26283;top:303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" fillcolor="#5b9bd5 [3204]" strokecolor="black [3213]">
                        <v:imagedata r:id="rId55" o:title=""/>
                        <v:shadow color="#e7e6e6 [3214]"/>
                      </v:shape>
                      <v:shape id="Picture 2863" o:spid="_x0000_s2425" type="#_x0000_t75" style="position:absolute;left:30212;top:2731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" fillcolor="#5b9bd5 [3204]" strokecolor="black [3213]">
                        <v:imagedata r:id="rId55" o:title=""/>
                        <v:shadow color="#e7e6e6 [3214]"/>
                      </v:shape>
                      <v:shape id="Picture 2864" o:spid="_x0000_s2426" type="#_x0000_t75" style="position:absolute;left:26176;top:3340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" fillcolor="#5b9bd5 [3204]" strokecolor="black [3213]">
                        <v:imagedata r:id="rId55" o:title=""/>
                        <v:shadow color="#e7e6e6 [3214]"/>
                      </v:shape>
                      <v:shape id="Picture 2865" o:spid="_x0000_s2427" type="#_x0000_t75" style="position:absolute;left:30104;top:364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" fillcolor="#5b9bd5 [3204]" strokecolor="black [3213]">
                        <v:imagedata r:id="rId55" o:title=""/>
                        <v:shadow color="#e7e6e6 [3214]"/>
                      </v:shape>
                      <v:shape id="Picture 2866" o:spid="_x0000_s2428" type="#_x0000_t75" style="position:absolute;left:26175;top:3644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" fillcolor="#5b9bd5 [3204]" strokecolor="black [3213]">
                        <v:imagedata r:id="rId55" o:title=""/>
                        <v:shadow color="#e7e6e6 [3214]"/>
                      </v:shape>
                      <v:shape id="Picture 2867" o:spid="_x0000_s2429" type="#_x0000_t75" style="position:absolute;left:30104;top:3340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" fillcolor="#5b9bd5 [3204]" strokecolor="black [3213]">
                        <v:imagedata r:id="rId55" o:title=""/>
                        <v:shadow color="#e7e6e6 [3214]"/>
                      </v:shape>
                      <v:shape id="Picture 2868" o:spid="_x0000_s2430" type="#_x0000_t75" style="position:absolute;left:26283;top:2743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" fillcolor="#5b9bd5 [3204]" strokecolor="black [3213]">
                        <v:imagedata r:id="rId56" o:title=""/>
                        <v:shadow color="#e7e6e6 [3214]"/>
                      </v:shape>
                    </v:group>
                    <v:group id="Group 2869" o:spid="_x0000_s2431" style="position:absolute;left:27497;top:28839;width:8180;height:12418" coordorigin="27497,2883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">
                      <v:shape id="Picture 2870" o:spid="_x0000_s2432" type="#_x0000_t75" style="position:absolute;left:31533;top:3188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" fillcolor="#5b9bd5 [3204]" strokecolor="black [3213]">
                        <v:imagedata r:id="rId55" o:title=""/>
                        <v:shadow color="#e7e6e6 [3214]"/>
                      </v:shape>
                      <v:shape id="Picture 2871" o:spid="_x0000_s2433" type="#_x0000_t75" style="position:absolute;left:27604;top:3187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" fillcolor="#5b9bd5 [3204]" strokecolor="black [3213]">
                        <v:imagedata r:id="rId55" o:title=""/>
                        <v:shadow color="#e7e6e6 [3214]"/>
                      </v:shape>
                      <v:shape id="Picture 2872" o:spid="_x0000_s2434" type="#_x0000_t75" style="position:absolute;left:31533;top:2883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" fillcolor="#5b9bd5 [3204]" strokecolor="black [3213]">
                        <v:imagedata r:id="rId55" o:title=""/>
                        <v:shadow color="#e7e6e6 [3214]"/>
                      </v:shape>
                      <v:shape id="Picture 2873" o:spid="_x0000_s2435" type="#_x0000_t75" style="position:absolute;left:27497;top:349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" fillcolor="#5b9bd5 [3204]" strokecolor="black [3213]">
                        <v:imagedata r:id="rId55" o:title=""/>
                        <v:shadow color="#e7e6e6 [3214]"/>
                      </v:shape>
                      <v:shape id="Picture 2874" o:spid="_x0000_s2436" type="#_x0000_t75" style="position:absolute;left:31426;top:379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" fillcolor="#5b9bd5 [3204]" strokecolor="black [3213]">
                        <v:imagedata r:id="rId55" o:title=""/>
                        <v:shadow color="#e7e6e6 [3214]"/>
                      </v:shape>
                      <v:shape id="Picture 2875" o:spid="_x0000_s2437" type="#_x0000_t75" style="position:absolute;left:27497;top:3796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" fillcolor="#5b9bd5 [3204]" strokecolor="black [3213]">
                        <v:imagedata r:id="rId55" o:title=""/>
                        <v:shadow color="#e7e6e6 [3214]"/>
                      </v:shape>
                      <v:shape id="Picture 2876" o:spid="_x0000_s2438" type="#_x0000_t75" style="position:absolute;left:31426;top:3492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" fillcolor="#5b9bd5 [3204]" strokecolor="black [3213]">
                        <v:imagedata r:id="rId55" o:title=""/>
                        <v:shadow color="#e7e6e6 [3214]"/>
                      </v:shape>
                      <v:shape id="Picture 2877" o:spid="_x0000_s2439" type="#_x0000_t75" style="position:absolute;left:27604;top:2895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" fillcolor="#5b9bd5 [3204]" strokecolor="black [3213]">
                        <v:imagedata r:id="rId56" o:title=""/>
                        <v:shadow color="#e7e6e6 [3214]"/>
                      </v:shape>
                    </v:group>
                    <v:group id="Group 2878" o:spid="_x0000_s2440" style="position:absolute;left:28634;top:30251;width:8180;height:12417" coordorigin="28634,3025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">
                      <v:shape id="Picture 2879" o:spid="_x0000_s2441" type="#_x0000_t75" style="position:absolute;left:32670;top:3329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" fillcolor="#5b9bd5 [3204]" strokecolor="black [3213]">
                        <v:imagedata r:id="rId55" o:title=""/>
                        <v:shadow color="#e7e6e6 [3214]"/>
                      </v:shape>
                      <v:shape id="Picture 2880" o:spid="_x0000_s2442" type="#_x0000_t75" style="position:absolute;left:28741;top:3328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" fillcolor="#5b9bd5 [3204]" strokecolor="black [3213]">
                        <v:imagedata r:id="rId55" o:title=""/>
                        <v:shadow color="#e7e6e6 [3214]"/>
                      </v:shape>
                      <v:shape id="Picture 2881" o:spid="_x0000_s2443" type="#_x0000_t75" style="position:absolute;left:32670;top:302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" fillcolor="#5b9bd5 [3204]" strokecolor="black [3213]">
                        <v:imagedata r:id="rId55" o:title=""/>
                        <v:shadow color="#e7e6e6 [3214]"/>
                      </v:shape>
                      <v:shape id="Picture 2882" o:spid="_x0000_s2444" type="#_x0000_t75" style="position:absolute;left:28634;top:363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" fillcolor="#5b9bd5 [3204]" strokecolor="black [3213]">
                        <v:imagedata r:id="rId55" o:title=""/>
                        <v:shadow color="#e7e6e6 [3214]"/>
                      </v:shape>
                      <v:shape id="Picture 2883" o:spid="_x0000_s2445" type="#_x0000_t75" style="position:absolute;left:32563;top:3938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" fillcolor="#5b9bd5 [3204]" strokecolor="black [3213]">
                        <v:imagedata r:id="rId55" o:title=""/>
                        <v:shadow color="#e7e6e6 [3214]"/>
                      </v:shape>
                      <v:shape id="Picture 2884" o:spid="_x0000_s2446" type="#_x0000_t75" style="position:absolute;left:28634;top:393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" fillcolor="#5b9bd5 [3204]" strokecolor="black [3213]">
                        <v:imagedata r:id="rId55" o:title=""/>
                        <v:shadow color="#e7e6e6 [3214]"/>
                      </v:shape>
                      <v:shape id="Picture 2885" o:spid="_x0000_s2447" type="#_x0000_t75" style="position:absolute;left:32563;top:3633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" fillcolor="#5b9bd5 [3204]" strokecolor="black [3213]">
                        <v:imagedata r:id="rId55" o:title=""/>
                        <v:shadow color="#e7e6e6 [3214]"/>
                      </v:shape>
                      <v:shape id="Picture 2886" o:spid="_x0000_s2448" type="#_x0000_t75" style="position:absolute;left:28741;top:3037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" fillcolor="#5b9bd5 [3204]" strokecolor="black [3213]">
                        <v:imagedata r:id="rId56" o:title=""/>
                        <v:shadow color="#e7e6e6 [3214]"/>
                      </v:shape>
                    </v:group>
                  </v:group>
                  <v:roundrect id="Rounded Rectangle 2887" o:spid="_x0000_s2449" style="position:absolute;left:63879;top:242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" fillcolor="#e46c0a" strokecolor="windowText" strokeweight="2pt">
                    <v:textbox>
                      <w:txbxContent>
                        <w:p w14:paraId="137C9316" w14:textId="77777777" w:rsidR="0051744F" w:rsidRDefault="0051744F" w:rsidP="007474D1">
                          <w:pPr>
                            <w:rPr>
                              <w:rFonts w:eastAsia="Times New Roman"/>
                            </w:rPr>
                          </w:pPr>
                        </w:p>
                      </w:txbxContent>
                    </v:textbox>
                  </v:roundrect>
                  <v:group id="Group 2888" o:spid="_x0000_s2450" style="position:absolute;left:38063;top:16704;width:20439;height:19451" coordorigin="38063,16704" coordsize="20439,19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">
                    <v:roundrect id="Rounded Rectangle 2889" o:spid="_x0000_s2451" style="position:absolute;left:38063;top:1670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" fillcolor="#fac090" strokecolor="#385d8a" strokeweight="2pt">
                      <v:textbox>
                        <w:txbxContent>
                          <w:p w14:paraId="44D39C19" w14:textId="77777777" w:rsidR="0051744F" w:rsidRDefault="0051744F" w:rsidP="007474D1">
                            <w:pPr>
                              <w:rPr>
                                <w:rFonts w:eastAsia="Times New Roman"/>
                              </w:rPr>
                            </w:pPr>
                          </w:p>
                        </w:txbxContent>
                      </v:textbox>
                    </v:roundrect>
                    <v:roundrect id="Rounded Rectangle 2890" o:spid="_x0000_s2452" style="position:absolute;left:39587;top:1813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" fillcolor="#fac090" strokecolor="#385d8a" strokeweight="2pt">
                      <v:textbox>
                        <w:txbxContent>
                          <w:p w14:paraId="0FAB7CD0" w14:textId="77777777" w:rsidR="0051744F" w:rsidRDefault="0051744F" w:rsidP="007474D1">
                            <w:pPr>
                              <w:rPr>
                                <w:rFonts w:eastAsia="Times New Roman"/>
                              </w:rPr>
                            </w:pPr>
                          </w:p>
                        </w:txbxContent>
                      </v:textbox>
                    </v:roundrect>
                    <v:roundrect id="Rounded Rectangle 2891" o:spid="_x0000_s2453" style="position:absolute;left:41111;top:19658;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" fillcolor="#fac090" strokecolor="#385d8a" strokeweight="2pt">
                      <v:textbox>
                        <w:txbxContent>
                          <w:p w14:paraId="6C36EE8C" w14:textId="77777777" w:rsidR="0051744F" w:rsidRDefault="0051744F" w:rsidP="007474D1">
                            <w:pPr>
                              <w:rPr>
                                <w:rFonts w:eastAsia="Times New Roman"/>
                              </w:rPr>
                            </w:pPr>
                          </w:p>
                        </w:txbxContent>
                      </v:textbox>
                    </v:roundrect>
                    <v:roundrect id="Rounded Rectangle 2892" o:spid="_x0000_s2454" style="position:absolute;left:42635;top:21182;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" fillcolor="#fac090" strokecolor="#385d8a" strokeweight="2pt">
                      <v:textbox>
                        <w:txbxContent>
                          <w:p w14:paraId="183867B8" w14:textId="77777777" w:rsidR="0051744F" w:rsidRDefault="0051744F" w:rsidP="007474D1">
                            <w:pPr>
                              <w:rPr>
                                <w:rFonts w:eastAsia="Times New Roman"/>
                              </w:rPr>
                            </w:pPr>
                          </w:p>
                        </w:txbxContent>
                      </v:textbox>
                    </v:roundrect>
                    <v:roundrect id="Rounded Rectangle 2893" o:spid="_x0000_s2455" style="position:absolute;left:44159;top:22706;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" fillcolor="#fac090" strokecolor="#385d8a" strokeweight="2pt">
                      <v:textbox>
                        <w:txbxContent>
                          <w:p w14:paraId="78521BD7" w14:textId="77777777" w:rsidR="0051744F" w:rsidRDefault="0051744F" w:rsidP="007474D1">
                            <w:pPr>
                              <w:rPr>
                                <w:rFonts w:eastAsia="Times New Roman"/>
                              </w:rPr>
                            </w:pPr>
                          </w:p>
                        </w:txbxContent>
                      </v:textbox>
                    </v:roundrect>
                    <v:roundrect id="Rounded Rectangle 2894" o:spid="_x0000_s2456" style="position:absolute;left:45683;top:24230;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" fillcolor="#fac090" strokecolor="#385d8a" strokeweight="2pt">
                      <v:textbox>
                        <w:txbxContent>
                          <w:p w14:paraId="6BD1D827" w14:textId="77777777" w:rsidR="0051744F" w:rsidRDefault="0051744F" w:rsidP="007474D1">
                            <w:pPr>
                              <w:rPr>
                                <w:rFonts w:eastAsia="Times New Roman"/>
                              </w:rPr>
                            </w:pPr>
                          </w:p>
                        </w:txbxContent>
                      </v:textbox>
                    </v:roundrect>
                    <v:roundrect id="Rounded Rectangle 2895" o:spid="_x0000_s2457" style="position:absolute;left:47207;top:25754;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" fillcolor="#fac090" strokecolor="#385d8a" strokeweight="2pt">
                      <v:textbox>
                        <w:txbxContent>
                          <w:p w14:paraId="79078C2D" w14:textId="77777777" w:rsidR="0051744F" w:rsidRDefault="0051744F" w:rsidP="007474D1">
                            <w:pPr>
                              <w:rPr>
                                <w:rFonts w:eastAsia="Times New Roman"/>
                              </w:rPr>
                            </w:pPr>
                          </w:p>
                        </w:txbxContent>
                      </v:textbox>
                    </v:roundrect>
                    <v:roundrect id="Rounded Rectangle 2896" o:spid="_x0000_s2458" style="position:absolute;left:48731;top:27278;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" fillcolor="#fac090" strokecolor="#385d8a" strokeweight="2pt">
                      <v:textbox>
                        <w:txbxContent>
                          <w:p w14:paraId="6CD0A4B5" w14:textId="77777777" w:rsidR="0051744F" w:rsidRDefault="0051744F" w:rsidP="007474D1">
                            <w:pPr>
                              <w:rPr>
                                <w:rFonts w:eastAsia="Times New Roman"/>
                              </w:rPr>
                            </w:pPr>
                          </w:p>
                        </w:txbxContent>
                      </v:textbox>
                    </v:roundrect>
                    <v:roundrect id="Rounded Rectangle 2897" o:spid="_x0000_s2459" style="position:absolute;left:50255;top:28802;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" fillcolor="#fac090" strokecolor="#385d8a" strokeweight="2pt">
                      <v:textbox>
                        <w:txbxContent>
                          <w:p w14:paraId="420172A7" w14:textId="77777777" w:rsidR="0051744F" w:rsidRDefault="0051744F" w:rsidP="007474D1">
                            <w:pPr>
                              <w:rPr>
                                <w:rFonts w:eastAsia="Times New Roman"/>
                              </w:rPr>
                            </w:pPr>
                          </w:p>
                        </w:txbxContent>
                      </v:textbox>
                    </v:roundrect>
                    <v:roundrect id="Rounded Rectangle 2898" o:spid="_x0000_s2460" style="position:absolute;left:51779;top:30326;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" fillcolor="#fac090" strokecolor="#385d8a" strokeweight="2pt">
                      <v:textbox>
                        <w:txbxContent>
                          <w:p w14:paraId="0652F2BA" w14:textId="77777777" w:rsidR="0051744F" w:rsidRDefault="0051744F" w:rsidP="007474D1">
                            <w:pPr>
                              <w:rPr>
                                <w:rFonts w:eastAsia="Times New Roman"/>
                              </w:rPr>
                            </w:pPr>
                          </w:p>
                        </w:txbxContent>
                      </v:textbox>
                    </v:roundrect>
                    <v:roundrect id="Rounded Rectangle 2899" o:spid="_x0000_s2461" style="position:absolute;left:53303;top:31850;width:3497;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" fillcolor="#fac090" strokecolor="#385d8a" strokeweight="2pt">
                      <v:textbox>
                        <w:txbxContent>
                          <w:p w14:paraId="3EEF77F9" w14:textId="77777777" w:rsidR="0051744F" w:rsidRDefault="0051744F" w:rsidP="007474D1">
                            <w:pPr>
                              <w:rPr>
                                <w:rFonts w:eastAsia="Times New Roman"/>
                              </w:rPr>
                            </w:pPr>
                          </w:p>
                        </w:txbxContent>
                      </v:textbox>
                    </v:roundrect>
                    <v:roundrect id="Rounded Rectangle 2900" o:spid="_x0000_s2462" style="position:absolute;left:55006;top:33280;width:3496;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" fillcolor="#fac090" strokecolor="#385d8a" strokeweight="2pt">
                      <v:textbox>
                        <w:txbxContent>
                          <w:p w14:paraId="6CC60245" w14:textId="77777777" w:rsidR="0051744F" w:rsidRDefault="0051744F" w:rsidP="007474D1">
                            <w:pPr>
                              <w:rPr>
                                <w:rFonts w:eastAsia="Times New Roman"/>
                              </w:rPr>
                            </w:pPr>
                          </w:p>
                        </w:txbxContent>
                      </v:textbox>
                    </v:roundrect>
                  </v:group>
                  <v:oval id="Oval 2901" o:spid="_x0000_s2463" style="position:absolute;left:9073;top:17247;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" fillcolor="window" strokecolor="#385d8a" strokeweight="2pt">
                    <v:textbox>
                      <w:txbxContent>
                        <w:p w14:paraId="7C764C5E" w14:textId="77777777" w:rsidR="0051744F" w:rsidRDefault="0051744F" w:rsidP="007474D1">
                          <w:pPr>
                            <w:rPr>
                              <w:rFonts w:eastAsia="Times New Roman"/>
                            </w:rPr>
                          </w:pPr>
                        </w:p>
                      </w:txbxContent>
                    </v:textbox>
                  </v:oval>
                  <v:oval id="Oval 2902" o:spid="_x0000_s2464" style="position:absolute;left:41891;top:32208;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" fillcolor="window" strokecolor="#385d8a" strokeweight="2pt">
                    <v:textbox>
                      <w:txbxContent>
                        <w:p w14:paraId="3AF9BD64" w14:textId="77777777" w:rsidR="0051744F" w:rsidRDefault="0051744F" w:rsidP="007474D1">
                          <w:pPr>
                            <w:rPr>
                              <w:rFonts w:eastAsia="Times New Roman"/>
                            </w:rPr>
                          </w:pPr>
                        </w:p>
                      </w:txbxContent>
                    </v:textbox>
                  </v:oval>
                  <v:line id="Straight Connector 2903" o:spid="_x0000_s2465" style="position:absolute;visibility:visible;mso-wrap-style:square" from="2001,2721" to="12121,17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" strokecolor="windowText"/>
                  <v:line id="Straight Connector 2904" o:spid="_x0000_s2466" style="position:absolute;visibility:visible;mso-wrap-style:square" from="2001,14913" to="9073,20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" strokecolor="windowText"/>
                  <v:line id="Straight Connector 2905" o:spid="_x0000_s2467" style="position:absolute;visibility:visible;mso-wrap-style:square" from="15169,20169" to="30813,30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" strokecolor="windowText"/>
                  <v:line id="Straight Connector 2906" o:spid="_x0000_s2468" style="position:absolute;visibility:visible;mso-wrap-style:square" from="12121,23091" to="30813,33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" strokecolor="windowText"/>
                  <v:line id="Straight Connector 2907" o:spid="_x0000_s2469" style="position:absolute;visibility:visible;mso-wrap-style:square" from="36371,30485" to="44939,32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" strokecolor="windowText"/>
                  <v:line id="Straight Connector 2908" o:spid="_x0000_s2470" style="position:absolute;visibility:visible;mso-wrap-style:square" from="30813,30370" to="42783,33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" strokecolor="windowText"/>
                  <v:line id="Straight Connector 2909" o:spid="_x0000_s2471" style="position:absolute;flip:y;visibility:visible;mso-wrap-style:square" from="29146,37196" to="42783,42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" strokecolor="windowText"/>
                  <v:line id="Straight Connector 2910" o:spid="_x0000_s2472" style="position:absolute;flip:x;visibility:visible;mso-wrap-style:square" from="35965,38052" to="44939,42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" strokecolor="windowText"/>
                  <v:line id="Straight Connector 2911" o:spid="_x0000_s2473" style="position:absolute;visibility:visible;mso-wrap-style:square" from="47094,33064" to="56754,33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" strokecolor="windowText"/>
                  <v:line id="Straight Connector 2912" o:spid="_x0000_s2474" style="position:absolute;flip:y;visibility:visible;mso-wrap-style:square" from="44939,36155" to="56754,38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" strokecolor="windowText"/>
                </v:group>
                <v:shape id="Picture 2913" o:spid="_x0000_s2475" type="#_x0000_t75" style="position:absolute;left:13529;top:41896;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">
                  <v:imagedata r:id="rId57" o:title=""/>
                </v:shape>
                <v:shape id="Text Box 2" o:spid="_x0000_s2476" type="#_x0000_t202" style="position:absolute;left:8929;top:46141;width:14788;height:5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" filled="f" stroked="f">
                  <v:textbox>
                    <w:txbxContent>
                      <w:p w14:paraId="492D73CD" w14:textId="77777777" w:rsidR="0051744F" w:rsidRDefault="0051744F" w:rsidP="007474D1">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6FC04AFF" w14:textId="77777777" w:rsidR="0051744F" w:rsidRDefault="0051744F" w:rsidP="007474D1">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28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Text Box 2" o:spid="_x0000_s2477" type="#_x0000_t202" style="position:absolute;left:39282;top:45461;width:15724;height:5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" filled="f" stroked="f">
                  <v:textbox>
                    <w:txbxContent>
                      <w:p w14:paraId="01F1BBA6" w14:textId="77777777" w:rsidR="0051744F" w:rsidRDefault="0051744F" w:rsidP="007474D1">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31B8834E" w14:textId="77777777" w:rsidR="0051744F" w:rsidRDefault="0051744F" w:rsidP="007474D1">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3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2916" o:spid="_x0000_s2478" type="#_x0000_t75" style="position:absolute;left:45890;top:42038;width:1156;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">
                  <v:imagedata r:id="rId57" o:title=""/>
                </v:shape>
                <v:shape id="Text Box 2" o:spid="_x0000_s2479" type="#_x0000_t202" style="position:absolute;left:47432;top:16766;width:14999;height:3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" filled="f" stroked="f">
                  <v:textbox>
                    <w:txbxContent>
                      <w:p w14:paraId="1765E025" w14:textId="77777777" w:rsidR="0051744F" w:rsidRDefault="0051744F" w:rsidP="007474D1">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2918" o:spid="_x0000_s2480" type="#_x0000_t67" style="position:absolute;left:54618;top:19790;width:1188;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" adj="15127,6846" fillcolor="windowText" stroked="f" strokeweight="2pt">
                  <v:textbox>
                    <w:txbxContent>
                      <w:p w14:paraId="5E6C6BFE" w14:textId="77777777" w:rsidR="0051744F" w:rsidRDefault="0051744F" w:rsidP="007474D1">
                        <w:pPr>
                          <w:rPr>
                            <w:rFonts w:eastAsia="Times New Roman"/>
                          </w:rPr>
                        </w:pPr>
                      </w:p>
                    </w:txbxContent>
                  </v:textbox>
                </v:shape>
                <v:shape id="_x0000_s2481" type="#_x0000_t202" style="position:absolute;left:1938;width:5170;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" filled="f" stroked="f">
                  <v:textbox style="mso-fit-shape-to-text:t">
                    <w:txbxContent>
                      <w:p w14:paraId="1375D525" w14:textId="77777777" w:rsidR="0051744F" w:rsidRDefault="0051744F" w:rsidP="007474D1">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v:textbox>
                </v:shape>
                <w10:wrap type="square"/>
              </v:group>
            </w:pict>
          </mc:Fallback>
        </mc:AlternateContent>
      </w:r>
      <w:r w:rsidR="000A10EA" w:rsidRPr="000A10EA">
        <w:rPr>
          <w:noProof/>
        </w:rPr>
        <mc:AlternateContent>
          <mc:Choice Requires="wpg">
            <w:drawing>
              <wp:anchor distT="0" distB="0" distL="114300" distR="114300" simplePos="0" relativeHeight="251794944" behindDoc="0" locked="0" layoutInCell="1" allowOverlap="1" wp14:anchorId="6F5E2D84" wp14:editId="490FCD2D">
                <wp:simplePos x="0" y="0"/>
                <wp:positionH relativeFrom="column">
                  <wp:posOffset>-155575</wp:posOffset>
                </wp:positionH>
                <wp:positionV relativeFrom="paragraph">
                  <wp:posOffset>4288155</wp:posOffset>
                </wp:positionV>
                <wp:extent cx="6076315" cy="4086225"/>
                <wp:effectExtent l="0" t="0" r="19685" b="0"/>
                <wp:wrapSquare wrapText="bothSides"/>
                <wp:docPr id="2920" name="Group 2"/>
                <wp:cNvGraphicFramePr/>
                <a:graphic xmlns:a="http://schemas.openxmlformats.org/drawingml/2006/main">
                  <a:graphicData uri="http://schemas.microsoft.com/office/word/2010/wordprocessingGroup">
                    <wpg:wgp>
                      <wpg:cNvGrpSpPr/>
                      <wpg:grpSpPr>
                        <a:xfrm>
                          <a:off x="0" y="0"/>
                          <a:ext cx="6076315" cy="4086225"/>
                          <a:chOff x="0" y="0"/>
                          <a:chExt cx="6076755" cy="4162427"/>
                        </a:xfrm>
                      </wpg:grpSpPr>
                      <wpg:grpSp>
                        <wpg:cNvPr id="2921" name="Group 2921"/>
                        <wpg:cNvGrpSpPr/>
                        <wpg:grpSpPr>
                          <a:xfrm>
                            <a:off x="56415" y="222582"/>
                            <a:ext cx="6020340" cy="3773175"/>
                            <a:chOff x="56415" y="222582"/>
                            <a:chExt cx="8017271" cy="4843659"/>
                          </a:xfrm>
                        </wpg:grpSpPr>
                        <wpg:grpSp>
                          <wpg:cNvPr id="2922" name="Group 2922"/>
                          <wpg:cNvGrpSpPr/>
                          <wpg:grpSpPr>
                            <a:xfrm>
                              <a:off x="56415" y="222582"/>
                              <a:ext cx="406992" cy="4843659"/>
                              <a:chOff x="56415" y="222582"/>
                              <a:chExt cx="406992" cy="4843659"/>
                            </a:xfrm>
                          </wpg:grpSpPr>
                          <wps:wsp>
                            <wps:cNvPr id="2923" name="Rounded Rectangle 2923"/>
                            <wps:cNvSpPr/>
                            <wps:spPr>
                              <a:xfrm>
                                <a:off x="56415" y="22258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C8D1A13" w14:textId="77777777" w:rsidR="0051744F" w:rsidRDefault="0051744F" w:rsidP="000A10EA">
                                  <w:pPr>
                                    <w:rPr>
                                      <w:rFonts w:eastAsia="Times New Roman"/>
                                    </w:rPr>
                                  </w:pPr>
                                </w:p>
                              </w:txbxContent>
                            </wps:txbx>
                            <wps:bodyPr rtlCol="0" anchor="ctr"/>
                          </wps:wsp>
                          <wps:wsp>
                            <wps:cNvPr id="2924" name="Rounded Rectangle 2924"/>
                            <wps:cNvSpPr/>
                            <wps:spPr>
                              <a:xfrm>
                                <a:off x="56415" y="527382"/>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24077EF5" w14:textId="77777777" w:rsidR="0051744F" w:rsidRDefault="0051744F" w:rsidP="000A10EA">
                                  <w:pPr>
                                    <w:rPr>
                                      <w:rFonts w:eastAsia="Times New Roman"/>
                                    </w:rPr>
                                  </w:pPr>
                                </w:p>
                              </w:txbxContent>
                            </wps:txbx>
                            <wps:bodyPr rtlCol="0" anchor="ctr"/>
                          </wps:wsp>
                          <wps:wsp>
                            <wps:cNvPr id="2925" name="Rounded Rectangle 2925"/>
                            <wps:cNvSpPr/>
                            <wps:spPr>
                              <a:xfrm>
                                <a:off x="56415" y="83218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9FDDF15" w14:textId="77777777" w:rsidR="0051744F" w:rsidRDefault="0051744F" w:rsidP="000A10EA">
                                  <w:pPr>
                                    <w:rPr>
                                      <w:rFonts w:eastAsia="Times New Roman"/>
                                    </w:rPr>
                                  </w:pPr>
                                </w:p>
                              </w:txbxContent>
                            </wps:txbx>
                            <wps:bodyPr rtlCol="0" anchor="ctr"/>
                          </wps:wsp>
                          <wps:wsp>
                            <wps:cNvPr id="2926" name="Rounded Rectangle 2926"/>
                            <wps:cNvSpPr/>
                            <wps:spPr>
                              <a:xfrm>
                                <a:off x="56415" y="113698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718A342" w14:textId="77777777" w:rsidR="0051744F" w:rsidRDefault="0051744F" w:rsidP="000A10EA">
                                  <w:pPr>
                                    <w:rPr>
                                      <w:rFonts w:eastAsia="Times New Roman"/>
                                    </w:rPr>
                                  </w:pPr>
                                </w:p>
                              </w:txbxContent>
                            </wps:txbx>
                            <wps:bodyPr rtlCol="0" anchor="ctr"/>
                          </wps:wsp>
                          <wps:wsp>
                            <wps:cNvPr id="2927" name="Rounded Rectangle 2927"/>
                            <wps:cNvSpPr/>
                            <wps:spPr>
                              <a:xfrm>
                                <a:off x="56415" y="144178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034BE3B" w14:textId="77777777" w:rsidR="0051744F" w:rsidRDefault="0051744F" w:rsidP="000A10EA">
                                  <w:pPr>
                                    <w:rPr>
                                      <w:rFonts w:eastAsia="Times New Roman"/>
                                    </w:rPr>
                                  </w:pPr>
                                </w:p>
                              </w:txbxContent>
                            </wps:txbx>
                            <wps:bodyPr rtlCol="0" anchor="ctr"/>
                          </wps:wsp>
                          <wps:wsp>
                            <wps:cNvPr id="2928" name="Rounded Rectangle 2928"/>
                            <wps:cNvSpPr/>
                            <wps:spPr>
                              <a:xfrm>
                                <a:off x="56415" y="174658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4B47833" w14:textId="77777777" w:rsidR="0051744F" w:rsidRDefault="0051744F" w:rsidP="000A10EA">
                                  <w:pPr>
                                    <w:rPr>
                                      <w:rFonts w:eastAsia="Times New Roman"/>
                                    </w:rPr>
                                  </w:pPr>
                                </w:p>
                              </w:txbxContent>
                            </wps:txbx>
                            <wps:bodyPr rtlCol="0" anchor="ctr"/>
                          </wps:wsp>
                          <wps:wsp>
                            <wps:cNvPr id="2929" name="Rounded Rectangle 2929"/>
                            <wps:cNvSpPr/>
                            <wps:spPr>
                              <a:xfrm>
                                <a:off x="56415" y="205138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0CD59DE" w14:textId="77777777" w:rsidR="0051744F" w:rsidRDefault="0051744F" w:rsidP="000A10EA">
                                  <w:pPr>
                                    <w:rPr>
                                      <w:rFonts w:eastAsia="Times New Roman"/>
                                    </w:rPr>
                                  </w:pPr>
                                </w:p>
                              </w:txbxContent>
                            </wps:txbx>
                            <wps:bodyPr rtlCol="0" anchor="ctr"/>
                          </wps:wsp>
                          <wps:wsp>
                            <wps:cNvPr id="2930" name="Rounded Rectangle 2930"/>
                            <wps:cNvSpPr/>
                            <wps:spPr>
                              <a:xfrm>
                                <a:off x="56415" y="235513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4308C02" w14:textId="77777777" w:rsidR="0051744F" w:rsidRDefault="0051744F" w:rsidP="000A10EA">
                                  <w:pPr>
                                    <w:rPr>
                                      <w:rFonts w:eastAsia="Times New Roman"/>
                                    </w:rPr>
                                  </w:pPr>
                                </w:p>
                              </w:txbxContent>
                            </wps:txbx>
                            <wps:bodyPr rtlCol="0" anchor="ctr"/>
                          </wps:wsp>
                          <wps:wsp>
                            <wps:cNvPr id="2931" name="Rounded Rectangle 2931"/>
                            <wps:cNvSpPr/>
                            <wps:spPr>
                              <a:xfrm>
                                <a:off x="56415" y="295403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73B2F88" w14:textId="77777777" w:rsidR="0051744F" w:rsidRDefault="0051744F" w:rsidP="000A10EA">
                                  <w:pPr>
                                    <w:rPr>
                                      <w:rFonts w:eastAsia="Times New Roman"/>
                                    </w:rPr>
                                  </w:pPr>
                                </w:p>
                              </w:txbxContent>
                            </wps:txbx>
                            <wps:bodyPr rtlCol="0" anchor="ctr"/>
                          </wps:wsp>
                          <wps:wsp>
                            <wps:cNvPr id="2932" name="Rounded Rectangle 2932"/>
                            <wps:cNvSpPr/>
                            <wps:spPr>
                              <a:xfrm>
                                <a:off x="56415" y="2659938"/>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2E231E8" w14:textId="77777777" w:rsidR="0051744F" w:rsidRDefault="0051744F" w:rsidP="000A10EA">
                                  <w:pPr>
                                    <w:rPr>
                                      <w:rFonts w:eastAsia="Times New Roman"/>
                                    </w:rPr>
                                  </w:pPr>
                                </w:p>
                              </w:txbxContent>
                            </wps:txbx>
                            <wps:bodyPr rtlCol="0" anchor="ctr"/>
                          </wps:wsp>
                          <wps:wsp>
                            <wps:cNvPr id="2933" name="Rounded Rectangle 2933"/>
                            <wps:cNvSpPr/>
                            <wps:spPr>
                              <a:xfrm>
                                <a:off x="56415" y="325883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DD69317" w14:textId="77777777" w:rsidR="0051744F" w:rsidRDefault="0051744F" w:rsidP="000A10EA">
                                  <w:pPr>
                                    <w:rPr>
                                      <w:rFonts w:eastAsia="Times New Roman"/>
                                    </w:rPr>
                                  </w:pPr>
                                </w:p>
                              </w:txbxContent>
                            </wps:txbx>
                            <wps:bodyPr rtlCol="0" anchor="ctr"/>
                          </wps:wsp>
                          <wps:wsp>
                            <wps:cNvPr id="2934" name="Rounded Rectangle 2934"/>
                            <wps:cNvSpPr/>
                            <wps:spPr>
                              <a:xfrm>
                                <a:off x="63161" y="386843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E206FAA" w14:textId="77777777" w:rsidR="0051744F" w:rsidRDefault="0051744F" w:rsidP="000A10EA">
                                  <w:pPr>
                                    <w:rPr>
                                      <w:rFonts w:eastAsia="Times New Roman"/>
                                    </w:rPr>
                                  </w:pPr>
                                </w:p>
                              </w:txbxContent>
                            </wps:txbx>
                            <wps:bodyPr rtlCol="0" anchor="ctr"/>
                          </wps:wsp>
                          <wps:wsp>
                            <wps:cNvPr id="2935" name="Rounded Rectangle 2935"/>
                            <wps:cNvSpPr/>
                            <wps:spPr>
                              <a:xfrm>
                                <a:off x="63161" y="356363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652A4B8" w14:textId="77777777" w:rsidR="0051744F" w:rsidRDefault="0051744F" w:rsidP="000A10EA">
                                  <w:pPr>
                                    <w:rPr>
                                      <w:rFonts w:eastAsia="Times New Roman"/>
                                    </w:rPr>
                                  </w:pPr>
                                </w:p>
                              </w:txbxContent>
                            </wps:txbx>
                            <wps:bodyPr rtlCol="0" anchor="ctr"/>
                          </wps:wsp>
                          <wps:wsp>
                            <wps:cNvPr id="2936" name="Rounded Rectangle 2936"/>
                            <wps:cNvSpPr/>
                            <wps:spPr>
                              <a:xfrm>
                                <a:off x="63161" y="416254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15BCE26" w14:textId="77777777" w:rsidR="0051744F" w:rsidRDefault="0051744F" w:rsidP="000A10EA">
                                  <w:pPr>
                                    <w:rPr>
                                      <w:rFonts w:eastAsia="Times New Roman"/>
                                    </w:rPr>
                                  </w:pPr>
                                </w:p>
                              </w:txbxContent>
                            </wps:txbx>
                            <wps:bodyPr rtlCol="0" anchor="ctr"/>
                          </wps:wsp>
                          <wps:wsp>
                            <wps:cNvPr id="2937" name="Rounded Rectangle 2937"/>
                            <wps:cNvSpPr/>
                            <wps:spPr>
                              <a:xfrm>
                                <a:off x="63160" y="446734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AA374A3" w14:textId="77777777" w:rsidR="0051744F" w:rsidRDefault="0051744F" w:rsidP="000A10EA">
                                  <w:pPr>
                                    <w:rPr>
                                      <w:rFonts w:eastAsia="Times New Roman"/>
                                    </w:rPr>
                                  </w:pPr>
                                </w:p>
                              </w:txbxContent>
                            </wps:txbx>
                            <wps:bodyPr rtlCol="0" anchor="ctr"/>
                          </wps:wsp>
                          <wps:wsp>
                            <wps:cNvPr id="2938" name="Rounded Rectangle 2938"/>
                            <wps:cNvSpPr/>
                            <wps:spPr>
                              <a:xfrm>
                                <a:off x="63160" y="476144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8C0C8EA" w14:textId="77777777" w:rsidR="0051744F" w:rsidRDefault="0051744F" w:rsidP="000A10EA">
                                  <w:pPr>
                                    <w:rPr>
                                      <w:rFonts w:eastAsia="Times New Roman"/>
                                    </w:rPr>
                                  </w:pPr>
                                </w:p>
                              </w:txbxContent>
                            </wps:txbx>
                            <wps:bodyPr rtlCol="0" anchor="ctr"/>
                          </wps:wsp>
                        </wpg:grpSp>
                        <wps:wsp>
                          <wps:cNvPr id="2939" name="Rounded Rectangle 2939"/>
                          <wps:cNvSpPr/>
                          <wps:spPr>
                            <a:xfrm>
                              <a:off x="7679193" y="2780321"/>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7F00D26C" w14:textId="77777777" w:rsidR="0051744F" w:rsidRDefault="0051744F" w:rsidP="000A10EA">
                                <w:pPr>
                                  <w:rPr>
                                    <w:rFonts w:eastAsia="Times New Roman"/>
                                  </w:rPr>
                                </w:pPr>
                              </w:p>
                            </w:txbxContent>
                          </wps:txbx>
                          <wps:bodyPr rtlCol="0" anchor="ctr"/>
                        </wps:wsp>
                        <wpg:grpSp>
                          <wpg:cNvPr id="2940" name="Group 2940"/>
                          <wpg:cNvGrpSpPr/>
                          <wpg:grpSpPr>
                            <a:xfrm>
                              <a:off x="4292584" y="1980266"/>
                              <a:ext cx="1505561" cy="1968943"/>
                              <a:chOff x="4292584" y="1980266"/>
                              <a:chExt cx="1505561" cy="1968943"/>
                            </a:xfrm>
                          </wpg:grpSpPr>
                          <wps:wsp>
                            <wps:cNvPr id="2941" name="Rounded Rectangle 2941"/>
                            <wps:cNvSpPr/>
                            <wps:spPr>
                              <a:xfrm>
                                <a:off x="4292584" y="1980266"/>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73BB3A5" w14:textId="77777777" w:rsidR="0051744F" w:rsidRDefault="0051744F" w:rsidP="000A10EA">
                                  <w:pPr>
                                    <w:rPr>
                                      <w:rFonts w:eastAsia="Times New Roman"/>
                                    </w:rPr>
                                  </w:pPr>
                                </w:p>
                              </w:txbxContent>
                            </wps:txbx>
                            <wps:bodyPr rtlCol="0" anchor="ctr"/>
                          </wps:wsp>
                          <wps:wsp>
                            <wps:cNvPr id="2942" name="Rounded Rectangle 2942"/>
                            <wps:cNvSpPr/>
                            <wps:spPr>
                              <a:xfrm>
                                <a:off x="4383026" y="212040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B16CBE8" w14:textId="77777777" w:rsidR="0051744F" w:rsidRDefault="0051744F" w:rsidP="000A10EA">
                                  <w:pPr>
                                    <w:rPr>
                                      <w:rFonts w:eastAsia="Times New Roman"/>
                                    </w:rPr>
                                  </w:pPr>
                                </w:p>
                              </w:txbxContent>
                            </wps:txbx>
                            <wps:bodyPr rtlCol="0" anchor="ctr"/>
                          </wps:wsp>
                          <wps:wsp>
                            <wps:cNvPr id="2943" name="Rounded Rectangle 2943"/>
                            <wps:cNvSpPr/>
                            <wps:spPr>
                              <a:xfrm>
                                <a:off x="4475235" y="224719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6D34B43" w14:textId="77777777" w:rsidR="0051744F" w:rsidRDefault="0051744F" w:rsidP="000A10EA">
                                  <w:pPr>
                                    <w:rPr>
                                      <w:rFonts w:eastAsia="Times New Roman"/>
                                    </w:rPr>
                                  </w:pPr>
                                </w:p>
                              </w:txbxContent>
                            </wps:txbx>
                            <wps:bodyPr rtlCol="0" anchor="ctr"/>
                          </wps:wsp>
                          <wps:wsp>
                            <wps:cNvPr id="2944" name="Rounded Rectangle 2944"/>
                            <wps:cNvSpPr/>
                            <wps:spPr>
                              <a:xfrm>
                                <a:off x="4565041" y="240917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19C5148" w14:textId="77777777" w:rsidR="0051744F" w:rsidRDefault="0051744F" w:rsidP="000A10EA">
                                  <w:pPr>
                                    <w:rPr>
                                      <w:rFonts w:eastAsia="Times New Roman"/>
                                    </w:rPr>
                                  </w:pPr>
                                </w:p>
                              </w:txbxContent>
                            </wps:txbx>
                            <wps:bodyPr rtlCol="0" anchor="ctr"/>
                          </wps:wsp>
                          <wps:wsp>
                            <wps:cNvPr id="2945" name="Rounded Rectangle 2945"/>
                            <wps:cNvSpPr/>
                            <wps:spPr>
                              <a:xfrm>
                                <a:off x="4663124" y="257760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BFA610C" w14:textId="77777777" w:rsidR="0051744F" w:rsidRDefault="0051744F" w:rsidP="000A10EA">
                                  <w:pPr>
                                    <w:rPr>
                                      <w:rFonts w:eastAsia="Times New Roman"/>
                                    </w:rPr>
                                  </w:pPr>
                                </w:p>
                              </w:txbxContent>
                            </wps:txbx>
                            <wps:bodyPr rtlCol="0" anchor="ctr"/>
                          </wps:wsp>
                          <wps:wsp>
                            <wps:cNvPr id="2946" name="Rounded Rectangle 2946"/>
                            <wps:cNvSpPr/>
                            <wps:spPr>
                              <a:xfrm>
                                <a:off x="4762287" y="273604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B3E18B5" w14:textId="77777777" w:rsidR="0051744F" w:rsidRDefault="0051744F" w:rsidP="000A10EA">
                                  <w:pPr>
                                    <w:rPr>
                                      <w:rFonts w:eastAsia="Times New Roman"/>
                                    </w:rPr>
                                  </w:pPr>
                                </w:p>
                              </w:txbxContent>
                            </wps:txbx>
                            <wps:bodyPr rtlCol="0" anchor="ctr"/>
                          </wps:wsp>
                          <wps:wsp>
                            <wps:cNvPr id="2947" name="Rounded Rectangle 2947"/>
                            <wps:cNvSpPr/>
                            <wps:spPr>
                              <a:xfrm>
                                <a:off x="4879421" y="288240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E3FA18C" w14:textId="77777777" w:rsidR="0051744F" w:rsidRDefault="0051744F" w:rsidP="000A10EA">
                                  <w:pPr>
                                    <w:rPr>
                                      <w:rFonts w:eastAsia="Times New Roman"/>
                                    </w:rPr>
                                  </w:pPr>
                                </w:p>
                              </w:txbxContent>
                            </wps:txbx>
                            <wps:bodyPr rtlCol="0" anchor="ctr"/>
                          </wps:wsp>
                          <wps:wsp>
                            <wps:cNvPr id="2948" name="Rounded Rectangle 2948"/>
                            <wps:cNvSpPr/>
                            <wps:spPr>
                              <a:xfrm>
                                <a:off x="4978032" y="3026674"/>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9597C8D" w14:textId="77777777" w:rsidR="0051744F" w:rsidRDefault="0051744F" w:rsidP="000A10EA">
                                  <w:pPr>
                                    <w:rPr>
                                      <w:rFonts w:eastAsia="Times New Roman"/>
                                    </w:rPr>
                                  </w:pPr>
                                </w:p>
                              </w:txbxContent>
                            </wps:txbx>
                            <wps:bodyPr rtlCol="0" anchor="ctr"/>
                          </wps:wsp>
                          <wps:wsp>
                            <wps:cNvPr id="2949" name="Rounded Rectangle 2949"/>
                            <wps:cNvSpPr/>
                            <wps:spPr>
                              <a:xfrm>
                                <a:off x="5102962" y="317606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6C96F6E" w14:textId="77777777" w:rsidR="0051744F" w:rsidRDefault="0051744F" w:rsidP="000A10EA">
                                  <w:pPr>
                                    <w:rPr>
                                      <w:rFonts w:eastAsia="Times New Roman"/>
                                    </w:rPr>
                                  </w:pPr>
                                </w:p>
                              </w:txbxContent>
                            </wps:txbx>
                            <wps:bodyPr rtlCol="0" anchor="ctr"/>
                          </wps:wsp>
                          <wps:wsp>
                            <wps:cNvPr id="2950" name="Rounded Rectangle 2950"/>
                            <wps:cNvSpPr/>
                            <wps:spPr>
                              <a:xfrm>
                                <a:off x="5206406" y="333960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0BF7645" w14:textId="77777777" w:rsidR="0051744F" w:rsidRDefault="0051744F" w:rsidP="000A10EA">
                                  <w:pPr>
                                    <w:rPr>
                                      <w:rFonts w:eastAsia="Times New Roman"/>
                                    </w:rPr>
                                  </w:pPr>
                                </w:p>
                              </w:txbxContent>
                            </wps:txbx>
                            <wps:bodyPr rtlCol="0" anchor="ctr"/>
                          </wps:wsp>
                          <wps:wsp>
                            <wps:cNvPr id="2951" name="Rounded Rectangle 2951"/>
                            <wps:cNvSpPr/>
                            <wps:spPr>
                              <a:xfrm>
                                <a:off x="5300208" y="349200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9E0BD7B" w14:textId="77777777" w:rsidR="0051744F" w:rsidRDefault="0051744F" w:rsidP="000A10EA">
                                  <w:pPr>
                                    <w:rPr>
                                      <w:rFonts w:eastAsia="Times New Roman"/>
                                    </w:rPr>
                                  </w:pPr>
                                </w:p>
                              </w:txbxContent>
                            </wps:txbx>
                            <wps:bodyPr rtlCol="0" anchor="ctr"/>
                          </wps:wsp>
                          <wps:wsp>
                            <wps:cNvPr id="2952" name="Rounded Rectangle 2952"/>
                            <wps:cNvSpPr/>
                            <wps:spPr>
                              <a:xfrm>
                                <a:off x="5403652" y="364440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0AEA86B" w14:textId="77777777" w:rsidR="0051744F" w:rsidRDefault="0051744F" w:rsidP="000A10EA">
                                  <w:pPr>
                                    <w:rPr>
                                      <w:rFonts w:eastAsia="Times New Roman"/>
                                    </w:rPr>
                                  </w:pPr>
                                </w:p>
                              </w:txbxContent>
                            </wps:txbx>
                            <wps:bodyPr rtlCol="0" anchor="ctr"/>
                          </wps:wsp>
                        </wpg:grpSp>
                        <wps:wsp>
                          <wps:cNvPr id="2953" name="Oval 2953"/>
                          <wps:cNvSpPr/>
                          <wps:spPr>
                            <a:xfrm>
                              <a:off x="497146" y="861195"/>
                              <a:ext cx="504173" cy="497730"/>
                            </a:xfrm>
                            <a:prstGeom prst="ellipse">
                              <a:avLst/>
                            </a:prstGeom>
                            <a:solidFill>
                              <a:sysClr val="window" lastClr="FFFFFF"/>
                            </a:solidFill>
                            <a:ln w="25400" cap="flat" cmpd="sng" algn="ctr">
                              <a:solidFill>
                                <a:srgbClr val="4F81BD">
                                  <a:shade val="50000"/>
                                </a:srgbClr>
                              </a:solidFill>
                              <a:prstDash val="solid"/>
                            </a:ln>
                            <a:effectLst/>
                          </wps:spPr>
                          <wps:txbx>
                            <w:txbxContent>
                              <w:p w14:paraId="5095C2B6" w14:textId="77777777" w:rsidR="0051744F" w:rsidRDefault="0051744F" w:rsidP="000A10EA">
                                <w:pPr>
                                  <w:rPr>
                                    <w:rFonts w:eastAsia="Times New Roman"/>
                                  </w:rPr>
                                </w:pPr>
                              </w:p>
                            </w:txbxContent>
                          </wps:txbx>
                          <wps:bodyPr rtlCol="0" anchor="ctr"/>
                        </wps:wsp>
                        <wps:wsp>
                          <wps:cNvPr id="2954" name="Straight Connector 2954"/>
                          <wps:cNvCnPr/>
                          <wps:spPr>
                            <a:xfrm>
                              <a:off x="256538" y="222582"/>
                              <a:ext cx="492695" cy="638613"/>
                            </a:xfrm>
                            <a:prstGeom prst="line">
                              <a:avLst/>
                            </a:prstGeom>
                            <a:noFill/>
                            <a:ln w="9525" cap="flat" cmpd="sng" algn="ctr">
                              <a:solidFill>
                                <a:sysClr val="windowText" lastClr="000000"/>
                              </a:solidFill>
                              <a:prstDash val="solid"/>
                            </a:ln>
                            <a:effectLst/>
                          </wps:spPr>
                          <wps:bodyPr/>
                        </wps:wsp>
                        <wps:wsp>
                          <wps:cNvPr id="2955" name="Straight Connector 2955"/>
                          <wps:cNvCnPr/>
                          <wps:spPr>
                            <a:xfrm>
                              <a:off x="256538" y="832182"/>
                              <a:ext cx="240608" cy="277878"/>
                            </a:xfrm>
                            <a:prstGeom prst="line">
                              <a:avLst/>
                            </a:prstGeom>
                            <a:noFill/>
                            <a:ln w="9525" cap="flat" cmpd="sng" algn="ctr">
                              <a:solidFill>
                                <a:sysClr val="windowText" lastClr="000000"/>
                              </a:solidFill>
                              <a:prstDash val="solid"/>
                            </a:ln>
                            <a:effectLst/>
                          </wps:spPr>
                          <wps:bodyPr/>
                        </wps:wsp>
                        <wpg:grpSp>
                          <wpg:cNvPr id="2956" name="Group 2956"/>
                          <wpg:cNvGrpSpPr/>
                          <wpg:grpSpPr>
                            <a:xfrm>
                              <a:off x="1060775" y="743807"/>
                              <a:ext cx="1269464" cy="4085056"/>
                              <a:chOff x="1060775" y="743807"/>
                              <a:chExt cx="1269464" cy="4085056"/>
                            </a:xfrm>
                          </wpg:grpSpPr>
                          <wpg:grpSp>
                            <wpg:cNvPr id="2957" name="Group 2957"/>
                            <wpg:cNvGrpSpPr/>
                            <wpg:grpSpPr>
                              <a:xfrm>
                                <a:off x="1060775" y="743807"/>
                                <a:ext cx="416467" cy="2449087"/>
                                <a:chOff x="1060775" y="743807"/>
                                <a:chExt cx="416467" cy="2449087"/>
                              </a:xfrm>
                            </wpg:grpSpPr>
                            <pic:pic xmlns:pic="http://schemas.openxmlformats.org/drawingml/2006/picture">
                              <pic:nvPicPr>
                                <pic:cNvPr id="2958" name="Picture 29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60778" y="10357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59" name="Picture 295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62905" y="13406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60" name="Picture 29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60775" y="16444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61" name="Picture 296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060777" y="7438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62" name="Picture 29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60776" y="19498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63" name="Picture 29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62904" y="22546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64" name="Picture 29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62905" y="25594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65" name="Picture 296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62905" y="28642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966" name="Group 2966"/>
                            <wpg:cNvGrpSpPr/>
                            <wpg:grpSpPr>
                              <a:xfrm>
                                <a:off x="1131962" y="896207"/>
                                <a:ext cx="416467" cy="2449087"/>
                                <a:chOff x="1131962" y="896207"/>
                                <a:chExt cx="416467" cy="2449087"/>
                              </a:xfrm>
                            </wpg:grpSpPr>
                            <pic:pic xmlns:pic="http://schemas.openxmlformats.org/drawingml/2006/picture">
                              <pic:nvPicPr>
                                <pic:cNvPr id="2967" name="Picture 29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31965" y="11881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68" name="Picture 296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34092" y="14930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69" name="Picture 29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31962" y="17968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70" name="Picture 297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131964" y="8962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71" name="Picture 29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31963" y="21022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72" name="Picture 29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34091" y="24070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73" name="Picture 29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34092" y="27118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74" name="Picture 29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34092" y="30166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975" name="Group 2975"/>
                            <wpg:cNvGrpSpPr/>
                            <wpg:grpSpPr>
                              <a:xfrm>
                                <a:off x="1197822" y="1048607"/>
                                <a:ext cx="416467" cy="2449087"/>
                                <a:chOff x="1197822" y="1048607"/>
                                <a:chExt cx="416467" cy="2449087"/>
                              </a:xfrm>
                            </wpg:grpSpPr>
                            <pic:pic xmlns:pic="http://schemas.openxmlformats.org/drawingml/2006/picture">
                              <pic:nvPicPr>
                                <pic:cNvPr id="2976" name="Picture 29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97825" y="13405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77" name="Picture 297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99952" y="16454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78" name="Picture 297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97822" y="19492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79" name="Picture 297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197824" y="10486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80" name="Picture 29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97823" y="22546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81" name="Picture 29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99951" y="25594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82" name="Picture 29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99952" y="28642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83" name="Picture 29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99952" y="31690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984" name="Group 2984"/>
                            <wpg:cNvGrpSpPr/>
                            <wpg:grpSpPr>
                              <a:xfrm>
                                <a:off x="1258168" y="1192384"/>
                                <a:ext cx="416467" cy="2449087"/>
                                <a:chOff x="1258168" y="1192384"/>
                                <a:chExt cx="416467" cy="2449087"/>
                              </a:xfrm>
                            </wpg:grpSpPr>
                            <pic:pic xmlns:pic="http://schemas.openxmlformats.org/drawingml/2006/picture">
                              <pic:nvPicPr>
                                <pic:cNvPr id="2985" name="Picture 29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58171" y="14842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86" name="Picture 298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60298" y="178920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87" name="Picture 298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58168" y="20930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88" name="Picture 298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258170" y="11923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89" name="Picture 298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58169" y="23984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90" name="Picture 29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60297" y="27032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91" name="Picture 29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60298" y="30080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92" name="Picture 299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60298" y="33128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2993" name="Group 2993"/>
                            <wpg:cNvGrpSpPr/>
                            <wpg:grpSpPr>
                              <a:xfrm>
                                <a:off x="1317698" y="1335577"/>
                                <a:ext cx="416467" cy="2449087"/>
                                <a:chOff x="1317698" y="1335577"/>
                                <a:chExt cx="416467" cy="2449087"/>
                              </a:xfrm>
                            </wpg:grpSpPr>
                            <pic:pic xmlns:pic="http://schemas.openxmlformats.org/drawingml/2006/picture">
                              <pic:nvPicPr>
                                <pic:cNvPr id="2994" name="Picture 29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17701" y="162748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95" name="Picture 299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19828" y="193240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96" name="Picture 299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17698" y="223622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97" name="Picture 299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317700" y="133557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98" name="Picture 29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17699" y="25416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99" name="Picture 29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19827" y="28464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00" name="Picture 30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19828" y="31512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01" name="Picture 30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19828" y="34560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002" name="Group 3002"/>
                            <wpg:cNvGrpSpPr/>
                            <wpg:grpSpPr>
                              <a:xfrm>
                                <a:off x="1392591" y="1486707"/>
                                <a:ext cx="416467" cy="2449087"/>
                                <a:chOff x="1392591" y="1486707"/>
                                <a:chExt cx="416467" cy="2449087"/>
                              </a:xfrm>
                            </wpg:grpSpPr>
                            <pic:pic xmlns:pic="http://schemas.openxmlformats.org/drawingml/2006/picture">
                              <pic:nvPicPr>
                                <pic:cNvPr id="3003" name="Picture 30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92594" y="17786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04" name="Picture 30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94721" y="20835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05" name="Picture 300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92591" y="23873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06" name="Picture 300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392593" y="14867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07" name="Picture 30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92592" y="26927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08" name="Picture 30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94720" y="29975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09" name="Picture 30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94721" y="33023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10" name="Picture 30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94721" y="36071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011" name="Group 3011"/>
                            <wpg:cNvGrpSpPr/>
                            <wpg:grpSpPr>
                              <a:xfrm>
                                <a:off x="1467466" y="1639107"/>
                                <a:ext cx="416467" cy="2449087"/>
                                <a:chOff x="1467466" y="1639107"/>
                                <a:chExt cx="416467" cy="2449087"/>
                              </a:xfrm>
                            </wpg:grpSpPr>
                            <pic:pic xmlns:pic="http://schemas.openxmlformats.org/drawingml/2006/picture">
                              <pic:nvPicPr>
                                <pic:cNvPr id="3012" name="Picture 30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67469" y="19310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13" name="Picture 30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69596" y="22359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14" name="Picture 30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67466" y="25397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15" name="Picture 30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467468" y="16391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16" name="Picture 30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67467" y="28451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17" name="Picture 30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69595" y="31499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18" name="Picture 30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69596" y="34547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19" name="Picture 30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69596" y="37595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020" name="Group 3020"/>
                            <wpg:cNvGrpSpPr/>
                            <wpg:grpSpPr>
                              <a:xfrm>
                                <a:off x="1566905" y="1780638"/>
                                <a:ext cx="416467" cy="2449087"/>
                                <a:chOff x="1566905" y="1780638"/>
                                <a:chExt cx="416467" cy="2449087"/>
                              </a:xfrm>
                            </wpg:grpSpPr>
                            <pic:pic xmlns:pic="http://schemas.openxmlformats.org/drawingml/2006/picture">
                              <pic:nvPicPr>
                                <pic:cNvPr id="3021" name="Picture 30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66908" y="20725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22" name="Picture 30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69035" y="237746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23" name="Picture 30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66905" y="268128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24" name="Picture 302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566907" y="17806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25" name="Picture 30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66906" y="29867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26" name="Picture 30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69034" y="32915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27" name="Picture 30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69035" y="35963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28" name="Picture 30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69035" y="39011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029" name="Group 3029"/>
                            <wpg:cNvGrpSpPr/>
                            <wpg:grpSpPr>
                              <a:xfrm>
                                <a:off x="1628761" y="1943685"/>
                                <a:ext cx="416467" cy="2449087"/>
                                <a:chOff x="1628761" y="1943685"/>
                                <a:chExt cx="416467" cy="2449087"/>
                              </a:xfrm>
                            </wpg:grpSpPr>
                            <pic:pic xmlns:pic="http://schemas.openxmlformats.org/drawingml/2006/picture">
                              <pic:nvPicPr>
                                <pic:cNvPr id="3030" name="Picture 30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28764" y="22355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31" name="Picture 30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30891" y="254051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32" name="Picture 30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28761" y="28443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33" name="Picture 30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628763" y="194368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34" name="Picture 30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28762" y="31497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35" name="Picture 30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30890" y="34545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36" name="Picture 30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30891" y="37593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37" name="Picture 30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30891" y="40641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038" name="Group 3038"/>
                            <wpg:cNvGrpSpPr/>
                            <wpg:grpSpPr>
                              <a:xfrm>
                                <a:off x="1736295" y="2089743"/>
                                <a:ext cx="416467" cy="2449087"/>
                                <a:chOff x="1736295" y="2089743"/>
                                <a:chExt cx="416467" cy="2449087"/>
                              </a:xfrm>
                            </wpg:grpSpPr>
                            <pic:pic xmlns:pic="http://schemas.openxmlformats.org/drawingml/2006/picture">
                              <pic:nvPicPr>
                                <pic:cNvPr id="3039" name="Picture 30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36298" y="238165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40" name="Picture 30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38425" y="268656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41" name="Picture 30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36295" y="29903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42" name="Picture 304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736297" y="20897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43" name="Picture 30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36296" y="329581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44" name="Picture 30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38424" y="360061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45" name="Picture 30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38425" y="390541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46" name="Picture 30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38425" y="421021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047" name="Group 3047"/>
                            <wpg:cNvGrpSpPr/>
                            <wpg:grpSpPr>
                              <a:xfrm>
                                <a:off x="1825978" y="2238971"/>
                                <a:ext cx="416467" cy="2449087"/>
                                <a:chOff x="1825978" y="2238971"/>
                                <a:chExt cx="416467" cy="2449087"/>
                              </a:xfrm>
                            </wpg:grpSpPr>
                            <pic:pic xmlns:pic="http://schemas.openxmlformats.org/drawingml/2006/picture">
                              <pic:nvPicPr>
                                <pic:cNvPr id="3048" name="Picture 30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5981" y="25308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49" name="Picture 30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8108" y="28357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50" name="Picture 30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5978" y="313961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51" name="Picture 30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825980" y="223897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52" name="Picture 30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5979" y="34450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53" name="Picture 30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8107" y="37498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54" name="Picture 30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8108" y="40546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55" name="Picture 30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8108" y="43594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056" name="Group 3056"/>
                            <wpg:cNvGrpSpPr/>
                            <wpg:grpSpPr>
                              <a:xfrm>
                                <a:off x="1913772" y="2379776"/>
                                <a:ext cx="416467" cy="2449087"/>
                                <a:chOff x="1913772" y="2379776"/>
                                <a:chExt cx="416467" cy="2449087"/>
                              </a:xfrm>
                            </wpg:grpSpPr>
                            <pic:pic xmlns:pic="http://schemas.openxmlformats.org/drawingml/2006/picture">
                              <pic:nvPicPr>
                                <pic:cNvPr id="3057" name="Picture 30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13775" y="267168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58" name="Picture 30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15902" y="297660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59" name="Picture 305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13772" y="328042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60" name="Picture 30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13774" y="237977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61" name="Picture 30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13773" y="35858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62" name="Picture 30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15901" y="38906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63" name="Picture 30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15902" y="41954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64" name="Picture 30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15902" y="45002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3065" name="Group 3065"/>
                          <wpg:cNvGrpSpPr/>
                          <wpg:grpSpPr>
                            <a:xfrm>
                              <a:off x="2767829" y="1997067"/>
                              <a:ext cx="1469246" cy="2218743"/>
                              <a:chOff x="2767829" y="1997067"/>
                              <a:chExt cx="1469246" cy="2218743"/>
                            </a:xfrm>
                          </wpg:grpSpPr>
                          <wpg:grpSp>
                            <wpg:cNvPr id="3066" name="Group 3066"/>
                            <wpg:cNvGrpSpPr/>
                            <wpg:grpSpPr>
                              <a:xfrm>
                                <a:off x="2767829" y="1997067"/>
                                <a:ext cx="394493" cy="609600"/>
                                <a:chOff x="2767829" y="1997067"/>
                                <a:chExt cx="394493" cy="609600"/>
                              </a:xfrm>
                            </wpg:grpSpPr>
                            <wps:wsp>
                              <wps:cNvPr id="3067" name="Rounded Rectangle 3067"/>
                              <wps:cNvSpPr/>
                              <wps:spPr>
                                <a:xfrm>
                                  <a:off x="2767829" y="199706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37B632B" w14:textId="77777777" w:rsidR="0051744F" w:rsidRDefault="0051744F" w:rsidP="000A10EA">
                                    <w:pPr>
                                      <w:rPr>
                                        <w:rFonts w:eastAsia="Times New Roman"/>
                                      </w:rPr>
                                    </w:pPr>
                                  </w:p>
                                </w:txbxContent>
                              </wps:txbx>
                              <wps:bodyPr rtlCol="0" anchor="ctr"/>
                            </wps:wsp>
                            <wps:wsp>
                              <wps:cNvPr id="3068" name="Rounded Rectangle 3068"/>
                              <wps:cNvSpPr/>
                              <wps:spPr>
                                <a:xfrm>
                                  <a:off x="2767829" y="230186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949DEF3" w14:textId="77777777" w:rsidR="0051744F" w:rsidRDefault="0051744F" w:rsidP="000A10EA">
                                    <w:pPr>
                                      <w:rPr>
                                        <w:rFonts w:eastAsia="Times New Roman"/>
                                      </w:rPr>
                                    </w:pPr>
                                  </w:p>
                                </w:txbxContent>
                              </wps:txbx>
                              <wps:bodyPr rtlCol="0" anchor="ctr"/>
                            </wps:wsp>
                          </wpg:grpSp>
                          <wpg:grpSp>
                            <wpg:cNvPr id="3069" name="Group 3069"/>
                            <wpg:cNvGrpSpPr/>
                            <wpg:grpSpPr>
                              <a:xfrm>
                                <a:off x="2862959" y="2120370"/>
                                <a:ext cx="394493" cy="609600"/>
                                <a:chOff x="2862959" y="2120370"/>
                                <a:chExt cx="394493" cy="609600"/>
                              </a:xfrm>
                            </wpg:grpSpPr>
                            <wps:wsp>
                              <wps:cNvPr id="3070" name="Rounded Rectangle 3070"/>
                              <wps:cNvSpPr/>
                              <wps:spPr>
                                <a:xfrm>
                                  <a:off x="2862959" y="212037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6A2FCA4" w14:textId="77777777" w:rsidR="0051744F" w:rsidRDefault="0051744F" w:rsidP="000A10EA">
                                    <w:pPr>
                                      <w:rPr>
                                        <w:rFonts w:eastAsia="Times New Roman"/>
                                      </w:rPr>
                                    </w:pPr>
                                  </w:p>
                                </w:txbxContent>
                              </wps:txbx>
                              <wps:bodyPr rtlCol="0" anchor="ctr"/>
                            </wps:wsp>
                            <wps:wsp>
                              <wps:cNvPr id="3071" name="Rounded Rectangle 3071"/>
                              <wps:cNvSpPr/>
                              <wps:spPr>
                                <a:xfrm>
                                  <a:off x="2862959" y="242517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503E2BD" w14:textId="77777777" w:rsidR="0051744F" w:rsidRDefault="0051744F" w:rsidP="000A10EA">
                                    <w:pPr>
                                      <w:rPr>
                                        <w:rFonts w:eastAsia="Times New Roman"/>
                                      </w:rPr>
                                    </w:pPr>
                                  </w:p>
                                </w:txbxContent>
                              </wps:txbx>
                              <wps:bodyPr rtlCol="0" anchor="ctr"/>
                            </wps:wsp>
                          </wpg:grpSp>
                          <wpg:grpSp>
                            <wpg:cNvPr id="3072" name="Group 3072"/>
                            <wpg:cNvGrpSpPr/>
                            <wpg:grpSpPr>
                              <a:xfrm>
                                <a:off x="2949339" y="2264824"/>
                                <a:ext cx="394493" cy="609600"/>
                                <a:chOff x="2949339" y="2264824"/>
                                <a:chExt cx="394493" cy="609600"/>
                              </a:xfrm>
                            </wpg:grpSpPr>
                            <wps:wsp>
                              <wps:cNvPr id="3073" name="Rounded Rectangle 3073"/>
                              <wps:cNvSpPr/>
                              <wps:spPr>
                                <a:xfrm>
                                  <a:off x="2949339" y="2264824"/>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38BB6C4" w14:textId="77777777" w:rsidR="0051744F" w:rsidRDefault="0051744F" w:rsidP="000A10EA">
                                    <w:pPr>
                                      <w:rPr>
                                        <w:rFonts w:eastAsia="Times New Roman"/>
                                      </w:rPr>
                                    </w:pPr>
                                  </w:p>
                                </w:txbxContent>
                              </wps:txbx>
                              <wps:bodyPr rtlCol="0" anchor="ctr"/>
                            </wps:wsp>
                            <wps:wsp>
                              <wps:cNvPr id="3074" name="Rounded Rectangle 3074"/>
                              <wps:cNvSpPr/>
                              <wps:spPr>
                                <a:xfrm>
                                  <a:off x="2949339" y="2569624"/>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34D50CD" w14:textId="77777777" w:rsidR="0051744F" w:rsidRDefault="0051744F" w:rsidP="000A10EA">
                                    <w:pPr>
                                      <w:rPr>
                                        <w:rFonts w:eastAsia="Times New Roman"/>
                                      </w:rPr>
                                    </w:pPr>
                                  </w:p>
                                </w:txbxContent>
                              </wps:txbx>
                              <wps:bodyPr rtlCol="0" anchor="ctr"/>
                            </wps:wsp>
                          </wpg:grpSp>
                          <wpg:grpSp>
                            <wpg:cNvPr id="3075" name="Group 3075"/>
                            <wpg:cNvGrpSpPr/>
                            <wpg:grpSpPr>
                              <a:xfrm>
                                <a:off x="3060206" y="2401413"/>
                                <a:ext cx="394493" cy="609600"/>
                                <a:chOff x="3060206" y="2401413"/>
                                <a:chExt cx="394493" cy="609600"/>
                              </a:xfrm>
                            </wpg:grpSpPr>
                            <wps:wsp>
                              <wps:cNvPr id="3076" name="Rounded Rectangle 3076"/>
                              <wps:cNvSpPr/>
                              <wps:spPr>
                                <a:xfrm>
                                  <a:off x="3060206" y="240141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D768791" w14:textId="77777777" w:rsidR="0051744F" w:rsidRDefault="0051744F" w:rsidP="000A10EA">
                                    <w:pPr>
                                      <w:rPr>
                                        <w:rFonts w:eastAsia="Times New Roman"/>
                                      </w:rPr>
                                    </w:pPr>
                                  </w:p>
                                </w:txbxContent>
                              </wps:txbx>
                              <wps:bodyPr rtlCol="0" anchor="ctr"/>
                            </wps:wsp>
                            <wps:wsp>
                              <wps:cNvPr id="3077" name="Rounded Rectangle 3077"/>
                              <wps:cNvSpPr/>
                              <wps:spPr>
                                <a:xfrm>
                                  <a:off x="3060206" y="270621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B42B8FC" w14:textId="77777777" w:rsidR="0051744F" w:rsidRDefault="0051744F" w:rsidP="000A10EA">
                                    <w:pPr>
                                      <w:rPr>
                                        <w:rFonts w:eastAsia="Times New Roman"/>
                                      </w:rPr>
                                    </w:pPr>
                                  </w:p>
                                </w:txbxContent>
                              </wps:txbx>
                              <wps:bodyPr rtlCol="0" anchor="ctr"/>
                            </wps:wsp>
                          </wpg:grpSp>
                          <wpg:grpSp>
                            <wpg:cNvPr id="3078" name="Group 3078"/>
                            <wpg:cNvGrpSpPr/>
                            <wpg:grpSpPr>
                              <a:xfrm>
                                <a:off x="3162322" y="2556831"/>
                                <a:ext cx="394493" cy="609600"/>
                                <a:chOff x="3162322" y="2556831"/>
                                <a:chExt cx="394493" cy="609600"/>
                              </a:xfrm>
                            </wpg:grpSpPr>
                            <wps:wsp>
                              <wps:cNvPr id="3079" name="Rounded Rectangle 3079"/>
                              <wps:cNvSpPr/>
                              <wps:spPr>
                                <a:xfrm>
                                  <a:off x="3162322" y="255683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5AA533A" w14:textId="77777777" w:rsidR="0051744F" w:rsidRDefault="0051744F" w:rsidP="000A10EA">
                                    <w:pPr>
                                      <w:rPr>
                                        <w:rFonts w:eastAsia="Times New Roman"/>
                                      </w:rPr>
                                    </w:pPr>
                                  </w:p>
                                </w:txbxContent>
                              </wps:txbx>
                              <wps:bodyPr rtlCol="0" anchor="ctr"/>
                            </wps:wsp>
                            <wps:wsp>
                              <wps:cNvPr id="3080" name="Rounded Rectangle 3080"/>
                              <wps:cNvSpPr/>
                              <wps:spPr>
                                <a:xfrm>
                                  <a:off x="3162322" y="286163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1564246" w14:textId="77777777" w:rsidR="0051744F" w:rsidRDefault="0051744F" w:rsidP="000A10EA">
                                    <w:pPr>
                                      <w:rPr>
                                        <w:rFonts w:eastAsia="Times New Roman"/>
                                      </w:rPr>
                                    </w:pPr>
                                  </w:p>
                                </w:txbxContent>
                              </wps:txbx>
                              <wps:bodyPr rtlCol="0" anchor="ctr"/>
                            </wps:wsp>
                          </wpg:grpSp>
                          <wpg:grpSp>
                            <wpg:cNvPr id="3081" name="Group 3081"/>
                            <wpg:cNvGrpSpPr/>
                            <wpg:grpSpPr>
                              <a:xfrm>
                                <a:off x="3253365" y="2709590"/>
                                <a:ext cx="394493" cy="609600"/>
                                <a:chOff x="3253365" y="2709590"/>
                                <a:chExt cx="394493" cy="609600"/>
                              </a:xfrm>
                            </wpg:grpSpPr>
                            <wps:wsp>
                              <wps:cNvPr id="3082" name="Rounded Rectangle 3082"/>
                              <wps:cNvSpPr/>
                              <wps:spPr>
                                <a:xfrm>
                                  <a:off x="3253365" y="270959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7144604" w14:textId="77777777" w:rsidR="0051744F" w:rsidRDefault="0051744F" w:rsidP="000A10EA">
                                    <w:pPr>
                                      <w:rPr>
                                        <w:rFonts w:eastAsia="Times New Roman"/>
                                      </w:rPr>
                                    </w:pPr>
                                  </w:p>
                                </w:txbxContent>
                              </wps:txbx>
                              <wps:bodyPr rtlCol="0" anchor="ctr"/>
                            </wps:wsp>
                            <wps:wsp>
                              <wps:cNvPr id="3083" name="Rounded Rectangle 3083"/>
                              <wps:cNvSpPr/>
                              <wps:spPr>
                                <a:xfrm>
                                  <a:off x="3253365" y="301439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0A854C6" w14:textId="77777777" w:rsidR="0051744F" w:rsidRDefault="0051744F" w:rsidP="000A10EA">
                                    <w:pPr>
                                      <w:rPr>
                                        <w:rFonts w:eastAsia="Times New Roman"/>
                                      </w:rPr>
                                    </w:pPr>
                                  </w:p>
                                </w:txbxContent>
                              </wps:txbx>
                              <wps:bodyPr rtlCol="0" anchor="ctr"/>
                            </wps:wsp>
                          </wpg:grpSp>
                          <wpg:grpSp>
                            <wpg:cNvPr id="3084" name="Group 3084"/>
                            <wpg:cNvGrpSpPr/>
                            <wpg:grpSpPr>
                              <a:xfrm>
                                <a:off x="3343832" y="2852334"/>
                                <a:ext cx="394493" cy="609600"/>
                                <a:chOff x="3343832" y="2852334"/>
                                <a:chExt cx="394493" cy="609600"/>
                              </a:xfrm>
                            </wpg:grpSpPr>
                            <wps:wsp>
                              <wps:cNvPr id="3085" name="Rounded Rectangle 3085"/>
                              <wps:cNvSpPr/>
                              <wps:spPr>
                                <a:xfrm>
                                  <a:off x="3343832" y="2852334"/>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8674E5D" w14:textId="77777777" w:rsidR="0051744F" w:rsidRDefault="0051744F" w:rsidP="000A10EA">
                                    <w:pPr>
                                      <w:rPr>
                                        <w:rFonts w:eastAsia="Times New Roman"/>
                                      </w:rPr>
                                    </w:pPr>
                                  </w:p>
                                </w:txbxContent>
                              </wps:txbx>
                              <wps:bodyPr rtlCol="0" anchor="ctr"/>
                            </wps:wsp>
                            <wps:wsp>
                              <wps:cNvPr id="3086" name="Rounded Rectangle 3086"/>
                              <wps:cNvSpPr/>
                              <wps:spPr>
                                <a:xfrm>
                                  <a:off x="3343832" y="3157134"/>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A882FE8" w14:textId="77777777" w:rsidR="0051744F" w:rsidRDefault="0051744F" w:rsidP="000A10EA">
                                    <w:pPr>
                                      <w:rPr>
                                        <w:rFonts w:eastAsia="Times New Roman"/>
                                      </w:rPr>
                                    </w:pPr>
                                  </w:p>
                                </w:txbxContent>
                              </wps:txbx>
                              <wps:bodyPr rtlCol="0" anchor="ctr"/>
                            </wps:wsp>
                          </wpg:grpSp>
                          <wpg:grpSp>
                            <wpg:cNvPr id="3087" name="Group 3087"/>
                            <wpg:cNvGrpSpPr/>
                            <wpg:grpSpPr>
                              <a:xfrm>
                                <a:off x="3440135" y="3004734"/>
                                <a:ext cx="394493" cy="609600"/>
                                <a:chOff x="3440135" y="3004734"/>
                                <a:chExt cx="394493" cy="609600"/>
                              </a:xfrm>
                            </wpg:grpSpPr>
                            <wps:wsp>
                              <wps:cNvPr id="3088" name="Rounded Rectangle 3088"/>
                              <wps:cNvSpPr/>
                              <wps:spPr>
                                <a:xfrm>
                                  <a:off x="3440135" y="3004734"/>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A80A5D2" w14:textId="77777777" w:rsidR="0051744F" w:rsidRDefault="0051744F" w:rsidP="000A10EA">
                                    <w:pPr>
                                      <w:rPr>
                                        <w:rFonts w:eastAsia="Times New Roman"/>
                                      </w:rPr>
                                    </w:pPr>
                                  </w:p>
                                </w:txbxContent>
                              </wps:txbx>
                              <wps:bodyPr rtlCol="0" anchor="ctr"/>
                            </wps:wsp>
                            <wps:wsp>
                              <wps:cNvPr id="3089" name="Rounded Rectangle 3089"/>
                              <wps:cNvSpPr/>
                              <wps:spPr>
                                <a:xfrm>
                                  <a:off x="3440135" y="3309534"/>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D2DD414" w14:textId="77777777" w:rsidR="0051744F" w:rsidRDefault="0051744F" w:rsidP="000A10EA">
                                    <w:pPr>
                                      <w:rPr>
                                        <w:rFonts w:eastAsia="Times New Roman"/>
                                      </w:rPr>
                                    </w:pPr>
                                  </w:p>
                                </w:txbxContent>
                              </wps:txbx>
                              <wps:bodyPr rtlCol="0" anchor="ctr"/>
                            </wps:wsp>
                          </wpg:grpSp>
                          <wpg:grpSp>
                            <wpg:cNvPr id="3090" name="Group 3090"/>
                            <wpg:cNvGrpSpPr/>
                            <wpg:grpSpPr>
                              <a:xfrm>
                                <a:off x="3541078" y="3158003"/>
                                <a:ext cx="394493" cy="609600"/>
                                <a:chOff x="3541078" y="3158003"/>
                                <a:chExt cx="394493" cy="609600"/>
                              </a:xfrm>
                            </wpg:grpSpPr>
                            <wps:wsp>
                              <wps:cNvPr id="3091" name="Rounded Rectangle 3091"/>
                              <wps:cNvSpPr/>
                              <wps:spPr>
                                <a:xfrm>
                                  <a:off x="3541078" y="315800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8763937" w14:textId="77777777" w:rsidR="0051744F" w:rsidRDefault="0051744F" w:rsidP="000A10EA">
                                    <w:pPr>
                                      <w:rPr>
                                        <w:rFonts w:eastAsia="Times New Roman"/>
                                      </w:rPr>
                                    </w:pPr>
                                  </w:p>
                                </w:txbxContent>
                              </wps:txbx>
                              <wps:bodyPr rtlCol="0" anchor="ctr"/>
                            </wps:wsp>
                            <wps:wsp>
                              <wps:cNvPr id="3092" name="Rounded Rectangle 3092"/>
                              <wps:cNvSpPr/>
                              <wps:spPr>
                                <a:xfrm>
                                  <a:off x="3541078" y="346280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9664C2B" w14:textId="77777777" w:rsidR="0051744F" w:rsidRDefault="0051744F" w:rsidP="000A10EA">
                                    <w:pPr>
                                      <w:rPr>
                                        <w:rFonts w:eastAsia="Times New Roman"/>
                                      </w:rPr>
                                    </w:pPr>
                                  </w:p>
                                </w:txbxContent>
                              </wps:txbx>
                              <wps:bodyPr rtlCol="0" anchor="ctr"/>
                            </wps:wsp>
                          </wpg:grpSp>
                          <wpg:grpSp>
                            <wpg:cNvPr id="3093" name="Group 3093"/>
                            <wpg:cNvGrpSpPr/>
                            <wpg:grpSpPr>
                              <a:xfrm>
                                <a:off x="3645336" y="3304423"/>
                                <a:ext cx="394493" cy="609600"/>
                                <a:chOff x="3645336" y="3304423"/>
                                <a:chExt cx="394493" cy="609600"/>
                              </a:xfrm>
                            </wpg:grpSpPr>
                            <wps:wsp>
                              <wps:cNvPr id="3094" name="Rounded Rectangle 3094"/>
                              <wps:cNvSpPr/>
                              <wps:spPr>
                                <a:xfrm>
                                  <a:off x="3645336" y="330442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DA15E25" w14:textId="77777777" w:rsidR="0051744F" w:rsidRDefault="0051744F" w:rsidP="000A10EA">
                                    <w:pPr>
                                      <w:rPr>
                                        <w:rFonts w:eastAsia="Times New Roman"/>
                                      </w:rPr>
                                    </w:pPr>
                                  </w:p>
                                </w:txbxContent>
                              </wps:txbx>
                              <wps:bodyPr rtlCol="0" anchor="ctr"/>
                            </wps:wsp>
                            <wps:wsp>
                              <wps:cNvPr id="3095" name="Rounded Rectangle 3095"/>
                              <wps:cNvSpPr/>
                              <wps:spPr>
                                <a:xfrm>
                                  <a:off x="3645336" y="360922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57DE813" w14:textId="77777777" w:rsidR="0051744F" w:rsidRDefault="0051744F" w:rsidP="000A10EA">
                                    <w:pPr>
                                      <w:rPr>
                                        <w:rFonts w:eastAsia="Times New Roman"/>
                                      </w:rPr>
                                    </w:pPr>
                                  </w:p>
                                </w:txbxContent>
                              </wps:txbx>
                              <wps:bodyPr rtlCol="0" anchor="ctr"/>
                            </wps:wsp>
                          </wpg:grpSp>
                          <wpg:grpSp>
                            <wpg:cNvPr id="3096" name="Group 3096"/>
                            <wpg:cNvGrpSpPr/>
                            <wpg:grpSpPr>
                              <a:xfrm>
                                <a:off x="3738325" y="3456823"/>
                                <a:ext cx="394493" cy="609600"/>
                                <a:chOff x="3738325" y="3456823"/>
                                <a:chExt cx="394493" cy="609600"/>
                              </a:xfrm>
                            </wpg:grpSpPr>
                            <wps:wsp>
                              <wps:cNvPr id="3097" name="Rounded Rectangle 3097"/>
                              <wps:cNvSpPr/>
                              <wps:spPr>
                                <a:xfrm>
                                  <a:off x="3738325" y="345682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2CAA169" w14:textId="77777777" w:rsidR="0051744F" w:rsidRDefault="0051744F" w:rsidP="000A10EA">
                                    <w:pPr>
                                      <w:rPr>
                                        <w:rFonts w:eastAsia="Times New Roman"/>
                                      </w:rPr>
                                    </w:pPr>
                                  </w:p>
                                </w:txbxContent>
                              </wps:txbx>
                              <wps:bodyPr rtlCol="0" anchor="ctr"/>
                            </wps:wsp>
                            <wps:wsp>
                              <wps:cNvPr id="3098" name="Rounded Rectangle 3098"/>
                              <wps:cNvSpPr/>
                              <wps:spPr>
                                <a:xfrm>
                                  <a:off x="3738325" y="376162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7C58BF8" w14:textId="77777777" w:rsidR="0051744F" w:rsidRDefault="0051744F" w:rsidP="000A10EA">
                                    <w:pPr>
                                      <w:rPr>
                                        <w:rFonts w:eastAsia="Times New Roman"/>
                                      </w:rPr>
                                    </w:pPr>
                                  </w:p>
                                </w:txbxContent>
                              </wps:txbx>
                              <wps:bodyPr rtlCol="0" anchor="ctr"/>
                            </wps:wsp>
                          </wpg:grpSp>
                          <wpg:grpSp>
                            <wpg:cNvPr id="3099" name="Group 3099"/>
                            <wpg:cNvGrpSpPr/>
                            <wpg:grpSpPr>
                              <a:xfrm>
                                <a:off x="3842582" y="3606210"/>
                                <a:ext cx="394493" cy="609600"/>
                                <a:chOff x="3842582" y="3606210"/>
                                <a:chExt cx="394493" cy="609600"/>
                              </a:xfrm>
                            </wpg:grpSpPr>
                            <wps:wsp>
                              <wps:cNvPr id="3100" name="Rounded Rectangle 3100"/>
                              <wps:cNvSpPr/>
                              <wps:spPr>
                                <a:xfrm>
                                  <a:off x="3842582" y="360621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AAD2B5F" w14:textId="77777777" w:rsidR="0051744F" w:rsidRDefault="0051744F" w:rsidP="000A10EA">
                                    <w:pPr>
                                      <w:rPr>
                                        <w:rFonts w:eastAsia="Times New Roman"/>
                                      </w:rPr>
                                    </w:pPr>
                                  </w:p>
                                </w:txbxContent>
                              </wps:txbx>
                              <wps:bodyPr rtlCol="0" anchor="ctr"/>
                            </wps:wsp>
                            <wps:wsp>
                              <wps:cNvPr id="3101" name="Rounded Rectangle 3101"/>
                              <wps:cNvSpPr/>
                              <wps:spPr>
                                <a:xfrm>
                                  <a:off x="3842582" y="3911010"/>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414271B" w14:textId="77777777" w:rsidR="0051744F" w:rsidRDefault="0051744F" w:rsidP="000A10EA">
                                    <w:pPr>
                                      <w:rPr>
                                        <w:rFonts w:eastAsia="Times New Roman"/>
                                      </w:rPr>
                                    </w:pPr>
                                  </w:p>
                                </w:txbxContent>
                              </wps:txbx>
                              <wps:bodyPr rtlCol="0" anchor="ctr"/>
                            </wps:wsp>
                          </wpg:grpSp>
                        </wpg:grpSp>
                        <wpg:grpSp>
                          <wpg:cNvPr id="3102" name="Group 3102"/>
                          <wpg:cNvGrpSpPr/>
                          <wpg:grpSpPr>
                            <a:xfrm>
                              <a:off x="5884330" y="1974045"/>
                              <a:ext cx="1505561" cy="1978599"/>
                              <a:chOff x="5884330" y="1974045"/>
                              <a:chExt cx="1505561" cy="1978599"/>
                            </a:xfrm>
                          </wpg:grpSpPr>
                          <wps:wsp>
                            <wps:cNvPr id="3103" name="Rounded Rectangle 3103"/>
                            <wps:cNvSpPr/>
                            <wps:spPr>
                              <a:xfrm>
                                <a:off x="5884330" y="1974045"/>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018B0EF8" w14:textId="77777777" w:rsidR="0051744F" w:rsidRDefault="0051744F" w:rsidP="000A10EA">
                                  <w:pPr>
                                    <w:rPr>
                                      <w:rFonts w:eastAsia="Times New Roman"/>
                                    </w:rPr>
                                  </w:pPr>
                                </w:p>
                              </w:txbxContent>
                            </wps:txbx>
                            <wps:bodyPr rtlCol="0" anchor="ctr"/>
                          </wps:wsp>
                          <wps:wsp>
                            <wps:cNvPr id="3104" name="Rounded Rectangle 3104"/>
                            <wps:cNvSpPr/>
                            <wps:spPr>
                              <a:xfrm>
                                <a:off x="5974772" y="2114188"/>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35B72C86" w14:textId="77777777" w:rsidR="0051744F" w:rsidRDefault="0051744F" w:rsidP="000A10EA">
                                  <w:pPr>
                                    <w:rPr>
                                      <w:rFonts w:eastAsia="Times New Roman"/>
                                    </w:rPr>
                                  </w:pPr>
                                </w:p>
                              </w:txbxContent>
                            </wps:txbx>
                            <wps:bodyPr rtlCol="0" anchor="ctr"/>
                          </wps:wsp>
                          <wps:wsp>
                            <wps:cNvPr id="3105" name="Rounded Rectangle 3105"/>
                            <wps:cNvSpPr/>
                            <wps:spPr>
                              <a:xfrm>
                                <a:off x="6066981" y="2240978"/>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11DECE5A" w14:textId="77777777" w:rsidR="0051744F" w:rsidRDefault="0051744F" w:rsidP="000A10EA">
                                  <w:pPr>
                                    <w:rPr>
                                      <w:rFonts w:eastAsia="Times New Roman"/>
                                    </w:rPr>
                                  </w:pPr>
                                </w:p>
                              </w:txbxContent>
                            </wps:txbx>
                            <wps:bodyPr rtlCol="0" anchor="ctr"/>
                          </wps:wsp>
                          <wps:wsp>
                            <wps:cNvPr id="3106" name="Rounded Rectangle 3106"/>
                            <wps:cNvSpPr/>
                            <wps:spPr>
                              <a:xfrm>
                                <a:off x="6156787" y="2402956"/>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0DC842A7" w14:textId="77777777" w:rsidR="0051744F" w:rsidRDefault="0051744F" w:rsidP="000A10EA">
                                  <w:pPr>
                                    <w:rPr>
                                      <w:rFonts w:eastAsia="Times New Roman"/>
                                    </w:rPr>
                                  </w:pPr>
                                </w:p>
                              </w:txbxContent>
                            </wps:txbx>
                            <wps:bodyPr rtlCol="0" anchor="ctr"/>
                          </wps:wsp>
                          <wps:wsp>
                            <wps:cNvPr id="3107" name="Rounded Rectangle 3107"/>
                            <wps:cNvSpPr/>
                            <wps:spPr>
                              <a:xfrm>
                                <a:off x="6254870" y="2571388"/>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7B081939" w14:textId="77777777" w:rsidR="0051744F" w:rsidRDefault="0051744F" w:rsidP="000A10EA">
                                  <w:pPr>
                                    <w:rPr>
                                      <w:rFonts w:eastAsia="Times New Roman"/>
                                    </w:rPr>
                                  </w:pPr>
                                </w:p>
                              </w:txbxContent>
                            </wps:txbx>
                            <wps:bodyPr rtlCol="0" anchor="ctr"/>
                          </wps:wsp>
                          <wps:wsp>
                            <wps:cNvPr id="3108" name="Rounded Rectangle 3108"/>
                            <wps:cNvSpPr/>
                            <wps:spPr>
                              <a:xfrm>
                                <a:off x="6354033" y="2729824"/>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5C10C4B1" w14:textId="77777777" w:rsidR="0051744F" w:rsidRDefault="0051744F" w:rsidP="000A10EA">
                                  <w:pPr>
                                    <w:rPr>
                                      <w:rFonts w:eastAsia="Times New Roman"/>
                                    </w:rPr>
                                  </w:pPr>
                                </w:p>
                              </w:txbxContent>
                            </wps:txbx>
                            <wps:bodyPr rtlCol="0" anchor="ctr"/>
                          </wps:wsp>
                          <wps:wsp>
                            <wps:cNvPr id="3109" name="Rounded Rectangle 3109"/>
                            <wps:cNvSpPr/>
                            <wps:spPr>
                              <a:xfrm>
                                <a:off x="6471167" y="2876188"/>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36AEE404" w14:textId="77777777" w:rsidR="0051744F" w:rsidRDefault="0051744F" w:rsidP="000A10EA">
                                  <w:pPr>
                                    <w:rPr>
                                      <w:rFonts w:eastAsia="Times New Roman"/>
                                    </w:rPr>
                                  </w:pPr>
                                </w:p>
                              </w:txbxContent>
                            </wps:txbx>
                            <wps:bodyPr rtlCol="0" anchor="ctr"/>
                          </wps:wsp>
                          <wps:wsp>
                            <wps:cNvPr id="3110" name="Rounded Rectangle 3110"/>
                            <wps:cNvSpPr/>
                            <wps:spPr>
                              <a:xfrm>
                                <a:off x="6569778" y="3020453"/>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176CDD06" w14:textId="77777777" w:rsidR="0051744F" w:rsidRDefault="0051744F" w:rsidP="000A10EA">
                                  <w:pPr>
                                    <w:rPr>
                                      <w:rFonts w:eastAsia="Times New Roman"/>
                                    </w:rPr>
                                  </w:pPr>
                                </w:p>
                              </w:txbxContent>
                            </wps:txbx>
                            <wps:bodyPr rtlCol="0" anchor="ctr"/>
                          </wps:wsp>
                          <wps:wsp>
                            <wps:cNvPr id="3111" name="Rounded Rectangle 3111"/>
                            <wps:cNvSpPr/>
                            <wps:spPr>
                              <a:xfrm>
                                <a:off x="6694708" y="3169840"/>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1DB0B333" w14:textId="77777777" w:rsidR="0051744F" w:rsidRDefault="0051744F" w:rsidP="000A10EA">
                                  <w:pPr>
                                    <w:rPr>
                                      <w:rFonts w:eastAsia="Times New Roman"/>
                                    </w:rPr>
                                  </w:pPr>
                                </w:p>
                              </w:txbxContent>
                            </wps:txbx>
                            <wps:bodyPr rtlCol="0" anchor="ctr"/>
                          </wps:wsp>
                          <wps:wsp>
                            <wps:cNvPr id="3112" name="Rounded Rectangle 3112"/>
                            <wps:cNvSpPr/>
                            <wps:spPr>
                              <a:xfrm>
                                <a:off x="6798152" y="3333388"/>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4C32C3AF" w14:textId="77777777" w:rsidR="0051744F" w:rsidRDefault="0051744F" w:rsidP="000A10EA">
                                  <w:pPr>
                                    <w:rPr>
                                      <w:rFonts w:eastAsia="Times New Roman"/>
                                    </w:rPr>
                                  </w:pPr>
                                </w:p>
                              </w:txbxContent>
                            </wps:txbx>
                            <wps:bodyPr rtlCol="0" anchor="ctr"/>
                          </wps:wsp>
                          <wps:wsp>
                            <wps:cNvPr id="3113" name="Rounded Rectangle 3113"/>
                            <wps:cNvSpPr/>
                            <wps:spPr>
                              <a:xfrm>
                                <a:off x="6891954" y="3485788"/>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1003F568" w14:textId="77777777" w:rsidR="0051744F" w:rsidRDefault="0051744F" w:rsidP="000A10EA">
                                  <w:pPr>
                                    <w:rPr>
                                      <w:rFonts w:eastAsia="Times New Roman"/>
                                    </w:rPr>
                                  </w:pPr>
                                </w:p>
                              </w:txbxContent>
                            </wps:txbx>
                            <wps:bodyPr rtlCol="0" anchor="ctr"/>
                          </wps:wsp>
                          <wps:wsp>
                            <wps:cNvPr id="3114" name="Rounded Rectangle 3114"/>
                            <wps:cNvSpPr/>
                            <wps:spPr>
                              <a:xfrm>
                                <a:off x="6995398" y="3638188"/>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732980E2" w14:textId="77777777" w:rsidR="0051744F" w:rsidRDefault="0051744F" w:rsidP="000A10EA">
                                  <w:pPr>
                                    <w:rPr>
                                      <w:rFonts w:eastAsia="Times New Roman"/>
                                    </w:rPr>
                                  </w:pPr>
                                </w:p>
                              </w:txbxContent>
                            </wps:txbx>
                            <wps:bodyPr rtlCol="0" anchor="ctr"/>
                          </wps:wsp>
                        </wpg:grpSp>
                        <wps:wsp>
                          <wps:cNvPr id="3115" name="Oval 3115"/>
                          <wps:cNvSpPr/>
                          <wps:spPr>
                            <a:xfrm>
                              <a:off x="2673189" y="3248829"/>
                              <a:ext cx="504173" cy="497730"/>
                            </a:xfrm>
                            <a:prstGeom prst="ellipse">
                              <a:avLst/>
                            </a:prstGeom>
                            <a:solidFill>
                              <a:sysClr val="window" lastClr="FFFFFF"/>
                            </a:solidFill>
                            <a:ln w="25400" cap="flat" cmpd="sng" algn="ctr">
                              <a:solidFill>
                                <a:srgbClr val="4F81BD">
                                  <a:shade val="50000"/>
                                </a:srgbClr>
                              </a:solidFill>
                              <a:prstDash val="solid"/>
                            </a:ln>
                            <a:effectLst/>
                          </wps:spPr>
                          <wps:txbx>
                            <w:txbxContent>
                              <w:p w14:paraId="7FA17993" w14:textId="77777777" w:rsidR="0051744F" w:rsidRDefault="0051744F" w:rsidP="000A10EA">
                                <w:pPr>
                                  <w:rPr>
                                    <w:rFonts w:eastAsia="Times New Roman"/>
                                  </w:rPr>
                                </w:pPr>
                              </w:p>
                            </w:txbxContent>
                          </wps:txbx>
                          <wps:bodyPr rtlCol="0" anchor="ctr"/>
                        </wps:wsp>
                        <wps:wsp>
                          <wps:cNvPr id="3116" name="Oval 3116"/>
                          <wps:cNvSpPr/>
                          <wps:spPr>
                            <a:xfrm>
                              <a:off x="4510200" y="3614334"/>
                              <a:ext cx="504173" cy="497730"/>
                            </a:xfrm>
                            <a:prstGeom prst="ellipse">
                              <a:avLst/>
                            </a:prstGeom>
                            <a:solidFill>
                              <a:sysClr val="window" lastClr="FFFFFF"/>
                            </a:solidFill>
                            <a:ln w="25400" cap="flat" cmpd="sng" algn="ctr">
                              <a:solidFill>
                                <a:srgbClr val="4F81BD">
                                  <a:shade val="50000"/>
                                </a:srgbClr>
                              </a:solidFill>
                              <a:prstDash val="solid"/>
                            </a:ln>
                            <a:effectLst/>
                          </wps:spPr>
                          <wps:txbx>
                            <w:txbxContent>
                              <w:p w14:paraId="5E662812" w14:textId="77777777" w:rsidR="0051744F" w:rsidRDefault="0051744F" w:rsidP="000A10EA">
                                <w:pPr>
                                  <w:rPr>
                                    <w:rFonts w:eastAsia="Times New Roman"/>
                                  </w:rPr>
                                </w:pPr>
                              </w:p>
                            </w:txbxContent>
                          </wps:txbx>
                          <wps:bodyPr rtlCol="0" anchor="ctr"/>
                        </wps:wsp>
                        <wps:wsp>
                          <wps:cNvPr id="3117" name="Oval 3117"/>
                          <wps:cNvSpPr/>
                          <wps:spPr>
                            <a:xfrm>
                              <a:off x="6101946" y="3620357"/>
                              <a:ext cx="504173" cy="497730"/>
                            </a:xfrm>
                            <a:prstGeom prst="ellipse">
                              <a:avLst/>
                            </a:prstGeom>
                            <a:solidFill>
                              <a:sysClr val="window" lastClr="FFFFFF"/>
                            </a:solidFill>
                            <a:ln w="25400" cap="flat" cmpd="sng" algn="ctr">
                              <a:solidFill>
                                <a:srgbClr val="4F81BD">
                                  <a:shade val="50000"/>
                                </a:srgbClr>
                              </a:solidFill>
                              <a:prstDash val="solid"/>
                            </a:ln>
                            <a:effectLst/>
                          </wps:spPr>
                          <wps:txbx>
                            <w:txbxContent>
                              <w:p w14:paraId="24BEAB71" w14:textId="77777777" w:rsidR="0051744F" w:rsidRDefault="0051744F" w:rsidP="000A10EA">
                                <w:pPr>
                                  <w:rPr>
                                    <w:rFonts w:eastAsia="Times New Roman"/>
                                  </w:rPr>
                                </w:pPr>
                              </w:p>
                            </w:txbxContent>
                          </wps:txbx>
                          <wps:bodyPr rtlCol="0" anchor="ctr"/>
                        </wps:wsp>
                        <wps:wsp>
                          <wps:cNvPr id="3118" name="Straight Connector 3118"/>
                          <wps:cNvCnPr/>
                          <wps:spPr>
                            <a:xfrm>
                              <a:off x="2369190" y="2593141"/>
                              <a:ext cx="556086" cy="655688"/>
                            </a:xfrm>
                            <a:prstGeom prst="line">
                              <a:avLst/>
                            </a:prstGeom>
                            <a:noFill/>
                            <a:ln w="9525" cap="flat" cmpd="sng" algn="ctr">
                              <a:solidFill>
                                <a:sysClr val="windowText" lastClr="000000"/>
                              </a:solidFill>
                              <a:prstDash val="solid"/>
                            </a:ln>
                            <a:effectLst/>
                          </wps:spPr>
                          <wps:bodyPr/>
                        </wps:wsp>
                        <wps:wsp>
                          <wps:cNvPr id="3119" name="Straight Connector 3119"/>
                          <wps:cNvCnPr/>
                          <wps:spPr>
                            <a:xfrm>
                              <a:off x="4039829" y="3606210"/>
                              <a:ext cx="722458" cy="8124"/>
                            </a:xfrm>
                            <a:prstGeom prst="line">
                              <a:avLst/>
                            </a:prstGeom>
                            <a:noFill/>
                            <a:ln w="9525" cap="flat" cmpd="sng" algn="ctr">
                              <a:solidFill>
                                <a:sysClr val="windowText" lastClr="000000"/>
                              </a:solidFill>
                              <a:prstDash val="solid"/>
                            </a:ln>
                            <a:effectLst/>
                          </wps:spPr>
                          <wps:bodyPr/>
                        </wps:wsp>
                        <wps:wsp>
                          <wps:cNvPr id="3120" name="Straight Connector 3120"/>
                          <wps:cNvCnPr/>
                          <wps:spPr>
                            <a:xfrm flipV="1">
                              <a:off x="4039829" y="4112064"/>
                              <a:ext cx="722458" cy="103746"/>
                            </a:xfrm>
                            <a:prstGeom prst="line">
                              <a:avLst/>
                            </a:prstGeom>
                            <a:noFill/>
                            <a:ln w="9525" cap="flat" cmpd="sng" algn="ctr">
                              <a:solidFill>
                                <a:sysClr val="windowText" lastClr="000000"/>
                              </a:solidFill>
                              <a:prstDash val="solid"/>
                            </a:ln>
                            <a:effectLst/>
                          </wps:spPr>
                          <wps:bodyPr/>
                        </wps:wsp>
                        <wps:wsp>
                          <wps:cNvPr id="3121" name="Straight Connector 3121"/>
                          <wps:cNvCnPr/>
                          <wps:spPr>
                            <a:xfrm>
                              <a:off x="2120942" y="3585850"/>
                              <a:ext cx="804334" cy="160709"/>
                            </a:xfrm>
                            <a:prstGeom prst="line">
                              <a:avLst/>
                            </a:prstGeom>
                            <a:noFill/>
                            <a:ln w="9525" cap="flat" cmpd="sng" algn="ctr">
                              <a:solidFill>
                                <a:sysClr val="windowText" lastClr="000000"/>
                              </a:solidFill>
                              <a:prstDash val="solid"/>
                            </a:ln>
                            <a:effectLst/>
                          </wps:spPr>
                          <wps:bodyPr/>
                        </wps:wsp>
                        <wps:wsp>
                          <wps:cNvPr id="3122" name="Straight Connector 3122"/>
                          <wps:cNvCnPr/>
                          <wps:spPr>
                            <a:xfrm>
                              <a:off x="2925276" y="3746559"/>
                              <a:ext cx="1114553" cy="164451"/>
                            </a:xfrm>
                            <a:prstGeom prst="line">
                              <a:avLst/>
                            </a:prstGeom>
                            <a:noFill/>
                            <a:ln w="9525" cap="flat" cmpd="sng" algn="ctr">
                              <a:solidFill>
                                <a:sysClr val="windowText" lastClr="000000"/>
                              </a:solidFill>
                              <a:prstDash val="solid"/>
                            </a:ln>
                            <a:effectLst/>
                          </wps:spPr>
                          <wps:bodyPr/>
                        </wps:wsp>
                        <wps:wsp>
                          <wps:cNvPr id="3123" name="Straight Connector 3123"/>
                          <wps:cNvCnPr/>
                          <wps:spPr>
                            <a:xfrm>
                              <a:off x="2925276" y="3248829"/>
                              <a:ext cx="1114553" cy="357381"/>
                            </a:xfrm>
                            <a:prstGeom prst="line">
                              <a:avLst/>
                            </a:prstGeom>
                            <a:noFill/>
                            <a:ln w="9525" cap="flat" cmpd="sng" algn="ctr">
                              <a:solidFill>
                                <a:sysClr val="windowText" lastClr="000000"/>
                              </a:solidFill>
                              <a:prstDash val="solid"/>
                            </a:ln>
                            <a:effectLst/>
                          </wps:spPr>
                          <wps:bodyPr/>
                        </wps:wsp>
                        <wps:wsp>
                          <wps:cNvPr id="3124" name="Straight Connector 3124"/>
                          <wps:cNvCnPr/>
                          <wps:spPr>
                            <a:xfrm>
                              <a:off x="749233" y="1358925"/>
                              <a:ext cx="1371710" cy="1349464"/>
                            </a:xfrm>
                            <a:prstGeom prst="line">
                              <a:avLst/>
                            </a:prstGeom>
                            <a:noFill/>
                            <a:ln w="9525" cap="flat" cmpd="sng" algn="ctr">
                              <a:solidFill>
                                <a:sysClr val="windowText" lastClr="000000"/>
                              </a:solidFill>
                              <a:prstDash val="solid"/>
                            </a:ln>
                            <a:effectLst/>
                          </wps:spPr>
                          <wps:bodyPr/>
                        </wps:wsp>
                        <wps:wsp>
                          <wps:cNvPr id="3125" name="Straight Connector 3125"/>
                          <wps:cNvCnPr/>
                          <wps:spPr>
                            <a:xfrm>
                              <a:off x="1001319" y="1110060"/>
                              <a:ext cx="1119624" cy="1269716"/>
                            </a:xfrm>
                            <a:prstGeom prst="line">
                              <a:avLst/>
                            </a:prstGeom>
                            <a:noFill/>
                            <a:ln w="9525" cap="flat" cmpd="sng" algn="ctr">
                              <a:solidFill>
                                <a:sysClr val="windowText" lastClr="000000"/>
                              </a:solidFill>
                              <a:prstDash val="solid"/>
                            </a:ln>
                            <a:effectLst/>
                          </wps:spPr>
                          <wps:bodyPr/>
                        </wps:wsp>
                        <wps:wsp>
                          <wps:cNvPr id="3126" name="Straight Connector 3126"/>
                          <wps:cNvCnPr/>
                          <wps:spPr>
                            <a:xfrm>
                              <a:off x="6354033" y="3620357"/>
                              <a:ext cx="838612" cy="17831"/>
                            </a:xfrm>
                            <a:prstGeom prst="line">
                              <a:avLst/>
                            </a:prstGeom>
                            <a:noFill/>
                            <a:ln w="9525" cap="flat" cmpd="sng" algn="ctr">
                              <a:solidFill>
                                <a:sysClr val="windowText" lastClr="000000"/>
                              </a:solidFill>
                              <a:prstDash val="solid"/>
                            </a:ln>
                            <a:effectLst/>
                          </wps:spPr>
                          <wps:bodyPr/>
                        </wps:wsp>
                        <wps:wsp>
                          <wps:cNvPr id="3127" name="Straight Connector 3127"/>
                          <wps:cNvCnPr/>
                          <wps:spPr>
                            <a:xfrm flipV="1">
                              <a:off x="6354033" y="3952644"/>
                              <a:ext cx="838612" cy="165443"/>
                            </a:xfrm>
                            <a:prstGeom prst="line">
                              <a:avLst/>
                            </a:prstGeom>
                            <a:noFill/>
                            <a:ln w="9525" cap="flat" cmpd="sng" algn="ctr">
                              <a:solidFill>
                                <a:sysClr val="windowText" lastClr="000000"/>
                              </a:solidFill>
                              <a:prstDash val="solid"/>
                            </a:ln>
                            <a:effectLst/>
                          </wps:spPr>
                          <wps:bodyPr/>
                        </wps:wsp>
                        <wps:wsp>
                          <wps:cNvPr id="3128" name="Straight Connector 3128"/>
                          <wps:cNvCnPr/>
                          <wps:spPr>
                            <a:xfrm>
                              <a:off x="5600899" y="3949209"/>
                              <a:ext cx="753134" cy="168878"/>
                            </a:xfrm>
                            <a:prstGeom prst="line">
                              <a:avLst/>
                            </a:prstGeom>
                            <a:noFill/>
                            <a:ln w="9525" cap="flat" cmpd="sng" algn="ctr">
                              <a:solidFill>
                                <a:sysClr val="windowText" lastClr="000000"/>
                              </a:solidFill>
                              <a:prstDash val="solid"/>
                            </a:ln>
                            <a:effectLst/>
                          </wps:spPr>
                          <wps:bodyPr/>
                        </wps:wsp>
                        <wps:wsp>
                          <wps:cNvPr id="3129" name="Straight Connector 3129"/>
                          <wps:cNvCnPr/>
                          <wps:spPr>
                            <a:xfrm flipV="1">
                              <a:off x="5600899" y="3620357"/>
                              <a:ext cx="753134" cy="24052"/>
                            </a:xfrm>
                            <a:prstGeom prst="line">
                              <a:avLst/>
                            </a:prstGeom>
                            <a:noFill/>
                            <a:ln w="9525" cap="flat" cmpd="sng" algn="ctr">
                              <a:solidFill>
                                <a:sysClr val="windowText" lastClr="000000"/>
                              </a:solidFill>
                              <a:prstDash val="solid"/>
                            </a:ln>
                            <a:effectLst/>
                          </wps:spPr>
                          <wps:bodyPr/>
                        </wps:wsp>
                        <wps:wsp>
                          <wps:cNvPr id="3130" name="Straight Connector 3130"/>
                          <wps:cNvCnPr/>
                          <wps:spPr>
                            <a:xfrm>
                              <a:off x="4762287" y="3614334"/>
                              <a:ext cx="838612" cy="30075"/>
                            </a:xfrm>
                            <a:prstGeom prst="line">
                              <a:avLst/>
                            </a:prstGeom>
                            <a:noFill/>
                            <a:ln w="9525" cap="flat" cmpd="sng" algn="ctr">
                              <a:solidFill>
                                <a:sysClr val="windowText" lastClr="000000"/>
                              </a:solidFill>
                              <a:prstDash val="solid"/>
                            </a:ln>
                            <a:effectLst/>
                          </wps:spPr>
                          <wps:bodyPr/>
                        </wps:wsp>
                        <wps:wsp>
                          <wps:cNvPr id="3131" name="Straight Connector 3131"/>
                          <wps:cNvCnPr/>
                          <wps:spPr>
                            <a:xfrm flipV="1">
                              <a:off x="4762287" y="3949209"/>
                              <a:ext cx="838612" cy="162855"/>
                            </a:xfrm>
                            <a:prstGeom prst="line">
                              <a:avLst/>
                            </a:prstGeom>
                            <a:noFill/>
                            <a:ln w="9525" cap="flat" cmpd="sng" algn="ctr">
                              <a:solidFill>
                                <a:sysClr val="windowText" lastClr="000000"/>
                              </a:solidFill>
                              <a:prstDash val="solid"/>
                            </a:ln>
                            <a:effectLst/>
                          </wps:spPr>
                          <wps:bodyPr/>
                        </wps:wsp>
                      </wpg:grpSp>
                      <pic:pic xmlns:pic="http://schemas.openxmlformats.org/drawingml/2006/picture">
                        <pic:nvPicPr>
                          <pic:cNvPr id="3132" name="Picture 3132"/>
                          <pic:cNvPicPr/>
                        </pic:nvPicPr>
                        <pic:blipFill>
                          <a:blip r:embed="rId54">
                            <a:extLst>
                              <a:ext uri="{28A0092B-C50C-407E-A947-70E740481C1C}">
                                <a14:useLocalDpi xmlns:a14="http://schemas.microsoft.com/office/drawing/2010/main" val="0"/>
                              </a:ext>
                            </a:extLst>
                          </a:blip>
                          <a:srcRect/>
                          <a:stretch>
                            <a:fillRect/>
                          </a:stretch>
                        </pic:blipFill>
                        <pic:spPr bwMode="auto">
                          <a:xfrm>
                            <a:off x="814599" y="3587792"/>
                            <a:ext cx="93973" cy="168676"/>
                          </a:xfrm>
                          <a:prstGeom prst="rect">
                            <a:avLst/>
                          </a:prstGeom>
                          <a:noFill/>
                          <a:ln>
                            <a:noFill/>
                          </a:ln>
                        </pic:spPr>
                      </pic:pic>
                      <wps:wsp>
                        <wps:cNvPr id="3133" name="Text Box 2"/>
                        <wps:cNvSpPr txBox="1">
                          <a:spLocks noChangeArrowheads="1"/>
                        </wps:cNvSpPr>
                        <wps:spPr bwMode="auto">
                          <a:xfrm>
                            <a:off x="406252" y="3810841"/>
                            <a:ext cx="1200459" cy="351586"/>
                          </a:xfrm>
                          <a:prstGeom prst="rect">
                            <a:avLst/>
                          </a:prstGeom>
                          <a:noFill/>
                          <a:ln w="9525">
                            <a:noFill/>
                            <a:miter lim="800000"/>
                            <a:headEnd/>
                            <a:tailEnd/>
                          </a:ln>
                        </wps:spPr>
                        <wps:txbx>
                          <w:txbxContent>
                            <w:p w14:paraId="0F3D1A33" w14:textId="77777777" w:rsidR="0051744F" w:rsidRDefault="0051744F" w:rsidP="000A10EA">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3622CDC0"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32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wps:wsp>
                        <wps:cNvPr id="3134" name="Text Box 2"/>
                        <wps:cNvSpPr txBox="1">
                          <a:spLocks noChangeArrowheads="1"/>
                        </wps:cNvSpPr>
                        <wps:spPr bwMode="auto">
                          <a:xfrm>
                            <a:off x="1816917" y="3820037"/>
                            <a:ext cx="1286713" cy="342390"/>
                          </a:xfrm>
                          <a:prstGeom prst="rect">
                            <a:avLst/>
                          </a:prstGeom>
                          <a:noFill/>
                          <a:ln w="9525">
                            <a:noFill/>
                            <a:miter lim="800000"/>
                            <a:headEnd/>
                            <a:tailEnd/>
                          </a:ln>
                        </wps:spPr>
                        <wps:txbx>
                          <w:txbxContent>
                            <w:p w14:paraId="4BC79331" w14:textId="77777777" w:rsidR="0051744F" w:rsidRDefault="0051744F" w:rsidP="000A10EA">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42669FD5"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3135" name="Picture 3135"/>
                          <pic:cNvPicPr/>
                        </pic:nvPicPr>
                        <pic:blipFill>
                          <a:blip r:embed="rId54">
                            <a:extLst>
                              <a:ext uri="{28A0092B-C50C-407E-A947-70E740481C1C}">
                                <a14:useLocalDpi xmlns:a14="http://schemas.microsoft.com/office/drawing/2010/main" val="0"/>
                              </a:ext>
                            </a:extLst>
                          </a:blip>
                          <a:srcRect/>
                          <a:stretch>
                            <a:fillRect/>
                          </a:stretch>
                        </pic:blipFill>
                        <pic:spPr bwMode="auto">
                          <a:xfrm>
                            <a:off x="2341721" y="3554854"/>
                            <a:ext cx="93973" cy="168676"/>
                          </a:xfrm>
                          <a:prstGeom prst="rect">
                            <a:avLst/>
                          </a:prstGeom>
                          <a:noFill/>
                          <a:ln>
                            <a:noFill/>
                          </a:ln>
                        </pic:spPr>
                      </pic:pic>
                      <wps:wsp>
                        <wps:cNvPr id="3136" name="Text Box 2"/>
                        <wps:cNvSpPr txBox="1">
                          <a:spLocks noChangeArrowheads="1"/>
                        </wps:cNvSpPr>
                        <wps:spPr bwMode="auto">
                          <a:xfrm>
                            <a:off x="4535680" y="1367696"/>
                            <a:ext cx="1219681" cy="249162"/>
                          </a:xfrm>
                          <a:prstGeom prst="rect">
                            <a:avLst/>
                          </a:prstGeom>
                          <a:noFill/>
                          <a:ln w="9525">
                            <a:noFill/>
                            <a:miter lim="800000"/>
                            <a:headEnd/>
                            <a:tailEnd/>
                          </a:ln>
                        </wps:spPr>
                        <wps:txbx>
                          <w:txbxContent>
                            <w:p w14:paraId="27D72F25"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3137" name="Down Arrow 3137"/>
                        <wps:cNvSpPr/>
                        <wps:spPr>
                          <a:xfrm>
                            <a:off x="5120042" y="1583601"/>
                            <a:ext cx="96554" cy="14147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60548BE2" w14:textId="77777777" w:rsidR="0051744F" w:rsidRDefault="0051744F" w:rsidP="000A10E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8" name="Text Box 2"/>
                        <wps:cNvSpPr txBox="1">
                          <a:spLocks noChangeArrowheads="1"/>
                        </wps:cNvSpPr>
                        <wps:spPr bwMode="auto">
                          <a:xfrm>
                            <a:off x="3093251" y="3805145"/>
                            <a:ext cx="1286713" cy="357281"/>
                          </a:xfrm>
                          <a:prstGeom prst="rect">
                            <a:avLst/>
                          </a:prstGeom>
                          <a:noFill/>
                          <a:ln w="9525">
                            <a:noFill/>
                            <a:miter lim="800000"/>
                            <a:headEnd/>
                            <a:tailEnd/>
                          </a:ln>
                        </wps:spPr>
                        <wps:txbx>
                          <w:txbxContent>
                            <w:p w14:paraId="2C258F4B" w14:textId="77777777" w:rsidR="0051744F" w:rsidRDefault="0051744F" w:rsidP="000A10EA">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3+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3</w:t>
                              </w:r>
                            </w:p>
                            <w:p w14:paraId="37F6FED9"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4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wps:wsp>
                        <wps:cNvPr id="3139" name="Text Box 2"/>
                        <wps:cNvSpPr txBox="1">
                          <a:spLocks noChangeArrowheads="1"/>
                        </wps:cNvSpPr>
                        <wps:spPr bwMode="auto">
                          <a:xfrm>
                            <a:off x="4332977" y="3825889"/>
                            <a:ext cx="1286713" cy="336538"/>
                          </a:xfrm>
                          <a:prstGeom prst="rect">
                            <a:avLst/>
                          </a:prstGeom>
                          <a:noFill/>
                          <a:ln w="9525">
                            <a:noFill/>
                            <a:miter lim="800000"/>
                            <a:headEnd/>
                            <a:tailEnd/>
                          </a:ln>
                        </wps:spPr>
                        <wps:txbx>
                          <w:txbxContent>
                            <w:p w14:paraId="0065AA8D" w14:textId="77777777" w:rsidR="0051744F" w:rsidRDefault="0051744F" w:rsidP="000A10EA">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4+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4</w:t>
                              </w:r>
                            </w:p>
                            <w:p w14:paraId="574C9F9D"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3140" name="Picture 3140"/>
                          <pic:cNvPicPr/>
                        </pic:nvPicPr>
                        <pic:blipFill>
                          <a:blip r:embed="rId54">
                            <a:extLst>
                              <a:ext uri="{28A0092B-C50C-407E-A947-70E740481C1C}">
                                <a14:useLocalDpi xmlns:a14="http://schemas.microsoft.com/office/drawing/2010/main" val="0"/>
                              </a:ext>
                            </a:extLst>
                          </a:blip>
                          <a:srcRect/>
                          <a:stretch>
                            <a:fillRect/>
                          </a:stretch>
                        </pic:blipFill>
                        <pic:spPr bwMode="auto">
                          <a:xfrm>
                            <a:off x="3616824" y="3573404"/>
                            <a:ext cx="93973" cy="168676"/>
                          </a:xfrm>
                          <a:prstGeom prst="rect">
                            <a:avLst/>
                          </a:prstGeom>
                          <a:noFill/>
                          <a:ln>
                            <a:noFill/>
                          </a:ln>
                        </pic:spPr>
                      </pic:pic>
                      <pic:pic xmlns:pic="http://schemas.openxmlformats.org/drawingml/2006/picture">
                        <pic:nvPicPr>
                          <pic:cNvPr id="3141" name="Picture 3141"/>
                          <pic:cNvPicPr/>
                        </pic:nvPicPr>
                        <pic:blipFill>
                          <a:blip r:embed="rId54">
                            <a:extLst>
                              <a:ext uri="{28A0092B-C50C-407E-A947-70E740481C1C}">
                                <a14:useLocalDpi xmlns:a14="http://schemas.microsoft.com/office/drawing/2010/main" val="0"/>
                              </a:ext>
                            </a:extLst>
                          </a:blip>
                          <a:srcRect/>
                          <a:stretch>
                            <a:fillRect/>
                          </a:stretch>
                        </pic:blipFill>
                        <pic:spPr bwMode="auto">
                          <a:xfrm>
                            <a:off x="4902416" y="3584938"/>
                            <a:ext cx="93973" cy="168676"/>
                          </a:xfrm>
                          <a:prstGeom prst="rect">
                            <a:avLst/>
                          </a:prstGeom>
                          <a:noFill/>
                          <a:ln>
                            <a:noFill/>
                          </a:ln>
                        </pic:spPr>
                      </pic:pic>
                      <wps:wsp>
                        <wps:cNvPr id="3142" name="TextBox 1"/>
                        <wps:cNvSpPr txBox="1"/>
                        <wps:spPr>
                          <a:xfrm>
                            <a:off x="0" y="0"/>
                            <a:ext cx="423514" cy="215444"/>
                          </a:xfrm>
                          <a:prstGeom prst="rect">
                            <a:avLst/>
                          </a:prstGeom>
                          <a:noFill/>
                        </wps:spPr>
                        <wps:txbx>
                          <w:txbxContent>
                            <w:p w14:paraId="1D814DCB" w14:textId="77777777" w:rsidR="0051744F" w:rsidRDefault="0051744F" w:rsidP="000A10EA">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wps:txbx>
                        <wps:bodyPr wrap="square" rtlCol="0">
                          <a:noAutofit/>
                        </wps:bodyPr>
                      </wps:wsp>
                    </wpg:wgp>
                  </a:graphicData>
                </a:graphic>
                <wp14:sizeRelV relativeFrom="margin">
                  <wp14:pctHeight>0</wp14:pctHeight>
                </wp14:sizeRelV>
              </wp:anchor>
            </w:drawing>
          </mc:Choice>
          <mc:Fallback>
            <w:pict>
              <v:group w14:anchorId="6F5E2D84" id="_x0000_s2482" style="position:absolute;margin-left:-12.25pt;margin-top:337.65pt;width:478.45pt;height:321.75pt;z-index:251794944;mso-height-relative:margin" coordsize="60767,41624"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">
                <v:group id="Group 2921" o:spid="_x0000_s2483" style="position:absolute;left:564;top:2225;width:60203;height:37732" coordorigin="564,2225" coordsize="80172,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">
                  <v:group id="Group 2922" o:spid="_x0000_s2484" style="position:absolute;left:564;top:2225;width:4070;height:48437" coordorigin="564,2225" coordsize="4069,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">
                    <v:roundrect id="Rounded Rectangle 2923" o:spid="_x0000_s2485" style="position:absolute;left:564;top:222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" fillcolor="#93cddd" strokecolor="#385d8a" strokeweight="2pt">
                      <v:textbox>
                        <w:txbxContent>
                          <w:p w14:paraId="7C8D1A13" w14:textId="77777777" w:rsidR="0051744F" w:rsidRDefault="0051744F" w:rsidP="000A10EA">
                            <w:pPr>
                              <w:rPr>
                                <w:rFonts w:eastAsia="Times New Roman"/>
                              </w:rPr>
                            </w:pPr>
                          </w:p>
                        </w:txbxContent>
                      </v:textbox>
                    </v:roundrect>
                    <v:roundrect id="Rounded Rectangle 2924" o:spid="_x0000_s2486" style="position:absolute;left:564;top:527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" fillcolor="#93cddd" strokecolor="#385d8a" strokeweight="2pt">
                      <v:textbox>
                        <w:txbxContent>
                          <w:p w14:paraId="24077EF5" w14:textId="77777777" w:rsidR="0051744F" w:rsidRDefault="0051744F" w:rsidP="000A10EA">
                            <w:pPr>
                              <w:rPr>
                                <w:rFonts w:eastAsia="Times New Roman"/>
                              </w:rPr>
                            </w:pPr>
                          </w:p>
                        </w:txbxContent>
                      </v:textbox>
                    </v:roundrect>
                    <v:roundrect id="Rounded Rectangle 2925" o:spid="_x0000_s2487" style="position:absolute;left:564;top:832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" fillcolor="#f2dcdb" strokecolor="#385d8a" strokeweight="2pt">
                      <v:textbox>
                        <w:txbxContent>
                          <w:p w14:paraId="29FDDF15" w14:textId="77777777" w:rsidR="0051744F" w:rsidRDefault="0051744F" w:rsidP="000A10EA">
                            <w:pPr>
                              <w:rPr>
                                <w:rFonts w:eastAsia="Times New Roman"/>
                              </w:rPr>
                            </w:pPr>
                          </w:p>
                        </w:txbxContent>
                      </v:textbox>
                    </v:roundrect>
                    <v:roundrect id="Rounded Rectangle 2926" o:spid="_x0000_s2488" style="position:absolute;left:564;top:113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" fillcolor="#f2dcdb" strokecolor="#385d8a" strokeweight="2pt">
                      <v:textbox>
                        <w:txbxContent>
                          <w:p w14:paraId="1718A342" w14:textId="77777777" w:rsidR="0051744F" w:rsidRDefault="0051744F" w:rsidP="000A10EA">
                            <w:pPr>
                              <w:rPr>
                                <w:rFonts w:eastAsia="Times New Roman"/>
                              </w:rPr>
                            </w:pPr>
                          </w:p>
                        </w:txbxContent>
                      </v:textbox>
                    </v:roundrect>
                    <v:roundrect id="Rounded Rectangle 2927" o:spid="_x0000_s2489" style="position:absolute;left:564;top:144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" fillcolor="#f2dcdb" strokecolor="#385d8a" strokeweight="2pt">
                      <v:textbox>
                        <w:txbxContent>
                          <w:p w14:paraId="4034BE3B" w14:textId="77777777" w:rsidR="0051744F" w:rsidRDefault="0051744F" w:rsidP="000A10EA">
                            <w:pPr>
                              <w:rPr>
                                <w:rFonts w:eastAsia="Times New Roman"/>
                              </w:rPr>
                            </w:pPr>
                          </w:p>
                        </w:txbxContent>
                      </v:textbox>
                    </v:roundrect>
                    <v:roundrect id="Rounded Rectangle 2928" o:spid="_x0000_s2490" style="position:absolute;left:564;top:174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" fillcolor="#f2dcdb" strokecolor="#385d8a" strokeweight="2pt">
                      <v:textbox>
                        <w:txbxContent>
                          <w:p w14:paraId="44B47833" w14:textId="77777777" w:rsidR="0051744F" w:rsidRDefault="0051744F" w:rsidP="000A10EA">
                            <w:pPr>
                              <w:rPr>
                                <w:rFonts w:eastAsia="Times New Roman"/>
                              </w:rPr>
                            </w:pPr>
                          </w:p>
                        </w:txbxContent>
                      </v:textbox>
                    </v:roundrect>
                    <v:roundrect id="Rounded Rectangle 2929" o:spid="_x0000_s2491" style="position:absolute;left:564;top:2051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" fillcolor="#f2dcdb" strokecolor="#385d8a" strokeweight="2pt">
                      <v:textbox>
                        <w:txbxContent>
                          <w:p w14:paraId="30CD59DE" w14:textId="77777777" w:rsidR="0051744F" w:rsidRDefault="0051744F" w:rsidP="000A10EA">
                            <w:pPr>
                              <w:rPr>
                                <w:rFonts w:eastAsia="Times New Roman"/>
                              </w:rPr>
                            </w:pPr>
                          </w:p>
                        </w:txbxContent>
                      </v:textbox>
                    </v:roundrect>
                    <v:roundrect id="Rounded Rectangle 2930" o:spid="_x0000_s2492" style="position:absolute;left:564;top:23551;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" fillcolor="#f2dcdb" strokecolor="#385d8a" strokeweight="2pt">
                      <v:textbox>
                        <w:txbxContent>
                          <w:p w14:paraId="24308C02" w14:textId="77777777" w:rsidR="0051744F" w:rsidRDefault="0051744F" w:rsidP="000A10EA">
                            <w:pPr>
                              <w:rPr>
                                <w:rFonts w:eastAsia="Times New Roman"/>
                              </w:rPr>
                            </w:pPr>
                          </w:p>
                        </w:txbxContent>
                      </v:textbox>
                    </v:roundrect>
                    <v:roundrect id="Rounded Rectangle 2931" o:spid="_x0000_s2493" style="position:absolute;left:564;top:2954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" fillcolor="#f2dcdb" strokecolor="#385d8a" strokeweight="2pt">
                      <v:textbox>
                        <w:txbxContent>
                          <w:p w14:paraId="173B2F88" w14:textId="77777777" w:rsidR="0051744F" w:rsidRDefault="0051744F" w:rsidP="000A10EA">
                            <w:pPr>
                              <w:rPr>
                                <w:rFonts w:eastAsia="Times New Roman"/>
                              </w:rPr>
                            </w:pPr>
                          </w:p>
                        </w:txbxContent>
                      </v:textbox>
                    </v:roundrect>
                    <v:roundrect id="Rounded Rectangle 2932" o:spid="_x0000_s2494" style="position:absolute;left:564;top:2659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" fillcolor="#f2dcdb" strokecolor="#385d8a" strokeweight="2pt">
                      <v:textbox>
                        <w:txbxContent>
                          <w:p w14:paraId="62E231E8" w14:textId="77777777" w:rsidR="0051744F" w:rsidRDefault="0051744F" w:rsidP="000A10EA">
                            <w:pPr>
                              <w:rPr>
                                <w:rFonts w:eastAsia="Times New Roman"/>
                              </w:rPr>
                            </w:pPr>
                          </w:p>
                        </w:txbxContent>
                      </v:textbox>
                    </v:roundrect>
                    <v:roundrect id="Rounded Rectangle 2933" o:spid="_x0000_s2495" style="position:absolute;left:564;top:3258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" fillcolor="#f2dcdb" strokecolor="#385d8a" strokeweight="2pt">
                      <v:textbox>
                        <w:txbxContent>
                          <w:p w14:paraId="3DD69317" w14:textId="77777777" w:rsidR="0051744F" w:rsidRDefault="0051744F" w:rsidP="000A10EA">
                            <w:pPr>
                              <w:rPr>
                                <w:rFonts w:eastAsia="Times New Roman"/>
                              </w:rPr>
                            </w:pPr>
                          </w:p>
                        </w:txbxContent>
                      </v:textbox>
                    </v:roundrect>
                    <v:roundrect id="Rounded Rectangle 2934" o:spid="_x0000_s2496" style="position:absolute;left:631;top:3868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" fillcolor="#f2dcdb" strokecolor="#385d8a" strokeweight="2pt">
                      <v:textbox>
                        <w:txbxContent>
                          <w:p w14:paraId="7E206FAA" w14:textId="77777777" w:rsidR="0051744F" w:rsidRDefault="0051744F" w:rsidP="000A10EA">
                            <w:pPr>
                              <w:rPr>
                                <w:rFonts w:eastAsia="Times New Roman"/>
                              </w:rPr>
                            </w:pPr>
                          </w:p>
                        </w:txbxContent>
                      </v:textbox>
                    </v:roundrect>
                    <v:roundrect id="Rounded Rectangle 2935" o:spid="_x0000_s2497" style="position:absolute;left:631;top:3563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" fillcolor="#f2dcdb" strokecolor="#385d8a" strokeweight="2pt">
                      <v:textbox>
                        <w:txbxContent>
                          <w:p w14:paraId="7652A4B8" w14:textId="77777777" w:rsidR="0051744F" w:rsidRDefault="0051744F" w:rsidP="000A10EA">
                            <w:pPr>
                              <w:rPr>
                                <w:rFonts w:eastAsia="Times New Roman"/>
                              </w:rPr>
                            </w:pPr>
                          </w:p>
                        </w:txbxContent>
                      </v:textbox>
                    </v:roundrect>
                    <v:roundrect id="Rounded Rectangle 2936" o:spid="_x0000_s2498" style="position:absolute;left:631;top:41625;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" fillcolor="#f2dcdb" strokecolor="#385d8a" strokeweight="2pt">
                      <v:textbox>
                        <w:txbxContent>
                          <w:p w14:paraId="415BCE26" w14:textId="77777777" w:rsidR="0051744F" w:rsidRDefault="0051744F" w:rsidP="000A10EA">
                            <w:pPr>
                              <w:rPr>
                                <w:rFonts w:eastAsia="Times New Roman"/>
                              </w:rPr>
                            </w:pPr>
                          </w:p>
                        </w:txbxContent>
                      </v:textbox>
                    </v:roundrect>
                    <v:roundrect id="Rounded Rectangle 2937" o:spid="_x0000_s2499" style="position:absolute;left:631;top:4467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" fillcolor="#f2dcdb" strokecolor="#385d8a" strokeweight="2pt">
                      <v:textbox>
                        <w:txbxContent>
                          <w:p w14:paraId="7AA374A3" w14:textId="77777777" w:rsidR="0051744F" w:rsidRDefault="0051744F" w:rsidP="000A10EA">
                            <w:pPr>
                              <w:rPr>
                                <w:rFonts w:eastAsia="Times New Roman"/>
                              </w:rPr>
                            </w:pPr>
                          </w:p>
                        </w:txbxContent>
                      </v:textbox>
                    </v:roundrect>
                    <v:roundrect id="Rounded Rectangle 2938" o:spid="_x0000_s2500" style="position:absolute;left:631;top:4761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" fillcolor="#f2dcdb" strokecolor="#385d8a" strokeweight="2pt">
                      <v:textbox>
                        <w:txbxContent>
                          <w:p w14:paraId="08C0C8EA" w14:textId="77777777" w:rsidR="0051744F" w:rsidRDefault="0051744F" w:rsidP="000A10EA">
                            <w:pPr>
                              <w:rPr>
                                <w:rFonts w:eastAsia="Times New Roman"/>
                              </w:rPr>
                            </w:pPr>
                          </w:p>
                        </w:txbxContent>
                      </v:textbox>
                    </v:roundrect>
                  </v:group>
                  <v:roundrect id="Rounded Rectangle 2939" o:spid="_x0000_s2501" style="position:absolute;left:76791;top:2780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" fillcolor="#e46c0a" strokecolor="windowText" strokeweight="2pt">
                    <v:textbox>
                      <w:txbxContent>
                        <w:p w14:paraId="7F00D26C" w14:textId="77777777" w:rsidR="0051744F" w:rsidRDefault="0051744F" w:rsidP="000A10EA">
                          <w:pPr>
                            <w:rPr>
                              <w:rFonts w:eastAsia="Times New Roman"/>
                            </w:rPr>
                          </w:pPr>
                        </w:p>
                      </w:txbxContent>
                    </v:textbox>
                  </v:roundrect>
                  <v:group id="Group 2940" o:spid="_x0000_s2502" style="position:absolute;left:42925;top:19802;width:15056;height:19690" coordorigin="42925,19802" coordsize="15055,19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">
                    <v:roundrect id="Rounded Rectangle 2941" o:spid="_x0000_s2503" style="position:absolute;left:42925;top:19802;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" fillcolor="#fac090" strokecolor="#385d8a" strokeweight="2pt">
                      <v:textbox>
                        <w:txbxContent>
                          <w:p w14:paraId="473BB3A5" w14:textId="77777777" w:rsidR="0051744F" w:rsidRDefault="0051744F" w:rsidP="000A10EA">
                            <w:pPr>
                              <w:rPr>
                                <w:rFonts w:eastAsia="Times New Roman"/>
                              </w:rPr>
                            </w:pPr>
                          </w:p>
                        </w:txbxContent>
                      </v:textbox>
                    </v:roundrect>
                    <v:roundrect id="Rounded Rectangle 2942" o:spid="_x0000_s2504" style="position:absolute;left:43830;top:21204;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" fillcolor="#fac090" strokecolor="#385d8a" strokeweight="2pt">
                      <v:textbox>
                        <w:txbxContent>
                          <w:p w14:paraId="1B16CBE8" w14:textId="77777777" w:rsidR="0051744F" w:rsidRDefault="0051744F" w:rsidP="000A10EA">
                            <w:pPr>
                              <w:rPr>
                                <w:rFonts w:eastAsia="Times New Roman"/>
                              </w:rPr>
                            </w:pPr>
                          </w:p>
                        </w:txbxContent>
                      </v:textbox>
                    </v:roundrect>
                    <v:roundrect id="Rounded Rectangle 2943" o:spid="_x0000_s2505" style="position:absolute;left:44752;top:2247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" fillcolor="#fac090" strokecolor="#385d8a" strokeweight="2pt">
                      <v:textbox>
                        <w:txbxContent>
                          <w:p w14:paraId="16D34B43" w14:textId="77777777" w:rsidR="0051744F" w:rsidRDefault="0051744F" w:rsidP="000A10EA">
                            <w:pPr>
                              <w:rPr>
                                <w:rFonts w:eastAsia="Times New Roman"/>
                              </w:rPr>
                            </w:pPr>
                          </w:p>
                        </w:txbxContent>
                      </v:textbox>
                    </v:roundrect>
                    <v:roundrect id="Rounded Rectangle 2944" o:spid="_x0000_s2506" style="position:absolute;left:45650;top:2409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" fillcolor="#fac090" strokecolor="#385d8a" strokeweight="2pt">
                      <v:textbox>
                        <w:txbxContent>
                          <w:p w14:paraId="319C5148" w14:textId="77777777" w:rsidR="0051744F" w:rsidRDefault="0051744F" w:rsidP="000A10EA">
                            <w:pPr>
                              <w:rPr>
                                <w:rFonts w:eastAsia="Times New Roman"/>
                              </w:rPr>
                            </w:pPr>
                          </w:p>
                        </w:txbxContent>
                      </v:textbox>
                    </v:roundrect>
                    <v:roundrect id="Rounded Rectangle 2945" o:spid="_x0000_s2507" style="position:absolute;left:46631;top:2577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" fillcolor="#fac090" strokecolor="#385d8a" strokeweight="2pt">
                      <v:textbox>
                        <w:txbxContent>
                          <w:p w14:paraId="3BFA610C" w14:textId="77777777" w:rsidR="0051744F" w:rsidRDefault="0051744F" w:rsidP="000A10EA">
                            <w:pPr>
                              <w:rPr>
                                <w:rFonts w:eastAsia="Times New Roman"/>
                              </w:rPr>
                            </w:pPr>
                          </w:p>
                        </w:txbxContent>
                      </v:textbox>
                    </v:roundrect>
                    <v:roundrect id="Rounded Rectangle 2946" o:spid="_x0000_s2508" style="position:absolute;left:47622;top:2736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" fillcolor="#fac090" strokecolor="#385d8a" strokeweight="2pt">
                      <v:textbox>
                        <w:txbxContent>
                          <w:p w14:paraId="6B3E18B5" w14:textId="77777777" w:rsidR="0051744F" w:rsidRDefault="0051744F" w:rsidP="000A10EA">
                            <w:pPr>
                              <w:rPr>
                                <w:rFonts w:eastAsia="Times New Roman"/>
                              </w:rPr>
                            </w:pPr>
                          </w:p>
                        </w:txbxContent>
                      </v:textbox>
                    </v:roundrect>
                    <v:roundrect id="Rounded Rectangle 2947" o:spid="_x0000_s2509" style="position:absolute;left:48794;top:28824;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" fillcolor="#fac090" strokecolor="#385d8a" strokeweight="2pt">
                      <v:textbox>
                        <w:txbxContent>
                          <w:p w14:paraId="5E3FA18C" w14:textId="77777777" w:rsidR="0051744F" w:rsidRDefault="0051744F" w:rsidP="000A10EA">
                            <w:pPr>
                              <w:rPr>
                                <w:rFonts w:eastAsia="Times New Roman"/>
                              </w:rPr>
                            </w:pPr>
                          </w:p>
                        </w:txbxContent>
                      </v:textbox>
                    </v:roundrect>
                    <v:roundrect id="Rounded Rectangle 2948" o:spid="_x0000_s2510" style="position:absolute;left:49780;top:3026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" fillcolor="#fac090" strokecolor="#385d8a" strokeweight="2pt">
                      <v:textbox>
                        <w:txbxContent>
                          <w:p w14:paraId="19597C8D" w14:textId="77777777" w:rsidR="0051744F" w:rsidRDefault="0051744F" w:rsidP="000A10EA">
                            <w:pPr>
                              <w:rPr>
                                <w:rFonts w:eastAsia="Times New Roman"/>
                              </w:rPr>
                            </w:pPr>
                          </w:p>
                        </w:txbxContent>
                      </v:textbox>
                    </v:roundrect>
                    <v:roundrect id="Rounded Rectangle 2949" o:spid="_x0000_s2511" style="position:absolute;left:51029;top:3176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" fillcolor="#fac090" strokecolor="#385d8a" strokeweight="2pt">
                      <v:textbox>
                        <w:txbxContent>
                          <w:p w14:paraId="76C96F6E" w14:textId="77777777" w:rsidR="0051744F" w:rsidRDefault="0051744F" w:rsidP="000A10EA">
                            <w:pPr>
                              <w:rPr>
                                <w:rFonts w:eastAsia="Times New Roman"/>
                              </w:rPr>
                            </w:pPr>
                          </w:p>
                        </w:txbxContent>
                      </v:textbox>
                    </v:roundrect>
                    <v:roundrect id="Rounded Rectangle 2950" o:spid="_x0000_s2512" style="position:absolute;left:52064;top:33396;width:3944;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" fillcolor="#fac090" strokecolor="#385d8a" strokeweight="2pt">
                      <v:textbox>
                        <w:txbxContent>
                          <w:p w14:paraId="20BF7645" w14:textId="77777777" w:rsidR="0051744F" w:rsidRDefault="0051744F" w:rsidP="000A10EA">
                            <w:pPr>
                              <w:rPr>
                                <w:rFonts w:eastAsia="Times New Roman"/>
                              </w:rPr>
                            </w:pPr>
                          </w:p>
                        </w:txbxContent>
                      </v:textbox>
                    </v:roundrect>
                    <v:roundrect id="Rounded Rectangle 2951" o:spid="_x0000_s2513" style="position:absolute;left:53002;top:3492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" fillcolor="#fac090" strokecolor="#385d8a" strokeweight="2pt">
                      <v:textbox>
                        <w:txbxContent>
                          <w:p w14:paraId="79E0BD7B" w14:textId="77777777" w:rsidR="0051744F" w:rsidRDefault="0051744F" w:rsidP="000A10EA">
                            <w:pPr>
                              <w:rPr>
                                <w:rFonts w:eastAsia="Times New Roman"/>
                              </w:rPr>
                            </w:pPr>
                          </w:p>
                        </w:txbxContent>
                      </v:textbox>
                    </v:roundrect>
                    <v:roundrect id="Rounded Rectangle 2952" o:spid="_x0000_s2514" style="position:absolute;left:54036;top:36444;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" fillcolor="#fac090" strokecolor="#385d8a" strokeweight="2pt">
                      <v:textbox>
                        <w:txbxContent>
                          <w:p w14:paraId="40AEA86B" w14:textId="77777777" w:rsidR="0051744F" w:rsidRDefault="0051744F" w:rsidP="000A10EA">
                            <w:pPr>
                              <w:rPr>
                                <w:rFonts w:eastAsia="Times New Roman"/>
                              </w:rPr>
                            </w:pPr>
                          </w:p>
                        </w:txbxContent>
                      </v:textbox>
                    </v:roundrect>
                  </v:group>
                  <v:oval id="Oval 2953" o:spid="_x0000_s2515" style="position:absolute;left:4971;top:8611;width:5042;height:49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" fillcolor="window" strokecolor="#385d8a" strokeweight="2pt">
                    <v:textbox>
                      <w:txbxContent>
                        <w:p w14:paraId="5095C2B6" w14:textId="77777777" w:rsidR="0051744F" w:rsidRDefault="0051744F" w:rsidP="000A10EA">
                          <w:pPr>
                            <w:rPr>
                              <w:rFonts w:eastAsia="Times New Roman"/>
                            </w:rPr>
                          </w:pPr>
                        </w:p>
                      </w:txbxContent>
                    </v:textbox>
                  </v:oval>
                  <v:line id="Straight Connector 2954" o:spid="_x0000_s2516" style="position:absolute;visibility:visible;mso-wrap-style:square" from="2565,2225" to="7492,8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" strokecolor="windowText"/>
                  <v:line id="Straight Connector 2955" o:spid="_x0000_s2517" style="position:absolute;visibility:visible;mso-wrap-style:square" from="2565,8321" to="4971,11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" strokecolor="windowText"/>
                  <v:group id="Group 2956" o:spid="_x0000_s2518" style="position:absolute;left:10607;top:7438;width:12695;height:40850" coordorigin="10607,7438" coordsize="12694,40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">
                    <v:group id="Group 2957" o:spid="_x0000_s2519" style="position:absolute;left:10607;top:7438;width:4165;height:24490" coordorigin="10607,7438"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">
                      <v:shape id="Picture 2958" o:spid="_x0000_s2520" type="#_x0000_t75" style="position:absolute;left:10607;top:1035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" fillcolor="#5b9bd5 [3204]" strokecolor="black [3213]">
                        <v:imagedata r:id="rId55" o:title=""/>
                        <v:shadow color="#e7e6e6 [3214]"/>
                      </v:shape>
                      <v:shape id="Picture 2959" o:spid="_x0000_s2521" type="#_x0000_t75" style="position:absolute;left:10629;top:1340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" fillcolor="#5b9bd5 [3204]" strokecolor="black [3213]">
                        <v:imagedata r:id="rId55" o:title=""/>
                        <v:shadow color="#e7e6e6 [3214]"/>
                      </v:shape>
                      <v:shape id="Picture 2960" o:spid="_x0000_s2522" type="#_x0000_t75" style="position:absolute;left:10607;top:1644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" fillcolor="#5b9bd5 [3204]" strokecolor="black [3213]">
                        <v:imagedata r:id="rId55" o:title=""/>
                        <v:shadow color="#e7e6e6 [3214]"/>
                      </v:shape>
                      <v:shape id="Picture 2961" o:spid="_x0000_s2523" type="#_x0000_t75" style="position:absolute;left:10607;top:743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" fillcolor="#5b9bd5 [3204]" strokecolor="black [3213]">
                        <v:imagedata r:id="rId56" o:title=""/>
                        <v:shadow color="#e7e6e6 [3214]"/>
                      </v:shape>
                      <v:shape id="Picture 2962" o:spid="_x0000_s2524" type="#_x0000_t75" style="position:absolute;left:10607;top:1949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" fillcolor="#5b9bd5 [3204]" strokecolor="black [3213]">
                        <v:imagedata r:id="rId55" o:title=""/>
                        <v:shadow color="#e7e6e6 [3214]"/>
                      </v:shape>
                      <v:shape id="Picture 2963" o:spid="_x0000_s2525" type="#_x0000_t75" style="position:absolute;left:10629;top:2254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" fillcolor="#5b9bd5 [3204]" strokecolor="black [3213]">
                        <v:imagedata r:id="rId55" o:title=""/>
                        <v:shadow color="#e7e6e6 [3214]"/>
                      </v:shape>
                      <v:shape id="Picture 2964" o:spid="_x0000_s2526" type="#_x0000_t75" style="position:absolute;left:10629;top:2559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" fillcolor="#5b9bd5 [3204]" strokecolor="black [3213]">
                        <v:imagedata r:id="rId55" o:title=""/>
                        <v:shadow color="#e7e6e6 [3214]"/>
                      </v:shape>
                      <v:shape id="Picture 2965" o:spid="_x0000_s2527" type="#_x0000_t75" style="position:absolute;left:10629;top:286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" fillcolor="#5b9bd5 [3204]" strokecolor="black [3213]">
                        <v:imagedata r:id="rId55" o:title=""/>
                        <v:shadow color="#e7e6e6 [3214]"/>
                      </v:shape>
                    </v:group>
                    <v:group id="Group 2966" o:spid="_x0000_s2528" style="position:absolute;left:11319;top:8962;width:4165;height:24490" coordorigin="11319,8962"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">
                      <v:shape id="Picture 2967" o:spid="_x0000_s2529" type="#_x0000_t75" style="position:absolute;left:11319;top:1188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" fillcolor="#5b9bd5 [3204]" strokecolor="black [3213]">
                        <v:imagedata r:id="rId55" o:title=""/>
                        <v:shadow color="#e7e6e6 [3214]"/>
                      </v:shape>
                      <v:shape id="Picture 2968" o:spid="_x0000_s2530" type="#_x0000_t75" style="position:absolute;left:11340;top:1493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" fillcolor="#5b9bd5 [3204]" strokecolor="black [3213]">
                        <v:imagedata r:id="rId55" o:title=""/>
                        <v:shadow color="#e7e6e6 [3214]"/>
                      </v:shape>
                      <v:shape id="Picture 2969" o:spid="_x0000_s2531" type="#_x0000_t75" style="position:absolute;left:11319;top:1796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" fillcolor="#5b9bd5 [3204]" strokecolor="black [3213]">
                        <v:imagedata r:id="rId55" o:title=""/>
                        <v:shadow color="#e7e6e6 [3214]"/>
                      </v:shape>
                      <v:shape id="Picture 2970" o:spid="_x0000_s2532" type="#_x0000_t75" style="position:absolute;left:11319;top:896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" fillcolor="#5b9bd5 [3204]" strokecolor="black [3213]">
                        <v:imagedata r:id="rId56" o:title=""/>
                        <v:shadow color="#e7e6e6 [3214]"/>
                      </v:shape>
                      <v:shape id="Picture 2971" o:spid="_x0000_s2533" type="#_x0000_t75" style="position:absolute;left:11319;top:2102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" fillcolor="#5b9bd5 [3204]" strokecolor="black [3213]">
                        <v:imagedata r:id="rId55" o:title=""/>
                        <v:shadow color="#e7e6e6 [3214]"/>
                      </v:shape>
                      <v:shape id="Picture 2972" o:spid="_x0000_s2534" type="#_x0000_t75" style="position:absolute;left:11340;top:2407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" fillcolor="#5b9bd5 [3204]" strokecolor="black [3213]">
                        <v:imagedata r:id="rId55" o:title=""/>
                        <v:shadow color="#e7e6e6 [3214]"/>
                      </v:shape>
                      <v:shape id="Picture 2973" o:spid="_x0000_s2535" type="#_x0000_t75" style="position:absolute;left:11340;top:2711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" fillcolor="#5b9bd5 [3204]" strokecolor="black [3213]">
                        <v:imagedata r:id="rId55" o:title=""/>
                        <v:shadow color="#e7e6e6 [3214]"/>
                      </v:shape>
                      <v:shape id="Picture 2974" o:spid="_x0000_s2536" type="#_x0000_t75" style="position:absolute;left:11340;top:3016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" fillcolor="#5b9bd5 [3204]" strokecolor="black [3213]">
                        <v:imagedata r:id="rId55" o:title=""/>
                        <v:shadow color="#e7e6e6 [3214]"/>
                      </v:shape>
                    </v:group>
                    <v:group id="Group 2975" o:spid="_x0000_s2537" style="position:absolute;left:11978;top:10486;width:4164;height:24490" coordorigin="11978,10486"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">
                      <v:shape id="Picture 2976" o:spid="_x0000_s2538" type="#_x0000_t75" style="position:absolute;left:11978;top:1340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" fillcolor="#5b9bd5 [3204]" strokecolor="black [3213]">
                        <v:imagedata r:id="rId55" o:title=""/>
                        <v:shadow color="#e7e6e6 [3214]"/>
                      </v:shape>
                      <v:shape id="Picture 2977" o:spid="_x0000_s2539" type="#_x0000_t75" style="position:absolute;left:11999;top:164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" fillcolor="#5b9bd5 [3204]" strokecolor="black [3213]">
                        <v:imagedata r:id="rId55" o:title=""/>
                        <v:shadow color="#e7e6e6 [3214]"/>
                      </v:shape>
                      <v:shape id="Picture 2978" o:spid="_x0000_s2540" type="#_x0000_t75" style="position:absolute;left:11978;top:1949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" fillcolor="#5b9bd5 [3204]" strokecolor="black [3213]">
                        <v:imagedata r:id="rId55" o:title=""/>
                        <v:shadow color="#e7e6e6 [3214]"/>
                      </v:shape>
                      <v:shape id="Picture 2979" o:spid="_x0000_s2541" type="#_x0000_t75" style="position:absolute;left:11978;top:1048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" fillcolor="#5b9bd5 [3204]" strokecolor="black [3213]">
                        <v:imagedata r:id="rId56" o:title=""/>
                        <v:shadow color="#e7e6e6 [3214]"/>
                      </v:shape>
                      <v:shape id="Picture 2980" o:spid="_x0000_s2542" type="#_x0000_t75" style="position:absolute;left:11978;top:2254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" fillcolor="#5b9bd5 [3204]" strokecolor="black [3213]">
                        <v:imagedata r:id="rId55" o:title=""/>
                        <v:shadow color="#e7e6e6 [3214]"/>
                      </v:shape>
                      <v:shape id="Picture 2981" o:spid="_x0000_s2543" type="#_x0000_t75" style="position:absolute;left:11999;top:2559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" fillcolor="#5b9bd5 [3204]" strokecolor="black [3213]">
                        <v:imagedata r:id="rId55" o:title=""/>
                        <v:shadow color="#e7e6e6 [3214]"/>
                      </v:shape>
                      <v:shape id="Picture 2982" o:spid="_x0000_s2544" type="#_x0000_t75" style="position:absolute;left:11999;top:286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" fillcolor="#5b9bd5 [3204]" strokecolor="black [3213]">
                        <v:imagedata r:id="rId55" o:title=""/>
                        <v:shadow color="#e7e6e6 [3214]"/>
                      </v:shape>
                      <v:shape id="Picture 2983" o:spid="_x0000_s2545" type="#_x0000_t75" style="position:absolute;left:11999;top:3169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" fillcolor="#5b9bd5 [3204]" strokecolor="black [3213]">
                        <v:imagedata r:id="rId55" o:title=""/>
                        <v:shadow color="#e7e6e6 [3214]"/>
                      </v:shape>
                    </v:group>
                    <v:group id="Group 2984" o:spid="_x0000_s2546" style="position:absolute;left:12581;top:11923;width:4165;height:24491" coordorigin="12581,11923"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">
                      <v:shape id="Picture 2985" o:spid="_x0000_s2547" type="#_x0000_t75" style="position:absolute;left:12581;top:14842;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" fillcolor="#5b9bd5 [3204]" strokecolor="black [3213]">
                        <v:imagedata r:id="rId55" o:title=""/>
                        <v:shadow color="#e7e6e6 [3214]"/>
                      </v:shape>
                      <v:shape id="Picture 2986" o:spid="_x0000_s2548" type="#_x0000_t75" style="position:absolute;left:12602;top:1789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" fillcolor="#5b9bd5 [3204]" strokecolor="black [3213]">
                        <v:imagedata r:id="rId55" o:title=""/>
                        <v:shadow color="#e7e6e6 [3214]"/>
                      </v:shape>
                      <v:shape id="Picture 2987" o:spid="_x0000_s2549" type="#_x0000_t75" style="position:absolute;left:12581;top:2093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" fillcolor="#5b9bd5 [3204]" strokecolor="black [3213]">
                        <v:imagedata r:id="rId55" o:title=""/>
                        <v:shadow color="#e7e6e6 [3214]"/>
                      </v:shape>
                      <v:shape id="Picture 2988" o:spid="_x0000_s2550" type="#_x0000_t75" style="position:absolute;left:12581;top:1192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" fillcolor="#5b9bd5 [3204]" strokecolor="black [3213]">
                        <v:imagedata r:id="rId56" o:title=""/>
                        <v:shadow color="#e7e6e6 [3214]"/>
                      </v:shape>
                      <v:shape id="Picture 2989" o:spid="_x0000_s2551" type="#_x0000_t75" style="position:absolute;left:12581;top:2398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" fillcolor="#5b9bd5 [3204]" strokecolor="black [3213]">
                        <v:imagedata r:id="rId55" o:title=""/>
                        <v:shadow color="#e7e6e6 [3214]"/>
                      </v:shape>
                      <v:shape id="Picture 2990" o:spid="_x0000_s2552" type="#_x0000_t75" style="position:absolute;left:12602;top:2703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" fillcolor="#5b9bd5 [3204]" strokecolor="black [3213]">
                        <v:imagedata r:id="rId55" o:title=""/>
                        <v:shadow color="#e7e6e6 [3214]"/>
                      </v:shape>
                      <v:shape id="Picture 2991" o:spid="_x0000_s2553" type="#_x0000_t75" style="position:absolute;left:12602;top:3008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" fillcolor="#5b9bd5 [3204]" strokecolor="black [3213]">
                        <v:imagedata r:id="rId55" o:title=""/>
                        <v:shadow color="#e7e6e6 [3214]"/>
                      </v:shape>
                      <v:shape id="Picture 2992" o:spid="_x0000_s2554" type="#_x0000_t75" style="position:absolute;left:12602;top:3312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" fillcolor="#5b9bd5 [3204]" strokecolor="black [3213]">
                        <v:imagedata r:id="rId55" o:title=""/>
                        <v:shadow color="#e7e6e6 [3214]"/>
                      </v:shape>
                    </v:group>
                    <v:group id="Group 2993" o:spid="_x0000_s2555" style="position:absolute;left:13176;top:13355;width:4165;height:24491" coordorigin="13176,13355"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">
                      <v:shape id="Picture 2994" o:spid="_x0000_s2556" type="#_x0000_t75" style="position:absolute;left:13177;top:1627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" fillcolor="#5b9bd5 [3204]" strokecolor="black [3213]">
                        <v:imagedata r:id="rId55" o:title=""/>
                        <v:shadow color="#e7e6e6 [3214]"/>
                      </v:shape>
                      <v:shape id="Picture 2995" o:spid="_x0000_s2557" type="#_x0000_t75" style="position:absolute;left:13198;top:1932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" fillcolor="#5b9bd5 [3204]" strokecolor="black [3213]">
                        <v:imagedata r:id="rId55" o:title=""/>
                        <v:shadow color="#e7e6e6 [3214]"/>
                      </v:shape>
                      <v:shape id="Picture 2996" o:spid="_x0000_s2558" type="#_x0000_t75" style="position:absolute;left:13176;top:2236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" fillcolor="#5b9bd5 [3204]" strokecolor="black [3213]">
                        <v:imagedata r:id="rId55" o:title=""/>
                        <v:shadow color="#e7e6e6 [3214]"/>
                      </v:shape>
                      <v:shape id="Picture 2997" o:spid="_x0000_s2559" type="#_x0000_t75" style="position:absolute;left:13177;top:1335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" fillcolor="#5b9bd5 [3204]" strokecolor="black [3213]">
                        <v:imagedata r:id="rId56" o:title=""/>
                        <v:shadow color="#e7e6e6 [3214]"/>
                      </v:shape>
                      <v:shape id="Picture 2998" o:spid="_x0000_s2560" type="#_x0000_t75" style="position:absolute;left:13176;top:2541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" fillcolor="#5b9bd5 [3204]" strokecolor="black [3213]">
                        <v:imagedata r:id="rId55" o:title=""/>
                        <v:shadow color="#e7e6e6 [3214]"/>
                      </v:shape>
                      <v:shape id="Picture 2999" o:spid="_x0000_s2561" type="#_x0000_t75" style="position:absolute;left:13198;top:2846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" fillcolor="#5b9bd5 [3204]" strokecolor="black [3213]">
                        <v:imagedata r:id="rId55" o:title=""/>
                        <v:shadow color="#e7e6e6 [3214]"/>
                      </v:shape>
                      <v:shape id="Picture 3000" o:spid="_x0000_s2562" type="#_x0000_t75" style="position:absolute;left:13198;top:3151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" fillcolor="#5b9bd5 [3204]" strokecolor="black [3213]">
                        <v:imagedata r:id="rId55" o:title=""/>
                        <v:shadow color="#e7e6e6 [3214]"/>
                      </v:shape>
                      <v:shape id="Picture 3001" o:spid="_x0000_s2563" type="#_x0000_t75" style="position:absolute;left:13198;top:345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" fillcolor="#5b9bd5 [3204]" strokecolor="black [3213]">
                        <v:imagedata r:id="rId55" o:title=""/>
                        <v:shadow color="#e7e6e6 [3214]"/>
                      </v:shape>
                    </v:group>
                    <v:group id="Group 3002" o:spid="_x0000_s2564" style="position:absolute;left:13925;top:14867;width:4165;height:24490" coordorigin="13925,14867"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">
                      <v:shape id="Picture 3003" o:spid="_x0000_s2565" type="#_x0000_t75" style="position:absolute;left:13925;top:1778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" fillcolor="#5b9bd5 [3204]" strokecolor="black [3213]">
                        <v:imagedata r:id="rId55" o:title=""/>
                        <v:shadow color="#e7e6e6 [3214]"/>
                      </v:shape>
                      <v:shape id="Picture 3004" o:spid="_x0000_s2566" type="#_x0000_t75" style="position:absolute;left:13947;top:2083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" fillcolor="#5b9bd5 [3204]" strokecolor="black [3213]">
                        <v:imagedata r:id="rId55" o:title=""/>
                        <v:shadow color="#e7e6e6 [3214]"/>
                      </v:shape>
                      <v:shape id="Picture 3005" o:spid="_x0000_s2567" type="#_x0000_t75" style="position:absolute;left:13925;top:2387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" fillcolor="#5b9bd5 [3204]" strokecolor="black [3213]">
                        <v:imagedata r:id="rId55" o:title=""/>
                        <v:shadow color="#e7e6e6 [3214]"/>
                      </v:shape>
                      <v:shape id="Picture 3006" o:spid="_x0000_s2568" type="#_x0000_t75" style="position:absolute;left:13925;top:1486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" fillcolor="#5b9bd5 [3204]" strokecolor="black [3213]">
                        <v:imagedata r:id="rId56" o:title=""/>
                        <v:shadow color="#e7e6e6 [3214]"/>
                      </v:shape>
                      <v:shape id="Picture 3007" o:spid="_x0000_s2569" type="#_x0000_t75" style="position:absolute;left:13925;top:269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" fillcolor="#5b9bd5 [3204]" strokecolor="black [3213]">
                        <v:imagedata r:id="rId55" o:title=""/>
                        <v:shadow color="#e7e6e6 [3214]"/>
                      </v:shape>
                      <v:shape id="Picture 3008" o:spid="_x0000_s2570" type="#_x0000_t75" style="position:absolute;left:13947;top:2997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" fillcolor="#5b9bd5 [3204]" strokecolor="black [3213]">
                        <v:imagedata r:id="rId55" o:title=""/>
                        <v:shadow color="#e7e6e6 [3214]"/>
                      </v:shape>
                      <v:shape id="Picture 3009" o:spid="_x0000_s2571" type="#_x0000_t75" style="position:absolute;left:13947;top:330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" fillcolor="#5b9bd5 [3204]" strokecolor="black [3213]">
                        <v:imagedata r:id="rId55" o:title=""/>
                        <v:shadow color="#e7e6e6 [3214]"/>
                      </v:shape>
                      <v:shape id="Picture 3010" o:spid="_x0000_s2572" type="#_x0000_t75" style="position:absolute;left:13947;top:360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" fillcolor="#5b9bd5 [3204]" strokecolor="black [3213]">
                        <v:imagedata r:id="rId55" o:title=""/>
                        <v:shadow color="#e7e6e6 [3214]"/>
                      </v:shape>
                    </v:group>
                    <v:group id="Group 3011" o:spid="_x0000_s2573" style="position:absolute;left:14674;top:16391;width:4165;height:24490" coordorigin="14674,16391"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">
                      <v:shape id="Picture 3012" o:spid="_x0000_s2574" type="#_x0000_t75" style="position:absolute;left:14674;top:1931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" fillcolor="#5b9bd5 [3204]" strokecolor="black [3213]">
                        <v:imagedata r:id="rId55" o:title=""/>
                        <v:shadow color="#e7e6e6 [3214]"/>
                      </v:shape>
                      <v:shape id="Picture 3013" o:spid="_x0000_s2575" type="#_x0000_t75" style="position:absolute;left:14695;top:2235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" fillcolor="#5b9bd5 [3204]" strokecolor="black [3213]">
                        <v:imagedata r:id="rId55" o:title=""/>
                        <v:shadow color="#e7e6e6 [3214]"/>
                      </v:shape>
                      <v:shape id="Picture 3014" o:spid="_x0000_s2576" type="#_x0000_t75" style="position:absolute;left:14674;top:2539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" fillcolor="#5b9bd5 [3204]" strokecolor="black [3213]">
                        <v:imagedata r:id="rId55" o:title=""/>
                        <v:shadow color="#e7e6e6 [3214]"/>
                      </v:shape>
                      <v:shape id="Picture 3015" o:spid="_x0000_s2577" type="#_x0000_t75" style="position:absolute;left:14674;top:1639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" fillcolor="#5b9bd5 [3204]" strokecolor="black [3213]">
                        <v:imagedata r:id="rId56" o:title=""/>
                        <v:shadow color="#e7e6e6 [3214]"/>
                      </v:shape>
                      <v:shape id="Picture 3016" o:spid="_x0000_s2578" type="#_x0000_t75" style="position:absolute;left:14674;top:284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" fillcolor="#5b9bd5 [3204]" strokecolor="black [3213]">
                        <v:imagedata r:id="rId55" o:title=""/>
                        <v:shadow color="#e7e6e6 [3214]"/>
                      </v:shape>
                      <v:shape id="Picture 3017" o:spid="_x0000_s2579" type="#_x0000_t75" style="position:absolute;left:14695;top:3149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" fillcolor="#5b9bd5 [3204]" strokecolor="black [3213]">
                        <v:imagedata r:id="rId55" o:title=""/>
                        <v:shadow color="#e7e6e6 [3214]"/>
                      </v:shape>
                      <v:shape id="Picture 3018" o:spid="_x0000_s2580" type="#_x0000_t75" style="position:absolute;left:14695;top:345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" fillcolor="#5b9bd5 [3204]" strokecolor="black [3213]">
                        <v:imagedata r:id="rId55" o:title=""/>
                        <v:shadow color="#e7e6e6 [3214]"/>
                      </v:shape>
                      <v:shape id="Picture 3019" o:spid="_x0000_s2581" type="#_x0000_t75" style="position:absolute;left:14695;top:3759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" fillcolor="#5b9bd5 [3204]" strokecolor="black [3213]">
                        <v:imagedata r:id="rId55" o:title=""/>
                        <v:shadow color="#e7e6e6 [3214]"/>
                      </v:shape>
                    </v:group>
                    <v:group id="Group 3020" o:spid="_x0000_s2582" style="position:absolute;left:15669;top:17806;width:4164;height:24491" coordorigin="15669,17806"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">
                      <v:shape id="Picture 3021" o:spid="_x0000_s2583" type="#_x0000_t75" style="position:absolute;left:15669;top:2072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" fillcolor="#5b9bd5 [3204]" strokecolor="black [3213]">
                        <v:imagedata r:id="rId55" o:title=""/>
                        <v:shadow color="#e7e6e6 [3214]"/>
                      </v:shape>
                      <v:shape id="Picture 3022" o:spid="_x0000_s2584" type="#_x0000_t75" style="position:absolute;left:15690;top:2377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" fillcolor="#5b9bd5 [3204]" strokecolor="black [3213]">
                        <v:imagedata r:id="rId55" o:title=""/>
                        <v:shadow color="#e7e6e6 [3214]"/>
                      </v:shape>
                      <v:shape id="Picture 3023" o:spid="_x0000_s2585" type="#_x0000_t75" style="position:absolute;left:15669;top:2681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" fillcolor="#5b9bd5 [3204]" strokecolor="black [3213]">
                        <v:imagedata r:id="rId55" o:title=""/>
                        <v:shadow color="#e7e6e6 [3214]"/>
                      </v:shape>
                      <v:shape id="Picture 3024" o:spid="_x0000_s2586" type="#_x0000_t75" style="position:absolute;left:15669;top:1780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" fillcolor="#5b9bd5 [3204]" strokecolor="black [3213]">
                        <v:imagedata r:id="rId56" o:title=""/>
                        <v:shadow color="#e7e6e6 [3214]"/>
                      </v:shape>
                      <v:shape id="Picture 3025" o:spid="_x0000_s2587" type="#_x0000_t75" style="position:absolute;left:15669;top:2986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" fillcolor="#5b9bd5 [3204]" strokecolor="black [3213]">
                        <v:imagedata r:id="rId55" o:title=""/>
                        <v:shadow color="#e7e6e6 [3214]"/>
                      </v:shape>
                      <v:shape id="Picture 3026" o:spid="_x0000_s2588" type="#_x0000_t75" style="position:absolute;left:15690;top:3291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" fillcolor="#5b9bd5 [3204]" strokecolor="black [3213]">
                        <v:imagedata r:id="rId55" o:title=""/>
                        <v:shadow color="#e7e6e6 [3214]"/>
                      </v:shape>
                      <v:shape id="Picture 3027" o:spid="_x0000_s2589" type="#_x0000_t75" style="position:absolute;left:15690;top:3596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" fillcolor="#5b9bd5 [3204]" strokecolor="black [3213]">
                        <v:imagedata r:id="rId55" o:title=""/>
                        <v:shadow color="#e7e6e6 [3214]"/>
                      </v:shape>
                      <v:shape id="Picture 3028" o:spid="_x0000_s2590" type="#_x0000_t75" style="position:absolute;left:15690;top:390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" fillcolor="#5b9bd5 [3204]" strokecolor="black [3213]">
                        <v:imagedata r:id="rId55" o:title=""/>
                        <v:shadow color="#e7e6e6 [3214]"/>
                      </v:shape>
                    </v:group>
                    <v:group id="Group 3029" o:spid="_x0000_s2591" style="position:absolute;left:16287;top:19436;width:4165;height:24491" coordorigin="16287,19436"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">
                      <v:shape id="Picture 3030" o:spid="_x0000_s2592" type="#_x0000_t75" style="position:absolute;left:16287;top:2235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" fillcolor="#5b9bd5 [3204]" strokecolor="black [3213]">
                        <v:imagedata r:id="rId55" o:title=""/>
                        <v:shadow color="#e7e6e6 [3214]"/>
                      </v:shape>
                      <v:shape id="Picture 3031" o:spid="_x0000_s2593" type="#_x0000_t75" style="position:absolute;left:16308;top:2540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" fillcolor="#5b9bd5 [3204]" strokecolor="black [3213]">
                        <v:imagedata r:id="rId55" o:title=""/>
                        <v:shadow color="#e7e6e6 [3214]"/>
                      </v:shape>
                      <v:shape id="Picture 3032" o:spid="_x0000_s2594" type="#_x0000_t75" style="position:absolute;left:16287;top:2844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" fillcolor="#5b9bd5 [3204]" strokecolor="black [3213]">
                        <v:imagedata r:id="rId55" o:title=""/>
                        <v:shadow color="#e7e6e6 [3214]"/>
                      </v:shape>
                      <v:shape id="Picture 3033" o:spid="_x0000_s2595" type="#_x0000_t75" style="position:absolute;left:16287;top:1943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" fillcolor="#5b9bd5 [3204]" strokecolor="black [3213]">
                        <v:imagedata r:id="rId56" o:title=""/>
                        <v:shadow color="#e7e6e6 [3214]"/>
                      </v:shape>
                      <v:shape id="Picture 3034" o:spid="_x0000_s2596" type="#_x0000_t75" style="position:absolute;left:16287;top:3149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" fillcolor="#5b9bd5 [3204]" strokecolor="black [3213]">
                        <v:imagedata r:id="rId55" o:title=""/>
                        <v:shadow color="#e7e6e6 [3214]"/>
                      </v:shape>
                      <v:shape id="Picture 3035" o:spid="_x0000_s2597" type="#_x0000_t75" style="position:absolute;left:16308;top:3454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" fillcolor="#5b9bd5 [3204]" strokecolor="black [3213]">
                        <v:imagedata r:id="rId55" o:title=""/>
                        <v:shadow color="#e7e6e6 [3214]"/>
                      </v:shape>
                      <v:shape id="Picture 3036" o:spid="_x0000_s2598" type="#_x0000_t75" style="position:absolute;left:16308;top:3759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" fillcolor="#5b9bd5 [3204]" strokecolor="black [3213]">
                        <v:imagedata r:id="rId55" o:title=""/>
                        <v:shadow color="#e7e6e6 [3214]"/>
                      </v:shape>
                      <v:shape id="Picture 3037" o:spid="_x0000_s2599" type="#_x0000_t75" style="position:absolute;left:16308;top:4064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" fillcolor="#5b9bd5 [3204]" strokecolor="black [3213]">
                        <v:imagedata r:id="rId55" o:title=""/>
                        <v:shadow color="#e7e6e6 [3214]"/>
                      </v:shape>
                    </v:group>
                    <v:group id="Group 3038" o:spid="_x0000_s2600" style="position:absolute;left:17362;top:20897;width:4165;height:24491" coordorigin="17362,20897"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">
                      <v:shape id="Picture 3039" o:spid="_x0000_s2601" type="#_x0000_t75" style="position:absolute;left:17362;top:2381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" fillcolor="#5b9bd5 [3204]" strokecolor="black [3213]">
                        <v:imagedata r:id="rId55" o:title=""/>
                        <v:shadow color="#e7e6e6 [3214]"/>
                      </v:shape>
                      <v:shape id="Picture 3040" o:spid="_x0000_s2602" type="#_x0000_t75" style="position:absolute;left:17384;top:2686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" fillcolor="#5b9bd5 [3204]" strokecolor="black [3213]">
                        <v:imagedata r:id="rId55" o:title=""/>
                        <v:shadow color="#e7e6e6 [3214]"/>
                      </v:shape>
                      <v:shape id="Picture 3041" o:spid="_x0000_s2603" type="#_x0000_t75" style="position:absolute;left:17362;top:29903;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" fillcolor="#5b9bd5 [3204]" strokecolor="black [3213]">
                        <v:imagedata r:id="rId55" o:title=""/>
                        <v:shadow color="#e7e6e6 [3214]"/>
                      </v:shape>
                      <v:shape id="Picture 3042" o:spid="_x0000_s2604" type="#_x0000_t75" style="position:absolute;left:17362;top:2089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" fillcolor="#5b9bd5 [3204]" strokecolor="black [3213]">
                        <v:imagedata r:id="rId56" o:title=""/>
                        <v:shadow color="#e7e6e6 [3214]"/>
                      </v:shape>
                      <v:shape id="Picture 3043" o:spid="_x0000_s2605" type="#_x0000_t75" style="position:absolute;left:17362;top:3295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" fillcolor="#5b9bd5 [3204]" strokecolor="black [3213]">
                        <v:imagedata r:id="rId55" o:title=""/>
                        <v:shadow color="#e7e6e6 [3214]"/>
                      </v:shape>
                      <v:shape id="Picture 3044" o:spid="_x0000_s2606" type="#_x0000_t75" style="position:absolute;left:17384;top:3600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" fillcolor="#5b9bd5 [3204]" strokecolor="black [3213]">
                        <v:imagedata r:id="rId55" o:title=""/>
                        <v:shadow color="#e7e6e6 [3214]"/>
                      </v:shape>
                      <v:shape id="Picture 3045" o:spid="_x0000_s2607" type="#_x0000_t75" style="position:absolute;left:17384;top:390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" fillcolor="#5b9bd5 [3204]" strokecolor="black [3213]">
                        <v:imagedata r:id="rId55" o:title=""/>
                        <v:shadow color="#e7e6e6 [3214]"/>
                      </v:shape>
                      <v:shape id="Picture 3046" o:spid="_x0000_s2608" type="#_x0000_t75" style="position:absolute;left:17384;top:4210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" fillcolor="#5b9bd5 [3204]" strokecolor="black [3213]">
                        <v:imagedata r:id="rId55" o:title=""/>
                        <v:shadow color="#e7e6e6 [3214]"/>
                      </v:shape>
                    </v:group>
                    <v:group id="Group 3047" o:spid="_x0000_s2609" style="position:absolute;left:18259;top:22389;width:4165;height:24491" coordorigin="18259,22389"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">
                      <v:shape id="Picture 3048" o:spid="_x0000_s2610" type="#_x0000_t75" style="position:absolute;left:18259;top:2530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" fillcolor="#5b9bd5 [3204]" strokecolor="black [3213]">
                        <v:imagedata r:id="rId55" o:title=""/>
                        <v:shadow color="#e7e6e6 [3214]"/>
                      </v:shape>
                      <v:shape id="Picture 3049" o:spid="_x0000_s2611" type="#_x0000_t75" style="position:absolute;left:18281;top:2835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" fillcolor="#5b9bd5 [3204]" strokecolor="black [3213]">
                        <v:imagedata r:id="rId55" o:title=""/>
                        <v:shadow color="#e7e6e6 [3214]"/>
                      </v:shape>
                      <v:shape id="Picture 3050" o:spid="_x0000_s2612" type="#_x0000_t75" style="position:absolute;left:18259;top:3139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" fillcolor="#5b9bd5 [3204]" strokecolor="black [3213]">
                        <v:imagedata r:id="rId55" o:title=""/>
                        <v:shadow color="#e7e6e6 [3214]"/>
                      </v:shape>
                      <v:shape id="Picture 3051" o:spid="_x0000_s2613" type="#_x0000_t75" style="position:absolute;left:18259;top:2238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" fillcolor="#5b9bd5 [3204]" strokecolor="black [3213]">
                        <v:imagedata r:id="rId56" o:title=""/>
                        <v:shadow color="#e7e6e6 [3214]"/>
                      </v:shape>
                      <v:shape id="Picture 3052" o:spid="_x0000_s2614" type="#_x0000_t75" style="position:absolute;left:18259;top:3445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" fillcolor="#5b9bd5 [3204]" strokecolor="black [3213]">
                        <v:imagedata r:id="rId55" o:title=""/>
                        <v:shadow color="#e7e6e6 [3214]"/>
                      </v:shape>
                      <v:shape id="Picture 3053" o:spid="_x0000_s2615" type="#_x0000_t75" style="position:absolute;left:18281;top:374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" fillcolor="#5b9bd5 [3204]" strokecolor="black [3213]">
                        <v:imagedata r:id="rId55" o:title=""/>
                        <v:shadow color="#e7e6e6 [3214]"/>
                      </v:shape>
                      <v:shape id="Picture 3054" o:spid="_x0000_s2616" type="#_x0000_t75" style="position:absolute;left:18281;top:4054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" fillcolor="#5b9bd5 [3204]" strokecolor="black [3213]">
                        <v:imagedata r:id="rId55" o:title=""/>
                        <v:shadow color="#e7e6e6 [3214]"/>
                      </v:shape>
                      <v:shape id="Picture 3055" o:spid="_x0000_s2617" type="#_x0000_t75" style="position:absolute;left:18281;top:4359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" fillcolor="#5b9bd5 [3204]" strokecolor="black [3213]">
                        <v:imagedata r:id="rId55" o:title=""/>
                        <v:shadow color="#e7e6e6 [3214]"/>
                      </v:shape>
                    </v:group>
                    <v:group id="Group 3056" o:spid="_x0000_s2618" style="position:absolute;left:19137;top:23797;width:4165;height:24491" coordorigin="19137,23797"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">
                      <v:shape id="Picture 3057" o:spid="_x0000_s2619" type="#_x0000_t75" style="position:absolute;left:19137;top:26716;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" fillcolor="#5b9bd5 [3204]" strokecolor="black [3213]">
                        <v:imagedata r:id="rId55" o:title=""/>
                        <v:shadow color="#e7e6e6 [3214]"/>
                      </v:shape>
                      <v:shape id="Picture 3058" o:spid="_x0000_s2620" type="#_x0000_t75" style="position:absolute;left:19159;top:2976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" fillcolor="#5b9bd5 [3204]" strokecolor="black [3213]">
                        <v:imagedata r:id="rId55" o:title=""/>
                        <v:shadow color="#e7e6e6 [3214]"/>
                      </v:shape>
                      <v:shape id="Picture 3059" o:spid="_x0000_s2621" type="#_x0000_t75" style="position:absolute;left:19137;top:3280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" fillcolor="#5b9bd5 [3204]" strokecolor="black [3213]">
                        <v:imagedata r:id="rId55" o:title=""/>
                        <v:shadow color="#e7e6e6 [3214]"/>
                      </v:shape>
                      <v:shape id="Picture 3060" o:spid="_x0000_s2622" type="#_x0000_t75" style="position:absolute;left:19137;top:2379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" fillcolor="#5b9bd5 [3204]" strokecolor="black [3213]">
                        <v:imagedata r:id="rId56" o:title=""/>
                        <v:shadow color="#e7e6e6 [3214]"/>
                      </v:shape>
                      <v:shape id="Picture 3061" o:spid="_x0000_s2623" type="#_x0000_t75" style="position:absolute;left:19137;top:3585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" fillcolor="#5b9bd5 [3204]" strokecolor="black [3213]">
                        <v:imagedata r:id="rId55" o:title=""/>
                        <v:shadow color="#e7e6e6 [3214]"/>
                      </v:shape>
                      <v:shape id="Picture 3062" o:spid="_x0000_s2624" type="#_x0000_t75" style="position:absolute;left:19159;top:3890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" fillcolor="#5b9bd5 [3204]" strokecolor="black [3213]">
                        <v:imagedata r:id="rId55" o:title=""/>
                        <v:shadow color="#e7e6e6 [3214]"/>
                      </v:shape>
                      <v:shape id="Picture 3063" o:spid="_x0000_s2625" type="#_x0000_t75" style="position:absolute;left:19159;top:419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" fillcolor="#5b9bd5 [3204]" strokecolor="black [3213]">
                        <v:imagedata r:id="rId55" o:title=""/>
                        <v:shadow color="#e7e6e6 [3214]"/>
                      </v:shape>
                      <v:shape id="Picture 3064" o:spid="_x0000_s2626" type="#_x0000_t75" style="position:absolute;left:19159;top:4500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" fillcolor="#5b9bd5 [3204]" strokecolor="black [3213]">
                        <v:imagedata r:id="rId55" o:title=""/>
                        <v:shadow color="#e7e6e6 [3214]"/>
                      </v:shape>
                    </v:group>
                  </v:group>
                  <v:group id="Group 3065" o:spid="_x0000_s2627" style="position:absolute;left:27678;top:19970;width:14692;height:22188" coordorigin="27678,19970" coordsize="14692,22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">
                    <v:group id="Group 3066" o:spid="_x0000_s2628" style="position:absolute;left:27678;top:19970;width:3945;height:6096" coordorigin="27678,19970"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">
                      <v:roundrect id="Rounded Rectangle 3067" o:spid="_x0000_s2629" style="position:absolute;left:27678;top:1997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" fillcolor="#fac090" strokecolor="#385d8a" strokeweight="2pt">
                        <v:textbox>
                          <w:txbxContent>
                            <w:p w14:paraId="037B632B" w14:textId="77777777" w:rsidR="0051744F" w:rsidRDefault="0051744F" w:rsidP="000A10EA">
                              <w:pPr>
                                <w:rPr>
                                  <w:rFonts w:eastAsia="Times New Roman"/>
                                </w:rPr>
                              </w:pPr>
                            </w:p>
                          </w:txbxContent>
                        </v:textbox>
                      </v:roundrect>
                      <v:roundrect id="Rounded Rectangle 3068" o:spid="_x0000_s2630" style="position:absolute;left:27678;top:2301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" fillcolor="#fac090" strokecolor="#385d8a" strokeweight="2pt">
                        <v:textbox>
                          <w:txbxContent>
                            <w:p w14:paraId="7949DEF3" w14:textId="77777777" w:rsidR="0051744F" w:rsidRDefault="0051744F" w:rsidP="000A10EA">
                              <w:pPr>
                                <w:rPr>
                                  <w:rFonts w:eastAsia="Times New Roman"/>
                                </w:rPr>
                              </w:pPr>
                            </w:p>
                          </w:txbxContent>
                        </v:textbox>
                      </v:roundrect>
                    </v:group>
                    <v:group id="Group 3069" o:spid="_x0000_s2631" style="position:absolute;left:28629;top:21203;width:3945;height:6096" coordorigin="28629,21203"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">
                      <v:roundrect id="Rounded Rectangle 3070" o:spid="_x0000_s2632" style="position:absolute;left:28629;top:2120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" fillcolor="#fac090" strokecolor="#385d8a" strokeweight="2pt">
                        <v:textbox>
                          <w:txbxContent>
                            <w:p w14:paraId="36A2FCA4" w14:textId="77777777" w:rsidR="0051744F" w:rsidRDefault="0051744F" w:rsidP="000A10EA">
                              <w:pPr>
                                <w:rPr>
                                  <w:rFonts w:eastAsia="Times New Roman"/>
                                </w:rPr>
                              </w:pPr>
                            </w:p>
                          </w:txbxContent>
                        </v:textbox>
                      </v:roundrect>
                      <v:roundrect id="Rounded Rectangle 3071" o:spid="_x0000_s2633" style="position:absolute;left:28629;top:2425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" fillcolor="#fac090" strokecolor="#385d8a" strokeweight="2pt">
                        <v:textbox>
                          <w:txbxContent>
                            <w:p w14:paraId="4503E2BD" w14:textId="77777777" w:rsidR="0051744F" w:rsidRDefault="0051744F" w:rsidP="000A10EA">
                              <w:pPr>
                                <w:rPr>
                                  <w:rFonts w:eastAsia="Times New Roman"/>
                                </w:rPr>
                              </w:pPr>
                            </w:p>
                          </w:txbxContent>
                        </v:textbox>
                      </v:roundrect>
                    </v:group>
                    <v:group id="Group 3072" o:spid="_x0000_s2634" style="position:absolute;left:29493;top:22648;width:3945;height:6096" coordorigin="29493,22648"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">
                      <v:roundrect id="Rounded Rectangle 3073" o:spid="_x0000_s2635" style="position:absolute;left:29493;top:2264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" fillcolor="#fac090" strokecolor="#385d8a" strokeweight="2pt">
                        <v:textbox>
                          <w:txbxContent>
                            <w:p w14:paraId="438BB6C4" w14:textId="77777777" w:rsidR="0051744F" w:rsidRDefault="0051744F" w:rsidP="000A10EA">
                              <w:pPr>
                                <w:rPr>
                                  <w:rFonts w:eastAsia="Times New Roman"/>
                                </w:rPr>
                              </w:pPr>
                            </w:p>
                          </w:txbxContent>
                        </v:textbox>
                      </v:roundrect>
                      <v:roundrect id="Rounded Rectangle 3074" o:spid="_x0000_s2636" style="position:absolute;left:29493;top:2569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" fillcolor="#fac090" strokecolor="#385d8a" strokeweight="2pt">
                        <v:textbox>
                          <w:txbxContent>
                            <w:p w14:paraId="334D50CD" w14:textId="77777777" w:rsidR="0051744F" w:rsidRDefault="0051744F" w:rsidP="000A10EA">
                              <w:pPr>
                                <w:rPr>
                                  <w:rFonts w:eastAsia="Times New Roman"/>
                                </w:rPr>
                              </w:pPr>
                            </w:p>
                          </w:txbxContent>
                        </v:textbox>
                      </v:roundrect>
                    </v:group>
                    <v:group id="Group 3075" o:spid="_x0000_s2637" style="position:absolute;left:30602;top:24014;width:3944;height:6096" coordorigin="30602,24014"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">
                      <v:roundrect id="Rounded Rectangle 3076" o:spid="_x0000_s2638" style="position:absolute;left:30602;top:24014;width:3944;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" fillcolor="#fac090" strokecolor="#385d8a" strokeweight="2pt">
                        <v:textbox>
                          <w:txbxContent>
                            <w:p w14:paraId="7D768791" w14:textId="77777777" w:rsidR="0051744F" w:rsidRDefault="0051744F" w:rsidP="000A10EA">
                              <w:pPr>
                                <w:rPr>
                                  <w:rFonts w:eastAsia="Times New Roman"/>
                                </w:rPr>
                              </w:pPr>
                            </w:p>
                          </w:txbxContent>
                        </v:textbox>
                      </v:roundrect>
                      <v:roundrect id="Rounded Rectangle 3077" o:spid="_x0000_s2639" style="position:absolute;left:30602;top:27062;width:3944;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" fillcolor="#fac090" strokecolor="#385d8a" strokeweight="2pt">
                        <v:textbox>
                          <w:txbxContent>
                            <w:p w14:paraId="5B42B8FC" w14:textId="77777777" w:rsidR="0051744F" w:rsidRDefault="0051744F" w:rsidP="000A10EA">
                              <w:pPr>
                                <w:rPr>
                                  <w:rFonts w:eastAsia="Times New Roman"/>
                                </w:rPr>
                              </w:pPr>
                            </w:p>
                          </w:txbxContent>
                        </v:textbox>
                      </v:roundrect>
                    </v:group>
                    <v:group id="Group 3078" o:spid="_x0000_s2640" style="position:absolute;left:31623;top:25568;width:3945;height:6096" coordorigin="31623,25568"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">
                      <v:roundrect id="Rounded Rectangle 3079" o:spid="_x0000_s2641" style="position:absolute;left:31623;top:2556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" fillcolor="#fac090" strokecolor="#385d8a" strokeweight="2pt">
                        <v:textbox>
                          <w:txbxContent>
                            <w:p w14:paraId="35AA533A" w14:textId="77777777" w:rsidR="0051744F" w:rsidRDefault="0051744F" w:rsidP="000A10EA">
                              <w:pPr>
                                <w:rPr>
                                  <w:rFonts w:eastAsia="Times New Roman"/>
                                </w:rPr>
                              </w:pPr>
                            </w:p>
                          </w:txbxContent>
                        </v:textbox>
                      </v:roundrect>
                      <v:roundrect id="Rounded Rectangle 3080" o:spid="_x0000_s2642" style="position:absolute;left:31623;top:2861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" fillcolor="#fac090" strokecolor="#385d8a" strokeweight="2pt">
                        <v:textbox>
                          <w:txbxContent>
                            <w:p w14:paraId="71564246" w14:textId="77777777" w:rsidR="0051744F" w:rsidRDefault="0051744F" w:rsidP="000A10EA">
                              <w:pPr>
                                <w:rPr>
                                  <w:rFonts w:eastAsia="Times New Roman"/>
                                </w:rPr>
                              </w:pPr>
                            </w:p>
                          </w:txbxContent>
                        </v:textbox>
                      </v:roundrect>
                    </v:group>
                    <v:group id="Group 3081" o:spid="_x0000_s2643" style="position:absolute;left:32533;top:27095;width:3945;height:6096" coordorigin="32533,27095"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">
                      <v:roundrect id="Rounded Rectangle 3082" o:spid="_x0000_s2644" style="position:absolute;left:32533;top:2709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" fillcolor="#fac090" strokecolor="#385d8a" strokeweight="2pt">
                        <v:textbox>
                          <w:txbxContent>
                            <w:p w14:paraId="57144604" w14:textId="77777777" w:rsidR="0051744F" w:rsidRDefault="0051744F" w:rsidP="000A10EA">
                              <w:pPr>
                                <w:rPr>
                                  <w:rFonts w:eastAsia="Times New Roman"/>
                                </w:rPr>
                              </w:pPr>
                            </w:p>
                          </w:txbxContent>
                        </v:textbox>
                      </v:roundrect>
                      <v:roundrect id="Rounded Rectangle 3083" o:spid="_x0000_s2645" style="position:absolute;left:32533;top:3014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" fillcolor="#fac090" strokecolor="#385d8a" strokeweight="2pt">
                        <v:textbox>
                          <w:txbxContent>
                            <w:p w14:paraId="00A854C6" w14:textId="77777777" w:rsidR="0051744F" w:rsidRDefault="0051744F" w:rsidP="000A10EA">
                              <w:pPr>
                                <w:rPr>
                                  <w:rFonts w:eastAsia="Times New Roman"/>
                                </w:rPr>
                              </w:pPr>
                            </w:p>
                          </w:txbxContent>
                        </v:textbox>
                      </v:roundrect>
                    </v:group>
                    <v:group id="Group 3084" o:spid="_x0000_s2646" style="position:absolute;left:33438;top:28523;width:3945;height:6096" coordorigin="33438,28523"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">
                      <v:roundrect id="Rounded Rectangle 3085" o:spid="_x0000_s2647" style="position:absolute;left:33438;top:2852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" fillcolor="#fac090" strokecolor="#385d8a" strokeweight="2pt">
                        <v:textbox>
                          <w:txbxContent>
                            <w:p w14:paraId="38674E5D" w14:textId="77777777" w:rsidR="0051744F" w:rsidRDefault="0051744F" w:rsidP="000A10EA">
                              <w:pPr>
                                <w:rPr>
                                  <w:rFonts w:eastAsia="Times New Roman"/>
                                </w:rPr>
                              </w:pPr>
                            </w:p>
                          </w:txbxContent>
                        </v:textbox>
                      </v:roundrect>
                      <v:roundrect id="Rounded Rectangle 3086" o:spid="_x0000_s2648" style="position:absolute;left:33438;top:3157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" fillcolor="#fac090" strokecolor="#385d8a" strokeweight="2pt">
                        <v:textbox>
                          <w:txbxContent>
                            <w:p w14:paraId="2A882FE8" w14:textId="77777777" w:rsidR="0051744F" w:rsidRDefault="0051744F" w:rsidP="000A10EA">
                              <w:pPr>
                                <w:rPr>
                                  <w:rFonts w:eastAsia="Times New Roman"/>
                                </w:rPr>
                              </w:pPr>
                            </w:p>
                          </w:txbxContent>
                        </v:textbox>
                      </v:roundrect>
                    </v:group>
                    <v:group id="Group 3087" o:spid="_x0000_s2649" style="position:absolute;left:34401;top:30047;width:3945;height:6096" coordorigin="34401,30047"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">
                      <v:roundrect id="Rounded Rectangle 3088" o:spid="_x0000_s2650" style="position:absolute;left:34401;top:3004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" fillcolor="#fac090" strokecolor="#385d8a" strokeweight="2pt">
                        <v:textbox>
                          <w:txbxContent>
                            <w:p w14:paraId="0A80A5D2" w14:textId="77777777" w:rsidR="0051744F" w:rsidRDefault="0051744F" w:rsidP="000A10EA">
                              <w:pPr>
                                <w:rPr>
                                  <w:rFonts w:eastAsia="Times New Roman"/>
                                </w:rPr>
                              </w:pPr>
                            </w:p>
                          </w:txbxContent>
                        </v:textbox>
                      </v:roundrect>
                      <v:roundrect id="Rounded Rectangle 3089" o:spid="_x0000_s2651" style="position:absolute;left:34401;top:3309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" fillcolor="#fac090" strokecolor="#385d8a" strokeweight="2pt">
                        <v:textbox>
                          <w:txbxContent>
                            <w:p w14:paraId="5D2DD414" w14:textId="77777777" w:rsidR="0051744F" w:rsidRDefault="0051744F" w:rsidP="000A10EA">
                              <w:pPr>
                                <w:rPr>
                                  <w:rFonts w:eastAsia="Times New Roman"/>
                                </w:rPr>
                              </w:pPr>
                            </w:p>
                          </w:txbxContent>
                        </v:textbox>
                      </v:roundrect>
                    </v:group>
                    <v:group id="Group 3090" o:spid="_x0000_s2652" style="position:absolute;left:35410;top:31580;width:3945;height:6096" coordorigin="35410,31580"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">
                      <v:roundrect id="Rounded Rectangle 3091" o:spid="_x0000_s2653" style="position:absolute;left:35410;top:3158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" fillcolor="#fac090" strokecolor="#385d8a" strokeweight="2pt">
                        <v:textbox>
                          <w:txbxContent>
                            <w:p w14:paraId="78763937" w14:textId="77777777" w:rsidR="0051744F" w:rsidRDefault="0051744F" w:rsidP="000A10EA">
                              <w:pPr>
                                <w:rPr>
                                  <w:rFonts w:eastAsia="Times New Roman"/>
                                </w:rPr>
                              </w:pPr>
                            </w:p>
                          </w:txbxContent>
                        </v:textbox>
                      </v:roundrect>
                      <v:roundrect id="Rounded Rectangle 3092" o:spid="_x0000_s2654" style="position:absolute;left:35410;top:3462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" fillcolor="#fac090" strokecolor="#385d8a" strokeweight="2pt">
                        <v:textbox>
                          <w:txbxContent>
                            <w:p w14:paraId="79664C2B" w14:textId="77777777" w:rsidR="0051744F" w:rsidRDefault="0051744F" w:rsidP="000A10EA">
                              <w:pPr>
                                <w:rPr>
                                  <w:rFonts w:eastAsia="Times New Roman"/>
                                </w:rPr>
                              </w:pPr>
                            </w:p>
                          </w:txbxContent>
                        </v:textbox>
                      </v:roundrect>
                    </v:group>
                    <v:group id="Group 3093" o:spid="_x0000_s2655" style="position:absolute;left:36453;top:33044;width:3945;height:6096" coordorigin="36453,33044"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">
                      <v:roundrect id="Rounded Rectangle 3094" o:spid="_x0000_s2656" style="position:absolute;left:36453;top:33044;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" fillcolor="#fac090" strokecolor="#385d8a" strokeweight="2pt">
                        <v:textbox>
                          <w:txbxContent>
                            <w:p w14:paraId="5DA15E25" w14:textId="77777777" w:rsidR="0051744F" w:rsidRDefault="0051744F" w:rsidP="000A10EA">
                              <w:pPr>
                                <w:rPr>
                                  <w:rFonts w:eastAsia="Times New Roman"/>
                                </w:rPr>
                              </w:pPr>
                            </w:p>
                          </w:txbxContent>
                        </v:textbox>
                      </v:roundrect>
                      <v:roundrect id="Rounded Rectangle 3095" o:spid="_x0000_s2657" style="position:absolute;left:36453;top:36092;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" fillcolor="#fac090" strokecolor="#385d8a" strokeweight="2pt">
                        <v:textbox>
                          <w:txbxContent>
                            <w:p w14:paraId="757DE813" w14:textId="77777777" w:rsidR="0051744F" w:rsidRDefault="0051744F" w:rsidP="000A10EA">
                              <w:pPr>
                                <w:rPr>
                                  <w:rFonts w:eastAsia="Times New Roman"/>
                                </w:rPr>
                              </w:pPr>
                            </w:p>
                          </w:txbxContent>
                        </v:textbox>
                      </v:roundrect>
                    </v:group>
                    <v:group id="Group 3096" o:spid="_x0000_s2658" style="position:absolute;left:37383;top:34568;width:3945;height:6096" coordorigin="37383,34568"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">
                      <v:roundrect id="Rounded Rectangle 3097" o:spid="_x0000_s2659" style="position:absolute;left:37383;top:3456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" fillcolor="#fac090" strokecolor="#385d8a" strokeweight="2pt">
                        <v:textbox>
                          <w:txbxContent>
                            <w:p w14:paraId="12CAA169" w14:textId="77777777" w:rsidR="0051744F" w:rsidRDefault="0051744F" w:rsidP="000A10EA">
                              <w:pPr>
                                <w:rPr>
                                  <w:rFonts w:eastAsia="Times New Roman"/>
                                </w:rPr>
                              </w:pPr>
                            </w:p>
                          </w:txbxContent>
                        </v:textbox>
                      </v:roundrect>
                      <v:roundrect id="Rounded Rectangle 3098" o:spid="_x0000_s2660" style="position:absolute;left:37383;top:3761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" fillcolor="#fac090" strokecolor="#385d8a" strokeweight="2pt">
                        <v:textbox>
                          <w:txbxContent>
                            <w:p w14:paraId="27C58BF8" w14:textId="77777777" w:rsidR="0051744F" w:rsidRDefault="0051744F" w:rsidP="000A10EA">
                              <w:pPr>
                                <w:rPr>
                                  <w:rFonts w:eastAsia="Times New Roman"/>
                                </w:rPr>
                              </w:pPr>
                            </w:p>
                          </w:txbxContent>
                        </v:textbox>
                      </v:roundrect>
                    </v:group>
                    <v:group id="Group 3099" o:spid="_x0000_s2661" style="position:absolute;left:38425;top:36062;width:3945;height:6096" coordorigin="38425,36062" coordsize="3944,6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">
                      <v:roundrect id="Rounded Rectangle 3100" o:spid="_x0000_s2662" style="position:absolute;left:38425;top:36062;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" fillcolor="#fac090" strokecolor="#385d8a" strokeweight="2pt">
                        <v:textbox>
                          <w:txbxContent>
                            <w:p w14:paraId="2AAD2B5F" w14:textId="77777777" w:rsidR="0051744F" w:rsidRDefault="0051744F" w:rsidP="000A10EA">
                              <w:pPr>
                                <w:rPr>
                                  <w:rFonts w:eastAsia="Times New Roman"/>
                                </w:rPr>
                              </w:pPr>
                            </w:p>
                          </w:txbxContent>
                        </v:textbox>
                      </v:roundrect>
                      <v:roundrect id="Rounded Rectangle 3101" o:spid="_x0000_s2663" style="position:absolute;left:38425;top:3911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" fillcolor="#fac090" strokecolor="#385d8a" strokeweight="2pt">
                        <v:textbox>
                          <w:txbxContent>
                            <w:p w14:paraId="6414271B" w14:textId="77777777" w:rsidR="0051744F" w:rsidRDefault="0051744F" w:rsidP="000A10EA">
                              <w:pPr>
                                <w:rPr>
                                  <w:rFonts w:eastAsia="Times New Roman"/>
                                </w:rPr>
                              </w:pPr>
                            </w:p>
                          </w:txbxContent>
                        </v:textbox>
                      </v:roundrect>
                    </v:group>
                  </v:group>
                  <v:group id="Group 3102" o:spid="_x0000_s2664" style="position:absolute;left:58843;top:19740;width:15055;height:19786" coordorigin="58843,19740" coordsize="15055,19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">
                    <v:roundrect id="Rounded Rectangle 3103" o:spid="_x0000_s2665" style="position:absolute;left:58843;top:19740;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" fillcolor="#f79646" strokecolor="#385d8a" strokeweight="2pt">
                      <v:textbox>
                        <w:txbxContent>
                          <w:p w14:paraId="018B0EF8" w14:textId="77777777" w:rsidR="0051744F" w:rsidRDefault="0051744F" w:rsidP="000A10EA">
                            <w:pPr>
                              <w:rPr>
                                <w:rFonts w:eastAsia="Times New Roman"/>
                              </w:rPr>
                            </w:pPr>
                          </w:p>
                        </w:txbxContent>
                      </v:textbox>
                    </v:roundrect>
                    <v:roundrect id="Rounded Rectangle 3104" o:spid="_x0000_s2666" style="position:absolute;left:59747;top:21141;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" fillcolor="#f79646" strokecolor="#385d8a" strokeweight="2pt">
                      <v:textbox>
                        <w:txbxContent>
                          <w:p w14:paraId="35B72C86" w14:textId="77777777" w:rsidR="0051744F" w:rsidRDefault="0051744F" w:rsidP="000A10EA">
                            <w:pPr>
                              <w:rPr>
                                <w:rFonts w:eastAsia="Times New Roman"/>
                              </w:rPr>
                            </w:pPr>
                          </w:p>
                        </w:txbxContent>
                      </v:textbox>
                    </v:roundrect>
                    <v:roundrect id="Rounded Rectangle 3105" o:spid="_x0000_s2667" style="position:absolute;left:60669;top:22409;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" fillcolor="#f79646" strokecolor="#385d8a" strokeweight="2pt">
                      <v:textbox>
                        <w:txbxContent>
                          <w:p w14:paraId="11DECE5A" w14:textId="77777777" w:rsidR="0051744F" w:rsidRDefault="0051744F" w:rsidP="000A10EA">
                            <w:pPr>
                              <w:rPr>
                                <w:rFonts w:eastAsia="Times New Roman"/>
                              </w:rPr>
                            </w:pPr>
                          </w:p>
                        </w:txbxContent>
                      </v:textbox>
                    </v:roundrect>
                    <v:roundrect id="Rounded Rectangle 3106" o:spid="_x0000_s2668" style="position:absolute;left:61567;top:24029;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" fillcolor="#f79646" strokecolor="#385d8a" strokeweight="2pt">
                      <v:textbox>
                        <w:txbxContent>
                          <w:p w14:paraId="0DC842A7" w14:textId="77777777" w:rsidR="0051744F" w:rsidRDefault="0051744F" w:rsidP="000A10EA">
                            <w:pPr>
                              <w:rPr>
                                <w:rFonts w:eastAsia="Times New Roman"/>
                              </w:rPr>
                            </w:pPr>
                          </w:p>
                        </w:txbxContent>
                      </v:textbox>
                    </v:roundrect>
                    <v:roundrect id="Rounded Rectangle 3107" o:spid="_x0000_s2669" style="position:absolute;left:62548;top:25713;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" fillcolor="#f79646" strokecolor="#385d8a" strokeweight="2pt">
                      <v:textbox>
                        <w:txbxContent>
                          <w:p w14:paraId="7B081939" w14:textId="77777777" w:rsidR="0051744F" w:rsidRDefault="0051744F" w:rsidP="000A10EA">
                            <w:pPr>
                              <w:rPr>
                                <w:rFonts w:eastAsia="Times New Roman"/>
                              </w:rPr>
                            </w:pPr>
                          </w:p>
                        </w:txbxContent>
                      </v:textbox>
                    </v:roundrect>
                    <v:roundrect id="Rounded Rectangle 3108" o:spid="_x0000_s2670" style="position:absolute;left:63540;top:27298;width:3945;height:3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" fillcolor="#f79646" strokecolor="#385d8a" strokeweight="2pt">
                      <v:textbox>
                        <w:txbxContent>
                          <w:p w14:paraId="5C10C4B1" w14:textId="77777777" w:rsidR="0051744F" w:rsidRDefault="0051744F" w:rsidP="000A10EA">
                            <w:pPr>
                              <w:rPr>
                                <w:rFonts w:eastAsia="Times New Roman"/>
                              </w:rPr>
                            </w:pPr>
                          </w:p>
                        </w:txbxContent>
                      </v:textbox>
                    </v:roundrect>
                    <v:roundrect id="Rounded Rectangle 3109" o:spid="_x0000_s2671" style="position:absolute;left:64711;top:28761;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" fillcolor="#f79646" strokecolor="#385d8a" strokeweight="2pt">
                      <v:textbox>
                        <w:txbxContent>
                          <w:p w14:paraId="36AEE404" w14:textId="77777777" w:rsidR="0051744F" w:rsidRDefault="0051744F" w:rsidP="000A10EA">
                            <w:pPr>
                              <w:rPr>
                                <w:rFonts w:eastAsia="Times New Roman"/>
                              </w:rPr>
                            </w:pPr>
                          </w:p>
                        </w:txbxContent>
                      </v:textbox>
                    </v:roundrect>
                    <v:roundrect id="Rounded Rectangle 3110" o:spid="_x0000_s2672" style="position:absolute;left:65697;top:30204;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" fillcolor="#f79646" strokecolor="#385d8a" strokeweight="2pt">
                      <v:textbox>
                        <w:txbxContent>
                          <w:p w14:paraId="176CDD06" w14:textId="77777777" w:rsidR="0051744F" w:rsidRDefault="0051744F" w:rsidP="000A10EA">
                            <w:pPr>
                              <w:rPr>
                                <w:rFonts w:eastAsia="Times New Roman"/>
                              </w:rPr>
                            </w:pPr>
                          </w:p>
                        </w:txbxContent>
                      </v:textbox>
                    </v:roundrect>
                    <v:roundrect id="Rounded Rectangle 3111" o:spid="_x0000_s2673" style="position:absolute;left:66947;top:31698;width:3945;height:3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" fillcolor="#f79646" strokecolor="#385d8a" strokeweight="2pt">
                      <v:textbox>
                        <w:txbxContent>
                          <w:p w14:paraId="1DB0B333" w14:textId="77777777" w:rsidR="0051744F" w:rsidRDefault="0051744F" w:rsidP="000A10EA">
                            <w:pPr>
                              <w:rPr>
                                <w:rFonts w:eastAsia="Times New Roman"/>
                              </w:rPr>
                            </w:pPr>
                          </w:p>
                        </w:txbxContent>
                      </v:textbox>
                    </v:roundrect>
                    <v:roundrect id="Rounded Rectangle 3112" o:spid="_x0000_s2674" style="position:absolute;left:67981;top:33333;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" fillcolor="#f79646" strokecolor="#385d8a" strokeweight="2pt">
                      <v:textbox>
                        <w:txbxContent>
                          <w:p w14:paraId="4C32C3AF" w14:textId="77777777" w:rsidR="0051744F" w:rsidRDefault="0051744F" w:rsidP="000A10EA">
                            <w:pPr>
                              <w:rPr>
                                <w:rFonts w:eastAsia="Times New Roman"/>
                              </w:rPr>
                            </w:pPr>
                          </w:p>
                        </w:txbxContent>
                      </v:textbox>
                    </v:roundrect>
                    <v:roundrect id="Rounded Rectangle 3113" o:spid="_x0000_s2675" style="position:absolute;left:68919;top:34857;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" fillcolor="#f79646" strokecolor="#385d8a" strokeweight="2pt">
                      <v:textbox>
                        <w:txbxContent>
                          <w:p w14:paraId="1003F568" w14:textId="77777777" w:rsidR="0051744F" w:rsidRDefault="0051744F" w:rsidP="000A10EA">
                            <w:pPr>
                              <w:rPr>
                                <w:rFonts w:eastAsia="Times New Roman"/>
                              </w:rPr>
                            </w:pPr>
                          </w:p>
                        </w:txbxContent>
                      </v:textbox>
                    </v:roundrect>
                    <v:roundrect id="Rounded Rectangle 3114" o:spid="_x0000_s2676" style="position:absolute;left:69953;top:36381;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" fillcolor="#f79646" strokecolor="#385d8a" strokeweight="2pt">
                      <v:textbox>
                        <w:txbxContent>
                          <w:p w14:paraId="732980E2" w14:textId="77777777" w:rsidR="0051744F" w:rsidRDefault="0051744F" w:rsidP="000A10EA">
                            <w:pPr>
                              <w:rPr>
                                <w:rFonts w:eastAsia="Times New Roman"/>
                              </w:rPr>
                            </w:pPr>
                          </w:p>
                        </w:txbxContent>
                      </v:textbox>
                    </v:roundrect>
                  </v:group>
                  <v:oval id="Oval 3115" o:spid="_x0000_s2677" style="position:absolute;left:26731;top:32488;width:5042;height:4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" fillcolor="window" strokecolor="#385d8a" strokeweight="2pt">
                    <v:textbox>
                      <w:txbxContent>
                        <w:p w14:paraId="7FA17993" w14:textId="77777777" w:rsidR="0051744F" w:rsidRDefault="0051744F" w:rsidP="000A10EA">
                          <w:pPr>
                            <w:rPr>
                              <w:rFonts w:eastAsia="Times New Roman"/>
                            </w:rPr>
                          </w:pPr>
                        </w:p>
                      </w:txbxContent>
                    </v:textbox>
                  </v:oval>
                  <v:oval id="Oval 3116" o:spid="_x0000_s2678" style="position:absolute;left:45102;top:36143;width:5041;height:4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" fillcolor="window" strokecolor="#385d8a" strokeweight="2pt">
                    <v:textbox>
                      <w:txbxContent>
                        <w:p w14:paraId="5E662812" w14:textId="77777777" w:rsidR="0051744F" w:rsidRDefault="0051744F" w:rsidP="000A10EA">
                          <w:pPr>
                            <w:rPr>
                              <w:rFonts w:eastAsia="Times New Roman"/>
                            </w:rPr>
                          </w:pPr>
                        </w:p>
                      </w:txbxContent>
                    </v:textbox>
                  </v:oval>
                  <v:oval id="Oval 3117" o:spid="_x0000_s2679" style="position:absolute;left:61019;top:36203;width:5042;height:4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" fillcolor="window" strokecolor="#385d8a" strokeweight="2pt">
                    <v:textbox>
                      <w:txbxContent>
                        <w:p w14:paraId="24BEAB71" w14:textId="77777777" w:rsidR="0051744F" w:rsidRDefault="0051744F" w:rsidP="000A10EA">
                          <w:pPr>
                            <w:rPr>
                              <w:rFonts w:eastAsia="Times New Roman"/>
                            </w:rPr>
                          </w:pPr>
                        </w:p>
                      </w:txbxContent>
                    </v:textbox>
                  </v:oval>
                  <v:line id="Straight Connector 3118" o:spid="_x0000_s2680" style="position:absolute;visibility:visible;mso-wrap-style:square" from="23691,25931" to="29252,32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" strokecolor="windowText"/>
                  <v:line id="Straight Connector 3119" o:spid="_x0000_s2681" style="position:absolute;visibility:visible;mso-wrap-style:square" from="40398,36062" to="47622,36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" strokecolor="windowText"/>
                  <v:line id="Straight Connector 3120" o:spid="_x0000_s2682" style="position:absolute;flip:y;visibility:visible;mso-wrap-style:square" from="40398,41120" to="47622,421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" strokecolor="windowText"/>
                  <v:line id="Straight Connector 3121" o:spid="_x0000_s2683" style="position:absolute;visibility:visible;mso-wrap-style:square" from="21209,35858" to="29252,37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" strokecolor="windowText"/>
                  <v:line id="Straight Connector 3122" o:spid="_x0000_s2684" style="position:absolute;visibility:visible;mso-wrap-style:square" from="29252,37465" to="40398,39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" strokecolor="windowText"/>
                  <v:line id="Straight Connector 3123" o:spid="_x0000_s2685" style="position:absolute;visibility:visible;mso-wrap-style:square" from="29252,32488" to="40398,360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" strokecolor="windowText"/>
                  <v:line id="Straight Connector 3124" o:spid="_x0000_s2686" style="position:absolute;visibility:visible;mso-wrap-style:square" from="7492,13589" to="21209,27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" strokecolor="windowText"/>
                  <v:line id="Straight Connector 3125" o:spid="_x0000_s2687" style="position:absolute;visibility:visible;mso-wrap-style:square" from="10013,11100" to="21209,23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" strokecolor="windowText"/>
                  <v:line id="Straight Connector 3126" o:spid="_x0000_s2688" style="position:absolute;visibility:visible;mso-wrap-style:square" from="63540,36203" to="71926,36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" strokecolor="windowText"/>
                  <v:line id="Straight Connector 3127" o:spid="_x0000_s2689" style="position:absolute;flip:y;visibility:visible;mso-wrap-style:square" from="63540,39526" to="71926,41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" strokecolor="windowText"/>
                  <v:line id="Straight Connector 3128" o:spid="_x0000_s2690" style="position:absolute;visibility:visible;mso-wrap-style:square" from="56008,39492" to="63540,41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" strokecolor="windowText"/>
                  <v:line id="Straight Connector 3129" o:spid="_x0000_s2691" style="position:absolute;flip:y;visibility:visible;mso-wrap-style:square" from="56008,36203" to="63540,36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" strokecolor="windowText"/>
                  <v:line id="Straight Connector 3130" o:spid="_x0000_s2692" style="position:absolute;visibility:visible;mso-wrap-style:square" from="47622,36143" to="56008,36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" strokecolor="windowText"/>
                  <v:line id="Straight Connector 3131" o:spid="_x0000_s2693" style="position:absolute;flip:y;visibility:visible;mso-wrap-style:square" from="47622,39492" to="56008,41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" strokecolor="windowText"/>
                </v:group>
                <v:shape id="Picture 3132" o:spid="_x0000_s2694" type="#_x0000_t75" style="position:absolute;left:8145;top:35877;width:940;height:1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">
                  <v:imagedata r:id="rId57" o:title=""/>
                </v:shape>
                <v:shape id="Text Box 2" o:spid="_x0000_s2695" type="#_x0000_t202" style="position:absolute;left:4062;top:38108;width:12005;height:3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" filled="f" stroked="f">
                  <v:textbox>
                    <w:txbxContent>
                      <w:p w14:paraId="0F3D1A33" w14:textId="77777777" w:rsidR="0051744F" w:rsidRDefault="0051744F" w:rsidP="000A10EA">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3622CDC0"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32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Text Box 2" o:spid="_x0000_s2696" type="#_x0000_t202" style="position:absolute;left:18169;top:38200;width:12867;height:3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" filled="f" stroked="f">
                  <v:textbox>
                    <w:txbxContent>
                      <w:p w14:paraId="4BC79331" w14:textId="77777777" w:rsidR="0051744F" w:rsidRDefault="0051744F" w:rsidP="000A10EA">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42669FD5"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3135" o:spid="_x0000_s2697" type="#_x0000_t75" style="position:absolute;left:23417;top:35548;width:939;height:1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">
                  <v:imagedata r:id="rId57" o:title=""/>
                </v:shape>
                <v:shape id="Text Box 2" o:spid="_x0000_s2698" type="#_x0000_t202" style="position:absolute;left:45356;top:13676;width:12197;height:2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" filled="f" stroked="f">
                  <v:textbox>
                    <w:txbxContent>
                      <w:p w14:paraId="27D72F25"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3137" o:spid="_x0000_s2699" type="#_x0000_t67" style="position:absolute;left:51200;top:15836;width:965;height:1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" adj="14229,6846" fillcolor="windowText" stroked="f" strokeweight="2pt">
                  <v:textbox>
                    <w:txbxContent>
                      <w:p w14:paraId="60548BE2" w14:textId="77777777" w:rsidR="0051744F" w:rsidRDefault="0051744F" w:rsidP="000A10EA">
                        <w:pPr>
                          <w:rPr>
                            <w:rFonts w:eastAsia="Times New Roman"/>
                          </w:rPr>
                        </w:pPr>
                      </w:p>
                    </w:txbxContent>
                  </v:textbox>
                </v:shape>
                <v:shape id="Text Box 2" o:spid="_x0000_s2700" type="#_x0000_t202" style="position:absolute;left:30932;top:38051;width:12867;height:3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" filled="f" stroked="f">
                  <v:textbox>
                    <w:txbxContent>
                      <w:p w14:paraId="2C258F4B" w14:textId="77777777" w:rsidR="0051744F" w:rsidRDefault="0051744F" w:rsidP="000A10EA">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3+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3</w:t>
                        </w:r>
                      </w:p>
                      <w:p w14:paraId="37F6FED9"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4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Text Box 2" o:spid="_x0000_s2701" type="#_x0000_t202" style="position:absolute;left:43329;top:38258;width:12867;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" filled="f" stroked="f">
                  <v:textbox>
                    <w:txbxContent>
                      <w:p w14:paraId="0065AA8D" w14:textId="77777777" w:rsidR="0051744F" w:rsidRDefault="0051744F" w:rsidP="000A10EA">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4+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4</w:t>
                        </w:r>
                      </w:p>
                      <w:p w14:paraId="574C9F9D" w14:textId="77777777" w:rsidR="0051744F" w:rsidRDefault="0051744F" w:rsidP="000A10EA">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3140" o:spid="_x0000_s2702" type="#_x0000_t75" style="position:absolute;left:36168;top:35734;width:939;height:1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">
                  <v:imagedata r:id="rId57" o:title=""/>
                </v:shape>
                <v:shape id="Picture 3141" o:spid="_x0000_s2703" type="#_x0000_t75" style="position:absolute;left:49024;top:35849;width:939;height:1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">
                  <v:imagedata r:id="rId57" o:title=""/>
                </v:shape>
                <v:shape id="_x0000_s2704" type="#_x0000_t202" style="position:absolute;width:4235;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" filled="f" stroked="f">
                  <v:textbox>
                    <w:txbxContent>
                      <w:p w14:paraId="1D814DCB" w14:textId="77777777" w:rsidR="0051744F" w:rsidRDefault="0051744F" w:rsidP="000A10EA">
                        <w:pPr>
                          <w:pStyle w:val="NormalWeb"/>
                          <w:spacing w:before="0" w:beforeAutospacing="0" w:after="0" w:afterAutospacing="0"/>
                        </w:pPr>
                        <w:r>
                          <w:rPr>
                            <w:rFonts w:ascii="Cambria" w:eastAsia="Cambria" w:hAnsi="Cambria" w:cstheme="minorBidi"/>
                            <w:b/>
                            <w:bCs/>
                            <w:color w:val="000000" w:themeColor="text1"/>
                            <w:kern w:val="24"/>
                            <w:sz w:val="16"/>
                            <w:szCs w:val="16"/>
                          </w:rPr>
                          <w:t>Shaft</w:t>
                        </w:r>
                      </w:p>
                    </w:txbxContent>
                  </v:textbox>
                </v:shape>
                <w10:wrap type="square"/>
              </v:group>
            </w:pict>
          </mc:Fallback>
        </mc:AlternateContent>
      </w:r>
    </w:p>
    <w:p w14:paraId="766A9988" w14:textId="7A223DF1" w:rsidR="00B503BD" w:rsidRPr="00110E63" w:rsidRDefault="00110E63" w:rsidP="00110E63">
      <w:pPr>
        <w:pStyle w:val="Caption"/>
        <w:jc w:val="center"/>
        <w:rPr>
          <w:rFonts w:ascii="Times New Roman" w:hAnsi="Times New Roman" w:cs="Times New Roman"/>
          <w:b/>
          <w:i w:val="0"/>
          <w:color w:val="000000" w:themeColor="text1"/>
          <w:sz w:val="22"/>
          <w:szCs w:val="22"/>
        </w:rPr>
      </w:pPr>
      <w:bookmarkStart w:id="101" w:name="_Toc43666722"/>
      <w:r w:rsidRPr="00110E63">
        <w:rPr>
          <w:rFonts w:ascii="Times New Roman" w:hAnsi="Times New Roman" w:cs="Times New Roman"/>
          <w:b/>
          <w:i w:val="0"/>
          <w:color w:val="000000" w:themeColor="text1"/>
          <w:sz w:val="22"/>
          <w:szCs w:val="22"/>
        </w:rPr>
        <w:t xml:space="preserve">Figure </w:t>
      </w:r>
      <w:r w:rsidRPr="00110E63">
        <w:rPr>
          <w:rFonts w:ascii="Times New Roman" w:hAnsi="Times New Roman" w:cs="Times New Roman"/>
          <w:b/>
          <w:i w:val="0"/>
          <w:color w:val="000000" w:themeColor="text1"/>
          <w:sz w:val="22"/>
          <w:szCs w:val="22"/>
        </w:rPr>
        <w:fldChar w:fldCharType="begin"/>
      </w:r>
      <w:r w:rsidRPr="00110E63">
        <w:rPr>
          <w:rFonts w:ascii="Times New Roman" w:hAnsi="Times New Roman" w:cs="Times New Roman"/>
          <w:b/>
          <w:i w:val="0"/>
          <w:color w:val="000000" w:themeColor="text1"/>
          <w:sz w:val="22"/>
          <w:szCs w:val="22"/>
        </w:rPr>
        <w:instrText xml:space="preserve"> SEQ Figure \* ARABIC </w:instrText>
      </w:r>
      <w:r w:rsidRPr="00110E63">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13</w:t>
      </w:r>
      <w:r w:rsidRPr="00110E63">
        <w:rPr>
          <w:rFonts w:ascii="Times New Roman" w:hAnsi="Times New Roman" w:cs="Times New Roman"/>
          <w:b/>
          <w:i w:val="0"/>
          <w:color w:val="000000" w:themeColor="text1"/>
          <w:sz w:val="22"/>
          <w:szCs w:val="22"/>
        </w:rPr>
        <w:fldChar w:fldCharType="end"/>
      </w:r>
      <w:r w:rsidRPr="00110E63">
        <w:rPr>
          <w:rFonts w:ascii="Times New Roman" w:hAnsi="Times New Roman" w:cs="Times New Roman"/>
          <w:b/>
          <w:i w:val="0"/>
          <w:color w:val="000000" w:themeColor="text1"/>
          <w:sz w:val="22"/>
          <w:szCs w:val="22"/>
        </w:rPr>
        <w:t>: Network Architecture (G)</w:t>
      </w:r>
      <w:bookmarkEnd w:id="101"/>
    </w:p>
    <w:p w14:paraId="7290F688" w14:textId="65664258" w:rsidR="00B503BD" w:rsidRDefault="00B503BD">
      <w:pPr>
        <w:rPr>
          <w:rFonts w:ascii="Times New Roman" w:hAnsi="Times New Roman" w:cs="Times New Roman"/>
        </w:rPr>
      </w:pPr>
    </w:p>
    <w:p w14:paraId="37E05384" w14:textId="06391749" w:rsidR="00110E63" w:rsidRPr="00110E63" w:rsidRDefault="00110E63" w:rsidP="00110E63">
      <w:pPr>
        <w:pStyle w:val="Caption"/>
        <w:jc w:val="center"/>
        <w:rPr>
          <w:rFonts w:ascii="Times New Roman" w:hAnsi="Times New Roman" w:cs="Times New Roman"/>
          <w:b/>
          <w:i w:val="0"/>
          <w:color w:val="000000" w:themeColor="text1"/>
          <w:sz w:val="22"/>
          <w:szCs w:val="22"/>
        </w:rPr>
      </w:pPr>
      <w:bookmarkStart w:id="102" w:name="_Toc43666723"/>
      <w:r w:rsidRPr="00110E63">
        <w:rPr>
          <w:rFonts w:ascii="Times New Roman" w:hAnsi="Times New Roman" w:cs="Times New Roman"/>
          <w:b/>
          <w:i w:val="0"/>
          <w:color w:val="000000" w:themeColor="text1"/>
          <w:sz w:val="22"/>
          <w:szCs w:val="22"/>
        </w:rPr>
        <w:t xml:space="preserve">Figure </w:t>
      </w:r>
      <w:r w:rsidRPr="00110E63">
        <w:rPr>
          <w:rFonts w:ascii="Times New Roman" w:hAnsi="Times New Roman" w:cs="Times New Roman"/>
          <w:b/>
          <w:i w:val="0"/>
          <w:color w:val="000000" w:themeColor="text1"/>
          <w:sz w:val="22"/>
          <w:szCs w:val="22"/>
        </w:rPr>
        <w:fldChar w:fldCharType="begin"/>
      </w:r>
      <w:r w:rsidRPr="00110E63">
        <w:rPr>
          <w:rFonts w:ascii="Times New Roman" w:hAnsi="Times New Roman" w:cs="Times New Roman"/>
          <w:b/>
          <w:i w:val="0"/>
          <w:color w:val="000000" w:themeColor="text1"/>
          <w:sz w:val="22"/>
          <w:szCs w:val="22"/>
        </w:rPr>
        <w:instrText xml:space="preserve"> SEQ Figure \* ARABIC </w:instrText>
      </w:r>
      <w:r w:rsidRPr="00110E63">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14</w:t>
      </w:r>
      <w:r w:rsidRPr="00110E63">
        <w:rPr>
          <w:rFonts w:ascii="Times New Roman" w:hAnsi="Times New Roman" w:cs="Times New Roman"/>
          <w:b/>
          <w:i w:val="0"/>
          <w:color w:val="000000" w:themeColor="text1"/>
          <w:sz w:val="22"/>
          <w:szCs w:val="22"/>
        </w:rPr>
        <w:fldChar w:fldCharType="end"/>
      </w:r>
      <w:r w:rsidRPr="00110E63">
        <w:rPr>
          <w:rFonts w:ascii="Times New Roman" w:hAnsi="Times New Roman" w:cs="Times New Roman"/>
          <w:b/>
          <w:i w:val="0"/>
          <w:color w:val="000000" w:themeColor="text1"/>
          <w:sz w:val="22"/>
          <w:szCs w:val="22"/>
        </w:rPr>
        <w:t>: Network Architecture (H)</w:t>
      </w:r>
      <w:bookmarkEnd w:id="102"/>
    </w:p>
    <w:p w14:paraId="3F04F5FF" w14:textId="0BCFF638" w:rsidR="00522DAB" w:rsidRPr="00AC6793" w:rsidRDefault="00AC6793" w:rsidP="00AC6793">
      <w:pPr>
        <w:pStyle w:val="Caption"/>
        <w:jc w:val="center"/>
        <w:rPr>
          <w:rFonts w:ascii="Times New Roman" w:hAnsi="Times New Roman" w:cs="Times New Roman"/>
          <w:b/>
          <w:i w:val="0"/>
          <w:color w:val="auto"/>
          <w:sz w:val="22"/>
          <w:szCs w:val="22"/>
        </w:rPr>
      </w:pPr>
      <w:bookmarkStart w:id="103" w:name="_Toc43666724"/>
      <w:r w:rsidRPr="00AC6793">
        <w:rPr>
          <w:rFonts w:ascii="Times New Roman" w:hAnsi="Times New Roman" w:cs="Times New Roman"/>
          <w:b/>
          <w:i w:val="0"/>
          <w:color w:val="auto"/>
          <w:sz w:val="22"/>
          <w:szCs w:val="22"/>
        </w:rPr>
        <w:lastRenderedPageBreak/>
        <w:t xml:space="preserve">Figure </w:t>
      </w:r>
      <w:r w:rsidRPr="00AC6793">
        <w:rPr>
          <w:rFonts w:ascii="Times New Roman" w:hAnsi="Times New Roman" w:cs="Times New Roman"/>
          <w:b/>
          <w:i w:val="0"/>
          <w:color w:val="auto"/>
          <w:sz w:val="22"/>
          <w:szCs w:val="22"/>
        </w:rPr>
        <w:fldChar w:fldCharType="begin"/>
      </w:r>
      <w:r w:rsidRPr="00AC6793">
        <w:rPr>
          <w:rFonts w:ascii="Times New Roman" w:hAnsi="Times New Roman" w:cs="Times New Roman"/>
          <w:b/>
          <w:i w:val="0"/>
          <w:color w:val="auto"/>
          <w:sz w:val="22"/>
          <w:szCs w:val="22"/>
        </w:rPr>
        <w:instrText xml:space="preserve"> SEQ Figure \* ARABIC </w:instrText>
      </w:r>
      <w:r w:rsidRPr="00AC6793">
        <w:rPr>
          <w:rFonts w:ascii="Times New Roman" w:hAnsi="Times New Roman" w:cs="Times New Roman"/>
          <w:b/>
          <w:i w:val="0"/>
          <w:color w:val="auto"/>
          <w:sz w:val="22"/>
          <w:szCs w:val="22"/>
        </w:rPr>
        <w:fldChar w:fldCharType="separate"/>
      </w:r>
      <w:r w:rsidR="00CB4071">
        <w:rPr>
          <w:rFonts w:ascii="Times New Roman" w:hAnsi="Times New Roman" w:cs="Times New Roman"/>
          <w:b/>
          <w:i w:val="0"/>
          <w:noProof/>
          <w:color w:val="auto"/>
          <w:sz w:val="22"/>
          <w:szCs w:val="22"/>
        </w:rPr>
        <w:t>15</w:t>
      </w:r>
      <w:r w:rsidRPr="00AC6793">
        <w:rPr>
          <w:rFonts w:ascii="Times New Roman" w:hAnsi="Times New Roman" w:cs="Times New Roman"/>
          <w:b/>
          <w:i w:val="0"/>
          <w:color w:val="auto"/>
          <w:sz w:val="22"/>
          <w:szCs w:val="22"/>
        </w:rPr>
        <w:fldChar w:fldCharType="end"/>
      </w:r>
      <w:r w:rsidRPr="00AC6793">
        <w:rPr>
          <w:rFonts w:ascii="Times New Roman" w:hAnsi="Times New Roman" w:cs="Times New Roman"/>
          <w:b/>
          <w:i w:val="0"/>
          <w:color w:val="auto"/>
          <w:sz w:val="22"/>
          <w:szCs w:val="22"/>
        </w:rPr>
        <w:t xml:space="preserve">: </w:t>
      </w:r>
      <w:r w:rsidR="00110E63">
        <w:rPr>
          <w:rFonts w:ascii="Times New Roman" w:hAnsi="Times New Roman" w:cs="Times New Roman"/>
          <w:b/>
          <w:i w:val="0"/>
          <w:color w:val="auto"/>
          <w:sz w:val="22"/>
          <w:szCs w:val="22"/>
        </w:rPr>
        <w:t>Network Architecture (I</w:t>
      </w:r>
      <w:r w:rsidRPr="00AC6793">
        <w:rPr>
          <w:rFonts w:ascii="Times New Roman" w:hAnsi="Times New Roman" w:cs="Times New Roman"/>
          <w:b/>
          <w:i w:val="0"/>
          <w:color w:val="auto"/>
          <w:sz w:val="22"/>
          <w:szCs w:val="22"/>
        </w:rPr>
        <w:t>)</w:t>
      </w:r>
      <w:r w:rsidR="00A22322" w:rsidRPr="00AC6793">
        <w:rPr>
          <w:rFonts w:ascii="Times New Roman" w:hAnsi="Times New Roman" w:cs="Times New Roman"/>
          <w:b/>
          <w:i w:val="0"/>
          <w:noProof/>
          <w:color w:val="auto"/>
          <w:sz w:val="22"/>
          <w:szCs w:val="22"/>
        </w:rPr>
        <mc:AlternateContent>
          <mc:Choice Requires="wps">
            <w:drawing>
              <wp:anchor distT="0" distB="0" distL="114300" distR="114300" simplePos="0" relativeHeight="251822592" behindDoc="0" locked="0" layoutInCell="1" allowOverlap="1" wp14:anchorId="15996EE5" wp14:editId="3A4003E2">
                <wp:simplePos x="0" y="0"/>
                <wp:positionH relativeFrom="column">
                  <wp:posOffset>-393700</wp:posOffset>
                </wp:positionH>
                <wp:positionV relativeFrom="paragraph">
                  <wp:posOffset>8364855</wp:posOffset>
                </wp:positionV>
                <wp:extent cx="5888355" cy="635"/>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5888355" cy="635"/>
                        </a:xfrm>
                        <a:prstGeom prst="rect">
                          <a:avLst/>
                        </a:prstGeom>
                        <a:solidFill>
                          <a:prstClr val="white"/>
                        </a:solidFill>
                        <a:ln>
                          <a:noFill/>
                        </a:ln>
                        <a:effectLst/>
                      </wps:spPr>
                      <wps:txbx>
                        <w:txbxContent>
                          <w:p w14:paraId="30EE224A" w14:textId="5B5FB444" w:rsidR="0051744F" w:rsidRPr="00A22322" w:rsidRDefault="0051744F" w:rsidP="00A22322">
                            <w:pPr>
                              <w:pStyle w:val="Caption"/>
                              <w:jc w:val="center"/>
                              <w:rPr>
                                <w:rFonts w:ascii="Times New Roman" w:hAnsi="Times New Roman" w:cs="Times New Roman"/>
                                <w:b/>
                                <w:i w:val="0"/>
                                <w:noProof/>
                                <w:color w:val="auto"/>
                                <w:sz w:val="22"/>
                                <w:szCs w:val="22"/>
                              </w:rPr>
                            </w:pPr>
                            <w:bookmarkStart w:id="104" w:name="_Toc43666725"/>
                            <w:r w:rsidRPr="00A22322">
                              <w:rPr>
                                <w:rFonts w:ascii="Times New Roman" w:hAnsi="Times New Roman" w:cs="Times New Roman"/>
                                <w:b/>
                                <w:i w:val="0"/>
                                <w:color w:val="auto"/>
                                <w:sz w:val="22"/>
                                <w:szCs w:val="22"/>
                              </w:rPr>
                              <w:t xml:space="preserve">Figure </w:t>
                            </w:r>
                            <w:r w:rsidRPr="00A22322">
                              <w:rPr>
                                <w:rFonts w:ascii="Times New Roman" w:hAnsi="Times New Roman" w:cs="Times New Roman"/>
                                <w:b/>
                                <w:i w:val="0"/>
                                <w:color w:val="auto"/>
                                <w:sz w:val="22"/>
                                <w:szCs w:val="22"/>
                              </w:rPr>
                              <w:fldChar w:fldCharType="begin"/>
                            </w:r>
                            <w:r w:rsidRPr="00A22322">
                              <w:rPr>
                                <w:rFonts w:ascii="Times New Roman" w:hAnsi="Times New Roman" w:cs="Times New Roman"/>
                                <w:b/>
                                <w:i w:val="0"/>
                                <w:color w:val="auto"/>
                                <w:sz w:val="22"/>
                                <w:szCs w:val="22"/>
                              </w:rPr>
                              <w:instrText xml:space="preserve"> SEQ Figure \* ARABIC </w:instrText>
                            </w:r>
                            <w:r w:rsidRPr="00A22322">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16</w:t>
                            </w:r>
                            <w:r w:rsidRPr="00A22322">
                              <w:rPr>
                                <w:rFonts w:ascii="Times New Roman" w:hAnsi="Times New Roman" w:cs="Times New Roman"/>
                                <w:b/>
                                <w:i w:val="0"/>
                                <w:color w:val="auto"/>
                                <w:sz w:val="22"/>
                                <w:szCs w:val="22"/>
                              </w:rPr>
                              <w:fldChar w:fldCharType="end"/>
                            </w:r>
                            <w:r w:rsidRPr="00A22322">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Network Architecture (J</w:t>
                            </w:r>
                            <w:r w:rsidRPr="00A22322">
                              <w:rPr>
                                <w:rFonts w:ascii="Times New Roman" w:hAnsi="Times New Roman" w:cs="Times New Roman"/>
                                <w:b/>
                                <w:i w:val="0"/>
                                <w:color w:val="auto"/>
                                <w:sz w:val="22"/>
                                <w:szCs w:val="22"/>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96EE5" id="Text Box 62" o:spid="_x0000_s2705" type="#_x0000_t202" style="position:absolute;left:0;text-align:left;margin-left:-31pt;margin-top:658.65pt;width:463.65pt;height:.05pt;z-index:25182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" stroked="f">
                <v:textbox style="mso-fit-shape-to-text:t" inset="0,0,0,0">
                  <w:txbxContent>
                    <w:p w14:paraId="30EE224A" w14:textId="5B5FB444" w:rsidR="0051744F" w:rsidRPr="00A22322" w:rsidRDefault="0051744F" w:rsidP="00A22322">
                      <w:pPr>
                        <w:pStyle w:val="Caption"/>
                        <w:jc w:val="center"/>
                        <w:rPr>
                          <w:rFonts w:ascii="Times New Roman" w:hAnsi="Times New Roman" w:cs="Times New Roman"/>
                          <w:b/>
                          <w:i w:val="0"/>
                          <w:noProof/>
                          <w:color w:val="auto"/>
                          <w:sz w:val="22"/>
                          <w:szCs w:val="22"/>
                        </w:rPr>
                      </w:pPr>
                      <w:bookmarkStart w:id="105" w:name="_Toc43666725"/>
                      <w:r w:rsidRPr="00A22322">
                        <w:rPr>
                          <w:rFonts w:ascii="Times New Roman" w:hAnsi="Times New Roman" w:cs="Times New Roman"/>
                          <w:b/>
                          <w:i w:val="0"/>
                          <w:color w:val="auto"/>
                          <w:sz w:val="22"/>
                          <w:szCs w:val="22"/>
                        </w:rPr>
                        <w:t xml:space="preserve">Figure </w:t>
                      </w:r>
                      <w:r w:rsidRPr="00A22322">
                        <w:rPr>
                          <w:rFonts w:ascii="Times New Roman" w:hAnsi="Times New Roman" w:cs="Times New Roman"/>
                          <w:b/>
                          <w:i w:val="0"/>
                          <w:color w:val="auto"/>
                          <w:sz w:val="22"/>
                          <w:szCs w:val="22"/>
                        </w:rPr>
                        <w:fldChar w:fldCharType="begin"/>
                      </w:r>
                      <w:r w:rsidRPr="00A22322">
                        <w:rPr>
                          <w:rFonts w:ascii="Times New Roman" w:hAnsi="Times New Roman" w:cs="Times New Roman"/>
                          <w:b/>
                          <w:i w:val="0"/>
                          <w:color w:val="auto"/>
                          <w:sz w:val="22"/>
                          <w:szCs w:val="22"/>
                        </w:rPr>
                        <w:instrText xml:space="preserve"> SEQ Figure \* ARABIC </w:instrText>
                      </w:r>
                      <w:r w:rsidRPr="00A22322">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16</w:t>
                      </w:r>
                      <w:r w:rsidRPr="00A22322">
                        <w:rPr>
                          <w:rFonts w:ascii="Times New Roman" w:hAnsi="Times New Roman" w:cs="Times New Roman"/>
                          <w:b/>
                          <w:i w:val="0"/>
                          <w:color w:val="auto"/>
                          <w:sz w:val="22"/>
                          <w:szCs w:val="22"/>
                        </w:rPr>
                        <w:fldChar w:fldCharType="end"/>
                      </w:r>
                      <w:r w:rsidRPr="00A22322">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Network Architecture (J</w:t>
                      </w:r>
                      <w:r w:rsidRPr="00A22322">
                        <w:rPr>
                          <w:rFonts w:ascii="Times New Roman" w:hAnsi="Times New Roman" w:cs="Times New Roman"/>
                          <w:b/>
                          <w:i w:val="0"/>
                          <w:color w:val="auto"/>
                          <w:sz w:val="22"/>
                          <w:szCs w:val="22"/>
                        </w:rPr>
                        <w:t>)</w:t>
                      </w:r>
                      <w:bookmarkEnd w:id="105"/>
                    </w:p>
                  </w:txbxContent>
                </v:textbox>
                <w10:wrap type="square"/>
              </v:shape>
            </w:pict>
          </mc:Fallback>
        </mc:AlternateContent>
      </w:r>
      <w:r w:rsidR="00E00A4D" w:rsidRPr="00AC6793">
        <w:rPr>
          <w:rFonts w:ascii="Times New Roman" w:hAnsi="Times New Roman" w:cs="Times New Roman"/>
          <w:b/>
          <w:i w:val="0"/>
          <w:noProof/>
          <w:color w:val="auto"/>
          <w:sz w:val="22"/>
          <w:szCs w:val="22"/>
        </w:rPr>
        <mc:AlternateContent>
          <mc:Choice Requires="wpg">
            <w:drawing>
              <wp:anchor distT="0" distB="0" distL="114300" distR="114300" simplePos="0" relativeHeight="251799040" behindDoc="0" locked="0" layoutInCell="1" allowOverlap="1" wp14:anchorId="0F60248C" wp14:editId="19F6657A">
                <wp:simplePos x="0" y="0"/>
                <wp:positionH relativeFrom="column">
                  <wp:posOffset>-393700</wp:posOffset>
                </wp:positionH>
                <wp:positionV relativeFrom="paragraph">
                  <wp:posOffset>4250055</wp:posOffset>
                </wp:positionV>
                <wp:extent cx="5888355" cy="4057650"/>
                <wp:effectExtent l="0" t="0" r="17145" b="0"/>
                <wp:wrapSquare wrapText="bothSides"/>
                <wp:docPr id="3430" name="Group 8"/>
                <wp:cNvGraphicFramePr/>
                <a:graphic xmlns:a="http://schemas.openxmlformats.org/drawingml/2006/main">
                  <a:graphicData uri="http://schemas.microsoft.com/office/word/2010/wordprocessingGroup">
                    <wpg:wgp>
                      <wpg:cNvGrpSpPr/>
                      <wpg:grpSpPr>
                        <a:xfrm>
                          <a:off x="0" y="0"/>
                          <a:ext cx="5888355" cy="4057650"/>
                          <a:chOff x="0" y="0"/>
                          <a:chExt cx="5888651" cy="4125735"/>
                        </a:xfrm>
                      </wpg:grpSpPr>
                      <wpg:grpSp>
                        <wpg:cNvPr id="3431" name="Group 3431"/>
                        <wpg:cNvGrpSpPr/>
                        <wpg:grpSpPr>
                          <a:xfrm>
                            <a:off x="130622" y="229243"/>
                            <a:ext cx="337302" cy="3566349"/>
                            <a:chOff x="130622" y="229243"/>
                            <a:chExt cx="406992" cy="4843659"/>
                          </a:xfrm>
                        </wpg:grpSpPr>
                        <wps:wsp>
                          <wps:cNvPr id="3432" name="Rounded Rectangle 3432"/>
                          <wps:cNvSpPr/>
                          <wps:spPr>
                            <a:xfrm>
                              <a:off x="130622" y="2292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6AE0CC77" w14:textId="77777777" w:rsidR="0051744F" w:rsidRDefault="0051744F" w:rsidP="00E00A4D">
                                <w:pPr>
                                  <w:rPr>
                                    <w:rFonts w:eastAsia="Times New Roman"/>
                                  </w:rPr>
                                </w:pPr>
                              </w:p>
                            </w:txbxContent>
                          </wps:txbx>
                          <wps:bodyPr rtlCol="0" anchor="ctr"/>
                        </wps:wsp>
                        <wps:wsp>
                          <wps:cNvPr id="3433" name="Rounded Rectangle 3433"/>
                          <wps:cNvSpPr/>
                          <wps:spPr>
                            <a:xfrm>
                              <a:off x="130622" y="534043"/>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1A538BCE" w14:textId="77777777" w:rsidR="0051744F" w:rsidRDefault="0051744F" w:rsidP="00E00A4D">
                                <w:pPr>
                                  <w:rPr>
                                    <w:rFonts w:eastAsia="Times New Roman"/>
                                  </w:rPr>
                                </w:pPr>
                              </w:p>
                            </w:txbxContent>
                          </wps:txbx>
                          <wps:bodyPr rtlCol="0" anchor="ctr"/>
                        </wps:wsp>
                        <wps:wsp>
                          <wps:cNvPr id="3434" name="Rounded Rectangle 3434"/>
                          <wps:cNvSpPr/>
                          <wps:spPr>
                            <a:xfrm>
                              <a:off x="130622" y="8388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2F1F7A8" w14:textId="77777777" w:rsidR="0051744F" w:rsidRDefault="0051744F" w:rsidP="00E00A4D">
                                <w:pPr>
                                  <w:rPr>
                                    <w:rFonts w:eastAsia="Times New Roman"/>
                                  </w:rPr>
                                </w:pPr>
                              </w:p>
                            </w:txbxContent>
                          </wps:txbx>
                          <wps:bodyPr rtlCol="0" anchor="ctr"/>
                        </wps:wsp>
                        <wps:wsp>
                          <wps:cNvPr id="3435" name="Rounded Rectangle 3435"/>
                          <wps:cNvSpPr/>
                          <wps:spPr>
                            <a:xfrm>
                              <a:off x="130622" y="11436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3927ABC" w14:textId="77777777" w:rsidR="0051744F" w:rsidRDefault="0051744F" w:rsidP="00E00A4D">
                                <w:pPr>
                                  <w:rPr>
                                    <w:rFonts w:eastAsia="Times New Roman"/>
                                  </w:rPr>
                                </w:pPr>
                              </w:p>
                            </w:txbxContent>
                          </wps:txbx>
                          <wps:bodyPr rtlCol="0" anchor="ctr"/>
                        </wps:wsp>
                        <wps:wsp>
                          <wps:cNvPr id="3436" name="Rounded Rectangle 3436"/>
                          <wps:cNvSpPr/>
                          <wps:spPr>
                            <a:xfrm>
                              <a:off x="130622" y="14484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B831F42" w14:textId="77777777" w:rsidR="0051744F" w:rsidRDefault="0051744F" w:rsidP="00E00A4D">
                                <w:pPr>
                                  <w:rPr>
                                    <w:rFonts w:eastAsia="Times New Roman"/>
                                  </w:rPr>
                                </w:pPr>
                              </w:p>
                            </w:txbxContent>
                          </wps:txbx>
                          <wps:bodyPr rtlCol="0" anchor="ctr"/>
                        </wps:wsp>
                        <wps:wsp>
                          <wps:cNvPr id="3437" name="Rounded Rectangle 3437"/>
                          <wps:cNvSpPr/>
                          <wps:spPr>
                            <a:xfrm>
                              <a:off x="130622" y="17532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015ECC4" w14:textId="77777777" w:rsidR="0051744F" w:rsidRDefault="0051744F" w:rsidP="00E00A4D">
                                <w:pPr>
                                  <w:rPr>
                                    <w:rFonts w:eastAsia="Times New Roman"/>
                                  </w:rPr>
                                </w:pPr>
                              </w:p>
                            </w:txbxContent>
                          </wps:txbx>
                          <wps:bodyPr rtlCol="0" anchor="ctr"/>
                        </wps:wsp>
                        <wps:wsp>
                          <wps:cNvPr id="3438" name="Rounded Rectangle 3438"/>
                          <wps:cNvSpPr/>
                          <wps:spPr>
                            <a:xfrm>
                              <a:off x="130622" y="205804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F175DA8" w14:textId="77777777" w:rsidR="0051744F" w:rsidRDefault="0051744F" w:rsidP="00E00A4D">
                                <w:pPr>
                                  <w:rPr>
                                    <w:rFonts w:eastAsia="Times New Roman"/>
                                  </w:rPr>
                                </w:pPr>
                              </w:p>
                            </w:txbxContent>
                          </wps:txbx>
                          <wps:bodyPr rtlCol="0" anchor="ctr"/>
                        </wps:wsp>
                        <wps:wsp>
                          <wps:cNvPr id="3439" name="Rounded Rectangle 3439"/>
                          <wps:cNvSpPr/>
                          <wps:spPr>
                            <a:xfrm>
                              <a:off x="130622" y="23617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73A02D3" w14:textId="77777777" w:rsidR="0051744F" w:rsidRDefault="0051744F" w:rsidP="00E00A4D">
                                <w:pPr>
                                  <w:rPr>
                                    <w:rFonts w:eastAsia="Times New Roman"/>
                                  </w:rPr>
                                </w:pPr>
                              </w:p>
                            </w:txbxContent>
                          </wps:txbx>
                          <wps:bodyPr rtlCol="0" anchor="ctr"/>
                        </wps:wsp>
                        <wps:wsp>
                          <wps:cNvPr id="3440" name="Rounded Rectangle 3440"/>
                          <wps:cNvSpPr/>
                          <wps:spPr>
                            <a:xfrm>
                              <a:off x="130622" y="29607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17624F2" w14:textId="77777777" w:rsidR="0051744F" w:rsidRDefault="0051744F" w:rsidP="00E00A4D">
                                <w:pPr>
                                  <w:rPr>
                                    <w:rFonts w:eastAsia="Times New Roman"/>
                                  </w:rPr>
                                </w:pPr>
                              </w:p>
                            </w:txbxContent>
                          </wps:txbx>
                          <wps:bodyPr rtlCol="0" anchor="ctr"/>
                        </wps:wsp>
                        <wps:wsp>
                          <wps:cNvPr id="3441" name="Rounded Rectangle 3441"/>
                          <wps:cNvSpPr/>
                          <wps:spPr>
                            <a:xfrm>
                              <a:off x="130622" y="2666599"/>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1E77C4D" w14:textId="77777777" w:rsidR="0051744F" w:rsidRDefault="0051744F" w:rsidP="00E00A4D">
                                <w:pPr>
                                  <w:rPr>
                                    <w:rFonts w:eastAsia="Times New Roman"/>
                                  </w:rPr>
                                </w:pPr>
                              </w:p>
                            </w:txbxContent>
                          </wps:txbx>
                          <wps:bodyPr rtlCol="0" anchor="ctr"/>
                        </wps:wsp>
                        <wps:wsp>
                          <wps:cNvPr id="3442" name="Rounded Rectangle 3442"/>
                          <wps:cNvSpPr/>
                          <wps:spPr>
                            <a:xfrm>
                              <a:off x="130622" y="32655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AC71315" w14:textId="77777777" w:rsidR="0051744F" w:rsidRDefault="0051744F" w:rsidP="00E00A4D">
                                <w:pPr>
                                  <w:rPr>
                                    <w:rFonts w:eastAsia="Times New Roman"/>
                                  </w:rPr>
                                </w:pPr>
                              </w:p>
                            </w:txbxContent>
                          </wps:txbx>
                          <wps:bodyPr rtlCol="0" anchor="ctr"/>
                        </wps:wsp>
                        <wps:wsp>
                          <wps:cNvPr id="3443" name="Rounded Rectangle 3443"/>
                          <wps:cNvSpPr/>
                          <wps:spPr>
                            <a:xfrm>
                              <a:off x="137368" y="38751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8630634" w14:textId="77777777" w:rsidR="0051744F" w:rsidRDefault="0051744F" w:rsidP="00E00A4D">
                                <w:pPr>
                                  <w:rPr>
                                    <w:rFonts w:eastAsia="Times New Roman"/>
                                  </w:rPr>
                                </w:pPr>
                              </w:p>
                            </w:txbxContent>
                          </wps:txbx>
                          <wps:bodyPr rtlCol="0" anchor="ctr"/>
                        </wps:wsp>
                        <wps:wsp>
                          <wps:cNvPr id="3444" name="Rounded Rectangle 3444"/>
                          <wps:cNvSpPr/>
                          <wps:spPr>
                            <a:xfrm>
                              <a:off x="137368" y="35703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B2E8FA1" w14:textId="77777777" w:rsidR="0051744F" w:rsidRDefault="0051744F" w:rsidP="00E00A4D">
                                <w:pPr>
                                  <w:rPr>
                                    <w:rFonts w:eastAsia="Times New Roman"/>
                                  </w:rPr>
                                </w:pPr>
                              </w:p>
                            </w:txbxContent>
                          </wps:txbx>
                          <wps:bodyPr rtlCol="0" anchor="ctr"/>
                        </wps:wsp>
                        <wps:wsp>
                          <wps:cNvPr id="3445" name="Rounded Rectangle 3445"/>
                          <wps:cNvSpPr/>
                          <wps:spPr>
                            <a:xfrm>
                              <a:off x="137368" y="41692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C0AA997" w14:textId="77777777" w:rsidR="0051744F" w:rsidRDefault="0051744F" w:rsidP="00E00A4D">
                                <w:pPr>
                                  <w:rPr>
                                    <w:rFonts w:eastAsia="Times New Roman"/>
                                  </w:rPr>
                                </w:pPr>
                              </w:p>
                            </w:txbxContent>
                          </wps:txbx>
                          <wps:bodyPr rtlCol="0" anchor="ctr"/>
                        </wps:wsp>
                        <wps:wsp>
                          <wps:cNvPr id="3446" name="Rounded Rectangle 3446"/>
                          <wps:cNvSpPr/>
                          <wps:spPr>
                            <a:xfrm>
                              <a:off x="137367" y="44740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ADF2110" w14:textId="77777777" w:rsidR="0051744F" w:rsidRDefault="0051744F" w:rsidP="00E00A4D">
                                <w:pPr>
                                  <w:rPr>
                                    <w:rFonts w:eastAsia="Times New Roman"/>
                                  </w:rPr>
                                </w:pPr>
                              </w:p>
                            </w:txbxContent>
                          </wps:txbx>
                          <wps:bodyPr rtlCol="0" anchor="ctr"/>
                        </wps:wsp>
                        <wps:wsp>
                          <wps:cNvPr id="3447" name="Rounded Rectangle 3447"/>
                          <wps:cNvSpPr/>
                          <wps:spPr>
                            <a:xfrm>
                              <a:off x="137367" y="47681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44A5EDB" w14:textId="77777777" w:rsidR="0051744F" w:rsidRDefault="0051744F" w:rsidP="00E00A4D">
                                <w:pPr>
                                  <w:rPr>
                                    <w:rFonts w:eastAsia="Times New Roman"/>
                                  </w:rPr>
                                </w:pPr>
                              </w:p>
                            </w:txbxContent>
                          </wps:txbx>
                          <wps:bodyPr rtlCol="0" anchor="ctr"/>
                        </wps:wsp>
                      </wpg:grpSp>
                      <wps:wsp>
                        <wps:cNvPr id="3448" name="Rounded Rectangle 3448"/>
                        <wps:cNvSpPr/>
                        <wps:spPr>
                          <a:xfrm>
                            <a:off x="5561708" y="2026452"/>
                            <a:ext cx="326943" cy="224422"/>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4430892A" w14:textId="77777777" w:rsidR="0051744F" w:rsidRDefault="0051744F" w:rsidP="00E00A4D">
                              <w:pPr>
                                <w:rPr>
                                  <w:rFonts w:eastAsia="Times New Roman"/>
                                </w:rPr>
                              </w:pPr>
                            </w:p>
                          </w:txbxContent>
                        </wps:txbx>
                        <wps:bodyPr rtlCol="0" anchor="ctr"/>
                      </wps:wsp>
                      <wps:wsp>
                        <wps:cNvPr id="3449" name="Oval 3449"/>
                        <wps:cNvSpPr/>
                        <wps:spPr>
                          <a:xfrm>
                            <a:off x="545161" y="382639"/>
                            <a:ext cx="417843" cy="366476"/>
                          </a:xfrm>
                          <a:prstGeom prst="ellipse">
                            <a:avLst/>
                          </a:prstGeom>
                          <a:solidFill>
                            <a:sysClr val="window" lastClr="FFFFFF"/>
                          </a:solidFill>
                          <a:ln w="25400" cap="flat" cmpd="sng" algn="ctr">
                            <a:solidFill>
                              <a:srgbClr val="4F81BD">
                                <a:shade val="50000"/>
                              </a:srgbClr>
                            </a:solidFill>
                            <a:prstDash val="solid"/>
                          </a:ln>
                          <a:effectLst/>
                        </wps:spPr>
                        <wps:txbx>
                          <w:txbxContent>
                            <w:p w14:paraId="60BD7BFE" w14:textId="77777777" w:rsidR="0051744F" w:rsidRDefault="0051744F" w:rsidP="00E00A4D">
                              <w:pPr>
                                <w:rPr>
                                  <w:rFonts w:eastAsia="Times New Roman"/>
                                </w:rPr>
                              </w:pPr>
                            </w:p>
                          </w:txbxContent>
                        </wps:txbx>
                        <wps:bodyPr rtlCol="0" anchor="ctr"/>
                      </wps:wsp>
                      <wps:wsp>
                        <wps:cNvPr id="3450" name="Straight Connector 3450"/>
                        <wps:cNvCnPr/>
                        <wps:spPr>
                          <a:xfrm>
                            <a:off x="451415" y="229243"/>
                            <a:ext cx="302668" cy="153396"/>
                          </a:xfrm>
                          <a:prstGeom prst="line">
                            <a:avLst/>
                          </a:prstGeom>
                          <a:noFill/>
                          <a:ln w="9525" cap="flat" cmpd="sng" algn="ctr">
                            <a:solidFill>
                              <a:sysClr val="windowText" lastClr="000000"/>
                            </a:solidFill>
                            <a:prstDash val="solid"/>
                          </a:ln>
                          <a:effectLst/>
                        </wps:spPr>
                        <wps:bodyPr/>
                      </wps:wsp>
                      <wps:wsp>
                        <wps:cNvPr id="3451" name="Straight Connector 3451"/>
                        <wps:cNvCnPr/>
                        <wps:spPr>
                          <a:xfrm>
                            <a:off x="296478" y="678088"/>
                            <a:ext cx="309875" cy="17357"/>
                          </a:xfrm>
                          <a:prstGeom prst="line">
                            <a:avLst/>
                          </a:prstGeom>
                          <a:noFill/>
                          <a:ln w="9525" cap="flat" cmpd="sng" algn="ctr">
                            <a:solidFill>
                              <a:sysClr val="windowText" lastClr="000000"/>
                            </a:solidFill>
                            <a:prstDash val="solid"/>
                          </a:ln>
                          <a:effectLst/>
                        </wps:spPr>
                        <wps:bodyPr/>
                      </wps:wsp>
                      <wpg:grpSp>
                        <wpg:cNvPr id="3452" name="Group 3452"/>
                        <wpg:cNvGrpSpPr/>
                        <wpg:grpSpPr>
                          <a:xfrm>
                            <a:off x="1091332" y="613018"/>
                            <a:ext cx="1052094" cy="3007803"/>
                            <a:chOff x="1091330" y="613018"/>
                            <a:chExt cx="1269464" cy="4085056"/>
                          </a:xfrm>
                        </wpg:grpSpPr>
                        <wpg:grpSp>
                          <wpg:cNvPr id="3453" name="Group 3453"/>
                          <wpg:cNvGrpSpPr/>
                          <wpg:grpSpPr>
                            <a:xfrm>
                              <a:off x="1091330" y="613018"/>
                              <a:ext cx="416467" cy="2449087"/>
                              <a:chOff x="1091330" y="613018"/>
                              <a:chExt cx="416467" cy="2449087"/>
                            </a:xfrm>
                          </wpg:grpSpPr>
                          <pic:pic xmlns:pic="http://schemas.openxmlformats.org/drawingml/2006/picture">
                            <pic:nvPicPr>
                              <pic:cNvPr id="3454" name="Picture 34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91333" y="90493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55" name="Picture 34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93460" y="12098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56" name="Picture 34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91330" y="15136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57" name="Picture 345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091332" y="61301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58" name="Picture 34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91331" y="18190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59" name="Picture 345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93459" y="2123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60" name="Picture 34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93460" y="24286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61" name="Picture 34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93460" y="2733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462" name="Group 3462"/>
                          <wpg:cNvGrpSpPr/>
                          <wpg:grpSpPr>
                            <a:xfrm>
                              <a:off x="1162517" y="765418"/>
                              <a:ext cx="416467" cy="2449087"/>
                              <a:chOff x="1162517" y="765418"/>
                              <a:chExt cx="416467" cy="2449087"/>
                            </a:xfrm>
                          </wpg:grpSpPr>
                          <pic:pic xmlns:pic="http://schemas.openxmlformats.org/drawingml/2006/picture">
                            <pic:nvPicPr>
                              <pic:cNvPr id="3463" name="Picture 34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62520" y="105733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64" name="Picture 34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64647" y="13622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65" name="Picture 346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62517" y="16660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66" name="Picture 346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162519" y="76541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67" name="Picture 34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62518" y="1971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68" name="Picture 346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64646" y="22762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69" name="Picture 34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64647" y="25810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70" name="Picture 347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64647" y="2885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471" name="Group 3471"/>
                          <wpg:cNvGrpSpPr/>
                          <wpg:grpSpPr>
                            <a:xfrm>
                              <a:off x="1228377" y="917818"/>
                              <a:ext cx="416467" cy="2449087"/>
                              <a:chOff x="1228377" y="917818"/>
                              <a:chExt cx="416467" cy="2449087"/>
                            </a:xfrm>
                          </wpg:grpSpPr>
                          <pic:pic xmlns:pic="http://schemas.openxmlformats.org/drawingml/2006/picture">
                            <pic:nvPicPr>
                              <pic:cNvPr id="3472" name="Picture 34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28380" y="120973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73" name="Picture 34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30507" y="15146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74" name="Picture 34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28377" y="18184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75" name="Picture 347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228379" y="91781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76" name="Picture 34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28378" y="2123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77" name="Picture 347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30506" y="24286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78" name="Picture 347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30507" y="2733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79" name="Picture 34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30507" y="30382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480" name="Group 3480"/>
                          <wpg:cNvGrpSpPr/>
                          <wpg:grpSpPr>
                            <a:xfrm>
                              <a:off x="1288723" y="1061595"/>
                              <a:ext cx="416467" cy="2449087"/>
                              <a:chOff x="1288723" y="1061595"/>
                              <a:chExt cx="416467" cy="2449087"/>
                            </a:xfrm>
                          </wpg:grpSpPr>
                          <pic:pic xmlns:pic="http://schemas.openxmlformats.org/drawingml/2006/picture">
                            <pic:nvPicPr>
                              <pic:cNvPr id="3481" name="Picture 34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88726" y="13535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82" name="Picture 34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90853" y="165842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83" name="Picture 34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88723" y="19622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84" name="Picture 348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288725" y="106159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85" name="Picture 34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88724" y="226766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86" name="Picture 348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90852" y="257246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87" name="Picture 348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90853" y="287726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88" name="Picture 348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90853" y="318206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489" name="Group 3489"/>
                          <wpg:cNvGrpSpPr/>
                          <wpg:grpSpPr>
                            <a:xfrm>
                              <a:off x="1348253" y="1204788"/>
                              <a:ext cx="416467" cy="2449087"/>
                              <a:chOff x="1348253" y="1204788"/>
                              <a:chExt cx="416467" cy="2449087"/>
                            </a:xfrm>
                          </wpg:grpSpPr>
                          <pic:pic xmlns:pic="http://schemas.openxmlformats.org/drawingml/2006/picture">
                            <pic:nvPicPr>
                              <pic:cNvPr id="3490" name="Picture 34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48256" y="149670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91" name="Picture 34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50383" y="18016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92" name="Picture 349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48253" y="21054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93" name="Picture 34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348255" y="120478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94" name="Picture 34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48254" y="24108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95" name="Picture 349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50382" y="27156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96" name="Picture 349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50383" y="30204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97" name="Picture 349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50383" y="33252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498" name="Group 3498"/>
                          <wpg:cNvGrpSpPr/>
                          <wpg:grpSpPr>
                            <a:xfrm>
                              <a:off x="1423146" y="1355918"/>
                              <a:ext cx="416467" cy="2449087"/>
                              <a:chOff x="1423146" y="1355918"/>
                              <a:chExt cx="416467" cy="2449087"/>
                            </a:xfrm>
                          </wpg:grpSpPr>
                          <pic:pic xmlns:pic="http://schemas.openxmlformats.org/drawingml/2006/picture">
                            <pic:nvPicPr>
                              <pic:cNvPr id="3499" name="Picture 34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23149" y="164783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00" name="Picture 35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25276" y="19527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01" name="Picture 35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23146" y="22565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02" name="Picture 350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423148" y="135591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03" name="Picture 35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23147" y="25619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04" name="Picture 35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25275" y="28667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05" name="Picture 350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25276" y="31715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06" name="Picture 350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25276" y="34763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507" name="Group 3507"/>
                          <wpg:cNvGrpSpPr/>
                          <wpg:grpSpPr>
                            <a:xfrm>
                              <a:off x="1498021" y="1508318"/>
                              <a:ext cx="416467" cy="2449087"/>
                              <a:chOff x="1498021" y="1508318"/>
                              <a:chExt cx="416467" cy="2449087"/>
                            </a:xfrm>
                          </wpg:grpSpPr>
                          <pic:pic xmlns:pic="http://schemas.openxmlformats.org/drawingml/2006/picture">
                            <pic:nvPicPr>
                              <pic:cNvPr id="3508" name="Picture 35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98024" y="180023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09" name="Picture 35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00151" y="21051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10" name="Picture 35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98021" y="24089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11" name="Picture 35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498023" y="150831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12" name="Picture 35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98022" y="27143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13" name="Picture 35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00150" y="30191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14" name="Picture 35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00151" y="33239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15" name="Picture 35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00151" y="36287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516" name="Group 3516"/>
                          <wpg:cNvGrpSpPr/>
                          <wpg:grpSpPr>
                            <a:xfrm>
                              <a:off x="1597460" y="1649849"/>
                              <a:ext cx="416467" cy="2449087"/>
                              <a:chOff x="1597460" y="1649849"/>
                              <a:chExt cx="416467" cy="2449087"/>
                            </a:xfrm>
                          </wpg:grpSpPr>
                          <pic:pic xmlns:pic="http://schemas.openxmlformats.org/drawingml/2006/picture">
                            <pic:nvPicPr>
                              <pic:cNvPr id="3517" name="Picture 35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97463" y="194176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18" name="Picture 35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99590" y="224667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19" name="Picture 35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97460" y="255049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20" name="Picture 35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597462" y="164984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21" name="Picture 35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97461" y="285592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22" name="Picture 35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99589" y="316072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23" name="Picture 35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99590" y="346552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24" name="Picture 35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99590" y="377032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525" name="Group 3525"/>
                          <wpg:cNvGrpSpPr/>
                          <wpg:grpSpPr>
                            <a:xfrm>
                              <a:off x="1659316" y="1812896"/>
                              <a:ext cx="416467" cy="2449087"/>
                              <a:chOff x="1659316" y="1812896"/>
                              <a:chExt cx="416467" cy="2449087"/>
                            </a:xfrm>
                          </wpg:grpSpPr>
                          <pic:pic xmlns:pic="http://schemas.openxmlformats.org/drawingml/2006/picture">
                            <pic:nvPicPr>
                              <pic:cNvPr id="3526" name="Picture 35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59319" y="210480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27" name="Picture 35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61446" y="240972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28" name="Picture 35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59316" y="271354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29" name="Picture 352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659318" y="18128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30" name="Picture 35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59317" y="30189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31" name="Picture 35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61445" y="33237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32" name="Picture 35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61446" y="36285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33" name="Picture 35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61446" y="39333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534" name="Group 3534"/>
                          <wpg:cNvGrpSpPr/>
                          <wpg:grpSpPr>
                            <a:xfrm>
                              <a:off x="1766850" y="1958954"/>
                              <a:ext cx="416467" cy="2449087"/>
                              <a:chOff x="1766850" y="1958954"/>
                              <a:chExt cx="416467" cy="2449087"/>
                            </a:xfrm>
                          </wpg:grpSpPr>
                          <pic:pic xmlns:pic="http://schemas.openxmlformats.org/drawingml/2006/picture">
                            <pic:nvPicPr>
                              <pic:cNvPr id="3535" name="Picture 35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66853" y="225086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36" name="Picture 35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68980" y="25557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37" name="Picture 35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66850" y="285959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38" name="Picture 35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766852" y="195895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39" name="Picture 35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66851" y="31650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40" name="Picture 35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68979" y="34698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41" name="Picture 35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68980" y="37746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42" name="Picture 354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68980" y="40794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543" name="Group 3543"/>
                          <wpg:cNvGrpSpPr/>
                          <wpg:grpSpPr>
                            <a:xfrm>
                              <a:off x="1856533" y="2108182"/>
                              <a:ext cx="416467" cy="2449087"/>
                              <a:chOff x="1856533" y="2108182"/>
                              <a:chExt cx="416467" cy="2449087"/>
                            </a:xfrm>
                          </wpg:grpSpPr>
                          <pic:pic xmlns:pic="http://schemas.openxmlformats.org/drawingml/2006/picture">
                            <pic:nvPicPr>
                              <pic:cNvPr id="3544" name="Picture 35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56536" y="24000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45" name="Picture 35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58663" y="27050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46" name="Picture 35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56533" y="300882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47" name="Picture 354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856535" y="210818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48" name="Picture 35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56534" y="33142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49" name="Picture 35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58662" y="36190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50" name="Picture 35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58663" y="39238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51" name="Picture 35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58663" y="42286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552" name="Group 3552"/>
                          <wpg:cNvGrpSpPr/>
                          <wpg:grpSpPr>
                            <a:xfrm>
                              <a:off x="1944327" y="2248987"/>
                              <a:ext cx="416467" cy="2449087"/>
                              <a:chOff x="1944327" y="2248987"/>
                              <a:chExt cx="416467" cy="2449087"/>
                            </a:xfrm>
                          </wpg:grpSpPr>
                          <pic:pic xmlns:pic="http://schemas.openxmlformats.org/drawingml/2006/picture">
                            <pic:nvPicPr>
                              <pic:cNvPr id="3553" name="Picture 35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4330" y="254089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54" name="Picture 35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6457" y="28458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55" name="Picture 35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4327" y="314963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56" name="Picture 35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44329" y="22489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57" name="Picture 35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4328" y="345506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58" name="Picture 35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6456" y="375986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59" name="Picture 355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6457" y="406466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560" name="Picture 35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6457" y="436946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3561" name="Group 3561"/>
                        <wpg:cNvGrpSpPr/>
                        <wpg:grpSpPr>
                          <a:xfrm>
                            <a:off x="4043571" y="1513198"/>
                            <a:ext cx="1247760" cy="1456828"/>
                            <a:chOff x="4043576" y="1513201"/>
                            <a:chExt cx="1505561" cy="1978599"/>
                          </a:xfrm>
                        </wpg:grpSpPr>
                        <wps:wsp>
                          <wps:cNvPr id="3562" name="Rounded Rectangle 3562"/>
                          <wps:cNvSpPr/>
                          <wps:spPr>
                            <a:xfrm>
                              <a:off x="4043576" y="1513201"/>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295979C7" w14:textId="77777777" w:rsidR="0051744F" w:rsidRDefault="0051744F" w:rsidP="00E00A4D">
                                <w:pPr>
                                  <w:rPr>
                                    <w:rFonts w:eastAsia="Times New Roman"/>
                                  </w:rPr>
                                </w:pPr>
                              </w:p>
                            </w:txbxContent>
                          </wps:txbx>
                          <wps:bodyPr rtlCol="0" anchor="ctr"/>
                        </wps:wsp>
                        <wps:wsp>
                          <wps:cNvPr id="3563" name="Rounded Rectangle 3563"/>
                          <wps:cNvSpPr/>
                          <wps:spPr>
                            <a:xfrm>
                              <a:off x="4134018" y="1653344"/>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18AD09AF" w14:textId="77777777" w:rsidR="0051744F" w:rsidRDefault="0051744F" w:rsidP="00E00A4D">
                                <w:pPr>
                                  <w:rPr>
                                    <w:rFonts w:eastAsia="Times New Roman"/>
                                  </w:rPr>
                                </w:pPr>
                              </w:p>
                            </w:txbxContent>
                          </wps:txbx>
                          <wps:bodyPr rtlCol="0" anchor="ctr"/>
                        </wps:wsp>
                        <wps:wsp>
                          <wps:cNvPr id="3564" name="Rounded Rectangle 3564"/>
                          <wps:cNvSpPr/>
                          <wps:spPr>
                            <a:xfrm>
                              <a:off x="4226227" y="1780134"/>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1A59FAED" w14:textId="77777777" w:rsidR="0051744F" w:rsidRDefault="0051744F" w:rsidP="00E00A4D">
                                <w:pPr>
                                  <w:rPr>
                                    <w:rFonts w:eastAsia="Times New Roman"/>
                                  </w:rPr>
                                </w:pPr>
                              </w:p>
                            </w:txbxContent>
                          </wps:txbx>
                          <wps:bodyPr rtlCol="0" anchor="ctr"/>
                        </wps:wsp>
                        <wps:wsp>
                          <wps:cNvPr id="3565" name="Rounded Rectangle 3565"/>
                          <wps:cNvSpPr/>
                          <wps:spPr>
                            <a:xfrm>
                              <a:off x="4316033" y="1942112"/>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49610E8E" w14:textId="77777777" w:rsidR="0051744F" w:rsidRDefault="0051744F" w:rsidP="00E00A4D">
                                <w:pPr>
                                  <w:rPr>
                                    <w:rFonts w:eastAsia="Times New Roman"/>
                                  </w:rPr>
                                </w:pPr>
                              </w:p>
                            </w:txbxContent>
                          </wps:txbx>
                          <wps:bodyPr rtlCol="0" anchor="ctr"/>
                        </wps:wsp>
                        <wps:wsp>
                          <wps:cNvPr id="3566" name="Rounded Rectangle 3566"/>
                          <wps:cNvSpPr/>
                          <wps:spPr>
                            <a:xfrm>
                              <a:off x="4414116" y="2110544"/>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3E82DBCE" w14:textId="77777777" w:rsidR="0051744F" w:rsidRDefault="0051744F" w:rsidP="00E00A4D">
                                <w:pPr>
                                  <w:rPr>
                                    <w:rFonts w:eastAsia="Times New Roman"/>
                                  </w:rPr>
                                </w:pPr>
                              </w:p>
                            </w:txbxContent>
                          </wps:txbx>
                          <wps:bodyPr rtlCol="0" anchor="ctr"/>
                        </wps:wsp>
                        <wps:wsp>
                          <wps:cNvPr id="3567" name="Rounded Rectangle 3567"/>
                          <wps:cNvSpPr/>
                          <wps:spPr>
                            <a:xfrm>
                              <a:off x="4513279" y="2268980"/>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0A9222DF" w14:textId="77777777" w:rsidR="0051744F" w:rsidRDefault="0051744F" w:rsidP="00E00A4D">
                                <w:pPr>
                                  <w:rPr>
                                    <w:rFonts w:eastAsia="Times New Roman"/>
                                  </w:rPr>
                                </w:pPr>
                              </w:p>
                            </w:txbxContent>
                          </wps:txbx>
                          <wps:bodyPr rtlCol="0" anchor="ctr"/>
                        </wps:wsp>
                        <wps:wsp>
                          <wps:cNvPr id="3568" name="Rounded Rectangle 3568"/>
                          <wps:cNvSpPr/>
                          <wps:spPr>
                            <a:xfrm>
                              <a:off x="4630413" y="2415344"/>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616A623C" w14:textId="77777777" w:rsidR="0051744F" w:rsidRDefault="0051744F" w:rsidP="00E00A4D">
                                <w:pPr>
                                  <w:rPr>
                                    <w:rFonts w:eastAsia="Times New Roman"/>
                                  </w:rPr>
                                </w:pPr>
                              </w:p>
                            </w:txbxContent>
                          </wps:txbx>
                          <wps:bodyPr rtlCol="0" anchor="ctr"/>
                        </wps:wsp>
                        <wps:wsp>
                          <wps:cNvPr id="3569" name="Rounded Rectangle 3569"/>
                          <wps:cNvSpPr/>
                          <wps:spPr>
                            <a:xfrm>
                              <a:off x="4729024" y="2559609"/>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58772280" w14:textId="77777777" w:rsidR="0051744F" w:rsidRDefault="0051744F" w:rsidP="00E00A4D">
                                <w:pPr>
                                  <w:rPr>
                                    <w:rFonts w:eastAsia="Times New Roman"/>
                                  </w:rPr>
                                </w:pPr>
                              </w:p>
                            </w:txbxContent>
                          </wps:txbx>
                          <wps:bodyPr rtlCol="0" anchor="ctr"/>
                        </wps:wsp>
                        <wps:wsp>
                          <wps:cNvPr id="3570" name="Rounded Rectangle 3570"/>
                          <wps:cNvSpPr/>
                          <wps:spPr>
                            <a:xfrm>
                              <a:off x="4853954" y="2708996"/>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02170CAC" w14:textId="77777777" w:rsidR="0051744F" w:rsidRDefault="0051744F" w:rsidP="00E00A4D">
                                <w:pPr>
                                  <w:rPr>
                                    <w:rFonts w:eastAsia="Times New Roman"/>
                                  </w:rPr>
                                </w:pPr>
                              </w:p>
                            </w:txbxContent>
                          </wps:txbx>
                          <wps:bodyPr rtlCol="0" anchor="ctr"/>
                        </wps:wsp>
                        <wps:wsp>
                          <wps:cNvPr id="3571" name="Rounded Rectangle 3571"/>
                          <wps:cNvSpPr/>
                          <wps:spPr>
                            <a:xfrm>
                              <a:off x="4957398" y="2872544"/>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4B917EF8" w14:textId="77777777" w:rsidR="0051744F" w:rsidRDefault="0051744F" w:rsidP="00E00A4D">
                                <w:pPr>
                                  <w:rPr>
                                    <w:rFonts w:eastAsia="Times New Roman"/>
                                  </w:rPr>
                                </w:pPr>
                              </w:p>
                            </w:txbxContent>
                          </wps:txbx>
                          <wps:bodyPr rtlCol="0" anchor="ctr"/>
                        </wps:wsp>
                        <wps:wsp>
                          <wps:cNvPr id="3572" name="Rounded Rectangle 3572"/>
                          <wps:cNvSpPr/>
                          <wps:spPr>
                            <a:xfrm>
                              <a:off x="5051200" y="3024944"/>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2C686C78" w14:textId="77777777" w:rsidR="0051744F" w:rsidRDefault="0051744F" w:rsidP="00E00A4D">
                                <w:pPr>
                                  <w:rPr>
                                    <w:rFonts w:eastAsia="Times New Roman"/>
                                  </w:rPr>
                                </w:pPr>
                              </w:p>
                            </w:txbxContent>
                          </wps:txbx>
                          <wps:bodyPr rtlCol="0" anchor="ctr"/>
                        </wps:wsp>
                        <wps:wsp>
                          <wps:cNvPr id="3573" name="Rounded Rectangle 3573"/>
                          <wps:cNvSpPr/>
                          <wps:spPr>
                            <a:xfrm>
                              <a:off x="5154644" y="3177344"/>
                              <a:ext cx="394493" cy="314456"/>
                            </a:xfrm>
                            <a:prstGeom prst="roundRect">
                              <a:avLst/>
                            </a:prstGeom>
                            <a:solidFill>
                              <a:srgbClr val="F79646"/>
                            </a:solidFill>
                            <a:ln w="25400" cap="flat" cmpd="sng" algn="ctr">
                              <a:solidFill>
                                <a:srgbClr val="4F81BD">
                                  <a:shade val="50000"/>
                                </a:srgbClr>
                              </a:solidFill>
                              <a:prstDash val="solid"/>
                            </a:ln>
                            <a:effectLst/>
                          </wps:spPr>
                          <wps:txbx>
                            <w:txbxContent>
                              <w:p w14:paraId="0FFE5FA6" w14:textId="77777777" w:rsidR="0051744F" w:rsidRDefault="0051744F" w:rsidP="00E00A4D">
                                <w:pPr>
                                  <w:rPr>
                                    <w:rFonts w:eastAsia="Times New Roman"/>
                                  </w:rPr>
                                </w:pPr>
                              </w:p>
                            </w:txbxContent>
                          </wps:txbx>
                          <wps:bodyPr rtlCol="0" anchor="ctr"/>
                        </wps:wsp>
                      </wpg:grpSp>
                      <wps:wsp>
                        <wps:cNvPr id="3574" name="Oval 3574"/>
                        <wps:cNvSpPr/>
                        <wps:spPr>
                          <a:xfrm>
                            <a:off x="2312476" y="2407499"/>
                            <a:ext cx="417843" cy="366476"/>
                          </a:xfrm>
                          <a:prstGeom prst="ellipse">
                            <a:avLst/>
                          </a:prstGeom>
                          <a:solidFill>
                            <a:sysClr val="window" lastClr="FFFFFF"/>
                          </a:solidFill>
                          <a:ln w="25400" cap="flat" cmpd="sng" algn="ctr">
                            <a:solidFill>
                              <a:srgbClr val="4F81BD">
                                <a:shade val="50000"/>
                              </a:srgbClr>
                            </a:solidFill>
                            <a:prstDash val="solid"/>
                          </a:ln>
                          <a:effectLst/>
                        </wps:spPr>
                        <wps:txbx>
                          <w:txbxContent>
                            <w:p w14:paraId="4A110AB6" w14:textId="77777777" w:rsidR="0051744F" w:rsidRDefault="0051744F" w:rsidP="00E00A4D">
                              <w:pPr>
                                <w:rPr>
                                  <w:rFonts w:eastAsia="Times New Roman"/>
                                </w:rPr>
                              </w:pPr>
                            </w:p>
                          </w:txbxContent>
                        </wps:txbx>
                        <wps:bodyPr rtlCol="0" anchor="ctr"/>
                      </wps:wsp>
                      <wps:wsp>
                        <wps:cNvPr id="3575" name="Straight Connector 3575"/>
                        <wps:cNvCnPr/>
                        <wps:spPr>
                          <a:xfrm>
                            <a:off x="2068898" y="1834877"/>
                            <a:ext cx="452500" cy="572622"/>
                          </a:xfrm>
                          <a:prstGeom prst="line">
                            <a:avLst/>
                          </a:prstGeom>
                          <a:noFill/>
                          <a:ln w="9525" cap="flat" cmpd="sng" algn="ctr">
                            <a:solidFill>
                              <a:sysClr val="windowText" lastClr="000000"/>
                            </a:solidFill>
                            <a:prstDash val="solid"/>
                          </a:ln>
                          <a:effectLst/>
                        </wps:spPr>
                        <wps:bodyPr/>
                      </wps:wsp>
                      <wps:wsp>
                        <wps:cNvPr id="3576" name="Straight Connector 3576"/>
                        <wps:cNvCnPr/>
                        <wps:spPr>
                          <a:xfrm>
                            <a:off x="1971727" y="2257011"/>
                            <a:ext cx="401941" cy="463295"/>
                          </a:xfrm>
                          <a:prstGeom prst="line">
                            <a:avLst/>
                          </a:prstGeom>
                          <a:noFill/>
                          <a:ln w="9525" cap="flat" cmpd="sng" algn="ctr">
                            <a:solidFill>
                              <a:sysClr val="windowText" lastClr="000000"/>
                            </a:solidFill>
                            <a:prstDash val="solid"/>
                          </a:ln>
                          <a:effectLst/>
                        </wps:spPr>
                        <wps:bodyPr/>
                      </wps:wsp>
                      <wps:wsp>
                        <wps:cNvPr id="3577" name="Straight Connector 3577"/>
                        <wps:cNvCnPr/>
                        <wps:spPr>
                          <a:xfrm>
                            <a:off x="754083" y="749115"/>
                            <a:ext cx="917623" cy="1274740"/>
                          </a:xfrm>
                          <a:prstGeom prst="line">
                            <a:avLst/>
                          </a:prstGeom>
                          <a:noFill/>
                          <a:ln w="9525" cap="flat" cmpd="sng" algn="ctr">
                            <a:solidFill>
                              <a:sysClr val="windowText" lastClr="000000"/>
                            </a:solidFill>
                            <a:prstDash val="solid"/>
                          </a:ln>
                          <a:effectLst/>
                        </wps:spPr>
                        <wps:bodyPr/>
                      </wps:wsp>
                      <wps:wsp>
                        <wps:cNvPr id="3578" name="Straight Connector 3578"/>
                        <wps:cNvCnPr/>
                        <wps:spPr>
                          <a:xfrm>
                            <a:off x="963004" y="565877"/>
                            <a:ext cx="1006960" cy="1251696"/>
                          </a:xfrm>
                          <a:prstGeom prst="line">
                            <a:avLst/>
                          </a:prstGeom>
                          <a:noFill/>
                          <a:ln w="9525" cap="flat" cmpd="sng" algn="ctr">
                            <a:solidFill>
                              <a:sysClr val="windowText" lastClr="000000"/>
                            </a:solidFill>
                            <a:prstDash val="solid"/>
                          </a:ln>
                          <a:effectLst/>
                        </wps:spPr>
                        <wps:bodyPr/>
                      </wps:wsp>
                      <wpg:grpSp>
                        <wpg:cNvPr id="3579" name="Group 3579"/>
                        <wpg:cNvGrpSpPr/>
                        <wpg:grpSpPr>
                          <a:xfrm>
                            <a:off x="2427416" y="1157667"/>
                            <a:ext cx="1208269" cy="2126195"/>
                            <a:chOff x="2427420" y="1157667"/>
                            <a:chExt cx="1457911" cy="2887696"/>
                          </a:xfrm>
                        </wpg:grpSpPr>
                        <wpg:grpSp>
                          <wpg:cNvPr id="3580" name="Group 3580"/>
                          <wpg:cNvGrpSpPr/>
                          <wpg:grpSpPr>
                            <a:xfrm>
                              <a:off x="2427420" y="1157667"/>
                              <a:ext cx="394493" cy="1215090"/>
                              <a:chOff x="2427420" y="1157667"/>
                              <a:chExt cx="394493" cy="1215090"/>
                            </a:xfrm>
                          </wpg:grpSpPr>
                          <wps:wsp>
                            <wps:cNvPr id="3581" name="Rounded Rectangle 3581"/>
                            <wps:cNvSpPr/>
                            <wps:spPr>
                              <a:xfrm>
                                <a:off x="2427420" y="115766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15DABF1" w14:textId="77777777" w:rsidR="0051744F" w:rsidRDefault="0051744F" w:rsidP="00E00A4D">
                                  <w:pPr>
                                    <w:rPr>
                                      <w:rFonts w:eastAsia="Times New Roman"/>
                                    </w:rPr>
                                  </w:pPr>
                                </w:p>
                              </w:txbxContent>
                            </wps:txbx>
                            <wps:bodyPr rtlCol="0" anchor="ctr"/>
                          </wps:wsp>
                          <wps:wsp>
                            <wps:cNvPr id="3582" name="Rounded Rectangle 3582"/>
                            <wps:cNvSpPr/>
                            <wps:spPr>
                              <a:xfrm>
                                <a:off x="2427420" y="206795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D1DC5BD" w14:textId="77777777" w:rsidR="0051744F" w:rsidRDefault="0051744F" w:rsidP="00E00A4D">
                                  <w:pPr>
                                    <w:rPr>
                                      <w:rFonts w:eastAsia="Times New Roman"/>
                                    </w:rPr>
                                  </w:pPr>
                                </w:p>
                              </w:txbxContent>
                            </wps:txbx>
                            <wps:bodyPr rtlCol="0" anchor="ctr"/>
                          </wps:wsp>
                          <wps:wsp>
                            <wps:cNvPr id="3583" name="Rounded Rectangle 3583"/>
                            <wps:cNvSpPr/>
                            <wps:spPr>
                              <a:xfrm>
                                <a:off x="2427420" y="176315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3C77333" w14:textId="77777777" w:rsidR="0051744F" w:rsidRDefault="0051744F" w:rsidP="00E00A4D">
                                  <w:pPr>
                                    <w:rPr>
                                      <w:rFonts w:eastAsia="Times New Roman"/>
                                    </w:rPr>
                                  </w:pPr>
                                </w:p>
                              </w:txbxContent>
                            </wps:txbx>
                            <wps:bodyPr rtlCol="0" anchor="ctr"/>
                          </wps:wsp>
                          <wps:wsp>
                            <wps:cNvPr id="3584" name="Rounded Rectangle 3584"/>
                            <wps:cNvSpPr/>
                            <wps:spPr>
                              <a:xfrm>
                                <a:off x="2427420" y="146564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5EE1D33" w14:textId="77777777" w:rsidR="0051744F" w:rsidRDefault="0051744F" w:rsidP="00E00A4D">
                                  <w:pPr>
                                    <w:rPr>
                                      <w:rFonts w:eastAsia="Times New Roman"/>
                                    </w:rPr>
                                  </w:pPr>
                                </w:p>
                              </w:txbxContent>
                            </wps:txbx>
                            <wps:bodyPr rtlCol="0" anchor="ctr"/>
                          </wps:wsp>
                        </wpg:grpSp>
                        <wpg:grpSp>
                          <wpg:cNvPr id="3585" name="Group 3585"/>
                          <wpg:cNvGrpSpPr/>
                          <wpg:grpSpPr>
                            <a:xfrm>
                              <a:off x="2514735" y="1325025"/>
                              <a:ext cx="394493" cy="1215090"/>
                              <a:chOff x="2514735" y="1325025"/>
                              <a:chExt cx="394493" cy="1215090"/>
                            </a:xfrm>
                          </wpg:grpSpPr>
                          <wps:wsp>
                            <wps:cNvPr id="3586" name="Rounded Rectangle 3586"/>
                            <wps:cNvSpPr/>
                            <wps:spPr>
                              <a:xfrm>
                                <a:off x="2514735" y="132502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54D73EA" w14:textId="77777777" w:rsidR="0051744F" w:rsidRDefault="0051744F" w:rsidP="00E00A4D">
                                  <w:pPr>
                                    <w:rPr>
                                      <w:rFonts w:eastAsia="Times New Roman"/>
                                    </w:rPr>
                                  </w:pPr>
                                </w:p>
                              </w:txbxContent>
                            </wps:txbx>
                            <wps:bodyPr rtlCol="0" anchor="ctr"/>
                          </wps:wsp>
                          <wps:wsp>
                            <wps:cNvPr id="3587" name="Rounded Rectangle 3587"/>
                            <wps:cNvSpPr/>
                            <wps:spPr>
                              <a:xfrm>
                                <a:off x="2514735" y="223531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916B0E6" w14:textId="77777777" w:rsidR="0051744F" w:rsidRDefault="0051744F" w:rsidP="00E00A4D">
                                  <w:pPr>
                                    <w:rPr>
                                      <w:rFonts w:eastAsia="Times New Roman"/>
                                    </w:rPr>
                                  </w:pPr>
                                </w:p>
                              </w:txbxContent>
                            </wps:txbx>
                            <wps:bodyPr rtlCol="0" anchor="ctr"/>
                          </wps:wsp>
                          <wps:wsp>
                            <wps:cNvPr id="3588" name="Rounded Rectangle 3588"/>
                            <wps:cNvSpPr/>
                            <wps:spPr>
                              <a:xfrm>
                                <a:off x="2514735" y="193051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24F45AA" w14:textId="77777777" w:rsidR="0051744F" w:rsidRDefault="0051744F" w:rsidP="00E00A4D">
                                  <w:pPr>
                                    <w:rPr>
                                      <w:rFonts w:eastAsia="Times New Roman"/>
                                    </w:rPr>
                                  </w:pPr>
                                </w:p>
                              </w:txbxContent>
                            </wps:txbx>
                            <wps:bodyPr rtlCol="0" anchor="ctr"/>
                          </wps:wsp>
                          <wps:wsp>
                            <wps:cNvPr id="3589" name="Rounded Rectangle 3589"/>
                            <wps:cNvSpPr/>
                            <wps:spPr>
                              <a:xfrm>
                                <a:off x="2514735" y="163300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E783ABD" w14:textId="77777777" w:rsidR="0051744F" w:rsidRDefault="0051744F" w:rsidP="00E00A4D">
                                  <w:pPr>
                                    <w:rPr>
                                      <w:rFonts w:eastAsia="Times New Roman"/>
                                    </w:rPr>
                                  </w:pPr>
                                </w:p>
                              </w:txbxContent>
                            </wps:txbx>
                            <wps:bodyPr rtlCol="0" anchor="ctr"/>
                          </wps:wsp>
                        </wpg:grpSp>
                        <wpg:grpSp>
                          <wpg:cNvPr id="3590" name="Group 3590"/>
                          <wpg:cNvGrpSpPr/>
                          <wpg:grpSpPr>
                            <a:xfrm>
                              <a:off x="2604632" y="1480071"/>
                              <a:ext cx="394493" cy="1215090"/>
                              <a:chOff x="2604632" y="1480071"/>
                              <a:chExt cx="394493" cy="1215090"/>
                            </a:xfrm>
                          </wpg:grpSpPr>
                          <wps:wsp>
                            <wps:cNvPr id="3591" name="Rounded Rectangle 3591"/>
                            <wps:cNvSpPr/>
                            <wps:spPr>
                              <a:xfrm>
                                <a:off x="2604632" y="148007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B16A332" w14:textId="77777777" w:rsidR="0051744F" w:rsidRDefault="0051744F" w:rsidP="00E00A4D">
                                  <w:pPr>
                                    <w:rPr>
                                      <w:rFonts w:eastAsia="Times New Roman"/>
                                    </w:rPr>
                                  </w:pPr>
                                </w:p>
                              </w:txbxContent>
                            </wps:txbx>
                            <wps:bodyPr rtlCol="0" anchor="ctr"/>
                          </wps:wsp>
                          <wps:wsp>
                            <wps:cNvPr id="3592" name="Rounded Rectangle 3592"/>
                            <wps:cNvSpPr/>
                            <wps:spPr>
                              <a:xfrm>
                                <a:off x="2604632" y="239036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197A8C4" w14:textId="77777777" w:rsidR="0051744F" w:rsidRDefault="0051744F" w:rsidP="00E00A4D">
                                  <w:pPr>
                                    <w:rPr>
                                      <w:rFonts w:eastAsia="Times New Roman"/>
                                    </w:rPr>
                                  </w:pPr>
                                </w:p>
                              </w:txbxContent>
                            </wps:txbx>
                            <wps:bodyPr rtlCol="0" anchor="ctr"/>
                          </wps:wsp>
                          <wps:wsp>
                            <wps:cNvPr id="3593" name="Rounded Rectangle 3593"/>
                            <wps:cNvSpPr/>
                            <wps:spPr>
                              <a:xfrm>
                                <a:off x="2604632" y="208556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A35D45B" w14:textId="77777777" w:rsidR="0051744F" w:rsidRDefault="0051744F" w:rsidP="00E00A4D">
                                  <w:pPr>
                                    <w:rPr>
                                      <w:rFonts w:eastAsia="Times New Roman"/>
                                    </w:rPr>
                                  </w:pPr>
                                </w:p>
                              </w:txbxContent>
                            </wps:txbx>
                            <wps:bodyPr rtlCol="0" anchor="ctr"/>
                          </wps:wsp>
                          <wps:wsp>
                            <wps:cNvPr id="3594" name="Rounded Rectangle 3594"/>
                            <wps:cNvSpPr/>
                            <wps:spPr>
                              <a:xfrm>
                                <a:off x="2604632" y="178804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C043702" w14:textId="77777777" w:rsidR="0051744F" w:rsidRDefault="0051744F" w:rsidP="00E00A4D">
                                  <w:pPr>
                                    <w:rPr>
                                      <w:rFonts w:eastAsia="Times New Roman"/>
                                    </w:rPr>
                                  </w:pPr>
                                </w:p>
                              </w:txbxContent>
                            </wps:txbx>
                            <wps:bodyPr rtlCol="0" anchor="ctr"/>
                          </wps:wsp>
                        </wpg:grpSp>
                        <wpg:grpSp>
                          <wpg:cNvPr id="3595" name="Group 3595"/>
                          <wpg:cNvGrpSpPr/>
                          <wpg:grpSpPr>
                            <a:xfrm>
                              <a:off x="2712186" y="1618977"/>
                              <a:ext cx="394493" cy="1215090"/>
                              <a:chOff x="2712186" y="1618977"/>
                              <a:chExt cx="394493" cy="1215090"/>
                            </a:xfrm>
                          </wpg:grpSpPr>
                          <wps:wsp>
                            <wps:cNvPr id="3596" name="Rounded Rectangle 3596"/>
                            <wps:cNvSpPr/>
                            <wps:spPr>
                              <a:xfrm>
                                <a:off x="2712186" y="161897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78E8850" w14:textId="77777777" w:rsidR="0051744F" w:rsidRDefault="0051744F" w:rsidP="00E00A4D">
                                  <w:pPr>
                                    <w:rPr>
                                      <w:rFonts w:eastAsia="Times New Roman"/>
                                    </w:rPr>
                                  </w:pPr>
                                </w:p>
                              </w:txbxContent>
                            </wps:txbx>
                            <wps:bodyPr rtlCol="0" anchor="ctr"/>
                          </wps:wsp>
                          <wps:wsp>
                            <wps:cNvPr id="3597" name="Rounded Rectangle 3597"/>
                            <wps:cNvSpPr/>
                            <wps:spPr>
                              <a:xfrm>
                                <a:off x="2712186" y="252926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507AD0D" w14:textId="77777777" w:rsidR="0051744F" w:rsidRDefault="0051744F" w:rsidP="00E00A4D">
                                  <w:pPr>
                                    <w:rPr>
                                      <w:rFonts w:eastAsia="Times New Roman"/>
                                    </w:rPr>
                                  </w:pPr>
                                </w:p>
                              </w:txbxContent>
                            </wps:txbx>
                            <wps:bodyPr rtlCol="0" anchor="ctr"/>
                          </wps:wsp>
                          <wps:wsp>
                            <wps:cNvPr id="3598" name="Rounded Rectangle 3598"/>
                            <wps:cNvSpPr/>
                            <wps:spPr>
                              <a:xfrm>
                                <a:off x="2712186" y="222446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7B49B92" w14:textId="77777777" w:rsidR="0051744F" w:rsidRDefault="0051744F" w:rsidP="00E00A4D">
                                  <w:pPr>
                                    <w:rPr>
                                      <w:rFonts w:eastAsia="Times New Roman"/>
                                    </w:rPr>
                                  </w:pPr>
                                </w:p>
                              </w:txbxContent>
                            </wps:txbx>
                            <wps:bodyPr rtlCol="0" anchor="ctr"/>
                          </wps:wsp>
                          <wps:wsp>
                            <wps:cNvPr id="3599" name="Rounded Rectangle 3599"/>
                            <wps:cNvSpPr/>
                            <wps:spPr>
                              <a:xfrm>
                                <a:off x="2712186" y="192695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53D7E93" w14:textId="77777777" w:rsidR="0051744F" w:rsidRDefault="0051744F" w:rsidP="00E00A4D">
                                  <w:pPr>
                                    <w:rPr>
                                      <w:rFonts w:eastAsia="Times New Roman"/>
                                    </w:rPr>
                                  </w:pPr>
                                </w:p>
                              </w:txbxContent>
                            </wps:txbx>
                            <wps:bodyPr rtlCol="0" anchor="ctr"/>
                          </wps:wsp>
                        </wpg:grpSp>
                        <wpg:grpSp>
                          <wpg:cNvPr id="3600" name="Group 3600"/>
                          <wpg:cNvGrpSpPr/>
                          <wpg:grpSpPr>
                            <a:xfrm>
                              <a:off x="2821913" y="1771377"/>
                              <a:ext cx="394493" cy="1215090"/>
                              <a:chOff x="2821913" y="1771377"/>
                              <a:chExt cx="394493" cy="1215090"/>
                            </a:xfrm>
                          </wpg:grpSpPr>
                          <wps:wsp>
                            <wps:cNvPr id="3601" name="Rounded Rectangle 3601"/>
                            <wps:cNvSpPr/>
                            <wps:spPr>
                              <a:xfrm>
                                <a:off x="2821913" y="177137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BDCEB86" w14:textId="77777777" w:rsidR="0051744F" w:rsidRDefault="0051744F" w:rsidP="00E00A4D">
                                  <w:pPr>
                                    <w:rPr>
                                      <w:rFonts w:eastAsia="Times New Roman"/>
                                    </w:rPr>
                                  </w:pPr>
                                </w:p>
                              </w:txbxContent>
                            </wps:txbx>
                            <wps:bodyPr rtlCol="0" anchor="ctr"/>
                          </wps:wsp>
                          <wps:wsp>
                            <wps:cNvPr id="3602" name="Rounded Rectangle 3602"/>
                            <wps:cNvSpPr/>
                            <wps:spPr>
                              <a:xfrm>
                                <a:off x="2821913" y="268166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29F1233" w14:textId="77777777" w:rsidR="0051744F" w:rsidRDefault="0051744F" w:rsidP="00E00A4D">
                                  <w:pPr>
                                    <w:rPr>
                                      <w:rFonts w:eastAsia="Times New Roman"/>
                                    </w:rPr>
                                  </w:pPr>
                                </w:p>
                              </w:txbxContent>
                            </wps:txbx>
                            <wps:bodyPr rtlCol="0" anchor="ctr"/>
                          </wps:wsp>
                          <wps:wsp>
                            <wps:cNvPr id="3603" name="Rounded Rectangle 3603"/>
                            <wps:cNvSpPr/>
                            <wps:spPr>
                              <a:xfrm>
                                <a:off x="2821913" y="237686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5B9CA8F" w14:textId="77777777" w:rsidR="0051744F" w:rsidRDefault="0051744F" w:rsidP="00E00A4D">
                                  <w:pPr>
                                    <w:rPr>
                                      <w:rFonts w:eastAsia="Times New Roman"/>
                                    </w:rPr>
                                  </w:pPr>
                                </w:p>
                              </w:txbxContent>
                            </wps:txbx>
                            <wps:bodyPr rtlCol="0" anchor="ctr"/>
                          </wps:wsp>
                          <wps:wsp>
                            <wps:cNvPr id="3604" name="Rounded Rectangle 3604"/>
                            <wps:cNvSpPr/>
                            <wps:spPr>
                              <a:xfrm>
                                <a:off x="2821913" y="207935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1DEBA6E" w14:textId="77777777" w:rsidR="0051744F" w:rsidRDefault="0051744F" w:rsidP="00E00A4D">
                                  <w:pPr>
                                    <w:rPr>
                                      <w:rFonts w:eastAsia="Times New Roman"/>
                                    </w:rPr>
                                  </w:pPr>
                                </w:p>
                              </w:txbxContent>
                            </wps:txbx>
                            <wps:bodyPr rtlCol="0" anchor="ctr"/>
                          </wps:wsp>
                        </wpg:grpSp>
                        <wpg:grpSp>
                          <wpg:cNvPr id="3605" name="Group 3605"/>
                          <wpg:cNvGrpSpPr/>
                          <wpg:grpSpPr>
                            <a:xfrm>
                              <a:off x="2909432" y="1923777"/>
                              <a:ext cx="394493" cy="1215090"/>
                              <a:chOff x="2909432" y="1923777"/>
                              <a:chExt cx="394493" cy="1215090"/>
                            </a:xfrm>
                          </wpg:grpSpPr>
                          <wps:wsp>
                            <wps:cNvPr id="3606" name="Rounded Rectangle 3606"/>
                            <wps:cNvSpPr/>
                            <wps:spPr>
                              <a:xfrm>
                                <a:off x="2909432" y="192377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018CD4F" w14:textId="77777777" w:rsidR="0051744F" w:rsidRDefault="0051744F" w:rsidP="00E00A4D">
                                  <w:pPr>
                                    <w:rPr>
                                      <w:rFonts w:eastAsia="Times New Roman"/>
                                    </w:rPr>
                                  </w:pPr>
                                </w:p>
                              </w:txbxContent>
                            </wps:txbx>
                            <wps:bodyPr rtlCol="0" anchor="ctr"/>
                          </wps:wsp>
                          <wps:wsp>
                            <wps:cNvPr id="3607" name="Rounded Rectangle 3607"/>
                            <wps:cNvSpPr/>
                            <wps:spPr>
                              <a:xfrm>
                                <a:off x="2909432" y="283406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83B690E" w14:textId="77777777" w:rsidR="0051744F" w:rsidRDefault="0051744F" w:rsidP="00E00A4D">
                                  <w:pPr>
                                    <w:rPr>
                                      <w:rFonts w:eastAsia="Times New Roman"/>
                                    </w:rPr>
                                  </w:pPr>
                                </w:p>
                              </w:txbxContent>
                            </wps:txbx>
                            <wps:bodyPr rtlCol="0" anchor="ctr"/>
                          </wps:wsp>
                          <wps:wsp>
                            <wps:cNvPr id="3608" name="Rounded Rectangle 3608"/>
                            <wps:cNvSpPr/>
                            <wps:spPr>
                              <a:xfrm>
                                <a:off x="2909432" y="2529267"/>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3C598FA" w14:textId="77777777" w:rsidR="0051744F" w:rsidRDefault="0051744F" w:rsidP="00E00A4D">
                                  <w:pPr>
                                    <w:rPr>
                                      <w:rFonts w:eastAsia="Times New Roman"/>
                                    </w:rPr>
                                  </w:pPr>
                                </w:p>
                              </w:txbxContent>
                            </wps:txbx>
                            <wps:bodyPr rtlCol="0" anchor="ctr"/>
                          </wps:wsp>
                          <wps:wsp>
                            <wps:cNvPr id="3609" name="Rounded Rectangle 3609"/>
                            <wps:cNvSpPr/>
                            <wps:spPr>
                              <a:xfrm>
                                <a:off x="2909432" y="223175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F31808A" w14:textId="77777777" w:rsidR="0051744F" w:rsidRDefault="0051744F" w:rsidP="00E00A4D">
                                  <w:pPr>
                                    <w:rPr>
                                      <w:rFonts w:eastAsia="Times New Roman"/>
                                    </w:rPr>
                                  </w:pPr>
                                </w:p>
                              </w:txbxContent>
                            </wps:txbx>
                            <wps:bodyPr rtlCol="0" anchor="ctr"/>
                          </wps:wsp>
                        </wpg:grpSp>
                        <wpg:grpSp>
                          <wpg:cNvPr id="3610" name="Group 3610"/>
                          <wpg:cNvGrpSpPr/>
                          <wpg:grpSpPr>
                            <a:xfrm>
                              <a:off x="3016986" y="2085561"/>
                              <a:ext cx="394493" cy="1215090"/>
                              <a:chOff x="3016986" y="2085561"/>
                              <a:chExt cx="394493" cy="1215090"/>
                            </a:xfrm>
                          </wpg:grpSpPr>
                          <wps:wsp>
                            <wps:cNvPr id="3611" name="Rounded Rectangle 3611"/>
                            <wps:cNvSpPr/>
                            <wps:spPr>
                              <a:xfrm>
                                <a:off x="3016986" y="208556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84C3E34" w14:textId="77777777" w:rsidR="0051744F" w:rsidRDefault="0051744F" w:rsidP="00E00A4D">
                                  <w:pPr>
                                    <w:rPr>
                                      <w:rFonts w:eastAsia="Times New Roman"/>
                                    </w:rPr>
                                  </w:pPr>
                                </w:p>
                              </w:txbxContent>
                            </wps:txbx>
                            <wps:bodyPr rtlCol="0" anchor="ctr"/>
                          </wps:wsp>
                          <wps:wsp>
                            <wps:cNvPr id="3612" name="Rounded Rectangle 3612"/>
                            <wps:cNvSpPr/>
                            <wps:spPr>
                              <a:xfrm>
                                <a:off x="3016986" y="299585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CDA90B3" w14:textId="77777777" w:rsidR="0051744F" w:rsidRDefault="0051744F" w:rsidP="00E00A4D">
                                  <w:pPr>
                                    <w:rPr>
                                      <w:rFonts w:eastAsia="Times New Roman"/>
                                    </w:rPr>
                                  </w:pPr>
                                </w:p>
                              </w:txbxContent>
                            </wps:txbx>
                            <wps:bodyPr rtlCol="0" anchor="ctr"/>
                          </wps:wsp>
                          <wps:wsp>
                            <wps:cNvPr id="3613" name="Rounded Rectangle 3613"/>
                            <wps:cNvSpPr/>
                            <wps:spPr>
                              <a:xfrm>
                                <a:off x="3016986" y="269105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E9AB2DF" w14:textId="77777777" w:rsidR="0051744F" w:rsidRDefault="0051744F" w:rsidP="00E00A4D">
                                  <w:pPr>
                                    <w:rPr>
                                      <w:rFonts w:eastAsia="Times New Roman"/>
                                    </w:rPr>
                                  </w:pPr>
                                </w:p>
                              </w:txbxContent>
                            </wps:txbx>
                            <wps:bodyPr rtlCol="0" anchor="ctr"/>
                          </wps:wsp>
                          <wps:wsp>
                            <wps:cNvPr id="3614" name="Rounded Rectangle 3614"/>
                            <wps:cNvSpPr/>
                            <wps:spPr>
                              <a:xfrm>
                                <a:off x="3016986" y="239353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83281FC" w14:textId="77777777" w:rsidR="0051744F" w:rsidRDefault="0051744F" w:rsidP="00E00A4D">
                                  <w:pPr>
                                    <w:rPr>
                                      <w:rFonts w:eastAsia="Times New Roman"/>
                                    </w:rPr>
                                  </w:pPr>
                                </w:p>
                              </w:txbxContent>
                            </wps:txbx>
                            <wps:bodyPr rtlCol="0" anchor="ctr"/>
                          </wps:wsp>
                        </wpg:grpSp>
                        <wpg:grpSp>
                          <wpg:cNvPr id="3615" name="Group 3615"/>
                          <wpg:cNvGrpSpPr/>
                          <wpg:grpSpPr>
                            <a:xfrm>
                              <a:off x="3109445" y="2237961"/>
                              <a:ext cx="394493" cy="1215090"/>
                              <a:chOff x="3109445" y="2237961"/>
                              <a:chExt cx="394493" cy="1215090"/>
                            </a:xfrm>
                          </wpg:grpSpPr>
                          <wps:wsp>
                            <wps:cNvPr id="3616" name="Rounded Rectangle 3616"/>
                            <wps:cNvSpPr/>
                            <wps:spPr>
                              <a:xfrm>
                                <a:off x="3109445" y="223796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424A282" w14:textId="77777777" w:rsidR="0051744F" w:rsidRDefault="0051744F" w:rsidP="00E00A4D">
                                  <w:pPr>
                                    <w:rPr>
                                      <w:rFonts w:eastAsia="Times New Roman"/>
                                    </w:rPr>
                                  </w:pPr>
                                </w:p>
                              </w:txbxContent>
                            </wps:txbx>
                            <wps:bodyPr rtlCol="0" anchor="ctr"/>
                          </wps:wsp>
                          <wps:wsp>
                            <wps:cNvPr id="3617" name="Rounded Rectangle 3617"/>
                            <wps:cNvSpPr/>
                            <wps:spPr>
                              <a:xfrm>
                                <a:off x="3109445" y="314825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6A7F775" w14:textId="77777777" w:rsidR="0051744F" w:rsidRDefault="0051744F" w:rsidP="00E00A4D">
                                  <w:pPr>
                                    <w:rPr>
                                      <w:rFonts w:eastAsia="Times New Roman"/>
                                    </w:rPr>
                                  </w:pPr>
                                </w:p>
                              </w:txbxContent>
                            </wps:txbx>
                            <wps:bodyPr rtlCol="0" anchor="ctr"/>
                          </wps:wsp>
                          <wps:wsp>
                            <wps:cNvPr id="3618" name="Rounded Rectangle 3618"/>
                            <wps:cNvSpPr/>
                            <wps:spPr>
                              <a:xfrm>
                                <a:off x="3109445" y="284345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F9A604B" w14:textId="77777777" w:rsidR="0051744F" w:rsidRDefault="0051744F" w:rsidP="00E00A4D">
                                  <w:pPr>
                                    <w:rPr>
                                      <w:rFonts w:eastAsia="Times New Roman"/>
                                    </w:rPr>
                                  </w:pPr>
                                </w:p>
                              </w:txbxContent>
                            </wps:txbx>
                            <wps:bodyPr rtlCol="0" anchor="ctr"/>
                          </wps:wsp>
                          <wps:wsp>
                            <wps:cNvPr id="3619" name="Rounded Rectangle 3619"/>
                            <wps:cNvSpPr/>
                            <wps:spPr>
                              <a:xfrm>
                                <a:off x="3109445" y="2545939"/>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4B0BAB8" w14:textId="77777777" w:rsidR="0051744F" w:rsidRDefault="0051744F" w:rsidP="00E00A4D">
                                  <w:pPr>
                                    <w:rPr>
                                      <w:rFonts w:eastAsia="Times New Roman"/>
                                    </w:rPr>
                                  </w:pPr>
                                </w:p>
                              </w:txbxContent>
                            </wps:txbx>
                            <wps:bodyPr rtlCol="0" anchor="ctr"/>
                          </wps:wsp>
                        </wpg:grpSp>
                        <wpg:grpSp>
                          <wpg:cNvPr id="3620" name="Group 3620"/>
                          <wpg:cNvGrpSpPr/>
                          <wpg:grpSpPr>
                            <a:xfrm>
                              <a:off x="3214232" y="2390378"/>
                              <a:ext cx="394493" cy="1215090"/>
                              <a:chOff x="3214232" y="2390378"/>
                              <a:chExt cx="394493" cy="1215090"/>
                            </a:xfrm>
                          </wpg:grpSpPr>
                          <wps:wsp>
                            <wps:cNvPr id="3621" name="Rounded Rectangle 3621"/>
                            <wps:cNvSpPr/>
                            <wps:spPr>
                              <a:xfrm>
                                <a:off x="3214232" y="239037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4435028" w14:textId="77777777" w:rsidR="0051744F" w:rsidRDefault="0051744F" w:rsidP="00E00A4D">
                                  <w:pPr>
                                    <w:rPr>
                                      <w:rFonts w:eastAsia="Times New Roman"/>
                                    </w:rPr>
                                  </w:pPr>
                                </w:p>
                              </w:txbxContent>
                            </wps:txbx>
                            <wps:bodyPr rtlCol="0" anchor="ctr"/>
                          </wps:wsp>
                          <wps:wsp>
                            <wps:cNvPr id="3622" name="Rounded Rectangle 3622"/>
                            <wps:cNvSpPr/>
                            <wps:spPr>
                              <a:xfrm>
                                <a:off x="3214232" y="330066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5FC0C8F" w14:textId="77777777" w:rsidR="0051744F" w:rsidRDefault="0051744F" w:rsidP="00E00A4D">
                                  <w:pPr>
                                    <w:rPr>
                                      <w:rFonts w:eastAsia="Times New Roman"/>
                                    </w:rPr>
                                  </w:pPr>
                                </w:p>
                              </w:txbxContent>
                            </wps:txbx>
                            <wps:bodyPr rtlCol="0" anchor="ctr"/>
                          </wps:wsp>
                          <wps:wsp>
                            <wps:cNvPr id="3623" name="Rounded Rectangle 3623"/>
                            <wps:cNvSpPr/>
                            <wps:spPr>
                              <a:xfrm>
                                <a:off x="3214232" y="2995868"/>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674CA60" w14:textId="77777777" w:rsidR="0051744F" w:rsidRDefault="0051744F" w:rsidP="00E00A4D">
                                  <w:pPr>
                                    <w:rPr>
                                      <w:rFonts w:eastAsia="Times New Roman"/>
                                    </w:rPr>
                                  </w:pPr>
                                </w:p>
                              </w:txbxContent>
                            </wps:txbx>
                            <wps:bodyPr rtlCol="0" anchor="ctr"/>
                          </wps:wsp>
                          <wps:wsp>
                            <wps:cNvPr id="3624" name="Rounded Rectangle 3624"/>
                            <wps:cNvSpPr/>
                            <wps:spPr>
                              <a:xfrm>
                                <a:off x="3214232" y="2698356"/>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2BDAD9A" w14:textId="77777777" w:rsidR="0051744F" w:rsidRDefault="0051744F" w:rsidP="00E00A4D">
                                  <w:pPr>
                                    <w:rPr>
                                      <w:rFonts w:eastAsia="Times New Roman"/>
                                    </w:rPr>
                                  </w:pPr>
                                </w:p>
                              </w:txbxContent>
                            </wps:txbx>
                            <wps:bodyPr rtlCol="0" anchor="ctr"/>
                          </wps:wsp>
                        </wpg:grpSp>
                        <wpg:grpSp>
                          <wpg:cNvPr id="3625" name="Group 3625"/>
                          <wpg:cNvGrpSpPr/>
                          <wpg:grpSpPr>
                            <a:xfrm>
                              <a:off x="3307676" y="2556445"/>
                              <a:ext cx="394493" cy="1215090"/>
                              <a:chOff x="3307676" y="2556445"/>
                              <a:chExt cx="394493" cy="1215090"/>
                            </a:xfrm>
                          </wpg:grpSpPr>
                          <wps:wsp>
                            <wps:cNvPr id="3626" name="Rounded Rectangle 3626"/>
                            <wps:cNvSpPr/>
                            <wps:spPr>
                              <a:xfrm>
                                <a:off x="3307676" y="255644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213FBC6" w14:textId="77777777" w:rsidR="0051744F" w:rsidRDefault="0051744F" w:rsidP="00E00A4D">
                                  <w:pPr>
                                    <w:rPr>
                                      <w:rFonts w:eastAsia="Times New Roman"/>
                                    </w:rPr>
                                  </w:pPr>
                                </w:p>
                              </w:txbxContent>
                            </wps:txbx>
                            <wps:bodyPr rtlCol="0" anchor="ctr"/>
                          </wps:wsp>
                          <wps:wsp>
                            <wps:cNvPr id="3627" name="Rounded Rectangle 3627"/>
                            <wps:cNvSpPr/>
                            <wps:spPr>
                              <a:xfrm>
                                <a:off x="3307676" y="346673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042BC46" w14:textId="77777777" w:rsidR="0051744F" w:rsidRDefault="0051744F" w:rsidP="00E00A4D">
                                  <w:pPr>
                                    <w:rPr>
                                      <w:rFonts w:eastAsia="Times New Roman"/>
                                    </w:rPr>
                                  </w:pPr>
                                </w:p>
                              </w:txbxContent>
                            </wps:txbx>
                            <wps:bodyPr rtlCol="0" anchor="ctr"/>
                          </wps:wsp>
                          <wps:wsp>
                            <wps:cNvPr id="3628" name="Rounded Rectangle 3628"/>
                            <wps:cNvSpPr/>
                            <wps:spPr>
                              <a:xfrm>
                                <a:off x="3307676" y="3161935"/>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5CD29D3" w14:textId="77777777" w:rsidR="0051744F" w:rsidRDefault="0051744F" w:rsidP="00E00A4D">
                                  <w:pPr>
                                    <w:rPr>
                                      <w:rFonts w:eastAsia="Times New Roman"/>
                                    </w:rPr>
                                  </w:pPr>
                                </w:p>
                              </w:txbxContent>
                            </wps:txbx>
                            <wps:bodyPr rtlCol="0" anchor="ctr"/>
                          </wps:wsp>
                          <wps:wsp>
                            <wps:cNvPr id="3629" name="Rounded Rectangle 3629"/>
                            <wps:cNvSpPr/>
                            <wps:spPr>
                              <a:xfrm>
                                <a:off x="3307676" y="286442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28DE436" w14:textId="77777777" w:rsidR="0051744F" w:rsidRDefault="0051744F" w:rsidP="00E00A4D">
                                  <w:pPr>
                                    <w:rPr>
                                      <w:rFonts w:eastAsia="Times New Roman"/>
                                    </w:rPr>
                                  </w:pPr>
                                </w:p>
                              </w:txbxContent>
                            </wps:txbx>
                            <wps:bodyPr rtlCol="0" anchor="ctr"/>
                          </wps:wsp>
                        </wpg:grpSp>
                        <wpg:grpSp>
                          <wpg:cNvPr id="3630" name="Group 3630"/>
                          <wpg:cNvGrpSpPr/>
                          <wpg:grpSpPr>
                            <a:xfrm>
                              <a:off x="3395194" y="2677873"/>
                              <a:ext cx="394493" cy="1215090"/>
                              <a:chOff x="3395194" y="2677873"/>
                              <a:chExt cx="394493" cy="1215090"/>
                            </a:xfrm>
                          </wpg:grpSpPr>
                          <wps:wsp>
                            <wps:cNvPr id="3631" name="Rounded Rectangle 3631"/>
                            <wps:cNvSpPr/>
                            <wps:spPr>
                              <a:xfrm>
                                <a:off x="3395194" y="267787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656CF13" w14:textId="77777777" w:rsidR="0051744F" w:rsidRDefault="0051744F" w:rsidP="00E00A4D">
                                  <w:pPr>
                                    <w:rPr>
                                      <w:rFonts w:eastAsia="Times New Roman"/>
                                    </w:rPr>
                                  </w:pPr>
                                </w:p>
                              </w:txbxContent>
                            </wps:txbx>
                            <wps:bodyPr rtlCol="0" anchor="ctr"/>
                          </wps:wsp>
                          <wps:wsp>
                            <wps:cNvPr id="3632" name="Rounded Rectangle 3632"/>
                            <wps:cNvSpPr/>
                            <wps:spPr>
                              <a:xfrm>
                                <a:off x="3395194" y="358816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2BB046F" w14:textId="77777777" w:rsidR="0051744F" w:rsidRDefault="0051744F" w:rsidP="00E00A4D">
                                  <w:pPr>
                                    <w:rPr>
                                      <w:rFonts w:eastAsia="Times New Roman"/>
                                    </w:rPr>
                                  </w:pPr>
                                </w:p>
                              </w:txbxContent>
                            </wps:txbx>
                            <wps:bodyPr rtlCol="0" anchor="ctr"/>
                          </wps:wsp>
                          <wps:wsp>
                            <wps:cNvPr id="3633" name="Rounded Rectangle 3633"/>
                            <wps:cNvSpPr/>
                            <wps:spPr>
                              <a:xfrm>
                                <a:off x="3395194" y="328336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6FB7871" w14:textId="77777777" w:rsidR="0051744F" w:rsidRDefault="0051744F" w:rsidP="00E00A4D">
                                  <w:pPr>
                                    <w:rPr>
                                      <w:rFonts w:eastAsia="Times New Roman"/>
                                    </w:rPr>
                                  </w:pPr>
                                </w:p>
                              </w:txbxContent>
                            </wps:txbx>
                            <wps:bodyPr rtlCol="0" anchor="ctr"/>
                          </wps:wsp>
                          <wps:wsp>
                            <wps:cNvPr id="3634" name="Rounded Rectangle 3634"/>
                            <wps:cNvSpPr/>
                            <wps:spPr>
                              <a:xfrm>
                                <a:off x="3395194" y="298585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921DA60" w14:textId="77777777" w:rsidR="0051744F" w:rsidRDefault="0051744F" w:rsidP="00E00A4D">
                                  <w:pPr>
                                    <w:rPr>
                                      <w:rFonts w:eastAsia="Times New Roman"/>
                                    </w:rPr>
                                  </w:pPr>
                                </w:p>
                              </w:txbxContent>
                            </wps:txbx>
                            <wps:bodyPr rtlCol="0" anchor="ctr"/>
                          </wps:wsp>
                        </wpg:grpSp>
                        <wpg:grpSp>
                          <wpg:cNvPr id="3635" name="Group 3635"/>
                          <wpg:cNvGrpSpPr/>
                          <wpg:grpSpPr>
                            <a:xfrm>
                              <a:off x="3490838" y="2830273"/>
                              <a:ext cx="394493" cy="1215090"/>
                              <a:chOff x="3490838" y="2830273"/>
                              <a:chExt cx="394493" cy="1215090"/>
                            </a:xfrm>
                          </wpg:grpSpPr>
                          <wps:wsp>
                            <wps:cNvPr id="3636" name="Rounded Rectangle 3636"/>
                            <wps:cNvSpPr/>
                            <wps:spPr>
                              <a:xfrm>
                                <a:off x="3490838" y="283027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D58E138" w14:textId="77777777" w:rsidR="0051744F" w:rsidRDefault="0051744F" w:rsidP="00E00A4D">
                                  <w:pPr>
                                    <w:rPr>
                                      <w:rFonts w:eastAsia="Times New Roman"/>
                                    </w:rPr>
                                  </w:pPr>
                                </w:p>
                              </w:txbxContent>
                            </wps:txbx>
                            <wps:bodyPr rtlCol="0" anchor="ctr"/>
                          </wps:wsp>
                          <wps:wsp>
                            <wps:cNvPr id="3637" name="Rounded Rectangle 3637"/>
                            <wps:cNvSpPr/>
                            <wps:spPr>
                              <a:xfrm>
                                <a:off x="3490838" y="374056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A36B8B3" w14:textId="77777777" w:rsidR="0051744F" w:rsidRDefault="0051744F" w:rsidP="00E00A4D">
                                  <w:pPr>
                                    <w:rPr>
                                      <w:rFonts w:eastAsia="Times New Roman"/>
                                    </w:rPr>
                                  </w:pPr>
                                </w:p>
                              </w:txbxContent>
                            </wps:txbx>
                            <wps:bodyPr rtlCol="0" anchor="ctr"/>
                          </wps:wsp>
                          <wps:wsp>
                            <wps:cNvPr id="3638" name="Rounded Rectangle 3638"/>
                            <wps:cNvSpPr/>
                            <wps:spPr>
                              <a:xfrm>
                                <a:off x="3490838" y="3435763"/>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8A172E0" w14:textId="77777777" w:rsidR="0051744F" w:rsidRDefault="0051744F" w:rsidP="00E00A4D">
                                  <w:pPr>
                                    <w:rPr>
                                      <w:rFonts w:eastAsia="Times New Roman"/>
                                    </w:rPr>
                                  </w:pPr>
                                </w:p>
                              </w:txbxContent>
                            </wps:txbx>
                            <wps:bodyPr rtlCol="0" anchor="ctr"/>
                          </wps:wsp>
                          <wps:wsp>
                            <wps:cNvPr id="3639" name="Rounded Rectangle 3639"/>
                            <wps:cNvSpPr/>
                            <wps:spPr>
                              <a:xfrm>
                                <a:off x="3490838" y="3138251"/>
                                <a:ext cx="394493" cy="30480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076620E" w14:textId="77777777" w:rsidR="0051744F" w:rsidRDefault="0051744F" w:rsidP="00E00A4D">
                                  <w:pPr>
                                    <w:rPr>
                                      <w:rFonts w:eastAsia="Times New Roman"/>
                                    </w:rPr>
                                  </w:pPr>
                                </w:p>
                              </w:txbxContent>
                            </wps:txbx>
                            <wps:bodyPr rtlCol="0" anchor="ctr"/>
                          </wps:wsp>
                        </wpg:grpSp>
                      </wpg:grpSp>
                      <wps:wsp>
                        <wps:cNvPr id="3640" name="Oval 3640"/>
                        <wps:cNvSpPr/>
                        <wps:spPr>
                          <a:xfrm>
                            <a:off x="3834655" y="2422587"/>
                            <a:ext cx="417843" cy="366476"/>
                          </a:xfrm>
                          <a:prstGeom prst="ellipse">
                            <a:avLst/>
                          </a:prstGeom>
                          <a:solidFill>
                            <a:sysClr val="window" lastClr="FFFFFF"/>
                          </a:solidFill>
                          <a:ln w="25400" cap="flat" cmpd="sng" algn="ctr">
                            <a:solidFill>
                              <a:srgbClr val="4F81BD">
                                <a:shade val="50000"/>
                              </a:srgbClr>
                            </a:solidFill>
                            <a:prstDash val="solid"/>
                          </a:ln>
                          <a:effectLst/>
                        </wps:spPr>
                        <wps:txbx>
                          <w:txbxContent>
                            <w:p w14:paraId="68F9B037" w14:textId="77777777" w:rsidR="0051744F" w:rsidRDefault="0051744F" w:rsidP="00E00A4D">
                              <w:pPr>
                                <w:rPr>
                                  <w:rFonts w:eastAsia="Times New Roman"/>
                                </w:rPr>
                              </w:pPr>
                            </w:p>
                          </w:txbxContent>
                        </wps:txbx>
                        <wps:bodyPr rtlCol="0" anchor="ctr"/>
                      </wps:wsp>
                      <wps:wsp>
                        <wps:cNvPr id="3641" name="Straight Connector 3641"/>
                        <wps:cNvCnPr/>
                        <wps:spPr>
                          <a:xfrm flipV="1">
                            <a:off x="2521398" y="2389197"/>
                            <a:ext cx="950821" cy="18302"/>
                          </a:xfrm>
                          <a:prstGeom prst="line">
                            <a:avLst/>
                          </a:prstGeom>
                          <a:noFill/>
                          <a:ln w="9525" cap="flat" cmpd="sng" algn="ctr">
                            <a:solidFill>
                              <a:sysClr val="windowText" lastClr="000000"/>
                            </a:solidFill>
                            <a:prstDash val="solid"/>
                          </a:ln>
                          <a:effectLst/>
                        </wps:spPr>
                        <wps:bodyPr/>
                      </wps:wsp>
                      <wps:wsp>
                        <wps:cNvPr id="3642" name="Straight Connector 3642"/>
                        <wps:cNvCnPr/>
                        <wps:spPr>
                          <a:xfrm flipV="1">
                            <a:off x="2521398" y="2615960"/>
                            <a:ext cx="950821" cy="158015"/>
                          </a:xfrm>
                          <a:prstGeom prst="line">
                            <a:avLst/>
                          </a:prstGeom>
                          <a:noFill/>
                          <a:ln w="9525" cap="flat" cmpd="sng" algn="ctr">
                            <a:solidFill>
                              <a:sysClr val="windowText" lastClr="000000"/>
                            </a:solidFill>
                            <a:prstDash val="solid"/>
                          </a:ln>
                          <a:effectLst/>
                        </wps:spPr>
                        <wps:bodyPr/>
                      </wps:wsp>
                      <wps:wsp>
                        <wps:cNvPr id="3643" name="Straight Connector 3643"/>
                        <wps:cNvCnPr/>
                        <wps:spPr>
                          <a:xfrm>
                            <a:off x="3472219" y="2389197"/>
                            <a:ext cx="571358" cy="33389"/>
                          </a:xfrm>
                          <a:prstGeom prst="line">
                            <a:avLst/>
                          </a:prstGeom>
                          <a:noFill/>
                          <a:ln w="9525" cap="flat" cmpd="sng" algn="ctr">
                            <a:solidFill>
                              <a:sysClr val="windowText" lastClr="000000"/>
                            </a:solidFill>
                            <a:prstDash val="solid"/>
                          </a:ln>
                          <a:effectLst/>
                        </wps:spPr>
                        <wps:bodyPr/>
                      </wps:wsp>
                      <wps:wsp>
                        <wps:cNvPr id="3644" name="Straight Connector 3644"/>
                        <wps:cNvCnPr/>
                        <wps:spPr>
                          <a:xfrm flipV="1">
                            <a:off x="3635690" y="2789063"/>
                            <a:ext cx="407887" cy="37284"/>
                          </a:xfrm>
                          <a:prstGeom prst="line">
                            <a:avLst/>
                          </a:prstGeom>
                          <a:noFill/>
                          <a:ln w="9525" cap="flat" cmpd="sng" algn="ctr">
                            <a:solidFill>
                              <a:sysClr val="windowText" lastClr="000000"/>
                            </a:solidFill>
                            <a:prstDash val="solid"/>
                          </a:ln>
                          <a:effectLst/>
                        </wps:spPr>
                        <wps:bodyPr/>
                      </wps:wsp>
                      <wps:wsp>
                        <wps:cNvPr id="3645" name="Straight Connector 3645"/>
                        <wps:cNvCnPr/>
                        <wps:spPr>
                          <a:xfrm>
                            <a:off x="4043577" y="2422587"/>
                            <a:ext cx="1015963" cy="300218"/>
                          </a:xfrm>
                          <a:prstGeom prst="line">
                            <a:avLst/>
                          </a:prstGeom>
                          <a:noFill/>
                          <a:ln w="9525" cap="flat" cmpd="sng" algn="ctr">
                            <a:solidFill>
                              <a:sysClr val="windowText" lastClr="000000"/>
                            </a:solidFill>
                            <a:prstDash val="solid"/>
                          </a:ln>
                          <a:effectLst/>
                        </wps:spPr>
                        <wps:bodyPr/>
                      </wps:wsp>
                      <wps:wsp>
                        <wps:cNvPr id="3646" name="Straight Connector 3646"/>
                        <wps:cNvCnPr/>
                        <wps:spPr>
                          <a:xfrm>
                            <a:off x="4043577" y="2789063"/>
                            <a:ext cx="929558" cy="166194"/>
                          </a:xfrm>
                          <a:prstGeom prst="line">
                            <a:avLst/>
                          </a:prstGeom>
                          <a:noFill/>
                          <a:ln w="9525" cap="flat" cmpd="sng" algn="ctr">
                            <a:solidFill>
                              <a:sysClr val="windowText" lastClr="000000"/>
                            </a:solidFill>
                            <a:prstDash val="solid"/>
                          </a:ln>
                          <a:effectLst/>
                        </wps:spPr>
                        <wps:bodyPr/>
                      </wps:wsp>
                      <pic:pic xmlns:pic="http://schemas.openxmlformats.org/drawingml/2006/picture">
                        <pic:nvPicPr>
                          <pic:cNvPr id="3647" name="Picture 3647"/>
                          <pic:cNvPicPr/>
                        </pic:nvPicPr>
                        <pic:blipFill>
                          <a:blip r:embed="rId54">
                            <a:extLst>
                              <a:ext uri="{28A0092B-C50C-407E-A947-70E740481C1C}">
                                <a14:useLocalDpi xmlns:a14="http://schemas.microsoft.com/office/drawing/2010/main" val="0"/>
                              </a:ext>
                            </a:extLst>
                          </a:blip>
                          <a:srcRect/>
                          <a:stretch>
                            <a:fillRect/>
                          </a:stretch>
                        </pic:blipFill>
                        <pic:spPr bwMode="auto">
                          <a:xfrm>
                            <a:off x="888807" y="3559952"/>
                            <a:ext cx="93973" cy="168676"/>
                          </a:xfrm>
                          <a:prstGeom prst="rect">
                            <a:avLst/>
                          </a:prstGeom>
                          <a:noFill/>
                          <a:ln>
                            <a:noFill/>
                          </a:ln>
                        </pic:spPr>
                      </pic:pic>
                      <wps:wsp>
                        <wps:cNvPr id="3648" name="Text Box 2"/>
                        <wps:cNvSpPr txBox="1">
                          <a:spLocks noChangeArrowheads="1"/>
                        </wps:cNvSpPr>
                        <wps:spPr bwMode="auto">
                          <a:xfrm>
                            <a:off x="480460" y="3783001"/>
                            <a:ext cx="1200459" cy="342734"/>
                          </a:xfrm>
                          <a:prstGeom prst="rect">
                            <a:avLst/>
                          </a:prstGeom>
                          <a:noFill/>
                          <a:ln w="9525">
                            <a:noFill/>
                            <a:miter lim="800000"/>
                            <a:headEnd/>
                            <a:tailEnd/>
                          </a:ln>
                        </wps:spPr>
                        <wps:txbx>
                          <w:txbxContent>
                            <w:p w14:paraId="2A3FE6AA" w14:textId="77777777" w:rsidR="0051744F" w:rsidRDefault="0051744F" w:rsidP="00E00A4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7080CF9D" w14:textId="77777777" w:rsidR="0051744F" w:rsidRDefault="0051744F" w:rsidP="00E00A4D">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6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wps:wsp>
                        <wps:cNvPr id="3649" name="Text Box 2"/>
                        <wps:cNvSpPr txBox="1">
                          <a:spLocks noChangeArrowheads="1"/>
                        </wps:cNvSpPr>
                        <wps:spPr bwMode="auto">
                          <a:xfrm>
                            <a:off x="2094402" y="3792197"/>
                            <a:ext cx="1286713" cy="333538"/>
                          </a:xfrm>
                          <a:prstGeom prst="rect">
                            <a:avLst/>
                          </a:prstGeom>
                          <a:noFill/>
                          <a:ln w="9525">
                            <a:noFill/>
                            <a:miter lim="800000"/>
                            <a:headEnd/>
                            <a:tailEnd/>
                          </a:ln>
                        </wps:spPr>
                        <wps:txbx>
                          <w:txbxContent>
                            <w:p w14:paraId="3DB75D3E" w14:textId="77777777" w:rsidR="0051744F" w:rsidRDefault="0051744F" w:rsidP="00E00A4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3E80FAED" w14:textId="77777777" w:rsidR="0051744F" w:rsidRDefault="0051744F" w:rsidP="00E00A4D">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6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3650" name="Picture 3650"/>
                          <pic:cNvPicPr/>
                        </pic:nvPicPr>
                        <pic:blipFill>
                          <a:blip r:embed="rId54">
                            <a:extLst>
                              <a:ext uri="{28A0092B-C50C-407E-A947-70E740481C1C}">
                                <a14:useLocalDpi xmlns:a14="http://schemas.microsoft.com/office/drawing/2010/main" val="0"/>
                              </a:ext>
                            </a:extLst>
                          </a:blip>
                          <a:srcRect/>
                          <a:stretch>
                            <a:fillRect/>
                          </a:stretch>
                        </pic:blipFill>
                        <pic:spPr bwMode="auto">
                          <a:xfrm>
                            <a:off x="2618349" y="3567286"/>
                            <a:ext cx="93973" cy="168676"/>
                          </a:xfrm>
                          <a:prstGeom prst="rect">
                            <a:avLst/>
                          </a:prstGeom>
                          <a:noFill/>
                          <a:ln>
                            <a:noFill/>
                          </a:ln>
                        </pic:spPr>
                      </pic:pic>
                      <wps:wsp>
                        <wps:cNvPr id="3651" name="Text Box 2"/>
                        <wps:cNvSpPr txBox="1">
                          <a:spLocks noChangeArrowheads="1"/>
                        </wps:cNvSpPr>
                        <wps:spPr bwMode="auto">
                          <a:xfrm>
                            <a:off x="4609888" y="1339856"/>
                            <a:ext cx="1219681" cy="249162"/>
                          </a:xfrm>
                          <a:prstGeom prst="rect">
                            <a:avLst/>
                          </a:prstGeom>
                          <a:noFill/>
                          <a:ln w="9525">
                            <a:noFill/>
                            <a:miter lim="800000"/>
                            <a:headEnd/>
                            <a:tailEnd/>
                          </a:ln>
                        </wps:spPr>
                        <wps:txbx>
                          <w:txbxContent>
                            <w:p w14:paraId="7978721A" w14:textId="77777777" w:rsidR="0051744F" w:rsidRDefault="0051744F" w:rsidP="00E00A4D">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3652" name="Down Arrow 3652"/>
                        <wps:cNvSpPr/>
                        <wps:spPr>
                          <a:xfrm>
                            <a:off x="5194250" y="1555761"/>
                            <a:ext cx="96554" cy="14147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48EEC87D" w14:textId="77777777" w:rsidR="0051744F" w:rsidRDefault="0051744F" w:rsidP="00E00A4D">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53" name="Text Box 2"/>
                        <wps:cNvSpPr txBox="1">
                          <a:spLocks noChangeArrowheads="1"/>
                        </wps:cNvSpPr>
                        <wps:spPr bwMode="auto">
                          <a:xfrm>
                            <a:off x="3646926" y="3777305"/>
                            <a:ext cx="1286713" cy="348429"/>
                          </a:xfrm>
                          <a:prstGeom prst="rect">
                            <a:avLst/>
                          </a:prstGeom>
                          <a:noFill/>
                          <a:ln w="9525">
                            <a:noFill/>
                            <a:miter lim="800000"/>
                            <a:headEnd/>
                            <a:tailEnd/>
                          </a:ln>
                        </wps:spPr>
                        <wps:txbx>
                          <w:txbxContent>
                            <w:p w14:paraId="68890C2C" w14:textId="77777777" w:rsidR="0051744F" w:rsidRDefault="0051744F" w:rsidP="00E00A4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3+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3</w:t>
                              </w:r>
                            </w:p>
                            <w:p w14:paraId="6CA4EC51" w14:textId="77777777" w:rsidR="0051744F" w:rsidRDefault="0051744F" w:rsidP="00E00A4D">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6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3654" name="Picture 3654"/>
                          <pic:cNvPicPr/>
                        </pic:nvPicPr>
                        <pic:blipFill>
                          <a:blip r:embed="rId54">
                            <a:extLst>
                              <a:ext uri="{28A0092B-C50C-407E-A947-70E740481C1C}">
                                <a14:useLocalDpi xmlns:a14="http://schemas.microsoft.com/office/drawing/2010/main" val="0"/>
                              </a:ext>
                            </a:extLst>
                          </a:blip>
                          <a:srcRect/>
                          <a:stretch>
                            <a:fillRect/>
                          </a:stretch>
                        </pic:blipFill>
                        <pic:spPr bwMode="auto">
                          <a:xfrm>
                            <a:off x="4177629" y="3534576"/>
                            <a:ext cx="93973" cy="168676"/>
                          </a:xfrm>
                          <a:prstGeom prst="rect">
                            <a:avLst/>
                          </a:prstGeom>
                          <a:noFill/>
                          <a:ln>
                            <a:noFill/>
                          </a:ln>
                        </pic:spPr>
                      </pic:pic>
                      <wps:wsp>
                        <wps:cNvPr id="3655" name="TextBox 5"/>
                        <wps:cNvSpPr txBox="1"/>
                        <wps:spPr>
                          <a:xfrm>
                            <a:off x="0" y="0"/>
                            <a:ext cx="550545" cy="210820"/>
                          </a:xfrm>
                          <a:prstGeom prst="rect">
                            <a:avLst/>
                          </a:prstGeom>
                          <a:noFill/>
                        </wps:spPr>
                        <wps:txbx>
                          <w:txbxContent>
                            <w:p w14:paraId="508E481E" w14:textId="77777777" w:rsidR="0051744F" w:rsidRDefault="0051744F" w:rsidP="00E00A4D">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wps:txbx>
                        <wps:bodyPr wrap="square" rtlCol="0">
                          <a:noAutofit/>
                        </wps:bodyPr>
                      </wps:wsp>
                    </wpg:wgp>
                  </a:graphicData>
                </a:graphic>
                <wp14:sizeRelV relativeFrom="margin">
                  <wp14:pctHeight>0</wp14:pctHeight>
                </wp14:sizeRelV>
              </wp:anchor>
            </w:drawing>
          </mc:Choice>
          <mc:Fallback>
            <w:pict>
              <v:group w14:anchorId="0F60248C" id="Group 8" o:spid="_x0000_s2706" style="position:absolute;left:0;text-align:left;margin-left:-31pt;margin-top:334.65pt;width:463.65pt;height:319.5pt;z-index:251799040;mso-height-relative:margin" coordsize="58886,4125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">
                <v:group id="Group 3431" o:spid="_x0000_s2707" style="position:absolute;left:1306;top:2292;width:3373;height:35663" coordorigin="1306,2292" coordsize="4069,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">
                  <v:roundrect id="Rounded Rectangle 3432" o:spid="_x0000_s2708" style="position:absolute;left:1306;top:229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" fillcolor="#93cddd" strokecolor="#385d8a" strokeweight="2pt">
                    <v:textbox>
                      <w:txbxContent>
                        <w:p w14:paraId="6AE0CC77" w14:textId="77777777" w:rsidR="0051744F" w:rsidRDefault="0051744F" w:rsidP="00E00A4D">
                          <w:pPr>
                            <w:rPr>
                              <w:rFonts w:eastAsia="Times New Roman"/>
                            </w:rPr>
                          </w:pPr>
                        </w:p>
                      </w:txbxContent>
                    </v:textbox>
                  </v:roundrect>
                  <v:roundrect id="Rounded Rectangle 3433" o:spid="_x0000_s2709" style="position:absolute;left:1306;top:534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" fillcolor="#93cddd" strokecolor="#385d8a" strokeweight="2pt">
                    <v:textbox>
                      <w:txbxContent>
                        <w:p w14:paraId="1A538BCE" w14:textId="77777777" w:rsidR="0051744F" w:rsidRDefault="0051744F" w:rsidP="00E00A4D">
                          <w:pPr>
                            <w:rPr>
                              <w:rFonts w:eastAsia="Times New Roman"/>
                            </w:rPr>
                          </w:pPr>
                        </w:p>
                      </w:txbxContent>
                    </v:textbox>
                  </v:roundrect>
                  <v:roundrect id="Rounded Rectangle 3434" o:spid="_x0000_s2710" style="position:absolute;left:1306;top:838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" fillcolor="#f2dcdb" strokecolor="#385d8a" strokeweight="2pt">
                    <v:textbox>
                      <w:txbxContent>
                        <w:p w14:paraId="02F1F7A8" w14:textId="77777777" w:rsidR="0051744F" w:rsidRDefault="0051744F" w:rsidP="00E00A4D">
                          <w:pPr>
                            <w:rPr>
                              <w:rFonts w:eastAsia="Times New Roman"/>
                            </w:rPr>
                          </w:pPr>
                        </w:p>
                      </w:txbxContent>
                    </v:textbox>
                  </v:roundrect>
                  <v:roundrect id="Rounded Rectangle 3435" o:spid="_x0000_s2711" style="position:absolute;left:1306;top:1143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" fillcolor="#f2dcdb" strokecolor="#385d8a" strokeweight="2pt">
                    <v:textbox>
                      <w:txbxContent>
                        <w:p w14:paraId="53927ABC" w14:textId="77777777" w:rsidR="0051744F" w:rsidRDefault="0051744F" w:rsidP="00E00A4D">
                          <w:pPr>
                            <w:rPr>
                              <w:rFonts w:eastAsia="Times New Roman"/>
                            </w:rPr>
                          </w:pPr>
                        </w:p>
                      </w:txbxContent>
                    </v:textbox>
                  </v:roundrect>
                  <v:roundrect id="Rounded Rectangle 3436" o:spid="_x0000_s2712" style="position:absolute;left:1306;top:1448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" fillcolor="#f2dcdb" strokecolor="#385d8a" strokeweight="2pt">
                    <v:textbox>
                      <w:txbxContent>
                        <w:p w14:paraId="5B831F42" w14:textId="77777777" w:rsidR="0051744F" w:rsidRDefault="0051744F" w:rsidP="00E00A4D">
                          <w:pPr>
                            <w:rPr>
                              <w:rFonts w:eastAsia="Times New Roman"/>
                            </w:rPr>
                          </w:pPr>
                        </w:p>
                      </w:txbxContent>
                    </v:textbox>
                  </v:roundrect>
                  <v:roundrect id="Rounded Rectangle 3437" o:spid="_x0000_s2713" style="position:absolute;left:1306;top:1753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" fillcolor="#f2dcdb" strokecolor="#385d8a" strokeweight="2pt">
                    <v:textbox>
                      <w:txbxContent>
                        <w:p w14:paraId="2015ECC4" w14:textId="77777777" w:rsidR="0051744F" w:rsidRDefault="0051744F" w:rsidP="00E00A4D">
                          <w:pPr>
                            <w:rPr>
                              <w:rFonts w:eastAsia="Times New Roman"/>
                            </w:rPr>
                          </w:pPr>
                        </w:p>
                      </w:txbxContent>
                    </v:textbox>
                  </v:roundrect>
                  <v:roundrect id="Rounded Rectangle 3438" o:spid="_x0000_s2714" style="position:absolute;left:1306;top:205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" fillcolor="#f2dcdb" strokecolor="#385d8a" strokeweight="2pt">
                    <v:textbox>
                      <w:txbxContent>
                        <w:p w14:paraId="2F175DA8" w14:textId="77777777" w:rsidR="0051744F" w:rsidRDefault="0051744F" w:rsidP="00E00A4D">
                          <w:pPr>
                            <w:rPr>
                              <w:rFonts w:eastAsia="Times New Roman"/>
                            </w:rPr>
                          </w:pPr>
                        </w:p>
                      </w:txbxContent>
                    </v:textbox>
                  </v:roundrect>
                  <v:roundrect id="Rounded Rectangle 3439" o:spid="_x0000_s2715" style="position:absolute;left:1306;top:236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" fillcolor="#f2dcdb" strokecolor="#385d8a" strokeweight="2pt">
                    <v:textbox>
                      <w:txbxContent>
                        <w:p w14:paraId="373A02D3" w14:textId="77777777" w:rsidR="0051744F" w:rsidRDefault="0051744F" w:rsidP="00E00A4D">
                          <w:pPr>
                            <w:rPr>
                              <w:rFonts w:eastAsia="Times New Roman"/>
                            </w:rPr>
                          </w:pPr>
                        </w:p>
                      </w:txbxContent>
                    </v:textbox>
                  </v:roundrect>
                  <v:roundrect id="Rounded Rectangle 3440" o:spid="_x0000_s2716" style="position:absolute;left:1306;top:2960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" fillcolor="#f2dcdb" strokecolor="#385d8a" strokeweight="2pt">
                    <v:textbox>
                      <w:txbxContent>
                        <w:p w14:paraId="417624F2" w14:textId="77777777" w:rsidR="0051744F" w:rsidRDefault="0051744F" w:rsidP="00E00A4D">
                          <w:pPr>
                            <w:rPr>
                              <w:rFonts w:eastAsia="Times New Roman"/>
                            </w:rPr>
                          </w:pPr>
                        </w:p>
                      </w:txbxContent>
                    </v:textbox>
                  </v:roundrect>
                  <v:roundrect id="Rounded Rectangle 3441" o:spid="_x0000_s2717" style="position:absolute;left:1306;top:266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" fillcolor="#f2dcdb" strokecolor="#385d8a" strokeweight="2pt">
                    <v:textbox>
                      <w:txbxContent>
                        <w:p w14:paraId="41E77C4D" w14:textId="77777777" w:rsidR="0051744F" w:rsidRDefault="0051744F" w:rsidP="00E00A4D">
                          <w:pPr>
                            <w:rPr>
                              <w:rFonts w:eastAsia="Times New Roman"/>
                            </w:rPr>
                          </w:pPr>
                        </w:p>
                      </w:txbxContent>
                    </v:textbox>
                  </v:roundrect>
                  <v:roundrect id="Rounded Rectangle 3442" o:spid="_x0000_s2718" style="position:absolute;left:1306;top:3265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" fillcolor="#f2dcdb" strokecolor="#385d8a" strokeweight="2pt">
                    <v:textbox>
                      <w:txbxContent>
                        <w:p w14:paraId="3AC71315" w14:textId="77777777" w:rsidR="0051744F" w:rsidRDefault="0051744F" w:rsidP="00E00A4D">
                          <w:pPr>
                            <w:rPr>
                              <w:rFonts w:eastAsia="Times New Roman"/>
                            </w:rPr>
                          </w:pPr>
                        </w:p>
                      </w:txbxContent>
                    </v:textbox>
                  </v:roundrect>
                  <v:roundrect id="Rounded Rectangle 3443" o:spid="_x0000_s2719" style="position:absolute;left:1373;top:3875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" fillcolor="#f2dcdb" strokecolor="#385d8a" strokeweight="2pt">
                    <v:textbox>
                      <w:txbxContent>
                        <w:p w14:paraId="18630634" w14:textId="77777777" w:rsidR="0051744F" w:rsidRDefault="0051744F" w:rsidP="00E00A4D">
                          <w:pPr>
                            <w:rPr>
                              <w:rFonts w:eastAsia="Times New Roman"/>
                            </w:rPr>
                          </w:pPr>
                        </w:p>
                      </w:txbxContent>
                    </v:textbox>
                  </v:roundrect>
                  <v:roundrect id="Rounded Rectangle 3444" o:spid="_x0000_s2720" style="position:absolute;left:1373;top:35703;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" fillcolor="#f2dcdb" strokecolor="#385d8a" strokeweight="2pt">
                    <v:textbox>
                      <w:txbxContent>
                        <w:p w14:paraId="3B2E8FA1" w14:textId="77777777" w:rsidR="0051744F" w:rsidRDefault="0051744F" w:rsidP="00E00A4D">
                          <w:pPr>
                            <w:rPr>
                              <w:rFonts w:eastAsia="Times New Roman"/>
                            </w:rPr>
                          </w:pPr>
                        </w:p>
                      </w:txbxContent>
                    </v:textbox>
                  </v:roundrect>
                  <v:roundrect id="Rounded Rectangle 3445" o:spid="_x0000_s2721" style="position:absolute;left:1373;top:4169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" fillcolor="#f2dcdb" strokecolor="#385d8a" strokeweight="2pt">
                    <v:textbox>
                      <w:txbxContent>
                        <w:p w14:paraId="7C0AA997" w14:textId="77777777" w:rsidR="0051744F" w:rsidRDefault="0051744F" w:rsidP="00E00A4D">
                          <w:pPr>
                            <w:rPr>
                              <w:rFonts w:eastAsia="Times New Roman"/>
                            </w:rPr>
                          </w:pPr>
                        </w:p>
                      </w:txbxContent>
                    </v:textbox>
                  </v:roundrect>
                  <v:roundrect id="Rounded Rectangle 3446" o:spid="_x0000_s2722" style="position:absolute;left:1373;top:4474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" fillcolor="#f2dcdb" strokecolor="#385d8a" strokeweight="2pt">
                    <v:textbox>
                      <w:txbxContent>
                        <w:p w14:paraId="1ADF2110" w14:textId="77777777" w:rsidR="0051744F" w:rsidRDefault="0051744F" w:rsidP="00E00A4D">
                          <w:pPr>
                            <w:rPr>
                              <w:rFonts w:eastAsia="Times New Roman"/>
                            </w:rPr>
                          </w:pPr>
                        </w:p>
                      </w:txbxContent>
                    </v:textbox>
                  </v:roundrect>
                  <v:roundrect id="Rounded Rectangle 3447" o:spid="_x0000_s2723" style="position:absolute;left:1373;top:47681;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" fillcolor="#f2dcdb" strokecolor="#385d8a" strokeweight="2pt">
                    <v:textbox>
                      <w:txbxContent>
                        <w:p w14:paraId="244A5EDB" w14:textId="77777777" w:rsidR="0051744F" w:rsidRDefault="0051744F" w:rsidP="00E00A4D">
                          <w:pPr>
                            <w:rPr>
                              <w:rFonts w:eastAsia="Times New Roman"/>
                            </w:rPr>
                          </w:pPr>
                        </w:p>
                      </w:txbxContent>
                    </v:textbox>
                  </v:roundrect>
                </v:group>
                <v:roundrect id="Rounded Rectangle 3448" o:spid="_x0000_s2724" style="position:absolute;left:55617;top:20264;width:3269;height:2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" fillcolor="#e46c0a" strokecolor="windowText" strokeweight="2pt">
                  <v:textbox>
                    <w:txbxContent>
                      <w:p w14:paraId="4430892A" w14:textId="77777777" w:rsidR="0051744F" w:rsidRDefault="0051744F" w:rsidP="00E00A4D">
                        <w:pPr>
                          <w:rPr>
                            <w:rFonts w:eastAsia="Times New Roman"/>
                          </w:rPr>
                        </w:pPr>
                      </w:p>
                    </w:txbxContent>
                  </v:textbox>
                </v:roundrect>
                <v:oval id="Oval 3449" o:spid="_x0000_s2725" style="position:absolute;left:5451;top:3826;width:4179;height:3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" fillcolor="window" strokecolor="#385d8a" strokeweight="2pt">
                  <v:textbox>
                    <w:txbxContent>
                      <w:p w14:paraId="60BD7BFE" w14:textId="77777777" w:rsidR="0051744F" w:rsidRDefault="0051744F" w:rsidP="00E00A4D">
                        <w:pPr>
                          <w:rPr>
                            <w:rFonts w:eastAsia="Times New Roman"/>
                          </w:rPr>
                        </w:pPr>
                      </w:p>
                    </w:txbxContent>
                  </v:textbox>
                </v:oval>
                <v:line id="Straight Connector 3450" o:spid="_x0000_s2726" style="position:absolute;visibility:visible;mso-wrap-style:square" from="4514,2292" to="7540,38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" strokecolor="windowText"/>
                <v:line id="Straight Connector 3451" o:spid="_x0000_s2727" style="position:absolute;visibility:visible;mso-wrap-style:square" from="2964,6780" to="6063,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" strokecolor="windowText"/>
                <v:group id="Group 3452" o:spid="_x0000_s2728" style="position:absolute;left:10913;top:6130;width:10521;height:30078" coordorigin="10913,6130" coordsize="12694,40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Vcj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SeDOH1JjwBuXgCAAD//wMAUEsBAi0AFAAGAAgAAAAhANvh9svuAAAAhQEAABMAAAAAAAAA&#10;AAAAAAAAAAAAAFtDb250ZW50X1R5cGVzXS54bWxQSwECLQAUAAYACAAAACEAWvQsW78AAAAVAQAA&#10;CwAAAAAAAAAAAAAAAAAfAQAAX3JlbHMvLnJlbHNQSwECLQAUAAYACAAAACEAaYlXI8YAAADdAAAA&#10;DwAAAAAAAAAAAAAAAAAHAgAAZHJzL2Rvd25yZXYueG1sUEsFBgAAAAADAAMAtwAAAPoCAAAAAA==&#10;">
                  <v:group id="Group 3453" o:spid="_x0000_s2729" style="position:absolute;left:10913;top:6130;width:4164;height:24491" coordorigin="10913,6130"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">
                    <v:shape id="Picture 3454" o:spid="_x0000_s2730" type="#_x0000_t75" style="position:absolute;left:10913;top:904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" fillcolor="#5b9bd5 [3204]" strokecolor="black [3213]">
                      <v:imagedata r:id="rId55" o:title=""/>
                      <v:shadow color="#e7e6e6 [3214]"/>
                    </v:shape>
                    <v:shape id="Picture 3455" o:spid="_x0000_s2731" type="#_x0000_t75" style="position:absolute;left:10934;top:120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" fillcolor="#5b9bd5 [3204]" strokecolor="black [3213]">
                      <v:imagedata r:id="rId55" o:title=""/>
                      <v:shadow color="#e7e6e6 [3214]"/>
                    </v:shape>
                    <v:shape id="Picture 3456" o:spid="_x0000_s2732" type="#_x0000_t75" style="position:absolute;left:10913;top:1513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" fillcolor="#5b9bd5 [3204]" strokecolor="black [3213]">
                      <v:imagedata r:id="rId55" o:title=""/>
                      <v:shadow color="#e7e6e6 [3214]"/>
                    </v:shape>
                    <v:shape id="Picture 3457" o:spid="_x0000_s2733" type="#_x0000_t75" style="position:absolute;left:10913;top:613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" fillcolor="#5b9bd5 [3204]" strokecolor="black [3213]">
                      <v:imagedata r:id="rId56" o:title=""/>
                      <v:shadow color="#e7e6e6 [3214]"/>
                    </v:shape>
                    <v:shape id="Picture 3458" o:spid="_x0000_s2734" type="#_x0000_t75" style="position:absolute;left:10913;top:1819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" fillcolor="#5b9bd5 [3204]" strokecolor="black [3213]">
                      <v:imagedata r:id="rId55" o:title=""/>
                      <v:shadow color="#e7e6e6 [3214]"/>
                    </v:shape>
                    <v:shape id="Picture 3459" o:spid="_x0000_s2735" type="#_x0000_t75" style="position:absolute;left:10934;top:2123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" fillcolor="#5b9bd5 [3204]" strokecolor="black [3213]">
                      <v:imagedata r:id="rId55" o:title=""/>
                      <v:shadow color="#e7e6e6 [3214]"/>
                    </v:shape>
                    <v:shape id="Picture 3460" o:spid="_x0000_s2736" type="#_x0000_t75" style="position:absolute;left:10934;top:2428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" fillcolor="#5b9bd5 [3204]" strokecolor="black [3213]">
                      <v:imagedata r:id="rId55" o:title=""/>
                      <v:shadow color="#e7e6e6 [3214]"/>
                    </v:shape>
                    <v:shape id="Picture 3461" o:spid="_x0000_s2737" type="#_x0000_t75" style="position:absolute;left:10934;top:2733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" fillcolor="#5b9bd5 [3204]" strokecolor="black [3213]">
                      <v:imagedata r:id="rId55" o:title=""/>
                      <v:shadow color="#e7e6e6 [3214]"/>
                    </v:shape>
                  </v:group>
                  <v:group id="Group 3462" o:spid="_x0000_s2738" style="position:absolute;left:11625;top:7654;width:4164;height:24491" coordorigin="11625,7654"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Z2e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SeDuH5JjwBuXgAAAD//wMAUEsBAi0AFAAGAAgAAAAhANvh9svuAAAAhQEAABMAAAAAAAAA&#10;AAAAAAAAAAAAAFtDb250ZW50X1R5cGVzXS54bWxQSwECLQAUAAYACAAAACEAWvQsW78AAAAVAQAA&#10;CwAAAAAAAAAAAAAAAAAfAQAAX3JlbHMvLnJlbHNQSwECLQAUAAYACAAAACEAp+WdnsYAAADdAAAA&#10;DwAAAAAAAAAAAAAAAAAHAgAAZHJzL2Rvd25yZXYueG1sUEsFBgAAAAADAAMAtwAAAPoCAAAAAA==&#10;">
                    <v:shape id="Picture 3463" o:spid="_x0000_s2739" type="#_x0000_t75" style="position:absolute;left:11625;top:1057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" fillcolor="#5b9bd5 [3204]" strokecolor="black [3213]">
                      <v:imagedata r:id="rId55" o:title=""/>
                      <v:shadow color="#e7e6e6 [3214]"/>
                    </v:shape>
                    <v:shape id="Picture 3464" o:spid="_x0000_s2740" type="#_x0000_t75" style="position:absolute;left:11646;top:136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" fillcolor="#5b9bd5 [3204]" strokecolor="black [3213]">
                      <v:imagedata r:id="rId55" o:title=""/>
                      <v:shadow color="#e7e6e6 [3214]"/>
                    </v:shape>
                    <v:shape id="Picture 3465" o:spid="_x0000_s2741" type="#_x0000_t75" style="position:absolute;left:11625;top:166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" fillcolor="#5b9bd5 [3204]" strokecolor="black [3213]">
                      <v:imagedata r:id="rId55" o:title=""/>
                      <v:shadow color="#e7e6e6 [3214]"/>
                    </v:shape>
                    <v:shape id="Picture 3466" o:spid="_x0000_s2742" type="#_x0000_t75" style="position:absolute;left:11625;top:76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" fillcolor="#5b9bd5 [3204]" strokecolor="black [3213]">
                      <v:imagedata r:id="rId56" o:title=""/>
                      <v:shadow color="#e7e6e6 [3214]"/>
                    </v:shape>
                    <v:shape id="Picture 3467" o:spid="_x0000_s2743" type="#_x0000_t75" style="position:absolute;left:11625;top:1971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" fillcolor="#5b9bd5 [3204]" strokecolor="black [3213]">
                      <v:imagedata r:id="rId55" o:title=""/>
                      <v:shadow color="#e7e6e6 [3214]"/>
                    </v:shape>
                    <v:shape id="Picture 3468" o:spid="_x0000_s2744" type="#_x0000_t75" style="position:absolute;left:11646;top:2276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" fillcolor="#5b9bd5 [3204]" strokecolor="black [3213]">
                      <v:imagedata r:id="rId55" o:title=""/>
                      <v:shadow color="#e7e6e6 [3214]"/>
                    </v:shape>
                    <v:shape id="Picture 3469" o:spid="_x0000_s2745" type="#_x0000_t75" style="position:absolute;left:11646;top:2581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" fillcolor="#5b9bd5 [3204]" strokecolor="black [3213]">
                      <v:imagedata r:id="rId55" o:title=""/>
                      <v:shadow color="#e7e6e6 [3214]"/>
                    </v:shape>
                    <v:shape id="Picture 3470" o:spid="_x0000_s2746" type="#_x0000_t75" style="position:absolute;left:11646;top:2885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" fillcolor="#5b9bd5 [3204]" strokecolor="black [3213]">
                      <v:imagedata r:id="rId55" o:title=""/>
                      <v:shadow color="#e7e6e6 [3214]"/>
                    </v:shape>
                  </v:group>
                  <v:group id="Group 3471" o:spid="_x0000_s2747" style="position:absolute;left:12283;top:9178;width:4165;height:24491" coordorigin="12283,9178"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">
                    <v:shape id="Picture 3472" o:spid="_x0000_s2748" type="#_x0000_t75" style="position:absolute;left:12283;top:1209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" fillcolor="#5b9bd5 [3204]" strokecolor="black [3213]">
                      <v:imagedata r:id="rId55" o:title=""/>
                      <v:shadow color="#e7e6e6 [3214]"/>
                    </v:shape>
                    <v:shape id="Picture 3473" o:spid="_x0000_s2749" type="#_x0000_t75" style="position:absolute;left:12305;top:1514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" fillcolor="#5b9bd5 [3204]" strokecolor="black [3213]">
                      <v:imagedata r:id="rId55" o:title=""/>
                      <v:shadow color="#e7e6e6 [3214]"/>
                    </v:shape>
                    <v:shape id="Picture 3474" o:spid="_x0000_s2750" type="#_x0000_t75" style="position:absolute;left:12283;top:1818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" fillcolor="#5b9bd5 [3204]" strokecolor="black [3213]">
                      <v:imagedata r:id="rId55" o:title=""/>
                      <v:shadow color="#e7e6e6 [3214]"/>
                    </v:shape>
                    <v:shape id="Picture 3475" o:spid="_x0000_s2751" type="#_x0000_t75" style="position:absolute;left:12283;top:917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" fillcolor="#5b9bd5 [3204]" strokecolor="black [3213]">
                      <v:imagedata r:id="rId56" o:title=""/>
                      <v:shadow color="#e7e6e6 [3214]"/>
                    </v:shape>
                    <v:shape id="Picture 3476" o:spid="_x0000_s2752" type="#_x0000_t75" style="position:absolute;left:12283;top:2123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" fillcolor="#5b9bd5 [3204]" strokecolor="black [3213]">
                      <v:imagedata r:id="rId55" o:title=""/>
                      <v:shadow color="#e7e6e6 [3214]"/>
                    </v:shape>
                    <v:shape id="Picture 3477" o:spid="_x0000_s2753" type="#_x0000_t75" style="position:absolute;left:12305;top:2428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" fillcolor="#5b9bd5 [3204]" strokecolor="black [3213]">
                      <v:imagedata r:id="rId55" o:title=""/>
                      <v:shadow color="#e7e6e6 [3214]"/>
                    </v:shape>
                    <v:shape id="Picture 3478" o:spid="_x0000_s2754" type="#_x0000_t75" style="position:absolute;left:12305;top:2733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" fillcolor="#5b9bd5 [3204]" strokecolor="black [3213]">
                      <v:imagedata r:id="rId55" o:title=""/>
                      <v:shadow color="#e7e6e6 [3214]"/>
                    </v:shape>
                    <v:shape id="Picture 3479" o:spid="_x0000_s2755" type="#_x0000_t75" style="position:absolute;left:12305;top:3038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" fillcolor="#5b9bd5 [3204]" strokecolor="black [3213]">
                      <v:imagedata r:id="rId55" o:title=""/>
                      <v:shadow color="#e7e6e6 [3214]"/>
                    </v:shape>
                  </v:group>
                  <v:group id="Group 3480" o:spid="_x0000_s2756" style="position:absolute;left:12887;top:10615;width:4164;height:24491" coordorigin="12887,10615"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">
                    <v:shape id="Picture 3481" o:spid="_x0000_s2757" type="#_x0000_t75" style="position:absolute;left:12887;top:1353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" fillcolor="#5b9bd5 [3204]" strokecolor="black [3213]">
                      <v:imagedata r:id="rId55" o:title=""/>
                      <v:shadow color="#e7e6e6 [3214]"/>
                    </v:shape>
                    <v:shape id="Picture 3482" o:spid="_x0000_s2758" type="#_x0000_t75" style="position:absolute;left:12908;top:1658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" fillcolor="#5b9bd5 [3204]" strokecolor="black [3213]">
                      <v:imagedata r:id="rId55" o:title=""/>
                      <v:shadow color="#e7e6e6 [3214]"/>
                    </v:shape>
                    <v:shape id="Picture 3483" o:spid="_x0000_s2759" type="#_x0000_t75" style="position:absolute;left:12887;top:196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" fillcolor="#5b9bd5 [3204]" strokecolor="black [3213]">
                      <v:imagedata r:id="rId55" o:title=""/>
                      <v:shadow color="#e7e6e6 [3214]"/>
                    </v:shape>
                    <v:shape id="Picture 3484" o:spid="_x0000_s2760" type="#_x0000_t75" style="position:absolute;left:12887;top:10615;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" fillcolor="#5b9bd5 [3204]" strokecolor="black [3213]">
                      <v:imagedata r:id="rId56" o:title=""/>
                      <v:shadow color="#e7e6e6 [3214]"/>
                    </v:shape>
                    <v:shape id="Picture 3485" o:spid="_x0000_s2761" type="#_x0000_t75" style="position:absolute;left:12887;top:226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" fillcolor="#5b9bd5 [3204]" strokecolor="black [3213]">
                      <v:imagedata r:id="rId55" o:title=""/>
                      <v:shadow color="#e7e6e6 [3214]"/>
                    </v:shape>
                    <v:shape id="Picture 3486" o:spid="_x0000_s2762" type="#_x0000_t75" style="position:absolute;left:12908;top:2572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" fillcolor="#5b9bd5 [3204]" strokecolor="black [3213]">
                      <v:imagedata r:id="rId55" o:title=""/>
                      <v:shadow color="#e7e6e6 [3214]"/>
                    </v:shape>
                    <v:shape id="Picture 3487" o:spid="_x0000_s2763" type="#_x0000_t75" style="position:absolute;left:12908;top:2877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" fillcolor="#5b9bd5 [3204]" strokecolor="black [3213]">
                      <v:imagedata r:id="rId55" o:title=""/>
                      <v:shadow color="#e7e6e6 [3214]"/>
                    </v:shape>
                    <v:shape id="Picture 3488" o:spid="_x0000_s2764" type="#_x0000_t75" style="position:absolute;left:12908;top:3182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" fillcolor="#5b9bd5 [3204]" strokecolor="black [3213]">
                      <v:imagedata r:id="rId55" o:title=""/>
                      <v:shadow color="#e7e6e6 [3214]"/>
                    </v:shape>
                  </v:group>
                  <v:group id="Group 3489" o:spid="_x0000_s2765" style="position:absolute;left:13482;top:12047;width:4165;height:24491" coordorigin="13482,12047"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">
                    <v:shape id="Picture 3490" o:spid="_x0000_s2766" type="#_x0000_t75" style="position:absolute;left:13482;top:1496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" fillcolor="#5b9bd5 [3204]" strokecolor="black [3213]">
                      <v:imagedata r:id="rId55" o:title=""/>
                      <v:shadow color="#e7e6e6 [3214]"/>
                    </v:shape>
                    <v:shape id="Picture 3491" o:spid="_x0000_s2767" type="#_x0000_t75" style="position:absolute;left:13503;top:1801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" fillcolor="#5b9bd5 [3204]" strokecolor="black [3213]">
                      <v:imagedata r:id="rId55" o:title=""/>
                      <v:shadow color="#e7e6e6 [3214]"/>
                    </v:shape>
                    <v:shape id="Picture 3492" o:spid="_x0000_s2768" type="#_x0000_t75" style="position:absolute;left:13482;top:210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" fillcolor="#5b9bd5 [3204]" strokecolor="black [3213]">
                      <v:imagedata r:id="rId55" o:title=""/>
                      <v:shadow color="#e7e6e6 [3214]"/>
                    </v:shape>
                    <v:shape id="Picture 3493" o:spid="_x0000_s2769" type="#_x0000_t75" style="position:absolute;left:13482;top:1204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" fillcolor="#5b9bd5 [3204]" strokecolor="black [3213]">
                      <v:imagedata r:id="rId56" o:title=""/>
                      <v:shadow color="#e7e6e6 [3214]"/>
                    </v:shape>
                    <v:shape id="Picture 3494" o:spid="_x0000_s2770" type="#_x0000_t75" style="position:absolute;left:13482;top:2410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" fillcolor="#5b9bd5 [3204]" strokecolor="black [3213]">
                      <v:imagedata r:id="rId55" o:title=""/>
                      <v:shadow color="#e7e6e6 [3214]"/>
                    </v:shape>
                    <v:shape id="Picture 3495" o:spid="_x0000_s2771" type="#_x0000_t75" style="position:absolute;left:13503;top:2715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" fillcolor="#5b9bd5 [3204]" strokecolor="black [3213]">
                      <v:imagedata r:id="rId55" o:title=""/>
                      <v:shadow color="#e7e6e6 [3214]"/>
                    </v:shape>
                    <v:shape id="Picture 3496" o:spid="_x0000_s2772" type="#_x0000_t75" style="position:absolute;left:13503;top:3020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" fillcolor="#5b9bd5 [3204]" strokecolor="black [3213]">
                      <v:imagedata r:id="rId55" o:title=""/>
                      <v:shadow color="#e7e6e6 [3214]"/>
                    </v:shape>
                    <v:shape id="Picture 3497" o:spid="_x0000_s2773" type="#_x0000_t75" style="position:absolute;left:13503;top:3325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" fillcolor="#5b9bd5 [3204]" strokecolor="black [3213]">
                      <v:imagedata r:id="rId55" o:title=""/>
                      <v:shadow color="#e7e6e6 [3214]"/>
                    </v:shape>
                  </v:group>
                  <v:group id="Group 3498" o:spid="_x0000_s2774" style="position:absolute;left:14231;top:13559;width:4165;height:24491" coordorigin="14231,13559"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">
                    <v:shape id="Picture 3499" o:spid="_x0000_s2775" type="#_x0000_t75" style="position:absolute;left:14231;top:1647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" fillcolor="#5b9bd5 [3204]" strokecolor="black [3213]">
                      <v:imagedata r:id="rId55" o:title=""/>
                      <v:shadow color="#e7e6e6 [3214]"/>
                    </v:shape>
                    <v:shape id="Picture 3500" o:spid="_x0000_s2776" type="#_x0000_t75" style="position:absolute;left:14252;top:195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" fillcolor="#5b9bd5 [3204]" strokecolor="black [3213]">
                      <v:imagedata r:id="rId55" o:title=""/>
                      <v:shadow color="#e7e6e6 [3214]"/>
                    </v:shape>
                    <v:shape id="Picture 3501" o:spid="_x0000_s2777" type="#_x0000_t75" style="position:absolute;left:14231;top:2256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" fillcolor="#5b9bd5 [3204]" strokecolor="black [3213]">
                      <v:imagedata r:id="rId55" o:title=""/>
                      <v:shadow color="#e7e6e6 [3214]"/>
                    </v:shape>
                    <v:shape id="Picture 3502" o:spid="_x0000_s2778" type="#_x0000_t75" style="position:absolute;left:14231;top:1355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" fillcolor="#5b9bd5 [3204]" strokecolor="black [3213]">
                      <v:imagedata r:id="rId56" o:title=""/>
                      <v:shadow color="#e7e6e6 [3214]"/>
                    </v:shape>
                    <v:shape id="Picture 3503" o:spid="_x0000_s2779" type="#_x0000_t75" style="position:absolute;left:14231;top:2561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" fillcolor="#5b9bd5 [3204]" strokecolor="black [3213]">
                      <v:imagedata r:id="rId55" o:title=""/>
                      <v:shadow color="#e7e6e6 [3214]"/>
                    </v:shape>
                    <v:shape id="Picture 3504" o:spid="_x0000_s2780" type="#_x0000_t75" style="position:absolute;left:14252;top:28667;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" fillcolor="#5b9bd5 [3204]" strokecolor="black [3213]">
                      <v:imagedata r:id="rId55" o:title=""/>
                      <v:shadow color="#e7e6e6 [3214]"/>
                    </v:shape>
                    <v:shape id="Picture 3505" o:spid="_x0000_s2781" type="#_x0000_t75" style="position:absolute;left:14252;top:3171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" fillcolor="#5b9bd5 [3204]" strokecolor="black [3213]">
                      <v:imagedata r:id="rId55" o:title=""/>
                      <v:shadow color="#e7e6e6 [3214]"/>
                    </v:shape>
                    <v:shape id="Picture 3506" o:spid="_x0000_s2782" type="#_x0000_t75" style="position:absolute;left:14252;top:34763;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" fillcolor="#5b9bd5 [3204]" strokecolor="black [3213]">
                      <v:imagedata r:id="rId55" o:title=""/>
                      <v:shadow color="#e7e6e6 [3214]"/>
                    </v:shape>
                  </v:group>
                  <v:group id="Group 3507" o:spid="_x0000_s2783" style="position:absolute;left:14980;top:15083;width:4164;height:24491" coordorigin="14980,15083"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">
                    <v:shape id="Picture 3508" o:spid="_x0000_s2784" type="#_x0000_t75" style="position:absolute;left:14980;top:1800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" fillcolor="#5b9bd5 [3204]" strokecolor="black [3213]">
                      <v:imagedata r:id="rId55" o:title=""/>
                      <v:shadow color="#e7e6e6 [3214]"/>
                    </v:shape>
                    <v:shape id="Picture 3509" o:spid="_x0000_s2785" type="#_x0000_t75" style="position:absolute;left:15001;top:2105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" fillcolor="#5b9bd5 [3204]" strokecolor="black [3213]">
                      <v:imagedata r:id="rId55" o:title=""/>
                      <v:shadow color="#e7e6e6 [3214]"/>
                    </v:shape>
                    <v:shape id="Picture 3510" o:spid="_x0000_s2786" type="#_x0000_t75" style="position:absolute;left:14980;top:2408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" fillcolor="#5b9bd5 [3204]" strokecolor="black [3213]">
                      <v:imagedata r:id="rId55" o:title=""/>
                      <v:shadow color="#e7e6e6 [3214]"/>
                    </v:shape>
                    <v:shape id="Picture 3511" o:spid="_x0000_s2787" type="#_x0000_t75" style="position:absolute;left:14980;top:1508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" fillcolor="#5b9bd5 [3204]" strokecolor="black [3213]">
                      <v:imagedata r:id="rId56" o:title=""/>
                      <v:shadow color="#e7e6e6 [3214]"/>
                    </v:shape>
                    <v:shape id="Picture 3512" o:spid="_x0000_s2788" type="#_x0000_t75" style="position:absolute;left:14980;top:27143;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" fillcolor="#5b9bd5 [3204]" strokecolor="black [3213]">
                      <v:imagedata r:id="rId55" o:title=""/>
                      <v:shadow color="#e7e6e6 [3214]"/>
                    </v:shape>
                    <v:shape id="Picture 3513" o:spid="_x0000_s2789" type="#_x0000_t75" style="position:absolute;left:15001;top:30191;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" fillcolor="#5b9bd5 [3204]" strokecolor="black [3213]">
                      <v:imagedata r:id="rId55" o:title=""/>
                      <v:shadow color="#e7e6e6 [3214]"/>
                    </v:shape>
                    <v:shape id="Picture 3514" o:spid="_x0000_s2790" type="#_x0000_t75" style="position:absolute;left:15001;top:3323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" fillcolor="#5b9bd5 [3204]" strokecolor="black [3213]">
                      <v:imagedata r:id="rId55" o:title=""/>
                      <v:shadow color="#e7e6e6 [3214]"/>
                    </v:shape>
                    <v:shape id="Picture 3515" o:spid="_x0000_s2791" type="#_x0000_t75" style="position:absolute;left:15001;top:3628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" fillcolor="#5b9bd5 [3204]" strokecolor="black [3213]">
                      <v:imagedata r:id="rId55" o:title=""/>
                      <v:shadow color="#e7e6e6 [3214]"/>
                    </v:shape>
                  </v:group>
                  <v:group id="Group 3516" o:spid="_x0000_s2792" style="position:absolute;left:15974;top:16498;width:4165;height:24491" coordorigin="15974,16498"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">
                    <v:shape id="Picture 3517" o:spid="_x0000_s2793" type="#_x0000_t75" style="position:absolute;left:15974;top:1941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" fillcolor="#5b9bd5 [3204]" strokecolor="black [3213]">
                      <v:imagedata r:id="rId55" o:title=""/>
                      <v:shadow color="#e7e6e6 [3214]"/>
                    </v:shape>
                    <v:shape id="Picture 3518" o:spid="_x0000_s2794" type="#_x0000_t75" style="position:absolute;left:15995;top:2246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" fillcolor="#5b9bd5 [3204]" strokecolor="black [3213]">
                      <v:imagedata r:id="rId55" o:title=""/>
                      <v:shadow color="#e7e6e6 [3214]"/>
                    </v:shape>
                    <v:shape id="Picture 3519" o:spid="_x0000_s2795" type="#_x0000_t75" style="position:absolute;left:15974;top:2550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" fillcolor="#5b9bd5 [3204]" strokecolor="black [3213]">
                      <v:imagedata r:id="rId55" o:title=""/>
                      <v:shadow color="#e7e6e6 [3214]"/>
                    </v:shape>
                    <v:shape id="Picture 3520" o:spid="_x0000_s2796" type="#_x0000_t75" style="position:absolute;left:15974;top:164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" fillcolor="#5b9bd5 [3204]" strokecolor="black [3213]">
                      <v:imagedata r:id="rId56" o:title=""/>
                      <v:shadow color="#e7e6e6 [3214]"/>
                    </v:shape>
                    <v:shape id="Picture 3521" o:spid="_x0000_s2797" type="#_x0000_t75" style="position:absolute;left:15974;top:2855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" fillcolor="#5b9bd5 [3204]" strokecolor="black [3213]">
                      <v:imagedata r:id="rId55" o:title=""/>
                      <v:shadow color="#e7e6e6 [3214]"/>
                    </v:shape>
                    <v:shape id="Picture 3522" o:spid="_x0000_s2798" type="#_x0000_t75" style="position:absolute;left:15995;top:316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" fillcolor="#5b9bd5 [3204]" strokecolor="black [3213]">
                      <v:imagedata r:id="rId55" o:title=""/>
                      <v:shadow color="#e7e6e6 [3214]"/>
                    </v:shape>
                    <v:shape id="Picture 3523" o:spid="_x0000_s2799" type="#_x0000_t75" style="position:absolute;left:15995;top:3465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" fillcolor="#5b9bd5 [3204]" strokecolor="black [3213]">
                      <v:imagedata r:id="rId55" o:title=""/>
                      <v:shadow color="#e7e6e6 [3214]"/>
                    </v:shape>
                    <v:shape id="Picture 3524" o:spid="_x0000_s2800" type="#_x0000_t75" style="position:absolute;left:15995;top:3770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" fillcolor="#5b9bd5 [3204]" strokecolor="black [3213]">
                      <v:imagedata r:id="rId55" o:title=""/>
                      <v:shadow color="#e7e6e6 [3214]"/>
                    </v:shape>
                  </v:group>
                  <v:group id="Group 3525" o:spid="_x0000_s2801" style="position:absolute;left:16593;top:18128;width:4164;height:24491" coordorigin="16593,18128"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">
                    <v:shape id="Picture 3526" o:spid="_x0000_s2802" type="#_x0000_t75" style="position:absolute;left:16593;top:2104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" fillcolor="#5b9bd5 [3204]" strokecolor="black [3213]">
                      <v:imagedata r:id="rId55" o:title=""/>
                      <v:shadow color="#e7e6e6 [3214]"/>
                    </v:shape>
                    <v:shape id="Picture 3527" o:spid="_x0000_s2803" type="#_x0000_t75" style="position:absolute;left:16614;top:2409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" fillcolor="#5b9bd5 [3204]" strokecolor="black [3213]">
                      <v:imagedata r:id="rId55" o:title=""/>
                      <v:shadow color="#e7e6e6 [3214]"/>
                    </v:shape>
                    <v:shape id="Picture 3528" o:spid="_x0000_s2804" type="#_x0000_t75" style="position:absolute;left:16593;top:2713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" fillcolor="#5b9bd5 [3204]" strokecolor="black [3213]">
                      <v:imagedata r:id="rId55" o:title=""/>
                      <v:shadow color="#e7e6e6 [3214]"/>
                    </v:shape>
                    <v:shape id="Picture 3529" o:spid="_x0000_s2805" type="#_x0000_t75" style="position:absolute;left:16593;top:1812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" fillcolor="#5b9bd5 [3204]" strokecolor="black [3213]">
                      <v:imagedata r:id="rId56" o:title=""/>
                      <v:shadow color="#e7e6e6 [3214]"/>
                    </v:shape>
                    <v:shape id="Picture 3530" o:spid="_x0000_s2806" type="#_x0000_t75" style="position:absolute;left:16593;top:3018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" fillcolor="#5b9bd5 [3204]" strokecolor="black [3213]">
                      <v:imagedata r:id="rId55" o:title=""/>
                      <v:shadow color="#e7e6e6 [3214]"/>
                    </v:shape>
                    <v:shape id="Picture 3531" o:spid="_x0000_s2807" type="#_x0000_t75" style="position:absolute;left:16614;top:3323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" fillcolor="#5b9bd5 [3204]" strokecolor="black [3213]">
                      <v:imagedata r:id="rId55" o:title=""/>
                      <v:shadow color="#e7e6e6 [3214]"/>
                    </v:shape>
                    <v:shape id="Picture 3532" o:spid="_x0000_s2808" type="#_x0000_t75" style="position:absolute;left:16614;top:3628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" fillcolor="#5b9bd5 [3204]" strokecolor="black [3213]">
                      <v:imagedata r:id="rId55" o:title=""/>
                      <v:shadow color="#e7e6e6 [3214]"/>
                    </v:shape>
                    <v:shape id="Picture 3533" o:spid="_x0000_s2809" type="#_x0000_t75" style="position:absolute;left:16614;top:3933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" fillcolor="#5b9bd5 [3204]" strokecolor="black [3213]">
                      <v:imagedata r:id="rId55" o:title=""/>
                      <v:shadow color="#e7e6e6 [3214]"/>
                    </v:shape>
                  </v:group>
                  <v:group id="Group 3534" o:spid="_x0000_s2810" style="position:absolute;left:17668;top:19589;width:4165;height:24491" coordorigin="17668,19589"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">
                    <v:shape id="Picture 3535" o:spid="_x0000_s2811" type="#_x0000_t75" style="position:absolute;left:17668;top:2250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" fillcolor="#5b9bd5 [3204]" strokecolor="black [3213]">
                      <v:imagedata r:id="rId55" o:title=""/>
                      <v:shadow color="#e7e6e6 [3214]"/>
                    </v:shape>
                    <v:shape id="Picture 3536" o:spid="_x0000_s2812" type="#_x0000_t75" style="position:absolute;left:17689;top:2555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" fillcolor="#5b9bd5 [3204]" strokecolor="black [3213]">
                      <v:imagedata r:id="rId55" o:title=""/>
                      <v:shadow color="#e7e6e6 [3214]"/>
                    </v:shape>
                    <v:shape id="Picture 3537" o:spid="_x0000_s2813" type="#_x0000_t75" style="position:absolute;left:17668;top:28595;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" fillcolor="#5b9bd5 [3204]" strokecolor="black [3213]">
                      <v:imagedata r:id="rId55" o:title=""/>
                      <v:shadow color="#e7e6e6 [3214]"/>
                    </v:shape>
                    <v:shape id="Picture 3538" o:spid="_x0000_s2814" type="#_x0000_t75" style="position:absolute;left:17668;top:1958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" fillcolor="#5b9bd5 [3204]" strokecolor="black [3213]">
                      <v:imagedata r:id="rId56" o:title=""/>
                      <v:shadow color="#e7e6e6 [3214]"/>
                    </v:shape>
                    <v:shape id="Picture 3539" o:spid="_x0000_s2815" type="#_x0000_t75" style="position:absolute;left:17668;top:3165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" fillcolor="#5b9bd5 [3204]" strokecolor="black [3213]">
                      <v:imagedata r:id="rId55" o:title=""/>
                      <v:shadow color="#e7e6e6 [3214]"/>
                    </v:shape>
                    <v:shape id="Picture 3540" o:spid="_x0000_s2816" type="#_x0000_t75" style="position:absolute;left:17689;top:3469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" fillcolor="#5b9bd5 [3204]" strokecolor="black [3213]">
                      <v:imagedata r:id="rId55" o:title=""/>
                      <v:shadow color="#e7e6e6 [3214]"/>
                    </v:shape>
                    <v:shape id="Picture 3541" o:spid="_x0000_s2817" type="#_x0000_t75" style="position:absolute;left:17689;top:3774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" fillcolor="#5b9bd5 [3204]" strokecolor="black [3213]">
                      <v:imagedata r:id="rId55" o:title=""/>
                      <v:shadow color="#e7e6e6 [3214]"/>
                    </v:shape>
                    <v:shape id="Picture 3542" o:spid="_x0000_s2818" type="#_x0000_t75" style="position:absolute;left:17689;top:4079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" fillcolor="#5b9bd5 [3204]" strokecolor="black [3213]">
                      <v:imagedata r:id="rId55" o:title=""/>
                      <v:shadow color="#e7e6e6 [3214]"/>
                    </v:shape>
                  </v:group>
                  <v:group id="Group 3543" o:spid="_x0000_s2819" style="position:absolute;left:18565;top:21081;width:4165;height:24491" coordorigin="18565,21081"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">
                    <v:shape id="Picture 3544" o:spid="_x0000_s2820" type="#_x0000_t75" style="position:absolute;left:18565;top:2400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" fillcolor="#5b9bd5 [3204]" strokecolor="black [3213]">
                      <v:imagedata r:id="rId55" o:title=""/>
                      <v:shadow color="#e7e6e6 [3214]"/>
                    </v:shape>
                    <v:shape id="Picture 3545" o:spid="_x0000_s2821" type="#_x0000_t75" style="position:absolute;left:18586;top:2705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" fillcolor="#5b9bd5 [3204]" strokecolor="black [3213]">
                      <v:imagedata r:id="rId55" o:title=""/>
                      <v:shadow color="#e7e6e6 [3214]"/>
                    </v:shape>
                    <v:shape id="Picture 3546" o:spid="_x0000_s2822" type="#_x0000_t75" style="position:absolute;left:18565;top:300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" fillcolor="#5b9bd5 [3204]" strokecolor="black [3213]">
                      <v:imagedata r:id="rId55" o:title=""/>
                      <v:shadow color="#e7e6e6 [3214]"/>
                    </v:shape>
                    <v:shape id="Picture 3547" o:spid="_x0000_s2823" type="#_x0000_t75" style="position:absolute;left:18565;top:2108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" fillcolor="#5b9bd5 [3204]" strokecolor="black [3213]">
                      <v:imagedata r:id="rId56" o:title=""/>
                      <v:shadow color="#e7e6e6 [3214]"/>
                    </v:shape>
                    <v:shape id="Picture 3548" o:spid="_x0000_s2824" type="#_x0000_t75" style="position:absolute;left:18565;top:331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" fillcolor="#5b9bd5 [3204]" strokecolor="black [3213]">
                      <v:imagedata r:id="rId55" o:title=""/>
                      <v:shadow color="#e7e6e6 [3214]"/>
                    </v:shape>
                    <v:shape id="Picture 3549" o:spid="_x0000_s2825" type="#_x0000_t75" style="position:absolute;left:18586;top:3619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" fillcolor="#5b9bd5 [3204]" strokecolor="black [3213]">
                      <v:imagedata r:id="rId55" o:title=""/>
                      <v:shadow color="#e7e6e6 [3214]"/>
                    </v:shape>
                    <v:shape id="Picture 3550" o:spid="_x0000_s2826" type="#_x0000_t75" style="position:absolute;left:18586;top:3923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" fillcolor="#5b9bd5 [3204]" strokecolor="black [3213]">
                      <v:imagedata r:id="rId55" o:title=""/>
                      <v:shadow color="#e7e6e6 [3214]"/>
                    </v:shape>
                    <v:shape id="Picture 3551" o:spid="_x0000_s2827" type="#_x0000_t75" style="position:absolute;left:18586;top:4228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" fillcolor="#5b9bd5 [3204]" strokecolor="black [3213]">
                      <v:imagedata r:id="rId55" o:title=""/>
                      <v:shadow color="#e7e6e6 [3214]"/>
                    </v:shape>
                  </v:group>
                  <v:group id="Group 3552" o:spid="_x0000_s2828" style="position:absolute;left:19443;top:22489;width:4164;height:24491" coordorigin="19443,22489" coordsize="4164,2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">
                    <v:shape id="Picture 3553" o:spid="_x0000_s2829" type="#_x0000_t75" style="position:absolute;left:19443;top:2540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" fillcolor="#5b9bd5 [3204]" strokecolor="black [3213]">
                      <v:imagedata r:id="rId55" o:title=""/>
                      <v:shadow color="#e7e6e6 [3214]"/>
                    </v:shape>
                    <v:shape id="Picture 3554" o:spid="_x0000_s2830" type="#_x0000_t75" style="position:absolute;left:19464;top:2845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" fillcolor="#5b9bd5 [3204]" strokecolor="black [3213]">
                      <v:imagedata r:id="rId55" o:title=""/>
                      <v:shadow color="#e7e6e6 [3214]"/>
                    </v:shape>
                    <v:shape id="Picture 3555" o:spid="_x0000_s2831" type="#_x0000_t75" style="position:absolute;left:19443;top:3149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" fillcolor="#5b9bd5 [3204]" strokecolor="black [3213]">
                      <v:imagedata r:id="rId55" o:title=""/>
                      <v:shadow color="#e7e6e6 [3214]"/>
                    </v:shape>
                    <v:shape id="Picture 3556" o:spid="_x0000_s2832" type="#_x0000_t75" style="position:absolute;left:19443;top:2248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" fillcolor="#5b9bd5 [3204]" strokecolor="black [3213]">
                      <v:imagedata r:id="rId56" o:title=""/>
                      <v:shadow color="#e7e6e6 [3214]"/>
                    </v:shape>
                    <v:shape id="Picture 3557" o:spid="_x0000_s2833" type="#_x0000_t75" style="position:absolute;left:19443;top:3455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" fillcolor="#5b9bd5 [3204]" strokecolor="black [3213]">
                      <v:imagedata r:id="rId55" o:title=""/>
                      <v:shadow color="#e7e6e6 [3214]"/>
                    </v:shape>
                    <v:shape id="Picture 3558" o:spid="_x0000_s2834" type="#_x0000_t75" style="position:absolute;left:19464;top:375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" fillcolor="#5b9bd5 [3204]" strokecolor="black [3213]">
                      <v:imagedata r:id="rId55" o:title=""/>
                      <v:shadow color="#e7e6e6 [3214]"/>
                    </v:shape>
                    <v:shape id="Picture 3559" o:spid="_x0000_s2835" type="#_x0000_t75" style="position:absolute;left:19464;top:4064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" fillcolor="#5b9bd5 [3204]" strokecolor="black [3213]">
                      <v:imagedata r:id="rId55" o:title=""/>
                      <v:shadow color="#e7e6e6 [3214]"/>
                    </v:shape>
                    <v:shape id="Picture 3560" o:spid="_x0000_s2836" type="#_x0000_t75" style="position:absolute;left:19464;top:4369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" fillcolor="#5b9bd5 [3204]" strokecolor="black [3213]">
                      <v:imagedata r:id="rId55" o:title=""/>
                      <v:shadow color="#e7e6e6 [3214]"/>
                    </v:shape>
                  </v:group>
                </v:group>
                <v:group id="Group 3561" o:spid="_x0000_s2837" style="position:absolute;left:40435;top:15131;width:12478;height:14569" coordorigin="40435,15132" coordsize="15055,19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">
                  <v:roundrect id="Rounded Rectangle 3562" o:spid="_x0000_s2838" style="position:absolute;left:40435;top:15132;width:3945;height:3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" fillcolor="#f79646" strokecolor="#385d8a" strokeweight="2pt">
                    <v:textbox>
                      <w:txbxContent>
                        <w:p w14:paraId="295979C7" w14:textId="77777777" w:rsidR="0051744F" w:rsidRDefault="0051744F" w:rsidP="00E00A4D">
                          <w:pPr>
                            <w:rPr>
                              <w:rFonts w:eastAsia="Times New Roman"/>
                            </w:rPr>
                          </w:pPr>
                        </w:p>
                      </w:txbxContent>
                    </v:textbox>
                  </v:roundrect>
                  <v:roundrect id="Rounded Rectangle 3563" o:spid="_x0000_s2839" style="position:absolute;left:41340;top:16533;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" fillcolor="#f79646" strokecolor="#385d8a" strokeweight="2pt">
                    <v:textbox>
                      <w:txbxContent>
                        <w:p w14:paraId="18AD09AF" w14:textId="77777777" w:rsidR="0051744F" w:rsidRDefault="0051744F" w:rsidP="00E00A4D">
                          <w:pPr>
                            <w:rPr>
                              <w:rFonts w:eastAsia="Times New Roman"/>
                            </w:rPr>
                          </w:pPr>
                        </w:p>
                      </w:txbxContent>
                    </v:textbox>
                  </v:roundrect>
                  <v:roundrect id="Rounded Rectangle 3564" o:spid="_x0000_s2840" style="position:absolute;left:42262;top:17801;width:3945;height:3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" fillcolor="#f79646" strokecolor="#385d8a" strokeweight="2pt">
                    <v:textbox>
                      <w:txbxContent>
                        <w:p w14:paraId="1A59FAED" w14:textId="77777777" w:rsidR="0051744F" w:rsidRDefault="0051744F" w:rsidP="00E00A4D">
                          <w:pPr>
                            <w:rPr>
                              <w:rFonts w:eastAsia="Times New Roman"/>
                            </w:rPr>
                          </w:pPr>
                        </w:p>
                      </w:txbxContent>
                    </v:textbox>
                  </v:roundrect>
                  <v:roundrect id="Rounded Rectangle 3565" o:spid="_x0000_s2841" style="position:absolute;left:43160;top:19421;width:3945;height:3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" fillcolor="#f79646" strokecolor="#385d8a" strokeweight="2pt">
                    <v:textbox>
                      <w:txbxContent>
                        <w:p w14:paraId="49610E8E" w14:textId="77777777" w:rsidR="0051744F" w:rsidRDefault="0051744F" w:rsidP="00E00A4D">
                          <w:pPr>
                            <w:rPr>
                              <w:rFonts w:eastAsia="Times New Roman"/>
                            </w:rPr>
                          </w:pPr>
                        </w:p>
                      </w:txbxContent>
                    </v:textbox>
                  </v:roundrect>
                  <v:roundrect id="Rounded Rectangle 3566" o:spid="_x0000_s2842" style="position:absolute;left:44141;top:21105;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" fillcolor="#f79646" strokecolor="#385d8a" strokeweight="2pt">
                    <v:textbox>
                      <w:txbxContent>
                        <w:p w14:paraId="3E82DBCE" w14:textId="77777777" w:rsidR="0051744F" w:rsidRDefault="0051744F" w:rsidP="00E00A4D">
                          <w:pPr>
                            <w:rPr>
                              <w:rFonts w:eastAsia="Times New Roman"/>
                            </w:rPr>
                          </w:pPr>
                        </w:p>
                      </w:txbxContent>
                    </v:textbox>
                  </v:roundrect>
                  <v:roundrect id="Rounded Rectangle 3567" o:spid="_x0000_s2843" style="position:absolute;left:45132;top:22689;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" fillcolor="#f79646" strokecolor="#385d8a" strokeweight="2pt">
                    <v:textbox>
                      <w:txbxContent>
                        <w:p w14:paraId="0A9222DF" w14:textId="77777777" w:rsidR="0051744F" w:rsidRDefault="0051744F" w:rsidP="00E00A4D">
                          <w:pPr>
                            <w:rPr>
                              <w:rFonts w:eastAsia="Times New Roman"/>
                            </w:rPr>
                          </w:pPr>
                        </w:p>
                      </w:txbxContent>
                    </v:textbox>
                  </v:roundrect>
                  <v:roundrect id="Rounded Rectangle 3568" o:spid="_x0000_s2844" style="position:absolute;left:46304;top:24153;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" fillcolor="#f79646" strokecolor="#385d8a" strokeweight="2pt">
                    <v:textbox>
                      <w:txbxContent>
                        <w:p w14:paraId="616A623C" w14:textId="77777777" w:rsidR="0051744F" w:rsidRDefault="0051744F" w:rsidP="00E00A4D">
                          <w:pPr>
                            <w:rPr>
                              <w:rFonts w:eastAsia="Times New Roman"/>
                            </w:rPr>
                          </w:pPr>
                        </w:p>
                      </w:txbxContent>
                    </v:textbox>
                  </v:roundrect>
                  <v:roundrect id="Rounded Rectangle 3569" o:spid="_x0000_s2845" style="position:absolute;left:47290;top:25596;width:3945;height:3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" fillcolor="#f79646" strokecolor="#385d8a" strokeweight="2pt">
                    <v:textbox>
                      <w:txbxContent>
                        <w:p w14:paraId="58772280" w14:textId="77777777" w:rsidR="0051744F" w:rsidRDefault="0051744F" w:rsidP="00E00A4D">
                          <w:pPr>
                            <w:rPr>
                              <w:rFonts w:eastAsia="Times New Roman"/>
                            </w:rPr>
                          </w:pPr>
                        </w:p>
                      </w:txbxContent>
                    </v:textbox>
                  </v:roundrect>
                  <v:roundrect id="Rounded Rectangle 3570" o:spid="_x0000_s2846" style="position:absolute;left:48539;top:27089;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" fillcolor="#f79646" strokecolor="#385d8a" strokeweight="2pt">
                    <v:textbox>
                      <w:txbxContent>
                        <w:p w14:paraId="02170CAC" w14:textId="77777777" w:rsidR="0051744F" w:rsidRDefault="0051744F" w:rsidP="00E00A4D">
                          <w:pPr>
                            <w:rPr>
                              <w:rFonts w:eastAsia="Times New Roman"/>
                            </w:rPr>
                          </w:pPr>
                        </w:p>
                      </w:txbxContent>
                    </v:textbox>
                  </v:roundrect>
                  <v:roundrect id="Rounded Rectangle 3571" o:spid="_x0000_s2847" style="position:absolute;left:49573;top:28725;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" fillcolor="#f79646" strokecolor="#385d8a" strokeweight="2pt">
                    <v:textbox>
                      <w:txbxContent>
                        <w:p w14:paraId="4B917EF8" w14:textId="77777777" w:rsidR="0051744F" w:rsidRDefault="0051744F" w:rsidP="00E00A4D">
                          <w:pPr>
                            <w:rPr>
                              <w:rFonts w:eastAsia="Times New Roman"/>
                            </w:rPr>
                          </w:pPr>
                        </w:p>
                      </w:txbxContent>
                    </v:textbox>
                  </v:roundrect>
                  <v:roundrect id="Rounded Rectangle 3572" o:spid="_x0000_s2848" style="position:absolute;left:50512;top:30249;width:3944;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" fillcolor="#f79646" strokecolor="#385d8a" strokeweight="2pt">
                    <v:textbox>
                      <w:txbxContent>
                        <w:p w14:paraId="2C686C78" w14:textId="77777777" w:rsidR="0051744F" w:rsidRDefault="0051744F" w:rsidP="00E00A4D">
                          <w:pPr>
                            <w:rPr>
                              <w:rFonts w:eastAsia="Times New Roman"/>
                            </w:rPr>
                          </w:pPr>
                        </w:p>
                      </w:txbxContent>
                    </v:textbox>
                  </v:roundrect>
                  <v:roundrect id="Rounded Rectangle 3573" o:spid="_x0000_s2849" style="position:absolute;left:51546;top:31773;width:3945;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" fillcolor="#f79646" strokecolor="#385d8a" strokeweight="2pt">
                    <v:textbox>
                      <w:txbxContent>
                        <w:p w14:paraId="0FFE5FA6" w14:textId="77777777" w:rsidR="0051744F" w:rsidRDefault="0051744F" w:rsidP="00E00A4D">
                          <w:pPr>
                            <w:rPr>
                              <w:rFonts w:eastAsia="Times New Roman"/>
                            </w:rPr>
                          </w:pPr>
                        </w:p>
                      </w:txbxContent>
                    </v:textbox>
                  </v:roundrect>
                </v:group>
                <v:oval id="Oval 3574" o:spid="_x0000_s2850" style="position:absolute;left:23124;top:24074;width:4179;height:3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" fillcolor="window" strokecolor="#385d8a" strokeweight="2pt">
                  <v:textbox>
                    <w:txbxContent>
                      <w:p w14:paraId="4A110AB6" w14:textId="77777777" w:rsidR="0051744F" w:rsidRDefault="0051744F" w:rsidP="00E00A4D">
                        <w:pPr>
                          <w:rPr>
                            <w:rFonts w:eastAsia="Times New Roman"/>
                          </w:rPr>
                        </w:pPr>
                      </w:p>
                    </w:txbxContent>
                  </v:textbox>
                </v:oval>
                <v:line id="Straight Connector 3575" o:spid="_x0000_s2851" style="position:absolute;visibility:visible;mso-wrap-style:square" from="20688,18348" to="25213,24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" strokecolor="windowText"/>
                <v:line id="Straight Connector 3576" o:spid="_x0000_s2852" style="position:absolute;visibility:visible;mso-wrap-style:square" from="19717,22570" to="23736,27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" strokecolor="windowText"/>
                <v:line id="Straight Connector 3577" o:spid="_x0000_s2853" style="position:absolute;visibility:visible;mso-wrap-style:square" from="7540,7491" to="16717,20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" strokecolor="windowText"/>
                <v:line id="Straight Connector 3578" o:spid="_x0000_s2854" style="position:absolute;visibility:visible;mso-wrap-style:square" from="9630,5658" to="19699,18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" strokecolor="windowText"/>
                <v:group id="Group 3579" o:spid="_x0000_s2855" style="position:absolute;left:24274;top:11576;width:12082;height:21262" coordorigin="24274,11576" coordsize="14579,28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">
                  <v:group id="Group 3580" o:spid="_x0000_s2856" style="position:absolute;left:24274;top:11576;width:3945;height:12151" coordorigin="24274,11576"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">
                    <v:roundrect id="Rounded Rectangle 3581" o:spid="_x0000_s2857" style="position:absolute;left:24274;top:1157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" fillcolor="#fac090" strokecolor="#385d8a" strokeweight="2pt">
                      <v:textbox>
                        <w:txbxContent>
                          <w:p w14:paraId="215DABF1" w14:textId="77777777" w:rsidR="0051744F" w:rsidRDefault="0051744F" w:rsidP="00E00A4D">
                            <w:pPr>
                              <w:rPr>
                                <w:rFonts w:eastAsia="Times New Roman"/>
                              </w:rPr>
                            </w:pPr>
                          </w:p>
                        </w:txbxContent>
                      </v:textbox>
                    </v:roundrect>
                    <v:roundrect id="Rounded Rectangle 3582" o:spid="_x0000_s2858" style="position:absolute;left:24274;top:2067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" fillcolor="#fac090" strokecolor="#385d8a" strokeweight="2pt">
                      <v:textbox>
                        <w:txbxContent>
                          <w:p w14:paraId="2D1DC5BD" w14:textId="77777777" w:rsidR="0051744F" w:rsidRDefault="0051744F" w:rsidP="00E00A4D">
                            <w:pPr>
                              <w:rPr>
                                <w:rFonts w:eastAsia="Times New Roman"/>
                              </w:rPr>
                            </w:pPr>
                          </w:p>
                        </w:txbxContent>
                      </v:textbox>
                    </v:roundrect>
                    <v:roundrect id="Rounded Rectangle 3583" o:spid="_x0000_s2859" style="position:absolute;left:24274;top:1763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" fillcolor="#fac090" strokecolor="#385d8a" strokeweight="2pt">
                      <v:textbox>
                        <w:txbxContent>
                          <w:p w14:paraId="73C77333" w14:textId="77777777" w:rsidR="0051744F" w:rsidRDefault="0051744F" w:rsidP="00E00A4D">
                            <w:pPr>
                              <w:rPr>
                                <w:rFonts w:eastAsia="Times New Roman"/>
                              </w:rPr>
                            </w:pPr>
                          </w:p>
                        </w:txbxContent>
                      </v:textbox>
                    </v:roundrect>
                    <v:roundrect id="Rounded Rectangle 3584" o:spid="_x0000_s2860" style="position:absolute;left:24274;top:1465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" fillcolor="#fac090" strokecolor="#385d8a" strokeweight="2pt">
                      <v:textbox>
                        <w:txbxContent>
                          <w:p w14:paraId="75EE1D33" w14:textId="77777777" w:rsidR="0051744F" w:rsidRDefault="0051744F" w:rsidP="00E00A4D">
                            <w:pPr>
                              <w:rPr>
                                <w:rFonts w:eastAsia="Times New Roman"/>
                              </w:rPr>
                            </w:pPr>
                          </w:p>
                        </w:txbxContent>
                      </v:textbox>
                    </v:roundrect>
                  </v:group>
                  <v:group id="Group 3585" o:spid="_x0000_s2861" style="position:absolute;left:25147;top:13250;width:3945;height:12151" coordorigin="25147,13250"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">
                    <v:roundrect id="Rounded Rectangle 3586" o:spid="_x0000_s2862" style="position:absolute;left:25147;top:1325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" fillcolor="#fac090" strokecolor="#385d8a" strokeweight="2pt">
                      <v:textbox>
                        <w:txbxContent>
                          <w:p w14:paraId="054D73EA" w14:textId="77777777" w:rsidR="0051744F" w:rsidRDefault="0051744F" w:rsidP="00E00A4D">
                            <w:pPr>
                              <w:rPr>
                                <w:rFonts w:eastAsia="Times New Roman"/>
                              </w:rPr>
                            </w:pPr>
                          </w:p>
                        </w:txbxContent>
                      </v:textbox>
                    </v:roundrect>
                    <v:roundrect id="Rounded Rectangle 3587" o:spid="_x0000_s2863" style="position:absolute;left:25147;top:2235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" fillcolor="#fac090" strokecolor="#385d8a" strokeweight="2pt">
                      <v:textbox>
                        <w:txbxContent>
                          <w:p w14:paraId="3916B0E6" w14:textId="77777777" w:rsidR="0051744F" w:rsidRDefault="0051744F" w:rsidP="00E00A4D">
                            <w:pPr>
                              <w:rPr>
                                <w:rFonts w:eastAsia="Times New Roman"/>
                              </w:rPr>
                            </w:pPr>
                          </w:p>
                        </w:txbxContent>
                      </v:textbox>
                    </v:roundrect>
                    <v:roundrect id="Rounded Rectangle 3588" o:spid="_x0000_s2864" style="position:absolute;left:25147;top:1930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" fillcolor="#fac090" strokecolor="#385d8a" strokeweight="2pt">
                      <v:textbox>
                        <w:txbxContent>
                          <w:p w14:paraId="624F45AA" w14:textId="77777777" w:rsidR="0051744F" w:rsidRDefault="0051744F" w:rsidP="00E00A4D">
                            <w:pPr>
                              <w:rPr>
                                <w:rFonts w:eastAsia="Times New Roman"/>
                              </w:rPr>
                            </w:pPr>
                          </w:p>
                        </w:txbxContent>
                      </v:textbox>
                    </v:roundrect>
                    <v:roundrect id="Rounded Rectangle 3589" o:spid="_x0000_s2865" style="position:absolute;left:25147;top:1633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" fillcolor="#fac090" strokecolor="#385d8a" strokeweight="2pt">
                      <v:textbox>
                        <w:txbxContent>
                          <w:p w14:paraId="5E783ABD" w14:textId="77777777" w:rsidR="0051744F" w:rsidRDefault="0051744F" w:rsidP="00E00A4D">
                            <w:pPr>
                              <w:rPr>
                                <w:rFonts w:eastAsia="Times New Roman"/>
                              </w:rPr>
                            </w:pPr>
                          </w:p>
                        </w:txbxContent>
                      </v:textbox>
                    </v:roundrect>
                  </v:group>
                  <v:group id="Group 3590" o:spid="_x0000_s2866" style="position:absolute;left:26046;top:14800;width:3945;height:12151" coordorigin="26046,14800"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">
                    <v:roundrect id="Rounded Rectangle 3591" o:spid="_x0000_s2867" style="position:absolute;left:26046;top:1480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" fillcolor="#fac090" strokecolor="#385d8a" strokeweight="2pt">
                      <v:textbox>
                        <w:txbxContent>
                          <w:p w14:paraId="4B16A332" w14:textId="77777777" w:rsidR="0051744F" w:rsidRDefault="0051744F" w:rsidP="00E00A4D">
                            <w:pPr>
                              <w:rPr>
                                <w:rFonts w:eastAsia="Times New Roman"/>
                              </w:rPr>
                            </w:pPr>
                          </w:p>
                        </w:txbxContent>
                      </v:textbox>
                    </v:roundrect>
                    <v:roundrect id="Rounded Rectangle 3592" o:spid="_x0000_s2868" style="position:absolute;left:26046;top:2390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" fillcolor="#fac090" strokecolor="#385d8a" strokeweight="2pt">
                      <v:textbox>
                        <w:txbxContent>
                          <w:p w14:paraId="4197A8C4" w14:textId="77777777" w:rsidR="0051744F" w:rsidRDefault="0051744F" w:rsidP="00E00A4D">
                            <w:pPr>
                              <w:rPr>
                                <w:rFonts w:eastAsia="Times New Roman"/>
                              </w:rPr>
                            </w:pPr>
                          </w:p>
                        </w:txbxContent>
                      </v:textbox>
                    </v:roundrect>
                    <v:roundrect id="Rounded Rectangle 3593" o:spid="_x0000_s2869" style="position:absolute;left:26046;top:208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" fillcolor="#fac090" strokecolor="#385d8a" strokeweight="2pt">
                      <v:textbox>
                        <w:txbxContent>
                          <w:p w14:paraId="0A35D45B" w14:textId="77777777" w:rsidR="0051744F" w:rsidRDefault="0051744F" w:rsidP="00E00A4D">
                            <w:pPr>
                              <w:rPr>
                                <w:rFonts w:eastAsia="Times New Roman"/>
                              </w:rPr>
                            </w:pPr>
                          </w:p>
                        </w:txbxContent>
                      </v:textbox>
                    </v:roundrect>
                    <v:roundrect id="Rounded Rectangle 3594" o:spid="_x0000_s2870" style="position:absolute;left:26046;top:1788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" fillcolor="#fac090" strokecolor="#385d8a" strokeweight="2pt">
                      <v:textbox>
                        <w:txbxContent>
                          <w:p w14:paraId="4C043702" w14:textId="77777777" w:rsidR="0051744F" w:rsidRDefault="0051744F" w:rsidP="00E00A4D">
                            <w:pPr>
                              <w:rPr>
                                <w:rFonts w:eastAsia="Times New Roman"/>
                              </w:rPr>
                            </w:pPr>
                          </w:p>
                        </w:txbxContent>
                      </v:textbox>
                    </v:roundrect>
                  </v:group>
                  <v:group id="Group 3595" o:spid="_x0000_s2871" style="position:absolute;left:27121;top:16189;width:3945;height:12151" coordorigin="27121,16189"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">
                    <v:roundrect id="Rounded Rectangle 3596" o:spid="_x0000_s2872" style="position:absolute;left:27121;top:1618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" fillcolor="#fac090" strokecolor="#385d8a" strokeweight="2pt">
                      <v:textbox>
                        <w:txbxContent>
                          <w:p w14:paraId="378E8850" w14:textId="77777777" w:rsidR="0051744F" w:rsidRDefault="0051744F" w:rsidP="00E00A4D">
                            <w:pPr>
                              <w:rPr>
                                <w:rFonts w:eastAsia="Times New Roman"/>
                              </w:rPr>
                            </w:pPr>
                          </w:p>
                        </w:txbxContent>
                      </v:textbox>
                    </v:roundrect>
                    <v:roundrect id="Rounded Rectangle 3597" o:spid="_x0000_s2873" style="position:absolute;left:27121;top:25292;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" fillcolor="#fac090" strokecolor="#385d8a" strokeweight="2pt">
                      <v:textbox>
                        <w:txbxContent>
                          <w:p w14:paraId="7507AD0D" w14:textId="77777777" w:rsidR="0051744F" w:rsidRDefault="0051744F" w:rsidP="00E00A4D">
                            <w:pPr>
                              <w:rPr>
                                <w:rFonts w:eastAsia="Times New Roman"/>
                              </w:rPr>
                            </w:pPr>
                          </w:p>
                        </w:txbxContent>
                      </v:textbox>
                    </v:roundrect>
                    <v:roundrect id="Rounded Rectangle 3598" o:spid="_x0000_s2874" style="position:absolute;left:27121;top:22244;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" fillcolor="#fac090" strokecolor="#385d8a" strokeweight="2pt">
                      <v:textbox>
                        <w:txbxContent>
                          <w:p w14:paraId="47B49B92" w14:textId="77777777" w:rsidR="0051744F" w:rsidRDefault="0051744F" w:rsidP="00E00A4D">
                            <w:pPr>
                              <w:rPr>
                                <w:rFonts w:eastAsia="Times New Roman"/>
                              </w:rPr>
                            </w:pPr>
                          </w:p>
                        </w:txbxContent>
                      </v:textbox>
                    </v:roundrect>
                    <v:roundrect id="Rounded Rectangle 3599" o:spid="_x0000_s2875" style="position:absolute;left:27121;top:1926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" fillcolor="#fac090" strokecolor="#385d8a" strokeweight="2pt">
                      <v:textbox>
                        <w:txbxContent>
                          <w:p w14:paraId="653D7E93" w14:textId="77777777" w:rsidR="0051744F" w:rsidRDefault="0051744F" w:rsidP="00E00A4D">
                            <w:pPr>
                              <w:rPr>
                                <w:rFonts w:eastAsia="Times New Roman"/>
                              </w:rPr>
                            </w:pPr>
                          </w:p>
                        </w:txbxContent>
                      </v:textbox>
                    </v:roundrect>
                  </v:group>
                  <v:group id="Group 3600" o:spid="_x0000_s2876" style="position:absolute;left:28219;top:17713;width:3945;height:12151" coordorigin="28219,17713"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">
                    <v:roundrect id="Rounded Rectangle 3601" o:spid="_x0000_s2877" style="position:absolute;left:28219;top:1771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" fillcolor="#fac090" strokecolor="#385d8a" strokeweight="2pt">
                      <v:textbox>
                        <w:txbxContent>
                          <w:p w14:paraId="0BDCEB86" w14:textId="77777777" w:rsidR="0051744F" w:rsidRDefault="0051744F" w:rsidP="00E00A4D">
                            <w:pPr>
                              <w:rPr>
                                <w:rFonts w:eastAsia="Times New Roman"/>
                              </w:rPr>
                            </w:pPr>
                          </w:p>
                        </w:txbxContent>
                      </v:textbox>
                    </v:roundrect>
                    <v:roundrect id="Rounded Rectangle 3602" o:spid="_x0000_s2878" style="position:absolute;left:28219;top:2681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" fillcolor="#fac090" strokecolor="#385d8a" strokeweight="2pt">
                      <v:textbox>
                        <w:txbxContent>
                          <w:p w14:paraId="129F1233" w14:textId="77777777" w:rsidR="0051744F" w:rsidRDefault="0051744F" w:rsidP="00E00A4D">
                            <w:pPr>
                              <w:rPr>
                                <w:rFonts w:eastAsia="Times New Roman"/>
                              </w:rPr>
                            </w:pPr>
                          </w:p>
                        </w:txbxContent>
                      </v:textbox>
                    </v:roundrect>
                    <v:roundrect id="Rounded Rectangle 3603" o:spid="_x0000_s2879" style="position:absolute;left:28219;top:2376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" fillcolor="#fac090" strokecolor="#385d8a" strokeweight="2pt">
                      <v:textbox>
                        <w:txbxContent>
                          <w:p w14:paraId="75B9CA8F" w14:textId="77777777" w:rsidR="0051744F" w:rsidRDefault="0051744F" w:rsidP="00E00A4D">
                            <w:pPr>
                              <w:rPr>
                                <w:rFonts w:eastAsia="Times New Roman"/>
                              </w:rPr>
                            </w:pPr>
                          </w:p>
                        </w:txbxContent>
                      </v:textbox>
                    </v:roundrect>
                    <v:roundrect id="Rounded Rectangle 3604" o:spid="_x0000_s2880" style="position:absolute;left:28219;top:2079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" fillcolor="#fac090" strokecolor="#385d8a" strokeweight="2pt">
                      <v:textbox>
                        <w:txbxContent>
                          <w:p w14:paraId="61DEBA6E" w14:textId="77777777" w:rsidR="0051744F" w:rsidRDefault="0051744F" w:rsidP="00E00A4D">
                            <w:pPr>
                              <w:rPr>
                                <w:rFonts w:eastAsia="Times New Roman"/>
                              </w:rPr>
                            </w:pPr>
                          </w:p>
                        </w:txbxContent>
                      </v:textbox>
                    </v:roundrect>
                  </v:group>
                  <v:group id="Group 3605" o:spid="_x0000_s2881" style="position:absolute;left:29094;top:19237;width:3945;height:12151" coordorigin="29094,19237"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">
                    <v:roundrect id="Rounded Rectangle 3606" o:spid="_x0000_s2882" style="position:absolute;left:29094;top:1923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" fillcolor="#fac090" strokecolor="#385d8a" strokeweight="2pt">
                      <v:textbox>
                        <w:txbxContent>
                          <w:p w14:paraId="6018CD4F" w14:textId="77777777" w:rsidR="0051744F" w:rsidRDefault="0051744F" w:rsidP="00E00A4D">
                            <w:pPr>
                              <w:rPr>
                                <w:rFonts w:eastAsia="Times New Roman"/>
                              </w:rPr>
                            </w:pPr>
                          </w:p>
                        </w:txbxContent>
                      </v:textbox>
                    </v:roundrect>
                    <v:roundrect id="Rounded Rectangle 3607" o:spid="_x0000_s2883" style="position:absolute;left:29094;top:2834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" fillcolor="#fac090" strokecolor="#385d8a" strokeweight="2pt">
                      <v:textbox>
                        <w:txbxContent>
                          <w:p w14:paraId="583B690E" w14:textId="77777777" w:rsidR="0051744F" w:rsidRDefault="0051744F" w:rsidP="00E00A4D">
                            <w:pPr>
                              <w:rPr>
                                <w:rFonts w:eastAsia="Times New Roman"/>
                              </w:rPr>
                            </w:pPr>
                          </w:p>
                        </w:txbxContent>
                      </v:textbox>
                    </v:roundrect>
                    <v:roundrect id="Rounded Rectangle 3608" o:spid="_x0000_s2884" style="position:absolute;left:29094;top:25292;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" fillcolor="#fac090" strokecolor="#385d8a" strokeweight="2pt">
                      <v:textbox>
                        <w:txbxContent>
                          <w:p w14:paraId="23C598FA" w14:textId="77777777" w:rsidR="0051744F" w:rsidRDefault="0051744F" w:rsidP="00E00A4D">
                            <w:pPr>
                              <w:rPr>
                                <w:rFonts w:eastAsia="Times New Roman"/>
                              </w:rPr>
                            </w:pPr>
                          </w:p>
                        </w:txbxContent>
                      </v:textbox>
                    </v:roundrect>
                    <v:roundrect id="Rounded Rectangle 3609" o:spid="_x0000_s2885" style="position:absolute;left:29094;top:2231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" fillcolor="#fac090" strokecolor="#385d8a" strokeweight="2pt">
                      <v:textbox>
                        <w:txbxContent>
                          <w:p w14:paraId="4F31808A" w14:textId="77777777" w:rsidR="0051744F" w:rsidRDefault="0051744F" w:rsidP="00E00A4D">
                            <w:pPr>
                              <w:rPr>
                                <w:rFonts w:eastAsia="Times New Roman"/>
                              </w:rPr>
                            </w:pPr>
                          </w:p>
                        </w:txbxContent>
                      </v:textbox>
                    </v:roundrect>
                  </v:group>
                  <v:group id="Group 3610" o:spid="_x0000_s2886" style="position:absolute;left:30169;top:20855;width:3945;height:12151" coordorigin="30169,20855"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">
                    <v:roundrect id="Rounded Rectangle 3611" o:spid="_x0000_s2887" style="position:absolute;left:30169;top:208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" fillcolor="#fac090" strokecolor="#385d8a" strokeweight="2pt">
                      <v:textbox>
                        <w:txbxContent>
                          <w:p w14:paraId="284C3E34" w14:textId="77777777" w:rsidR="0051744F" w:rsidRDefault="0051744F" w:rsidP="00E00A4D">
                            <w:pPr>
                              <w:rPr>
                                <w:rFonts w:eastAsia="Times New Roman"/>
                              </w:rPr>
                            </w:pPr>
                          </w:p>
                        </w:txbxContent>
                      </v:textbox>
                    </v:roundrect>
                    <v:roundrect id="Rounded Rectangle 3612" o:spid="_x0000_s2888" style="position:absolute;left:30169;top:2995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" fillcolor="#fac090" strokecolor="#385d8a" strokeweight="2pt">
                      <v:textbox>
                        <w:txbxContent>
                          <w:p w14:paraId="2CDA90B3" w14:textId="77777777" w:rsidR="0051744F" w:rsidRDefault="0051744F" w:rsidP="00E00A4D">
                            <w:pPr>
                              <w:rPr>
                                <w:rFonts w:eastAsia="Times New Roman"/>
                              </w:rPr>
                            </w:pPr>
                          </w:p>
                        </w:txbxContent>
                      </v:textbox>
                    </v:roundrect>
                    <v:roundrect id="Rounded Rectangle 3613" o:spid="_x0000_s2889" style="position:absolute;left:30169;top:26910;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" fillcolor="#fac090" strokecolor="#385d8a" strokeweight="2pt">
                      <v:textbox>
                        <w:txbxContent>
                          <w:p w14:paraId="5E9AB2DF" w14:textId="77777777" w:rsidR="0051744F" w:rsidRDefault="0051744F" w:rsidP="00E00A4D">
                            <w:pPr>
                              <w:rPr>
                                <w:rFonts w:eastAsia="Times New Roman"/>
                              </w:rPr>
                            </w:pPr>
                          </w:p>
                        </w:txbxContent>
                      </v:textbox>
                    </v:roundrect>
                    <v:roundrect id="Rounded Rectangle 3614" o:spid="_x0000_s2890" style="position:absolute;left:30169;top:2393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" fillcolor="#fac090" strokecolor="#385d8a" strokeweight="2pt">
                      <v:textbox>
                        <w:txbxContent>
                          <w:p w14:paraId="283281FC" w14:textId="77777777" w:rsidR="0051744F" w:rsidRDefault="0051744F" w:rsidP="00E00A4D">
                            <w:pPr>
                              <w:rPr>
                                <w:rFonts w:eastAsia="Times New Roman"/>
                              </w:rPr>
                            </w:pPr>
                          </w:p>
                        </w:txbxContent>
                      </v:textbox>
                    </v:roundrect>
                  </v:group>
                  <v:group id="Group 3615" o:spid="_x0000_s2891" style="position:absolute;left:31094;top:22379;width:3945;height:12151" coordorigin="31094,22379"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">
                    <v:roundrect id="Rounded Rectangle 3616" o:spid="_x0000_s2892" style="position:absolute;left:31094;top:2237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" fillcolor="#fac090" strokecolor="#385d8a" strokeweight="2pt">
                      <v:textbox>
                        <w:txbxContent>
                          <w:p w14:paraId="1424A282" w14:textId="77777777" w:rsidR="0051744F" w:rsidRDefault="0051744F" w:rsidP="00E00A4D">
                            <w:pPr>
                              <w:rPr>
                                <w:rFonts w:eastAsia="Times New Roman"/>
                              </w:rPr>
                            </w:pPr>
                          </w:p>
                        </w:txbxContent>
                      </v:textbox>
                    </v:roundrect>
                    <v:roundrect id="Rounded Rectangle 3617" o:spid="_x0000_s2893" style="position:absolute;left:31094;top:31482;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" fillcolor="#fac090" strokecolor="#385d8a" strokeweight="2pt">
                      <v:textbox>
                        <w:txbxContent>
                          <w:p w14:paraId="76A7F775" w14:textId="77777777" w:rsidR="0051744F" w:rsidRDefault="0051744F" w:rsidP="00E00A4D">
                            <w:pPr>
                              <w:rPr>
                                <w:rFonts w:eastAsia="Times New Roman"/>
                              </w:rPr>
                            </w:pPr>
                          </w:p>
                        </w:txbxContent>
                      </v:textbox>
                    </v:roundrect>
                    <v:roundrect id="Rounded Rectangle 3618" o:spid="_x0000_s2894" style="position:absolute;left:31094;top:28434;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" fillcolor="#fac090" strokecolor="#385d8a" strokeweight="2pt">
                      <v:textbox>
                        <w:txbxContent>
                          <w:p w14:paraId="6F9A604B" w14:textId="77777777" w:rsidR="0051744F" w:rsidRDefault="0051744F" w:rsidP="00E00A4D">
                            <w:pPr>
                              <w:rPr>
                                <w:rFonts w:eastAsia="Times New Roman"/>
                              </w:rPr>
                            </w:pPr>
                          </w:p>
                        </w:txbxContent>
                      </v:textbox>
                    </v:roundrect>
                    <v:roundrect id="Rounded Rectangle 3619" o:spid="_x0000_s2895" style="position:absolute;left:31094;top:2545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" fillcolor="#fac090" strokecolor="#385d8a" strokeweight="2pt">
                      <v:textbox>
                        <w:txbxContent>
                          <w:p w14:paraId="44B0BAB8" w14:textId="77777777" w:rsidR="0051744F" w:rsidRDefault="0051744F" w:rsidP="00E00A4D">
                            <w:pPr>
                              <w:rPr>
                                <w:rFonts w:eastAsia="Times New Roman"/>
                              </w:rPr>
                            </w:pPr>
                          </w:p>
                        </w:txbxContent>
                      </v:textbox>
                    </v:roundrect>
                  </v:group>
                  <v:group id="Group 3620" o:spid="_x0000_s2896" style="position:absolute;left:32142;top:23903;width:3945;height:12151" coordorigin="32142,23903"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">
                    <v:roundrect id="Rounded Rectangle 3621" o:spid="_x0000_s2897" style="position:absolute;left:32142;top:2390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" fillcolor="#fac090" strokecolor="#385d8a" strokeweight="2pt">
                      <v:textbox>
                        <w:txbxContent>
                          <w:p w14:paraId="24435028" w14:textId="77777777" w:rsidR="0051744F" w:rsidRDefault="0051744F" w:rsidP="00E00A4D">
                            <w:pPr>
                              <w:rPr>
                                <w:rFonts w:eastAsia="Times New Roman"/>
                              </w:rPr>
                            </w:pPr>
                          </w:p>
                        </w:txbxContent>
                      </v:textbox>
                    </v:roundrect>
                    <v:roundrect id="Rounded Rectangle 3622" o:spid="_x0000_s2898" style="position:absolute;left:32142;top:33006;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" fillcolor="#fac090" strokecolor="#385d8a" strokeweight="2pt">
                      <v:textbox>
                        <w:txbxContent>
                          <w:p w14:paraId="15FC0C8F" w14:textId="77777777" w:rsidR="0051744F" w:rsidRDefault="0051744F" w:rsidP="00E00A4D">
                            <w:pPr>
                              <w:rPr>
                                <w:rFonts w:eastAsia="Times New Roman"/>
                              </w:rPr>
                            </w:pPr>
                          </w:p>
                        </w:txbxContent>
                      </v:textbox>
                    </v:roundrect>
                    <v:roundrect id="Rounded Rectangle 3623" o:spid="_x0000_s2899" style="position:absolute;left:32142;top:2995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" fillcolor="#fac090" strokecolor="#385d8a" strokeweight="2pt">
                      <v:textbox>
                        <w:txbxContent>
                          <w:p w14:paraId="5674CA60" w14:textId="77777777" w:rsidR="0051744F" w:rsidRDefault="0051744F" w:rsidP="00E00A4D">
                            <w:pPr>
                              <w:rPr>
                                <w:rFonts w:eastAsia="Times New Roman"/>
                              </w:rPr>
                            </w:pPr>
                          </w:p>
                        </w:txbxContent>
                      </v:textbox>
                    </v:roundrect>
                    <v:roundrect id="Rounded Rectangle 3624" o:spid="_x0000_s2900" style="position:absolute;left:32142;top:2698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" fillcolor="#fac090" strokecolor="#385d8a" strokeweight="2pt">
                      <v:textbox>
                        <w:txbxContent>
                          <w:p w14:paraId="52BDAD9A" w14:textId="77777777" w:rsidR="0051744F" w:rsidRDefault="0051744F" w:rsidP="00E00A4D">
                            <w:pPr>
                              <w:rPr>
                                <w:rFonts w:eastAsia="Times New Roman"/>
                              </w:rPr>
                            </w:pPr>
                          </w:p>
                        </w:txbxContent>
                      </v:textbox>
                    </v:roundrect>
                  </v:group>
                  <v:group id="Group 3625" o:spid="_x0000_s2901" style="position:absolute;left:33076;top:25564;width:3945;height:12151" coordorigin="33076,25564"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">
                    <v:roundrect id="Rounded Rectangle 3626" o:spid="_x0000_s2902" style="position:absolute;left:33076;top:25564;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" fillcolor="#fac090" strokecolor="#385d8a" strokeweight="2pt">
                      <v:textbox>
                        <w:txbxContent>
                          <w:p w14:paraId="6213FBC6" w14:textId="77777777" w:rsidR="0051744F" w:rsidRDefault="0051744F" w:rsidP="00E00A4D">
                            <w:pPr>
                              <w:rPr>
                                <w:rFonts w:eastAsia="Times New Roman"/>
                              </w:rPr>
                            </w:pPr>
                          </w:p>
                        </w:txbxContent>
                      </v:textbox>
                    </v:roundrect>
                    <v:roundrect id="Rounded Rectangle 3627" o:spid="_x0000_s2903" style="position:absolute;left:33076;top:3466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" fillcolor="#fac090" strokecolor="#385d8a" strokeweight="2pt">
                      <v:textbox>
                        <w:txbxContent>
                          <w:p w14:paraId="5042BC46" w14:textId="77777777" w:rsidR="0051744F" w:rsidRDefault="0051744F" w:rsidP="00E00A4D">
                            <w:pPr>
                              <w:rPr>
                                <w:rFonts w:eastAsia="Times New Roman"/>
                              </w:rPr>
                            </w:pPr>
                          </w:p>
                        </w:txbxContent>
                      </v:textbox>
                    </v:roundrect>
                    <v:roundrect id="Rounded Rectangle 3628" o:spid="_x0000_s2904" style="position:absolute;left:33076;top:31619;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" fillcolor="#fac090" strokecolor="#385d8a" strokeweight="2pt">
                      <v:textbox>
                        <w:txbxContent>
                          <w:p w14:paraId="75CD29D3" w14:textId="77777777" w:rsidR="0051744F" w:rsidRDefault="0051744F" w:rsidP="00E00A4D">
                            <w:pPr>
                              <w:rPr>
                                <w:rFonts w:eastAsia="Times New Roman"/>
                              </w:rPr>
                            </w:pPr>
                          </w:p>
                        </w:txbxContent>
                      </v:textbox>
                    </v:roundrect>
                    <v:roundrect id="Rounded Rectangle 3629" o:spid="_x0000_s2905" style="position:absolute;left:33076;top:28644;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" fillcolor="#fac090" strokecolor="#385d8a" strokeweight="2pt">
                      <v:textbox>
                        <w:txbxContent>
                          <w:p w14:paraId="228DE436" w14:textId="77777777" w:rsidR="0051744F" w:rsidRDefault="0051744F" w:rsidP="00E00A4D">
                            <w:pPr>
                              <w:rPr>
                                <w:rFonts w:eastAsia="Times New Roman"/>
                              </w:rPr>
                            </w:pPr>
                          </w:p>
                        </w:txbxContent>
                      </v:textbox>
                    </v:roundrect>
                  </v:group>
                  <v:group id="Group 3630" o:spid="_x0000_s2906" style="position:absolute;left:33951;top:26778;width:3945;height:12151" coordorigin="33951,26778"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">
                    <v:roundrect id="Rounded Rectangle 3631" o:spid="_x0000_s2907" style="position:absolute;left:33951;top:2677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" fillcolor="#fac090" strokecolor="#385d8a" strokeweight="2pt">
                      <v:textbox>
                        <w:txbxContent>
                          <w:p w14:paraId="0656CF13" w14:textId="77777777" w:rsidR="0051744F" w:rsidRDefault="0051744F" w:rsidP="00E00A4D">
                            <w:pPr>
                              <w:rPr>
                                <w:rFonts w:eastAsia="Times New Roman"/>
                              </w:rPr>
                            </w:pPr>
                          </w:p>
                        </w:txbxContent>
                      </v:textbox>
                    </v:roundrect>
                    <v:roundrect id="Rounded Rectangle 3632" o:spid="_x0000_s2908" style="position:absolute;left:33951;top:35881;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" fillcolor="#fac090" strokecolor="#385d8a" strokeweight="2pt">
                      <v:textbox>
                        <w:txbxContent>
                          <w:p w14:paraId="42BB046F" w14:textId="77777777" w:rsidR="0051744F" w:rsidRDefault="0051744F" w:rsidP="00E00A4D">
                            <w:pPr>
                              <w:rPr>
                                <w:rFonts w:eastAsia="Times New Roman"/>
                              </w:rPr>
                            </w:pPr>
                          </w:p>
                        </w:txbxContent>
                      </v:textbox>
                    </v:roundrect>
                    <v:roundrect id="Rounded Rectangle 3633" o:spid="_x0000_s2909" style="position:absolute;left:33951;top:32833;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" fillcolor="#fac090" strokecolor="#385d8a" strokeweight="2pt">
                      <v:textbox>
                        <w:txbxContent>
                          <w:p w14:paraId="46FB7871" w14:textId="77777777" w:rsidR="0051744F" w:rsidRDefault="0051744F" w:rsidP="00E00A4D">
                            <w:pPr>
                              <w:rPr>
                                <w:rFonts w:eastAsia="Times New Roman"/>
                              </w:rPr>
                            </w:pPr>
                          </w:p>
                        </w:txbxContent>
                      </v:textbox>
                    </v:roundrect>
                    <v:roundrect id="Rounded Rectangle 3634" o:spid="_x0000_s2910" style="position:absolute;left:33951;top:29858;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" fillcolor="#fac090" strokecolor="#385d8a" strokeweight="2pt">
                      <v:textbox>
                        <w:txbxContent>
                          <w:p w14:paraId="4921DA60" w14:textId="77777777" w:rsidR="0051744F" w:rsidRDefault="0051744F" w:rsidP="00E00A4D">
                            <w:pPr>
                              <w:rPr>
                                <w:rFonts w:eastAsia="Times New Roman"/>
                              </w:rPr>
                            </w:pPr>
                          </w:p>
                        </w:txbxContent>
                      </v:textbox>
                    </v:roundrect>
                  </v:group>
                  <v:group id="Group 3635" o:spid="_x0000_s2911" style="position:absolute;left:34908;top:28302;width:3945;height:12151" coordorigin="34908,28302" coordsize="3944,1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">
                    <v:roundrect id="Rounded Rectangle 3636" o:spid="_x0000_s2912" style="position:absolute;left:34908;top:28302;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" fillcolor="#fac090" strokecolor="#385d8a" strokeweight="2pt">
                      <v:textbox>
                        <w:txbxContent>
                          <w:p w14:paraId="0D58E138" w14:textId="77777777" w:rsidR="0051744F" w:rsidRDefault="0051744F" w:rsidP="00E00A4D">
                            <w:pPr>
                              <w:rPr>
                                <w:rFonts w:eastAsia="Times New Roman"/>
                              </w:rPr>
                            </w:pPr>
                          </w:p>
                        </w:txbxContent>
                      </v:textbox>
                    </v:roundrect>
                    <v:roundrect id="Rounded Rectangle 3637" o:spid="_x0000_s2913" style="position:absolute;left:34908;top:3740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" fillcolor="#fac090" strokecolor="#385d8a" strokeweight="2pt">
                      <v:textbox>
                        <w:txbxContent>
                          <w:p w14:paraId="0A36B8B3" w14:textId="77777777" w:rsidR="0051744F" w:rsidRDefault="0051744F" w:rsidP="00E00A4D">
                            <w:pPr>
                              <w:rPr>
                                <w:rFonts w:eastAsia="Times New Roman"/>
                              </w:rPr>
                            </w:pPr>
                          </w:p>
                        </w:txbxContent>
                      </v:textbox>
                    </v:roundrect>
                    <v:roundrect id="Rounded Rectangle 3638" o:spid="_x0000_s2914" style="position:absolute;left:34908;top:34357;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" fillcolor="#fac090" strokecolor="#385d8a" strokeweight="2pt">
                      <v:textbox>
                        <w:txbxContent>
                          <w:p w14:paraId="08A172E0" w14:textId="77777777" w:rsidR="0051744F" w:rsidRDefault="0051744F" w:rsidP="00E00A4D">
                            <w:pPr>
                              <w:rPr>
                                <w:rFonts w:eastAsia="Times New Roman"/>
                              </w:rPr>
                            </w:pPr>
                          </w:p>
                        </w:txbxContent>
                      </v:textbox>
                    </v:roundrect>
                    <v:roundrect id="Rounded Rectangle 3639" o:spid="_x0000_s2915" style="position:absolute;left:34908;top:31382;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" fillcolor="#fac090" strokecolor="#385d8a" strokeweight="2pt">
                      <v:textbox>
                        <w:txbxContent>
                          <w:p w14:paraId="6076620E" w14:textId="77777777" w:rsidR="0051744F" w:rsidRDefault="0051744F" w:rsidP="00E00A4D">
                            <w:pPr>
                              <w:rPr>
                                <w:rFonts w:eastAsia="Times New Roman"/>
                              </w:rPr>
                            </w:pPr>
                          </w:p>
                        </w:txbxContent>
                      </v:textbox>
                    </v:roundrect>
                  </v:group>
                </v:group>
                <v:oval id="Oval 3640" o:spid="_x0000_s2916" style="position:absolute;left:38346;top:24225;width:4178;height:3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" fillcolor="window" strokecolor="#385d8a" strokeweight="2pt">
                  <v:textbox>
                    <w:txbxContent>
                      <w:p w14:paraId="68F9B037" w14:textId="77777777" w:rsidR="0051744F" w:rsidRDefault="0051744F" w:rsidP="00E00A4D">
                        <w:pPr>
                          <w:rPr>
                            <w:rFonts w:eastAsia="Times New Roman"/>
                          </w:rPr>
                        </w:pPr>
                      </w:p>
                    </w:txbxContent>
                  </v:textbox>
                </v:oval>
                <v:line id="Straight Connector 3641" o:spid="_x0000_s2917" style="position:absolute;flip:y;visibility:visible;mso-wrap-style:square" from="25213,23891" to="34722,24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" strokecolor="windowText"/>
                <v:line id="Straight Connector 3642" o:spid="_x0000_s2918" style="position:absolute;flip:y;visibility:visible;mso-wrap-style:square" from="25213,26159" to="34722,27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" strokecolor="windowText"/>
                <v:line id="Straight Connector 3643" o:spid="_x0000_s2919" style="position:absolute;visibility:visible;mso-wrap-style:square" from="34722,23891" to="40435,24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" strokecolor="windowText"/>
                <v:line id="Straight Connector 3644" o:spid="_x0000_s2920" style="position:absolute;flip:y;visibility:visible;mso-wrap-style:square" from="36356,27890" to="40435,28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" strokecolor="windowText"/>
                <v:line id="Straight Connector 3645" o:spid="_x0000_s2921" style="position:absolute;visibility:visible;mso-wrap-style:square" from="40435,24225" to="50595,27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" strokecolor="windowText"/>
                <v:line id="Straight Connector 3646" o:spid="_x0000_s2922" style="position:absolute;visibility:visible;mso-wrap-style:square" from="40435,27890" to="49731,29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" strokecolor="windowText"/>
                <v:shape id="Picture 3647" o:spid="_x0000_s2923" type="#_x0000_t75" style="position:absolute;left:8888;top:35599;width:939;height:1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">
                  <v:imagedata r:id="rId57" o:title=""/>
                </v:shape>
                <v:shape id="Text Box 2" o:spid="_x0000_s2924" type="#_x0000_t202" style="position:absolute;left:4804;top:37830;width:12005;height:3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" filled="f" stroked="f">
                  <v:textbox>
                    <w:txbxContent>
                      <w:p w14:paraId="2A3FE6AA" w14:textId="77777777" w:rsidR="0051744F" w:rsidRDefault="0051744F" w:rsidP="00E00A4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7080CF9D" w14:textId="77777777" w:rsidR="0051744F" w:rsidRDefault="0051744F" w:rsidP="00E00A4D">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6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Text Box 2" o:spid="_x0000_s2925" type="#_x0000_t202" style="position:absolute;left:20944;top:37921;width:12867;height:3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" filled="f" stroked="f">
                  <v:textbox>
                    <w:txbxContent>
                      <w:p w14:paraId="3DB75D3E" w14:textId="77777777" w:rsidR="0051744F" w:rsidRDefault="0051744F" w:rsidP="00E00A4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3E80FAED" w14:textId="77777777" w:rsidR="0051744F" w:rsidRDefault="0051744F" w:rsidP="00E00A4D">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6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3650" o:spid="_x0000_s2926" type="#_x0000_t75" style="position:absolute;left:26183;top:35672;width:940;height:1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">
                  <v:imagedata r:id="rId57" o:title=""/>
                </v:shape>
                <v:shape id="Text Box 2" o:spid="_x0000_s2927" type="#_x0000_t202" style="position:absolute;left:46098;top:13398;width:12197;height:2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" filled="f" stroked="f">
                  <v:textbox>
                    <w:txbxContent>
                      <w:p w14:paraId="7978721A" w14:textId="77777777" w:rsidR="0051744F" w:rsidRDefault="0051744F" w:rsidP="00E00A4D">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3652" o:spid="_x0000_s2928" type="#_x0000_t67" style="position:absolute;left:51942;top:15557;width:966;height:1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" adj="14229,6846" fillcolor="windowText" stroked="f" strokeweight="2pt">
                  <v:textbox>
                    <w:txbxContent>
                      <w:p w14:paraId="48EEC87D" w14:textId="77777777" w:rsidR="0051744F" w:rsidRDefault="0051744F" w:rsidP="00E00A4D">
                        <w:pPr>
                          <w:rPr>
                            <w:rFonts w:eastAsia="Times New Roman"/>
                          </w:rPr>
                        </w:pPr>
                      </w:p>
                    </w:txbxContent>
                  </v:textbox>
                </v:shape>
                <v:shape id="Text Box 2" o:spid="_x0000_s2929" type="#_x0000_t202" style="position:absolute;left:36469;top:37773;width:12867;height:3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" filled="f" stroked="f">
                  <v:textbox>
                    <w:txbxContent>
                      <w:p w14:paraId="68890C2C" w14:textId="77777777" w:rsidR="0051744F" w:rsidRDefault="0051744F" w:rsidP="00E00A4D">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3+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3</w:t>
                        </w:r>
                      </w:p>
                      <w:p w14:paraId="6CA4EC51" w14:textId="77777777" w:rsidR="0051744F" w:rsidRDefault="0051744F" w:rsidP="00E00A4D">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6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3654" o:spid="_x0000_s2930" type="#_x0000_t75" style="position:absolute;left:41776;top:35345;width:940;height:1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">
                  <v:imagedata r:id="rId57" o:title=""/>
                </v:shape>
                <v:shape id="TextBox 5" o:spid="_x0000_s2931" type="#_x0000_t202" style="position:absolute;width:5505;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" filled="f" stroked="f">
                  <v:textbox>
                    <w:txbxContent>
                      <w:p w14:paraId="508E481E" w14:textId="77777777" w:rsidR="0051744F" w:rsidRDefault="0051744F" w:rsidP="00E00A4D">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v:textbox>
                </v:shape>
                <w10:wrap type="square"/>
              </v:group>
            </w:pict>
          </mc:Fallback>
        </mc:AlternateContent>
      </w:r>
      <w:r w:rsidR="00E00A4D" w:rsidRPr="00AC6793">
        <w:rPr>
          <w:rFonts w:ascii="Times New Roman" w:hAnsi="Times New Roman" w:cs="Times New Roman"/>
          <w:b/>
          <w:i w:val="0"/>
          <w:noProof/>
          <w:color w:val="auto"/>
          <w:sz w:val="22"/>
          <w:szCs w:val="22"/>
        </w:rPr>
        <mc:AlternateContent>
          <mc:Choice Requires="wpg">
            <w:drawing>
              <wp:anchor distT="0" distB="0" distL="114300" distR="114300" simplePos="0" relativeHeight="251796992" behindDoc="0" locked="0" layoutInCell="1" allowOverlap="1" wp14:anchorId="67336CE4" wp14:editId="083D4F28">
                <wp:simplePos x="0" y="0"/>
                <wp:positionH relativeFrom="column">
                  <wp:posOffset>-364490</wp:posOffset>
                </wp:positionH>
                <wp:positionV relativeFrom="paragraph">
                  <wp:posOffset>27305</wp:posOffset>
                </wp:positionV>
                <wp:extent cx="5964555" cy="3867150"/>
                <wp:effectExtent l="0" t="0" r="17145" b="0"/>
                <wp:wrapSquare wrapText="bothSides"/>
                <wp:docPr id="3143" name="Group 2"/>
                <wp:cNvGraphicFramePr/>
                <a:graphic xmlns:a="http://schemas.openxmlformats.org/drawingml/2006/main">
                  <a:graphicData uri="http://schemas.microsoft.com/office/word/2010/wordprocessingGroup">
                    <wpg:wgp>
                      <wpg:cNvGrpSpPr/>
                      <wpg:grpSpPr>
                        <a:xfrm>
                          <a:off x="0" y="0"/>
                          <a:ext cx="5964555" cy="3867150"/>
                          <a:chOff x="0" y="0"/>
                          <a:chExt cx="5965097" cy="3867176"/>
                        </a:xfrm>
                      </wpg:grpSpPr>
                      <wpg:grpSp>
                        <wpg:cNvPr id="3144" name="Group 3144"/>
                        <wpg:cNvGrpSpPr/>
                        <wpg:grpSpPr>
                          <a:xfrm>
                            <a:off x="0" y="215444"/>
                            <a:ext cx="5965097" cy="3429931"/>
                            <a:chOff x="0" y="215444"/>
                            <a:chExt cx="8328142" cy="4843659"/>
                          </a:xfrm>
                        </wpg:grpSpPr>
                        <wpg:grpSp>
                          <wpg:cNvPr id="3145" name="Group 3145"/>
                          <wpg:cNvGrpSpPr/>
                          <wpg:grpSpPr>
                            <a:xfrm>
                              <a:off x="0" y="215444"/>
                              <a:ext cx="801485" cy="4843659"/>
                              <a:chOff x="0" y="215444"/>
                              <a:chExt cx="801485" cy="4843659"/>
                            </a:xfrm>
                          </wpg:grpSpPr>
                          <wps:wsp>
                            <wps:cNvPr id="3146" name="Rounded Rectangle 3146"/>
                            <wps:cNvSpPr/>
                            <wps:spPr>
                              <a:xfrm>
                                <a:off x="0" y="2154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7D65F36" w14:textId="77777777" w:rsidR="0051744F" w:rsidRDefault="0051744F" w:rsidP="00522DAB">
                                  <w:pPr>
                                    <w:rPr>
                                      <w:rFonts w:eastAsia="Times New Roman"/>
                                    </w:rPr>
                                  </w:pPr>
                                </w:p>
                              </w:txbxContent>
                            </wps:txbx>
                            <wps:bodyPr rtlCol="0" anchor="ctr"/>
                          </wps:wsp>
                          <wps:wsp>
                            <wps:cNvPr id="3147" name="Rounded Rectangle 3147"/>
                            <wps:cNvSpPr/>
                            <wps:spPr>
                              <a:xfrm>
                                <a:off x="0" y="520244"/>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4FFB18BA" w14:textId="77777777" w:rsidR="0051744F" w:rsidRDefault="0051744F" w:rsidP="00522DAB">
                                  <w:pPr>
                                    <w:rPr>
                                      <w:rFonts w:eastAsia="Times New Roman"/>
                                    </w:rPr>
                                  </w:pPr>
                                </w:p>
                              </w:txbxContent>
                            </wps:txbx>
                            <wps:bodyPr rtlCol="0" anchor="ctr"/>
                          </wps:wsp>
                          <wps:wsp>
                            <wps:cNvPr id="3148" name="Rounded Rectangle 3148"/>
                            <wps:cNvSpPr/>
                            <wps:spPr>
                              <a:xfrm>
                                <a:off x="0" y="8250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AFC06A5" w14:textId="77777777" w:rsidR="0051744F" w:rsidRDefault="0051744F" w:rsidP="00522DAB">
                                  <w:pPr>
                                    <w:rPr>
                                      <w:rFonts w:eastAsia="Times New Roman"/>
                                    </w:rPr>
                                  </w:pPr>
                                </w:p>
                              </w:txbxContent>
                            </wps:txbx>
                            <wps:bodyPr rtlCol="0" anchor="ctr"/>
                          </wps:wsp>
                          <wps:wsp>
                            <wps:cNvPr id="3149" name="Rounded Rectangle 3149"/>
                            <wps:cNvSpPr/>
                            <wps:spPr>
                              <a:xfrm>
                                <a:off x="0" y="11298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1855A48" w14:textId="77777777" w:rsidR="0051744F" w:rsidRDefault="0051744F" w:rsidP="00522DAB">
                                  <w:pPr>
                                    <w:rPr>
                                      <w:rFonts w:eastAsia="Times New Roman"/>
                                    </w:rPr>
                                  </w:pPr>
                                </w:p>
                              </w:txbxContent>
                            </wps:txbx>
                            <wps:bodyPr rtlCol="0" anchor="ctr"/>
                          </wps:wsp>
                          <wps:wsp>
                            <wps:cNvPr id="3150" name="Rounded Rectangle 3150"/>
                            <wps:cNvSpPr/>
                            <wps:spPr>
                              <a:xfrm>
                                <a:off x="0" y="14346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1ECD49F" w14:textId="77777777" w:rsidR="0051744F" w:rsidRDefault="0051744F" w:rsidP="00522DAB">
                                  <w:pPr>
                                    <w:rPr>
                                      <w:rFonts w:eastAsia="Times New Roman"/>
                                    </w:rPr>
                                  </w:pPr>
                                </w:p>
                              </w:txbxContent>
                            </wps:txbx>
                            <wps:bodyPr rtlCol="0" anchor="ctr"/>
                          </wps:wsp>
                          <wps:wsp>
                            <wps:cNvPr id="3151" name="Rounded Rectangle 3151"/>
                            <wps:cNvSpPr/>
                            <wps:spPr>
                              <a:xfrm>
                                <a:off x="0" y="1739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9B64206" w14:textId="77777777" w:rsidR="0051744F" w:rsidRDefault="0051744F" w:rsidP="00522DAB">
                                  <w:pPr>
                                    <w:rPr>
                                      <w:rFonts w:eastAsia="Times New Roman"/>
                                    </w:rPr>
                                  </w:pPr>
                                </w:p>
                              </w:txbxContent>
                            </wps:txbx>
                            <wps:bodyPr rtlCol="0" anchor="ctr"/>
                          </wps:wsp>
                          <wps:wsp>
                            <wps:cNvPr id="3152" name="Rounded Rectangle 3152"/>
                            <wps:cNvSpPr/>
                            <wps:spPr>
                              <a:xfrm>
                                <a:off x="0" y="2044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97F3F89" w14:textId="77777777" w:rsidR="0051744F" w:rsidRDefault="0051744F" w:rsidP="00522DAB">
                                  <w:pPr>
                                    <w:rPr>
                                      <w:rFonts w:eastAsia="Times New Roman"/>
                                    </w:rPr>
                                  </w:pPr>
                                </w:p>
                              </w:txbxContent>
                            </wps:txbx>
                            <wps:bodyPr rtlCol="0" anchor="ctr"/>
                          </wps:wsp>
                          <wps:wsp>
                            <wps:cNvPr id="3153" name="Rounded Rectangle 3153"/>
                            <wps:cNvSpPr/>
                            <wps:spPr>
                              <a:xfrm>
                                <a:off x="0" y="234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2CDDE12" w14:textId="77777777" w:rsidR="0051744F" w:rsidRDefault="0051744F" w:rsidP="00522DAB">
                                  <w:pPr>
                                    <w:rPr>
                                      <w:rFonts w:eastAsia="Times New Roman"/>
                                    </w:rPr>
                                  </w:pPr>
                                </w:p>
                              </w:txbxContent>
                            </wps:txbx>
                            <wps:bodyPr rtlCol="0" anchor="ctr"/>
                          </wps:wsp>
                          <wps:wsp>
                            <wps:cNvPr id="3154" name="Rounded Rectangle 3154"/>
                            <wps:cNvSpPr/>
                            <wps:spPr>
                              <a:xfrm>
                                <a:off x="0" y="294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BF97FA0" w14:textId="77777777" w:rsidR="0051744F" w:rsidRDefault="0051744F" w:rsidP="00522DAB">
                                  <w:pPr>
                                    <w:rPr>
                                      <w:rFonts w:eastAsia="Times New Roman"/>
                                    </w:rPr>
                                  </w:pPr>
                                </w:p>
                              </w:txbxContent>
                            </wps:txbx>
                            <wps:bodyPr rtlCol="0" anchor="ctr"/>
                          </wps:wsp>
                          <wps:wsp>
                            <wps:cNvPr id="3155" name="Rounded Rectangle 3155"/>
                            <wps:cNvSpPr/>
                            <wps:spPr>
                              <a:xfrm>
                                <a:off x="0" y="26528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827C370" w14:textId="77777777" w:rsidR="0051744F" w:rsidRDefault="0051744F" w:rsidP="00522DAB">
                                  <w:pPr>
                                    <w:rPr>
                                      <w:rFonts w:eastAsia="Times New Roman"/>
                                    </w:rPr>
                                  </w:pPr>
                                </w:p>
                              </w:txbxContent>
                            </wps:txbx>
                            <wps:bodyPr rtlCol="0" anchor="ctr"/>
                          </wps:wsp>
                          <wps:wsp>
                            <wps:cNvPr id="3156" name="Rounded Rectangle 3156"/>
                            <wps:cNvSpPr/>
                            <wps:spPr>
                              <a:xfrm>
                                <a:off x="0" y="32517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BE62D47" w14:textId="77777777" w:rsidR="0051744F" w:rsidRDefault="0051744F" w:rsidP="00522DAB">
                                  <w:pPr>
                                    <w:rPr>
                                      <w:rFonts w:eastAsia="Times New Roman"/>
                                    </w:rPr>
                                  </w:pPr>
                                </w:p>
                              </w:txbxContent>
                            </wps:txbx>
                            <wps:bodyPr rtlCol="0" anchor="ctr"/>
                          </wps:wsp>
                          <wps:wsp>
                            <wps:cNvPr id="3157" name="Rounded Rectangle 3157"/>
                            <wps:cNvSpPr/>
                            <wps:spPr>
                              <a:xfrm>
                                <a:off x="394493" y="32517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F04935A" w14:textId="77777777" w:rsidR="0051744F" w:rsidRDefault="0051744F" w:rsidP="00522DAB">
                                  <w:pPr>
                                    <w:rPr>
                                      <w:rFonts w:eastAsia="Times New Roman"/>
                                    </w:rPr>
                                  </w:pPr>
                                </w:p>
                              </w:txbxContent>
                            </wps:txbx>
                            <wps:bodyPr rtlCol="0" anchor="ctr"/>
                          </wps:wsp>
                          <wps:wsp>
                            <wps:cNvPr id="3158" name="Rounded Rectangle 3158"/>
                            <wps:cNvSpPr/>
                            <wps:spPr>
                              <a:xfrm>
                                <a:off x="394493" y="29469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0A12FF7" w14:textId="77777777" w:rsidR="0051744F" w:rsidRDefault="0051744F" w:rsidP="00522DAB">
                                  <w:pPr>
                                    <w:rPr>
                                      <w:rFonts w:eastAsia="Times New Roman"/>
                                    </w:rPr>
                                  </w:pPr>
                                </w:p>
                              </w:txbxContent>
                            </wps:txbx>
                            <wps:bodyPr rtlCol="0" anchor="ctr"/>
                          </wps:wsp>
                          <wps:wsp>
                            <wps:cNvPr id="3159" name="Rounded Rectangle 3159"/>
                            <wps:cNvSpPr/>
                            <wps:spPr>
                              <a:xfrm>
                                <a:off x="394493" y="26528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129AFE7" w14:textId="77777777" w:rsidR="0051744F" w:rsidRDefault="0051744F" w:rsidP="00522DAB">
                                  <w:pPr>
                                    <w:rPr>
                                      <w:rFonts w:eastAsia="Times New Roman"/>
                                    </w:rPr>
                                  </w:pPr>
                                </w:p>
                              </w:txbxContent>
                            </wps:txbx>
                            <wps:bodyPr rtlCol="0" anchor="ctr"/>
                          </wps:wsp>
                          <wps:wsp>
                            <wps:cNvPr id="3160" name="Rounded Rectangle 3160"/>
                            <wps:cNvSpPr/>
                            <wps:spPr>
                              <a:xfrm>
                                <a:off x="394493" y="2348000"/>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7AF09C6" w14:textId="77777777" w:rsidR="0051744F" w:rsidRDefault="0051744F" w:rsidP="00522DAB">
                                  <w:pPr>
                                    <w:rPr>
                                      <w:rFonts w:eastAsia="Times New Roman"/>
                                    </w:rPr>
                                  </w:pPr>
                                </w:p>
                              </w:txbxContent>
                            </wps:txbx>
                            <wps:bodyPr rtlCol="0" anchor="ctr"/>
                          </wps:wsp>
                          <wps:wsp>
                            <wps:cNvPr id="3161" name="Rounded Rectangle 3161"/>
                            <wps:cNvSpPr/>
                            <wps:spPr>
                              <a:xfrm>
                                <a:off x="394493" y="2044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CA83BB6" w14:textId="77777777" w:rsidR="0051744F" w:rsidRDefault="0051744F" w:rsidP="00522DAB">
                                  <w:pPr>
                                    <w:rPr>
                                      <w:rFonts w:eastAsia="Times New Roman"/>
                                    </w:rPr>
                                  </w:pPr>
                                </w:p>
                              </w:txbxContent>
                            </wps:txbx>
                            <wps:bodyPr rtlCol="0" anchor="ctr"/>
                          </wps:wsp>
                          <wps:wsp>
                            <wps:cNvPr id="3162" name="Rounded Rectangle 3162"/>
                            <wps:cNvSpPr/>
                            <wps:spPr>
                              <a:xfrm>
                                <a:off x="394493" y="1739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72F113A" w14:textId="77777777" w:rsidR="0051744F" w:rsidRDefault="0051744F" w:rsidP="00522DAB">
                                  <w:pPr>
                                    <w:rPr>
                                      <w:rFonts w:eastAsia="Times New Roman"/>
                                    </w:rPr>
                                  </w:pPr>
                                </w:p>
                              </w:txbxContent>
                            </wps:txbx>
                            <wps:bodyPr rtlCol="0" anchor="ctr"/>
                          </wps:wsp>
                          <wps:wsp>
                            <wps:cNvPr id="3163" name="Rounded Rectangle 3163"/>
                            <wps:cNvSpPr/>
                            <wps:spPr>
                              <a:xfrm>
                                <a:off x="394493" y="11298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5F20378" w14:textId="77777777" w:rsidR="0051744F" w:rsidRDefault="0051744F" w:rsidP="00522DAB">
                                  <w:pPr>
                                    <w:rPr>
                                      <w:rFonts w:eastAsia="Times New Roman"/>
                                    </w:rPr>
                                  </w:pPr>
                                </w:p>
                              </w:txbxContent>
                            </wps:txbx>
                            <wps:bodyPr rtlCol="0" anchor="ctr"/>
                          </wps:wsp>
                          <wps:wsp>
                            <wps:cNvPr id="3164" name="Rounded Rectangle 3164"/>
                            <wps:cNvSpPr/>
                            <wps:spPr>
                              <a:xfrm>
                                <a:off x="394493" y="8250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368682B" w14:textId="77777777" w:rsidR="0051744F" w:rsidRDefault="0051744F" w:rsidP="00522DAB">
                                  <w:pPr>
                                    <w:rPr>
                                      <w:rFonts w:eastAsia="Times New Roman"/>
                                    </w:rPr>
                                  </w:pPr>
                                </w:p>
                              </w:txbxContent>
                            </wps:txbx>
                            <wps:bodyPr rtlCol="0" anchor="ctr"/>
                          </wps:wsp>
                          <wps:wsp>
                            <wps:cNvPr id="3165" name="Rounded Rectangle 3165"/>
                            <wps:cNvSpPr/>
                            <wps:spPr>
                              <a:xfrm>
                                <a:off x="394493" y="5202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4D12C66" w14:textId="77777777" w:rsidR="0051744F" w:rsidRDefault="0051744F" w:rsidP="00522DAB">
                                  <w:pPr>
                                    <w:rPr>
                                      <w:rFonts w:eastAsia="Times New Roman"/>
                                    </w:rPr>
                                  </w:pPr>
                                </w:p>
                              </w:txbxContent>
                            </wps:txbx>
                            <wps:bodyPr rtlCol="0" anchor="ctr"/>
                          </wps:wsp>
                          <wps:wsp>
                            <wps:cNvPr id="3166" name="Rounded Rectangle 3166"/>
                            <wps:cNvSpPr/>
                            <wps:spPr>
                              <a:xfrm>
                                <a:off x="394493" y="2154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8E3831D" w14:textId="77777777" w:rsidR="0051744F" w:rsidRDefault="0051744F" w:rsidP="00522DAB">
                                  <w:pPr>
                                    <w:rPr>
                                      <w:rFonts w:eastAsia="Times New Roman"/>
                                    </w:rPr>
                                  </w:pPr>
                                </w:p>
                              </w:txbxContent>
                            </wps:txbx>
                            <wps:bodyPr rtlCol="0" anchor="ctr"/>
                          </wps:wsp>
                          <wps:wsp>
                            <wps:cNvPr id="3167" name="Rounded Rectangle 3167"/>
                            <wps:cNvSpPr/>
                            <wps:spPr>
                              <a:xfrm>
                                <a:off x="394493" y="143464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1B124EA" w14:textId="77777777" w:rsidR="0051744F" w:rsidRDefault="0051744F" w:rsidP="00522DAB">
                                  <w:pPr>
                                    <w:rPr>
                                      <w:rFonts w:eastAsia="Times New Roman"/>
                                    </w:rPr>
                                  </w:pPr>
                                </w:p>
                              </w:txbxContent>
                            </wps:txbx>
                            <wps:bodyPr rtlCol="0" anchor="ctr"/>
                          </wps:wsp>
                          <wps:wsp>
                            <wps:cNvPr id="3168" name="Rounded Rectangle 3168"/>
                            <wps:cNvSpPr/>
                            <wps:spPr>
                              <a:xfrm>
                                <a:off x="6746" y="38613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BC4AD02" w14:textId="77777777" w:rsidR="0051744F" w:rsidRDefault="0051744F" w:rsidP="00522DAB">
                                  <w:pPr>
                                    <w:rPr>
                                      <w:rFonts w:eastAsia="Times New Roman"/>
                                    </w:rPr>
                                  </w:pPr>
                                </w:p>
                              </w:txbxContent>
                            </wps:txbx>
                            <wps:bodyPr rtlCol="0" anchor="ctr"/>
                          </wps:wsp>
                          <wps:wsp>
                            <wps:cNvPr id="3169" name="Rounded Rectangle 3169"/>
                            <wps:cNvSpPr/>
                            <wps:spPr>
                              <a:xfrm>
                                <a:off x="6746" y="35565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0348C1C" w14:textId="77777777" w:rsidR="0051744F" w:rsidRDefault="0051744F" w:rsidP="00522DAB">
                                  <w:pPr>
                                    <w:rPr>
                                      <w:rFonts w:eastAsia="Times New Roman"/>
                                    </w:rPr>
                                  </w:pPr>
                                </w:p>
                              </w:txbxContent>
                            </wps:txbx>
                            <wps:bodyPr rtlCol="0" anchor="ctr"/>
                          </wps:wsp>
                          <wps:wsp>
                            <wps:cNvPr id="3170" name="Rounded Rectangle 3170"/>
                            <wps:cNvSpPr/>
                            <wps:spPr>
                              <a:xfrm>
                                <a:off x="6746" y="41554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2A20DD2" w14:textId="77777777" w:rsidR="0051744F" w:rsidRDefault="0051744F" w:rsidP="00522DAB">
                                  <w:pPr>
                                    <w:rPr>
                                      <w:rFonts w:eastAsia="Times New Roman"/>
                                    </w:rPr>
                                  </w:pPr>
                                </w:p>
                              </w:txbxContent>
                            </wps:txbx>
                            <wps:bodyPr rtlCol="0" anchor="ctr"/>
                          </wps:wsp>
                          <wps:wsp>
                            <wps:cNvPr id="3171" name="Rounded Rectangle 3171"/>
                            <wps:cNvSpPr/>
                            <wps:spPr>
                              <a:xfrm>
                                <a:off x="401239" y="41554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59D0921" w14:textId="77777777" w:rsidR="0051744F" w:rsidRDefault="0051744F" w:rsidP="00522DAB">
                                  <w:pPr>
                                    <w:rPr>
                                      <w:rFonts w:eastAsia="Times New Roman"/>
                                    </w:rPr>
                                  </w:pPr>
                                </w:p>
                              </w:txbxContent>
                            </wps:txbx>
                            <wps:bodyPr rtlCol="0" anchor="ctr"/>
                          </wps:wsp>
                          <wps:wsp>
                            <wps:cNvPr id="3172" name="Rounded Rectangle 3172"/>
                            <wps:cNvSpPr/>
                            <wps:spPr>
                              <a:xfrm>
                                <a:off x="401239" y="38506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007911B" w14:textId="77777777" w:rsidR="0051744F" w:rsidRDefault="0051744F" w:rsidP="00522DAB">
                                  <w:pPr>
                                    <w:rPr>
                                      <w:rFonts w:eastAsia="Times New Roman"/>
                                    </w:rPr>
                                  </w:pPr>
                                </w:p>
                              </w:txbxContent>
                            </wps:txbx>
                            <wps:bodyPr rtlCol="0" anchor="ctr"/>
                          </wps:wsp>
                          <wps:wsp>
                            <wps:cNvPr id="3173" name="Rounded Rectangle 3173"/>
                            <wps:cNvSpPr/>
                            <wps:spPr>
                              <a:xfrm>
                                <a:off x="401239" y="3556501"/>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E8C6D3D" w14:textId="77777777" w:rsidR="0051744F" w:rsidRDefault="0051744F" w:rsidP="00522DAB">
                                  <w:pPr>
                                    <w:rPr>
                                      <w:rFonts w:eastAsia="Times New Roman"/>
                                    </w:rPr>
                                  </w:pPr>
                                </w:p>
                              </w:txbxContent>
                            </wps:txbx>
                            <wps:bodyPr rtlCol="0" anchor="ctr"/>
                          </wps:wsp>
                          <wps:wsp>
                            <wps:cNvPr id="3174" name="Rounded Rectangle 3174"/>
                            <wps:cNvSpPr/>
                            <wps:spPr>
                              <a:xfrm>
                                <a:off x="6745" y="4460202"/>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A3D7FF6" w14:textId="77777777" w:rsidR="0051744F" w:rsidRDefault="0051744F" w:rsidP="00522DAB">
                                  <w:pPr>
                                    <w:rPr>
                                      <w:rFonts w:eastAsia="Times New Roman"/>
                                    </w:rPr>
                                  </w:pPr>
                                </w:p>
                              </w:txbxContent>
                            </wps:txbx>
                            <wps:bodyPr rtlCol="0" anchor="ctr"/>
                          </wps:wsp>
                          <wps:wsp>
                            <wps:cNvPr id="3175" name="Rounded Rectangle 3175"/>
                            <wps:cNvSpPr/>
                            <wps:spPr>
                              <a:xfrm>
                                <a:off x="6745" y="47543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A916C05" w14:textId="77777777" w:rsidR="0051744F" w:rsidRDefault="0051744F" w:rsidP="00522DAB">
                                  <w:pPr>
                                    <w:rPr>
                                      <w:rFonts w:eastAsia="Times New Roman"/>
                                    </w:rPr>
                                  </w:pPr>
                                </w:p>
                              </w:txbxContent>
                            </wps:txbx>
                            <wps:bodyPr rtlCol="0" anchor="ctr"/>
                          </wps:wsp>
                          <wps:wsp>
                            <wps:cNvPr id="3176" name="Rounded Rectangle 3176"/>
                            <wps:cNvSpPr/>
                            <wps:spPr>
                              <a:xfrm>
                                <a:off x="401238" y="47543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3F467042" w14:textId="77777777" w:rsidR="0051744F" w:rsidRDefault="0051744F" w:rsidP="00522DAB">
                                  <w:pPr>
                                    <w:rPr>
                                      <w:rFonts w:eastAsia="Times New Roman"/>
                                    </w:rPr>
                                  </w:pPr>
                                </w:p>
                              </w:txbxContent>
                            </wps:txbx>
                            <wps:bodyPr rtlCol="0" anchor="ctr"/>
                          </wps:wsp>
                          <wps:wsp>
                            <wps:cNvPr id="3177" name="Rounded Rectangle 3177"/>
                            <wps:cNvSpPr/>
                            <wps:spPr>
                              <a:xfrm>
                                <a:off x="401238" y="444950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FF98DEE" w14:textId="77777777" w:rsidR="0051744F" w:rsidRDefault="0051744F" w:rsidP="00522DAB">
                                  <w:pPr>
                                    <w:rPr>
                                      <w:rFonts w:eastAsia="Times New Roman"/>
                                    </w:rPr>
                                  </w:pPr>
                                </w:p>
                              </w:txbxContent>
                            </wps:txbx>
                            <wps:bodyPr rtlCol="0" anchor="ctr"/>
                          </wps:wsp>
                        </wpg:grpSp>
                        <wpg:grpSp>
                          <wpg:cNvPr id="3178" name="Group 3178"/>
                          <wpg:cNvGrpSpPr/>
                          <wpg:grpSpPr>
                            <a:xfrm>
                              <a:off x="1061871" y="1253397"/>
                              <a:ext cx="2063332" cy="2906915"/>
                              <a:chOff x="1061871" y="1253397"/>
                              <a:chExt cx="2063332" cy="2906915"/>
                            </a:xfrm>
                          </wpg:grpSpPr>
                          <wpg:grpSp>
                            <wpg:cNvPr id="3179" name="Group 3179"/>
                            <wpg:cNvGrpSpPr/>
                            <wpg:grpSpPr>
                              <a:xfrm>
                                <a:off x="1061871" y="1253397"/>
                                <a:ext cx="817951" cy="1241794"/>
                                <a:chOff x="1061871" y="1253397"/>
                                <a:chExt cx="817951" cy="1241794"/>
                              </a:xfrm>
                            </wpg:grpSpPr>
                            <pic:pic xmlns:pic="http://schemas.openxmlformats.org/drawingml/2006/picture">
                              <pic:nvPicPr>
                                <pic:cNvPr id="3180" name="Picture 31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65484" y="15578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81" name="Picture 31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72596" y="15572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82" name="Picture 31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65485" y="12533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83" name="Picture 31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61878" y="18621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84" name="Picture 31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54759" y="21665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85" name="Picture 31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061871" y="21659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86" name="Picture 318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54760" y="18621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87" name="Picture 318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072595" y="12653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188" name="Group 3188"/>
                            <wpg:cNvGrpSpPr/>
                            <wpg:grpSpPr>
                              <a:xfrm>
                                <a:off x="1157719" y="1405797"/>
                                <a:ext cx="817951" cy="1241794"/>
                                <a:chOff x="1157719" y="1405797"/>
                                <a:chExt cx="817951" cy="1241794"/>
                              </a:xfrm>
                            </wpg:grpSpPr>
                            <pic:pic xmlns:pic="http://schemas.openxmlformats.org/drawingml/2006/picture">
                              <pic:nvPicPr>
                                <pic:cNvPr id="3189" name="Picture 318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61332" y="17102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90" name="Picture 31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68444" y="17096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91" name="Picture 31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61333" y="14057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92" name="Picture 319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57726" y="20145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93" name="Picture 319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50607" y="23189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94" name="Picture 3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57719" y="23183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95" name="Picture 319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50608" y="20145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96" name="Picture 319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168443" y="14177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197" name="Group 3197"/>
                            <wpg:cNvGrpSpPr/>
                            <wpg:grpSpPr>
                              <a:xfrm>
                                <a:off x="1260712" y="1547510"/>
                                <a:ext cx="817951" cy="1241794"/>
                                <a:chOff x="1260712" y="1547510"/>
                                <a:chExt cx="817951" cy="1241794"/>
                              </a:xfrm>
                            </wpg:grpSpPr>
                            <pic:pic xmlns:pic="http://schemas.openxmlformats.org/drawingml/2006/picture">
                              <pic:nvPicPr>
                                <pic:cNvPr id="3198" name="Picture 31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64325" y="18519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99" name="Picture 31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71437" y="18513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00" name="Picture 32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64326" y="154751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01" name="Picture 32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60719" y="21562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02" name="Picture 320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53600" y="246069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03" name="Picture 32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260712" y="246006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04" name="Picture 32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53601" y="21562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05" name="Picture 320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271436" y="155941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206" name="Group 3206"/>
                            <wpg:cNvGrpSpPr/>
                            <wpg:grpSpPr>
                              <a:xfrm>
                                <a:off x="1364894" y="1697451"/>
                                <a:ext cx="817951" cy="1241794"/>
                                <a:chOff x="1364894" y="1697451"/>
                                <a:chExt cx="817951" cy="1241794"/>
                              </a:xfrm>
                            </wpg:grpSpPr>
                            <pic:pic xmlns:pic="http://schemas.openxmlformats.org/drawingml/2006/picture">
                              <pic:nvPicPr>
                                <pic:cNvPr id="3207" name="Picture 32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68507" y="200190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08" name="Picture 320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75619" y="20012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09" name="Picture 320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68508" y="16974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10" name="Picture 32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64901" y="23061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11" name="Picture 32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57782" y="26106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12" name="Picture 32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364894" y="261000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13" name="Picture 32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57783" y="23061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14" name="Picture 32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375618" y="17093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215" name="Group 3215"/>
                            <wpg:cNvGrpSpPr/>
                            <wpg:grpSpPr>
                              <a:xfrm>
                                <a:off x="1470845" y="1872464"/>
                                <a:ext cx="817951" cy="1241794"/>
                                <a:chOff x="1470845" y="1872464"/>
                                <a:chExt cx="817951" cy="1241794"/>
                              </a:xfrm>
                            </wpg:grpSpPr>
                            <pic:pic xmlns:pic="http://schemas.openxmlformats.org/drawingml/2006/picture">
                              <pic:nvPicPr>
                                <pic:cNvPr id="3216" name="Picture 32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74458" y="21769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17" name="Picture 32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81570" y="21762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18" name="Picture 32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74459" y="187246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19" name="Picture 32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70852" y="24811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20" name="Picture 32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63733" y="278564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21" name="Picture 32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470845" y="278501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22" name="Picture 32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63734" y="24811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23" name="Picture 32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481569" y="188437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224" name="Group 3224"/>
                            <wpg:cNvGrpSpPr/>
                            <wpg:grpSpPr>
                              <a:xfrm>
                                <a:off x="1582787" y="2015397"/>
                                <a:ext cx="817951" cy="1241794"/>
                                <a:chOff x="1582787" y="2015397"/>
                                <a:chExt cx="817951" cy="1241794"/>
                              </a:xfrm>
                            </wpg:grpSpPr>
                            <pic:pic xmlns:pic="http://schemas.openxmlformats.org/drawingml/2006/picture">
                              <pic:nvPicPr>
                                <pic:cNvPr id="3225" name="Picture 32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86400" y="23198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26" name="Picture 32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93512" y="23192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27" name="Picture 32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86401" y="20153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28" name="Picture 32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82794" y="26241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29" name="Picture 32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75675" y="29285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30" name="Picture 32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582787" y="29279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31" name="Picture 32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75676" y="26241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32" name="Picture 32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593511" y="20273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233" name="Group 3233"/>
                            <wpg:cNvGrpSpPr/>
                            <wpg:grpSpPr>
                              <a:xfrm>
                                <a:off x="1707195" y="2167797"/>
                                <a:ext cx="817951" cy="1241794"/>
                                <a:chOff x="1707195" y="2167797"/>
                                <a:chExt cx="817951" cy="1241794"/>
                              </a:xfrm>
                            </wpg:grpSpPr>
                            <pic:pic xmlns:pic="http://schemas.openxmlformats.org/drawingml/2006/picture">
                              <pic:nvPicPr>
                                <pic:cNvPr id="3234" name="Picture 32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0808" y="24722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35" name="Picture 32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17920" y="24716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36" name="Picture 32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10809" y="21677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37" name="Picture 32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07202" y="27765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38" name="Picture 32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0083" y="30809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39" name="Picture 32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07195" y="30803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40" name="Picture 32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00084" y="27765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41" name="Picture 324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717919" y="21797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242" name="Group 3242"/>
                            <wpg:cNvGrpSpPr/>
                            <wpg:grpSpPr>
                              <a:xfrm>
                                <a:off x="1815544" y="2308900"/>
                                <a:ext cx="817951" cy="1241794"/>
                                <a:chOff x="1815544" y="2308900"/>
                                <a:chExt cx="817951" cy="1241794"/>
                              </a:xfrm>
                            </wpg:grpSpPr>
                            <pic:pic xmlns:pic="http://schemas.openxmlformats.org/drawingml/2006/picture">
                              <pic:nvPicPr>
                                <pic:cNvPr id="3243" name="Picture 32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19157" y="261334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44" name="Picture 32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26269" y="261271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45" name="Picture 32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19158" y="230890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46" name="Picture 32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5551" y="29176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47" name="Picture 32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8432" y="322208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48" name="Picture 32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15544" y="32214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49" name="Picture 32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8433" y="291763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50" name="Picture 325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826268" y="23208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251" name="Group 3251"/>
                            <wpg:cNvGrpSpPr/>
                            <wpg:grpSpPr>
                              <a:xfrm>
                                <a:off x="1933401" y="2472597"/>
                                <a:ext cx="817951" cy="1241794"/>
                                <a:chOff x="1933401" y="2472597"/>
                                <a:chExt cx="817951" cy="1241794"/>
                              </a:xfrm>
                            </wpg:grpSpPr>
                            <pic:pic xmlns:pic="http://schemas.openxmlformats.org/drawingml/2006/picture">
                              <pic:nvPicPr>
                                <pic:cNvPr id="3252" name="Picture 32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7014" y="27770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53" name="Picture 32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44126" y="27764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54" name="Picture 32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37015" y="24725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55" name="Picture 325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33408" y="30813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56" name="Picture 32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6289" y="33857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57" name="Picture 32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933401" y="33851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58" name="Picture 32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26290" y="30813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59" name="Picture 325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1944125" y="24845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260" name="Group 3260"/>
                            <wpg:cNvGrpSpPr/>
                            <wpg:grpSpPr>
                              <a:xfrm>
                                <a:off x="2061395" y="2624997"/>
                                <a:ext cx="817951" cy="1241794"/>
                                <a:chOff x="2061395" y="2624997"/>
                                <a:chExt cx="817951" cy="1241794"/>
                              </a:xfrm>
                            </wpg:grpSpPr>
                            <pic:pic xmlns:pic="http://schemas.openxmlformats.org/drawingml/2006/picture">
                              <pic:nvPicPr>
                                <pic:cNvPr id="3261" name="Picture 32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65008" y="29294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62" name="Picture 32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72120" y="29288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63" name="Picture 32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65009" y="26249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64" name="Picture 32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61402" y="32337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65" name="Picture 326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54283" y="35381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66" name="Picture 326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061395" y="35375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67" name="Picture 32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454284" y="32337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68" name="Picture 326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072119" y="26369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269" name="Group 3269"/>
                            <wpg:cNvGrpSpPr/>
                            <wpg:grpSpPr>
                              <a:xfrm>
                                <a:off x="2193569" y="2777397"/>
                                <a:ext cx="817951" cy="1241794"/>
                                <a:chOff x="2193569" y="2777397"/>
                                <a:chExt cx="817951" cy="1241794"/>
                              </a:xfrm>
                            </wpg:grpSpPr>
                            <pic:pic xmlns:pic="http://schemas.openxmlformats.org/drawingml/2006/picture">
                              <pic:nvPicPr>
                                <pic:cNvPr id="3270" name="Picture 327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97182" y="308184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71" name="Picture 32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204294" y="308121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72" name="Picture 32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97183" y="27773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73" name="Picture 32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93576" y="33861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74" name="Picture 32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86457" y="369057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75" name="Picture 32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193569" y="368994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76" name="Picture 32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586458" y="33861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77" name="Picture 327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204293" y="278930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278" name="Group 3278"/>
                            <wpg:cNvGrpSpPr/>
                            <wpg:grpSpPr>
                              <a:xfrm>
                                <a:off x="2307252" y="2918518"/>
                                <a:ext cx="817951" cy="1241794"/>
                                <a:chOff x="2307252" y="2918518"/>
                                <a:chExt cx="817951" cy="1241794"/>
                              </a:xfrm>
                            </wpg:grpSpPr>
                            <pic:pic xmlns:pic="http://schemas.openxmlformats.org/drawingml/2006/picture">
                              <pic:nvPicPr>
                                <pic:cNvPr id="3279" name="Picture 32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10865" y="322296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80" name="Picture 32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17977" y="32223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81" name="Picture 32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10866" y="291851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82" name="Picture 32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07259" y="35272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83" name="Picture 328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00140" y="383169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84" name="Picture 32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307252" y="383106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85" name="Picture 32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00141" y="352725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86" name="Picture 328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317976" y="29304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3287" name="Rounded Rectangle 3287"/>
                          <wps:cNvSpPr/>
                          <wps:spPr>
                            <a:xfrm>
                              <a:off x="7933649" y="2167518"/>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26CCAD83" w14:textId="77777777" w:rsidR="0051744F" w:rsidRDefault="0051744F" w:rsidP="00522DAB">
                                <w:pPr>
                                  <w:rPr>
                                    <w:rFonts w:eastAsia="Times New Roman"/>
                                  </w:rPr>
                                </w:pPr>
                              </w:p>
                            </w:txbxContent>
                          </wps:txbx>
                          <wps:bodyPr rtlCol="0" anchor="ctr"/>
                        </wps:wsp>
                        <wpg:grpSp>
                          <wpg:cNvPr id="3288" name="Group 3288"/>
                          <wpg:cNvGrpSpPr/>
                          <wpg:grpSpPr>
                            <a:xfrm>
                              <a:off x="5858246" y="1438348"/>
                              <a:ext cx="2043907" cy="1945101"/>
                              <a:chOff x="5858246" y="1438348"/>
                              <a:chExt cx="2043907" cy="1945101"/>
                            </a:xfrm>
                          </wpg:grpSpPr>
                          <wps:wsp>
                            <wps:cNvPr id="3289" name="Rounded Rectangle 3289"/>
                            <wps:cNvSpPr/>
                            <wps:spPr>
                              <a:xfrm>
                                <a:off x="5858246" y="1438348"/>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D371607" w14:textId="77777777" w:rsidR="0051744F" w:rsidRDefault="0051744F" w:rsidP="00522DAB">
                                  <w:pPr>
                                    <w:rPr>
                                      <w:rFonts w:eastAsia="Times New Roman"/>
                                    </w:rPr>
                                  </w:pPr>
                                </w:p>
                              </w:txbxContent>
                            </wps:txbx>
                            <wps:bodyPr rtlCol="0" anchor="ctr"/>
                          </wps:wsp>
                          <wps:wsp>
                            <wps:cNvPr id="3290" name="Rounded Rectangle 3290"/>
                            <wps:cNvSpPr/>
                            <wps:spPr>
                              <a:xfrm>
                                <a:off x="6010646" y="15813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8792AEE" w14:textId="77777777" w:rsidR="0051744F" w:rsidRDefault="0051744F" w:rsidP="00522DAB">
                                  <w:pPr>
                                    <w:rPr>
                                      <w:rFonts w:eastAsia="Times New Roman"/>
                                    </w:rPr>
                                  </w:pPr>
                                </w:p>
                              </w:txbxContent>
                            </wps:txbx>
                            <wps:bodyPr rtlCol="0" anchor="ctr"/>
                          </wps:wsp>
                          <wps:wsp>
                            <wps:cNvPr id="3291" name="Rounded Rectangle 3291"/>
                            <wps:cNvSpPr/>
                            <wps:spPr>
                              <a:xfrm>
                                <a:off x="6163046" y="17337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0184DC8" w14:textId="77777777" w:rsidR="0051744F" w:rsidRDefault="0051744F" w:rsidP="00522DAB">
                                  <w:pPr>
                                    <w:rPr>
                                      <w:rFonts w:eastAsia="Times New Roman"/>
                                    </w:rPr>
                                  </w:pPr>
                                </w:p>
                              </w:txbxContent>
                            </wps:txbx>
                            <wps:bodyPr rtlCol="0" anchor="ctr"/>
                          </wps:wsp>
                          <wps:wsp>
                            <wps:cNvPr id="3292" name="Rounded Rectangle 3292"/>
                            <wps:cNvSpPr/>
                            <wps:spPr>
                              <a:xfrm>
                                <a:off x="6315446" y="18861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3E3A3CB1" w14:textId="77777777" w:rsidR="0051744F" w:rsidRDefault="0051744F" w:rsidP="00522DAB">
                                  <w:pPr>
                                    <w:rPr>
                                      <w:rFonts w:eastAsia="Times New Roman"/>
                                    </w:rPr>
                                  </w:pPr>
                                </w:p>
                              </w:txbxContent>
                            </wps:txbx>
                            <wps:bodyPr rtlCol="0" anchor="ctr"/>
                          </wps:wsp>
                          <wps:wsp>
                            <wps:cNvPr id="3293" name="Rounded Rectangle 3293"/>
                            <wps:cNvSpPr/>
                            <wps:spPr>
                              <a:xfrm>
                                <a:off x="6467846" y="20385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D3B030B" w14:textId="77777777" w:rsidR="0051744F" w:rsidRDefault="0051744F" w:rsidP="00522DAB">
                                  <w:pPr>
                                    <w:rPr>
                                      <w:rFonts w:eastAsia="Times New Roman"/>
                                    </w:rPr>
                                  </w:pPr>
                                </w:p>
                              </w:txbxContent>
                            </wps:txbx>
                            <wps:bodyPr rtlCol="0" anchor="ctr"/>
                          </wps:wsp>
                          <wps:wsp>
                            <wps:cNvPr id="3294" name="Rounded Rectangle 3294"/>
                            <wps:cNvSpPr/>
                            <wps:spPr>
                              <a:xfrm>
                                <a:off x="6620246" y="21909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AD9BED5" w14:textId="77777777" w:rsidR="0051744F" w:rsidRDefault="0051744F" w:rsidP="00522DAB">
                                  <w:pPr>
                                    <w:rPr>
                                      <w:rFonts w:eastAsia="Times New Roman"/>
                                    </w:rPr>
                                  </w:pPr>
                                </w:p>
                              </w:txbxContent>
                            </wps:txbx>
                            <wps:bodyPr rtlCol="0" anchor="ctr"/>
                          </wps:wsp>
                          <wps:wsp>
                            <wps:cNvPr id="3295" name="Rounded Rectangle 3295"/>
                            <wps:cNvSpPr/>
                            <wps:spPr>
                              <a:xfrm>
                                <a:off x="6772646" y="23433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443BE03" w14:textId="77777777" w:rsidR="0051744F" w:rsidRDefault="0051744F" w:rsidP="00522DAB">
                                  <w:pPr>
                                    <w:rPr>
                                      <w:rFonts w:eastAsia="Times New Roman"/>
                                    </w:rPr>
                                  </w:pPr>
                                </w:p>
                              </w:txbxContent>
                            </wps:txbx>
                            <wps:bodyPr rtlCol="0" anchor="ctr"/>
                          </wps:wsp>
                          <wps:wsp>
                            <wps:cNvPr id="3296" name="Rounded Rectangle 3296"/>
                            <wps:cNvSpPr/>
                            <wps:spPr>
                              <a:xfrm>
                                <a:off x="6925046" y="24957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702834A" w14:textId="77777777" w:rsidR="0051744F" w:rsidRDefault="0051744F" w:rsidP="00522DAB">
                                  <w:pPr>
                                    <w:rPr>
                                      <w:rFonts w:eastAsia="Times New Roman"/>
                                    </w:rPr>
                                  </w:pPr>
                                </w:p>
                              </w:txbxContent>
                            </wps:txbx>
                            <wps:bodyPr rtlCol="0" anchor="ctr"/>
                          </wps:wsp>
                          <wps:wsp>
                            <wps:cNvPr id="3297" name="Rounded Rectangle 3297"/>
                            <wps:cNvSpPr/>
                            <wps:spPr>
                              <a:xfrm>
                                <a:off x="7077446" y="26481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702AEB5" w14:textId="77777777" w:rsidR="0051744F" w:rsidRDefault="0051744F" w:rsidP="00522DAB">
                                  <w:pPr>
                                    <w:rPr>
                                      <w:rFonts w:eastAsia="Times New Roman"/>
                                    </w:rPr>
                                  </w:pPr>
                                </w:p>
                              </w:txbxContent>
                            </wps:txbx>
                            <wps:bodyPr rtlCol="0" anchor="ctr"/>
                          </wps:wsp>
                          <wps:wsp>
                            <wps:cNvPr id="3298" name="Rounded Rectangle 3298"/>
                            <wps:cNvSpPr/>
                            <wps:spPr>
                              <a:xfrm>
                                <a:off x="7229846" y="28005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08B64349" w14:textId="77777777" w:rsidR="0051744F" w:rsidRDefault="0051744F" w:rsidP="00522DAB">
                                  <w:pPr>
                                    <w:rPr>
                                      <w:rFonts w:eastAsia="Times New Roman"/>
                                    </w:rPr>
                                  </w:pPr>
                                </w:p>
                              </w:txbxContent>
                            </wps:txbx>
                            <wps:bodyPr rtlCol="0" anchor="ctr"/>
                          </wps:wsp>
                          <wps:wsp>
                            <wps:cNvPr id="3299" name="Rounded Rectangle 3299"/>
                            <wps:cNvSpPr/>
                            <wps:spPr>
                              <a:xfrm>
                                <a:off x="7382246" y="2952966"/>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A08493C" w14:textId="77777777" w:rsidR="0051744F" w:rsidRDefault="0051744F" w:rsidP="00522DAB">
                                  <w:pPr>
                                    <w:rPr>
                                      <w:rFonts w:eastAsia="Times New Roman"/>
                                    </w:rPr>
                                  </w:pPr>
                                </w:p>
                              </w:txbxContent>
                            </wps:txbx>
                            <wps:bodyPr rtlCol="0" anchor="ctr"/>
                          </wps:wsp>
                          <wps:wsp>
                            <wps:cNvPr id="3300" name="Rounded Rectangle 3300"/>
                            <wps:cNvSpPr/>
                            <wps:spPr>
                              <a:xfrm>
                                <a:off x="7552507" y="3095898"/>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A0AB558" w14:textId="77777777" w:rsidR="0051744F" w:rsidRDefault="0051744F" w:rsidP="00522DAB">
                                  <w:pPr>
                                    <w:rPr>
                                      <w:rFonts w:eastAsia="Times New Roman"/>
                                    </w:rPr>
                                  </w:pPr>
                                </w:p>
                              </w:txbxContent>
                            </wps:txbx>
                            <wps:bodyPr rtlCol="0" anchor="ctr"/>
                          </wps:wsp>
                        </wpg:grpSp>
                        <wps:wsp>
                          <wps:cNvPr id="3301" name="Oval 3301"/>
                          <wps:cNvSpPr/>
                          <wps:spPr>
                            <a:xfrm>
                              <a:off x="1077927" y="3639710"/>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18F716CF" w14:textId="77777777" w:rsidR="0051744F" w:rsidRDefault="0051744F" w:rsidP="00522DAB">
                                <w:pPr>
                                  <w:rPr>
                                    <w:rFonts w:eastAsia="Times New Roman"/>
                                  </w:rPr>
                                </w:pPr>
                              </w:p>
                            </w:txbxContent>
                          </wps:txbx>
                          <wps:bodyPr rtlCol="0" anchor="ctr"/>
                        </wps:wsp>
                        <wps:wsp>
                          <wps:cNvPr id="3302" name="Oval 3302"/>
                          <wps:cNvSpPr/>
                          <wps:spPr>
                            <a:xfrm>
                              <a:off x="6424618" y="3686785"/>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65800910" w14:textId="77777777" w:rsidR="0051744F" w:rsidRDefault="0051744F" w:rsidP="00522DAB">
                                <w:pPr>
                                  <w:rPr>
                                    <w:rFonts w:eastAsia="Times New Roman"/>
                                  </w:rPr>
                                </w:pPr>
                              </w:p>
                            </w:txbxContent>
                          </wps:txbx>
                          <wps:bodyPr rtlCol="0" anchor="ctr"/>
                        </wps:wsp>
                        <wps:wsp>
                          <wps:cNvPr id="3303" name="Straight Connector 3303"/>
                          <wps:cNvCnPr/>
                          <wps:spPr>
                            <a:xfrm>
                              <a:off x="394493" y="215444"/>
                              <a:ext cx="988234" cy="3424266"/>
                            </a:xfrm>
                            <a:prstGeom prst="line">
                              <a:avLst/>
                            </a:prstGeom>
                            <a:noFill/>
                            <a:ln w="9525" cap="flat" cmpd="sng" algn="ctr">
                              <a:solidFill>
                                <a:sysClr val="windowText" lastClr="000000"/>
                              </a:solidFill>
                              <a:prstDash val="solid"/>
                            </a:ln>
                            <a:effectLst/>
                          </wps:spPr>
                          <wps:bodyPr/>
                        </wps:wsp>
                        <wps:wsp>
                          <wps:cNvPr id="3304" name="Straight Connector 3304"/>
                          <wps:cNvCnPr/>
                          <wps:spPr>
                            <a:xfrm>
                              <a:off x="200123" y="825044"/>
                              <a:ext cx="877804" cy="3106877"/>
                            </a:xfrm>
                            <a:prstGeom prst="line">
                              <a:avLst/>
                            </a:prstGeom>
                            <a:noFill/>
                            <a:ln w="9525" cap="flat" cmpd="sng" algn="ctr">
                              <a:solidFill>
                                <a:sysClr val="windowText" lastClr="000000"/>
                              </a:solidFill>
                              <a:prstDash val="solid"/>
                            </a:ln>
                            <a:effectLst/>
                          </wps:spPr>
                          <wps:bodyPr/>
                        </wps:wsp>
                        <wps:wsp>
                          <wps:cNvPr id="3305" name="Straight Connector 3305"/>
                          <wps:cNvCnPr/>
                          <wps:spPr>
                            <a:xfrm flipV="1">
                              <a:off x="1486933" y="2957600"/>
                              <a:ext cx="831043" cy="682111"/>
                            </a:xfrm>
                            <a:prstGeom prst="line">
                              <a:avLst/>
                            </a:prstGeom>
                            <a:noFill/>
                            <a:ln w="9525" cap="flat" cmpd="sng" algn="ctr">
                              <a:solidFill>
                                <a:sysClr val="windowText" lastClr="000000"/>
                              </a:solidFill>
                              <a:prstDash val="solid"/>
                            </a:ln>
                            <a:effectLst/>
                          </wps:spPr>
                          <wps:bodyPr/>
                        </wps:wsp>
                        <wps:wsp>
                          <wps:cNvPr id="3306" name="Straight Connector 3306"/>
                          <wps:cNvCnPr/>
                          <wps:spPr>
                            <a:xfrm flipV="1">
                              <a:off x="1598253" y="3240517"/>
                              <a:ext cx="1063199" cy="898028"/>
                            </a:xfrm>
                            <a:prstGeom prst="line">
                              <a:avLst/>
                            </a:prstGeom>
                            <a:noFill/>
                            <a:ln w="9525" cap="flat" cmpd="sng" algn="ctr">
                              <a:solidFill>
                                <a:sysClr val="windowText" lastClr="000000"/>
                              </a:solidFill>
                              <a:prstDash val="solid"/>
                            </a:ln>
                            <a:effectLst/>
                          </wps:spPr>
                          <wps:bodyPr/>
                        </wps:wsp>
                        <wps:wsp>
                          <wps:cNvPr id="3307" name="Straight Connector 3307"/>
                          <wps:cNvCnPr/>
                          <wps:spPr>
                            <a:xfrm flipV="1">
                              <a:off x="6729418" y="3117917"/>
                              <a:ext cx="823089" cy="568868"/>
                            </a:xfrm>
                            <a:prstGeom prst="line">
                              <a:avLst/>
                            </a:prstGeom>
                            <a:noFill/>
                            <a:ln w="9525" cap="flat" cmpd="sng" algn="ctr">
                              <a:solidFill>
                                <a:sysClr val="windowText" lastClr="000000"/>
                              </a:solidFill>
                              <a:prstDash val="solid"/>
                            </a:ln>
                            <a:effectLst/>
                          </wps:spPr>
                          <wps:bodyPr/>
                        </wps:wsp>
                        <wps:wsp>
                          <wps:cNvPr id="3308" name="Straight Connector 3308"/>
                          <wps:cNvCnPr/>
                          <wps:spPr>
                            <a:xfrm flipV="1">
                              <a:off x="6944944" y="3404101"/>
                              <a:ext cx="957209" cy="781519"/>
                            </a:xfrm>
                            <a:prstGeom prst="line">
                              <a:avLst/>
                            </a:prstGeom>
                            <a:noFill/>
                            <a:ln w="9525" cap="flat" cmpd="sng" algn="ctr">
                              <a:solidFill>
                                <a:sysClr val="windowText" lastClr="000000"/>
                              </a:solidFill>
                              <a:prstDash val="solid"/>
                            </a:ln>
                            <a:effectLst/>
                          </wps:spPr>
                          <wps:bodyPr/>
                        </wps:wsp>
                        <wpg:grpSp>
                          <wpg:cNvPr id="3309" name="Group 3309"/>
                          <wpg:cNvGrpSpPr/>
                          <wpg:grpSpPr>
                            <a:xfrm>
                              <a:off x="2783803" y="1299928"/>
                              <a:ext cx="2097515" cy="2267682"/>
                              <a:chOff x="2783803" y="1299928"/>
                              <a:chExt cx="2097515" cy="2267682"/>
                            </a:xfrm>
                          </wpg:grpSpPr>
                          <wpg:grpSp>
                            <wpg:cNvPr id="3310" name="Group 3310"/>
                            <wpg:cNvGrpSpPr/>
                            <wpg:grpSpPr>
                              <a:xfrm>
                                <a:off x="2783803" y="1299928"/>
                                <a:ext cx="807225" cy="633526"/>
                                <a:chOff x="2783803" y="1299928"/>
                                <a:chExt cx="807225" cy="633526"/>
                              </a:xfrm>
                            </wpg:grpSpPr>
                            <pic:pic xmlns:pic="http://schemas.openxmlformats.org/drawingml/2006/picture">
                              <pic:nvPicPr>
                                <pic:cNvPr id="3311" name="Picture 33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76691" y="13005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12" name="Picture 33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83803" y="12999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13" name="Picture 33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791119" y="160484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14" name="Picture 33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65967" y="160484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15" name="Group 3315"/>
                            <wpg:cNvGrpSpPr/>
                            <wpg:grpSpPr>
                              <a:xfrm>
                                <a:off x="2892302" y="1429162"/>
                                <a:ext cx="807225" cy="633526"/>
                                <a:chOff x="2892302" y="1429162"/>
                                <a:chExt cx="807225" cy="633526"/>
                              </a:xfrm>
                            </wpg:grpSpPr>
                            <pic:pic xmlns:pic="http://schemas.openxmlformats.org/drawingml/2006/picture">
                              <pic:nvPicPr>
                                <pic:cNvPr id="3316" name="Picture 33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85190" y="14297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17" name="Picture 33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2302" y="14291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18" name="Picture 33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899618" y="17340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19" name="Picture 33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74466" y="173407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20" name="Group 3320"/>
                            <wpg:cNvGrpSpPr/>
                            <wpg:grpSpPr>
                              <a:xfrm>
                                <a:off x="3015787" y="1562484"/>
                                <a:ext cx="807225" cy="633526"/>
                                <a:chOff x="3015787" y="1562484"/>
                                <a:chExt cx="807225" cy="633526"/>
                              </a:xfrm>
                            </wpg:grpSpPr>
                            <pic:pic xmlns:pic="http://schemas.openxmlformats.org/drawingml/2006/picture">
                              <pic:nvPicPr>
                                <pic:cNvPr id="3321" name="Picture 33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408675" y="15631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22" name="Picture 33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15787" y="15624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23" name="Picture 33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023103" y="18673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24" name="Picture 33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97951" y="18673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25" name="Group 3325"/>
                            <wpg:cNvGrpSpPr/>
                            <wpg:grpSpPr>
                              <a:xfrm>
                                <a:off x="3133428" y="1714884"/>
                                <a:ext cx="807225" cy="633526"/>
                                <a:chOff x="3133428" y="1714884"/>
                                <a:chExt cx="807225" cy="633526"/>
                              </a:xfrm>
                            </wpg:grpSpPr>
                            <pic:pic xmlns:pic="http://schemas.openxmlformats.org/drawingml/2006/picture">
                              <pic:nvPicPr>
                                <pic:cNvPr id="3326" name="Picture 33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26316" y="17155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27" name="Picture 33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33428" y="17148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28" name="Picture 33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40744" y="20197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29" name="Picture 33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15592" y="20197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30" name="Group 3330"/>
                            <wpg:cNvGrpSpPr/>
                            <wpg:grpSpPr>
                              <a:xfrm>
                                <a:off x="3262594" y="1867284"/>
                                <a:ext cx="807225" cy="633526"/>
                                <a:chOff x="3262594" y="1867284"/>
                                <a:chExt cx="807225" cy="633526"/>
                              </a:xfrm>
                            </wpg:grpSpPr>
                            <pic:pic xmlns:pic="http://schemas.openxmlformats.org/drawingml/2006/picture">
                              <pic:nvPicPr>
                                <pic:cNvPr id="3331" name="Picture 33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655482" y="18679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32" name="Picture 33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2594" y="18672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33" name="Picture 33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269910" y="21721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34" name="Picture 33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644758" y="21721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35" name="Group 3335"/>
                            <wpg:cNvGrpSpPr/>
                            <wpg:grpSpPr>
                              <a:xfrm>
                                <a:off x="3387226" y="1999549"/>
                                <a:ext cx="807225" cy="633526"/>
                                <a:chOff x="3387226" y="1999549"/>
                                <a:chExt cx="807225" cy="633526"/>
                              </a:xfrm>
                            </wpg:grpSpPr>
                            <pic:pic xmlns:pic="http://schemas.openxmlformats.org/drawingml/2006/picture">
                              <pic:nvPicPr>
                                <pic:cNvPr id="3336" name="Picture 33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780114" y="20001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37" name="Picture 33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87226" y="199954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38" name="Picture 33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394542" y="23044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39" name="Picture 33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769390" y="230446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40" name="Group 3340"/>
                            <wpg:cNvGrpSpPr/>
                            <wpg:grpSpPr>
                              <a:xfrm>
                                <a:off x="3500344" y="2162666"/>
                                <a:ext cx="807225" cy="633526"/>
                                <a:chOff x="3500344" y="2162666"/>
                                <a:chExt cx="807225" cy="633526"/>
                              </a:xfrm>
                            </wpg:grpSpPr>
                            <pic:pic xmlns:pic="http://schemas.openxmlformats.org/drawingml/2006/picture">
                              <pic:nvPicPr>
                                <pic:cNvPr id="3341" name="Picture 33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893232" y="21632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42" name="Picture 334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00344" y="216266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43" name="Picture 33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507660" y="24675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44" name="Picture 33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882508" y="24675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45" name="Group 3345"/>
                            <wpg:cNvGrpSpPr/>
                            <wpg:grpSpPr>
                              <a:xfrm>
                                <a:off x="3615844" y="2324484"/>
                                <a:ext cx="807225" cy="633526"/>
                                <a:chOff x="3615844" y="2324484"/>
                                <a:chExt cx="807225" cy="633526"/>
                              </a:xfrm>
                            </wpg:grpSpPr>
                            <pic:pic xmlns:pic="http://schemas.openxmlformats.org/drawingml/2006/picture">
                              <pic:nvPicPr>
                                <pic:cNvPr id="3346" name="Picture 33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008732" y="23251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47" name="Picture 33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615844" y="23244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48" name="Picture 33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623160" y="26293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49" name="Picture 33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998008" y="26293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50" name="Group 3350"/>
                            <wpg:cNvGrpSpPr/>
                            <wpg:grpSpPr>
                              <a:xfrm>
                                <a:off x="3730298" y="2467579"/>
                                <a:ext cx="807225" cy="633526"/>
                                <a:chOff x="3730298" y="2467579"/>
                                <a:chExt cx="807225" cy="633526"/>
                              </a:xfrm>
                            </wpg:grpSpPr>
                            <pic:pic xmlns:pic="http://schemas.openxmlformats.org/drawingml/2006/picture">
                              <pic:nvPicPr>
                                <pic:cNvPr id="3351" name="Picture 33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123186" y="246820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52" name="Picture 33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730298" y="24675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53" name="Picture 33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737614" y="2772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54" name="Picture 33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112462" y="2772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55" name="Group 3355"/>
                            <wpg:cNvGrpSpPr/>
                            <wpg:grpSpPr>
                              <a:xfrm>
                                <a:off x="3845009" y="2629284"/>
                                <a:ext cx="807225" cy="633526"/>
                                <a:chOff x="3845009" y="2629284"/>
                                <a:chExt cx="807225" cy="633526"/>
                              </a:xfrm>
                            </wpg:grpSpPr>
                            <pic:pic xmlns:pic="http://schemas.openxmlformats.org/drawingml/2006/picture">
                              <pic:nvPicPr>
                                <pic:cNvPr id="3356" name="Picture 33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237897" y="26299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57" name="Picture 33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845009" y="26292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58" name="Picture 33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852325" y="29341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59" name="Picture 335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227173" y="29341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60" name="Group 3360"/>
                            <wpg:cNvGrpSpPr/>
                            <wpg:grpSpPr>
                              <a:xfrm>
                                <a:off x="3948191" y="2781684"/>
                                <a:ext cx="807225" cy="633526"/>
                                <a:chOff x="3948191" y="2781684"/>
                                <a:chExt cx="807225" cy="633526"/>
                              </a:xfrm>
                            </wpg:grpSpPr>
                            <pic:pic xmlns:pic="http://schemas.openxmlformats.org/drawingml/2006/picture">
                              <pic:nvPicPr>
                                <pic:cNvPr id="3361" name="Picture 33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341079" y="27823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62" name="Picture 33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948191" y="27816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63" name="Picture 33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955507" y="30865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64" name="Picture 33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330355" y="30865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65" name="Group 3365"/>
                            <wpg:cNvGrpSpPr/>
                            <wpg:grpSpPr>
                              <a:xfrm>
                                <a:off x="4074093" y="2934084"/>
                                <a:ext cx="807225" cy="633526"/>
                                <a:chOff x="4074093" y="2934084"/>
                                <a:chExt cx="807225" cy="633526"/>
                              </a:xfrm>
                            </wpg:grpSpPr>
                            <pic:pic xmlns:pic="http://schemas.openxmlformats.org/drawingml/2006/picture">
                              <pic:nvPicPr>
                                <pic:cNvPr id="3366" name="Picture 336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466981" y="29347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67" name="Picture 336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074093" y="29340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68" name="Picture 336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081409" y="32389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69" name="Picture 33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456257" y="32389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3370" name="Group 3370"/>
                          <wpg:cNvGrpSpPr/>
                          <wpg:grpSpPr>
                            <a:xfrm>
                              <a:off x="4503632" y="1407940"/>
                              <a:ext cx="1911198" cy="1947467"/>
                              <a:chOff x="4503632" y="1407940"/>
                              <a:chExt cx="1911198" cy="1947467"/>
                            </a:xfrm>
                          </wpg:grpSpPr>
                          <wpg:grpSp>
                            <wpg:cNvPr id="3371" name="Group 3371"/>
                            <wpg:cNvGrpSpPr/>
                            <wpg:grpSpPr>
                              <a:xfrm>
                                <a:off x="4503632" y="1407940"/>
                                <a:ext cx="789185" cy="328613"/>
                                <a:chOff x="4503632" y="1407940"/>
                                <a:chExt cx="789185" cy="328613"/>
                              </a:xfrm>
                            </wpg:grpSpPr>
                            <pic:pic xmlns:pic="http://schemas.openxmlformats.org/drawingml/2006/picture">
                              <pic:nvPicPr>
                                <pic:cNvPr id="3372" name="Picture 33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503632" y="140794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73" name="Picture 337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878480" y="140794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74" name="Group 3374"/>
                            <wpg:cNvGrpSpPr/>
                            <wpg:grpSpPr>
                              <a:xfrm>
                                <a:off x="4603786" y="1549111"/>
                                <a:ext cx="789185" cy="328613"/>
                                <a:chOff x="4603786" y="1549111"/>
                                <a:chExt cx="789185" cy="328613"/>
                              </a:xfrm>
                            </wpg:grpSpPr>
                            <pic:pic xmlns:pic="http://schemas.openxmlformats.org/drawingml/2006/picture">
                              <pic:nvPicPr>
                                <pic:cNvPr id="3375" name="Picture 33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603786" y="154911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76" name="Picture 337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978634" y="154911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77" name="Group 3377"/>
                            <wpg:cNvGrpSpPr/>
                            <wpg:grpSpPr>
                              <a:xfrm>
                                <a:off x="4699442" y="1697089"/>
                                <a:ext cx="789185" cy="328613"/>
                                <a:chOff x="4699442" y="1697089"/>
                                <a:chExt cx="789185" cy="328613"/>
                              </a:xfrm>
                            </wpg:grpSpPr>
                            <pic:pic xmlns:pic="http://schemas.openxmlformats.org/drawingml/2006/picture">
                              <pic:nvPicPr>
                                <pic:cNvPr id="3378" name="Picture 337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699442" y="169708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79" name="Picture 33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074290" y="169708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80" name="Group 3380"/>
                            <wpg:cNvGrpSpPr/>
                            <wpg:grpSpPr>
                              <a:xfrm>
                                <a:off x="4799949" y="1827001"/>
                                <a:ext cx="789185" cy="328613"/>
                                <a:chOff x="4799949" y="1827001"/>
                                <a:chExt cx="789185" cy="328613"/>
                              </a:xfrm>
                            </wpg:grpSpPr>
                            <pic:pic xmlns:pic="http://schemas.openxmlformats.org/drawingml/2006/picture">
                              <pic:nvPicPr>
                                <pic:cNvPr id="3381" name="Picture 33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799949" y="182700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82" name="Picture 338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174797" y="182700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83" name="Group 3383"/>
                            <wpg:cNvGrpSpPr/>
                            <wpg:grpSpPr>
                              <a:xfrm>
                                <a:off x="4917969" y="1969451"/>
                                <a:ext cx="789185" cy="328613"/>
                                <a:chOff x="4917969" y="1969451"/>
                                <a:chExt cx="789185" cy="328613"/>
                              </a:xfrm>
                            </wpg:grpSpPr>
                            <pic:pic xmlns:pic="http://schemas.openxmlformats.org/drawingml/2006/picture">
                              <pic:nvPicPr>
                                <pic:cNvPr id="3384" name="Picture 338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917969" y="19694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85" name="Picture 33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292817" y="19694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86" name="Group 3386"/>
                            <wpg:cNvGrpSpPr/>
                            <wpg:grpSpPr>
                              <a:xfrm>
                                <a:off x="5027100" y="2112394"/>
                                <a:ext cx="789185" cy="328613"/>
                                <a:chOff x="5027100" y="2112394"/>
                                <a:chExt cx="789185" cy="328613"/>
                              </a:xfrm>
                            </wpg:grpSpPr>
                            <pic:pic xmlns:pic="http://schemas.openxmlformats.org/drawingml/2006/picture">
                              <pic:nvPicPr>
                                <pic:cNvPr id="3387" name="Picture 338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027100" y="21123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88" name="Picture 338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401948" y="21123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89" name="Group 3389"/>
                            <wpg:cNvGrpSpPr/>
                            <wpg:grpSpPr>
                              <a:xfrm>
                                <a:off x="5125138" y="2255128"/>
                                <a:ext cx="789185" cy="328613"/>
                                <a:chOff x="5125138" y="2255128"/>
                                <a:chExt cx="789185" cy="328613"/>
                              </a:xfrm>
                            </wpg:grpSpPr>
                            <pic:pic xmlns:pic="http://schemas.openxmlformats.org/drawingml/2006/picture">
                              <pic:nvPicPr>
                                <pic:cNvPr id="3390" name="Picture 33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125138" y="22551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91" name="Picture 33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499986" y="22551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92" name="Group 3392"/>
                            <wpg:cNvGrpSpPr/>
                            <wpg:grpSpPr>
                              <a:xfrm>
                                <a:off x="5238493" y="2407528"/>
                                <a:ext cx="789185" cy="328613"/>
                                <a:chOff x="5238493" y="2407528"/>
                                <a:chExt cx="789185" cy="328613"/>
                              </a:xfrm>
                            </wpg:grpSpPr>
                            <pic:pic xmlns:pic="http://schemas.openxmlformats.org/drawingml/2006/picture">
                              <pic:nvPicPr>
                                <pic:cNvPr id="3393" name="Picture 339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238493" y="24075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94" name="Picture 33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613341" y="240752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95" name="Group 3395"/>
                            <wpg:cNvGrpSpPr/>
                            <wpg:grpSpPr>
                              <a:xfrm>
                                <a:off x="5343815" y="2558884"/>
                                <a:ext cx="789185" cy="328613"/>
                                <a:chOff x="5343815" y="2558884"/>
                                <a:chExt cx="789185" cy="328613"/>
                              </a:xfrm>
                            </wpg:grpSpPr>
                            <pic:pic xmlns:pic="http://schemas.openxmlformats.org/drawingml/2006/picture">
                              <pic:nvPicPr>
                                <pic:cNvPr id="3396" name="Picture 339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343815" y="25588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97" name="Picture 339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718663" y="25588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398" name="Group 3398"/>
                            <wpg:cNvGrpSpPr/>
                            <wpg:grpSpPr>
                              <a:xfrm>
                                <a:off x="5436536" y="2731451"/>
                                <a:ext cx="789185" cy="328613"/>
                                <a:chOff x="5436536" y="2731451"/>
                                <a:chExt cx="789185" cy="328613"/>
                              </a:xfrm>
                            </wpg:grpSpPr>
                            <pic:pic xmlns:pic="http://schemas.openxmlformats.org/drawingml/2006/picture">
                              <pic:nvPicPr>
                                <pic:cNvPr id="3399" name="Picture 33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436536" y="27314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00" name="Picture 34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811384" y="273145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401" name="Group 3401"/>
                            <wpg:cNvGrpSpPr/>
                            <wpg:grpSpPr>
                              <a:xfrm>
                                <a:off x="5539475" y="2874394"/>
                                <a:ext cx="789185" cy="328613"/>
                                <a:chOff x="5539475" y="2874394"/>
                                <a:chExt cx="789185" cy="328613"/>
                              </a:xfrm>
                            </wpg:grpSpPr>
                            <pic:pic xmlns:pic="http://schemas.openxmlformats.org/drawingml/2006/picture">
                              <pic:nvPicPr>
                                <pic:cNvPr id="3402" name="Picture 340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539475" y="28743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03" name="Picture 34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914323" y="28743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3404" name="Group 3404"/>
                            <wpg:cNvGrpSpPr/>
                            <wpg:grpSpPr>
                              <a:xfrm>
                                <a:off x="5625645" y="3026794"/>
                                <a:ext cx="789185" cy="328613"/>
                                <a:chOff x="5625645" y="3026794"/>
                                <a:chExt cx="789185" cy="328613"/>
                              </a:xfrm>
                            </wpg:grpSpPr>
                            <pic:pic xmlns:pic="http://schemas.openxmlformats.org/drawingml/2006/picture">
                              <pic:nvPicPr>
                                <pic:cNvPr id="3405" name="Picture 340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625645" y="30267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406" name="Picture 340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6000493" y="302679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3407" name="Oval 3407"/>
                          <wps:cNvSpPr/>
                          <wps:spPr>
                            <a:xfrm>
                              <a:off x="4932043" y="3764581"/>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248E9150" w14:textId="77777777" w:rsidR="0051744F" w:rsidRDefault="0051744F" w:rsidP="00522DAB">
                                <w:pPr>
                                  <w:rPr>
                                    <w:rFonts w:eastAsia="Times New Roman"/>
                                  </w:rPr>
                                </w:pPr>
                              </w:p>
                            </w:txbxContent>
                          </wps:txbx>
                          <wps:bodyPr rtlCol="0" anchor="ctr"/>
                        </wps:wsp>
                        <wps:wsp>
                          <wps:cNvPr id="3408" name="Oval 3408"/>
                          <wps:cNvSpPr/>
                          <wps:spPr>
                            <a:xfrm>
                              <a:off x="3318360" y="3726980"/>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444FA51C" w14:textId="77777777" w:rsidR="0051744F" w:rsidRDefault="0051744F" w:rsidP="00522DAB">
                                <w:pPr>
                                  <w:rPr>
                                    <w:rFonts w:eastAsia="Times New Roman"/>
                                  </w:rPr>
                                </w:pPr>
                              </w:p>
                            </w:txbxContent>
                          </wps:txbx>
                          <wps:bodyPr rtlCol="0" anchor="ctr"/>
                        </wps:wsp>
                        <wps:wsp>
                          <wps:cNvPr id="3409" name="Straight Connector 3409"/>
                          <wps:cNvCnPr/>
                          <wps:spPr>
                            <a:xfrm>
                              <a:off x="2700140" y="2965517"/>
                              <a:ext cx="923020" cy="761463"/>
                            </a:xfrm>
                            <a:prstGeom prst="line">
                              <a:avLst/>
                            </a:prstGeom>
                            <a:noFill/>
                            <a:ln w="9525" cap="flat" cmpd="sng" algn="ctr">
                              <a:solidFill>
                                <a:sysClr val="windowText" lastClr="000000"/>
                              </a:solidFill>
                              <a:prstDash val="solid"/>
                            </a:ln>
                            <a:effectLst/>
                          </wps:spPr>
                          <wps:bodyPr/>
                        </wps:wsp>
                        <wps:wsp>
                          <wps:cNvPr id="3410" name="Straight Connector 3410"/>
                          <wps:cNvCnPr/>
                          <wps:spPr>
                            <a:xfrm>
                              <a:off x="2514428" y="3527250"/>
                              <a:ext cx="893206" cy="698565"/>
                            </a:xfrm>
                            <a:prstGeom prst="line">
                              <a:avLst/>
                            </a:prstGeom>
                            <a:noFill/>
                            <a:ln w="9525" cap="flat" cmpd="sng" algn="ctr">
                              <a:solidFill>
                                <a:sysClr val="windowText" lastClr="000000"/>
                              </a:solidFill>
                              <a:prstDash val="solid"/>
                            </a:ln>
                            <a:effectLst/>
                          </wps:spPr>
                          <wps:bodyPr/>
                        </wps:wsp>
                        <wps:wsp>
                          <wps:cNvPr id="3411" name="Straight Connector 3411"/>
                          <wps:cNvCnPr/>
                          <wps:spPr>
                            <a:xfrm flipV="1">
                              <a:off x="3623160" y="2965517"/>
                              <a:ext cx="500026" cy="761463"/>
                            </a:xfrm>
                            <a:prstGeom prst="line">
                              <a:avLst/>
                            </a:prstGeom>
                            <a:noFill/>
                            <a:ln w="9525" cap="flat" cmpd="sng" algn="ctr">
                              <a:solidFill>
                                <a:sysClr val="windowText" lastClr="000000"/>
                              </a:solidFill>
                              <a:prstDash val="solid"/>
                            </a:ln>
                            <a:effectLst/>
                          </wps:spPr>
                          <wps:bodyPr/>
                        </wps:wsp>
                        <wps:wsp>
                          <wps:cNvPr id="3412" name="Straight Connector 3412"/>
                          <wps:cNvCnPr/>
                          <wps:spPr>
                            <a:xfrm flipV="1">
                              <a:off x="3838686" y="3238997"/>
                              <a:ext cx="449892" cy="986818"/>
                            </a:xfrm>
                            <a:prstGeom prst="line">
                              <a:avLst/>
                            </a:prstGeom>
                            <a:noFill/>
                            <a:ln w="9525" cap="flat" cmpd="sng" algn="ctr">
                              <a:solidFill>
                                <a:sysClr val="windowText" lastClr="000000"/>
                              </a:solidFill>
                              <a:prstDash val="solid"/>
                            </a:ln>
                            <a:effectLst/>
                          </wps:spPr>
                          <wps:bodyPr/>
                        </wps:wsp>
                        <wps:wsp>
                          <wps:cNvPr id="3413" name="Straight Connector 3413"/>
                          <wps:cNvCnPr/>
                          <wps:spPr>
                            <a:xfrm>
                              <a:off x="4281262" y="2934084"/>
                              <a:ext cx="955581" cy="830497"/>
                            </a:xfrm>
                            <a:prstGeom prst="line">
                              <a:avLst/>
                            </a:prstGeom>
                            <a:noFill/>
                            <a:ln w="9525" cap="flat" cmpd="sng" algn="ctr">
                              <a:solidFill>
                                <a:sysClr val="windowText" lastClr="000000"/>
                              </a:solidFill>
                              <a:prstDash val="solid"/>
                            </a:ln>
                            <a:effectLst/>
                          </wps:spPr>
                          <wps:bodyPr/>
                        </wps:wsp>
                        <wps:wsp>
                          <wps:cNvPr id="3414" name="Straight Connector 3414"/>
                          <wps:cNvCnPr/>
                          <wps:spPr>
                            <a:xfrm>
                              <a:off x="4288578" y="3567610"/>
                              <a:ext cx="732739" cy="695806"/>
                            </a:xfrm>
                            <a:prstGeom prst="line">
                              <a:avLst/>
                            </a:prstGeom>
                            <a:noFill/>
                            <a:ln w="9525" cap="flat" cmpd="sng" algn="ctr">
                              <a:solidFill>
                                <a:sysClr val="windowText" lastClr="000000"/>
                              </a:solidFill>
                              <a:prstDash val="solid"/>
                            </a:ln>
                            <a:effectLst/>
                          </wps:spPr>
                          <wps:bodyPr/>
                        </wps:wsp>
                        <wps:wsp>
                          <wps:cNvPr id="3415" name="Straight Connector 3415"/>
                          <wps:cNvCnPr/>
                          <wps:spPr>
                            <a:xfrm flipV="1">
                              <a:off x="5236843" y="3026794"/>
                              <a:ext cx="595971" cy="737787"/>
                            </a:xfrm>
                            <a:prstGeom prst="line">
                              <a:avLst/>
                            </a:prstGeom>
                            <a:noFill/>
                            <a:ln w="9525" cap="flat" cmpd="sng" algn="ctr">
                              <a:solidFill>
                                <a:sysClr val="windowText" lastClr="000000"/>
                              </a:solidFill>
                              <a:prstDash val="solid"/>
                            </a:ln>
                            <a:effectLst/>
                          </wps:spPr>
                          <wps:bodyPr/>
                        </wps:wsp>
                        <wps:wsp>
                          <wps:cNvPr id="3416" name="Straight Connector 3416"/>
                          <wps:cNvCnPr/>
                          <wps:spPr>
                            <a:xfrm flipV="1">
                              <a:off x="5541643" y="3355408"/>
                              <a:ext cx="458850" cy="701384"/>
                            </a:xfrm>
                            <a:prstGeom prst="line">
                              <a:avLst/>
                            </a:prstGeom>
                            <a:noFill/>
                            <a:ln w="9525" cap="flat" cmpd="sng" algn="ctr">
                              <a:solidFill>
                                <a:sysClr val="windowText" lastClr="000000"/>
                              </a:solidFill>
                              <a:prstDash val="solid"/>
                            </a:ln>
                            <a:effectLst/>
                          </wps:spPr>
                          <wps:bodyPr/>
                        </wps:wsp>
                        <wps:wsp>
                          <wps:cNvPr id="3417" name="Straight Connector 3417"/>
                          <wps:cNvCnPr/>
                          <wps:spPr>
                            <a:xfrm>
                              <a:off x="6414830" y="3191101"/>
                              <a:ext cx="314588" cy="495684"/>
                            </a:xfrm>
                            <a:prstGeom prst="line">
                              <a:avLst/>
                            </a:prstGeom>
                            <a:noFill/>
                            <a:ln w="9525" cap="flat" cmpd="sng" algn="ctr">
                              <a:solidFill>
                                <a:sysClr val="windowText" lastClr="000000"/>
                              </a:solidFill>
                              <a:prstDash val="solid"/>
                            </a:ln>
                            <a:effectLst/>
                          </wps:spPr>
                          <wps:bodyPr/>
                        </wps:wsp>
                        <wps:wsp>
                          <wps:cNvPr id="3418" name="Straight Connector 3418"/>
                          <wps:cNvCnPr/>
                          <wps:spPr>
                            <a:xfrm flipH="1" flipV="1">
                              <a:off x="5625645" y="3191101"/>
                              <a:ext cx="888247" cy="994519"/>
                            </a:xfrm>
                            <a:prstGeom prst="line">
                              <a:avLst/>
                            </a:prstGeom>
                            <a:noFill/>
                            <a:ln w="9525" cap="flat" cmpd="sng" algn="ctr">
                              <a:solidFill>
                                <a:sysClr val="windowText" lastClr="000000"/>
                              </a:solidFill>
                              <a:prstDash val="solid"/>
                            </a:ln>
                            <a:effectLst/>
                          </wps:spPr>
                          <wps:bodyPr/>
                        </wps:wsp>
                      </wpg:grpSp>
                      <pic:pic xmlns:pic="http://schemas.openxmlformats.org/drawingml/2006/picture">
                        <pic:nvPicPr>
                          <pic:cNvPr id="3419" name="Picture 3419"/>
                          <pic:cNvPicPr/>
                        </pic:nvPicPr>
                        <pic:blipFill>
                          <a:blip r:embed="rId54">
                            <a:extLst>
                              <a:ext uri="{28A0092B-C50C-407E-A947-70E740481C1C}">
                                <a14:useLocalDpi xmlns:a14="http://schemas.microsoft.com/office/drawing/2010/main" val="0"/>
                              </a:ext>
                            </a:extLst>
                          </a:blip>
                          <a:srcRect/>
                          <a:stretch>
                            <a:fillRect/>
                          </a:stretch>
                        </pic:blipFill>
                        <pic:spPr bwMode="auto">
                          <a:xfrm>
                            <a:off x="919435" y="3286191"/>
                            <a:ext cx="93973" cy="168676"/>
                          </a:xfrm>
                          <a:prstGeom prst="rect">
                            <a:avLst/>
                          </a:prstGeom>
                          <a:noFill/>
                          <a:ln>
                            <a:noFill/>
                          </a:ln>
                        </pic:spPr>
                      </pic:pic>
                      <wps:wsp>
                        <wps:cNvPr id="3420" name="Text Box 2"/>
                        <wps:cNvSpPr txBox="1">
                          <a:spLocks noChangeArrowheads="1"/>
                        </wps:cNvSpPr>
                        <wps:spPr bwMode="auto">
                          <a:xfrm>
                            <a:off x="511088" y="3509240"/>
                            <a:ext cx="1200459" cy="357936"/>
                          </a:xfrm>
                          <a:prstGeom prst="rect">
                            <a:avLst/>
                          </a:prstGeom>
                          <a:noFill/>
                          <a:ln w="9525">
                            <a:noFill/>
                            <a:miter lim="800000"/>
                            <a:headEnd/>
                            <a:tailEnd/>
                          </a:ln>
                        </wps:spPr>
                        <wps:txbx>
                          <w:txbxContent>
                            <w:p w14:paraId="04545743" w14:textId="77777777" w:rsidR="0051744F" w:rsidRDefault="0051744F" w:rsidP="00522DAB">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32A46435"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32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wps:wsp>
                        <wps:cNvPr id="3421" name="Text Box 2"/>
                        <wps:cNvSpPr txBox="1">
                          <a:spLocks noChangeArrowheads="1"/>
                        </wps:cNvSpPr>
                        <wps:spPr bwMode="auto">
                          <a:xfrm>
                            <a:off x="1921753" y="3518436"/>
                            <a:ext cx="1286713" cy="348740"/>
                          </a:xfrm>
                          <a:prstGeom prst="rect">
                            <a:avLst/>
                          </a:prstGeom>
                          <a:noFill/>
                          <a:ln w="9525">
                            <a:noFill/>
                            <a:miter lim="800000"/>
                            <a:headEnd/>
                            <a:tailEnd/>
                          </a:ln>
                        </wps:spPr>
                        <wps:txbx>
                          <w:txbxContent>
                            <w:p w14:paraId="412E755A" w14:textId="77777777" w:rsidR="0051744F" w:rsidRDefault="0051744F" w:rsidP="00522DAB">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2E58DE81"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3422" name="Picture 3422"/>
                          <pic:cNvPicPr/>
                        </pic:nvPicPr>
                        <pic:blipFill>
                          <a:blip r:embed="rId54">
                            <a:extLst>
                              <a:ext uri="{28A0092B-C50C-407E-A947-70E740481C1C}">
                                <a14:useLocalDpi xmlns:a14="http://schemas.microsoft.com/office/drawing/2010/main" val="0"/>
                              </a:ext>
                            </a:extLst>
                          </a:blip>
                          <a:srcRect/>
                          <a:stretch>
                            <a:fillRect/>
                          </a:stretch>
                        </pic:blipFill>
                        <pic:spPr bwMode="auto">
                          <a:xfrm>
                            <a:off x="2446557" y="3253253"/>
                            <a:ext cx="93973" cy="168676"/>
                          </a:xfrm>
                          <a:prstGeom prst="rect">
                            <a:avLst/>
                          </a:prstGeom>
                          <a:noFill/>
                          <a:ln>
                            <a:noFill/>
                          </a:ln>
                        </pic:spPr>
                      </pic:pic>
                      <wps:wsp>
                        <wps:cNvPr id="3423" name="Text Box 2"/>
                        <wps:cNvSpPr txBox="1">
                          <a:spLocks noChangeArrowheads="1"/>
                        </wps:cNvSpPr>
                        <wps:spPr bwMode="auto">
                          <a:xfrm>
                            <a:off x="4640516" y="1066095"/>
                            <a:ext cx="1219681" cy="249162"/>
                          </a:xfrm>
                          <a:prstGeom prst="rect">
                            <a:avLst/>
                          </a:prstGeom>
                          <a:noFill/>
                          <a:ln w="9525">
                            <a:noFill/>
                            <a:miter lim="800000"/>
                            <a:headEnd/>
                            <a:tailEnd/>
                          </a:ln>
                        </wps:spPr>
                        <wps:txbx>
                          <w:txbxContent>
                            <w:p w14:paraId="5C816445"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3424" name="Down Arrow 3424"/>
                        <wps:cNvSpPr/>
                        <wps:spPr>
                          <a:xfrm>
                            <a:off x="5224878" y="1282000"/>
                            <a:ext cx="96554" cy="141470"/>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2BA2A1DD" w14:textId="77777777" w:rsidR="0051744F" w:rsidRDefault="0051744F" w:rsidP="00522DAB">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25" name="Text Box 2"/>
                        <wps:cNvSpPr txBox="1">
                          <a:spLocks noChangeArrowheads="1"/>
                        </wps:cNvSpPr>
                        <wps:spPr bwMode="auto">
                          <a:xfrm>
                            <a:off x="3198087" y="3503544"/>
                            <a:ext cx="1286713" cy="363631"/>
                          </a:xfrm>
                          <a:prstGeom prst="rect">
                            <a:avLst/>
                          </a:prstGeom>
                          <a:noFill/>
                          <a:ln w="9525">
                            <a:noFill/>
                            <a:miter lim="800000"/>
                            <a:headEnd/>
                            <a:tailEnd/>
                          </a:ln>
                        </wps:spPr>
                        <wps:txbx>
                          <w:txbxContent>
                            <w:p w14:paraId="3E5632FD" w14:textId="77777777" w:rsidR="0051744F" w:rsidRDefault="0051744F" w:rsidP="00522DAB">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3+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3</w:t>
                              </w:r>
                            </w:p>
                            <w:p w14:paraId="0BEEF47F"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4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wps:wsp>
                        <wps:cNvPr id="3426" name="Text Box 2"/>
                        <wps:cNvSpPr txBox="1">
                          <a:spLocks noChangeArrowheads="1"/>
                        </wps:cNvSpPr>
                        <wps:spPr bwMode="auto">
                          <a:xfrm>
                            <a:off x="4437813" y="3524288"/>
                            <a:ext cx="1286713" cy="342888"/>
                          </a:xfrm>
                          <a:prstGeom prst="rect">
                            <a:avLst/>
                          </a:prstGeom>
                          <a:noFill/>
                          <a:ln w="9525">
                            <a:noFill/>
                            <a:miter lim="800000"/>
                            <a:headEnd/>
                            <a:tailEnd/>
                          </a:ln>
                        </wps:spPr>
                        <wps:txbx>
                          <w:txbxContent>
                            <w:p w14:paraId="00F532CA" w14:textId="77777777" w:rsidR="0051744F" w:rsidRDefault="0051744F" w:rsidP="00522DAB">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4+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4</w:t>
                              </w:r>
                            </w:p>
                            <w:p w14:paraId="59AA1299"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wps:txbx>
                        <wps:bodyPr rot="0" vert="horz" wrap="square" lIns="91440" tIns="45720" rIns="91440" bIns="45720" anchor="t" anchorCtr="0">
                          <a:noAutofit/>
                        </wps:bodyPr>
                      </wps:wsp>
                      <pic:pic xmlns:pic="http://schemas.openxmlformats.org/drawingml/2006/picture">
                        <pic:nvPicPr>
                          <pic:cNvPr id="3427" name="Picture 3427"/>
                          <pic:cNvPicPr/>
                        </pic:nvPicPr>
                        <pic:blipFill>
                          <a:blip r:embed="rId54">
                            <a:extLst>
                              <a:ext uri="{28A0092B-C50C-407E-A947-70E740481C1C}">
                                <a14:useLocalDpi xmlns:a14="http://schemas.microsoft.com/office/drawing/2010/main" val="0"/>
                              </a:ext>
                            </a:extLst>
                          </a:blip>
                          <a:srcRect/>
                          <a:stretch>
                            <a:fillRect/>
                          </a:stretch>
                        </pic:blipFill>
                        <pic:spPr bwMode="auto">
                          <a:xfrm>
                            <a:off x="3721660" y="3271803"/>
                            <a:ext cx="93973" cy="168676"/>
                          </a:xfrm>
                          <a:prstGeom prst="rect">
                            <a:avLst/>
                          </a:prstGeom>
                          <a:noFill/>
                          <a:ln>
                            <a:noFill/>
                          </a:ln>
                        </pic:spPr>
                      </pic:pic>
                      <pic:pic xmlns:pic="http://schemas.openxmlformats.org/drawingml/2006/picture">
                        <pic:nvPicPr>
                          <pic:cNvPr id="3428" name="Picture 3428"/>
                          <pic:cNvPicPr/>
                        </pic:nvPicPr>
                        <pic:blipFill>
                          <a:blip r:embed="rId54">
                            <a:extLst>
                              <a:ext uri="{28A0092B-C50C-407E-A947-70E740481C1C}">
                                <a14:useLocalDpi xmlns:a14="http://schemas.microsoft.com/office/drawing/2010/main" val="0"/>
                              </a:ext>
                            </a:extLst>
                          </a:blip>
                          <a:srcRect/>
                          <a:stretch>
                            <a:fillRect/>
                          </a:stretch>
                        </pic:blipFill>
                        <pic:spPr bwMode="auto">
                          <a:xfrm>
                            <a:off x="5007252" y="3283337"/>
                            <a:ext cx="93973" cy="168676"/>
                          </a:xfrm>
                          <a:prstGeom prst="rect">
                            <a:avLst/>
                          </a:prstGeom>
                          <a:noFill/>
                          <a:ln>
                            <a:noFill/>
                          </a:ln>
                        </pic:spPr>
                      </pic:pic>
                      <wps:wsp>
                        <wps:cNvPr id="3429" name="TextBox 1"/>
                        <wps:cNvSpPr txBox="1"/>
                        <wps:spPr>
                          <a:xfrm>
                            <a:off x="17504" y="0"/>
                            <a:ext cx="550595" cy="210821"/>
                          </a:xfrm>
                          <a:prstGeom prst="rect">
                            <a:avLst/>
                          </a:prstGeom>
                          <a:noFill/>
                        </wps:spPr>
                        <wps:txbx>
                          <w:txbxContent>
                            <w:p w14:paraId="2C9AA0CD" w14:textId="368A051E" w:rsidR="0051744F" w:rsidRDefault="0051744F" w:rsidP="00522DAB">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wps:txbx>
                        <wps:bodyPr wrap="none" rtlCol="0">
                          <a:spAutoFit/>
                        </wps:bodyPr>
                      </wps:wsp>
                    </wpg:wgp>
                  </a:graphicData>
                </a:graphic>
                <wp14:sizeRelV relativeFrom="margin">
                  <wp14:pctHeight>0</wp14:pctHeight>
                </wp14:sizeRelV>
              </wp:anchor>
            </w:drawing>
          </mc:Choice>
          <mc:Fallback>
            <w:pict>
              <v:group w14:anchorId="67336CE4" id="_x0000_s2932" style="position:absolute;left:0;text-align:left;margin-left:-28.7pt;margin-top:2.15pt;width:469.65pt;height:304.5pt;z-index:251796992;mso-height-relative:margin" coordsize="59650,38671"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">
                <v:group id="Group 3144" o:spid="_x0000_s2933" style="position:absolute;top:2154;width:59650;height:34299" coordorigin=",2154" coordsize="83281,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">
                  <v:group id="Group 3145" o:spid="_x0000_s2934" style="position:absolute;top:2154;width:8014;height:48437" coordorigin=",2154" coordsize="801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">
                    <v:roundrect id="Rounded Rectangle 3146" o:spid="_x0000_s2935" style="position:absolute;top:21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" fillcolor="#93cddd" strokecolor="#385d8a" strokeweight="2pt">
                      <v:textbox>
                        <w:txbxContent>
                          <w:p w14:paraId="77D65F36" w14:textId="77777777" w:rsidR="0051744F" w:rsidRDefault="0051744F" w:rsidP="00522DAB">
                            <w:pPr>
                              <w:rPr>
                                <w:rFonts w:eastAsia="Times New Roman"/>
                              </w:rPr>
                            </w:pPr>
                          </w:p>
                        </w:txbxContent>
                      </v:textbox>
                    </v:roundrect>
                    <v:roundrect id="Rounded Rectangle 3147" o:spid="_x0000_s2936" style="position:absolute;top:520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" fillcolor="#93cddd" strokecolor="#385d8a" strokeweight="2pt">
                      <v:textbox>
                        <w:txbxContent>
                          <w:p w14:paraId="4FFB18BA" w14:textId="77777777" w:rsidR="0051744F" w:rsidRDefault="0051744F" w:rsidP="00522DAB">
                            <w:pPr>
                              <w:rPr>
                                <w:rFonts w:eastAsia="Times New Roman"/>
                              </w:rPr>
                            </w:pPr>
                          </w:p>
                        </w:txbxContent>
                      </v:textbox>
                    </v:roundrect>
                    <v:roundrect id="Rounded Rectangle 3148" o:spid="_x0000_s2937" style="position:absolute;top:825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" fillcolor="#f2dcdb" strokecolor="#385d8a" strokeweight="2pt">
                      <v:textbox>
                        <w:txbxContent>
                          <w:p w14:paraId="1AFC06A5" w14:textId="77777777" w:rsidR="0051744F" w:rsidRDefault="0051744F" w:rsidP="00522DAB">
                            <w:pPr>
                              <w:rPr>
                                <w:rFonts w:eastAsia="Times New Roman"/>
                              </w:rPr>
                            </w:pPr>
                          </w:p>
                        </w:txbxContent>
                      </v:textbox>
                    </v:roundrect>
                    <v:roundrect id="Rounded Rectangle 3149" o:spid="_x0000_s2938" style="position:absolute;top:1129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" fillcolor="#f2dcdb" strokecolor="#385d8a" strokeweight="2pt">
                      <v:textbox>
                        <w:txbxContent>
                          <w:p w14:paraId="41855A48" w14:textId="77777777" w:rsidR="0051744F" w:rsidRDefault="0051744F" w:rsidP="00522DAB">
                            <w:pPr>
                              <w:rPr>
                                <w:rFonts w:eastAsia="Times New Roman"/>
                              </w:rPr>
                            </w:pPr>
                          </w:p>
                        </w:txbxContent>
                      </v:textbox>
                    </v:roundrect>
                    <v:roundrect id="Rounded Rectangle 3150" o:spid="_x0000_s2939" style="position:absolute;top:1434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" fillcolor="#f2dcdb" strokecolor="#385d8a" strokeweight="2pt">
                      <v:textbox>
                        <w:txbxContent>
                          <w:p w14:paraId="01ECD49F" w14:textId="77777777" w:rsidR="0051744F" w:rsidRDefault="0051744F" w:rsidP="00522DAB">
                            <w:pPr>
                              <w:rPr>
                                <w:rFonts w:eastAsia="Times New Roman"/>
                              </w:rPr>
                            </w:pPr>
                          </w:p>
                        </w:txbxContent>
                      </v:textbox>
                    </v:roundrect>
                    <v:roundrect id="Rounded Rectangle 3151" o:spid="_x0000_s2940" style="position:absolute;top:173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" fillcolor="#f2dcdb" strokecolor="#385d8a" strokeweight="2pt">
                      <v:textbox>
                        <w:txbxContent>
                          <w:p w14:paraId="69B64206" w14:textId="77777777" w:rsidR="0051744F" w:rsidRDefault="0051744F" w:rsidP="00522DAB">
                            <w:pPr>
                              <w:rPr>
                                <w:rFonts w:eastAsia="Times New Roman"/>
                              </w:rPr>
                            </w:pPr>
                          </w:p>
                        </w:txbxContent>
                      </v:textbox>
                    </v:roundrect>
                    <v:roundrect id="Rounded Rectangle 3152" o:spid="_x0000_s2941" style="position:absolute;top:2044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" fillcolor="#f2dcdb" strokecolor="#385d8a" strokeweight="2pt">
                      <v:textbox>
                        <w:txbxContent>
                          <w:p w14:paraId="497F3F89" w14:textId="77777777" w:rsidR="0051744F" w:rsidRDefault="0051744F" w:rsidP="00522DAB">
                            <w:pPr>
                              <w:rPr>
                                <w:rFonts w:eastAsia="Times New Roman"/>
                              </w:rPr>
                            </w:pPr>
                          </w:p>
                        </w:txbxContent>
                      </v:textbox>
                    </v:roundrect>
                    <v:roundrect id="Rounded Rectangle 3153" o:spid="_x0000_s2942" style="position:absolute;top:2348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" fillcolor="#f2dcdb" strokecolor="#385d8a" strokeweight="2pt">
                      <v:textbox>
                        <w:txbxContent>
                          <w:p w14:paraId="12CDDE12" w14:textId="77777777" w:rsidR="0051744F" w:rsidRDefault="0051744F" w:rsidP="00522DAB">
                            <w:pPr>
                              <w:rPr>
                                <w:rFonts w:eastAsia="Times New Roman"/>
                              </w:rPr>
                            </w:pPr>
                          </w:p>
                        </w:txbxContent>
                      </v:textbox>
                    </v:roundrect>
                    <v:roundrect id="Rounded Rectangle 3154" o:spid="_x0000_s2943" style="position:absolute;top:2946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" fillcolor="#f2dcdb" strokecolor="#385d8a" strokeweight="2pt">
                      <v:textbox>
                        <w:txbxContent>
                          <w:p w14:paraId="1BF97FA0" w14:textId="77777777" w:rsidR="0051744F" w:rsidRDefault="0051744F" w:rsidP="00522DAB">
                            <w:pPr>
                              <w:rPr>
                                <w:rFonts w:eastAsia="Times New Roman"/>
                              </w:rPr>
                            </w:pPr>
                          </w:p>
                        </w:txbxContent>
                      </v:textbox>
                    </v:roundrect>
                    <v:roundrect id="Rounded Rectangle 3155" o:spid="_x0000_s2944" style="position:absolute;top:2652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" fillcolor="#f2dcdb" strokecolor="#385d8a" strokeweight="2pt">
                      <v:textbox>
                        <w:txbxContent>
                          <w:p w14:paraId="5827C370" w14:textId="77777777" w:rsidR="0051744F" w:rsidRDefault="0051744F" w:rsidP="00522DAB">
                            <w:pPr>
                              <w:rPr>
                                <w:rFonts w:eastAsia="Times New Roman"/>
                              </w:rPr>
                            </w:pPr>
                          </w:p>
                        </w:txbxContent>
                      </v:textbox>
                    </v:roundrect>
                    <v:roundrect id="Rounded Rectangle 3156" o:spid="_x0000_s2945" style="position:absolute;top:3251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" fillcolor="#f2dcdb" strokecolor="#385d8a" strokeweight="2pt">
                      <v:textbox>
                        <w:txbxContent>
                          <w:p w14:paraId="6BE62D47" w14:textId="77777777" w:rsidR="0051744F" w:rsidRDefault="0051744F" w:rsidP="00522DAB">
                            <w:pPr>
                              <w:rPr>
                                <w:rFonts w:eastAsia="Times New Roman"/>
                              </w:rPr>
                            </w:pPr>
                          </w:p>
                        </w:txbxContent>
                      </v:textbox>
                    </v:roundrect>
                    <v:roundrect id="Rounded Rectangle 3157" o:spid="_x0000_s2946" style="position:absolute;left:3944;top:32517;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" fillcolor="#f2dcdb" strokecolor="#385d8a" strokeweight="2pt">
                      <v:textbox>
                        <w:txbxContent>
                          <w:p w14:paraId="2F04935A" w14:textId="77777777" w:rsidR="0051744F" w:rsidRDefault="0051744F" w:rsidP="00522DAB">
                            <w:pPr>
                              <w:rPr>
                                <w:rFonts w:eastAsia="Times New Roman"/>
                              </w:rPr>
                            </w:pPr>
                          </w:p>
                        </w:txbxContent>
                      </v:textbox>
                    </v:roundrect>
                    <v:roundrect id="Rounded Rectangle 3158" o:spid="_x0000_s2947" style="position:absolute;left:3944;top:2946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" fillcolor="#f2dcdb" strokecolor="#385d8a" strokeweight="2pt">
                      <v:textbox>
                        <w:txbxContent>
                          <w:p w14:paraId="50A12FF7" w14:textId="77777777" w:rsidR="0051744F" w:rsidRDefault="0051744F" w:rsidP="00522DAB">
                            <w:pPr>
                              <w:rPr>
                                <w:rFonts w:eastAsia="Times New Roman"/>
                              </w:rPr>
                            </w:pPr>
                          </w:p>
                        </w:txbxContent>
                      </v:textbox>
                    </v:roundrect>
                    <v:roundrect id="Rounded Rectangle 3159" o:spid="_x0000_s2948" style="position:absolute;left:3944;top:2652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" fillcolor="#f2dcdb" strokecolor="#385d8a" strokeweight="2pt">
                      <v:textbox>
                        <w:txbxContent>
                          <w:p w14:paraId="4129AFE7" w14:textId="77777777" w:rsidR="0051744F" w:rsidRDefault="0051744F" w:rsidP="00522DAB">
                            <w:pPr>
                              <w:rPr>
                                <w:rFonts w:eastAsia="Times New Roman"/>
                              </w:rPr>
                            </w:pPr>
                          </w:p>
                        </w:txbxContent>
                      </v:textbox>
                    </v:roundrect>
                    <v:roundrect id="Rounded Rectangle 3160" o:spid="_x0000_s2949" style="position:absolute;left:3944;top:2348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" fillcolor="#f2dcdb" strokecolor="#385d8a" strokeweight="2pt">
                      <v:textbox>
                        <w:txbxContent>
                          <w:p w14:paraId="07AF09C6" w14:textId="77777777" w:rsidR="0051744F" w:rsidRDefault="0051744F" w:rsidP="00522DAB">
                            <w:pPr>
                              <w:rPr>
                                <w:rFonts w:eastAsia="Times New Roman"/>
                              </w:rPr>
                            </w:pPr>
                          </w:p>
                        </w:txbxContent>
                      </v:textbox>
                    </v:roundrect>
                    <v:roundrect id="Rounded Rectangle 3161" o:spid="_x0000_s2950" style="position:absolute;left:3944;top:2044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" fillcolor="#f2dcdb" strokecolor="#385d8a" strokeweight="2pt">
                      <v:textbox>
                        <w:txbxContent>
                          <w:p w14:paraId="3CA83BB6" w14:textId="77777777" w:rsidR="0051744F" w:rsidRDefault="0051744F" w:rsidP="00522DAB">
                            <w:pPr>
                              <w:rPr>
                                <w:rFonts w:eastAsia="Times New Roman"/>
                              </w:rPr>
                            </w:pPr>
                          </w:p>
                        </w:txbxContent>
                      </v:textbox>
                    </v:roundrect>
                    <v:roundrect id="Rounded Rectangle 3162" o:spid="_x0000_s2951" style="position:absolute;left:3944;top:1739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" fillcolor="#f2dcdb" strokecolor="#385d8a" strokeweight="2pt">
                      <v:textbox>
                        <w:txbxContent>
                          <w:p w14:paraId="472F113A" w14:textId="77777777" w:rsidR="0051744F" w:rsidRDefault="0051744F" w:rsidP="00522DAB">
                            <w:pPr>
                              <w:rPr>
                                <w:rFonts w:eastAsia="Times New Roman"/>
                              </w:rPr>
                            </w:pPr>
                          </w:p>
                        </w:txbxContent>
                      </v:textbox>
                    </v:roundrect>
                    <v:roundrect id="Rounded Rectangle 3163" o:spid="_x0000_s2952" style="position:absolute;left:3944;top:1129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" fillcolor="#f2dcdb" strokecolor="#385d8a" strokeweight="2pt">
                      <v:textbox>
                        <w:txbxContent>
                          <w:p w14:paraId="75F20378" w14:textId="77777777" w:rsidR="0051744F" w:rsidRDefault="0051744F" w:rsidP="00522DAB">
                            <w:pPr>
                              <w:rPr>
                                <w:rFonts w:eastAsia="Times New Roman"/>
                              </w:rPr>
                            </w:pPr>
                          </w:p>
                        </w:txbxContent>
                      </v:textbox>
                    </v:roundrect>
                    <v:roundrect id="Rounded Rectangle 3164" o:spid="_x0000_s2953" style="position:absolute;left:3944;top:825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" fillcolor="#f2dcdb" strokecolor="#385d8a" strokeweight="2pt">
                      <v:textbox>
                        <w:txbxContent>
                          <w:p w14:paraId="1368682B" w14:textId="77777777" w:rsidR="0051744F" w:rsidRDefault="0051744F" w:rsidP="00522DAB">
                            <w:pPr>
                              <w:rPr>
                                <w:rFonts w:eastAsia="Times New Roman"/>
                              </w:rPr>
                            </w:pPr>
                          </w:p>
                        </w:txbxContent>
                      </v:textbox>
                    </v:roundrect>
                    <v:roundrect id="Rounded Rectangle 3165" o:spid="_x0000_s2954" style="position:absolute;left:3944;top:520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" fillcolor="#f2dcdb" strokecolor="#385d8a" strokeweight="2pt">
                      <v:textbox>
                        <w:txbxContent>
                          <w:p w14:paraId="34D12C66" w14:textId="77777777" w:rsidR="0051744F" w:rsidRDefault="0051744F" w:rsidP="00522DAB">
                            <w:pPr>
                              <w:rPr>
                                <w:rFonts w:eastAsia="Times New Roman"/>
                              </w:rPr>
                            </w:pPr>
                          </w:p>
                        </w:txbxContent>
                      </v:textbox>
                    </v:roundrect>
                    <v:roundrect id="Rounded Rectangle 3166" o:spid="_x0000_s2955" style="position:absolute;left:3944;top:215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" fillcolor="#f2dcdb" strokecolor="#385d8a" strokeweight="2pt">
                      <v:textbox>
                        <w:txbxContent>
                          <w:p w14:paraId="58E3831D" w14:textId="77777777" w:rsidR="0051744F" w:rsidRDefault="0051744F" w:rsidP="00522DAB">
                            <w:pPr>
                              <w:rPr>
                                <w:rFonts w:eastAsia="Times New Roman"/>
                              </w:rPr>
                            </w:pPr>
                          </w:p>
                        </w:txbxContent>
                      </v:textbox>
                    </v:roundrect>
                    <v:roundrect id="Rounded Rectangle 3167" o:spid="_x0000_s2956" style="position:absolute;left:3944;top:1434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" fillcolor="#f2dcdb" strokecolor="#385d8a" strokeweight="2pt">
                      <v:textbox>
                        <w:txbxContent>
                          <w:p w14:paraId="01B124EA" w14:textId="77777777" w:rsidR="0051744F" w:rsidRDefault="0051744F" w:rsidP="00522DAB">
                            <w:pPr>
                              <w:rPr>
                                <w:rFonts w:eastAsia="Times New Roman"/>
                              </w:rPr>
                            </w:pPr>
                          </w:p>
                        </w:txbxContent>
                      </v:textbox>
                    </v:roundrect>
                    <v:roundrect id="Rounded Rectangle 3168" o:spid="_x0000_s2957" style="position:absolute;left:67;top:3861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" fillcolor="#f2dcdb" strokecolor="#385d8a" strokeweight="2pt">
                      <v:textbox>
                        <w:txbxContent>
                          <w:p w14:paraId="0BC4AD02" w14:textId="77777777" w:rsidR="0051744F" w:rsidRDefault="0051744F" w:rsidP="00522DAB">
                            <w:pPr>
                              <w:rPr>
                                <w:rFonts w:eastAsia="Times New Roman"/>
                              </w:rPr>
                            </w:pPr>
                          </w:p>
                        </w:txbxContent>
                      </v:textbox>
                    </v:roundrect>
                    <v:roundrect id="Rounded Rectangle 3169" o:spid="_x0000_s2958" style="position:absolute;left:67;top:35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" fillcolor="#f2dcdb" strokecolor="#385d8a" strokeweight="2pt">
                      <v:textbox>
                        <w:txbxContent>
                          <w:p w14:paraId="60348C1C" w14:textId="77777777" w:rsidR="0051744F" w:rsidRDefault="0051744F" w:rsidP="00522DAB">
                            <w:pPr>
                              <w:rPr>
                                <w:rFonts w:eastAsia="Times New Roman"/>
                              </w:rPr>
                            </w:pPr>
                          </w:p>
                        </w:txbxContent>
                      </v:textbox>
                    </v:roundrect>
                    <v:roundrect id="Rounded Rectangle 3170" o:spid="_x0000_s2959" style="position:absolute;left:67;top:415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" fillcolor="#f2dcdb" strokecolor="#385d8a" strokeweight="2pt">
                      <v:textbox>
                        <w:txbxContent>
                          <w:p w14:paraId="42A20DD2" w14:textId="77777777" w:rsidR="0051744F" w:rsidRDefault="0051744F" w:rsidP="00522DAB">
                            <w:pPr>
                              <w:rPr>
                                <w:rFonts w:eastAsia="Times New Roman"/>
                              </w:rPr>
                            </w:pPr>
                          </w:p>
                        </w:txbxContent>
                      </v:textbox>
                    </v:roundrect>
                    <v:roundrect id="Rounded Rectangle 3171" o:spid="_x0000_s2960" style="position:absolute;left:4012;top:4155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" fillcolor="#f2dcdb" strokecolor="#385d8a" strokeweight="2pt">
                      <v:textbox>
                        <w:txbxContent>
                          <w:p w14:paraId="359D0921" w14:textId="77777777" w:rsidR="0051744F" w:rsidRDefault="0051744F" w:rsidP="00522DAB">
                            <w:pPr>
                              <w:rPr>
                                <w:rFonts w:eastAsia="Times New Roman"/>
                              </w:rPr>
                            </w:pPr>
                          </w:p>
                        </w:txbxContent>
                      </v:textbox>
                    </v:roundrect>
                    <v:roundrect id="Rounded Rectangle 3172" o:spid="_x0000_s2961" style="position:absolute;left:4012;top:3850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" fillcolor="#f2dcdb" strokecolor="#385d8a" strokeweight="2pt">
                      <v:textbox>
                        <w:txbxContent>
                          <w:p w14:paraId="5007911B" w14:textId="77777777" w:rsidR="0051744F" w:rsidRDefault="0051744F" w:rsidP="00522DAB">
                            <w:pPr>
                              <w:rPr>
                                <w:rFonts w:eastAsia="Times New Roman"/>
                              </w:rPr>
                            </w:pPr>
                          </w:p>
                        </w:txbxContent>
                      </v:textbox>
                    </v:roundrect>
                    <v:roundrect id="Rounded Rectangle 3173" o:spid="_x0000_s2962" style="position:absolute;left:4012;top:3556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" fillcolor="#f2dcdb" strokecolor="#385d8a" strokeweight="2pt">
                      <v:textbox>
                        <w:txbxContent>
                          <w:p w14:paraId="0E8C6D3D" w14:textId="77777777" w:rsidR="0051744F" w:rsidRDefault="0051744F" w:rsidP="00522DAB">
                            <w:pPr>
                              <w:rPr>
                                <w:rFonts w:eastAsia="Times New Roman"/>
                              </w:rPr>
                            </w:pPr>
                          </w:p>
                        </w:txbxContent>
                      </v:textbox>
                    </v:roundrect>
                    <v:roundrect id="Rounded Rectangle 3174" o:spid="_x0000_s2963" style="position:absolute;left:67;top:4460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" fillcolor="#f2dcdb" strokecolor="#385d8a" strokeweight="2pt">
                      <v:textbox>
                        <w:txbxContent>
                          <w:p w14:paraId="1A3D7FF6" w14:textId="77777777" w:rsidR="0051744F" w:rsidRDefault="0051744F" w:rsidP="00522DAB">
                            <w:pPr>
                              <w:rPr>
                                <w:rFonts w:eastAsia="Times New Roman"/>
                              </w:rPr>
                            </w:pPr>
                          </w:p>
                        </w:txbxContent>
                      </v:textbox>
                    </v:roundrect>
                    <v:roundrect id="Rounded Rectangle 3175" o:spid="_x0000_s2964" style="position:absolute;left:67;top:4754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" fillcolor="#f2dcdb" strokecolor="#385d8a" strokeweight="2pt">
                      <v:textbox>
                        <w:txbxContent>
                          <w:p w14:paraId="1A916C05" w14:textId="77777777" w:rsidR="0051744F" w:rsidRDefault="0051744F" w:rsidP="00522DAB">
                            <w:pPr>
                              <w:rPr>
                                <w:rFonts w:eastAsia="Times New Roman"/>
                              </w:rPr>
                            </w:pPr>
                          </w:p>
                        </w:txbxContent>
                      </v:textbox>
                    </v:roundrect>
                    <v:roundrect id="Rounded Rectangle 3176" o:spid="_x0000_s2965" style="position:absolute;left:4012;top:4754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" fillcolor="#f2dcdb" strokecolor="#385d8a" strokeweight="2pt">
                      <v:textbox>
                        <w:txbxContent>
                          <w:p w14:paraId="3F467042" w14:textId="77777777" w:rsidR="0051744F" w:rsidRDefault="0051744F" w:rsidP="00522DAB">
                            <w:pPr>
                              <w:rPr>
                                <w:rFonts w:eastAsia="Times New Roman"/>
                              </w:rPr>
                            </w:pPr>
                          </w:p>
                        </w:txbxContent>
                      </v:textbox>
                    </v:roundrect>
                    <v:roundrect id="Rounded Rectangle 3177" o:spid="_x0000_s2966" style="position:absolute;left:4012;top:4449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" fillcolor="#f2dcdb" strokecolor="#385d8a" strokeweight="2pt">
                      <v:textbox>
                        <w:txbxContent>
                          <w:p w14:paraId="0FF98DEE" w14:textId="77777777" w:rsidR="0051744F" w:rsidRDefault="0051744F" w:rsidP="00522DAB">
                            <w:pPr>
                              <w:rPr>
                                <w:rFonts w:eastAsia="Times New Roman"/>
                              </w:rPr>
                            </w:pPr>
                          </w:p>
                        </w:txbxContent>
                      </v:textbox>
                    </v:roundrect>
                  </v:group>
                  <v:group id="Group 3178" o:spid="_x0000_s2967" style="position:absolute;left:10618;top:12533;width:20634;height:29070" coordorigin="10618,12533" coordsize="20633,2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">
                    <v:group id="Group 3179" o:spid="_x0000_s2968" style="position:absolute;left:10618;top:12533;width:8180;height:12418" coordorigin="10618,1253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">
                      <v:shape id="Picture 3180" o:spid="_x0000_s2969" type="#_x0000_t75" style="position:absolute;left:14654;top:1557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" fillcolor="#5b9bd5 [3204]" strokecolor="black [3213]">
                        <v:imagedata r:id="rId55" o:title=""/>
                        <v:shadow color="#e7e6e6 [3214]"/>
                      </v:shape>
                      <v:shape id="Picture 3181" o:spid="_x0000_s2970" type="#_x0000_t75" style="position:absolute;left:10725;top:1557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" fillcolor="#5b9bd5 [3204]" strokecolor="black [3213]">
                        <v:imagedata r:id="rId55" o:title=""/>
                        <v:shadow color="#e7e6e6 [3214]"/>
                      </v:shape>
                      <v:shape id="Picture 3182" o:spid="_x0000_s2971" type="#_x0000_t75" style="position:absolute;left:14654;top:12533;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" fillcolor="#5b9bd5 [3204]" strokecolor="black [3213]">
                        <v:imagedata r:id="rId55" o:title=""/>
                        <v:shadow color="#e7e6e6 [3214]"/>
                      </v:shape>
                      <v:shape id="Picture 3183" o:spid="_x0000_s2972" type="#_x0000_t75" style="position:absolute;left:10618;top:1862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" fillcolor="#5b9bd5 [3204]" strokecolor="black [3213]">
                        <v:imagedata r:id="rId55" o:title=""/>
                        <v:shadow color="#e7e6e6 [3214]"/>
                      </v:shape>
                      <v:shape id="Picture 3184" o:spid="_x0000_s2973" type="#_x0000_t75" style="position:absolute;left:14547;top:2166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" fillcolor="#5b9bd5 [3204]" strokecolor="black [3213]">
                        <v:imagedata r:id="rId55" o:title=""/>
                        <v:shadow color="#e7e6e6 [3214]"/>
                      </v:shape>
                      <v:shape id="Picture 3185" o:spid="_x0000_s2974" type="#_x0000_t75" style="position:absolute;left:10618;top:2165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" fillcolor="#5b9bd5 [3204]" strokecolor="black [3213]">
                        <v:imagedata r:id="rId55" o:title=""/>
                        <v:shadow color="#e7e6e6 [3214]"/>
                      </v:shape>
                      <v:shape id="Picture 3186" o:spid="_x0000_s2975" type="#_x0000_t75" style="position:absolute;left:14547;top:1862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" fillcolor="#5b9bd5 [3204]" strokecolor="black [3213]">
                        <v:imagedata r:id="rId55" o:title=""/>
                        <v:shadow color="#e7e6e6 [3214]"/>
                      </v:shape>
                      <v:shape id="Picture 3187" o:spid="_x0000_s2976" type="#_x0000_t75" style="position:absolute;left:10725;top:1265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" fillcolor="#5b9bd5 [3204]" strokecolor="black [3213]">
                        <v:imagedata r:id="rId56" o:title=""/>
                        <v:shadow color="#e7e6e6 [3214]"/>
                      </v:shape>
                    </v:group>
                    <v:group id="Group 3188" o:spid="_x0000_s2977" style="position:absolute;left:11577;top:14057;width:8179;height:12418" coordorigin="11577,14057"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">
                      <v:shape id="Picture 3189" o:spid="_x0000_s2978" type="#_x0000_t75" style="position:absolute;left:15613;top:1710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" fillcolor="#5b9bd5 [3204]" strokecolor="black [3213]">
                        <v:imagedata r:id="rId55" o:title=""/>
                        <v:shadow color="#e7e6e6 [3214]"/>
                      </v:shape>
                      <v:shape id="Picture 3190" o:spid="_x0000_s2979" type="#_x0000_t75" style="position:absolute;left:11684;top:1709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" fillcolor="#5b9bd5 [3204]" strokecolor="black [3213]">
                        <v:imagedata r:id="rId55" o:title=""/>
                        <v:shadow color="#e7e6e6 [3214]"/>
                      </v:shape>
                      <v:shape id="Picture 3191" o:spid="_x0000_s2980" type="#_x0000_t75" style="position:absolute;left:15613;top:1405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" fillcolor="#5b9bd5 [3204]" strokecolor="black [3213]">
                        <v:imagedata r:id="rId55" o:title=""/>
                        <v:shadow color="#e7e6e6 [3214]"/>
                      </v:shape>
                      <v:shape id="Picture 3192" o:spid="_x0000_s2981" type="#_x0000_t75" style="position:absolute;left:11577;top:2014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" fillcolor="#5b9bd5 [3204]" strokecolor="black [3213]">
                        <v:imagedata r:id="rId55" o:title=""/>
                        <v:shadow color="#e7e6e6 [3214]"/>
                      </v:shape>
                      <v:shape id="Picture 3193" o:spid="_x0000_s2982" type="#_x0000_t75" style="position:absolute;left:15506;top:2318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" fillcolor="#5b9bd5 [3204]" strokecolor="black [3213]">
                        <v:imagedata r:id="rId55" o:title=""/>
                        <v:shadow color="#e7e6e6 [3214]"/>
                      </v:shape>
                      <v:shape id="Picture 3194" o:spid="_x0000_s2983" type="#_x0000_t75" style="position:absolute;left:11577;top:2318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" fillcolor="#5b9bd5 [3204]" strokecolor="black [3213]">
                        <v:imagedata r:id="rId55" o:title=""/>
                        <v:shadow color="#e7e6e6 [3214]"/>
                      </v:shape>
                      <v:shape id="Picture 3195" o:spid="_x0000_s2984" type="#_x0000_t75" style="position:absolute;left:15506;top:2014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" fillcolor="#5b9bd5 [3204]" strokecolor="black [3213]">
                        <v:imagedata r:id="rId55" o:title=""/>
                        <v:shadow color="#e7e6e6 [3214]"/>
                      </v:shape>
                      <v:shape id="Picture 3196" o:spid="_x0000_s2985" type="#_x0000_t75" style="position:absolute;left:11684;top:141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" fillcolor="#5b9bd5 [3204]" strokecolor="black [3213]">
                        <v:imagedata r:id="rId56" o:title=""/>
                        <v:shadow color="#e7e6e6 [3214]"/>
                      </v:shape>
                    </v:group>
                    <v:group id="Group 3197" o:spid="_x0000_s2986" style="position:absolute;left:12607;top:15475;width:8179;height:12418" coordorigin="12607,1547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">
                      <v:shape id="Picture 3198" o:spid="_x0000_s2987" type="#_x0000_t75" style="position:absolute;left:16643;top:185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" fillcolor="#5b9bd5 [3204]" strokecolor="black [3213]">
                        <v:imagedata r:id="rId55" o:title=""/>
                        <v:shadow color="#e7e6e6 [3214]"/>
                      </v:shape>
                      <v:shape id="Picture 3199" o:spid="_x0000_s2988" type="#_x0000_t75" style="position:absolute;left:12714;top:1851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" fillcolor="#5b9bd5 [3204]" strokecolor="black [3213]">
                        <v:imagedata r:id="rId55" o:title=""/>
                        <v:shadow color="#e7e6e6 [3214]"/>
                      </v:shape>
                      <v:shape id="Picture 3200" o:spid="_x0000_s2989" type="#_x0000_t75" style="position:absolute;left:16643;top:1547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" fillcolor="#5b9bd5 [3204]" strokecolor="black [3213]">
                        <v:imagedata r:id="rId55" o:title=""/>
                        <v:shadow color="#e7e6e6 [3214]"/>
                      </v:shape>
                      <v:shape id="Picture 3201" o:spid="_x0000_s2990" type="#_x0000_t75" style="position:absolute;left:12607;top:2156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" fillcolor="#5b9bd5 [3204]" strokecolor="black [3213]">
                        <v:imagedata r:id="rId55" o:title=""/>
                        <v:shadow color="#e7e6e6 [3214]"/>
                      </v:shape>
                      <v:shape id="Picture 3202" o:spid="_x0000_s2991" type="#_x0000_t75" style="position:absolute;left:16536;top:2460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" fillcolor="#5b9bd5 [3204]" strokecolor="black [3213]">
                        <v:imagedata r:id="rId55" o:title=""/>
                        <v:shadow color="#e7e6e6 [3214]"/>
                      </v:shape>
                      <v:shape id="Picture 3203" o:spid="_x0000_s2992" type="#_x0000_t75" style="position:absolute;left:12607;top:2460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" fillcolor="#5b9bd5 [3204]" strokecolor="black [3213]">
                        <v:imagedata r:id="rId55" o:title=""/>
                        <v:shadow color="#e7e6e6 [3214]"/>
                      </v:shape>
                      <v:shape id="Picture 3204" o:spid="_x0000_s2993" type="#_x0000_t75" style="position:absolute;left:16536;top:2156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" fillcolor="#5b9bd5 [3204]" strokecolor="black [3213]">
                        <v:imagedata r:id="rId55" o:title=""/>
                        <v:shadow color="#e7e6e6 [3214]"/>
                      </v:shape>
                      <v:shape id="Picture 3205" o:spid="_x0000_s2994" type="#_x0000_t75" style="position:absolute;left:12714;top:1559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" fillcolor="#5b9bd5 [3204]" strokecolor="black [3213]">
                        <v:imagedata r:id="rId56" o:title=""/>
                        <v:shadow color="#e7e6e6 [3214]"/>
                      </v:shape>
                    </v:group>
                    <v:group id="Group 3206" o:spid="_x0000_s2995" style="position:absolute;left:13648;top:16974;width:8180;height:12418" coordorigin="13648,1697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">
                      <v:shape id="Picture 3207" o:spid="_x0000_s2996" type="#_x0000_t75" style="position:absolute;left:17685;top:200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" fillcolor="#5b9bd5 [3204]" strokecolor="black [3213]">
                        <v:imagedata r:id="rId55" o:title=""/>
                        <v:shadow color="#e7e6e6 [3214]"/>
                      </v:shape>
                      <v:shape id="Picture 3208" o:spid="_x0000_s2997" type="#_x0000_t75" style="position:absolute;left:13756;top:2001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" fillcolor="#5b9bd5 [3204]" strokecolor="black [3213]">
                        <v:imagedata r:id="rId55" o:title=""/>
                        <v:shadow color="#e7e6e6 [3214]"/>
                      </v:shape>
                      <v:shape id="Picture 3209" o:spid="_x0000_s2998" type="#_x0000_t75" style="position:absolute;left:17685;top:1697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" fillcolor="#5b9bd5 [3204]" strokecolor="black [3213]">
                        <v:imagedata r:id="rId55" o:title=""/>
                        <v:shadow color="#e7e6e6 [3214]"/>
                      </v:shape>
                      <v:shape id="Picture 3210" o:spid="_x0000_s2999" type="#_x0000_t75" style="position:absolute;left:13649;top:2306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" fillcolor="#5b9bd5 [3204]" strokecolor="black [3213]">
                        <v:imagedata r:id="rId55" o:title=""/>
                        <v:shadow color="#e7e6e6 [3214]"/>
                      </v:shape>
                      <v:shape id="Picture 3211" o:spid="_x0000_s3000" type="#_x0000_t75" style="position:absolute;left:17577;top:2610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" fillcolor="#5b9bd5 [3204]" strokecolor="black [3213]">
                        <v:imagedata r:id="rId55" o:title=""/>
                        <v:shadow color="#e7e6e6 [3214]"/>
                      </v:shape>
                      <v:shape id="Picture 3212" o:spid="_x0000_s3001" type="#_x0000_t75" style="position:absolute;left:13648;top:2610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" fillcolor="#5b9bd5 [3204]" strokecolor="black [3213]">
                        <v:imagedata r:id="rId55" o:title=""/>
                        <v:shadow color="#e7e6e6 [3214]"/>
                      </v:shape>
                      <v:shape id="Picture 3213" o:spid="_x0000_s3002" type="#_x0000_t75" style="position:absolute;left:17577;top:2306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" fillcolor="#5b9bd5 [3204]" strokecolor="black [3213]">
                        <v:imagedata r:id="rId55" o:title=""/>
                        <v:shadow color="#e7e6e6 [3214]"/>
                      </v:shape>
                      <v:shape id="Picture 3214" o:spid="_x0000_s3003" type="#_x0000_t75" style="position:absolute;left:13756;top:1709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" fillcolor="#5b9bd5 [3204]" strokecolor="black [3213]">
                        <v:imagedata r:id="rId56" o:title=""/>
                        <v:shadow color="#e7e6e6 [3214]"/>
                      </v:shape>
                    </v:group>
                    <v:group id="Group 3215" o:spid="_x0000_s3004" style="position:absolute;left:14708;top:18724;width:8179;height:12418" coordorigin="14708,18724"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bRv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TLOIX/N+EJyM0fAAAA//8DAFBLAQItABQABgAIAAAAIQDb4fbL7gAAAIUBAAATAAAAAAAA&#10;AAAAAAAAAAAAAABbQ29udGVudF9UeXBlc10ueG1sUEsBAi0AFAAGAAgAAAAhAFr0LFu/AAAAFQEA&#10;AAsAAAAAAAAAAAAAAAAAHwEAAF9yZWxzLy5yZWxzUEsBAi0AFAAGAAgAAAAhAMZBtG/HAAAA3QAA&#10;AA8AAAAAAAAAAAAAAAAABwIAAGRycy9kb3ducmV2LnhtbFBLBQYAAAAAAwADALcAAAD7AgAAAAA=&#10;">
                      <v:shape id="Picture 3216" o:spid="_x0000_s3005" type="#_x0000_t75" style="position:absolute;left:18744;top:2176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" fillcolor="#5b9bd5 [3204]" strokecolor="black [3213]">
                        <v:imagedata r:id="rId55" o:title=""/>
                        <v:shadow color="#e7e6e6 [3214]"/>
                      </v:shape>
                      <v:shape id="Picture 3217" o:spid="_x0000_s3006" type="#_x0000_t75" style="position:absolute;left:14815;top:2176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" fillcolor="#5b9bd5 [3204]" strokecolor="black [3213]">
                        <v:imagedata r:id="rId55" o:title=""/>
                        <v:shadow color="#e7e6e6 [3214]"/>
                      </v:shape>
                      <v:shape id="Picture 3218" o:spid="_x0000_s3007" type="#_x0000_t75" style="position:absolute;left:18744;top:1872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" fillcolor="#5b9bd5 [3204]" strokecolor="black [3213]">
                        <v:imagedata r:id="rId55" o:title=""/>
                        <v:shadow color="#e7e6e6 [3214]"/>
                      </v:shape>
                      <v:shape id="Picture 3219" o:spid="_x0000_s3008" type="#_x0000_t75" style="position:absolute;left:14708;top:24811;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" fillcolor="#5b9bd5 [3204]" strokecolor="black [3213]">
                        <v:imagedata r:id="rId55" o:title=""/>
                        <v:shadow color="#e7e6e6 [3214]"/>
                      </v:shape>
                      <v:shape id="Picture 3220" o:spid="_x0000_s3009" type="#_x0000_t75" style="position:absolute;left:18637;top:2785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" fillcolor="#5b9bd5 [3204]" strokecolor="black [3213]">
                        <v:imagedata r:id="rId55" o:title=""/>
                        <v:shadow color="#e7e6e6 [3214]"/>
                      </v:shape>
                      <v:shape id="Picture 3221" o:spid="_x0000_s3010" type="#_x0000_t75" style="position:absolute;left:14708;top:2785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" fillcolor="#5b9bd5 [3204]" strokecolor="black [3213]">
                        <v:imagedata r:id="rId55" o:title=""/>
                        <v:shadow color="#e7e6e6 [3214]"/>
                      </v:shape>
                      <v:shape id="Picture 3222" o:spid="_x0000_s3011" type="#_x0000_t75" style="position:absolute;left:18637;top:24811;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" fillcolor="#5b9bd5 [3204]" strokecolor="black [3213]">
                        <v:imagedata r:id="rId55" o:title=""/>
                        <v:shadow color="#e7e6e6 [3214]"/>
                      </v:shape>
                      <v:shape id="Picture 3223" o:spid="_x0000_s3012" type="#_x0000_t75" style="position:absolute;left:14815;top:1884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" fillcolor="#5b9bd5 [3204]" strokecolor="black [3213]">
                        <v:imagedata r:id="rId56" o:title=""/>
                        <v:shadow color="#e7e6e6 [3214]"/>
                      </v:shape>
                    </v:group>
                    <v:group id="Group 3224" o:spid="_x0000_s3013" style="position:absolute;left:15827;top:20153;width:8180;height:12418" coordorigin="15827,2015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">
                      <v:shape id="Picture 3225" o:spid="_x0000_s3014" type="#_x0000_t75" style="position:absolute;left:19864;top:231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" fillcolor="#5b9bd5 [3204]" strokecolor="black [3213]">
                        <v:imagedata r:id="rId55" o:title=""/>
                        <v:shadow color="#e7e6e6 [3214]"/>
                      </v:shape>
                      <v:shape id="Picture 3226" o:spid="_x0000_s3015" type="#_x0000_t75" style="position:absolute;left:15935;top:2319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" fillcolor="#5b9bd5 [3204]" strokecolor="black [3213]">
                        <v:imagedata r:id="rId55" o:title=""/>
                        <v:shadow color="#e7e6e6 [3214]"/>
                      </v:shape>
                      <v:shape id="Picture 3227" o:spid="_x0000_s3016" type="#_x0000_t75" style="position:absolute;left:19864;top:20153;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" fillcolor="#5b9bd5 [3204]" strokecolor="black [3213]">
                        <v:imagedata r:id="rId55" o:title=""/>
                        <v:shadow color="#e7e6e6 [3214]"/>
                      </v:shape>
                      <v:shape id="Picture 3228" o:spid="_x0000_s3017" type="#_x0000_t75" style="position:absolute;left:15827;top:2624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" fillcolor="#5b9bd5 [3204]" strokecolor="black [3213]">
                        <v:imagedata r:id="rId55" o:title=""/>
                        <v:shadow color="#e7e6e6 [3214]"/>
                      </v:shape>
                      <v:shape id="Picture 3229" o:spid="_x0000_s3018" type="#_x0000_t75" style="position:absolute;left:19756;top:2928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" fillcolor="#5b9bd5 [3204]" strokecolor="black [3213]">
                        <v:imagedata r:id="rId55" o:title=""/>
                        <v:shadow color="#e7e6e6 [3214]"/>
                      </v:shape>
                      <v:shape id="Picture 3230" o:spid="_x0000_s3019" type="#_x0000_t75" style="position:absolute;left:15827;top:2927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" fillcolor="#5b9bd5 [3204]" strokecolor="black [3213]">
                        <v:imagedata r:id="rId55" o:title=""/>
                        <v:shadow color="#e7e6e6 [3214]"/>
                      </v:shape>
                      <v:shape id="Picture 3231" o:spid="_x0000_s3020" type="#_x0000_t75" style="position:absolute;left:19756;top:2624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" fillcolor="#5b9bd5 [3204]" strokecolor="black [3213]">
                        <v:imagedata r:id="rId55" o:title=""/>
                        <v:shadow color="#e7e6e6 [3214]"/>
                      </v:shape>
                      <v:shape id="Picture 3232" o:spid="_x0000_s3021" type="#_x0000_t75" style="position:absolute;left:15935;top:2027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" fillcolor="#5b9bd5 [3204]" strokecolor="black [3213]">
                        <v:imagedata r:id="rId56" o:title=""/>
                        <v:shadow color="#e7e6e6 [3214]"/>
                      </v:shape>
                    </v:group>
                    <v:group id="Group 3233" o:spid="_x0000_s3022" style="position:absolute;left:17071;top:21677;width:8180;height:12418" coordorigin="17071,21677"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">
                      <v:shape id="Picture 3234" o:spid="_x0000_s3023" type="#_x0000_t75" style="position:absolute;left:21108;top:2472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" fillcolor="#5b9bd5 [3204]" strokecolor="black [3213]">
                        <v:imagedata r:id="rId55" o:title=""/>
                        <v:shadow color="#e7e6e6 [3214]"/>
                      </v:shape>
                      <v:shape id="Picture 3235" o:spid="_x0000_s3024" type="#_x0000_t75" style="position:absolute;left:17179;top:2471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" fillcolor="#5b9bd5 [3204]" strokecolor="black [3213]">
                        <v:imagedata r:id="rId55" o:title=""/>
                        <v:shadow color="#e7e6e6 [3214]"/>
                      </v:shape>
                      <v:shape id="Picture 3236" o:spid="_x0000_s3025" type="#_x0000_t75" style="position:absolute;left:21108;top:2167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" fillcolor="#5b9bd5 [3204]" strokecolor="black [3213]">
                        <v:imagedata r:id="rId55" o:title=""/>
                        <v:shadow color="#e7e6e6 [3214]"/>
                      </v:shape>
                      <v:shape id="Picture 3237" o:spid="_x0000_s3026" type="#_x0000_t75" style="position:absolute;left:17072;top:2776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" fillcolor="#5b9bd5 [3204]" strokecolor="black [3213]">
                        <v:imagedata r:id="rId55" o:title=""/>
                        <v:shadow color="#e7e6e6 [3214]"/>
                      </v:shape>
                      <v:shape id="Picture 3238" o:spid="_x0000_s3027" type="#_x0000_t75" style="position:absolute;left:21000;top:3080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" fillcolor="#5b9bd5 [3204]" strokecolor="black [3213]">
                        <v:imagedata r:id="rId55" o:title=""/>
                        <v:shadow color="#e7e6e6 [3214]"/>
                      </v:shape>
                      <v:shape id="Picture 3239" o:spid="_x0000_s3028" type="#_x0000_t75" style="position:absolute;left:17071;top:3080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" fillcolor="#5b9bd5 [3204]" strokecolor="black [3213]">
                        <v:imagedata r:id="rId55" o:title=""/>
                        <v:shadow color="#e7e6e6 [3214]"/>
                      </v:shape>
                      <v:shape id="Picture 3240" o:spid="_x0000_s3029" type="#_x0000_t75" style="position:absolute;left:21000;top:2776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" fillcolor="#5b9bd5 [3204]" strokecolor="black [3213]">
                        <v:imagedata r:id="rId55" o:title=""/>
                        <v:shadow color="#e7e6e6 [3214]"/>
                      </v:shape>
                      <v:shape id="Picture 3241" o:spid="_x0000_s3030" type="#_x0000_t75" style="position:absolute;left:17179;top:2179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" fillcolor="#5b9bd5 [3204]" strokecolor="black [3213]">
                        <v:imagedata r:id="rId56" o:title=""/>
                        <v:shadow color="#e7e6e6 [3214]"/>
                      </v:shape>
                    </v:group>
                    <v:group id="Group 3242" o:spid="_x0000_s3031" style="position:absolute;left:18155;top:23089;width:8179;height:12417" coordorigin="18155,2308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">
                      <v:shape id="Picture 3243" o:spid="_x0000_s3032" type="#_x0000_t75" style="position:absolute;left:22191;top:2613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" fillcolor="#5b9bd5 [3204]" strokecolor="black [3213]">
                        <v:imagedata r:id="rId55" o:title=""/>
                        <v:shadow color="#e7e6e6 [3214]"/>
                      </v:shape>
                      <v:shape id="Picture 3244" o:spid="_x0000_s3033" type="#_x0000_t75" style="position:absolute;left:18262;top:2612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" fillcolor="#5b9bd5 [3204]" strokecolor="black [3213]">
                        <v:imagedata r:id="rId55" o:title=""/>
                        <v:shadow color="#e7e6e6 [3214]"/>
                      </v:shape>
                      <v:shape id="Picture 3245" o:spid="_x0000_s3034" type="#_x0000_t75" style="position:absolute;left:22191;top:2308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" fillcolor="#5b9bd5 [3204]" strokecolor="black [3213]">
                        <v:imagedata r:id="rId55" o:title=""/>
                        <v:shadow color="#e7e6e6 [3214]"/>
                      </v:shape>
                      <v:shape id="Picture 3246" o:spid="_x0000_s3035" type="#_x0000_t75" style="position:absolute;left:18155;top:291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" fillcolor="#5b9bd5 [3204]" strokecolor="black [3213]">
                        <v:imagedata r:id="rId55" o:title=""/>
                        <v:shadow color="#e7e6e6 [3214]"/>
                      </v:shape>
                      <v:shape id="Picture 3247" o:spid="_x0000_s3036" type="#_x0000_t75" style="position:absolute;left:22084;top:3222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" fillcolor="#5b9bd5 [3204]" strokecolor="black [3213]">
                        <v:imagedata r:id="rId55" o:title=""/>
                        <v:shadow color="#e7e6e6 [3214]"/>
                      </v:shape>
                      <v:shape id="Picture 3248" o:spid="_x0000_s3037" type="#_x0000_t75" style="position:absolute;left:18155;top:3221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" fillcolor="#5b9bd5 [3204]" strokecolor="black [3213]">
                        <v:imagedata r:id="rId55" o:title=""/>
                        <v:shadow color="#e7e6e6 [3214]"/>
                      </v:shape>
                      <v:shape id="Picture 3249" o:spid="_x0000_s3038" type="#_x0000_t75" style="position:absolute;left:22084;top:291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" fillcolor="#5b9bd5 [3204]" strokecolor="black [3213]">
                        <v:imagedata r:id="rId55" o:title=""/>
                        <v:shadow color="#e7e6e6 [3214]"/>
                      </v:shape>
                      <v:shape id="Picture 3250" o:spid="_x0000_s3039" type="#_x0000_t75" style="position:absolute;left:18262;top:2320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" fillcolor="#5b9bd5 [3204]" strokecolor="black [3213]">
                        <v:imagedata r:id="rId56" o:title=""/>
                        <v:shadow color="#e7e6e6 [3214]"/>
                      </v:shape>
                    </v:group>
                    <v:group id="Group 3251" o:spid="_x0000_s3040" style="position:absolute;left:19334;top:24725;width:8179;height:12418" coordorigin="19334,2472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Aus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TLNIb/N+EJyM0fAAAA//8DAFBLAQItABQABgAIAAAAIQDb4fbL7gAAAIUBAAATAAAAAAAA&#10;AAAAAAAAAAAAAABbQ29udGVudF9UeXBlc10ueG1sUEsBAi0AFAAGAAgAAAAhAFr0LFu/AAAAFQEA&#10;AAsAAAAAAAAAAAAAAAAAHwEAAF9yZWxzLy5yZWxzUEsBAi0AFAAGAAgAAAAhAC8QC6zHAAAA3QAA&#10;AA8AAAAAAAAAAAAAAAAABwIAAGRycy9kb3ducmV2LnhtbFBLBQYAAAAAAwADALcAAAD7AgAAAAA=&#10;">
                      <v:shape id="Picture 3252" o:spid="_x0000_s3041" type="#_x0000_t75" style="position:absolute;left:23370;top:2777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" fillcolor="#5b9bd5 [3204]" strokecolor="black [3213]">
                        <v:imagedata r:id="rId55" o:title=""/>
                        <v:shadow color="#e7e6e6 [3214]"/>
                      </v:shape>
                      <v:shape id="Picture 3253" o:spid="_x0000_s3042" type="#_x0000_t75" style="position:absolute;left:19441;top:2776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" fillcolor="#5b9bd5 [3204]" strokecolor="black [3213]">
                        <v:imagedata r:id="rId55" o:title=""/>
                        <v:shadow color="#e7e6e6 [3214]"/>
                      </v:shape>
                      <v:shape id="Picture 3254" o:spid="_x0000_s3043" type="#_x0000_t75" style="position:absolute;left:23370;top:24725;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" fillcolor="#5b9bd5 [3204]" strokecolor="black [3213]">
                        <v:imagedata r:id="rId55" o:title=""/>
                        <v:shadow color="#e7e6e6 [3214]"/>
                      </v:shape>
                      <v:shape id="Picture 3255" o:spid="_x0000_s3044" type="#_x0000_t75" style="position:absolute;left:19334;top:3081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" fillcolor="#5b9bd5 [3204]" strokecolor="black [3213]">
                        <v:imagedata r:id="rId55" o:title=""/>
                        <v:shadow color="#e7e6e6 [3214]"/>
                      </v:shape>
                      <v:shape id="Picture 3256" o:spid="_x0000_s3045" type="#_x0000_t75" style="position:absolute;left:23262;top:3385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" fillcolor="#5b9bd5 [3204]" strokecolor="black [3213]">
                        <v:imagedata r:id="rId55" o:title=""/>
                        <v:shadow color="#e7e6e6 [3214]"/>
                      </v:shape>
                      <v:shape id="Picture 3257" o:spid="_x0000_s3046" type="#_x0000_t75" style="position:absolute;left:19334;top:3385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" fillcolor="#5b9bd5 [3204]" strokecolor="black [3213]">
                        <v:imagedata r:id="rId55" o:title=""/>
                        <v:shadow color="#e7e6e6 [3214]"/>
                      </v:shape>
                      <v:shape id="Picture 3258" o:spid="_x0000_s3047" type="#_x0000_t75" style="position:absolute;left:23262;top:3081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" fillcolor="#5b9bd5 [3204]" strokecolor="black [3213]">
                        <v:imagedata r:id="rId55" o:title=""/>
                        <v:shadow color="#e7e6e6 [3214]"/>
                      </v:shape>
                      <v:shape id="Picture 3259" o:spid="_x0000_s3048" type="#_x0000_t75" style="position:absolute;left:19441;top:2484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" fillcolor="#5b9bd5 [3204]" strokecolor="black [3213]">
                        <v:imagedata r:id="rId56" o:title=""/>
                        <v:shadow color="#e7e6e6 [3214]"/>
                      </v:shape>
                    </v:group>
                    <v:group id="Group 3260" o:spid="_x0000_s3049" style="position:absolute;left:20613;top:26249;width:8180;height:12418" coordorigin="20613,2624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">
                      <v:shape id="Picture 3261" o:spid="_x0000_s3050" type="#_x0000_t75" style="position:absolute;left:24650;top:2929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" fillcolor="#5b9bd5 [3204]" strokecolor="black [3213]">
                        <v:imagedata r:id="rId55" o:title=""/>
                        <v:shadow color="#e7e6e6 [3214]"/>
                      </v:shape>
                      <v:shape id="Picture 3262" o:spid="_x0000_s3051" type="#_x0000_t75" style="position:absolute;left:20721;top:292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" fillcolor="#5b9bd5 [3204]" strokecolor="black [3213]">
                        <v:imagedata r:id="rId55" o:title=""/>
                        <v:shadow color="#e7e6e6 [3214]"/>
                      </v:shape>
                      <v:shape id="Picture 3263" o:spid="_x0000_s3052" type="#_x0000_t75" style="position:absolute;left:24650;top:2624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" fillcolor="#5b9bd5 [3204]" strokecolor="black [3213]">
                        <v:imagedata r:id="rId55" o:title=""/>
                        <v:shadow color="#e7e6e6 [3214]"/>
                      </v:shape>
                      <v:shape id="Picture 3264" o:spid="_x0000_s3053" type="#_x0000_t75" style="position:absolute;left:20614;top:3233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" fillcolor="#5b9bd5 [3204]" strokecolor="black [3213]">
                        <v:imagedata r:id="rId55" o:title=""/>
                        <v:shadow color="#e7e6e6 [3214]"/>
                      </v:shape>
                      <v:shape id="Picture 3265" o:spid="_x0000_s3054" type="#_x0000_t75" style="position:absolute;left:24542;top:3538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" fillcolor="#5b9bd5 [3204]" strokecolor="black [3213]">
                        <v:imagedata r:id="rId55" o:title=""/>
                        <v:shadow color="#e7e6e6 [3214]"/>
                      </v:shape>
                      <v:shape id="Picture 3266" o:spid="_x0000_s3055" type="#_x0000_t75" style="position:absolute;left:20613;top:3537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" fillcolor="#5b9bd5 [3204]" strokecolor="black [3213]">
                        <v:imagedata r:id="rId55" o:title=""/>
                        <v:shadow color="#e7e6e6 [3214]"/>
                      </v:shape>
                      <v:shape id="Picture 3267" o:spid="_x0000_s3056" type="#_x0000_t75" style="position:absolute;left:24542;top:3233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" fillcolor="#5b9bd5 [3204]" strokecolor="black [3213]">
                        <v:imagedata r:id="rId55" o:title=""/>
                        <v:shadow color="#e7e6e6 [3214]"/>
                      </v:shape>
                      <v:shape id="Picture 3268" o:spid="_x0000_s3057" type="#_x0000_t75" style="position:absolute;left:20721;top:2636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" fillcolor="#5b9bd5 [3204]" strokecolor="black [3213]">
                        <v:imagedata r:id="rId56" o:title=""/>
                        <v:shadow color="#e7e6e6 [3214]"/>
                      </v:shape>
                    </v:group>
                    <v:group id="Group 3269" o:spid="_x0000_s3058" style="position:absolute;left:21935;top:27773;width:8180;height:12418" coordorigin="21935,2777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">
                      <v:shape id="Picture 3270" o:spid="_x0000_s3059" type="#_x0000_t75" style="position:absolute;left:25971;top:3081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" fillcolor="#5b9bd5 [3204]" strokecolor="black [3213]">
                        <v:imagedata r:id="rId55" o:title=""/>
                        <v:shadow color="#e7e6e6 [3214]"/>
                      </v:shape>
                      <v:shape id="Picture 3271" o:spid="_x0000_s3060" type="#_x0000_t75" style="position:absolute;left:22042;top:3081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" fillcolor="#5b9bd5 [3204]" strokecolor="black [3213]">
                        <v:imagedata r:id="rId55" o:title=""/>
                        <v:shadow color="#e7e6e6 [3214]"/>
                      </v:shape>
                      <v:shape id="Picture 3272" o:spid="_x0000_s3061" type="#_x0000_t75" style="position:absolute;left:25971;top:27773;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" fillcolor="#5b9bd5 [3204]" strokecolor="black [3213]">
                        <v:imagedata r:id="rId55" o:title=""/>
                        <v:shadow color="#e7e6e6 [3214]"/>
                      </v:shape>
                      <v:shape id="Picture 3273" o:spid="_x0000_s3062" type="#_x0000_t75" style="position:absolute;left:21935;top:3386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" fillcolor="#5b9bd5 [3204]" strokecolor="black [3213]">
                        <v:imagedata r:id="rId55" o:title=""/>
                        <v:shadow color="#e7e6e6 [3214]"/>
                      </v:shape>
                      <v:shape id="Picture 3274" o:spid="_x0000_s3063" type="#_x0000_t75" style="position:absolute;left:25864;top:3690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" fillcolor="#5b9bd5 [3204]" strokecolor="black [3213]">
                        <v:imagedata r:id="rId55" o:title=""/>
                        <v:shadow color="#e7e6e6 [3214]"/>
                      </v:shape>
                      <v:shape id="Picture 3275" o:spid="_x0000_s3064" type="#_x0000_t75" style="position:absolute;left:21935;top:3689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" fillcolor="#5b9bd5 [3204]" strokecolor="black [3213]">
                        <v:imagedata r:id="rId55" o:title=""/>
                        <v:shadow color="#e7e6e6 [3214]"/>
                      </v:shape>
                      <v:shape id="Picture 3276" o:spid="_x0000_s3065" type="#_x0000_t75" style="position:absolute;left:25864;top:3386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" fillcolor="#5b9bd5 [3204]" strokecolor="black [3213]">
                        <v:imagedata r:id="rId55" o:title=""/>
                        <v:shadow color="#e7e6e6 [3214]"/>
                      </v:shape>
                      <v:shape id="Picture 3277" o:spid="_x0000_s3066" type="#_x0000_t75" style="position:absolute;left:22042;top:2789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" fillcolor="#5b9bd5 [3204]" strokecolor="black [3213]">
                        <v:imagedata r:id="rId56" o:title=""/>
                        <v:shadow color="#e7e6e6 [3214]"/>
                      </v:shape>
                    </v:group>
                    <v:group id="Group 3278" o:spid="_x0000_s3067" style="position:absolute;left:23072;top:29185;width:8180;height:12418" coordorigin="23072,2918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">
                      <v:shape id="Picture 3279" o:spid="_x0000_s3068" type="#_x0000_t75" style="position:absolute;left:27108;top:3222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" fillcolor="#5b9bd5 [3204]" strokecolor="black [3213]">
                        <v:imagedata r:id="rId55" o:title=""/>
                        <v:shadow color="#e7e6e6 [3214]"/>
                      </v:shape>
                      <v:shape id="Picture 3280" o:spid="_x0000_s3069" type="#_x0000_t75" style="position:absolute;left:23179;top:3222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" fillcolor="#5b9bd5 [3204]" strokecolor="black [3213]">
                        <v:imagedata r:id="rId55" o:title=""/>
                        <v:shadow color="#e7e6e6 [3214]"/>
                      </v:shape>
                      <v:shape id="Picture 3281" o:spid="_x0000_s3070" type="#_x0000_t75" style="position:absolute;left:27108;top:2918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" fillcolor="#5b9bd5 [3204]" strokecolor="black [3213]">
                        <v:imagedata r:id="rId55" o:title=""/>
                        <v:shadow color="#e7e6e6 [3214]"/>
                      </v:shape>
                      <v:shape id="Picture 3282" o:spid="_x0000_s3071" type="#_x0000_t75" style="position:absolute;left:23072;top:3527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" fillcolor="#5b9bd5 [3204]" strokecolor="black [3213]">
                        <v:imagedata r:id="rId55" o:title=""/>
                        <v:shadow color="#e7e6e6 [3214]"/>
                      </v:shape>
                      <v:shape id="Picture 3283" o:spid="_x0000_s3072" type="#_x0000_t75" style="position:absolute;left:27001;top:3831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" fillcolor="#5b9bd5 [3204]" strokecolor="black [3213]">
                        <v:imagedata r:id="rId55" o:title=""/>
                        <v:shadow color="#e7e6e6 [3214]"/>
                      </v:shape>
                      <v:shape id="Picture 3284" o:spid="_x0000_s3073" type="#_x0000_t75" style="position:absolute;left:23072;top:3831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" fillcolor="#5b9bd5 [3204]" strokecolor="black [3213]">
                        <v:imagedata r:id="rId55" o:title=""/>
                        <v:shadow color="#e7e6e6 [3214]"/>
                      </v:shape>
                      <v:shape id="Picture 3285" o:spid="_x0000_s3074" type="#_x0000_t75" style="position:absolute;left:27001;top:3527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" fillcolor="#5b9bd5 [3204]" strokecolor="black [3213]">
                        <v:imagedata r:id="rId55" o:title=""/>
                        <v:shadow color="#e7e6e6 [3214]"/>
                      </v:shape>
                      <v:shape id="Picture 3286" o:spid="_x0000_s3075" type="#_x0000_t75" style="position:absolute;left:23179;top:2930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" fillcolor="#5b9bd5 [3204]" strokecolor="black [3213]">
                        <v:imagedata r:id="rId56" o:title=""/>
                        <v:shadow color="#e7e6e6 [3214]"/>
                      </v:shape>
                    </v:group>
                  </v:group>
                  <v:roundrect id="Rounded Rectangle 3287" o:spid="_x0000_s3076" style="position:absolute;left:79336;top:2167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" fillcolor="#e46c0a" strokecolor="windowText" strokeweight="2pt">
                    <v:textbox>
                      <w:txbxContent>
                        <w:p w14:paraId="26CCAD83" w14:textId="77777777" w:rsidR="0051744F" w:rsidRDefault="0051744F" w:rsidP="00522DAB">
                          <w:pPr>
                            <w:rPr>
                              <w:rFonts w:eastAsia="Times New Roman"/>
                            </w:rPr>
                          </w:pPr>
                        </w:p>
                      </w:txbxContent>
                    </v:textbox>
                  </v:roundrect>
                  <v:group id="Group 3288" o:spid="_x0000_s3077" style="position:absolute;left:58582;top:14383;width:20439;height:19451" coordorigin="58582,14383" coordsize="20439,19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">
                    <v:roundrect id="Rounded Rectangle 3289" o:spid="_x0000_s3078" style="position:absolute;left:58582;top:14383;width:3496;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" fillcolor="#fac090" strokecolor="#385d8a" strokeweight="2pt">
                      <v:textbox>
                        <w:txbxContent>
                          <w:p w14:paraId="6D371607" w14:textId="77777777" w:rsidR="0051744F" w:rsidRDefault="0051744F" w:rsidP="00522DAB">
                            <w:pPr>
                              <w:rPr>
                                <w:rFonts w:eastAsia="Times New Roman"/>
                              </w:rPr>
                            </w:pPr>
                          </w:p>
                        </w:txbxContent>
                      </v:textbox>
                    </v:roundrect>
                    <v:roundrect id="Rounded Rectangle 3290" o:spid="_x0000_s3079" style="position:absolute;left:60106;top:15813;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" fillcolor="#fac090" strokecolor="#385d8a" strokeweight="2pt">
                      <v:textbox>
                        <w:txbxContent>
                          <w:p w14:paraId="58792AEE" w14:textId="77777777" w:rsidR="0051744F" w:rsidRDefault="0051744F" w:rsidP="00522DAB">
                            <w:pPr>
                              <w:rPr>
                                <w:rFonts w:eastAsia="Times New Roman"/>
                              </w:rPr>
                            </w:pPr>
                          </w:p>
                        </w:txbxContent>
                      </v:textbox>
                    </v:roundrect>
                    <v:roundrect id="Rounded Rectangle 3291" o:spid="_x0000_s3080" style="position:absolute;left:61630;top:17337;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" fillcolor="#fac090" strokecolor="#385d8a" strokeweight="2pt">
                      <v:textbox>
                        <w:txbxContent>
                          <w:p w14:paraId="70184DC8" w14:textId="77777777" w:rsidR="0051744F" w:rsidRDefault="0051744F" w:rsidP="00522DAB">
                            <w:pPr>
                              <w:rPr>
                                <w:rFonts w:eastAsia="Times New Roman"/>
                              </w:rPr>
                            </w:pPr>
                          </w:p>
                        </w:txbxContent>
                      </v:textbox>
                    </v:roundrect>
                    <v:roundrect id="Rounded Rectangle 3292" o:spid="_x0000_s3081" style="position:absolute;left:63154;top:18861;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" fillcolor="#fac090" strokecolor="#385d8a" strokeweight="2pt">
                      <v:textbox>
                        <w:txbxContent>
                          <w:p w14:paraId="3E3A3CB1" w14:textId="77777777" w:rsidR="0051744F" w:rsidRDefault="0051744F" w:rsidP="00522DAB">
                            <w:pPr>
                              <w:rPr>
                                <w:rFonts w:eastAsia="Times New Roman"/>
                              </w:rPr>
                            </w:pPr>
                          </w:p>
                        </w:txbxContent>
                      </v:textbox>
                    </v:roundrect>
                    <v:roundrect id="Rounded Rectangle 3293" o:spid="_x0000_s3082" style="position:absolute;left:64678;top:20385;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" fillcolor="#fac090" strokecolor="#385d8a" strokeweight="2pt">
                      <v:textbox>
                        <w:txbxContent>
                          <w:p w14:paraId="6D3B030B" w14:textId="77777777" w:rsidR="0051744F" w:rsidRDefault="0051744F" w:rsidP="00522DAB">
                            <w:pPr>
                              <w:rPr>
                                <w:rFonts w:eastAsia="Times New Roman"/>
                              </w:rPr>
                            </w:pPr>
                          </w:p>
                        </w:txbxContent>
                      </v:textbox>
                    </v:roundrect>
                    <v:roundrect id="Rounded Rectangle 3294" o:spid="_x0000_s3083" style="position:absolute;left:66202;top:21909;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" fillcolor="#fac090" strokecolor="#385d8a" strokeweight="2pt">
                      <v:textbox>
                        <w:txbxContent>
                          <w:p w14:paraId="2AD9BED5" w14:textId="77777777" w:rsidR="0051744F" w:rsidRDefault="0051744F" w:rsidP="00522DAB">
                            <w:pPr>
                              <w:rPr>
                                <w:rFonts w:eastAsia="Times New Roman"/>
                              </w:rPr>
                            </w:pPr>
                          </w:p>
                        </w:txbxContent>
                      </v:textbox>
                    </v:roundrect>
                    <v:roundrect id="Rounded Rectangle 3295" o:spid="_x0000_s3084" style="position:absolute;left:67726;top:23433;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" fillcolor="#fac090" strokecolor="#385d8a" strokeweight="2pt">
                      <v:textbox>
                        <w:txbxContent>
                          <w:p w14:paraId="4443BE03" w14:textId="77777777" w:rsidR="0051744F" w:rsidRDefault="0051744F" w:rsidP="00522DAB">
                            <w:pPr>
                              <w:rPr>
                                <w:rFonts w:eastAsia="Times New Roman"/>
                              </w:rPr>
                            </w:pPr>
                          </w:p>
                        </w:txbxContent>
                      </v:textbox>
                    </v:roundrect>
                    <v:roundrect id="Rounded Rectangle 3296" o:spid="_x0000_s3085" style="position:absolute;left:69250;top:24957;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" fillcolor="#fac090" strokecolor="#385d8a" strokeweight="2pt">
                      <v:textbox>
                        <w:txbxContent>
                          <w:p w14:paraId="4702834A" w14:textId="77777777" w:rsidR="0051744F" w:rsidRDefault="0051744F" w:rsidP="00522DAB">
                            <w:pPr>
                              <w:rPr>
                                <w:rFonts w:eastAsia="Times New Roman"/>
                              </w:rPr>
                            </w:pPr>
                          </w:p>
                        </w:txbxContent>
                      </v:textbox>
                    </v:roundrect>
                    <v:roundrect id="Rounded Rectangle 3297" o:spid="_x0000_s3086" style="position:absolute;left:70774;top:26481;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" fillcolor="#fac090" strokecolor="#385d8a" strokeweight="2pt">
                      <v:textbox>
                        <w:txbxContent>
                          <w:p w14:paraId="5702AEB5" w14:textId="77777777" w:rsidR="0051744F" w:rsidRDefault="0051744F" w:rsidP="00522DAB">
                            <w:pPr>
                              <w:rPr>
                                <w:rFonts w:eastAsia="Times New Roman"/>
                              </w:rPr>
                            </w:pPr>
                          </w:p>
                        </w:txbxContent>
                      </v:textbox>
                    </v:roundrect>
                    <v:roundrect id="Rounded Rectangle 3298" o:spid="_x0000_s3087" style="position:absolute;left:72298;top:28005;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" fillcolor="#fac090" strokecolor="#385d8a" strokeweight="2pt">
                      <v:textbox>
                        <w:txbxContent>
                          <w:p w14:paraId="08B64349" w14:textId="77777777" w:rsidR="0051744F" w:rsidRDefault="0051744F" w:rsidP="00522DAB">
                            <w:pPr>
                              <w:rPr>
                                <w:rFonts w:eastAsia="Times New Roman"/>
                              </w:rPr>
                            </w:pPr>
                          </w:p>
                        </w:txbxContent>
                      </v:textbox>
                    </v:roundrect>
                    <v:roundrect id="Rounded Rectangle 3299" o:spid="_x0000_s3088" style="position:absolute;left:73822;top:29529;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" fillcolor="#fac090" strokecolor="#385d8a" strokeweight="2pt">
                      <v:textbox>
                        <w:txbxContent>
                          <w:p w14:paraId="5A08493C" w14:textId="77777777" w:rsidR="0051744F" w:rsidRDefault="0051744F" w:rsidP="00522DAB">
                            <w:pPr>
                              <w:rPr>
                                <w:rFonts w:eastAsia="Times New Roman"/>
                              </w:rPr>
                            </w:pPr>
                          </w:p>
                        </w:txbxContent>
                      </v:textbox>
                    </v:roundrect>
                    <v:roundrect id="Rounded Rectangle 3300" o:spid="_x0000_s3089" style="position:absolute;left:75525;top:30958;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" fillcolor="#fac090" strokecolor="#385d8a" strokeweight="2pt">
                      <v:textbox>
                        <w:txbxContent>
                          <w:p w14:paraId="7A0AB558" w14:textId="77777777" w:rsidR="0051744F" w:rsidRDefault="0051744F" w:rsidP="00522DAB">
                            <w:pPr>
                              <w:rPr>
                                <w:rFonts w:eastAsia="Times New Roman"/>
                              </w:rPr>
                            </w:pPr>
                          </w:p>
                        </w:txbxContent>
                      </v:textbox>
                    </v:roundrect>
                  </v:group>
                  <v:oval id="Oval 3301" o:spid="_x0000_s3090" style="position:absolute;left:10779;top:36397;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" fillcolor="window" strokecolor="#385d8a" strokeweight="2pt">
                    <v:textbox>
                      <w:txbxContent>
                        <w:p w14:paraId="18F716CF" w14:textId="77777777" w:rsidR="0051744F" w:rsidRDefault="0051744F" w:rsidP="00522DAB">
                          <w:pPr>
                            <w:rPr>
                              <w:rFonts w:eastAsia="Times New Roman"/>
                            </w:rPr>
                          </w:pPr>
                        </w:p>
                      </w:txbxContent>
                    </v:textbox>
                  </v:oval>
                  <v:oval id="Oval 3302" o:spid="_x0000_s3091" style="position:absolute;left:64246;top:36867;width:6096;height:5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" fillcolor="window" strokecolor="#385d8a" strokeweight="2pt">
                    <v:textbox>
                      <w:txbxContent>
                        <w:p w14:paraId="65800910" w14:textId="77777777" w:rsidR="0051744F" w:rsidRDefault="0051744F" w:rsidP="00522DAB">
                          <w:pPr>
                            <w:rPr>
                              <w:rFonts w:eastAsia="Times New Roman"/>
                            </w:rPr>
                          </w:pPr>
                        </w:p>
                      </w:txbxContent>
                    </v:textbox>
                  </v:oval>
                  <v:line id="Straight Connector 3303" o:spid="_x0000_s3092" style="position:absolute;visibility:visible;mso-wrap-style:square" from="3944,2154" to="13827,36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" strokecolor="windowText"/>
                  <v:line id="Straight Connector 3304" o:spid="_x0000_s3093" style="position:absolute;visibility:visible;mso-wrap-style:square" from="2001,8250" to="10779,39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" strokecolor="windowText"/>
                  <v:line id="Straight Connector 3305" o:spid="_x0000_s3094" style="position:absolute;flip:y;visibility:visible;mso-wrap-style:square" from="14869,29576" to="23179,36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" strokecolor="windowText"/>
                  <v:line id="Straight Connector 3306" o:spid="_x0000_s3095" style="position:absolute;flip:y;visibility:visible;mso-wrap-style:square" from="15982,32405" to="26614,41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" strokecolor="windowText"/>
                  <v:line id="Straight Connector 3307" o:spid="_x0000_s3096" style="position:absolute;flip:y;visibility:visible;mso-wrap-style:square" from="67294,31179" to="75525,36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" strokecolor="windowText"/>
                  <v:line id="Straight Connector 3308" o:spid="_x0000_s3097" style="position:absolute;flip:y;visibility:visible;mso-wrap-style:square" from="69449,34041" to="79021,41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" strokecolor="windowText"/>
                  <v:group id="Group 3309" o:spid="_x0000_s3098" style="position:absolute;left:27838;top:12999;width:20975;height:22677" coordorigin="27838,12999" coordsize="20975,22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">
                    <v:group id="Group 3310" o:spid="_x0000_s3099" style="position:absolute;left:27838;top:12999;width:8072;height:6335" coordorigin="27838,12999"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">
                      <v:shape id="Picture 3311" o:spid="_x0000_s3100" type="#_x0000_t75" style="position:absolute;left:31766;top:1300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" fillcolor="#5b9bd5 [3204]" strokecolor="black [3213]">
                        <v:imagedata r:id="rId55" o:title=""/>
                        <v:shadow color="#e7e6e6 [3214]"/>
                      </v:shape>
                      <v:shape id="Picture 3312" o:spid="_x0000_s3101" type="#_x0000_t75" style="position:absolute;left:27838;top:129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" fillcolor="#5b9bd5 [3204]" strokecolor="black [3213]">
                        <v:imagedata r:id="rId55" o:title=""/>
                        <v:shadow color="#e7e6e6 [3214]"/>
                      </v:shape>
                      <v:shape id="Picture 3313" o:spid="_x0000_s3102" type="#_x0000_t75" style="position:absolute;left:27911;top:1604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" fillcolor="#5b9bd5 [3204]" strokecolor="black [3213]">
                        <v:imagedata r:id="rId55" o:title=""/>
                        <v:shadow color="#e7e6e6 [3214]"/>
                      </v:shape>
                      <v:shape id="Picture 3314" o:spid="_x0000_s3103" type="#_x0000_t75" style="position:absolute;left:31659;top:1604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" fillcolor="#5b9bd5 [3204]" strokecolor="black [3213]">
                        <v:imagedata r:id="rId55" o:title=""/>
                        <v:shadow color="#e7e6e6 [3214]"/>
                      </v:shape>
                    </v:group>
                    <v:group id="Group 3315" o:spid="_x0000_s3104" style="position:absolute;left:28923;top:14291;width:8072;height:6335" coordorigin="28923,14291"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">
                      <v:shape id="Picture 3316" o:spid="_x0000_s3105" type="#_x0000_t75" style="position:absolute;left:32851;top:14297;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" fillcolor="#5b9bd5 [3204]" strokecolor="black [3213]">
                        <v:imagedata r:id="rId55" o:title=""/>
                        <v:shadow color="#e7e6e6 [3214]"/>
                      </v:shape>
                      <v:shape id="Picture 3317" o:spid="_x0000_s3106" type="#_x0000_t75" style="position:absolute;left:28923;top:142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" fillcolor="#5b9bd5 [3204]" strokecolor="black [3213]">
                        <v:imagedata r:id="rId55" o:title=""/>
                        <v:shadow color="#e7e6e6 [3214]"/>
                      </v:shape>
                      <v:shape id="Picture 3318" o:spid="_x0000_s3107" type="#_x0000_t75" style="position:absolute;left:28996;top:1734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" fillcolor="#5b9bd5 [3204]" strokecolor="black [3213]">
                        <v:imagedata r:id="rId55" o:title=""/>
                        <v:shadow color="#e7e6e6 [3214]"/>
                      </v:shape>
                      <v:shape id="Picture 3319" o:spid="_x0000_s3108" type="#_x0000_t75" style="position:absolute;left:32744;top:1734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" fillcolor="#5b9bd5 [3204]" strokecolor="black [3213]">
                        <v:imagedata r:id="rId55" o:title=""/>
                        <v:shadow color="#e7e6e6 [3214]"/>
                      </v:shape>
                    </v:group>
                    <v:group id="Group 3320" o:spid="_x0000_s3109" style="position:absolute;left:30157;top:15624;width:8073;height:6336" coordorigin="30157,15624"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">
                      <v:shape id="Picture 3321" o:spid="_x0000_s3110" type="#_x0000_t75" style="position:absolute;left:34086;top:1563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" fillcolor="#5b9bd5 [3204]" strokecolor="black [3213]">
                        <v:imagedata r:id="rId55" o:title=""/>
                        <v:shadow color="#e7e6e6 [3214]"/>
                      </v:shape>
                      <v:shape id="Picture 3322" o:spid="_x0000_s3111" type="#_x0000_t75" style="position:absolute;left:30157;top:1562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" fillcolor="#5b9bd5 [3204]" strokecolor="black [3213]">
                        <v:imagedata r:id="rId55" o:title=""/>
                        <v:shadow color="#e7e6e6 [3214]"/>
                      </v:shape>
                      <v:shape id="Picture 3323" o:spid="_x0000_s3112" type="#_x0000_t75" style="position:absolute;left:30231;top:18673;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" fillcolor="#5b9bd5 [3204]" strokecolor="black [3213]">
                        <v:imagedata r:id="rId55" o:title=""/>
                        <v:shadow color="#e7e6e6 [3214]"/>
                      </v:shape>
                      <v:shape id="Picture 3324" o:spid="_x0000_s3113" type="#_x0000_t75" style="position:absolute;left:33979;top:18673;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" fillcolor="#5b9bd5 [3204]" strokecolor="black [3213]">
                        <v:imagedata r:id="rId55" o:title=""/>
                        <v:shadow color="#e7e6e6 [3214]"/>
                      </v:shape>
                    </v:group>
                    <v:group id="Group 3325" o:spid="_x0000_s3114" style="position:absolute;left:31334;top:17148;width:8072;height:6336" coordorigin="31334,17148"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">
                      <v:shape id="Picture 3326" o:spid="_x0000_s3115" type="#_x0000_t75" style="position:absolute;left:35263;top:1715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" fillcolor="#5b9bd5 [3204]" strokecolor="black [3213]">
                        <v:imagedata r:id="rId55" o:title=""/>
                        <v:shadow color="#e7e6e6 [3214]"/>
                      </v:shape>
                      <v:shape id="Picture 3327" o:spid="_x0000_s3116" type="#_x0000_t75" style="position:absolute;left:31334;top:1714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" fillcolor="#5b9bd5 [3204]" strokecolor="black [3213]">
                        <v:imagedata r:id="rId55" o:title=""/>
                        <v:shadow color="#e7e6e6 [3214]"/>
                      </v:shape>
                      <v:shape id="Picture 3328" o:spid="_x0000_s3117" type="#_x0000_t75" style="position:absolute;left:31407;top:2019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" fillcolor="#5b9bd5 [3204]" strokecolor="black [3213]">
                        <v:imagedata r:id="rId55" o:title=""/>
                        <v:shadow color="#e7e6e6 [3214]"/>
                      </v:shape>
                      <v:shape id="Picture 3329" o:spid="_x0000_s3118" type="#_x0000_t75" style="position:absolute;left:35155;top:20197;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" fillcolor="#5b9bd5 [3204]" strokecolor="black [3213]">
                        <v:imagedata r:id="rId55" o:title=""/>
                        <v:shadow color="#e7e6e6 [3214]"/>
                      </v:shape>
                    </v:group>
                    <v:group id="Group 3330" o:spid="_x0000_s3119" style="position:absolute;left:32625;top:18672;width:8073;height:6336" coordorigin="32625,18672"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">
                      <v:shape id="Picture 3331" o:spid="_x0000_s3120" type="#_x0000_t75" style="position:absolute;left:36554;top:1867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" fillcolor="#5b9bd5 [3204]" strokecolor="black [3213]">
                        <v:imagedata r:id="rId55" o:title=""/>
                        <v:shadow color="#e7e6e6 [3214]"/>
                      </v:shape>
                      <v:shape id="Picture 3332" o:spid="_x0000_s3121" type="#_x0000_t75" style="position:absolute;left:32625;top:1867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" fillcolor="#5b9bd5 [3204]" strokecolor="black [3213]">
                        <v:imagedata r:id="rId55" o:title=""/>
                        <v:shadow color="#e7e6e6 [3214]"/>
                      </v:shape>
                      <v:shape id="Picture 3333" o:spid="_x0000_s3122" type="#_x0000_t75" style="position:absolute;left:32699;top:21721;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" fillcolor="#5b9bd5 [3204]" strokecolor="black [3213]">
                        <v:imagedata r:id="rId55" o:title=""/>
                        <v:shadow color="#e7e6e6 [3214]"/>
                      </v:shape>
                      <v:shape id="Picture 3334" o:spid="_x0000_s3123" type="#_x0000_t75" style="position:absolute;left:36447;top:21721;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" fillcolor="#5b9bd5 [3204]" strokecolor="black [3213]">
                        <v:imagedata r:id="rId55" o:title=""/>
                        <v:shadow color="#e7e6e6 [3214]"/>
                      </v:shape>
                    </v:group>
                    <v:group id="Group 3335" o:spid="_x0000_s3124" style="position:absolute;left:33872;top:19995;width:8072;height:6335" coordorigin="33872,19995"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">
                      <v:shape id="Picture 3336" o:spid="_x0000_s3125" type="#_x0000_t75" style="position:absolute;left:37801;top:2000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" fillcolor="#5b9bd5 [3204]" strokecolor="black [3213]">
                        <v:imagedata r:id="rId55" o:title=""/>
                        <v:shadow color="#e7e6e6 [3214]"/>
                      </v:shape>
                      <v:shape id="Picture 3337" o:spid="_x0000_s3126" type="#_x0000_t75" style="position:absolute;left:33872;top:1999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" fillcolor="#5b9bd5 [3204]" strokecolor="black [3213]">
                        <v:imagedata r:id="rId55" o:title=""/>
                        <v:shadow color="#e7e6e6 [3214]"/>
                      </v:shape>
                      <v:shape id="Picture 3338" o:spid="_x0000_s3127" type="#_x0000_t75" style="position:absolute;left:33945;top:2304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" fillcolor="#5b9bd5 [3204]" strokecolor="black [3213]">
                        <v:imagedata r:id="rId55" o:title=""/>
                        <v:shadow color="#e7e6e6 [3214]"/>
                      </v:shape>
                      <v:shape id="Picture 3339" o:spid="_x0000_s3128" type="#_x0000_t75" style="position:absolute;left:37693;top:2304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" fillcolor="#5b9bd5 [3204]" strokecolor="black [3213]">
                        <v:imagedata r:id="rId55" o:title=""/>
                        <v:shadow color="#e7e6e6 [3214]"/>
                      </v:shape>
                    </v:group>
                    <v:group id="Group 3340" o:spid="_x0000_s3129" style="position:absolute;left:35003;top:21626;width:8072;height:6335" coordorigin="35003,21626"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">
                      <v:shape id="Picture 3341" o:spid="_x0000_s3130" type="#_x0000_t75" style="position:absolute;left:38932;top:2163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" fillcolor="#5b9bd5 [3204]" strokecolor="black [3213]">
                        <v:imagedata r:id="rId55" o:title=""/>
                        <v:shadow color="#e7e6e6 [3214]"/>
                      </v:shape>
                      <v:shape id="Picture 3342" o:spid="_x0000_s3131" type="#_x0000_t75" style="position:absolute;left:35003;top:2162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" fillcolor="#5b9bd5 [3204]" strokecolor="black [3213]">
                        <v:imagedata r:id="rId55" o:title=""/>
                        <v:shadow color="#e7e6e6 [3214]"/>
                      </v:shape>
                      <v:shape id="Picture 3343" o:spid="_x0000_s3132" type="#_x0000_t75" style="position:absolute;left:35076;top:2467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" fillcolor="#5b9bd5 [3204]" strokecolor="black [3213]">
                        <v:imagedata r:id="rId55" o:title=""/>
                        <v:shadow color="#e7e6e6 [3214]"/>
                      </v:shape>
                      <v:shape id="Picture 3344" o:spid="_x0000_s3133" type="#_x0000_t75" style="position:absolute;left:38825;top:2467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" fillcolor="#5b9bd5 [3204]" strokecolor="black [3213]">
                        <v:imagedata r:id="rId55" o:title=""/>
                        <v:shadow color="#e7e6e6 [3214]"/>
                      </v:shape>
                    </v:group>
                    <v:group id="Group 3345" o:spid="_x0000_s3134" style="position:absolute;left:36158;top:23244;width:8072;height:6336" coordorigin="36158,23244"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">
                      <v:shape id="Picture 3346" o:spid="_x0000_s3135" type="#_x0000_t75" style="position:absolute;left:40087;top:2325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" fillcolor="#5b9bd5 [3204]" strokecolor="black [3213]">
                        <v:imagedata r:id="rId55" o:title=""/>
                        <v:shadow color="#e7e6e6 [3214]"/>
                      </v:shape>
                      <v:shape id="Picture 3347" o:spid="_x0000_s3136" type="#_x0000_t75" style="position:absolute;left:36158;top:2324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" fillcolor="#5b9bd5 [3204]" strokecolor="black [3213]">
                        <v:imagedata r:id="rId55" o:title=""/>
                        <v:shadow color="#e7e6e6 [3214]"/>
                      </v:shape>
                      <v:shape id="Picture 3348" o:spid="_x0000_s3137" type="#_x0000_t75" style="position:absolute;left:36231;top:26293;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" fillcolor="#5b9bd5 [3204]" strokecolor="black [3213]">
                        <v:imagedata r:id="rId55" o:title=""/>
                        <v:shadow color="#e7e6e6 [3214]"/>
                      </v:shape>
                      <v:shape id="Picture 3349" o:spid="_x0000_s3138" type="#_x0000_t75" style="position:absolute;left:39980;top:26293;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" fillcolor="#5b9bd5 [3204]" strokecolor="black [3213]">
                        <v:imagedata r:id="rId55" o:title=""/>
                        <v:shadow color="#e7e6e6 [3214]"/>
                      </v:shape>
                    </v:group>
                    <v:group id="Group 3350" o:spid="_x0000_s3139" style="position:absolute;left:37302;top:24675;width:8073;height:6336" coordorigin="37302,24675"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">
                      <v:shape id="Picture 3351" o:spid="_x0000_s3140" type="#_x0000_t75" style="position:absolute;left:41231;top:2468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" fillcolor="#5b9bd5 [3204]" strokecolor="black [3213]">
                        <v:imagedata r:id="rId55" o:title=""/>
                        <v:shadow color="#e7e6e6 [3214]"/>
                      </v:shape>
                      <v:shape id="Picture 3352" o:spid="_x0000_s3141" type="#_x0000_t75" style="position:absolute;left:37302;top:2467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" fillcolor="#5b9bd5 [3204]" strokecolor="black [3213]">
                        <v:imagedata r:id="rId55" o:title=""/>
                        <v:shadow color="#e7e6e6 [3214]"/>
                      </v:shape>
                      <v:shape id="Picture 3353" o:spid="_x0000_s3142" type="#_x0000_t75" style="position:absolute;left:37376;top:2772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" fillcolor="#5b9bd5 [3204]" strokecolor="black [3213]">
                        <v:imagedata r:id="rId55" o:title=""/>
                        <v:shadow color="#e7e6e6 [3214]"/>
                      </v:shape>
                      <v:shape id="Picture 3354" o:spid="_x0000_s3143" type="#_x0000_t75" style="position:absolute;left:41124;top:2772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" fillcolor="#5b9bd5 [3204]" strokecolor="black [3213]">
                        <v:imagedata r:id="rId55" o:title=""/>
                        <v:shadow color="#e7e6e6 [3214]"/>
                      </v:shape>
                    </v:group>
                    <v:group id="Group 3355" o:spid="_x0000_s3144" style="position:absolute;left:38450;top:26292;width:8072;height:6336" coordorigin="38450,26292"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">
                      <v:shape id="Picture 3356" o:spid="_x0000_s3145" type="#_x0000_t75" style="position:absolute;left:42378;top:2629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" fillcolor="#5b9bd5 [3204]" strokecolor="black [3213]">
                        <v:imagedata r:id="rId55" o:title=""/>
                        <v:shadow color="#e7e6e6 [3214]"/>
                      </v:shape>
                      <v:shape id="Picture 3357" o:spid="_x0000_s3146" type="#_x0000_t75" style="position:absolute;left:38450;top:2629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" fillcolor="#5b9bd5 [3204]" strokecolor="black [3213]">
                        <v:imagedata r:id="rId55" o:title=""/>
                        <v:shadow color="#e7e6e6 [3214]"/>
                      </v:shape>
                      <v:shape id="Picture 3358" o:spid="_x0000_s3147" type="#_x0000_t75" style="position:absolute;left:38523;top:29341;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" fillcolor="#5b9bd5 [3204]" strokecolor="black [3213]">
                        <v:imagedata r:id="rId55" o:title=""/>
                        <v:shadow color="#e7e6e6 [3214]"/>
                      </v:shape>
                      <v:shape id="Picture 3359" o:spid="_x0000_s3148" type="#_x0000_t75" style="position:absolute;left:42271;top:29341;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" fillcolor="#5b9bd5 [3204]" strokecolor="black [3213]">
                        <v:imagedata r:id="rId55" o:title=""/>
                        <v:shadow color="#e7e6e6 [3214]"/>
                      </v:shape>
                    </v:group>
                    <v:group id="Group 3360" o:spid="_x0000_s3149" style="position:absolute;left:39481;top:27816;width:8073;height:6336" coordorigin="39481,27816"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">
                      <v:shape id="Picture 3361" o:spid="_x0000_s3150" type="#_x0000_t75" style="position:absolute;left:43410;top:2782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" fillcolor="#5b9bd5 [3204]" strokecolor="black [3213]">
                        <v:imagedata r:id="rId55" o:title=""/>
                        <v:shadow color="#e7e6e6 [3214]"/>
                      </v:shape>
                      <v:shape id="Picture 3362" o:spid="_x0000_s3151" type="#_x0000_t75" style="position:absolute;left:39481;top:2781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" fillcolor="#5b9bd5 [3204]" strokecolor="black [3213]">
                        <v:imagedata r:id="rId55" o:title=""/>
                        <v:shadow color="#e7e6e6 [3214]"/>
                      </v:shape>
                      <v:shape id="Picture 3363" o:spid="_x0000_s3152" type="#_x0000_t75" style="position:absolute;left:39555;top:30865;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" fillcolor="#5b9bd5 [3204]" strokecolor="black [3213]">
                        <v:imagedata r:id="rId55" o:title=""/>
                        <v:shadow color="#e7e6e6 [3214]"/>
                      </v:shape>
                      <v:shape id="Picture 3364" o:spid="_x0000_s3153" type="#_x0000_t75" style="position:absolute;left:43303;top:30865;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" fillcolor="#5b9bd5 [3204]" strokecolor="black [3213]">
                        <v:imagedata r:id="rId55" o:title=""/>
                        <v:shadow color="#e7e6e6 [3214]"/>
                      </v:shape>
                    </v:group>
                    <v:group id="Group 3365" o:spid="_x0000_s3154" style="position:absolute;left:40740;top:29340;width:8073;height:6336" coordorigin="40740,29340"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">
                      <v:shape id="Picture 3366" o:spid="_x0000_s3155" type="#_x0000_t75" style="position:absolute;left:44669;top:293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" fillcolor="#5b9bd5 [3204]" strokecolor="black [3213]">
                        <v:imagedata r:id="rId55" o:title=""/>
                        <v:shadow color="#e7e6e6 [3214]"/>
                      </v:shape>
                      <v:shape id="Picture 3367" o:spid="_x0000_s3156" type="#_x0000_t75" style="position:absolute;left:40740;top:2934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" fillcolor="#5b9bd5 [3204]" strokecolor="black [3213]">
                        <v:imagedata r:id="rId55" o:title=""/>
                        <v:shadow color="#e7e6e6 [3214]"/>
                      </v:shape>
                      <v:shape id="Picture 3368" o:spid="_x0000_s3157" type="#_x0000_t75" style="position:absolute;left:40814;top:3238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" fillcolor="#5b9bd5 [3204]" strokecolor="black [3213]">
                        <v:imagedata r:id="rId55" o:title=""/>
                        <v:shadow color="#e7e6e6 [3214]"/>
                      </v:shape>
                      <v:shape id="Picture 3369" o:spid="_x0000_s3158" type="#_x0000_t75" style="position:absolute;left:44562;top:3238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" fillcolor="#5b9bd5 [3204]" strokecolor="black [3213]">
                        <v:imagedata r:id="rId55" o:title=""/>
                        <v:shadow color="#e7e6e6 [3214]"/>
                      </v:shape>
                    </v:group>
                  </v:group>
                  <v:group id="Group 3370" o:spid="_x0000_s3159" style="position:absolute;left:45036;top:14079;width:19112;height:19475" coordorigin="45036,14079" coordsize="19111,19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">
                    <v:group id="Group 3371" o:spid="_x0000_s3160" style="position:absolute;left:45036;top:14079;width:7892;height:3286" coordorigin="45036,14079"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">
                      <v:shape id="Picture 3372" o:spid="_x0000_s3161" type="#_x0000_t75" style="position:absolute;left:45036;top:1407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" fillcolor="#5b9bd5 [3204]" strokecolor="black [3213]">
                        <v:imagedata r:id="rId55" o:title=""/>
                        <v:shadow color="#e7e6e6 [3214]"/>
                      </v:shape>
                      <v:shape id="Picture 3373" o:spid="_x0000_s3162" type="#_x0000_t75" style="position:absolute;left:48784;top:1407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" fillcolor="#5b9bd5 [3204]" strokecolor="black [3213]">
                        <v:imagedata r:id="rId55" o:title=""/>
                        <v:shadow color="#e7e6e6 [3214]"/>
                      </v:shape>
                    </v:group>
                    <v:group id="Group 3374" o:spid="_x0000_s3163" style="position:absolute;left:46037;top:15491;width:7892;height:3286" coordorigin="46037,15491"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">
                      <v:shape id="Picture 3375" o:spid="_x0000_s3164" type="#_x0000_t75" style="position:absolute;left:46037;top:1549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" fillcolor="#5b9bd5 [3204]" strokecolor="black [3213]">
                        <v:imagedata r:id="rId55" o:title=""/>
                        <v:shadow color="#e7e6e6 [3214]"/>
                      </v:shape>
                      <v:shape id="Picture 3376" o:spid="_x0000_s3165" type="#_x0000_t75" style="position:absolute;left:49786;top:1549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" fillcolor="#5b9bd5 [3204]" strokecolor="black [3213]">
                        <v:imagedata r:id="rId55" o:title=""/>
                        <v:shadow color="#e7e6e6 [3214]"/>
                      </v:shape>
                    </v:group>
                    <v:group id="Group 3377" o:spid="_x0000_s3166" style="position:absolute;left:46994;top:16970;width:7892;height:3287" coordorigin="46994,16970"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">
                      <v:shape id="Picture 3378" o:spid="_x0000_s3167" type="#_x0000_t75" style="position:absolute;left:46994;top:1697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" fillcolor="#5b9bd5 [3204]" strokecolor="black [3213]">
                        <v:imagedata r:id="rId55" o:title=""/>
                        <v:shadow color="#e7e6e6 [3214]"/>
                      </v:shape>
                      <v:shape id="Picture 3379" o:spid="_x0000_s3168" type="#_x0000_t75" style="position:absolute;left:50742;top:16970;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" fillcolor="#5b9bd5 [3204]" strokecolor="black [3213]">
                        <v:imagedata r:id="rId55" o:title=""/>
                        <v:shadow color="#e7e6e6 [3214]"/>
                      </v:shape>
                    </v:group>
                    <v:group id="Group 3380" o:spid="_x0000_s3169" style="position:absolute;left:47999;top:18270;width:7892;height:3286" coordorigin="47999,18270"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">
                      <v:shape id="Picture 3381" o:spid="_x0000_s3170" type="#_x0000_t75" style="position:absolute;left:47999;top:1827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" fillcolor="#5b9bd5 [3204]" strokecolor="black [3213]">
                        <v:imagedata r:id="rId55" o:title=""/>
                        <v:shadow color="#e7e6e6 [3214]"/>
                      </v:shape>
                      <v:shape id="Picture 3382" o:spid="_x0000_s3171" type="#_x0000_t75" style="position:absolute;left:51747;top:1827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" fillcolor="#5b9bd5 [3204]" strokecolor="black [3213]">
                        <v:imagedata r:id="rId55" o:title=""/>
                        <v:shadow color="#e7e6e6 [3214]"/>
                      </v:shape>
                    </v:group>
                    <v:group id="Group 3383" o:spid="_x0000_s3172" style="position:absolute;left:49179;top:19694;width:7892;height:3286" coordorigin="49179,19694"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">
                      <v:shape id="Picture 3384" o:spid="_x0000_s3173" type="#_x0000_t75" style="position:absolute;left:49179;top:1969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" fillcolor="#5b9bd5 [3204]" strokecolor="black [3213]">
                        <v:imagedata r:id="rId55" o:title=""/>
                        <v:shadow color="#e7e6e6 [3214]"/>
                      </v:shape>
                      <v:shape id="Picture 3385" o:spid="_x0000_s3174" type="#_x0000_t75" style="position:absolute;left:52928;top:1969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" fillcolor="#5b9bd5 [3204]" strokecolor="black [3213]">
                        <v:imagedata r:id="rId55" o:title=""/>
                        <v:shadow color="#e7e6e6 [3214]"/>
                      </v:shape>
                    </v:group>
                    <v:group id="Group 3386" o:spid="_x0000_s3175" style="position:absolute;left:50271;top:21123;width:7891;height:3287" coordorigin="50271,21123"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">
                      <v:shape id="Picture 3387" o:spid="_x0000_s3176" type="#_x0000_t75" style="position:absolute;left:50271;top:21123;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" fillcolor="#5b9bd5 [3204]" strokecolor="black [3213]">
                        <v:imagedata r:id="rId55" o:title=""/>
                        <v:shadow color="#e7e6e6 [3214]"/>
                      </v:shape>
                      <v:shape id="Picture 3388" o:spid="_x0000_s3177" type="#_x0000_t75" style="position:absolute;left:54019;top:21123;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" fillcolor="#5b9bd5 [3204]" strokecolor="black [3213]">
                        <v:imagedata r:id="rId55" o:title=""/>
                        <v:shadow color="#e7e6e6 [3214]"/>
                      </v:shape>
                    </v:group>
                    <v:group id="Group 3389" o:spid="_x0000_s3178" style="position:absolute;left:51251;top:22551;width:7892;height:3286" coordorigin="51251,22551"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">
                      <v:shape id="Picture 3390" o:spid="_x0000_s3179" type="#_x0000_t75" style="position:absolute;left:51251;top:2255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" fillcolor="#5b9bd5 [3204]" strokecolor="black [3213]">
                        <v:imagedata r:id="rId55" o:title=""/>
                        <v:shadow color="#e7e6e6 [3214]"/>
                      </v:shape>
                      <v:shape id="Picture 3391" o:spid="_x0000_s3180" type="#_x0000_t75" style="position:absolute;left:54999;top:2255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" fillcolor="#5b9bd5 [3204]" strokecolor="black [3213]">
                        <v:imagedata r:id="rId55" o:title=""/>
                        <v:shadow color="#e7e6e6 [3214]"/>
                      </v:shape>
                    </v:group>
                    <v:group id="Group 3392" o:spid="_x0000_s3181" style="position:absolute;left:52384;top:24075;width:7892;height:3286" coordorigin="52384,24075"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">
                      <v:shape id="Picture 3393" o:spid="_x0000_s3182" type="#_x0000_t75" style="position:absolute;left:52384;top:2407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" fillcolor="#5b9bd5 [3204]" strokecolor="black [3213]">
                        <v:imagedata r:id="rId55" o:title=""/>
                        <v:shadow color="#e7e6e6 [3214]"/>
                      </v:shape>
                      <v:shape id="Picture 3394" o:spid="_x0000_s3183" type="#_x0000_t75" style="position:absolute;left:56133;top:2407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" fillcolor="#5b9bd5 [3204]" strokecolor="black [3213]">
                        <v:imagedata r:id="rId55" o:title=""/>
                        <v:shadow color="#e7e6e6 [3214]"/>
                      </v:shape>
                    </v:group>
                    <v:group id="Group 3395" o:spid="_x0000_s3184" style="position:absolute;left:53438;top:25588;width:7892;height:3286" coordorigin="53438,25588"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">
                      <v:shape id="Picture 3396" o:spid="_x0000_s3185" type="#_x0000_t75" style="position:absolute;left:53438;top:255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" fillcolor="#5b9bd5 [3204]" strokecolor="black [3213]">
                        <v:imagedata r:id="rId55" o:title=""/>
                        <v:shadow color="#e7e6e6 [3214]"/>
                      </v:shape>
                      <v:shape id="Picture 3397" o:spid="_x0000_s3186" type="#_x0000_t75" style="position:absolute;left:57186;top:2558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" fillcolor="#5b9bd5 [3204]" strokecolor="black [3213]">
                        <v:imagedata r:id="rId55" o:title=""/>
                        <v:shadow color="#e7e6e6 [3214]"/>
                      </v:shape>
                    </v:group>
                    <v:group id="Group 3398" o:spid="_x0000_s3187" style="position:absolute;left:54365;top:27314;width:7892;height:3286" coordorigin="54365,27314"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">
                      <v:shape id="Picture 3399" o:spid="_x0000_s3188" type="#_x0000_t75" style="position:absolute;left:54365;top:2731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" fillcolor="#5b9bd5 [3204]" strokecolor="black [3213]">
                        <v:imagedata r:id="rId55" o:title=""/>
                        <v:shadow color="#e7e6e6 [3214]"/>
                      </v:shape>
                      <v:shape id="Picture 3400" o:spid="_x0000_s3189" type="#_x0000_t75" style="position:absolute;left:58113;top:2731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" fillcolor="#5b9bd5 [3204]" strokecolor="black [3213]">
                        <v:imagedata r:id="rId55" o:title=""/>
                        <v:shadow color="#e7e6e6 [3214]"/>
                      </v:shape>
                    </v:group>
                    <v:group id="Group 3401" o:spid="_x0000_s3190" style="position:absolute;left:55394;top:28743;width:7892;height:3287" coordorigin="55394,28743"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">
                      <v:shape id="Picture 3402" o:spid="_x0000_s3191" type="#_x0000_t75" style="position:absolute;left:55394;top:28743;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" fillcolor="#5b9bd5 [3204]" strokecolor="black [3213]">
                        <v:imagedata r:id="rId55" o:title=""/>
                        <v:shadow color="#e7e6e6 [3214]"/>
                      </v:shape>
                      <v:shape id="Picture 3403" o:spid="_x0000_s3192" type="#_x0000_t75" style="position:absolute;left:59143;top:28743;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" fillcolor="#5b9bd5 [3204]" strokecolor="black [3213]">
                        <v:imagedata r:id="rId55" o:title=""/>
                        <v:shadow color="#e7e6e6 [3214]"/>
                      </v:shape>
                    </v:group>
                    <v:group id="Group 3404" o:spid="_x0000_s3193" style="position:absolute;left:56256;top:30267;width:7892;height:3287" coordorigin="56256,30267" coordsize="7891,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">
                      <v:shape id="Picture 3405" o:spid="_x0000_s3194" type="#_x0000_t75" style="position:absolute;left:56256;top:3026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" fillcolor="#5b9bd5 [3204]" strokecolor="black [3213]">
                        <v:imagedata r:id="rId55" o:title=""/>
                        <v:shadow color="#e7e6e6 [3214]"/>
                      </v:shape>
                      <v:shape id="Picture 3406" o:spid="_x0000_s3195" type="#_x0000_t75" style="position:absolute;left:60004;top:30267;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" fillcolor="#5b9bd5 [3204]" strokecolor="black [3213]">
                        <v:imagedata r:id="rId55" o:title=""/>
                        <v:shadow color="#e7e6e6 [3214]"/>
                      </v:shape>
                    </v:group>
                  </v:group>
                  <v:oval id="Oval 3407" o:spid="_x0000_s3196" style="position:absolute;left:49320;top:37645;width:6096;height:5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" fillcolor="window" strokecolor="#385d8a" strokeweight="2pt">
                    <v:textbox>
                      <w:txbxContent>
                        <w:p w14:paraId="248E9150" w14:textId="77777777" w:rsidR="0051744F" w:rsidRDefault="0051744F" w:rsidP="00522DAB">
                          <w:pPr>
                            <w:rPr>
                              <w:rFonts w:eastAsia="Times New Roman"/>
                            </w:rPr>
                          </w:pPr>
                        </w:p>
                      </w:txbxContent>
                    </v:textbox>
                  </v:oval>
                  <v:oval id="Oval 3408" o:spid="_x0000_s3197" style="position:absolute;left:33183;top:37269;width:6096;height:5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" fillcolor="window" strokecolor="#385d8a" strokeweight="2pt">
                    <v:textbox>
                      <w:txbxContent>
                        <w:p w14:paraId="444FA51C" w14:textId="77777777" w:rsidR="0051744F" w:rsidRDefault="0051744F" w:rsidP="00522DAB">
                          <w:pPr>
                            <w:rPr>
                              <w:rFonts w:eastAsia="Times New Roman"/>
                            </w:rPr>
                          </w:pPr>
                        </w:p>
                      </w:txbxContent>
                    </v:textbox>
                  </v:oval>
                  <v:line id="Straight Connector 3409" o:spid="_x0000_s3198" style="position:absolute;visibility:visible;mso-wrap-style:square" from="27001,29655" to="36231,37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" strokecolor="windowText"/>
                  <v:line id="Straight Connector 3410" o:spid="_x0000_s3199" style="position:absolute;visibility:visible;mso-wrap-style:square" from="25144,35272" to="34076,42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" strokecolor="windowText"/>
                  <v:line id="Straight Connector 3411" o:spid="_x0000_s3200" style="position:absolute;flip:y;visibility:visible;mso-wrap-style:square" from="36231,29655" to="41231,37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" strokecolor="windowText"/>
                  <v:line id="Straight Connector 3412" o:spid="_x0000_s3201" style="position:absolute;flip:y;visibility:visible;mso-wrap-style:square" from="38386,32389" to="42885,42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" strokecolor="windowText"/>
                  <v:line id="Straight Connector 3413" o:spid="_x0000_s3202" style="position:absolute;visibility:visible;mso-wrap-style:square" from="42812,29340" to="52368,37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" strokecolor="windowText"/>
                  <v:line id="Straight Connector 3414" o:spid="_x0000_s3203" style="position:absolute;visibility:visible;mso-wrap-style:square" from="42885,35676" to="50213,42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" strokecolor="windowText"/>
                  <v:line id="Straight Connector 3415" o:spid="_x0000_s3204" style="position:absolute;flip:y;visibility:visible;mso-wrap-style:square" from="52368,30267" to="58328,37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" strokecolor="windowText"/>
                  <v:line id="Straight Connector 3416" o:spid="_x0000_s3205" style="position:absolute;flip:y;visibility:visible;mso-wrap-style:square" from="55416,33554" to="60004,40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" strokecolor="windowText"/>
                  <v:line id="Straight Connector 3417" o:spid="_x0000_s3206" style="position:absolute;visibility:visible;mso-wrap-style:square" from="64148,31911" to="67294,36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" strokecolor="windowText"/>
                  <v:line id="Straight Connector 3418" o:spid="_x0000_s3207" style="position:absolute;flip:x y;visibility:visible;mso-wrap-style:square" from="56256,31911" to="65138,41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" strokecolor="windowText"/>
                </v:group>
                <v:shape id="Picture 3419" o:spid="_x0000_s3208" type="#_x0000_t75" style="position:absolute;left:9194;top:32861;width:940;height:1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">
                  <v:imagedata r:id="rId57" o:title=""/>
                </v:shape>
                <v:shape id="Text Box 2" o:spid="_x0000_s3209" type="#_x0000_t202" style="position:absolute;left:5110;top:35092;width:12005;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" filled="f" stroked="f">
                  <v:textbox>
                    <w:txbxContent>
                      <w:p w14:paraId="04545743" w14:textId="77777777" w:rsidR="0051744F" w:rsidRDefault="0051744F" w:rsidP="00522DAB">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32A46435"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32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Text Box 2" o:spid="_x0000_s3210" type="#_x0000_t202" style="position:absolute;left:19217;top:35184;width:12867;height:3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" filled="f" stroked="f">
                  <v:textbox>
                    <w:txbxContent>
                      <w:p w14:paraId="412E755A" w14:textId="77777777" w:rsidR="0051744F" w:rsidRDefault="0051744F" w:rsidP="00522DAB">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2E58DE81"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64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3422" o:spid="_x0000_s3211" type="#_x0000_t75" style="position:absolute;left:24465;top:32532;width:940;height:1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">
                  <v:imagedata r:id="rId57" o:title=""/>
                </v:shape>
                <v:shape id="Text Box 2" o:spid="_x0000_s3212" type="#_x0000_t202" style="position:absolute;left:46405;top:10660;width:12196;height:2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" filled="f" stroked="f">
                  <v:textbox>
                    <w:txbxContent>
                      <w:p w14:paraId="5C816445"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3424" o:spid="_x0000_s3213" type="#_x0000_t67" style="position:absolute;left:52248;top:12820;width:966;height:1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" adj="14229,6846" fillcolor="windowText" stroked="f" strokeweight="2pt">
                  <v:textbox>
                    <w:txbxContent>
                      <w:p w14:paraId="2BA2A1DD" w14:textId="77777777" w:rsidR="0051744F" w:rsidRDefault="0051744F" w:rsidP="00522DAB">
                        <w:pPr>
                          <w:rPr>
                            <w:rFonts w:eastAsia="Times New Roman"/>
                          </w:rPr>
                        </w:pPr>
                      </w:p>
                    </w:txbxContent>
                  </v:textbox>
                </v:shape>
                <v:shape id="Text Box 2" o:spid="_x0000_s3214" type="#_x0000_t202" style="position:absolute;left:31980;top:35035;width:12868;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" filled="f" stroked="f">
                  <v:textbox>
                    <w:txbxContent>
                      <w:p w14:paraId="3E5632FD" w14:textId="77777777" w:rsidR="0051744F" w:rsidRDefault="0051744F" w:rsidP="00522DAB">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3+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3</w:t>
                        </w:r>
                      </w:p>
                      <w:p w14:paraId="0BEEF47F"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4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Text Box 2" o:spid="_x0000_s3215" type="#_x0000_t202" style="position:absolute;left:44378;top:35242;width:1286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" filled="f" stroked="f">
                  <v:textbox>
                    <w:txbxContent>
                      <w:p w14:paraId="00F532CA" w14:textId="77777777" w:rsidR="0051744F" w:rsidRDefault="0051744F" w:rsidP="00522DAB">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4+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4</w:t>
                        </w:r>
                      </w:p>
                      <w:p w14:paraId="59AA1299" w14:textId="77777777" w:rsidR="0051744F" w:rsidRDefault="0051744F" w:rsidP="00522DAB">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12</w:t>
                        </w:r>
                      </w:p>
                    </w:txbxContent>
                  </v:textbox>
                </v:shape>
                <v:shape id="Picture 3427" o:spid="_x0000_s3216" type="#_x0000_t75" style="position:absolute;left:37216;top:32718;width:940;height:1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">
                  <v:imagedata r:id="rId57" o:title=""/>
                </v:shape>
                <v:shape id="Picture 3428" o:spid="_x0000_s3217" type="#_x0000_t75" style="position:absolute;left:50072;top:32833;width:940;height:1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">
                  <v:imagedata r:id="rId57" o:title=""/>
                </v:shape>
                <v:shape id="_x0000_s3218" type="#_x0000_t202" style="position:absolute;left:175;width:5505;height:2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" filled="f" stroked="f">
                  <v:textbox style="mso-fit-shape-to-text:t">
                    <w:txbxContent>
                      <w:p w14:paraId="2C9AA0CD" w14:textId="368A051E" w:rsidR="0051744F" w:rsidRDefault="0051744F" w:rsidP="00522DAB">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v:textbox>
                </v:shape>
                <w10:wrap type="square"/>
              </v:group>
            </w:pict>
          </mc:Fallback>
        </mc:AlternateContent>
      </w:r>
      <w:bookmarkEnd w:id="103"/>
    </w:p>
    <w:p w14:paraId="1745A38B" w14:textId="1E716771" w:rsidR="00467653" w:rsidRDefault="007A64A8">
      <w:pPr>
        <w:rPr>
          <w:rFonts w:ascii="Times New Roman" w:hAnsi="Times New Roman" w:cs="Times New Roman"/>
        </w:rPr>
      </w:pPr>
      <w:r w:rsidRPr="007A64A8">
        <w:rPr>
          <w:noProof/>
        </w:rPr>
        <w:lastRenderedPageBreak/>
        <mc:AlternateContent>
          <mc:Choice Requires="wpg">
            <w:drawing>
              <wp:anchor distT="0" distB="0" distL="114300" distR="114300" simplePos="0" relativeHeight="251801088" behindDoc="0" locked="0" layoutInCell="1" allowOverlap="1" wp14:anchorId="7D931603" wp14:editId="240B1BB0">
                <wp:simplePos x="0" y="0"/>
                <wp:positionH relativeFrom="column">
                  <wp:posOffset>-174625</wp:posOffset>
                </wp:positionH>
                <wp:positionV relativeFrom="paragraph">
                  <wp:posOffset>544830</wp:posOffset>
                </wp:positionV>
                <wp:extent cx="5684520" cy="3678555"/>
                <wp:effectExtent l="0" t="0" r="0" b="0"/>
                <wp:wrapSquare wrapText="bothSides"/>
                <wp:docPr id="3950" name="Group 2"/>
                <wp:cNvGraphicFramePr/>
                <a:graphic xmlns:a="http://schemas.openxmlformats.org/drawingml/2006/main">
                  <a:graphicData uri="http://schemas.microsoft.com/office/word/2010/wordprocessingGroup">
                    <wpg:wgp>
                      <wpg:cNvGrpSpPr/>
                      <wpg:grpSpPr>
                        <a:xfrm>
                          <a:off x="0" y="0"/>
                          <a:ext cx="5684520" cy="3678555"/>
                          <a:chOff x="0" y="0"/>
                          <a:chExt cx="5685688" cy="3678563"/>
                        </a:xfrm>
                      </wpg:grpSpPr>
                      <wpg:grpSp>
                        <wpg:cNvPr id="3951" name="Group 3951"/>
                        <wpg:cNvGrpSpPr/>
                        <wpg:grpSpPr>
                          <a:xfrm>
                            <a:off x="0" y="239477"/>
                            <a:ext cx="5609148" cy="3167257"/>
                            <a:chOff x="0" y="239477"/>
                            <a:chExt cx="8603403" cy="4843659"/>
                          </a:xfrm>
                        </wpg:grpSpPr>
                        <wps:wsp>
                          <wps:cNvPr id="3952" name="Rounded Rectangle 3952"/>
                          <wps:cNvSpPr/>
                          <wps:spPr>
                            <a:xfrm>
                              <a:off x="0" y="239477"/>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0B846333" w14:textId="77777777" w:rsidR="0051744F" w:rsidRDefault="0051744F" w:rsidP="007A64A8">
                                <w:pPr>
                                  <w:rPr>
                                    <w:rFonts w:eastAsia="Times New Roman"/>
                                  </w:rPr>
                                </w:pPr>
                              </w:p>
                            </w:txbxContent>
                          </wps:txbx>
                          <wps:bodyPr rtlCol="0" anchor="ctr"/>
                        </wps:wsp>
                        <wps:wsp>
                          <wps:cNvPr id="3953" name="Rounded Rectangle 3953"/>
                          <wps:cNvSpPr/>
                          <wps:spPr>
                            <a:xfrm>
                              <a:off x="0" y="544277"/>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70DE464F" w14:textId="77777777" w:rsidR="0051744F" w:rsidRDefault="0051744F" w:rsidP="007A64A8">
                                <w:pPr>
                                  <w:rPr>
                                    <w:rFonts w:eastAsia="Times New Roman"/>
                                  </w:rPr>
                                </w:pPr>
                              </w:p>
                            </w:txbxContent>
                          </wps:txbx>
                          <wps:bodyPr rtlCol="0" anchor="ctr"/>
                        </wps:wsp>
                        <wps:wsp>
                          <wps:cNvPr id="3954" name="Rounded Rectangle 3954"/>
                          <wps:cNvSpPr/>
                          <wps:spPr>
                            <a:xfrm>
                              <a:off x="0" y="849077"/>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1A3C3A0A" w14:textId="77777777" w:rsidR="0051744F" w:rsidRDefault="0051744F" w:rsidP="007A64A8">
                                <w:pPr>
                                  <w:rPr>
                                    <w:rFonts w:eastAsia="Times New Roman"/>
                                  </w:rPr>
                                </w:pPr>
                              </w:p>
                            </w:txbxContent>
                          </wps:txbx>
                          <wps:bodyPr rtlCol="0" anchor="ctr"/>
                        </wps:wsp>
                        <wps:wsp>
                          <wps:cNvPr id="3955" name="Rounded Rectangle 3955"/>
                          <wps:cNvSpPr/>
                          <wps:spPr>
                            <a:xfrm>
                              <a:off x="0" y="1153877"/>
                              <a:ext cx="400246" cy="304800"/>
                            </a:xfrm>
                            <a:prstGeom prst="roundRect">
                              <a:avLst/>
                            </a:prstGeom>
                            <a:solidFill>
                              <a:srgbClr val="4BACC6">
                                <a:lumMod val="60000"/>
                                <a:lumOff val="40000"/>
                              </a:srgbClr>
                            </a:solidFill>
                            <a:ln w="25400" cap="flat" cmpd="sng" algn="ctr">
                              <a:solidFill>
                                <a:srgbClr val="4F81BD">
                                  <a:shade val="50000"/>
                                </a:srgbClr>
                              </a:solidFill>
                              <a:prstDash val="solid"/>
                            </a:ln>
                            <a:effectLst/>
                          </wps:spPr>
                          <wps:txbx>
                            <w:txbxContent>
                              <w:p w14:paraId="138B5658" w14:textId="77777777" w:rsidR="0051744F" w:rsidRDefault="0051744F" w:rsidP="007A64A8">
                                <w:pPr>
                                  <w:rPr>
                                    <w:rFonts w:eastAsia="Times New Roman"/>
                                  </w:rPr>
                                </w:pPr>
                              </w:p>
                            </w:txbxContent>
                          </wps:txbx>
                          <wps:bodyPr rtlCol="0" anchor="ctr"/>
                        </wps:wsp>
                        <wps:wsp>
                          <wps:cNvPr id="3956" name="Rounded Rectangle 3956"/>
                          <wps:cNvSpPr/>
                          <wps:spPr>
                            <a:xfrm>
                              <a:off x="0" y="14586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37C3719" w14:textId="77777777" w:rsidR="0051744F" w:rsidRDefault="0051744F" w:rsidP="007A64A8">
                                <w:pPr>
                                  <w:rPr>
                                    <w:rFonts w:eastAsia="Times New Roman"/>
                                  </w:rPr>
                                </w:pPr>
                              </w:p>
                            </w:txbxContent>
                          </wps:txbx>
                          <wps:bodyPr rtlCol="0" anchor="ctr"/>
                        </wps:wsp>
                        <wps:wsp>
                          <wps:cNvPr id="3957" name="Rounded Rectangle 3957"/>
                          <wps:cNvSpPr/>
                          <wps:spPr>
                            <a:xfrm>
                              <a:off x="0" y="17634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F5A9EB6" w14:textId="77777777" w:rsidR="0051744F" w:rsidRDefault="0051744F" w:rsidP="007A64A8">
                                <w:pPr>
                                  <w:rPr>
                                    <w:rFonts w:eastAsia="Times New Roman"/>
                                  </w:rPr>
                                </w:pPr>
                              </w:p>
                            </w:txbxContent>
                          </wps:txbx>
                          <wps:bodyPr rtlCol="0" anchor="ctr"/>
                        </wps:wsp>
                        <wps:wsp>
                          <wps:cNvPr id="3958" name="Rounded Rectangle 3958"/>
                          <wps:cNvSpPr/>
                          <wps:spPr>
                            <a:xfrm>
                              <a:off x="0" y="20682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28783C9" w14:textId="77777777" w:rsidR="0051744F" w:rsidRDefault="0051744F" w:rsidP="007A64A8">
                                <w:pPr>
                                  <w:rPr>
                                    <w:rFonts w:eastAsia="Times New Roman"/>
                                  </w:rPr>
                                </w:pPr>
                              </w:p>
                            </w:txbxContent>
                          </wps:txbx>
                          <wps:bodyPr rtlCol="0" anchor="ctr"/>
                        </wps:wsp>
                        <wps:wsp>
                          <wps:cNvPr id="3959" name="Rounded Rectangle 3959"/>
                          <wps:cNvSpPr/>
                          <wps:spPr>
                            <a:xfrm>
                              <a:off x="0" y="237203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3D77D6D" w14:textId="77777777" w:rsidR="0051744F" w:rsidRDefault="0051744F" w:rsidP="007A64A8">
                                <w:pPr>
                                  <w:rPr>
                                    <w:rFonts w:eastAsia="Times New Roman"/>
                                  </w:rPr>
                                </w:pPr>
                              </w:p>
                            </w:txbxContent>
                          </wps:txbx>
                          <wps:bodyPr rtlCol="0" anchor="ctr"/>
                        </wps:wsp>
                        <wps:wsp>
                          <wps:cNvPr id="3960" name="Rounded Rectangle 3960"/>
                          <wps:cNvSpPr/>
                          <wps:spPr>
                            <a:xfrm>
                              <a:off x="0" y="297093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CF39C68" w14:textId="77777777" w:rsidR="0051744F" w:rsidRDefault="0051744F" w:rsidP="007A64A8">
                                <w:pPr>
                                  <w:rPr>
                                    <w:rFonts w:eastAsia="Times New Roman"/>
                                  </w:rPr>
                                </w:pPr>
                              </w:p>
                            </w:txbxContent>
                          </wps:txbx>
                          <wps:bodyPr rtlCol="0" anchor="ctr"/>
                        </wps:wsp>
                        <wps:wsp>
                          <wps:cNvPr id="3961" name="Rounded Rectangle 3961"/>
                          <wps:cNvSpPr/>
                          <wps:spPr>
                            <a:xfrm>
                              <a:off x="0" y="267683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8C42B82" w14:textId="77777777" w:rsidR="0051744F" w:rsidRDefault="0051744F" w:rsidP="007A64A8">
                                <w:pPr>
                                  <w:rPr>
                                    <w:rFonts w:eastAsia="Times New Roman"/>
                                  </w:rPr>
                                </w:pPr>
                              </w:p>
                            </w:txbxContent>
                          </wps:txbx>
                          <wps:bodyPr rtlCol="0" anchor="ctr"/>
                        </wps:wsp>
                        <wps:wsp>
                          <wps:cNvPr id="3962" name="Rounded Rectangle 3962"/>
                          <wps:cNvSpPr/>
                          <wps:spPr>
                            <a:xfrm>
                              <a:off x="0" y="327573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8C5D904" w14:textId="77777777" w:rsidR="0051744F" w:rsidRDefault="0051744F" w:rsidP="007A64A8">
                                <w:pPr>
                                  <w:rPr>
                                    <w:rFonts w:eastAsia="Times New Roman"/>
                                  </w:rPr>
                                </w:pPr>
                              </w:p>
                            </w:txbxContent>
                          </wps:txbx>
                          <wps:bodyPr rtlCol="0" anchor="ctr"/>
                        </wps:wsp>
                        <wps:wsp>
                          <wps:cNvPr id="3963" name="Rounded Rectangle 3963"/>
                          <wps:cNvSpPr/>
                          <wps:spPr>
                            <a:xfrm>
                              <a:off x="394493" y="327573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923508A" w14:textId="77777777" w:rsidR="0051744F" w:rsidRDefault="0051744F" w:rsidP="007A64A8">
                                <w:pPr>
                                  <w:rPr>
                                    <w:rFonts w:eastAsia="Times New Roman"/>
                                  </w:rPr>
                                </w:pPr>
                              </w:p>
                            </w:txbxContent>
                          </wps:txbx>
                          <wps:bodyPr rtlCol="0" anchor="ctr"/>
                        </wps:wsp>
                        <wps:wsp>
                          <wps:cNvPr id="3964" name="Rounded Rectangle 3964"/>
                          <wps:cNvSpPr/>
                          <wps:spPr>
                            <a:xfrm>
                              <a:off x="394493" y="297093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AD568B2" w14:textId="77777777" w:rsidR="0051744F" w:rsidRDefault="0051744F" w:rsidP="007A64A8">
                                <w:pPr>
                                  <w:rPr>
                                    <w:rFonts w:eastAsia="Times New Roman"/>
                                  </w:rPr>
                                </w:pPr>
                              </w:p>
                            </w:txbxContent>
                          </wps:txbx>
                          <wps:bodyPr rtlCol="0" anchor="ctr"/>
                        </wps:wsp>
                        <wps:wsp>
                          <wps:cNvPr id="3965" name="Rounded Rectangle 3965"/>
                          <wps:cNvSpPr/>
                          <wps:spPr>
                            <a:xfrm>
                              <a:off x="394493" y="267683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81E2EBB" w14:textId="77777777" w:rsidR="0051744F" w:rsidRDefault="0051744F" w:rsidP="007A64A8">
                                <w:pPr>
                                  <w:rPr>
                                    <w:rFonts w:eastAsia="Times New Roman"/>
                                  </w:rPr>
                                </w:pPr>
                              </w:p>
                            </w:txbxContent>
                          </wps:txbx>
                          <wps:bodyPr rtlCol="0" anchor="ctr"/>
                        </wps:wsp>
                        <wps:wsp>
                          <wps:cNvPr id="3966" name="Rounded Rectangle 3966"/>
                          <wps:cNvSpPr/>
                          <wps:spPr>
                            <a:xfrm>
                              <a:off x="394493" y="2372033"/>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18F3B35F" w14:textId="77777777" w:rsidR="0051744F" w:rsidRDefault="0051744F" w:rsidP="007A64A8">
                                <w:pPr>
                                  <w:rPr>
                                    <w:rFonts w:eastAsia="Times New Roman"/>
                                  </w:rPr>
                                </w:pPr>
                              </w:p>
                            </w:txbxContent>
                          </wps:txbx>
                          <wps:bodyPr rtlCol="0" anchor="ctr"/>
                        </wps:wsp>
                        <wps:wsp>
                          <wps:cNvPr id="3967" name="Rounded Rectangle 3967"/>
                          <wps:cNvSpPr/>
                          <wps:spPr>
                            <a:xfrm>
                              <a:off x="394493" y="20682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8350B84" w14:textId="77777777" w:rsidR="0051744F" w:rsidRDefault="0051744F" w:rsidP="007A64A8">
                                <w:pPr>
                                  <w:rPr>
                                    <w:rFonts w:eastAsia="Times New Roman"/>
                                  </w:rPr>
                                </w:pPr>
                              </w:p>
                            </w:txbxContent>
                          </wps:txbx>
                          <wps:bodyPr rtlCol="0" anchor="ctr"/>
                        </wps:wsp>
                        <wps:wsp>
                          <wps:cNvPr id="3968" name="Rounded Rectangle 3968"/>
                          <wps:cNvSpPr/>
                          <wps:spPr>
                            <a:xfrm>
                              <a:off x="394493" y="17634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607B627" w14:textId="77777777" w:rsidR="0051744F" w:rsidRDefault="0051744F" w:rsidP="007A64A8">
                                <w:pPr>
                                  <w:rPr>
                                    <w:rFonts w:eastAsia="Times New Roman"/>
                                  </w:rPr>
                                </w:pPr>
                              </w:p>
                            </w:txbxContent>
                          </wps:txbx>
                          <wps:bodyPr rtlCol="0" anchor="ctr"/>
                        </wps:wsp>
                        <wps:wsp>
                          <wps:cNvPr id="3969" name="Rounded Rectangle 3969"/>
                          <wps:cNvSpPr/>
                          <wps:spPr>
                            <a:xfrm>
                              <a:off x="394493" y="11538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0E3988F" w14:textId="77777777" w:rsidR="0051744F" w:rsidRDefault="0051744F" w:rsidP="007A64A8">
                                <w:pPr>
                                  <w:rPr>
                                    <w:rFonts w:eastAsia="Times New Roman"/>
                                  </w:rPr>
                                </w:pPr>
                              </w:p>
                            </w:txbxContent>
                          </wps:txbx>
                          <wps:bodyPr rtlCol="0" anchor="ctr"/>
                        </wps:wsp>
                        <wps:wsp>
                          <wps:cNvPr id="3970" name="Rounded Rectangle 3970"/>
                          <wps:cNvSpPr/>
                          <wps:spPr>
                            <a:xfrm>
                              <a:off x="394493" y="8490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66608E19" w14:textId="77777777" w:rsidR="0051744F" w:rsidRDefault="0051744F" w:rsidP="007A64A8">
                                <w:pPr>
                                  <w:rPr>
                                    <w:rFonts w:eastAsia="Times New Roman"/>
                                  </w:rPr>
                                </w:pPr>
                              </w:p>
                            </w:txbxContent>
                          </wps:txbx>
                          <wps:bodyPr rtlCol="0" anchor="ctr"/>
                        </wps:wsp>
                        <wps:wsp>
                          <wps:cNvPr id="3971" name="Rounded Rectangle 3971"/>
                          <wps:cNvSpPr/>
                          <wps:spPr>
                            <a:xfrm>
                              <a:off x="394493" y="5442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138415B" w14:textId="77777777" w:rsidR="0051744F" w:rsidRDefault="0051744F" w:rsidP="007A64A8">
                                <w:pPr>
                                  <w:rPr>
                                    <w:rFonts w:eastAsia="Times New Roman"/>
                                  </w:rPr>
                                </w:pPr>
                              </w:p>
                            </w:txbxContent>
                          </wps:txbx>
                          <wps:bodyPr rtlCol="0" anchor="ctr"/>
                        </wps:wsp>
                        <wps:wsp>
                          <wps:cNvPr id="3972" name="Rounded Rectangle 3972"/>
                          <wps:cNvSpPr/>
                          <wps:spPr>
                            <a:xfrm>
                              <a:off x="394493" y="2394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6300599" w14:textId="77777777" w:rsidR="0051744F" w:rsidRDefault="0051744F" w:rsidP="007A64A8">
                                <w:pPr>
                                  <w:rPr>
                                    <w:rFonts w:eastAsia="Times New Roman"/>
                                  </w:rPr>
                                </w:pPr>
                              </w:p>
                            </w:txbxContent>
                          </wps:txbx>
                          <wps:bodyPr rtlCol="0" anchor="ctr"/>
                        </wps:wsp>
                        <wps:wsp>
                          <wps:cNvPr id="3973" name="Rounded Rectangle 3973"/>
                          <wps:cNvSpPr/>
                          <wps:spPr>
                            <a:xfrm>
                              <a:off x="394493" y="1458677"/>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B536145" w14:textId="77777777" w:rsidR="0051744F" w:rsidRDefault="0051744F" w:rsidP="007A64A8">
                                <w:pPr>
                                  <w:rPr>
                                    <w:rFonts w:eastAsia="Times New Roman"/>
                                  </w:rPr>
                                </w:pPr>
                              </w:p>
                            </w:txbxContent>
                          </wps:txbx>
                          <wps:bodyPr rtlCol="0" anchor="ctr"/>
                        </wps:wsp>
                        <wps:wsp>
                          <wps:cNvPr id="3974" name="Rounded Rectangle 3974"/>
                          <wps:cNvSpPr/>
                          <wps:spPr>
                            <a:xfrm>
                              <a:off x="6746" y="388533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8C79817" w14:textId="77777777" w:rsidR="0051744F" w:rsidRDefault="0051744F" w:rsidP="007A64A8">
                                <w:pPr>
                                  <w:rPr>
                                    <w:rFonts w:eastAsia="Times New Roman"/>
                                  </w:rPr>
                                </w:pPr>
                              </w:p>
                            </w:txbxContent>
                          </wps:txbx>
                          <wps:bodyPr rtlCol="0" anchor="ctr"/>
                        </wps:wsp>
                        <wps:wsp>
                          <wps:cNvPr id="3975" name="Rounded Rectangle 3975"/>
                          <wps:cNvSpPr/>
                          <wps:spPr>
                            <a:xfrm>
                              <a:off x="6746" y="358053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2C228625" w14:textId="77777777" w:rsidR="0051744F" w:rsidRDefault="0051744F" w:rsidP="007A64A8">
                                <w:pPr>
                                  <w:rPr>
                                    <w:rFonts w:eastAsia="Times New Roman"/>
                                  </w:rPr>
                                </w:pPr>
                              </w:p>
                            </w:txbxContent>
                          </wps:txbx>
                          <wps:bodyPr rtlCol="0" anchor="ctr"/>
                        </wps:wsp>
                        <wps:wsp>
                          <wps:cNvPr id="3976" name="Rounded Rectangle 3976"/>
                          <wps:cNvSpPr/>
                          <wps:spPr>
                            <a:xfrm>
                              <a:off x="6746" y="4179435"/>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3810079" w14:textId="77777777" w:rsidR="0051744F" w:rsidRDefault="0051744F" w:rsidP="007A64A8">
                                <w:pPr>
                                  <w:rPr>
                                    <w:rFonts w:eastAsia="Times New Roman"/>
                                  </w:rPr>
                                </w:pPr>
                              </w:p>
                            </w:txbxContent>
                          </wps:txbx>
                          <wps:bodyPr rtlCol="0" anchor="ctr"/>
                        </wps:wsp>
                        <wps:wsp>
                          <wps:cNvPr id="3977" name="Rounded Rectangle 3977"/>
                          <wps:cNvSpPr/>
                          <wps:spPr>
                            <a:xfrm>
                              <a:off x="401239" y="4179435"/>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6FC034A" w14:textId="77777777" w:rsidR="0051744F" w:rsidRDefault="0051744F" w:rsidP="007A64A8">
                                <w:pPr>
                                  <w:rPr>
                                    <w:rFonts w:eastAsia="Times New Roman"/>
                                  </w:rPr>
                                </w:pPr>
                              </w:p>
                            </w:txbxContent>
                          </wps:txbx>
                          <wps:bodyPr rtlCol="0" anchor="ctr"/>
                        </wps:wsp>
                        <wps:wsp>
                          <wps:cNvPr id="3978" name="Rounded Rectangle 3978"/>
                          <wps:cNvSpPr/>
                          <wps:spPr>
                            <a:xfrm>
                              <a:off x="401239" y="3874635"/>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D1705D9" w14:textId="77777777" w:rsidR="0051744F" w:rsidRDefault="0051744F" w:rsidP="007A64A8">
                                <w:pPr>
                                  <w:rPr>
                                    <w:rFonts w:eastAsia="Times New Roman"/>
                                  </w:rPr>
                                </w:pPr>
                              </w:p>
                            </w:txbxContent>
                          </wps:txbx>
                          <wps:bodyPr rtlCol="0" anchor="ctr"/>
                        </wps:wsp>
                        <wps:wsp>
                          <wps:cNvPr id="3979" name="Rounded Rectangle 3979"/>
                          <wps:cNvSpPr/>
                          <wps:spPr>
                            <a:xfrm>
                              <a:off x="401239" y="3580534"/>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748391E" w14:textId="77777777" w:rsidR="0051744F" w:rsidRDefault="0051744F" w:rsidP="007A64A8">
                                <w:pPr>
                                  <w:rPr>
                                    <w:rFonts w:eastAsia="Times New Roman"/>
                                  </w:rPr>
                                </w:pPr>
                              </w:p>
                            </w:txbxContent>
                          </wps:txbx>
                          <wps:bodyPr rtlCol="0" anchor="ctr"/>
                        </wps:wsp>
                        <wps:wsp>
                          <wps:cNvPr id="3980" name="Rounded Rectangle 3980"/>
                          <wps:cNvSpPr/>
                          <wps:spPr>
                            <a:xfrm>
                              <a:off x="6745" y="4484235"/>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78C3DADC" w14:textId="77777777" w:rsidR="0051744F" w:rsidRDefault="0051744F" w:rsidP="007A64A8">
                                <w:pPr>
                                  <w:rPr>
                                    <w:rFonts w:eastAsia="Times New Roman"/>
                                  </w:rPr>
                                </w:pPr>
                              </w:p>
                            </w:txbxContent>
                          </wps:txbx>
                          <wps:bodyPr rtlCol="0" anchor="ctr"/>
                        </wps:wsp>
                        <wps:wsp>
                          <wps:cNvPr id="3981" name="Rounded Rectangle 3981"/>
                          <wps:cNvSpPr/>
                          <wps:spPr>
                            <a:xfrm>
                              <a:off x="6745" y="4778336"/>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0CB01526" w14:textId="77777777" w:rsidR="0051744F" w:rsidRDefault="0051744F" w:rsidP="007A64A8">
                                <w:pPr>
                                  <w:rPr>
                                    <w:rFonts w:eastAsia="Times New Roman"/>
                                  </w:rPr>
                                </w:pPr>
                              </w:p>
                            </w:txbxContent>
                          </wps:txbx>
                          <wps:bodyPr rtlCol="0" anchor="ctr"/>
                        </wps:wsp>
                        <wps:wsp>
                          <wps:cNvPr id="3982" name="Rounded Rectangle 3982"/>
                          <wps:cNvSpPr/>
                          <wps:spPr>
                            <a:xfrm>
                              <a:off x="401238" y="4778336"/>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5A280395" w14:textId="77777777" w:rsidR="0051744F" w:rsidRDefault="0051744F" w:rsidP="007A64A8">
                                <w:pPr>
                                  <w:rPr>
                                    <w:rFonts w:eastAsia="Times New Roman"/>
                                  </w:rPr>
                                </w:pPr>
                              </w:p>
                            </w:txbxContent>
                          </wps:txbx>
                          <wps:bodyPr rtlCol="0" anchor="ctr"/>
                        </wps:wsp>
                        <wps:wsp>
                          <wps:cNvPr id="3983" name="Rounded Rectangle 3983"/>
                          <wps:cNvSpPr/>
                          <wps:spPr>
                            <a:xfrm>
                              <a:off x="401238" y="4473536"/>
                              <a:ext cx="400246" cy="304800"/>
                            </a:xfrm>
                            <a:prstGeom prst="roundRect">
                              <a:avLst/>
                            </a:prstGeom>
                            <a:solidFill>
                              <a:srgbClr val="C0504D">
                                <a:lumMod val="20000"/>
                                <a:lumOff val="80000"/>
                              </a:srgbClr>
                            </a:solidFill>
                            <a:ln w="25400" cap="flat" cmpd="sng" algn="ctr">
                              <a:solidFill>
                                <a:srgbClr val="4F81BD">
                                  <a:shade val="50000"/>
                                </a:srgbClr>
                              </a:solidFill>
                              <a:prstDash val="solid"/>
                            </a:ln>
                            <a:effectLst/>
                          </wps:spPr>
                          <wps:txbx>
                            <w:txbxContent>
                              <w:p w14:paraId="4C1E4E7C" w14:textId="77777777" w:rsidR="0051744F" w:rsidRDefault="0051744F" w:rsidP="007A64A8">
                                <w:pPr>
                                  <w:rPr>
                                    <w:rFonts w:eastAsia="Times New Roman"/>
                                  </w:rPr>
                                </w:pPr>
                              </w:p>
                            </w:txbxContent>
                          </wps:txbx>
                          <wps:bodyPr rtlCol="0" anchor="ctr"/>
                        </wps:wsp>
                        <wps:wsp>
                          <wps:cNvPr id="3984" name="Rounded Rectangle 3984"/>
                          <wps:cNvSpPr/>
                          <wps:spPr>
                            <a:xfrm>
                              <a:off x="8208910" y="2425596"/>
                              <a:ext cx="394493" cy="304800"/>
                            </a:xfrm>
                            <a:prstGeom prst="roundRect">
                              <a:avLst/>
                            </a:prstGeom>
                            <a:solidFill>
                              <a:srgbClr val="F79646">
                                <a:lumMod val="75000"/>
                              </a:srgbClr>
                            </a:solidFill>
                            <a:ln w="25400" cap="flat" cmpd="sng" algn="ctr">
                              <a:solidFill>
                                <a:sysClr val="windowText" lastClr="000000"/>
                              </a:solidFill>
                              <a:prstDash val="solid"/>
                            </a:ln>
                            <a:effectLst/>
                          </wps:spPr>
                          <wps:txbx>
                            <w:txbxContent>
                              <w:p w14:paraId="41B5BF57" w14:textId="77777777" w:rsidR="0051744F" w:rsidRDefault="0051744F" w:rsidP="007A64A8">
                                <w:pPr>
                                  <w:rPr>
                                    <w:rFonts w:eastAsia="Times New Roman"/>
                                  </w:rPr>
                                </w:pPr>
                              </w:p>
                            </w:txbxContent>
                          </wps:txbx>
                          <wps:bodyPr rtlCol="0" anchor="ctr"/>
                        </wps:wsp>
                        <wpg:grpSp>
                          <wpg:cNvPr id="3985" name="Group 3985"/>
                          <wpg:cNvGrpSpPr/>
                          <wpg:grpSpPr>
                            <a:xfrm>
                              <a:off x="6655071" y="2088817"/>
                              <a:ext cx="1129507" cy="1040083"/>
                              <a:chOff x="6655071" y="2088817"/>
                              <a:chExt cx="1129507" cy="1040083"/>
                            </a:xfrm>
                          </wpg:grpSpPr>
                          <wps:wsp>
                            <wps:cNvPr id="3986" name="Rounded Rectangle 3986"/>
                            <wps:cNvSpPr/>
                            <wps:spPr>
                              <a:xfrm>
                                <a:off x="6655071" y="2088817"/>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747A53B4" w14:textId="77777777" w:rsidR="0051744F" w:rsidRDefault="0051744F" w:rsidP="007A64A8">
                                  <w:pPr>
                                    <w:rPr>
                                      <w:rFonts w:eastAsia="Times New Roman"/>
                                    </w:rPr>
                                  </w:pPr>
                                </w:p>
                              </w:txbxContent>
                            </wps:txbx>
                            <wps:bodyPr rtlCol="0" anchor="ctr"/>
                          </wps:wsp>
                          <wps:wsp>
                            <wps:cNvPr id="3987" name="Rounded Rectangle 3987"/>
                            <wps:cNvSpPr/>
                            <wps:spPr>
                              <a:xfrm>
                                <a:off x="6807471" y="2241217"/>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3EA1E33" w14:textId="77777777" w:rsidR="0051744F" w:rsidRDefault="0051744F" w:rsidP="007A64A8">
                                  <w:pPr>
                                    <w:rPr>
                                      <w:rFonts w:eastAsia="Times New Roman"/>
                                    </w:rPr>
                                  </w:pPr>
                                </w:p>
                              </w:txbxContent>
                            </wps:txbx>
                            <wps:bodyPr rtlCol="0" anchor="ctr"/>
                          </wps:wsp>
                          <wps:wsp>
                            <wps:cNvPr id="3988" name="Rounded Rectangle 3988"/>
                            <wps:cNvSpPr/>
                            <wps:spPr>
                              <a:xfrm>
                                <a:off x="6959871" y="2393617"/>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17953D1B" w14:textId="77777777" w:rsidR="0051744F" w:rsidRDefault="0051744F" w:rsidP="007A64A8">
                                  <w:pPr>
                                    <w:rPr>
                                      <w:rFonts w:eastAsia="Times New Roman"/>
                                    </w:rPr>
                                  </w:pPr>
                                </w:p>
                              </w:txbxContent>
                            </wps:txbx>
                            <wps:bodyPr rtlCol="0" anchor="ctr"/>
                          </wps:wsp>
                          <wps:wsp>
                            <wps:cNvPr id="3989" name="Rounded Rectangle 3989"/>
                            <wps:cNvSpPr/>
                            <wps:spPr>
                              <a:xfrm>
                                <a:off x="7112271" y="2546017"/>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5355FF96" w14:textId="77777777" w:rsidR="0051744F" w:rsidRDefault="0051744F" w:rsidP="007A64A8">
                                  <w:pPr>
                                    <w:rPr>
                                      <w:rFonts w:eastAsia="Times New Roman"/>
                                    </w:rPr>
                                  </w:pPr>
                                </w:p>
                              </w:txbxContent>
                            </wps:txbx>
                            <wps:bodyPr rtlCol="0" anchor="ctr"/>
                          </wps:wsp>
                          <wps:wsp>
                            <wps:cNvPr id="3990" name="Rounded Rectangle 3990"/>
                            <wps:cNvSpPr/>
                            <wps:spPr>
                              <a:xfrm>
                                <a:off x="7264671" y="2698417"/>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53B01F9" w14:textId="77777777" w:rsidR="0051744F" w:rsidRDefault="0051744F" w:rsidP="007A64A8">
                                  <w:pPr>
                                    <w:rPr>
                                      <w:rFonts w:eastAsia="Times New Roman"/>
                                    </w:rPr>
                                  </w:pPr>
                                </w:p>
                              </w:txbxContent>
                            </wps:txbx>
                            <wps:bodyPr rtlCol="0" anchor="ctr"/>
                          </wps:wsp>
                          <wps:wsp>
                            <wps:cNvPr id="3991" name="Rounded Rectangle 3991"/>
                            <wps:cNvSpPr/>
                            <wps:spPr>
                              <a:xfrm>
                                <a:off x="7434932" y="2841349"/>
                                <a:ext cx="349646" cy="287551"/>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63C7772F" w14:textId="77777777" w:rsidR="0051744F" w:rsidRDefault="0051744F" w:rsidP="007A64A8">
                                  <w:pPr>
                                    <w:rPr>
                                      <w:rFonts w:eastAsia="Times New Roman"/>
                                    </w:rPr>
                                  </w:pPr>
                                </w:p>
                              </w:txbxContent>
                            </wps:txbx>
                            <wps:bodyPr rtlCol="0" anchor="ctr"/>
                          </wps:wsp>
                        </wpg:grpSp>
                        <wps:wsp>
                          <wps:cNvPr id="3992" name="Oval 3992"/>
                          <wps:cNvSpPr/>
                          <wps:spPr>
                            <a:xfrm>
                              <a:off x="869561" y="458690"/>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76343C15" w14:textId="77777777" w:rsidR="0051744F" w:rsidRDefault="0051744F" w:rsidP="007A64A8">
                                <w:pPr>
                                  <w:rPr>
                                    <w:rFonts w:eastAsia="Times New Roman"/>
                                  </w:rPr>
                                </w:pPr>
                              </w:p>
                            </w:txbxContent>
                          </wps:txbx>
                          <wps:bodyPr rtlCol="0" anchor="ctr"/>
                        </wps:wsp>
                        <wps:wsp>
                          <wps:cNvPr id="3993" name="Straight Connector 3993"/>
                          <wps:cNvCnPr/>
                          <wps:spPr>
                            <a:xfrm flipV="1">
                              <a:off x="200123" y="1043111"/>
                              <a:ext cx="974238" cy="415566"/>
                            </a:xfrm>
                            <a:prstGeom prst="line">
                              <a:avLst/>
                            </a:prstGeom>
                            <a:noFill/>
                            <a:ln w="9525" cap="flat" cmpd="sng" algn="ctr">
                              <a:solidFill>
                                <a:sysClr val="windowText" lastClr="000000"/>
                              </a:solidFill>
                              <a:prstDash val="solid"/>
                            </a:ln>
                            <a:effectLst/>
                          </wps:spPr>
                          <wps:bodyPr/>
                        </wps:wsp>
                        <wps:wsp>
                          <wps:cNvPr id="3994" name="Straight Connector 3994"/>
                          <wps:cNvCnPr/>
                          <wps:spPr>
                            <a:xfrm>
                              <a:off x="200123" y="239477"/>
                              <a:ext cx="974238" cy="219213"/>
                            </a:xfrm>
                            <a:prstGeom prst="line">
                              <a:avLst/>
                            </a:prstGeom>
                            <a:noFill/>
                            <a:ln w="9525" cap="flat" cmpd="sng" algn="ctr">
                              <a:solidFill>
                                <a:sysClr val="windowText" lastClr="000000"/>
                              </a:solidFill>
                              <a:prstDash val="solid"/>
                            </a:ln>
                            <a:effectLst/>
                          </wps:spPr>
                          <wps:bodyPr/>
                        </wps:wsp>
                        <wpg:grpSp>
                          <wpg:cNvPr id="3995" name="Group 3995"/>
                          <wpg:cNvGrpSpPr/>
                          <wpg:grpSpPr>
                            <a:xfrm>
                              <a:off x="4996586" y="1938413"/>
                              <a:ext cx="1347853" cy="1375025"/>
                              <a:chOff x="4996586" y="1938413"/>
                              <a:chExt cx="1347853" cy="1375025"/>
                            </a:xfrm>
                          </wpg:grpSpPr>
                          <wpg:grpSp>
                            <wpg:cNvPr id="3996" name="Group 3996"/>
                            <wpg:cNvGrpSpPr/>
                            <wpg:grpSpPr>
                              <a:xfrm>
                                <a:off x="4996586" y="1938413"/>
                                <a:ext cx="807225" cy="633526"/>
                                <a:chOff x="4996586" y="1938413"/>
                                <a:chExt cx="807225" cy="633526"/>
                              </a:xfrm>
                            </wpg:grpSpPr>
                            <pic:pic xmlns:pic="http://schemas.openxmlformats.org/drawingml/2006/picture">
                              <pic:nvPicPr>
                                <pic:cNvPr id="3997" name="Picture 399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389474" y="19390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998" name="Picture 399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996586" y="19384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999" name="Picture 399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003902" y="224332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00" name="Picture 400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378750" y="224332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01" name="Group 4001"/>
                            <wpg:cNvGrpSpPr/>
                            <wpg:grpSpPr>
                              <a:xfrm>
                                <a:off x="5078965" y="2070312"/>
                                <a:ext cx="807225" cy="633526"/>
                                <a:chOff x="5078965" y="2070312"/>
                                <a:chExt cx="807225" cy="633526"/>
                              </a:xfrm>
                            </wpg:grpSpPr>
                            <pic:pic xmlns:pic="http://schemas.openxmlformats.org/drawingml/2006/picture">
                              <pic:nvPicPr>
                                <pic:cNvPr id="4002" name="Picture 400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471853" y="20709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03" name="Picture 400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078965" y="20703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04" name="Picture 400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086281" y="23752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05" name="Picture 400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461129" y="23752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06" name="Group 4006"/>
                            <wpg:cNvGrpSpPr/>
                            <wpg:grpSpPr>
                              <a:xfrm>
                                <a:off x="5193419" y="2213407"/>
                                <a:ext cx="807225" cy="633526"/>
                                <a:chOff x="5193419" y="2213407"/>
                                <a:chExt cx="807225" cy="633526"/>
                              </a:xfrm>
                            </wpg:grpSpPr>
                            <pic:pic xmlns:pic="http://schemas.openxmlformats.org/drawingml/2006/picture">
                              <pic:nvPicPr>
                                <pic:cNvPr id="4007" name="Picture 400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586307" y="221403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08" name="Picture 400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193419" y="221340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09" name="Picture 400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200735" y="251832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10" name="Picture 40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575583" y="251832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11" name="Group 4011"/>
                            <wpg:cNvGrpSpPr/>
                            <wpg:grpSpPr>
                              <a:xfrm>
                                <a:off x="5308130" y="2375112"/>
                                <a:ext cx="807225" cy="633526"/>
                                <a:chOff x="5308130" y="2375112"/>
                                <a:chExt cx="807225" cy="633526"/>
                              </a:xfrm>
                            </wpg:grpSpPr>
                            <pic:pic xmlns:pic="http://schemas.openxmlformats.org/drawingml/2006/picture">
                              <pic:nvPicPr>
                                <pic:cNvPr id="4012" name="Picture 401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701018" y="23757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13" name="Picture 40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308130" y="23751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14" name="Picture 401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315446" y="26800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15" name="Picture 40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690294" y="26800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16" name="Group 4016"/>
                            <wpg:cNvGrpSpPr/>
                            <wpg:grpSpPr>
                              <a:xfrm>
                                <a:off x="5411312" y="2527512"/>
                                <a:ext cx="807225" cy="633526"/>
                                <a:chOff x="5411312" y="2527512"/>
                                <a:chExt cx="807225" cy="633526"/>
                              </a:xfrm>
                            </wpg:grpSpPr>
                            <pic:pic xmlns:pic="http://schemas.openxmlformats.org/drawingml/2006/picture">
                              <pic:nvPicPr>
                                <pic:cNvPr id="4017" name="Picture 401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804200" y="25281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18" name="Picture 40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411312" y="25275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19" name="Picture 40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418628" y="28324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20" name="Picture 402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793476" y="28324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21" name="Group 4021"/>
                            <wpg:cNvGrpSpPr/>
                            <wpg:grpSpPr>
                              <a:xfrm>
                                <a:off x="5537214" y="2679912"/>
                                <a:ext cx="807225" cy="633526"/>
                                <a:chOff x="5537214" y="2679912"/>
                                <a:chExt cx="807225" cy="633526"/>
                              </a:xfrm>
                            </wpg:grpSpPr>
                            <pic:pic xmlns:pic="http://schemas.openxmlformats.org/drawingml/2006/picture">
                              <pic:nvPicPr>
                                <pic:cNvPr id="4022" name="Picture 40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930102" y="26805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23" name="Picture 402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537214" y="26799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24" name="Picture 40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544530" y="29848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25" name="Picture 40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919378" y="29848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4026" name="Oval 4026"/>
                          <wps:cNvSpPr/>
                          <wps:spPr>
                            <a:xfrm>
                              <a:off x="6588455" y="3290214"/>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4CF1F50D" w14:textId="77777777" w:rsidR="0051744F" w:rsidRDefault="0051744F" w:rsidP="007A64A8">
                                <w:pPr>
                                  <w:rPr>
                                    <w:rFonts w:eastAsia="Times New Roman"/>
                                  </w:rPr>
                                </w:pPr>
                              </w:p>
                            </w:txbxContent>
                          </wps:txbx>
                          <wps:bodyPr rtlCol="0" anchor="ctr"/>
                        </wps:wsp>
                        <wps:wsp>
                          <wps:cNvPr id="4027" name="Oval 4027"/>
                          <wps:cNvSpPr/>
                          <wps:spPr>
                            <a:xfrm>
                              <a:off x="4779874" y="2587319"/>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7952E47D" w14:textId="77777777" w:rsidR="0051744F" w:rsidRDefault="0051744F" w:rsidP="007A64A8">
                                <w:pPr>
                                  <w:rPr>
                                    <w:rFonts w:eastAsia="Times New Roman"/>
                                  </w:rPr>
                                </w:pPr>
                              </w:p>
                            </w:txbxContent>
                          </wps:txbx>
                          <wps:bodyPr rtlCol="0" anchor="ctr"/>
                        </wps:wsp>
                        <wps:wsp>
                          <wps:cNvPr id="4028" name="Straight Connector 4028"/>
                          <wps:cNvCnPr/>
                          <wps:spPr>
                            <a:xfrm flipV="1">
                              <a:off x="5300200" y="2984825"/>
                              <a:ext cx="451499" cy="101329"/>
                            </a:xfrm>
                            <a:prstGeom prst="line">
                              <a:avLst/>
                            </a:prstGeom>
                            <a:noFill/>
                            <a:ln w="9525" cap="flat" cmpd="sng" algn="ctr">
                              <a:solidFill>
                                <a:sysClr val="windowText" lastClr="000000"/>
                              </a:solidFill>
                              <a:prstDash val="solid"/>
                            </a:ln>
                            <a:effectLst/>
                          </wps:spPr>
                          <wps:bodyPr/>
                        </wps:wsp>
                        <wps:wsp>
                          <wps:cNvPr id="4029" name="Straight Connector 4029"/>
                          <wps:cNvCnPr/>
                          <wps:spPr>
                            <a:xfrm>
                              <a:off x="6333715" y="2719330"/>
                              <a:ext cx="559540" cy="570884"/>
                            </a:xfrm>
                            <a:prstGeom prst="line">
                              <a:avLst/>
                            </a:prstGeom>
                            <a:noFill/>
                            <a:ln w="9525" cap="flat" cmpd="sng" algn="ctr">
                              <a:solidFill>
                                <a:sysClr val="windowText" lastClr="000000"/>
                              </a:solidFill>
                              <a:prstDash val="solid"/>
                            </a:ln>
                            <a:effectLst/>
                          </wps:spPr>
                          <wps:bodyPr/>
                        </wps:wsp>
                        <wps:wsp>
                          <wps:cNvPr id="4030" name="Straight Connector 4030"/>
                          <wps:cNvCnPr/>
                          <wps:spPr>
                            <a:xfrm>
                              <a:off x="6333715" y="3259969"/>
                              <a:ext cx="344014" cy="529080"/>
                            </a:xfrm>
                            <a:prstGeom prst="line">
                              <a:avLst/>
                            </a:prstGeom>
                            <a:noFill/>
                            <a:ln w="9525" cap="flat" cmpd="sng" algn="ctr">
                              <a:solidFill>
                                <a:sysClr val="windowText" lastClr="000000"/>
                              </a:solidFill>
                              <a:prstDash val="solid"/>
                            </a:ln>
                            <a:effectLst/>
                          </wps:spPr>
                          <wps:bodyPr/>
                        </wps:wsp>
                        <wps:wsp>
                          <wps:cNvPr id="4031" name="Straight Connector 4031"/>
                          <wps:cNvCnPr/>
                          <wps:spPr>
                            <a:xfrm flipV="1">
                              <a:off x="6893255" y="2985125"/>
                              <a:ext cx="541677" cy="305089"/>
                            </a:xfrm>
                            <a:prstGeom prst="line">
                              <a:avLst/>
                            </a:prstGeom>
                            <a:noFill/>
                            <a:ln w="9525" cap="flat" cmpd="sng" algn="ctr">
                              <a:solidFill>
                                <a:sysClr val="windowText" lastClr="000000"/>
                              </a:solidFill>
                              <a:prstDash val="solid"/>
                            </a:ln>
                            <a:effectLst/>
                          </wps:spPr>
                          <wps:bodyPr/>
                        </wps:wsp>
                        <wps:wsp>
                          <wps:cNvPr id="4032" name="Straight Connector 4032"/>
                          <wps:cNvCnPr/>
                          <wps:spPr>
                            <a:xfrm flipV="1">
                              <a:off x="7108781" y="3128900"/>
                              <a:ext cx="500974" cy="660149"/>
                            </a:xfrm>
                            <a:prstGeom prst="line">
                              <a:avLst/>
                            </a:prstGeom>
                            <a:noFill/>
                            <a:ln w="9525" cap="flat" cmpd="sng" algn="ctr">
                              <a:solidFill>
                                <a:sysClr val="windowText" lastClr="000000"/>
                              </a:solidFill>
                              <a:prstDash val="solid"/>
                            </a:ln>
                            <a:effectLst/>
                          </wps:spPr>
                          <wps:bodyPr/>
                        </wps:wsp>
                        <wpg:grpSp>
                          <wpg:cNvPr id="4033" name="Group 4033"/>
                          <wpg:cNvGrpSpPr/>
                          <wpg:grpSpPr>
                            <a:xfrm>
                              <a:off x="1594920" y="980963"/>
                              <a:ext cx="1314110" cy="3192142"/>
                              <a:chOff x="1594920" y="980963"/>
                              <a:chExt cx="1314110" cy="3192142"/>
                            </a:xfrm>
                          </wpg:grpSpPr>
                          <wpg:grpSp>
                            <wpg:cNvPr id="4034" name="Group 4034"/>
                            <wpg:cNvGrpSpPr/>
                            <wpg:grpSpPr>
                              <a:xfrm>
                                <a:off x="1594920" y="980963"/>
                                <a:ext cx="828677" cy="2439599"/>
                                <a:chOff x="1594920" y="980963"/>
                                <a:chExt cx="828677" cy="2439599"/>
                              </a:xfrm>
                            </wpg:grpSpPr>
                            <wpg:grpSp>
                              <wpg:cNvPr id="4035" name="Group 4035"/>
                              <wpg:cNvGrpSpPr/>
                              <wpg:grpSpPr>
                                <a:xfrm>
                                  <a:off x="1605646" y="980963"/>
                                  <a:ext cx="817951" cy="1241794"/>
                                  <a:chOff x="1605646" y="980963"/>
                                  <a:chExt cx="817951" cy="1241794"/>
                                </a:xfrm>
                              </wpg:grpSpPr>
                              <pic:pic xmlns:pic="http://schemas.openxmlformats.org/drawingml/2006/picture">
                                <pic:nvPicPr>
                                  <pic:cNvPr id="4036" name="Picture 403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09259" y="128541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37" name="Picture 403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616371" y="128478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38" name="Picture 403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09260" y="98096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39" name="Picture 403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605653" y="158969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40" name="Picture 404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98534" y="189414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41" name="Picture 404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605646" y="18935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42" name="Picture 404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98535" y="158969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43" name="Picture 404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616370" y="9928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44" name="Group 4044"/>
                              <wpg:cNvGrpSpPr/>
                              <wpg:grpSpPr>
                                <a:xfrm>
                                  <a:off x="1605645" y="2178183"/>
                                  <a:ext cx="807225" cy="633526"/>
                                  <a:chOff x="1605645" y="2178183"/>
                                  <a:chExt cx="807225" cy="633526"/>
                                </a:xfrm>
                              </wpg:grpSpPr>
                              <pic:pic xmlns:pic="http://schemas.openxmlformats.org/drawingml/2006/picture">
                                <pic:nvPicPr>
                                  <pic:cNvPr id="4045" name="Picture 404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98533" y="21788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46" name="Picture 404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605645" y="217818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47" name="Picture 404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612961" y="24830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48" name="Picture 404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87809" y="248309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49" name="Group 4049"/>
                              <wpg:cNvGrpSpPr/>
                              <wpg:grpSpPr>
                                <a:xfrm>
                                  <a:off x="1594920" y="2787036"/>
                                  <a:ext cx="807225" cy="633526"/>
                                  <a:chOff x="1594920" y="2787036"/>
                                  <a:chExt cx="807225" cy="633526"/>
                                </a:xfrm>
                              </wpg:grpSpPr>
                              <pic:pic xmlns:pic="http://schemas.openxmlformats.org/drawingml/2006/picture">
                                <pic:nvPicPr>
                                  <pic:cNvPr id="4050" name="Picture 405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87808" y="278766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51" name="Picture 405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594920" y="278703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52" name="Picture 405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602236" y="309194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53" name="Picture 40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77084" y="309194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054" name="Group 4054"/>
                            <wpg:cNvGrpSpPr/>
                            <wpg:grpSpPr>
                              <a:xfrm>
                                <a:off x="1689703" y="1123906"/>
                                <a:ext cx="828677" cy="2439599"/>
                                <a:chOff x="1689703" y="1123906"/>
                                <a:chExt cx="828677" cy="2439599"/>
                              </a:xfrm>
                            </wpg:grpSpPr>
                            <wpg:grpSp>
                              <wpg:cNvPr id="4055" name="Group 4055"/>
                              <wpg:cNvGrpSpPr/>
                              <wpg:grpSpPr>
                                <a:xfrm>
                                  <a:off x="1700429" y="1123906"/>
                                  <a:ext cx="817951" cy="1241794"/>
                                  <a:chOff x="1700429" y="1123906"/>
                                  <a:chExt cx="817951" cy="1241794"/>
                                </a:xfrm>
                              </wpg:grpSpPr>
                              <pic:pic xmlns:pic="http://schemas.openxmlformats.org/drawingml/2006/picture">
                                <pic:nvPicPr>
                                  <pic:cNvPr id="4056" name="Picture 405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04042" y="142835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57" name="Picture 405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11154" y="14277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58" name="Picture 40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04043" y="112390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59" name="Picture 405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00436" y="17326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60" name="Picture 406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93317" y="20370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61" name="Picture 406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00429" y="203645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62" name="Picture 406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93318" y="17326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63" name="Picture 406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711153" y="11358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64" name="Group 4064"/>
                              <wpg:cNvGrpSpPr/>
                              <wpg:grpSpPr>
                                <a:xfrm>
                                  <a:off x="1700428" y="2321126"/>
                                  <a:ext cx="807225" cy="633526"/>
                                  <a:chOff x="1700428" y="2321126"/>
                                  <a:chExt cx="807225" cy="633526"/>
                                </a:xfrm>
                              </wpg:grpSpPr>
                              <pic:pic xmlns:pic="http://schemas.openxmlformats.org/drawingml/2006/picture">
                                <pic:nvPicPr>
                                  <pic:cNvPr id="4065" name="Picture 406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93316" y="23217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66" name="Picture 406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00428" y="232112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67" name="Picture 406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07744" y="26260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68" name="Picture 406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82592" y="26260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69" name="Group 4069"/>
                              <wpg:cNvGrpSpPr/>
                              <wpg:grpSpPr>
                                <a:xfrm>
                                  <a:off x="1689703" y="2929979"/>
                                  <a:ext cx="807225" cy="633526"/>
                                  <a:chOff x="1689703" y="2929979"/>
                                  <a:chExt cx="807225" cy="633526"/>
                                </a:xfrm>
                              </wpg:grpSpPr>
                              <pic:pic xmlns:pic="http://schemas.openxmlformats.org/drawingml/2006/picture">
                                <pic:nvPicPr>
                                  <pic:cNvPr id="4070" name="Picture 407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82591" y="293060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71" name="Picture 407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689703" y="29299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72" name="Picture 407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697019" y="3234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73" name="Picture 407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71867" y="32348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074" name="Group 4074"/>
                            <wpg:cNvGrpSpPr/>
                            <wpg:grpSpPr>
                              <a:xfrm>
                                <a:off x="1784050" y="1276306"/>
                                <a:ext cx="828677" cy="2439599"/>
                                <a:chOff x="1784050" y="1276306"/>
                                <a:chExt cx="828677" cy="2439599"/>
                              </a:xfrm>
                            </wpg:grpSpPr>
                            <wpg:grpSp>
                              <wpg:cNvPr id="4075" name="Group 4075"/>
                              <wpg:cNvGrpSpPr/>
                              <wpg:grpSpPr>
                                <a:xfrm>
                                  <a:off x="1794776" y="1276306"/>
                                  <a:ext cx="817951" cy="1241794"/>
                                  <a:chOff x="1794776" y="1276306"/>
                                  <a:chExt cx="817951" cy="1241794"/>
                                </a:xfrm>
                              </wpg:grpSpPr>
                              <pic:pic xmlns:pic="http://schemas.openxmlformats.org/drawingml/2006/picture">
                                <pic:nvPicPr>
                                  <pic:cNvPr id="4076" name="Picture 407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98389" y="158075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77" name="Picture 407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805501" y="15801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78" name="Picture 407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98390" y="127630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79" name="Picture 407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94783" y="1885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80" name="Picture 408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87664" y="21894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81" name="Picture 408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94776" y="218885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82" name="Picture 408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87665" y="18850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83" name="Picture 408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805500" y="12882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84" name="Group 4084"/>
                              <wpg:cNvGrpSpPr/>
                              <wpg:grpSpPr>
                                <a:xfrm>
                                  <a:off x="1794775" y="2473526"/>
                                  <a:ext cx="807225" cy="633526"/>
                                  <a:chOff x="1794775" y="2473526"/>
                                  <a:chExt cx="807225" cy="633526"/>
                                </a:xfrm>
                              </wpg:grpSpPr>
                              <pic:pic xmlns:pic="http://schemas.openxmlformats.org/drawingml/2006/picture">
                                <pic:nvPicPr>
                                  <pic:cNvPr id="4085" name="Picture 408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87663" y="24741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86" name="Picture 408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94775" y="247352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87" name="Picture 408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802091" y="27784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88" name="Picture 408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76939" y="27784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089" name="Group 4089"/>
                              <wpg:cNvGrpSpPr/>
                              <wpg:grpSpPr>
                                <a:xfrm>
                                  <a:off x="1784050" y="3082379"/>
                                  <a:ext cx="807225" cy="633526"/>
                                  <a:chOff x="1784050" y="3082379"/>
                                  <a:chExt cx="807225" cy="633526"/>
                                </a:xfrm>
                              </wpg:grpSpPr>
                              <pic:pic xmlns:pic="http://schemas.openxmlformats.org/drawingml/2006/picture">
                                <pic:nvPicPr>
                                  <pic:cNvPr id="4090" name="Picture 409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76938" y="308300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91" name="Picture 409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84050" y="30823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92" name="Picture 409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791366" y="33872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93" name="Picture 409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66214" y="33872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094" name="Group 4094"/>
                            <wpg:cNvGrpSpPr/>
                            <wpg:grpSpPr>
                              <a:xfrm>
                                <a:off x="1889558" y="1428706"/>
                                <a:ext cx="828677" cy="2439599"/>
                                <a:chOff x="1889558" y="1428706"/>
                                <a:chExt cx="828677" cy="2439599"/>
                              </a:xfrm>
                            </wpg:grpSpPr>
                            <wpg:grpSp>
                              <wpg:cNvPr id="4095" name="Group 4095"/>
                              <wpg:cNvGrpSpPr/>
                              <wpg:grpSpPr>
                                <a:xfrm>
                                  <a:off x="1900284" y="1428706"/>
                                  <a:ext cx="817951" cy="1241794"/>
                                  <a:chOff x="1900284" y="1428706"/>
                                  <a:chExt cx="817951" cy="1241794"/>
                                </a:xfrm>
                              </wpg:grpSpPr>
                              <pic:pic xmlns:pic="http://schemas.openxmlformats.org/drawingml/2006/picture">
                                <pic:nvPicPr>
                                  <pic:cNvPr id="4096" name="Picture 409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03897" y="173315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97" name="Picture 409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11009" y="17325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98" name="Picture 409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03898" y="142870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099" name="Picture 409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00291" y="20374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00" name="Picture 410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293172" y="23418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01" name="Picture 410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00284" y="234125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02" name="Picture 410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293173" y="20374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03" name="Picture 410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911008" y="14406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04" name="Group 4104"/>
                              <wpg:cNvGrpSpPr/>
                              <wpg:grpSpPr>
                                <a:xfrm>
                                  <a:off x="1900283" y="2625926"/>
                                  <a:ext cx="807225" cy="633526"/>
                                  <a:chOff x="1900283" y="2625926"/>
                                  <a:chExt cx="807225" cy="633526"/>
                                </a:xfrm>
                              </wpg:grpSpPr>
                              <pic:pic xmlns:pic="http://schemas.openxmlformats.org/drawingml/2006/picture">
                                <pic:nvPicPr>
                                  <pic:cNvPr id="4105" name="Picture 410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293171" y="26265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06" name="Picture 410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00283" y="262592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07" name="Picture 410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07599" y="29308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08" name="Picture 410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282447" y="29308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09" name="Group 4109"/>
                              <wpg:cNvGrpSpPr/>
                              <wpg:grpSpPr>
                                <a:xfrm>
                                  <a:off x="1889558" y="3234779"/>
                                  <a:ext cx="807225" cy="633526"/>
                                  <a:chOff x="1889558" y="3234779"/>
                                  <a:chExt cx="807225" cy="633526"/>
                                </a:xfrm>
                              </wpg:grpSpPr>
                              <pic:pic xmlns:pic="http://schemas.openxmlformats.org/drawingml/2006/picture">
                                <pic:nvPicPr>
                                  <pic:cNvPr id="4110" name="Picture 41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282446" y="323540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11" name="Picture 41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889558" y="32347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12" name="Picture 411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896874" y="35396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13" name="Picture 41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271722" y="35396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114" name="Group 4114"/>
                            <wpg:cNvGrpSpPr/>
                            <wpg:grpSpPr>
                              <a:xfrm>
                                <a:off x="1983905" y="1581106"/>
                                <a:ext cx="828677" cy="2439599"/>
                                <a:chOff x="1983905" y="1581106"/>
                                <a:chExt cx="828677" cy="2439599"/>
                              </a:xfrm>
                            </wpg:grpSpPr>
                            <wpg:grpSp>
                              <wpg:cNvPr id="4115" name="Group 4115"/>
                              <wpg:cNvGrpSpPr/>
                              <wpg:grpSpPr>
                                <a:xfrm>
                                  <a:off x="1994631" y="1581106"/>
                                  <a:ext cx="817951" cy="1241794"/>
                                  <a:chOff x="1994631" y="1581106"/>
                                  <a:chExt cx="817951" cy="1241794"/>
                                </a:xfrm>
                              </wpg:grpSpPr>
                              <pic:pic xmlns:pic="http://schemas.openxmlformats.org/drawingml/2006/picture">
                                <pic:nvPicPr>
                                  <pic:cNvPr id="4116" name="Picture 411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98244" y="188555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17" name="Picture 411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05356" y="18849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18" name="Picture 41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98245" y="158110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19" name="Picture 41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94638" y="21898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0" name="Picture 412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87519" y="24942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1" name="Picture 41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94631" y="249365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2" name="Picture 41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87520" y="21898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3" name="Picture 412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005355" y="15930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24" name="Group 4124"/>
                              <wpg:cNvGrpSpPr/>
                              <wpg:grpSpPr>
                                <a:xfrm>
                                  <a:off x="1994630" y="2778326"/>
                                  <a:ext cx="807225" cy="633526"/>
                                  <a:chOff x="1994630" y="2778326"/>
                                  <a:chExt cx="807225" cy="633526"/>
                                </a:xfrm>
                              </wpg:grpSpPr>
                              <pic:pic xmlns:pic="http://schemas.openxmlformats.org/drawingml/2006/picture">
                                <pic:nvPicPr>
                                  <pic:cNvPr id="4125" name="Picture 41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87518" y="27789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6" name="Picture 412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94630" y="277832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7" name="Picture 412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01946" y="30832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28" name="Picture 412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76794" y="30832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29" name="Group 4129"/>
                              <wpg:cNvGrpSpPr/>
                              <wpg:grpSpPr>
                                <a:xfrm>
                                  <a:off x="1983905" y="3387179"/>
                                  <a:ext cx="807225" cy="633526"/>
                                  <a:chOff x="1983905" y="3387179"/>
                                  <a:chExt cx="807225" cy="633526"/>
                                </a:xfrm>
                              </wpg:grpSpPr>
                              <pic:pic xmlns:pic="http://schemas.openxmlformats.org/drawingml/2006/picture">
                                <pic:nvPicPr>
                                  <pic:cNvPr id="4130" name="Picture 413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76793" y="338780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31" name="Picture 413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83905" y="33871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32" name="Picture 413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991221" y="36920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33" name="Picture 413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366069" y="36920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134" name="Group 4134"/>
                            <wpg:cNvGrpSpPr/>
                            <wpg:grpSpPr>
                              <a:xfrm>
                                <a:off x="2080353" y="1733506"/>
                                <a:ext cx="828677" cy="2439599"/>
                                <a:chOff x="2080353" y="1733506"/>
                                <a:chExt cx="828677" cy="2439599"/>
                              </a:xfrm>
                            </wpg:grpSpPr>
                            <wpg:grpSp>
                              <wpg:cNvPr id="4135" name="Group 4135"/>
                              <wpg:cNvGrpSpPr/>
                              <wpg:grpSpPr>
                                <a:xfrm>
                                  <a:off x="2091079" y="1733506"/>
                                  <a:ext cx="817951" cy="1241794"/>
                                  <a:chOff x="2091079" y="1733506"/>
                                  <a:chExt cx="817951" cy="1241794"/>
                                </a:xfrm>
                              </wpg:grpSpPr>
                              <pic:pic xmlns:pic="http://schemas.openxmlformats.org/drawingml/2006/picture">
                                <pic:nvPicPr>
                                  <pic:cNvPr id="4136" name="Picture 413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494692" y="203795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37" name="Picture 413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101804" y="203732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38" name="Picture 413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494693" y="173350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39" name="Picture 413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91086" y="23422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40" name="Picture 414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483967" y="264668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41" name="Picture 414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91079" y="264605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42" name="Picture 414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483968" y="234223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43" name="Picture 414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101803" y="174541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44" name="Group 4144"/>
                              <wpg:cNvGrpSpPr/>
                              <wpg:grpSpPr>
                                <a:xfrm>
                                  <a:off x="2091078" y="2930726"/>
                                  <a:ext cx="807225" cy="633526"/>
                                  <a:chOff x="2091078" y="2930726"/>
                                  <a:chExt cx="807225" cy="633526"/>
                                </a:xfrm>
                              </wpg:grpSpPr>
                              <pic:pic xmlns:pic="http://schemas.openxmlformats.org/drawingml/2006/picture">
                                <pic:nvPicPr>
                                  <pic:cNvPr id="4145" name="Picture 414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483966" y="293135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46" name="Picture 414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91078" y="2930726"/>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47" name="Picture 414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98394" y="32356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48" name="Picture 414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473242" y="32356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49" name="Group 4149"/>
                              <wpg:cNvGrpSpPr/>
                              <wpg:grpSpPr>
                                <a:xfrm>
                                  <a:off x="2080353" y="3539579"/>
                                  <a:ext cx="807225" cy="633526"/>
                                  <a:chOff x="2080353" y="3539579"/>
                                  <a:chExt cx="807225" cy="633526"/>
                                </a:xfrm>
                              </wpg:grpSpPr>
                              <pic:pic xmlns:pic="http://schemas.openxmlformats.org/drawingml/2006/picture">
                                <pic:nvPicPr>
                                  <pic:cNvPr id="4150" name="Picture 415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473241" y="354020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51" name="Picture 415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80353" y="353957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52" name="Picture 415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87669" y="3844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53" name="Picture 41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462517" y="384449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grpSp>
                          <wpg:cNvPr id="4154" name="Group 4154"/>
                          <wpg:cNvGrpSpPr/>
                          <wpg:grpSpPr>
                            <a:xfrm>
                              <a:off x="3436606" y="1710539"/>
                              <a:ext cx="1258842" cy="1938972"/>
                              <a:chOff x="3436606" y="1710539"/>
                              <a:chExt cx="1258842" cy="1938972"/>
                            </a:xfrm>
                          </wpg:grpSpPr>
                          <wpg:grpSp>
                            <wpg:cNvPr id="4155" name="Group 4155"/>
                            <wpg:cNvGrpSpPr/>
                            <wpg:grpSpPr>
                              <a:xfrm>
                                <a:off x="3436606" y="1710539"/>
                                <a:ext cx="810633" cy="1232427"/>
                                <a:chOff x="3436606" y="1710539"/>
                                <a:chExt cx="810633" cy="1232427"/>
                              </a:xfrm>
                            </wpg:grpSpPr>
                            <wpg:grpSp>
                              <wpg:cNvPr id="4156" name="Group 4156"/>
                              <wpg:cNvGrpSpPr/>
                              <wpg:grpSpPr>
                                <a:xfrm>
                                  <a:off x="3436606" y="2309440"/>
                                  <a:ext cx="807225" cy="633526"/>
                                  <a:chOff x="3436606" y="2309440"/>
                                  <a:chExt cx="807225" cy="633526"/>
                                </a:xfrm>
                              </wpg:grpSpPr>
                              <pic:pic xmlns:pic="http://schemas.openxmlformats.org/drawingml/2006/picture">
                                <pic:nvPicPr>
                                  <pic:cNvPr id="4157" name="Picture 415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29494" y="231007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58" name="Picture 41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436606" y="230944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59" name="Picture 415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443922" y="261435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60" name="Picture 416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18770" y="261435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61" name="Group 4161"/>
                              <wpg:cNvGrpSpPr/>
                              <wpg:grpSpPr>
                                <a:xfrm>
                                  <a:off x="3440014" y="1710539"/>
                                  <a:ext cx="807225" cy="633526"/>
                                  <a:chOff x="3440014" y="1710539"/>
                                  <a:chExt cx="807225" cy="633526"/>
                                </a:xfrm>
                              </wpg:grpSpPr>
                              <pic:pic xmlns:pic="http://schemas.openxmlformats.org/drawingml/2006/picture">
                                <pic:nvPicPr>
                                  <pic:cNvPr id="4162" name="Picture 416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32902" y="171116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63" name="Picture 416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440014" y="171053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64" name="Picture 416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447330" y="201545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65" name="Picture 416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22178" y="201545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166" name="Group 4166"/>
                            <wpg:cNvGrpSpPr/>
                            <wpg:grpSpPr>
                              <a:xfrm>
                                <a:off x="3512725" y="1833458"/>
                                <a:ext cx="810633" cy="1232427"/>
                                <a:chOff x="3512725" y="1833458"/>
                                <a:chExt cx="810633" cy="1232427"/>
                              </a:xfrm>
                            </wpg:grpSpPr>
                            <wpg:grpSp>
                              <wpg:cNvPr id="4167" name="Group 4167"/>
                              <wpg:cNvGrpSpPr/>
                              <wpg:grpSpPr>
                                <a:xfrm>
                                  <a:off x="3512725" y="2432359"/>
                                  <a:ext cx="807225" cy="633526"/>
                                  <a:chOff x="3512725" y="2432359"/>
                                  <a:chExt cx="807225" cy="633526"/>
                                </a:xfrm>
                              </wpg:grpSpPr>
                              <pic:pic xmlns:pic="http://schemas.openxmlformats.org/drawingml/2006/picture">
                                <pic:nvPicPr>
                                  <pic:cNvPr id="4168" name="Picture 416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905613" y="243298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69" name="Picture 416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512725" y="24323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70" name="Picture 417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520041" y="273727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71" name="Picture 417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94889" y="273727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72" name="Group 4172"/>
                              <wpg:cNvGrpSpPr/>
                              <wpg:grpSpPr>
                                <a:xfrm>
                                  <a:off x="3516133" y="1833458"/>
                                  <a:ext cx="807225" cy="633526"/>
                                  <a:chOff x="3516133" y="1833458"/>
                                  <a:chExt cx="807225" cy="633526"/>
                                </a:xfrm>
                              </wpg:grpSpPr>
                              <pic:pic xmlns:pic="http://schemas.openxmlformats.org/drawingml/2006/picture">
                                <pic:nvPicPr>
                                  <pic:cNvPr id="4173" name="Picture 417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909021" y="183408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74" name="Picture 417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516133" y="183345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75" name="Picture 417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523449" y="213837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76" name="Picture 417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98297" y="2138371"/>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177" name="Group 4177"/>
                            <wpg:cNvGrpSpPr/>
                            <wpg:grpSpPr>
                              <a:xfrm>
                                <a:off x="3601526" y="1959884"/>
                                <a:ext cx="810633" cy="1232427"/>
                                <a:chOff x="3601526" y="1959884"/>
                                <a:chExt cx="810633" cy="1232427"/>
                              </a:xfrm>
                            </wpg:grpSpPr>
                            <wpg:grpSp>
                              <wpg:cNvPr id="4178" name="Group 4178"/>
                              <wpg:cNvGrpSpPr/>
                              <wpg:grpSpPr>
                                <a:xfrm>
                                  <a:off x="3601526" y="2558785"/>
                                  <a:ext cx="807225" cy="633526"/>
                                  <a:chOff x="3601526" y="2558785"/>
                                  <a:chExt cx="807225" cy="633526"/>
                                </a:xfrm>
                              </wpg:grpSpPr>
                              <pic:pic xmlns:pic="http://schemas.openxmlformats.org/drawingml/2006/picture">
                                <pic:nvPicPr>
                                  <pic:cNvPr id="4179" name="Picture 417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994414" y="255941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80" name="Picture 418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601526" y="255878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81" name="Picture 418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608842" y="286369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82" name="Picture 418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983690" y="286369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83" name="Group 4183"/>
                              <wpg:cNvGrpSpPr/>
                              <wpg:grpSpPr>
                                <a:xfrm>
                                  <a:off x="3604934" y="1959884"/>
                                  <a:ext cx="807225" cy="633526"/>
                                  <a:chOff x="3604934" y="1959884"/>
                                  <a:chExt cx="807225" cy="633526"/>
                                </a:xfrm>
                              </wpg:grpSpPr>
                              <pic:pic xmlns:pic="http://schemas.openxmlformats.org/drawingml/2006/picture">
                                <pic:nvPicPr>
                                  <pic:cNvPr id="4184" name="Picture 418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997822" y="19605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85" name="Picture 418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604934" y="19598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86" name="Picture 418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612250" y="22647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87" name="Picture 418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987098" y="22647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188" name="Group 4188"/>
                            <wpg:cNvGrpSpPr/>
                            <wpg:grpSpPr>
                              <a:xfrm>
                                <a:off x="3712147" y="2120429"/>
                                <a:ext cx="810633" cy="1232427"/>
                                <a:chOff x="3712147" y="2120429"/>
                                <a:chExt cx="810633" cy="1232427"/>
                              </a:xfrm>
                            </wpg:grpSpPr>
                            <wpg:grpSp>
                              <wpg:cNvPr id="4189" name="Group 4189"/>
                              <wpg:cNvGrpSpPr/>
                              <wpg:grpSpPr>
                                <a:xfrm>
                                  <a:off x="3712147" y="2719330"/>
                                  <a:ext cx="807225" cy="633526"/>
                                  <a:chOff x="3712147" y="2719330"/>
                                  <a:chExt cx="807225" cy="633526"/>
                                </a:xfrm>
                              </wpg:grpSpPr>
                              <pic:pic xmlns:pic="http://schemas.openxmlformats.org/drawingml/2006/picture">
                                <pic:nvPicPr>
                                  <pic:cNvPr id="4190" name="Picture 419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105035" y="271996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91" name="Picture 419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712147" y="2719330"/>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92" name="Picture 419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719463" y="30242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93" name="Picture 419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094311" y="3024243"/>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194" name="Group 4194"/>
                              <wpg:cNvGrpSpPr/>
                              <wpg:grpSpPr>
                                <a:xfrm>
                                  <a:off x="3715555" y="2120429"/>
                                  <a:ext cx="807225" cy="633526"/>
                                  <a:chOff x="3715555" y="2120429"/>
                                  <a:chExt cx="807225" cy="633526"/>
                                </a:xfrm>
                              </wpg:grpSpPr>
                              <pic:pic xmlns:pic="http://schemas.openxmlformats.org/drawingml/2006/picture">
                                <pic:nvPicPr>
                                  <pic:cNvPr id="4195" name="Picture 419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108443" y="212105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96" name="Picture 419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715555" y="2120429"/>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97" name="Picture 419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722871" y="24253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198" name="Picture 419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097719" y="2425342"/>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199" name="Group 4199"/>
                            <wpg:cNvGrpSpPr/>
                            <wpg:grpSpPr>
                              <a:xfrm>
                                <a:off x="3799675" y="2264684"/>
                                <a:ext cx="810633" cy="1232427"/>
                                <a:chOff x="3799675" y="2264684"/>
                                <a:chExt cx="810633" cy="1232427"/>
                              </a:xfrm>
                            </wpg:grpSpPr>
                            <wpg:grpSp>
                              <wpg:cNvPr id="4200" name="Group 4200"/>
                              <wpg:cNvGrpSpPr/>
                              <wpg:grpSpPr>
                                <a:xfrm>
                                  <a:off x="3799675" y="2863585"/>
                                  <a:ext cx="807225" cy="633526"/>
                                  <a:chOff x="3799675" y="2863585"/>
                                  <a:chExt cx="807225" cy="633526"/>
                                </a:xfrm>
                              </wpg:grpSpPr>
                              <pic:pic xmlns:pic="http://schemas.openxmlformats.org/drawingml/2006/picture">
                                <pic:nvPicPr>
                                  <pic:cNvPr id="4201" name="Picture 420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192563" y="286421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02" name="Picture 420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799675" y="286358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03" name="Picture 420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06991" y="316849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04" name="Picture 420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181839" y="316849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205" name="Group 4205"/>
                              <wpg:cNvGrpSpPr/>
                              <wpg:grpSpPr>
                                <a:xfrm>
                                  <a:off x="3803083" y="2264684"/>
                                  <a:ext cx="807225" cy="633526"/>
                                  <a:chOff x="3803083" y="2264684"/>
                                  <a:chExt cx="807225" cy="633526"/>
                                </a:xfrm>
                              </wpg:grpSpPr>
                              <pic:pic xmlns:pic="http://schemas.openxmlformats.org/drawingml/2006/picture">
                                <pic:nvPicPr>
                                  <pic:cNvPr id="4206" name="Picture 420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195971" y="22653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07" name="Picture 420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03083" y="22646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08" name="Picture 420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10399" y="25695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09" name="Picture 420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185247" y="25695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4210" name="Group 4210"/>
                            <wpg:cNvGrpSpPr/>
                            <wpg:grpSpPr>
                              <a:xfrm>
                                <a:off x="3884815" y="2417084"/>
                                <a:ext cx="810633" cy="1232427"/>
                                <a:chOff x="3884815" y="2417084"/>
                                <a:chExt cx="810633" cy="1232427"/>
                              </a:xfrm>
                            </wpg:grpSpPr>
                            <wpg:grpSp>
                              <wpg:cNvPr id="4211" name="Group 4211"/>
                              <wpg:cNvGrpSpPr/>
                              <wpg:grpSpPr>
                                <a:xfrm>
                                  <a:off x="3884815" y="3015985"/>
                                  <a:ext cx="807225" cy="633526"/>
                                  <a:chOff x="3884815" y="3015985"/>
                                  <a:chExt cx="807225" cy="633526"/>
                                </a:xfrm>
                              </wpg:grpSpPr>
                              <pic:pic xmlns:pic="http://schemas.openxmlformats.org/drawingml/2006/picture">
                                <pic:nvPicPr>
                                  <pic:cNvPr id="4212" name="Picture 421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277703" y="301661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13" name="Picture 42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84815" y="3015985"/>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14" name="Picture 421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92131" y="332089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15" name="Picture 42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266979" y="3320898"/>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4216" name="Group 4216"/>
                              <wpg:cNvGrpSpPr/>
                              <wpg:grpSpPr>
                                <a:xfrm>
                                  <a:off x="3888223" y="2417084"/>
                                  <a:ext cx="807225" cy="633526"/>
                                  <a:chOff x="3888223" y="2417084"/>
                                  <a:chExt cx="807225" cy="633526"/>
                                </a:xfrm>
                              </wpg:grpSpPr>
                              <pic:pic xmlns:pic="http://schemas.openxmlformats.org/drawingml/2006/picture">
                                <pic:nvPicPr>
                                  <pic:cNvPr id="4217" name="Picture 421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281111" y="241771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18" name="Picture 42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88223" y="2417084"/>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19" name="Picture 42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895539" y="27219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220" name="Picture 422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270387" y="2721997"/>
                                    <a:ext cx="414337" cy="328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s:wsp>
                          <wps:cNvPr id="4221" name="Straight Connector 4221"/>
                          <wps:cNvCnPr/>
                          <wps:spPr>
                            <a:xfrm>
                              <a:off x="1389887" y="544276"/>
                              <a:ext cx="1083355" cy="1224950"/>
                            </a:xfrm>
                            <a:prstGeom prst="line">
                              <a:avLst/>
                            </a:prstGeom>
                            <a:noFill/>
                            <a:ln w="9525" cap="flat" cmpd="sng" algn="ctr">
                              <a:solidFill>
                                <a:sysClr val="windowText" lastClr="000000"/>
                              </a:solidFill>
                              <a:prstDash val="solid"/>
                            </a:ln>
                            <a:effectLst/>
                          </wps:spPr>
                          <wps:bodyPr/>
                        </wps:wsp>
                        <wps:wsp>
                          <wps:cNvPr id="4222" name="Straight Connector 4222"/>
                          <wps:cNvCnPr/>
                          <wps:spPr>
                            <a:xfrm>
                              <a:off x="1174361" y="1043111"/>
                              <a:ext cx="947720" cy="1006120"/>
                            </a:xfrm>
                            <a:prstGeom prst="line">
                              <a:avLst/>
                            </a:prstGeom>
                            <a:noFill/>
                            <a:ln w="9525" cap="flat" cmpd="sng" algn="ctr">
                              <a:solidFill>
                                <a:sysClr val="windowText" lastClr="000000"/>
                              </a:solidFill>
                              <a:prstDash val="solid"/>
                            </a:ln>
                            <a:effectLst/>
                          </wps:spPr>
                          <wps:bodyPr/>
                        </wps:wsp>
                        <wps:wsp>
                          <wps:cNvPr id="4223" name="Straight Connector 4223"/>
                          <wps:cNvCnPr/>
                          <wps:spPr>
                            <a:xfrm>
                              <a:off x="2308972" y="1745413"/>
                              <a:ext cx="1030002" cy="215101"/>
                            </a:xfrm>
                            <a:prstGeom prst="line">
                              <a:avLst/>
                            </a:prstGeom>
                            <a:noFill/>
                            <a:ln w="9525" cap="flat" cmpd="sng" algn="ctr">
                              <a:solidFill>
                                <a:sysClr val="windowText" lastClr="000000"/>
                              </a:solidFill>
                              <a:prstDash val="solid"/>
                            </a:ln>
                            <a:effectLst/>
                          </wps:spPr>
                          <wps:bodyPr/>
                        </wps:wsp>
                        <wps:wsp>
                          <wps:cNvPr id="4224" name="Straight Connector 4224"/>
                          <wps:cNvCnPr/>
                          <wps:spPr>
                            <a:xfrm>
                              <a:off x="3554500" y="2046100"/>
                              <a:ext cx="540892" cy="370984"/>
                            </a:xfrm>
                            <a:prstGeom prst="line">
                              <a:avLst/>
                            </a:prstGeom>
                            <a:noFill/>
                            <a:ln w="9525" cap="flat" cmpd="sng" algn="ctr">
                              <a:solidFill>
                                <a:sysClr val="windowText" lastClr="000000"/>
                              </a:solidFill>
                              <a:prstDash val="solid"/>
                            </a:ln>
                            <a:effectLst/>
                          </wps:spPr>
                          <wps:bodyPr/>
                        </wps:wsp>
                        <wps:wsp>
                          <wps:cNvPr id="4225" name="Straight Connector 4225"/>
                          <wps:cNvCnPr/>
                          <wps:spPr>
                            <a:xfrm>
                              <a:off x="2308973" y="2365938"/>
                              <a:ext cx="1030001" cy="178997"/>
                            </a:xfrm>
                            <a:prstGeom prst="line">
                              <a:avLst/>
                            </a:prstGeom>
                            <a:noFill/>
                            <a:ln w="9525" cap="flat" cmpd="sng" algn="ctr">
                              <a:solidFill>
                                <a:sysClr val="windowText" lastClr="000000"/>
                              </a:solidFill>
                              <a:prstDash val="solid"/>
                            </a:ln>
                            <a:effectLst/>
                          </wps:spPr>
                          <wps:bodyPr/>
                        </wps:wsp>
                        <wps:wsp>
                          <wps:cNvPr id="4226" name="Straight Connector 4226"/>
                          <wps:cNvCnPr/>
                          <wps:spPr>
                            <a:xfrm>
                              <a:off x="3338974" y="2544935"/>
                              <a:ext cx="583749" cy="174395"/>
                            </a:xfrm>
                            <a:prstGeom prst="line">
                              <a:avLst/>
                            </a:prstGeom>
                            <a:noFill/>
                            <a:ln w="9525" cap="flat" cmpd="sng" algn="ctr">
                              <a:solidFill>
                                <a:sysClr val="windowText" lastClr="000000"/>
                              </a:solidFill>
                              <a:prstDash val="solid"/>
                            </a:ln>
                            <a:effectLst/>
                          </wps:spPr>
                          <wps:bodyPr/>
                        </wps:wsp>
                        <wps:wsp>
                          <wps:cNvPr id="4227" name="Straight Connector 4227"/>
                          <wps:cNvCnPr/>
                          <wps:spPr>
                            <a:xfrm>
                              <a:off x="5596642" y="2704355"/>
                              <a:ext cx="1296613" cy="585859"/>
                            </a:xfrm>
                            <a:prstGeom prst="line">
                              <a:avLst/>
                            </a:prstGeom>
                            <a:noFill/>
                            <a:ln w="9525" cap="flat" cmpd="sng" algn="ctr">
                              <a:solidFill>
                                <a:sysClr val="windowText" lastClr="000000"/>
                              </a:solidFill>
                              <a:prstDash val="solid"/>
                            </a:ln>
                            <a:effectLst/>
                          </wps:spPr>
                          <wps:bodyPr/>
                        </wps:wsp>
                        <wps:wsp>
                          <wps:cNvPr id="4228" name="Straight Connector 4228"/>
                          <wps:cNvCnPr/>
                          <wps:spPr>
                            <a:xfrm>
                              <a:off x="5586307" y="3275734"/>
                              <a:ext cx="1091422" cy="513315"/>
                            </a:xfrm>
                            <a:prstGeom prst="line">
                              <a:avLst/>
                            </a:prstGeom>
                            <a:noFill/>
                            <a:ln w="9525" cap="flat" cmpd="sng" algn="ctr">
                              <a:solidFill>
                                <a:sysClr val="windowText" lastClr="000000"/>
                              </a:solidFill>
                              <a:prstDash val="solid"/>
                            </a:ln>
                            <a:effectLst/>
                          </wps:spPr>
                          <wps:bodyPr/>
                        </wps:wsp>
                        <wps:wsp>
                          <wps:cNvPr id="4229" name="Straight Connector 4229"/>
                          <wps:cNvCnPr/>
                          <wps:spPr>
                            <a:xfrm>
                              <a:off x="4105035" y="2407632"/>
                              <a:ext cx="979639" cy="179687"/>
                            </a:xfrm>
                            <a:prstGeom prst="line">
                              <a:avLst/>
                            </a:prstGeom>
                            <a:noFill/>
                            <a:ln w="9525" cap="flat" cmpd="sng" algn="ctr">
                              <a:solidFill>
                                <a:sysClr val="windowText" lastClr="000000"/>
                              </a:solidFill>
                              <a:prstDash val="solid"/>
                            </a:ln>
                            <a:effectLst/>
                          </wps:spPr>
                          <wps:bodyPr/>
                        </wps:wsp>
                        <wps:wsp>
                          <wps:cNvPr id="4230" name="Straight Connector 4230"/>
                          <wps:cNvCnPr/>
                          <wps:spPr>
                            <a:xfrm>
                              <a:off x="4102708" y="3050610"/>
                              <a:ext cx="981966" cy="121130"/>
                            </a:xfrm>
                            <a:prstGeom prst="line">
                              <a:avLst/>
                            </a:prstGeom>
                            <a:noFill/>
                            <a:ln w="9525" cap="flat" cmpd="sng" algn="ctr">
                              <a:solidFill>
                                <a:sysClr val="windowText" lastClr="000000"/>
                              </a:solidFill>
                              <a:prstDash val="solid"/>
                            </a:ln>
                            <a:effectLst/>
                          </wps:spPr>
                          <wps:bodyPr/>
                        </wps:wsp>
                        <wps:wsp>
                          <wps:cNvPr id="4231" name="Straight Connector 4231"/>
                          <wps:cNvCnPr/>
                          <wps:spPr>
                            <a:xfrm>
                              <a:off x="5084674" y="2587319"/>
                              <a:ext cx="659709" cy="92593"/>
                            </a:xfrm>
                            <a:prstGeom prst="line">
                              <a:avLst/>
                            </a:prstGeom>
                            <a:noFill/>
                            <a:ln w="9525" cap="flat" cmpd="sng" algn="ctr">
                              <a:solidFill>
                                <a:sysClr val="windowText" lastClr="000000"/>
                              </a:solidFill>
                              <a:prstDash val="solid"/>
                            </a:ln>
                            <a:effectLst/>
                          </wps:spPr>
                          <wps:bodyPr/>
                        </wps:wsp>
                        <wps:wsp>
                          <wps:cNvPr id="4232" name="Oval 4232"/>
                          <wps:cNvSpPr/>
                          <wps:spPr>
                            <a:xfrm>
                              <a:off x="3034174" y="1960514"/>
                              <a:ext cx="609600" cy="584421"/>
                            </a:xfrm>
                            <a:prstGeom prst="ellipse">
                              <a:avLst/>
                            </a:prstGeom>
                            <a:solidFill>
                              <a:sysClr val="window" lastClr="FFFFFF"/>
                            </a:solidFill>
                            <a:ln w="25400" cap="flat" cmpd="sng" algn="ctr">
                              <a:solidFill>
                                <a:srgbClr val="4F81BD">
                                  <a:shade val="50000"/>
                                </a:srgbClr>
                              </a:solidFill>
                              <a:prstDash val="solid"/>
                            </a:ln>
                            <a:effectLst/>
                          </wps:spPr>
                          <wps:txbx>
                            <w:txbxContent>
                              <w:p w14:paraId="7C147768" w14:textId="77777777" w:rsidR="0051744F" w:rsidRDefault="0051744F" w:rsidP="007A64A8">
                                <w:pPr>
                                  <w:rPr>
                                    <w:rFonts w:eastAsia="Times New Roman"/>
                                  </w:rPr>
                                </w:pPr>
                              </w:p>
                            </w:txbxContent>
                          </wps:txbx>
                          <wps:bodyPr rtlCol="0" anchor="ctr"/>
                        </wps:wsp>
                      </wpg:grpSp>
                      <pic:pic xmlns:pic="http://schemas.openxmlformats.org/drawingml/2006/picture">
                        <pic:nvPicPr>
                          <pic:cNvPr id="4233" name="Picture 4233"/>
                          <pic:cNvPicPr/>
                        </pic:nvPicPr>
                        <pic:blipFill>
                          <a:blip r:embed="rId54">
                            <a:extLst>
                              <a:ext uri="{28A0092B-C50C-407E-A947-70E740481C1C}">
                                <a14:useLocalDpi xmlns:a14="http://schemas.microsoft.com/office/drawing/2010/main" val="0"/>
                              </a:ext>
                            </a:extLst>
                          </a:blip>
                          <a:srcRect/>
                          <a:stretch>
                            <a:fillRect/>
                          </a:stretch>
                        </pic:blipFill>
                        <pic:spPr bwMode="auto">
                          <a:xfrm>
                            <a:off x="919538" y="3059851"/>
                            <a:ext cx="93216" cy="152906"/>
                          </a:xfrm>
                          <a:prstGeom prst="rect">
                            <a:avLst/>
                          </a:prstGeom>
                          <a:noFill/>
                          <a:ln>
                            <a:noFill/>
                          </a:ln>
                        </pic:spPr>
                      </pic:pic>
                      <wps:wsp>
                        <wps:cNvPr id="4234" name="Text Box 2"/>
                        <wps:cNvSpPr txBox="1">
                          <a:spLocks noChangeArrowheads="1"/>
                        </wps:cNvSpPr>
                        <wps:spPr bwMode="auto">
                          <a:xfrm>
                            <a:off x="512367" y="3291095"/>
                            <a:ext cx="1190775" cy="366513"/>
                          </a:xfrm>
                          <a:prstGeom prst="rect">
                            <a:avLst/>
                          </a:prstGeom>
                          <a:noFill/>
                          <a:ln w="9525">
                            <a:noFill/>
                            <a:miter lim="800000"/>
                            <a:headEnd/>
                            <a:tailEnd/>
                          </a:ln>
                        </wps:spPr>
                        <wps:txbx>
                          <w:txbxContent>
                            <w:p w14:paraId="3835D57B" w14:textId="77777777" w:rsidR="0051744F" w:rsidRDefault="0051744F" w:rsidP="007A64A8">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044B9D8A"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6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w:t>
                              </w:r>
                              <w:r>
                                <w:rPr>
                                  <w:rFonts w:ascii="Cambria" w:eastAsia="Calibri" w:hAnsi="Cambria"/>
                                  <w:b/>
                                  <w:bCs/>
                                  <w:color w:val="000000" w:themeColor="text1"/>
                                  <w:kern w:val="24"/>
                                  <w:sz w:val="16"/>
                                  <w:szCs w:val="16"/>
                                </w:rPr>
                                <w:t>6</w:t>
                              </w:r>
                            </w:p>
                          </w:txbxContent>
                        </wps:txbx>
                        <wps:bodyPr rot="0" vert="horz" wrap="square" lIns="91440" tIns="45720" rIns="91440" bIns="45720" anchor="t" anchorCtr="0">
                          <a:noAutofit/>
                        </wps:bodyPr>
                      </wps:wsp>
                      <wps:wsp>
                        <wps:cNvPr id="4235" name="Text Box 2"/>
                        <wps:cNvSpPr txBox="1">
                          <a:spLocks noChangeArrowheads="1"/>
                        </wps:cNvSpPr>
                        <wps:spPr bwMode="auto">
                          <a:xfrm>
                            <a:off x="1764147" y="3279720"/>
                            <a:ext cx="1193149" cy="357070"/>
                          </a:xfrm>
                          <a:prstGeom prst="rect">
                            <a:avLst/>
                          </a:prstGeom>
                          <a:noFill/>
                          <a:ln w="9525">
                            <a:noFill/>
                            <a:miter lim="800000"/>
                            <a:headEnd/>
                            <a:tailEnd/>
                          </a:ln>
                        </wps:spPr>
                        <wps:txbx>
                          <w:txbxContent>
                            <w:p w14:paraId="63E7600B" w14:textId="77777777" w:rsidR="0051744F" w:rsidRDefault="0051744F" w:rsidP="007A64A8">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3E5C6694"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8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w:t>
                              </w:r>
                              <w:r>
                                <w:rPr>
                                  <w:rFonts w:ascii="Cambria" w:eastAsia="Calibri" w:hAnsi="Cambria"/>
                                  <w:b/>
                                  <w:bCs/>
                                  <w:color w:val="000000" w:themeColor="text1"/>
                                  <w:kern w:val="24"/>
                                  <w:sz w:val="16"/>
                                  <w:szCs w:val="16"/>
                                </w:rPr>
                                <w:t>6</w:t>
                              </w:r>
                            </w:p>
                          </w:txbxContent>
                        </wps:txbx>
                        <wps:bodyPr rot="0" vert="horz" wrap="square" lIns="91440" tIns="45720" rIns="91440" bIns="45720" anchor="t" anchorCtr="0">
                          <a:noAutofit/>
                        </wps:bodyPr>
                      </wps:wsp>
                      <pic:pic xmlns:pic="http://schemas.openxmlformats.org/drawingml/2006/picture">
                        <pic:nvPicPr>
                          <pic:cNvPr id="4236" name="Picture 4236"/>
                          <pic:cNvPicPr/>
                        </pic:nvPicPr>
                        <pic:blipFill>
                          <a:blip r:embed="rId54">
                            <a:extLst>
                              <a:ext uri="{28A0092B-C50C-407E-A947-70E740481C1C}">
                                <a14:useLocalDpi xmlns:a14="http://schemas.microsoft.com/office/drawing/2010/main" val="0"/>
                              </a:ext>
                            </a:extLst>
                          </a:blip>
                          <a:srcRect/>
                          <a:stretch>
                            <a:fillRect/>
                          </a:stretch>
                        </pic:blipFill>
                        <pic:spPr bwMode="auto">
                          <a:xfrm>
                            <a:off x="2280134" y="3052013"/>
                            <a:ext cx="93216" cy="152906"/>
                          </a:xfrm>
                          <a:prstGeom prst="rect">
                            <a:avLst/>
                          </a:prstGeom>
                          <a:noFill/>
                          <a:ln>
                            <a:noFill/>
                          </a:ln>
                        </pic:spPr>
                      </pic:pic>
                      <wps:wsp>
                        <wps:cNvPr id="4237" name="Text Box 2"/>
                        <wps:cNvSpPr txBox="1">
                          <a:spLocks noChangeArrowheads="1"/>
                        </wps:cNvSpPr>
                        <wps:spPr bwMode="auto">
                          <a:xfrm>
                            <a:off x="4475846" y="845623"/>
                            <a:ext cx="1209842" cy="225867"/>
                          </a:xfrm>
                          <a:prstGeom prst="rect">
                            <a:avLst/>
                          </a:prstGeom>
                          <a:noFill/>
                          <a:ln w="9525">
                            <a:noFill/>
                            <a:miter lim="800000"/>
                            <a:headEnd/>
                            <a:tailEnd/>
                          </a:ln>
                        </wps:spPr>
                        <wps:txbx>
                          <w:txbxContent>
                            <w:p w14:paraId="79D81AC6"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wps:txbx>
                        <wps:bodyPr rot="0" vert="horz" wrap="square" lIns="91440" tIns="45720" rIns="91440" bIns="45720" anchor="t" anchorCtr="0">
                          <a:noAutofit/>
                        </wps:bodyPr>
                      </wps:wsp>
                      <wps:wsp>
                        <wps:cNvPr id="4238" name="Down Arrow 4238"/>
                        <wps:cNvSpPr/>
                        <wps:spPr>
                          <a:xfrm>
                            <a:off x="5053963" y="1089869"/>
                            <a:ext cx="95775" cy="128244"/>
                          </a:xfrm>
                          <a:prstGeom prst="downArrow">
                            <a:avLst>
                              <a:gd name="adj1" fmla="val 36609"/>
                              <a:gd name="adj2" fmla="val 50000"/>
                            </a:avLst>
                          </a:prstGeom>
                          <a:solidFill>
                            <a:sysClr val="windowText" lastClr="000000"/>
                          </a:solidFill>
                          <a:ln w="25400" cap="flat" cmpd="sng" algn="ctr">
                            <a:noFill/>
                            <a:prstDash val="solid"/>
                          </a:ln>
                          <a:effectLst/>
                        </wps:spPr>
                        <wps:txbx>
                          <w:txbxContent>
                            <w:p w14:paraId="7288040E" w14:textId="77777777" w:rsidR="0051744F" w:rsidRDefault="0051744F" w:rsidP="007A64A8">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39" name="Text Box 2"/>
                        <wps:cNvSpPr txBox="1">
                          <a:spLocks noChangeArrowheads="1"/>
                        </wps:cNvSpPr>
                        <wps:spPr bwMode="auto">
                          <a:xfrm>
                            <a:off x="2959069" y="3265633"/>
                            <a:ext cx="1095954" cy="371961"/>
                          </a:xfrm>
                          <a:prstGeom prst="rect">
                            <a:avLst/>
                          </a:prstGeom>
                          <a:noFill/>
                          <a:ln w="9525">
                            <a:noFill/>
                            <a:miter lim="800000"/>
                            <a:headEnd/>
                            <a:tailEnd/>
                          </a:ln>
                        </wps:spPr>
                        <wps:txbx>
                          <w:txbxContent>
                            <w:p w14:paraId="67107D1A" w14:textId="77777777" w:rsidR="0051744F" w:rsidRDefault="0051744F" w:rsidP="007A64A8">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3+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3</w:t>
                              </w:r>
                            </w:p>
                            <w:p w14:paraId="7E9C3D8F"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8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w:t>
                              </w:r>
                              <w:r>
                                <w:rPr>
                                  <w:rFonts w:ascii="Cambria" w:eastAsia="Calibri" w:hAnsi="Cambria"/>
                                  <w:b/>
                                  <w:bCs/>
                                  <w:color w:val="000000" w:themeColor="text1"/>
                                  <w:kern w:val="24"/>
                                  <w:sz w:val="16"/>
                                  <w:szCs w:val="16"/>
                                </w:rPr>
                                <w:t>6</w:t>
                              </w:r>
                            </w:p>
                          </w:txbxContent>
                        </wps:txbx>
                        <wps:bodyPr rot="0" vert="horz" wrap="square" lIns="91440" tIns="45720" rIns="91440" bIns="45720" anchor="t" anchorCtr="0">
                          <a:noAutofit/>
                        </wps:bodyPr>
                      </wps:wsp>
                      <wps:wsp>
                        <wps:cNvPr id="4240" name="Text Box 2"/>
                        <wps:cNvSpPr txBox="1">
                          <a:spLocks noChangeArrowheads="1"/>
                        </wps:cNvSpPr>
                        <wps:spPr bwMode="auto">
                          <a:xfrm>
                            <a:off x="4129383" y="3279720"/>
                            <a:ext cx="1276334" cy="398843"/>
                          </a:xfrm>
                          <a:prstGeom prst="rect">
                            <a:avLst/>
                          </a:prstGeom>
                          <a:noFill/>
                          <a:ln w="9525">
                            <a:noFill/>
                            <a:miter lim="800000"/>
                            <a:headEnd/>
                            <a:tailEnd/>
                          </a:ln>
                        </wps:spPr>
                        <wps:txbx>
                          <w:txbxContent>
                            <w:p w14:paraId="4AF2A576" w14:textId="77777777" w:rsidR="0051744F" w:rsidRDefault="0051744F" w:rsidP="007A64A8">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4+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4</w:t>
                              </w:r>
                            </w:p>
                            <w:p w14:paraId="59C28C23"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w:t>
                              </w:r>
                              <w:r>
                                <w:rPr>
                                  <w:rFonts w:ascii="Cambria" w:eastAsia="Calibri" w:hAnsi="Cambria"/>
                                  <w:b/>
                                  <w:bCs/>
                                  <w:color w:val="000000" w:themeColor="text1"/>
                                  <w:kern w:val="24"/>
                                  <w:sz w:val="16"/>
                                  <w:szCs w:val="16"/>
                                </w:rPr>
                                <w:t>6</w:t>
                              </w:r>
                            </w:p>
                          </w:txbxContent>
                        </wps:txbx>
                        <wps:bodyPr rot="0" vert="horz" wrap="square" lIns="91440" tIns="45720" rIns="91440" bIns="45720" anchor="t" anchorCtr="0">
                          <a:noAutofit/>
                        </wps:bodyPr>
                      </wps:wsp>
                      <pic:pic xmlns:pic="http://schemas.openxmlformats.org/drawingml/2006/picture">
                        <pic:nvPicPr>
                          <pic:cNvPr id="4241" name="Picture 4241"/>
                          <pic:cNvPicPr/>
                        </pic:nvPicPr>
                        <pic:blipFill>
                          <a:blip r:embed="rId54">
                            <a:extLst>
                              <a:ext uri="{28A0092B-C50C-407E-A947-70E740481C1C}">
                                <a14:useLocalDpi xmlns:a14="http://schemas.microsoft.com/office/drawing/2010/main" val="0"/>
                              </a:ext>
                            </a:extLst>
                          </a:blip>
                          <a:srcRect/>
                          <a:stretch>
                            <a:fillRect/>
                          </a:stretch>
                        </pic:blipFill>
                        <pic:spPr bwMode="auto">
                          <a:xfrm>
                            <a:off x="3420552" y="3054519"/>
                            <a:ext cx="93216" cy="152906"/>
                          </a:xfrm>
                          <a:prstGeom prst="rect">
                            <a:avLst/>
                          </a:prstGeom>
                          <a:noFill/>
                          <a:ln>
                            <a:noFill/>
                          </a:ln>
                        </pic:spPr>
                      </pic:pic>
                      <pic:pic xmlns:pic="http://schemas.openxmlformats.org/drawingml/2006/picture">
                        <pic:nvPicPr>
                          <pic:cNvPr id="4242" name="Picture 4242"/>
                          <pic:cNvPicPr/>
                        </pic:nvPicPr>
                        <pic:blipFill>
                          <a:blip r:embed="rId54">
                            <a:extLst>
                              <a:ext uri="{28A0092B-C50C-407E-A947-70E740481C1C}">
                                <a14:useLocalDpi xmlns:a14="http://schemas.microsoft.com/office/drawing/2010/main" val="0"/>
                              </a:ext>
                            </a:extLst>
                          </a:blip>
                          <a:srcRect/>
                          <a:stretch>
                            <a:fillRect/>
                          </a:stretch>
                        </pic:blipFill>
                        <pic:spPr bwMode="auto">
                          <a:xfrm>
                            <a:off x="4599689" y="3052013"/>
                            <a:ext cx="93216" cy="152906"/>
                          </a:xfrm>
                          <a:prstGeom prst="rect">
                            <a:avLst/>
                          </a:prstGeom>
                          <a:noFill/>
                          <a:ln>
                            <a:noFill/>
                          </a:ln>
                        </pic:spPr>
                      </pic:pic>
                      <wps:wsp>
                        <wps:cNvPr id="4243" name="TextBox 739"/>
                        <wps:cNvSpPr txBox="1"/>
                        <wps:spPr>
                          <a:xfrm>
                            <a:off x="4398" y="0"/>
                            <a:ext cx="550545" cy="210820"/>
                          </a:xfrm>
                          <a:prstGeom prst="rect">
                            <a:avLst/>
                          </a:prstGeom>
                          <a:noFill/>
                        </wps:spPr>
                        <wps:txbx>
                          <w:txbxContent>
                            <w:p w14:paraId="1787069D" w14:textId="77777777" w:rsidR="0051744F" w:rsidRDefault="0051744F" w:rsidP="007A64A8">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7D931603" id="_x0000_s3219" style="position:absolute;margin-left:-13.75pt;margin-top:42.9pt;width:447.6pt;height:289.65pt;z-index:251801088;mso-width-relative:margin;mso-height-relative:margin" coordsize="56856,36785"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">
                <v:group id="Group 3951" o:spid="_x0000_s3220" style="position:absolute;top:2394;width:56091;height:31673" coordorigin=",2394" coordsize="86034,48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">
                  <v:roundrect id="Rounded Rectangle 3952" o:spid="_x0000_s3221" style="position:absolute;top:23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" fillcolor="#93cddd" strokecolor="#385d8a" strokeweight="2pt">
                    <v:textbox>
                      <w:txbxContent>
                        <w:p w14:paraId="0B846333" w14:textId="77777777" w:rsidR="0051744F" w:rsidRDefault="0051744F" w:rsidP="007A64A8">
                          <w:pPr>
                            <w:rPr>
                              <w:rFonts w:eastAsia="Times New Roman"/>
                            </w:rPr>
                          </w:pPr>
                        </w:p>
                      </w:txbxContent>
                    </v:textbox>
                  </v:roundrect>
                  <v:roundrect id="Rounded Rectangle 3953" o:spid="_x0000_s3222" style="position:absolute;top:544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" fillcolor="#93cddd" strokecolor="#385d8a" strokeweight="2pt">
                    <v:textbox>
                      <w:txbxContent>
                        <w:p w14:paraId="70DE464F" w14:textId="77777777" w:rsidR="0051744F" w:rsidRDefault="0051744F" w:rsidP="007A64A8">
                          <w:pPr>
                            <w:rPr>
                              <w:rFonts w:eastAsia="Times New Roman"/>
                            </w:rPr>
                          </w:pPr>
                        </w:p>
                      </w:txbxContent>
                    </v:textbox>
                  </v:roundrect>
                  <v:roundrect id="Rounded Rectangle 3954" o:spid="_x0000_s3223" style="position:absolute;top:849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" fillcolor="#93cddd" strokecolor="#385d8a" strokeweight="2pt">
                    <v:textbox>
                      <w:txbxContent>
                        <w:p w14:paraId="1A3C3A0A" w14:textId="77777777" w:rsidR="0051744F" w:rsidRDefault="0051744F" w:rsidP="007A64A8">
                          <w:pPr>
                            <w:rPr>
                              <w:rFonts w:eastAsia="Times New Roman"/>
                            </w:rPr>
                          </w:pPr>
                        </w:p>
                      </w:txbxContent>
                    </v:textbox>
                  </v:roundrect>
                  <v:roundrect id="Rounded Rectangle 3955" o:spid="_x0000_s3224" style="position:absolute;top:1153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" fillcolor="#93cddd" strokecolor="#385d8a" strokeweight="2pt">
                    <v:textbox>
                      <w:txbxContent>
                        <w:p w14:paraId="138B5658" w14:textId="77777777" w:rsidR="0051744F" w:rsidRDefault="0051744F" w:rsidP="007A64A8">
                          <w:pPr>
                            <w:rPr>
                              <w:rFonts w:eastAsia="Times New Roman"/>
                            </w:rPr>
                          </w:pPr>
                        </w:p>
                      </w:txbxContent>
                    </v:textbox>
                  </v:roundrect>
                  <v:roundrect id="Rounded Rectangle 3956" o:spid="_x0000_s3225" style="position:absolute;top:1458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" fillcolor="#f2dcdb" strokecolor="#385d8a" strokeweight="2pt">
                    <v:textbox>
                      <w:txbxContent>
                        <w:p w14:paraId="637C3719" w14:textId="77777777" w:rsidR="0051744F" w:rsidRDefault="0051744F" w:rsidP="007A64A8">
                          <w:pPr>
                            <w:rPr>
                              <w:rFonts w:eastAsia="Times New Roman"/>
                            </w:rPr>
                          </w:pPr>
                        </w:p>
                      </w:txbxContent>
                    </v:textbox>
                  </v:roundrect>
                  <v:roundrect id="Rounded Rectangle 3957" o:spid="_x0000_s3226" style="position:absolute;top:1763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" fillcolor="#f2dcdb" strokecolor="#385d8a" strokeweight="2pt">
                    <v:textbox>
                      <w:txbxContent>
                        <w:p w14:paraId="2F5A9EB6" w14:textId="77777777" w:rsidR="0051744F" w:rsidRDefault="0051744F" w:rsidP="007A64A8">
                          <w:pPr>
                            <w:rPr>
                              <w:rFonts w:eastAsia="Times New Roman"/>
                            </w:rPr>
                          </w:pPr>
                        </w:p>
                      </w:txbxContent>
                    </v:textbox>
                  </v:roundrect>
                  <v:roundrect id="Rounded Rectangle 3958" o:spid="_x0000_s3227" style="position:absolute;top:2068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" fillcolor="#f2dcdb" strokecolor="#385d8a" strokeweight="2pt">
                    <v:textbox>
                      <w:txbxContent>
                        <w:p w14:paraId="428783C9" w14:textId="77777777" w:rsidR="0051744F" w:rsidRDefault="0051744F" w:rsidP="007A64A8">
                          <w:pPr>
                            <w:rPr>
                              <w:rFonts w:eastAsia="Times New Roman"/>
                            </w:rPr>
                          </w:pPr>
                        </w:p>
                      </w:txbxContent>
                    </v:textbox>
                  </v:roundrect>
                  <v:roundrect id="Rounded Rectangle 3959" o:spid="_x0000_s3228" style="position:absolute;top:23720;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" fillcolor="#f2dcdb" strokecolor="#385d8a" strokeweight="2pt">
                    <v:textbox>
                      <w:txbxContent>
                        <w:p w14:paraId="63D77D6D" w14:textId="77777777" w:rsidR="0051744F" w:rsidRDefault="0051744F" w:rsidP="007A64A8">
                          <w:pPr>
                            <w:rPr>
                              <w:rFonts w:eastAsia="Times New Roman"/>
                            </w:rPr>
                          </w:pPr>
                        </w:p>
                      </w:txbxContent>
                    </v:textbox>
                  </v:roundrect>
                  <v:roundrect id="Rounded Rectangle 3960" o:spid="_x0000_s3229" style="position:absolute;top:29709;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" fillcolor="#f2dcdb" strokecolor="#385d8a" strokeweight="2pt">
                    <v:textbox>
                      <w:txbxContent>
                        <w:p w14:paraId="5CF39C68" w14:textId="77777777" w:rsidR="0051744F" w:rsidRDefault="0051744F" w:rsidP="007A64A8">
                          <w:pPr>
                            <w:rPr>
                              <w:rFonts w:eastAsia="Times New Roman"/>
                            </w:rPr>
                          </w:pPr>
                        </w:p>
                      </w:txbxContent>
                    </v:textbox>
                  </v:roundrect>
                  <v:roundrect id="Rounded Rectangle 3961" o:spid="_x0000_s3230" style="position:absolute;top:26768;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" fillcolor="#f2dcdb" strokecolor="#385d8a" strokeweight="2pt">
                    <v:textbox>
                      <w:txbxContent>
                        <w:p w14:paraId="08C42B82" w14:textId="77777777" w:rsidR="0051744F" w:rsidRDefault="0051744F" w:rsidP="007A64A8">
                          <w:pPr>
                            <w:rPr>
                              <w:rFonts w:eastAsia="Times New Roman"/>
                            </w:rPr>
                          </w:pPr>
                        </w:p>
                      </w:txbxContent>
                    </v:textbox>
                  </v:roundrect>
                  <v:roundrect id="Rounded Rectangle 3962" o:spid="_x0000_s3231" style="position:absolute;top:32757;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" fillcolor="#f2dcdb" strokecolor="#385d8a" strokeweight="2pt">
                    <v:textbox>
                      <w:txbxContent>
                        <w:p w14:paraId="68C5D904" w14:textId="77777777" w:rsidR="0051744F" w:rsidRDefault="0051744F" w:rsidP="007A64A8">
                          <w:pPr>
                            <w:rPr>
                              <w:rFonts w:eastAsia="Times New Roman"/>
                            </w:rPr>
                          </w:pPr>
                        </w:p>
                      </w:txbxContent>
                    </v:textbox>
                  </v:roundrect>
                  <v:roundrect id="Rounded Rectangle 3963" o:spid="_x0000_s3232" style="position:absolute;left:3944;top:32757;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" fillcolor="#f2dcdb" strokecolor="#385d8a" strokeweight="2pt">
                    <v:textbox>
                      <w:txbxContent>
                        <w:p w14:paraId="0923508A" w14:textId="77777777" w:rsidR="0051744F" w:rsidRDefault="0051744F" w:rsidP="007A64A8">
                          <w:pPr>
                            <w:rPr>
                              <w:rFonts w:eastAsia="Times New Roman"/>
                            </w:rPr>
                          </w:pPr>
                        </w:p>
                      </w:txbxContent>
                    </v:textbox>
                  </v:roundrect>
                  <v:roundrect id="Rounded Rectangle 3964" o:spid="_x0000_s3233" style="position:absolute;left:3944;top:29709;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" fillcolor="#f2dcdb" strokecolor="#385d8a" strokeweight="2pt">
                    <v:textbox>
                      <w:txbxContent>
                        <w:p w14:paraId="2AD568B2" w14:textId="77777777" w:rsidR="0051744F" w:rsidRDefault="0051744F" w:rsidP="007A64A8">
                          <w:pPr>
                            <w:rPr>
                              <w:rFonts w:eastAsia="Times New Roman"/>
                            </w:rPr>
                          </w:pPr>
                        </w:p>
                      </w:txbxContent>
                    </v:textbox>
                  </v:roundrect>
                  <v:roundrect id="Rounded Rectangle 3965" o:spid="_x0000_s3234" style="position:absolute;left:3944;top:2676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" fillcolor="#f2dcdb" strokecolor="#385d8a" strokeweight="2pt">
                    <v:textbox>
                      <w:txbxContent>
                        <w:p w14:paraId="581E2EBB" w14:textId="77777777" w:rsidR="0051744F" w:rsidRDefault="0051744F" w:rsidP="007A64A8">
                          <w:pPr>
                            <w:rPr>
                              <w:rFonts w:eastAsia="Times New Roman"/>
                            </w:rPr>
                          </w:pPr>
                        </w:p>
                      </w:txbxContent>
                    </v:textbox>
                  </v:roundrect>
                  <v:roundrect id="Rounded Rectangle 3966" o:spid="_x0000_s3235" style="position:absolute;left:3944;top:2372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" fillcolor="#f2dcdb" strokecolor="#385d8a" strokeweight="2pt">
                    <v:textbox>
                      <w:txbxContent>
                        <w:p w14:paraId="18F3B35F" w14:textId="77777777" w:rsidR="0051744F" w:rsidRDefault="0051744F" w:rsidP="007A64A8">
                          <w:pPr>
                            <w:rPr>
                              <w:rFonts w:eastAsia="Times New Roman"/>
                            </w:rPr>
                          </w:pPr>
                        </w:p>
                      </w:txbxContent>
                    </v:textbox>
                  </v:roundrect>
                  <v:roundrect id="Rounded Rectangle 3967" o:spid="_x0000_s3236" style="position:absolute;left:3944;top:2068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" fillcolor="#f2dcdb" strokecolor="#385d8a" strokeweight="2pt">
                    <v:textbox>
                      <w:txbxContent>
                        <w:p w14:paraId="58350B84" w14:textId="77777777" w:rsidR="0051744F" w:rsidRDefault="0051744F" w:rsidP="007A64A8">
                          <w:pPr>
                            <w:rPr>
                              <w:rFonts w:eastAsia="Times New Roman"/>
                            </w:rPr>
                          </w:pPr>
                        </w:p>
                      </w:txbxContent>
                    </v:textbox>
                  </v:roundrect>
                  <v:roundrect id="Rounded Rectangle 3968" o:spid="_x0000_s3237" style="position:absolute;left:3944;top:1763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" fillcolor="#f2dcdb" strokecolor="#385d8a" strokeweight="2pt">
                    <v:textbox>
                      <w:txbxContent>
                        <w:p w14:paraId="0607B627" w14:textId="77777777" w:rsidR="0051744F" w:rsidRDefault="0051744F" w:rsidP="007A64A8">
                          <w:pPr>
                            <w:rPr>
                              <w:rFonts w:eastAsia="Times New Roman"/>
                            </w:rPr>
                          </w:pPr>
                        </w:p>
                      </w:txbxContent>
                    </v:textbox>
                  </v:roundrect>
                  <v:roundrect id="Rounded Rectangle 3969" o:spid="_x0000_s3238" style="position:absolute;left:3944;top:11538;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" fillcolor="#f2dcdb" strokecolor="#385d8a" strokeweight="2pt">
                    <v:textbox>
                      <w:txbxContent>
                        <w:p w14:paraId="70E3988F" w14:textId="77777777" w:rsidR="0051744F" w:rsidRDefault="0051744F" w:rsidP="007A64A8">
                          <w:pPr>
                            <w:rPr>
                              <w:rFonts w:eastAsia="Times New Roman"/>
                            </w:rPr>
                          </w:pPr>
                        </w:p>
                      </w:txbxContent>
                    </v:textbox>
                  </v:roundrect>
                  <v:roundrect id="Rounded Rectangle 3970" o:spid="_x0000_s3239" style="position:absolute;left:3944;top:8490;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" fillcolor="#f2dcdb" strokecolor="#385d8a" strokeweight="2pt">
                    <v:textbox>
                      <w:txbxContent>
                        <w:p w14:paraId="66608E19" w14:textId="77777777" w:rsidR="0051744F" w:rsidRDefault="0051744F" w:rsidP="007A64A8">
                          <w:pPr>
                            <w:rPr>
                              <w:rFonts w:eastAsia="Times New Roman"/>
                            </w:rPr>
                          </w:pPr>
                        </w:p>
                      </w:txbxContent>
                    </v:textbox>
                  </v:roundrect>
                  <v:roundrect id="Rounded Rectangle 3971" o:spid="_x0000_s3240" style="position:absolute;left:3944;top:5442;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" fillcolor="#f2dcdb" strokecolor="#385d8a" strokeweight="2pt">
                    <v:textbox>
                      <w:txbxContent>
                        <w:p w14:paraId="2138415B" w14:textId="77777777" w:rsidR="0051744F" w:rsidRDefault="0051744F" w:rsidP="007A64A8">
                          <w:pPr>
                            <w:rPr>
                              <w:rFonts w:eastAsia="Times New Roman"/>
                            </w:rPr>
                          </w:pPr>
                        </w:p>
                      </w:txbxContent>
                    </v:textbox>
                  </v:roundrect>
                  <v:roundrect id="Rounded Rectangle 3972" o:spid="_x0000_s3241" style="position:absolute;left:3944;top:2394;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" fillcolor="#f2dcdb" strokecolor="#385d8a" strokeweight="2pt">
                    <v:textbox>
                      <w:txbxContent>
                        <w:p w14:paraId="06300599" w14:textId="77777777" w:rsidR="0051744F" w:rsidRDefault="0051744F" w:rsidP="007A64A8">
                          <w:pPr>
                            <w:rPr>
                              <w:rFonts w:eastAsia="Times New Roman"/>
                            </w:rPr>
                          </w:pPr>
                        </w:p>
                      </w:txbxContent>
                    </v:textbox>
                  </v:roundrect>
                  <v:roundrect id="Rounded Rectangle 3973" o:spid="_x0000_s3242" style="position:absolute;left:3944;top:14586;width:40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" fillcolor="#f2dcdb" strokecolor="#385d8a" strokeweight="2pt">
                    <v:textbox>
                      <w:txbxContent>
                        <w:p w14:paraId="7B536145" w14:textId="77777777" w:rsidR="0051744F" w:rsidRDefault="0051744F" w:rsidP="007A64A8">
                          <w:pPr>
                            <w:rPr>
                              <w:rFonts w:eastAsia="Times New Roman"/>
                            </w:rPr>
                          </w:pPr>
                        </w:p>
                      </w:txbxContent>
                    </v:textbox>
                  </v:roundrect>
                  <v:roundrect id="Rounded Rectangle 3974" o:spid="_x0000_s3243" style="position:absolute;left:67;top:3885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" fillcolor="#f2dcdb" strokecolor="#385d8a" strokeweight="2pt">
                    <v:textbox>
                      <w:txbxContent>
                        <w:p w14:paraId="48C79817" w14:textId="77777777" w:rsidR="0051744F" w:rsidRDefault="0051744F" w:rsidP="007A64A8">
                          <w:pPr>
                            <w:rPr>
                              <w:rFonts w:eastAsia="Times New Roman"/>
                            </w:rPr>
                          </w:pPr>
                        </w:p>
                      </w:txbxContent>
                    </v:textbox>
                  </v:roundrect>
                  <v:roundrect id="Rounded Rectangle 3975" o:spid="_x0000_s3244" style="position:absolute;left:67;top:3580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" fillcolor="#f2dcdb" strokecolor="#385d8a" strokeweight="2pt">
                    <v:textbox>
                      <w:txbxContent>
                        <w:p w14:paraId="2C228625" w14:textId="77777777" w:rsidR="0051744F" w:rsidRDefault="0051744F" w:rsidP="007A64A8">
                          <w:pPr>
                            <w:rPr>
                              <w:rFonts w:eastAsia="Times New Roman"/>
                            </w:rPr>
                          </w:pPr>
                        </w:p>
                      </w:txbxContent>
                    </v:textbox>
                  </v:roundrect>
                  <v:roundrect id="Rounded Rectangle 3976" o:spid="_x0000_s3245" style="position:absolute;left:67;top:417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" fillcolor="#f2dcdb" strokecolor="#385d8a" strokeweight="2pt">
                    <v:textbox>
                      <w:txbxContent>
                        <w:p w14:paraId="43810079" w14:textId="77777777" w:rsidR="0051744F" w:rsidRDefault="0051744F" w:rsidP="007A64A8">
                          <w:pPr>
                            <w:rPr>
                              <w:rFonts w:eastAsia="Times New Roman"/>
                            </w:rPr>
                          </w:pPr>
                        </w:p>
                      </w:txbxContent>
                    </v:textbox>
                  </v:roundrect>
                  <v:roundrect id="Rounded Rectangle 3977" o:spid="_x0000_s3246" style="position:absolute;left:4012;top:41794;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" fillcolor="#f2dcdb" strokecolor="#385d8a" strokeweight="2pt">
                    <v:textbox>
                      <w:txbxContent>
                        <w:p w14:paraId="46FC034A" w14:textId="77777777" w:rsidR="0051744F" w:rsidRDefault="0051744F" w:rsidP="007A64A8">
                          <w:pPr>
                            <w:rPr>
                              <w:rFonts w:eastAsia="Times New Roman"/>
                            </w:rPr>
                          </w:pPr>
                        </w:p>
                      </w:txbxContent>
                    </v:textbox>
                  </v:roundrect>
                  <v:roundrect id="Rounded Rectangle 3978" o:spid="_x0000_s3247" style="position:absolute;left:4012;top:38746;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" fillcolor="#f2dcdb" strokecolor="#385d8a" strokeweight="2pt">
                    <v:textbox>
                      <w:txbxContent>
                        <w:p w14:paraId="4D1705D9" w14:textId="77777777" w:rsidR="0051744F" w:rsidRDefault="0051744F" w:rsidP="007A64A8">
                          <w:pPr>
                            <w:rPr>
                              <w:rFonts w:eastAsia="Times New Roman"/>
                            </w:rPr>
                          </w:pPr>
                        </w:p>
                      </w:txbxContent>
                    </v:textbox>
                  </v:roundrect>
                  <v:roundrect id="Rounded Rectangle 3979" o:spid="_x0000_s3248" style="position:absolute;left:4012;top:3580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" fillcolor="#f2dcdb" strokecolor="#385d8a" strokeweight="2pt">
                    <v:textbox>
                      <w:txbxContent>
                        <w:p w14:paraId="0748391E" w14:textId="77777777" w:rsidR="0051744F" w:rsidRDefault="0051744F" w:rsidP="007A64A8">
                          <w:pPr>
                            <w:rPr>
                              <w:rFonts w:eastAsia="Times New Roman"/>
                            </w:rPr>
                          </w:pPr>
                        </w:p>
                      </w:txbxContent>
                    </v:textbox>
                  </v:roundrect>
                  <v:roundrect id="Rounded Rectangle 3980" o:spid="_x0000_s3249" style="position:absolute;left:67;top:44842;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" fillcolor="#f2dcdb" strokecolor="#385d8a" strokeweight="2pt">
                    <v:textbox>
                      <w:txbxContent>
                        <w:p w14:paraId="78C3DADC" w14:textId="77777777" w:rsidR="0051744F" w:rsidRDefault="0051744F" w:rsidP="007A64A8">
                          <w:pPr>
                            <w:rPr>
                              <w:rFonts w:eastAsia="Times New Roman"/>
                            </w:rPr>
                          </w:pPr>
                        </w:p>
                      </w:txbxContent>
                    </v:textbox>
                  </v:roundrect>
                  <v:roundrect id="Rounded Rectangle 3981" o:spid="_x0000_s3250" style="position:absolute;left:67;top:4778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" fillcolor="#f2dcdb" strokecolor="#385d8a" strokeweight="2pt">
                    <v:textbox>
                      <w:txbxContent>
                        <w:p w14:paraId="0CB01526" w14:textId="77777777" w:rsidR="0051744F" w:rsidRDefault="0051744F" w:rsidP="007A64A8">
                          <w:pPr>
                            <w:rPr>
                              <w:rFonts w:eastAsia="Times New Roman"/>
                            </w:rPr>
                          </w:pPr>
                        </w:p>
                      </w:txbxContent>
                    </v:textbox>
                  </v:roundrect>
                  <v:roundrect id="Rounded Rectangle 3982" o:spid="_x0000_s3251" style="position:absolute;left:4012;top:47783;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" fillcolor="#f2dcdb" strokecolor="#385d8a" strokeweight="2pt">
                    <v:textbox>
                      <w:txbxContent>
                        <w:p w14:paraId="5A280395" w14:textId="77777777" w:rsidR="0051744F" w:rsidRDefault="0051744F" w:rsidP="007A64A8">
                          <w:pPr>
                            <w:rPr>
                              <w:rFonts w:eastAsia="Times New Roman"/>
                            </w:rPr>
                          </w:pPr>
                        </w:p>
                      </w:txbxContent>
                    </v:textbox>
                  </v:roundrect>
                  <v:roundrect id="Rounded Rectangle 3983" o:spid="_x0000_s3252" style="position:absolute;left:4012;top:44735;width:4002;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" fillcolor="#f2dcdb" strokecolor="#385d8a" strokeweight="2pt">
                    <v:textbox>
                      <w:txbxContent>
                        <w:p w14:paraId="4C1E4E7C" w14:textId="77777777" w:rsidR="0051744F" w:rsidRDefault="0051744F" w:rsidP="007A64A8">
                          <w:pPr>
                            <w:rPr>
                              <w:rFonts w:eastAsia="Times New Roman"/>
                            </w:rPr>
                          </w:pPr>
                        </w:p>
                      </w:txbxContent>
                    </v:textbox>
                  </v:roundrect>
                  <v:roundrect id="Rounded Rectangle 3984" o:spid="_x0000_s3253" style="position:absolute;left:82089;top:24255;width:3945;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" fillcolor="#e46c0a" strokecolor="windowText" strokeweight="2pt">
                    <v:textbox>
                      <w:txbxContent>
                        <w:p w14:paraId="41B5BF57" w14:textId="77777777" w:rsidR="0051744F" w:rsidRDefault="0051744F" w:rsidP="007A64A8">
                          <w:pPr>
                            <w:rPr>
                              <w:rFonts w:eastAsia="Times New Roman"/>
                            </w:rPr>
                          </w:pPr>
                        </w:p>
                      </w:txbxContent>
                    </v:textbox>
                  </v:roundrect>
                  <v:group id="Group 3985" o:spid="_x0000_s3254" style="position:absolute;left:66550;top:20888;width:11295;height:10401" coordorigin="66550,20888" coordsize="11295,1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">
                    <v:roundrect id="Rounded Rectangle 3986" o:spid="_x0000_s3255" style="position:absolute;left:66550;top:20888;width:3497;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" fillcolor="#fac090" strokecolor="#385d8a" strokeweight="2pt">
                      <v:textbox>
                        <w:txbxContent>
                          <w:p w14:paraId="747A53B4" w14:textId="77777777" w:rsidR="0051744F" w:rsidRDefault="0051744F" w:rsidP="007A64A8">
                            <w:pPr>
                              <w:rPr>
                                <w:rFonts w:eastAsia="Times New Roman"/>
                              </w:rPr>
                            </w:pPr>
                          </w:p>
                        </w:txbxContent>
                      </v:textbox>
                    </v:roundrect>
                    <v:roundrect id="Rounded Rectangle 3987" o:spid="_x0000_s3256" style="position:absolute;left:68074;top:22412;width:3497;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" fillcolor="#fac090" strokecolor="#385d8a" strokeweight="2pt">
                      <v:textbox>
                        <w:txbxContent>
                          <w:p w14:paraId="13EA1E33" w14:textId="77777777" w:rsidR="0051744F" w:rsidRDefault="0051744F" w:rsidP="007A64A8">
                            <w:pPr>
                              <w:rPr>
                                <w:rFonts w:eastAsia="Times New Roman"/>
                              </w:rPr>
                            </w:pPr>
                          </w:p>
                        </w:txbxContent>
                      </v:textbox>
                    </v:roundrect>
                    <v:roundrect id="Rounded Rectangle 3988" o:spid="_x0000_s3257" style="position:absolute;left:69598;top:23936;width:3497;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" fillcolor="#fac090" strokecolor="#385d8a" strokeweight="2pt">
                      <v:textbox>
                        <w:txbxContent>
                          <w:p w14:paraId="17953D1B" w14:textId="77777777" w:rsidR="0051744F" w:rsidRDefault="0051744F" w:rsidP="007A64A8">
                            <w:pPr>
                              <w:rPr>
                                <w:rFonts w:eastAsia="Times New Roman"/>
                              </w:rPr>
                            </w:pPr>
                          </w:p>
                        </w:txbxContent>
                      </v:textbox>
                    </v:roundrect>
                    <v:roundrect id="Rounded Rectangle 3989" o:spid="_x0000_s3258" style="position:absolute;left:71122;top:25460;width:3497;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" fillcolor="#fac090" strokecolor="#385d8a" strokeweight="2pt">
                      <v:textbox>
                        <w:txbxContent>
                          <w:p w14:paraId="5355FF96" w14:textId="77777777" w:rsidR="0051744F" w:rsidRDefault="0051744F" w:rsidP="007A64A8">
                            <w:pPr>
                              <w:rPr>
                                <w:rFonts w:eastAsia="Times New Roman"/>
                              </w:rPr>
                            </w:pPr>
                          </w:p>
                        </w:txbxContent>
                      </v:textbox>
                    </v:roundrect>
                    <v:roundrect id="Rounded Rectangle 3990" o:spid="_x0000_s3259" style="position:absolute;left:72646;top:26984;width:3497;height:2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" fillcolor="#fac090" strokecolor="#385d8a" strokeweight="2pt">
                      <v:textbox>
                        <w:txbxContent>
                          <w:p w14:paraId="253B01F9" w14:textId="77777777" w:rsidR="0051744F" w:rsidRDefault="0051744F" w:rsidP="007A64A8">
                            <w:pPr>
                              <w:rPr>
                                <w:rFonts w:eastAsia="Times New Roman"/>
                              </w:rPr>
                            </w:pPr>
                          </w:p>
                        </w:txbxContent>
                      </v:textbox>
                    </v:roundrect>
                    <v:roundrect id="Rounded Rectangle 3991" o:spid="_x0000_s3260" style="position:absolute;left:74349;top:28413;width:3496;height:2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" fillcolor="#fac090" strokecolor="#385d8a" strokeweight="2pt">
                      <v:textbox>
                        <w:txbxContent>
                          <w:p w14:paraId="63C7772F" w14:textId="77777777" w:rsidR="0051744F" w:rsidRDefault="0051744F" w:rsidP="007A64A8">
                            <w:pPr>
                              <w:rPr>
                                <w:rFonts w:eastAsia="Times New Roman"/>
                              </w:rPr>
                            </w:pPr>
                          </w:p>
                        </w:txbxContent>
                      </v:textbox>
                    </v:roundrect>
                  </v:group>
                  <v:oval id="Oval 3992" o:spid="_x0000_s3261" style="position:absolute;left:8695;top:4586;width:6096;height:5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" fillcolor="window" strokecolor="#385d8a" strokeweight="2pt">
                    <v:textbox>
                      <w:txbxContent>
                        <w:p w14:paraId="76343C15" w14:textId="77777777" w:rsidR="0051744F" w:rsidRDefault="0051744F" w:rsidP="007A64A8">
                          <w:pPr>
                            <w:rPr>
                              <w:rFonts w:eastAsia="Times New Roman"/>
                            </w:rPr>
                          </w:pPr>
                        </w:p>
                      </w:txbxContent>
                    </v:textbox>
                  </v:oval>
                  <v:line id="Straight Connector 3993" o:spid="_x0000_s3262" style="position:absolute;flip:y;visibility:visible;mso-wrap-style:square" from="2001,10431" to="11743,14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" strokecolor="windowText"/>
                  <v:line id="Straight Connector 3994" o:spid="_x0000_s3263" style="position:absolute;visibility:visible;mso-wrap-style:square" from="2001,2394" to="11743,4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" strokecolor="windowText"/>
                  <v:group id="Group 3995" o:spid="_x0000_s3264" style="position:absolute;left:49965;top:19384;width:13479;height:13750" coordorigin="49965,19384" coordsize="13478,13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">
                    <v:group id="Group 3996" o:spid="_x0000_s3265" style="position:absolute;left:49965;top:19384;width:8073;height:6335" coordorigin="49965,19384"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">
                      <v:shape id="Picture 3997" o:spid="_x0000_s3266" type="#_x0000_t75" style="position:absolute;left:53894;top:1939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" fillcolor="#5b9bd5 [3204]" strokecolor="black [3213]">
                        <v:imagedata r:id="rId55" o:title=""/>
                        <v:shadow color="#e7e6e6 [3214]"/>
                      </v:shape>
                      <v:shape id="Picture 3998" o:spid="_x0000_s3267" type="#_x0000_t75" style="position:absolute;left:49965;top:1938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" fillcolor="#5b9bd5 [3204]" strokecolor="black [3213]">
                        <v:imagedata r:id="rId55" o:title=""/>
                        <v:shadow color="#e7e6e6 [3214]"/>
                      </v:shape>
                      <v:shape id="Picture 3999" o:spid="_x0000_s3268" type="#_x0000_t75" style="position:absolute;left:50039;top:2243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" fillcolor="#5b9bd5 [3204]" strokecolor="black [3213]">
                        <v:imagedata r:id="rId55" o:title=""/>
                        <v:shadow color="#e7e6e6 [3214]"/>
                      </v:shape>
                      <v:shape id="Picture 4000" o:spid="_x0000_s3269" type="#_x0000_t75" style="position:absolute;left:53787;top:2243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" fillcolor="#5b9bd5 [3204]" strokecolor="black [3213]">
                        <v:imagedata r:id="rId55" o:title=""/>
                        <v:shadow color="#e7e6e6 [3214]"/>
                      </v:shape>
                    </v:group>
                    <v:group id="Group 4001" o:spid="_x0000_s3270" style="position:absolute;left:50789;top:20703;width:8072;height:6335" coordorigin="50789,20703"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">
                      <v:shape id="Picture 4002" o:spid="_x0000_s3271" type="#_x0000_t75" style="position:absolute;left:54718;top:2070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" fillcolor="#5b9bd5 [3204]" strokecolor="black [3213]">
                        <v:imagedata r:id="rId55" o:title=""/>
                        <v:shadow color="#e7e6e6 [3214]"/>
                      </v:shape>
                      <v:shape id="Picture 4003" o:spid="_x0000_s3272" type="#_x0000_t75" style="position:absolute;left:50789;top:2070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" fillcolor="#5b9bd5 [3204]" strokecolor="black [3213]">
                        <v:imagedata r:id="rId55" o:title=""/>
                        <v:shadow color="#e7e6e6 [3214]"/>
                      </v:shape>
                      <v:shape id="Picture 4004" o:spid="_x0000_s3273" type="#_x0000_t75" style="position:absolute;left:50862;top:2375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" fillcolor="#5b9bd5 [3204]" strokecolor="black [3213]">
                        <v:imagedata r:id="rId55" o:title=""/>
                        <v:shadow color="#e7e6e6 [3214]"/>
                      </v:shape>
                      <v:shape id="Picture 4005" o:spid="_x0000_s3274" type="#_x0000_t75" style="position:absolute;left:54611;top:2375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" fillcolor="#5b9bd5 [3204]" strokecolor="black [3213]">
                        <v:imagedata r:id="rId55" o:title=""/>
                        <v:shadow color="#e7e6e6 [3214]"/>
                      </v:shape>
                    </v:group>
                    <v:group id="Group 4006" o:spid="_x0000_s3275" style="position:absolute;left:51934;top:22134;width:8072;height:6335" coordorigin="51934,22134"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">
                      <v:shape id="Picture 4007" o:spid="_x0000_s3276" type="#_x0000_t75" style="position:absolute;left:55863;top:2214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" fillcolor="#5b9bd5 [3204]" strokecolor="black [3213]">
                        <v:imagedata r:id="rId55" o:title=""/>
                        <v:shadow color="#e7e6e6 [3214]"/>
                      </v:shape>
                      <v:shape id="Picture 4008" o:spid="_x0000_s3277" type="#_x0000_t75" style="position:absolute;left:51934;top:2213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" fillcolor="#5b9bd5 [3204]" strokecolor="black [3213]">
                        <v:imagedata r:id="rId55" o:title=""/>
                        <v:shadow color="#e7e6e6 [3214]"/>
                      </v:shape>
                      <v:shape id="Picture 4009" o:spid="_x0000_s3278" type="#_x0000_t75" style="position:absolute;left:52007;top:2518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" fillcolor="#5b9bd5 [3204]" strokecolor="black [3213]">
                        <v:imagedata r:id="rId55" o:title=""/>
                        <v:shadow color="#e7e6e6 [3214]"/>
                      </v:shape>
                      <v:shape id="Picture 4010" o:spid="_x0000_s3279" type="#_x0000_t75" style="position:absolute;left:55755;top:2518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" fillcolor="#5b9bd5 [3204]" strokecolor="black [3213]">
                        <v:imagedata r:id="rId55" o:title=""/>
                        <v:shadow color="#e7e6e6 [3214]"/>
                      </v:shape>
                    </v:group>
                    <v:group id="Group 4011" o:spid="_x0000_s3280" style="position:absolute;left:53081;top:23751;width:8072;height:6335" coordorigin="53081,23751"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">
                      <v:shape id="Picture 4012" o:spid="_x0000_s3281" type="#_x0000_t75" style="position:absolute;left:57010;top:2375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" fillcolor="#5b9bd5 [3204]" strokecolor="black [3213]">
                        <v:imagedata r:id="rId55" o:title=""/>
                        <v:shadow color="#e7e6e6 [3214]"/>
                      </v:shape>
                      <v:shape id="Picture 4013" o:spid="_x0000_s3282" type="#_x0000_t75" style="position:absolute;left:53081;top:2375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" fillcolor="#5b9bd5 [3204]" strokecolor="black [3213]">
                        <v:imagedata r:id="rId55" o:title=""/>
                        <v:shadow color="#e7e6e6 [3214]"/>
                      </v:shape>
                      <v:shape id="Picture 4014" o:spid="_x0000_s3283" type="#_x0000_t75" style="position:absolute;left:53154;top:2680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" fillcolor="#5b9bd5 [3204]" strokecolor="black [3213]">
                        <v:imagedata r:id="rId55" o:title=""/>
                        <v:shadow color="#e7e6e6 [3214]"/>
                      </v:shape>
                      <v:shape id="Picture 4015" o:spid="_x0000_s3284" type="#_x0000_t75" style="position:absolute;left:56902;top:2680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" fillcolor="#5b9bd5 [3204]" strokecolor="black [3213]">
                        <v:imagedata r:id="rId55" o:title=""/>
                        <v:shadow color="#e7e6e6 [3214]"/>
                      </v:shape>
                    </v:group>
                    <v:group id="Group 4016" o:spid="_x0000_s3285" style="position:absolute;left:54113;top:25275;width:8072;height:6335" coordorigin="54113,25275"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">
                      <v:shape id="Picture 4017" o:spid="_x0000_s3286" type="#_x0000_t75" style="position:absolute;left:58042;top:2528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" fillcolor="#5b9bd5 [3204]" strokecolor="black [3213]">
                        <v:imagedata r:id="rId55" o:title=""/>
                        <v:shadow color="#e7e6e6 [3214]"/>
                      </v:shape>
                      <v:shape id="Picture 4018" o:spid="_x0000_s3287" type="#_x0000_t75" style="position:absolute;left:54113;top:2527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" fillcolor="#5b9bd5 [3204]" strokecolor="black [3213]">
                        <v:imagedata r:id="rId55" o:title=""/>
                        <v:shadow color="#e7e6e6 [3214]"/>
                      </v:shape>
                      <v:shape id="Picture 4019" o:spid="_x0000_s3288" type="#_x0000_t75" style="position:absolute;left:54186;top:2832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" fillcolor="#5b9bd5 [3204]" strokecolor="black [3213]">
                        <v:imagedata r:id="rId55" o:title=""/>
                        <v:shadow color="#e7e6e6 [3214]"/>
                      </v:shape>
                      <v:shape id="Picture 4020" o:spid="_x0000_s3289" type="#_x0000_t75" style="position:absolute;left:57934;top:2832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" fillcolor="#5b9bd5 [3204]" strokecolor="black [3213]">
                        <v:imagedata r:id="rId55" o:title=""/>
                        <v:shadow color="#e7e6e6 [3214]"/>
                      </v:shape>
                    </v:group>
                    <v:group id="Group 4021" o:spid="_x0000_s3290" style="position:absolute;left:55372;top:26799;width:8072;height:6335" coordorigin="55372,26799"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">
                      <v:shape id="Picture 4022" o:spid="_x0000_s3291" type="#_x0000_t75" style="position:absolute;left:59301;top:2680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" fillcolor="#5b9bd5 [3204]" strokecolor="black [3213]">
                        <v:imagedata r:id="rId55" o:title=""/>
                        <v:shadow color="#e7e6e6 [3214]"/>
                      </v:shape>
                      <v:shape id="Picture 4023" o:spid="_x0000_s3292" type="#_x0000_t75" style="position:absolute;left:55372;top:267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" fillcolor="#5b9bd5 [3204]" strokecolor="black [3213]">
                        <v:imagedata r:id="rId55" o:title=""/>
                        <v:shadow color="#e7e6e6 [3214]"/>
                      </v:shape>
                      <v:shape id="Picture 4024" o:spid="_x0000_s3293" type="#_x0000_t75" style="position:absolute;left:55445;top:2984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" fillcolor="#5b9bd5 [3204]" strokecolor="black [3213]">
                        <v:imagedata r:id="rId55" o:title=""/>
                        <v:shadow color="#e7e6e6 [3214]"/>
                      </v:shape>
                      <v:shape id="Picture 4025" o:spid="_x0000_s3294" type="#_x0000_t75" style="position:absolute;left:59193;top:2984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" fillcolor="#5b9bd5 [3204]" strokecolor="black [3213]">
                        <v:imagedata r:id="rId55" o:title=""/>
                        <v:shadow color="#e7e6e6 [3214]"/>
                      </v:shape>
                    </v:group>
                  </v:group>
                  <v:oval id="Oval 4026" o:spid="_x0000_s3295" style="position:absolute;left:65884;top:32902;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" fillcolor="window" strokecolor="#385d8a" strokeweight="2pt">
                    <v:textbox>
                      <w:txbxContent>
                        <w:p w14:paraId="4CF1F50D" w14:textId="77777777" w:rsidR="0051744F" w:rsidRDefault="0051744F" w:rsidP="007A64A8">
                          <w:pPr>
                            <w:rPr>
                              <w:rFonts w:eastAsia="Times New Roman"/>
                            </w:rPr>
                          </w:pPr>
                        </w:p>
                      </w:txbxContent>
                    </v:textbox>
                  </v:oval>
                  <v:oval id="Oval 4027" o:spid="_x0000_s3296" style="position:absolute;left:47798;top:25873;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" fillcolor="window" strokecolor="#385d8a" strokeweight="2pt">
                    <v:textbox>
                      <w:txbxContent>
                        <w:p w14:paraId="7952E47D" w14:textId="77777777" w:rsidR="0051744F" w:rsidRDefault="0051744F" w:rsidP="007A64A8">
                          <w:pPr>
                            <w:rPr>
                              <w:rFonts w:eastAsia="Times New Roman"/>
                            </w:rPr>
                          </w:pPr>
                        </w:p>
                      </w:txbxContent>
                    </v:textbox>
                  </v:oval>
                  <v:line id="Straight Connector 4028" o:spid="_x0000_s3297" style="position:absolute;flip:y;visibility:visible;mso-wrap-style:square" from="53002,29848" to="57516,30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" strokecolor="windowText"/>
                  <v:line id="Straight Connector 4029" o:spid="_x0000_s3298" style="position:absolute;visibility:visible;mso-wrap-style:square" from="63337,27193" to="68932,32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" strokecolor="windowText"/>
                  <v:line id="Straight Connector 4030" o:spid="_x0000_s3299" style="position:absolute;visibility:visible;mso-wrap-style:square" from="63337,32599" to="66777,37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" strokecolor="windowText"/>
                  <v:line id="Straight Connector 4031" o:spid="_x0000_s3300" style="position:absolute;flip:y;visibility:visible;mso-wrap-style:square" from="68932,29851" to="74349,32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" strokecolor="windowText"/>
                  <v:line id="Straight Connector 4032" o:spid="_x0000_s3301" style="position:absolute;flip:y;visibility:visible;mso-wrap-style:square" from="71087,31289" to="76097,37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" strokecolor="windowText"/>
                  <v:group id="Group 4033" o:spid="_x0000_s3302" style="position:absolute;left:15949;top:9809;width:13141;height:31922" coordorigin="15949,9809" coordsize="13141,31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">
                    <v:group id="Group 4034" o:spid="_x0000_s3303" style="position:absolute;left:15949;top:9809;width:8286;height:24396" coordorigin="15949,9809" coordsize="8286,2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">
                      <v:group id="Group 4035" o:spid="_x0000_s3304" style="position:absolute;left:16056;top:9809;width:8179;height:12418" coordorigin="16056,980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">
                        <v:shape id="Picture 4036" o:spid="_x0000_s3305" type="#_x0000_t75" style="position:absolute;left:20092;top:128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" fillcolor="#5b9bd5 [3204]" strokecolor="black [3213]">
                          <v:imagedata r:id="rId55" o:title=""/>
                          <v:shadow color="#e7e6e6 [3214]"/>
                        </v:shape>
                        <v:shape id="Picture 4037" o:spid="_x0000_s3306" type="#_x0000_t75" style="position:absolute;left:16163;top:1284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" fillcolor="#5b9bd5 [3204]" strokecolor="black [3213]">
                          <v:imagedata r:id="rId55" o:title=""/>
                          <v:shadow color="#e7e6e6 [3214]"/>
                        </v:shape>
                        <v:shape id="Picture 4038" o:spid="_x0000_s3307" type="#_x0000_t75" style="position:absolute;left:20092;top:980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" fillcolor="#5b9bd5 [3204]" strokecolor="black [3213]">
                          <v:imagedata r:id="rId55" o:title=""/>
                          <v:shadow color="#e7e6e6 [3214]"/>
                        </v:shape>
                        <v:shape id="Picture 4039" o:spid="_x0000_s3308" type="#_x0000_t75" style="position:absolute;left:16056;top:1589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" fillcolor="#5b9bd5 [3204]" strokecolor="black [3213]">
                          <v:imagedata r:id="rId55" o:title=""/>
                          <v:shadow color="#e7e6e6 [3214]"/>
                        </v:shape>
                        <v:shape id="Picture 4040" o:spid="_x0000_s3309" type="#_x0000_t75" style="position:absolute;left:19985;top:1894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" fillcolor="#5b9bd5 [3204]" strokecolor="black [3213]">
                          <v:imagedata r:id="rId55" o:title=""/>
                          <v:shadow color="#e7e6e6 [3214]"/>
                        </v:shape>
                        <v:shape id="Picture 4041" o:spid="_x0000_s3310" type="#_x0000_t75" style="position:absolute;left:16056;top:1893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" fillcolor="#5b9bd5 [3204]" strokecolor="black [3213]">
                          <v:imagedata r:id="rId55" o:title=""/>
                          <v:shadow color="#e7e6e6 [3214]"/>
                        </v:shape>
                        <v:shape id="Picture 4042" o:spid="_x0000_s3311" type="#_x0000_t75" style="position:absolute;left:19985;top:1589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" fillcolor="#5b9bd5 [3204]" strokecolor="black [3213]">
                          <v:imagedata r:id="rId55" o:title=""/>
                          <v:shadow color="#e7e6e6 [3214]"/>
                        </v:shape>
                        <v:shape id="Picture 4043" o:spid="_x0000_s3312" type="#_x0000_t75" style="position:absolute;left:16163;top:992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" fillcolor="#5b9bd5 [3204]" strokecolor="black [3213]">
                          <v:imagedata r:id="rId56" o:title=""/>
                          <v:shadow color="#e7e6e6 [3214]"/>
                        </v:shape>
                      </v:group>
                      <v:group id="Group 4044" o:spid="_x0000_s3313" style="position:absolute;left:16056;top:21781;width:8072;height:6336" coordorigin="16056,21781"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">
                        <v:shape id="Picture 4045" o:spid="_x0000_s3314" type="#_x0000_t75" style="position:absolute;left:19985;top:2178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" fillcolor="#5b9bd5 [3204]" strokecolor="black [3213]">
                          <v:imagedata r:id="rId55" o:title=""/>
                          <v:shadow color="#e7e6e6 [3214]"/>
                        </v:shape>
                        <v:shape id="Picture 4046" o:spid="_x0000_s3315" type="#_x0000_t75" style="position:absolute;left:16056;top:2178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" fillcolor="#5b9bd5 [3204]" strokecolor="black [3213]">
                          <v:imagedata r:id="rId55" o:title=""/>
                          <v:shadow color="#e7e6e6 [3214]"/>
                        </v:shape>
                        <v:shape id="Picture 4047" o:spid="_x0000_s3316" type="#_x0000_t75" style="position:absolute;left:16129;top:2483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" fillcolor="#5b9bd5 [3204]" strokecolor="black [3213]">
                          <v:imagedata r:id="rId55" o:title=""/>
                          <v:shadow color="#e7e6e6 [3214]"/>
                        </v:shape>
                        <v:shape id="Picture 4048" o:spid="_x0000_s3317" type="#_x0000_t75" style="position:absolute;left:19878;top:2483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" fillcolor="#5b9bd5 [3204]" strokecolor="black [3213]">
                          <v:imagedata r:id="rId55" o:title=""/>
                          <v:shadow color="#e7e6e6 [3214]"/>
                        </v:shape>
                      </v:group>
                      <v:group id="Group 4049" o:spid="_x0000_s3318" style="position:absolute;left:15949;top:27870;width:8072;height:6335" coordorigin="15949,27870"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">
                        <v:shape id="Picture 4050" o:spid="_x0000_s3319" type="#_x0000_t75" style="position:absolute;left:19878;top:2787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" fillcolor="#5b9bd5 [3204]" strokecolor="black [3213]">
                          <v:imagedata r:id="rId55" o:title=""/>
                          <v:shadow color="#e7e6e6 [3214]"/>
                        </v:shape>
                        <v:shape id="Picture 4051" o:spid="_x0000_s3320" type="#_x0000_t75" style="position:absolute;left:15949;top:2787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" fillcolor="#5b9bd5 [3204]" strokecolor="black [3213]">
                          <v:imagedata r:id="rId55" o:title=""/>
                          <v:shadow color="#e7e6e6 [3214]"/>
                        </v:shape>
                        <v:shape id="Picture 4052" o:spid="_x0000_s3321" type="#_x0000_t75" style="position:absolute;left:16022;top:3091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" fillcolor="#5b9bd5 [3204]" strokecolor="black [3213]">
                          <v:imagedata r:id="rId55" o:title=""/>
                          <v:shadow color="#e7e6e6 [3214]"/>
                        </v:shape>
                        <v:shape id="Picture 4053" o:spid="_x0000_s3322" type="#_x0000_t75" style="position:absolute;left:19770;top:3091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" fillcolor="#5b9bd5 [3204]" strokecolor="black [3213]">
                          <v:imagedata r:id="rId55" o:title=""/>
                          <v:shadow color="#e7e6e6 [3214]"/>
                        </v:shape>
                      </v:group>
                    </v:group>
                    <v:group id="Group 4054" o:spid="_x0000_s3323" style="position:absolute;left:16897;top:11239;width:8286;height:24396" coordorigin="16897,11239" coordsize="8286,2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">
                      <v:group id="Group 4055" o:spid="_x0000_s3324" style="position:absolute;left:17004;top:11239;width:8179;height:12418" coordorigin="17004,11239"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">
                        <v:shape id="Picture 4056" o:spid="_x0000_s3325" type="#_x0000_t75" style="position:absolute;left:21040;top:1428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" fillcolor="#5b9bd5 [3204]" strokecolor="black [3213]">
                          <v:imagedata r:id="rId55" o:title=""/>
                          <v:shadow color="#e7e6e6 [3214]"/>
                        </v:shape>
                        <v:shape id="Picture 4057" o:spid="_x0000_s3326" type="#_x0000_t75" style="position:absolute;left:17111;top:142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" fillcolor="#5b9bd5 [3204]" strokecolor="black [3213]">
                          <v:imagedata r:id="rId55" o:title=""/>
                          <v:shadow color="#e7e6e6 [3214]"/>
                        </v:shape>
                        <v:shape id="Picture 4058" o:spid="_x0000_s3327" type="#_x0000_t75" style="position:absolute;left:21040;top:1123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" fillcolor="#5b9bd5 [3204]" strokecolor="black [3213]">
                          <v:imagedata r:id="rId55" o:title=""/>
                          <v:shadow color="#e7e6e6 [3214]"/>
                        </v:shape>
                        <v:shape id="Picture 4059" o:spid="_x0000_s3328" type="#_x0000_t75" style="position:absolute;left:17004;top:1732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" fillcolor="#5b9bd5 [3204]" strokecolor="black [3213]">
                          <v:imagedata r:id="rId55" o:title=""/>
                          <v:shadow color="#e7e6e6 [3214]"/>
                        </v:shape>
                        <v:shape id="Picture 4060" o:spid="_x0000_s3329" type="#_x0000_t75" style="position:absolute;left:20933;top:2037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" fillcolor="#5b9bd5 [3204]" strokecolor="black [3213]">
                          <v:imagedata r:id="rId55" o:title=""/>
                          <v:shadow color="#e7e6e6 [3214]"/>
                        </v:shape>
                        <v:shape id="Picture 4061" o:spid="_x0000_s3330" type="#_x0000_t75" style="position:absolute;left:17004;top:2036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" fillcolor="#5b9bd5 [3204]" strokecolor="black [3213]">
                          <v:imagedata r:id="rId55" o:title=""/>
                          <v:shadow color="#e7e6e6 [3214]"/>
                        </v:shape>
                        <v:shape id="Picture 4062" o:spid="_x0000_s3331" type="#_x0000_t75" style="position:absolute;left:20933;top:1732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" fillcolor="#5b9bd5 [3204]" strokecolor="black [3213]">
                          <v:imagedata r:id="rId55" o:title=""/>
                          <v:shadow color="#e7e6e6 [3214]"/>
                        </v:shape>
                        <v:shape id="Picture 4063" o:spid="_x0000_s3332" type="#_x0000_t75" style="position:absolute;left:17111;top:1135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" fillcolor="#5b9bd5 [3204]" strokecolor="black [3213]">
                          <v:imagedata r:id="rId56" o:title=""/>
                          <v:shadow color="#e7e6e6 [3214]"/>
                        </v:shape>
                      </v:group>
                      <v:group id="Group 4064" o:spid="_x0000_s3333" style="position:absolute;left:17004;top:23211;width:8072;height:6335" coordorigin="17004,23211"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">
                        <v:shape id="Picture 4065" o:spid="_x0000_s3334" type="#_x0000_t75" style="position:absolute;left:20933;top:2321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" fillcolor="#5b9bd5 [3204]" strokecolor="black [3213]">
                          <v:imagedata r:id="rId55" o:title=""/>
                          <v:shadow color="#e7e6e6 [3214]"/>
                        </v:shape>
                        <v:shape id="Picture 4066" o:spid="_x0000_s3335" type="#_x0000_t75" style="position:absolute;left:17004;top:232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" fillcolor="#5b9bd5 [3204]" strokecolor="black [3213]">
                          <v:imagedata r:id="rId55" o:title=""/>
                          <v:shadow color="#e7e6e6 [3214]"/>
                        </v:shape>
                        <v:shape id="Picture 4067" o:spid="_x0000_s3336" type="#_x0000_t75" style="position:absolute;left:17077;top:2626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" fillcolor="#5b9bd5 [3204]" strokecolor="black [3213]">
                          <v:imagedata r:id="rId55" o:title=""/>
                          <v:shadow color="#e7e6e6 [3214]"/>
                        </v:shape>
                        <v:shape id="Picture 4068" o:spid="_x0000_s3337" type="#_x0000_t75" style="position:absolute;left:20825;top:2626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" fillcolor="#5b9bd5 [3204]" strokecolor="black [3213]">
                          <v:imagedata r:id="rId55" o:title=""/>
                          <v:shadow color="#e7e6e6 [3214]"/>
                        </v:shape>
                      </v:group>
                      <v:group id="Group 4069" o:spid="_x0000_s3338" style="position:absolute;left:16897;top:29299;width:8072;height:6336" coordorigin="16897,29299"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">
                        <v:shape id="Picture 4070" o:spid="_x0000_s3339" type="#_x0000_t75" style="position:absolute;left:20825;top:2930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" fillcolor="#5b9bd5 [3204]" strokecolor="black [3213]">
                          <v:imagedata r:id="rId55" o:title=""/>
                          <v:shadow color="#e7e6e6 [3214]"/>
                        </v:shape>
                        <v:shape id="Picture 4071" o:spid="_x0000_s3340" type="#_x0000_t75" style="position:absolute;left:16897;top:292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" fillcolor="#5b9bd5 [3204]" strokecolor="black [3213]">
                          <v:imagedata r:id="rId55" o:title=""/>
                          <v:shadow color="#e7e6e6 [3214]"/>
                        </v:shape>
                        <v:shape id="Picture 4072" o:spid="_x0000_s3341" type="#_x0000_t75" style="position:absolute;left:16970;top:3234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" fillcolor="#5b9bd5 [3204]" strokecolor="black [3213]">
                          <v:imagedata r:id="rId55" o:title=""/>
                          <v:shadow color="#e7e6e6 [3214]"/>
                        </v:shape>
                        <v:shape id="Picture 4073" o:spid="_x0000_s3342" type="#_x0000_t75" style="position:absolute;left:20718;top:3234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" fillcolor="#5b9bd5 [3204]" strokecolor="black [3213]">
                          <v:imagedata r:id="rId55" o:title=""/>
                          <v:shadow color="#e7e6e6 [3214]"/>
                        </v:shape>
                      </v:group>
                    </v:group>
                    <v:group id="Group 4074" o:spid="_x0000_s3343" style="position:absolute;left:17840;top:12763;width:8287;height:24396" coordorigin="17840,12763" coordsize="8286,2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">
                      <v:group id="Group 4075" o:spid="_x0000_s3344" style="position:absolute;left:17947;top:12763;width:8180;height:12418" coordorigin="17947,12763"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">
                        <v:shape id="Picture 4076" o:spid="_x0000_s3345" type="#_x0000_t75" style="position:absolute;left:21983;top:158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" fillcolor="#5b9bd5 [3204]" strokecolor="black [3213]">
                          <v:imagedata r:id="rId55" o:title=""/>
                          <v:shadow color="#e7e6e6 [3214]"/>
                        </v:shape>
                        <v:shape id="Picture 4077" o:spid="_x0000_s3346" type="#_x0000_t75" style="position:absolute;left:18055;top:1580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" fillcolor="#5b9bd5 [3204]" strokecolor="black [3213]">
                          <v:imagedata r:id="rId55" o:title=""/>
                          <v:shadow color="#e7e6e6 [3214]"/>
                        </v:shape>
                        <v:shape id="Picture 4078" o:spid="_x0000_s3347" type="#_x0000_t75" style="position:absolute;left:21983;top:1276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" fillcolor="#5b9bd5 [3204]" strokecolor="black [3213]">
                          <v:imagedata r:id="rId55" o:title=""/>
                          <v:shadow color="#e7e6e6 [3214]"/>
                        </v:shape>
                        <v:shape id="Picture 4079" o:spid="_x0000_s3348" type="#_x0000_t75" style="position:absolute;left:17947;top:1885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" fillcolor="#5b9bd5 [3204]" strokecolor="black [3213]">
                          <v:imagedata r:id="rId55" o:title=""/>
                          <v:shadow color="#e7e6e6 [3214]"/>
                        </v:shape>
                        <v:shape id="Picture 4080" o:spid="_x0000_s3349" type="#_x0000_t75" style="position:absolute;left:21876;top:21894;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" fillcolor="#5b9bd5 [3204]" strokecolor="black [3213]">
                          <v:imagedata r:id="rId55" o:title=""/>
                          <v:shadow color="#e7e6e6 [3214]"/>
                        </v:shape>
                        <v:shape id="Picture 4081" o:spid="_x0000_s3350" type="#_x0000_t75" style="position:absolute;left:17947;top:2188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" fillcolor="#5b9bd5 [3204]" strokecolor="black [3213]">
                          <v:imagedata r:id="rId55" o:title=""/>
                          <v:shadow color="#e7e6e6 [3214]"/>
                        </v:shape>
                        <v:shape id="Picture 4082" o:spid="_x0000_s3351" type="#_x0000_t75" style="position:absolute;left:21876;top:1885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" fillcolor="#5b9bd5 [3204]" strokecolor="black [3213]">
                          <v:imagedata r:id="rId55" o:title=""/>
                          <v:shadow color="#e7e6e6 [3214]"/>
                        </v:shape>
                        <v:shape id="Picture 4083" o:spid="_x0000_s3352" type="#_x0000_t75" style="position:absolute;left:18055;top:1288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" fillcolor="#5b9bd5 [3204]" strokecolor="black [3213]">
                          <v:imagedata r:id="rId56" o:title=""/>
                          <v:shadow color="#e7e6e6 [3214]"/>
                        </v:shape>
                      </v:group>
                      <v:group id="Group 4084" o:spid="_x0000_s3353" style="position:absolute;left:17947;top:24735;width:8073;height:6335" coordorigin="17947,24735"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">
                        <v:shape id="Picture 4085" o:spid="_x0000_s3354" type="#_x0000_t75" style="position:absolute;left:21876;top:2474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" fillcolor="#5b9bd5 [3204]" strokecolor="black [3213]">
                          <v:imagedata r:id="rId55" o:title=""/>
                          <v:shadow color="#e7e6e6 [3214]"/>
                        </v:shape>
                        <v:shape id="Picture 4086" o:spid="_x0000_s3355" type="#_x0000_t75" style="position:absolute;left:17947;top:2473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" fillcolor="#5b9bd5 [3204]" strokecolor="black [3213]">
                          <v:imagedata r:id="rId55" o:title=""/>
                          <v:shadow color="#e7e6e6 [3214]"/>
                        </v:shape>
                        <v:shape id="Picture 4087" o:spid="_x0000_s3356" type="#_x0000_t75" style="position:absolute;left:18020;top:2778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" fillcolor="#5b9bd5 [3204]" strokecolor="black [3213]">
                          <v:imagedata r:id="rId55" o:title=""/>
                          <v:shadow color="#e7e6e6 [3214]"/>
                        </v:shape>
                        <v:shape id="Picture 4088" o:spid="_x0000_s3357" type="#_x0000_t75" style="position:absolute;left:21769;top:2778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" fillcolor="#5b9bd5 [3204]" strokecolor="black [3213]">
                          <v:imagedata r:id="rId55" o:title=""/>
                          <v:shadow color="#e7e6e6 [3214]"/>
                        </v:shape>
                      </v:group>
                      <v:group id="Group 4089" o:spid="_x0000_s3358" style="position:absolute;left:17840;top:30823;width:8072;height:6336" coordorigin="17840,30823"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">
                        <v:shape id="Picture 4090" o:spid="_x0000_s3359" type="#_x0000_t75" style="position:absolute;left:21769;top:3083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" fillcolor="#5b9bd5 [3204]" strokecolor="black [3213]">
                          <v:imagedata r:id="rId55" o:title=""/>
                          <v:shadow color="#e7e6e6 [3214]"/>
                        </v:shape>
                        <v:shape id="Picture 4091" o:spid="_x0000_s3360" type="#_x0000_t75" style="position:absolute;left:17840;top:308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" fillcolor="#5b9bd5 [3204]" strokecolor="black [3213]">
                          <v:imagedata r:id="rId55" o:title=""/>
                          <v:shadow color="#e7e6e6 [3214]"/>
                        </v:shape>
                        <v:shape id="Picture 4092" o:spid="_x0000_s3361" type="#_x0000_t75" style="position:absolute;left:17913;top:33872;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" fillcolor="#5b9bd5 [3204]" strokecolor="black [3213]">
                          <v:imagedata r:id="rId55" o:title=""/>
                          <v:shadow color="#e7e6e6 [3214]"/>
                        </v:shape>
                        <v:shape id="Picture 4093" o:spid="_x0000_s3362" type="#_x0000_t75" style="position:absolute;left:21662;top:3387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" fillcolor="#5b9bd5 [3204]" strokecolor="black [3213]">
                          <v:imagedata r:id="rId55" o:title=""/>
                          <v:shadow color="#e7e6e6 [3214]"/>
                        </v:shape>
                      </v:group>
                    </v:group>
                    <v:group id="Group 4094" o:spid="_x0000_s3363" style="position:absolute;left:18895;top:14287;width:8287;height:24396" coordorigin="18895,14287" coordsize="8286,2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">
                      <v:group id="Group 4095" o:spid="_x0000_s3364" style="position:absolute;left:19002;top:14287;width:8180;height:12418" coordorigin="19002,14287"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">
                        <v:shape id="Picture 4096" o:spid="_x0000_s3365" type="#_x0000_t75" style="position:absolute;left:23038;top:17331;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" fillcolor="#5b9bd5 [3204]" strokecolor="black [3213]">
                          <v:imagedata r:id="rId55" o:title=""/>
                          <v:shadow color="#e7e6e6 [3214]"/>
                        </v:shape>
                        <v:shape id="Picture 4097" o:spid="_x0000_s3366" type="#_x0000_t75" style="position:absolute;left:19110;top:1732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" fillcolor="#5b9bd5 [3204]" strokecolor="black [3213]">
                          <v:imagedata r:id="rId55" o:title=""/>
                          <v:shadow color="#e7e6e6 [3214]"/>
                        </v:shape>
                        <v:shape id="Picture 4098" o:spid="_x0000_s3367" type="#_x0000_t75" style="position:absolute;left:23038;top:1428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" fillcolor="#5b9bd5 [3204]" strokecolor="black [3213]">
                          <v:imagedata r:id="rId55" o:title=""/>
                          <v:shadow color="#e7e6e6 [3214]"/>
                        </v:shape>
                        <v:shape id="Picture 4099" o:spid="_x0000_s3368" type="#_x0000_t75" style="position:absolute;left:19002;top:2037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" fillcolor="#5b9bd5 [3204]" strokecolor="black [3213]">
                          <v:imagedata r:id="rId55" o:title=""/>
                          <v:shadow color="#e7e6e6 [3214]"/>
                        </v:shape>
                        <v:shape id="Picture 4100" o:spid="_x0000_s3369" type="#_x0000_t75" style="position:absolute;left:22931;top:2341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" fillcolor="#5b9bd5 [3204]" strokecolor="black [3213]">
                          <v:imagedata r:id="rId55" o:title=""/>
                          <v:shadow color="#e7e6e6 [3214]"/>
                        </v:shape>
                        <v:shape id="Picture 4101" o:spid="_x0000_s3370" type="#_x0000_t75" style="position:absolute;left:19002;top:2341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" fillcolor="#5b9bd5 [3204]" strokecolor="black [3213]">
                          <v:imagedata r:id="rId55" o:title=""/>
                          <v:shadow color="#e7e6e6 [3214]"/>
                        </v:shape>
                        <v:shape id="Picture 4102" o:spid="_x0000_s3371" type="#_x0000_t75" style="position:absolute;left:22931;top:2037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" fillcolor="#5b9bd5 [3204]" strokecolor="black [3213]">
                          <v:imagedata r:id="rId55" o:title=""/>
                          <v:shadow color="#e7e6e6 [3214]"/>
                        </v:shape>
                        <v:shape id="Picture 4103" o:spid="_x0000_s3372" type="#_x0000_t75" style="position:absolute;left:19110;top:1440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" fillcolor="#5b9bd5 [3204]" strokecolor="black [3213]">
                          <v:imagedata r:id="rId56" o:title=""/>
                          <v:shadow color="#e7e6e6 [3214]"/>
                        </v:shape>
                      </v:group>
                      <v:group id="Group 4104" o:spid="_x0000_s3373" style="position:absolute;left:19002;top:26259;width:8073;height:6335" coordorigin="19002,26259"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">
                        <v:shape id="Picture 4105" o:spid="_x0000_s3374" type="#_x0000_t75" style="position:absolute;left:22931;top:2626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" fillcolor="#5b9bd5 [3204]" strokecolor="black [3213]">
                          <v:imagedata r:id="rId55" o:title=""/>
                          <v:shadow color="#e7e6e6 [3214]"/>
                        </v:shape>
                        <v:shape id="Picture 4106" o:spid="_x0000_s3375" type="#_x0000_t75" style="position:absolute;left:19002;top:2625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" fillcolor="#5b9bd5 [3204]" strokecolor="black [3213]">
                          <v:imagedata r:id="rId55" o:title=""/>
                          <v:shadow color="#e7e6e6 [3214]"/>
                        </v:shape>
                        <v:shape id="Picture 4107" o:spid="_x0000_s3376" type="#_x0000_t75" style="position:absolute;left:19075;top:2930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" fillcolor="#5b9bd5 [3204]" strokecolor="black [3213]">
                          <v:imagedata r:id="rId55" o:title=""/>
                          <v:shadow color="#e7e6e6 [3214]"/>
                        </v:shape>
                        <v:shape id="Picture 4108" o:spid="_x0000_s3377" type="#_x0000_t75" style="position:absolute;left:22824;top:2930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" fillcolor="#5b9bd5 [3204]" strokecolor="black [3213]">
                          <v:imagedata r:id="rId55" o:title=""/>
                          <v:shadow color="#e7e6e6 [3214]"/>
                        </v:shape>
                      </v:group>
                      <v:group id="Group 4109" o:spid="_x0000_s3378" style="position:absolute;left:18895;top:32347;width:8072;height:6336" coordorigin="18895,32347"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">
                        <v:shape id="Picture 4110" o:spid="_x0000_s3379" type="#_x0000_t75" style="position:absolute;left:22824;top:323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" fillcolor="#5b9bd5 [3204]" strokecolor="black [3213]">
                          <v:imagedata r:id="rId55" o:title=""/>
                          <v:shadow color="#e7e6e6 [3214]"/>
                        </v:shape>
                        <v:shape id="Picture 4111" o:spid="_x0000_s3380" type="#_x0000_t75" style="position:absolute;left:18895;top:3234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" fillcolor="#5b9bd5 [3204]" strokecolor="black [3213]">
                          <v:imagedata r:id="rId55" o:title=""/>
                          <v:shadow color="#e7e6e6 [3214]"/>
                        </v:shape>
                        <v:shape id="Picture 4112" o:spid="_x0000_s3381" type="#_x0000_t75" style="position:absolute;left:18968;top:35396;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" fillcolor="#5b9bd5 [3204]" strokecolor="black [3213]">
                          <v:imagedata r:id="rId55" o:title=""/>
                          <v:shadow color="#e7e6e6 [3214]"/>
                        </v:shape>
                        <v:shape id="Picture 4113" o:spid="_x0000_s3382" type="#_x0000_t75" style="position:absolute;left:22717;top:3539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" fillcolor="#5b9bd5 [3204]" strokecolor="black [3213]">
                          <v:imagedata r:id="rId55" o:title=""/>
                          <v:shadow color="#e7e6e6 [3214]"/>
                        </v:shape>
                      </v:group>
                    </v:group>
                    <v:group id="Group 4114" o:spid="_x0000_s3383" style="position:absolute;left:19839;top:15811;width:8286;height:24396" coordorigin="19839,15811" coordsize="8286,2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">
                      <v:group id="Group 4115" o:spid="_x0000_s3384" style="position:absolute;left:19946;top:15811;width:8179;height:12418" coordorigin="19946,15811"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">
                        <v:shape id="Picture 4116" o:spid="_x0000_s3385" type="#_x0000_t75" style="position:absolute;left:23982;top:1885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" fillcolor="#5b9bd5 [3204]" strokecolor="black [3213]">
                          <v:imagedata r:id="rId55" o:title=""/>
                          <v:shadow color="#e7e6e6 [3214]"/>
                        </v:shape>
                        <v:shape id="Picture 4117" o:spid="_x0000_s3386" type="#_x0000_t75" style="position:absolute;left:20053;top:1884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" fillcolor="#5b9bd5 [3204]" strokecolor="black [3213]">
                          <v:imagedata r:id="rId55" o:title=""/>
                          <v:shadow color="#e7e6e6 [3214]"/>
                        </v:shape>
                        <v:shape id="Picture 4118" o:spid="_x0000_s3387" type="#_x0000_t75" style="position:absolute;left:23982;top:158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" fillcolor="#5b9bd5 [3204]" strokecolor="black [3213]">
                          <v:imagedata r:id="rId55" o:title=""/>
                          <v:shadow color="#e7e6e6 [3214]"/>
                        </v:shape>
                        <v:shape id="Picture 4119" o:spid="_x0000_s3388" type="#_x0000_t75" style="position:absolute;left:19946;top:218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" fillcolor="#5b9bd5 [3204]" strokecolor="black [3213]">
                          <v:imagedata r:id="rId55" o:title=""/>
                          <v:shadow color="#e7e6e6 [3214]"/>
                        </v:shape>
                        <v:shape id="Picture 4120" o:spid="_x0000_s3389" type="#_x0000_t75" style="position:absolute;left:23875;top:24942;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" fillcolor="#5b9bd5 [3204]" strokecolor="black [3213]">
                          <v:imagedata r:id="rId55" o:title=""/>
                          <v:shadow color="#e7e6e6 [3214]"/>
                        </v:shape>
                        <v:shape id="Picture 4121" o:spid="_x0000_s3390" type="#_x0000_t75" style="position:absolute;left:19946;top:2493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" fillcolor="#5b9bd5 [3204]" strokecolor="black [3213]">
                          <v:imagedata r:id="rId55" o:title=""/>
                          <v:shadow color="#e7e6e6 [3214]"/>
                        </v:shape>
                        <v:shape id="Picture 4122" o:spid="_x0000_s3391" type="#_x0000_t75" style="position:absolute;left:23875;top:218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" fillcolor="#5b9bd5 [3204]" strokecolor="black [3213]">
                          <v:imagedata r:id="rId55" o:title=""/>
                          <v:shadow color="#e7e6e6 [3214]"/>
                        </v:shape>
                        <v:shape id="Picture 4123" o:spid="_x0000_s3392" type="#_x0000_t75" style="position:absolute;left:20053;top:1593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" fillcolor="#5b9bd5 [3204]" strokecolor="black [3213]">
                          <v:imagedata r:id="rId56" o:title=""/>
                          <v:shadow color="#e7e6e6 [3214]"/>
                        </v:shape>
                      </v:group>
                      <v:group id="Group 4124" o:spid="_x0000_s3393" style="position:absolute;left:19946;top:27783;width:8072;height:6335" coordorigin="19946,27783"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">
                        <v:shape id="Picture 4125" o:spid="_x0000_s3394" type="#_x0000_t75" style="position:absolute;left:23875;top:2778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" fillcolor="#5b9bd5 [3204]" strokecolor="black [3213]">
                          <v:imagedata r:id="rId55" o:title=""/>
                          <v:shadow color="#e7e6e6 [3214]"/>
                        </v:shape>
                        <v:shape id="Picture 4126" o:spid="_x0000_s3395" type="#_x0000_t75" style="position:absolute;left:19946;top:2778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" fillcolor="#5b9bd5 [3204]" strokecolor="black [3213]">
                          <v:imagedata r:id="rId55" o:title=""/>
                          <v:shadow color="#e7e6e6 [3214]"/>
                        </v:shape>
                        <v:shape id="Picture 4127" o:spid="_x0000_s3396" type="#_x0000_t75" style="position:absolute;left:20019;top:3083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" fillcolor="#5b9bd5 [3204]" strokecolor="black [3213]">
                          <v:imagedata r:id="rId55" o:title=""/>
                          <v:shadow color="#e7e6e6 [3214]"/>
                        </v:shape>
                        <v:shape id="Picture 4128" o:spid="_x0000_s3397" type="#_x0000_t75" style="position:absolute;left:23767;top:3083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" fillcolor="#5b9bd5 [3204]" strokecolor="black [3213]">
                          <v:imagedata r:id="rId55" o:title=""/>
                          <v:shadow color="#e7e6e6 [3214]"/>
                        </v:shape>
                      </v:group>
                      <v:group id="Group 4129" o:spid="_x0000_s3398" style="position:absolute;left:19839;top:33871;width:8072;height:6336" coordorigin="19839,33871"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hQw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BqP3+H5JjwBuf4DAAD//wMAUEsBAi0AFAAGAAgAAAAhANvh9svuAAAAhQEAABMAAAAAAAAA&#10;AAAAAAAAAAAAAFtDb250ZW50X1R5cGVzXS54bWxQSwECLQAUAAYACAAAACEAWvQsW78AAAAVAQAA&#10;CwAAAAAAAAAAAAAAAAAfAQAAX3JlbHMvLnJlbHNQSwECLQAUAAYACAAAACEASEoUMMYAAADdAAAA&#10;DwAAAAAAAAAAAAAAAAAHAgAAZHJzL2Rvd25yZXYueG1sUEsFBgAAAAADAAMAtwAAAPoCAAAAAA==&#10;">
                        <v:shape id="Picture 4130" o:spid="_x0000_s3399" type="#_x0000_t75" style="position:absolute;left:23767;top:33878;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" fillcolor="#5b9bd5 [3204]" strokecolor="black [3213]">
                          <v:imagedata r:id="rId55" o:title=""/>
                          <v:shadow color="#e7e6e6 [3214]"/>
                        </v:shape>
                        <v:shape id="Picture 4131" o:spid="_x0000_s3400" type="#_x0000_t75" style="position:absolute;left:19839;top:3387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" fillcolor="#5b9bd5 [3204]" strokecolor="black [3213]">
                          <v:imagedata r:id="rId55" o:title=""/>
                          <v:shadow color="#e7e6e6 [3214]"/>
                        </v:shape>
                        <v:shape id="Picture 4132" o:spid="_x0000_s3401" type="#_x0000_t75" style="position:absolute;left:19912;top:3692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" fillcolor="#5b9bd5 [3204]" strokecolor="black [3213]">
                          <v:imagedata r:id="rId55" o:title=""/>
                          <v:shadow color="#e7e6e6 [3214]"/>
                        </v:shape>
                        <v:shape id="Picture 4133" o:spid="_x0000_s3402" type="#_x0000_t75" style="position:absolute;left:23660;top:36920;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" fillcolor="#5b9bd5 [3204]" strokecolor="black [3213]">
                          <v:imagedata r:id="rId55" o:title=""/>
                          <v:shadow color="#e7e6e6 [3214]"/>
                        </v:shape>
                      </v:group>
                    </v:group>
                    <v:group id="Group 4134" o:spid="_x0000_s3403" style="position:absolute;left:20803;top:17335;width:8287;height:24396" coordorigin="20803,17335" coordsize="8286,2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">
                      <v:group id="Group 4135" o:spid="_x0000_s3404" style="position:absolute;left:20910;top:17335;width:8180;height:12418" coordorigin="20910,17335" coordsize="8179,1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">
                        <v:shape id="Picture 4136" o:spid="_x0000_s3405" type="#_x0000_t75" style="position:absolute;left:24946;top:20379;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" fillcolor="#5b9bd5 [3204]" strokecolor="black [3213]">
                          <v:imagedata r:id="rId55" o:title=""/>
                          <v:shadow color="#e7e6e6 [3214]"/>
                        </v:shape>
                        <v:shape id="Picture 4137" o:spid="_x0000_s3406" type="#_x0000_t75" style="position:absolute;left:21018;top:2037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" fillcolor="#5b9bd5 [3204]" strokecolor="black [3213]">
                          <v:imagedata r:id="rId55" o:title=""/>
                          <v:shadow color="#e7e6e6 [3214]"/>
                        </v:shape>
                        <v:shape id="Picture 4138" o:spid="_x0000_s3407" type="#_x0000_t75" style="position:absolute;left:24946;top:1733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" fillcolor="#5b9bd5 [3204]" strokecolor="black [3213]">
                          <v:imagedata r:id="rId55" o:title=""/>
                          <v:shadow color="#e7e6e6 [3214]"/>
                        </v:shape>
                        <v:shape id="Picture 4139" o:spid="_x0000_s3408" type="#_x0000_t75" style="position:absolute;left:20910;top:2342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" fillcolor="#5b9bd5 [3204]" strokecolor="black [3213]">
                          <v:imagedata r:id="rId55" o:title=""/>
                          <v:shadow color="#e7e6e6 [3214]"/>
                        </v:shape>
                        <v:shape id="Picture 4140" o:spid="_x0000_s3409" type="#_x0000_t75" style="position:absolute;left:24839;top:26466;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" fillcolor="#5b9bd5 [3204]" strokecolor="black [3213]">
                          <v:imagedata r:id="rId55" o:title=""/>
                          <v:shadow color="#e7e6e6 [3214]"/>
                        </v:shape>
                        <v:shape id="Picture 4141" o:spid="_x0000_s3410" type="#_x0000_t75" style="position:absolute;left:20910;top:2646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" fillcolor="#5b9bd5 [3204]" strokecolor="black [3213]">
                          <v:imagedata r:id="rId55" o:title=""/>
                          <v:shadow color="#e7e6e6 [3214]"/>
                        </v:shape>
                        <v:shape id="Picture 4142" o:spid="_x0000_s3411" type="#_x0000_t75" style="position:absolute;left:24839;top:2342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" fillcolor="#5b9bd5 [3204]" strokecolor="black [3213]">
                          <v:imagedata r:id="rId55" o:title=""/>
                          <v:shadow color="#e7e6e6 [3214]"/>
                        </v:shape>
                        <v:shape id="Picture 4143" o:spid="_x0000_s3412" type="#_x0000_t75" style="position:absolute;left:21018;top:174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" fillcolor="#5b9bd5 [3204]" strokecolor="black [3213]">
                          <v:imagedata r:id="rId56" o:title=""/>
                          <v:shadow color="#e7e6e6 [3214]"/>
                        </v:shape>
                      </v:group>
                      <v:group id="Group 4144" o:spid="_x0000_s3413" style="position:absolute;left:20910;top:29307;width:8073;height:6335" coordorigin="20910,29307"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">
                        <v:shape id="Picture 4145" o:spid="_x0000_s3414" type="#_x0000_t75" style="position:absolute;left:24839;top:2931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" fillcolor="#5b9bd5 [3204]" strokecolor="black [3213]">
                          <v:imagedata r:id="rId55" o:title=""/>
                          <v:shadow color="#e7e6e6 [3214]"/>
                        </v:shape>
                        <v:shape id="Picture 4146" o:spid="_x0000_s3415" type="#_x0000_t75" style="position:absolute;left:20910;top:29307;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" fillcolor="#5b9bd5 [3204]" strokecolor="black [3213]">
                          <v:imagedata r:id="rId55" o:title=""/>
                          <v:shadow color="#e7e6e6 [3214]"/>
                        </v:shape>
                        <v:shape id="Picture 4147" o:spid="_x0000_s3416" type="#_x0000_t75" style="position:absolute;left:20983;top:3235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" fillcolor="#5b9bd5 [3204]" strokecolor="black [3213]">
                          <v:imagedata r:id="rId55" o:title=""/>
                          <v:shadow color="#e7e6e6 [3214]"/>
                        </v:shape>
                        <v:shape id="Picture 4148" o:spid="_x0000_s3417" type="#_x0000_t75" style="position:absolute;left:24732;top:3235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" fillcolor="#5b9bd5 [3204]" strokecolor="black [3213]">
                          <v:imagedata r:id="rId55" o:title=""/>
                          <v:shadow color="#e7e6e6 [3214]"/>
                        </v:shape>
                      </v:group>
                      <v:group id="Group 4149" o:spid="_x0000_s3418" style="position:absolute;left:20803;top:35395;width:8072;height:6336" coordorigin="20803,35395"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">
                        <v:shape id="Picture 4150" o:spid="_x0000_s3419" type="#_x0000_t75" style="position:absolute;left:24732;top:3540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" fillcolor="#5b9bd5 [3204]" strokecolor="black [3213]">
                          <v:imagedata r:id="rId55" o:title=""/>
                          <v:shadow color="#e7e6e6 [3214]"/>
                        </v:shape>
                        <v:shape id="Picture 4151" o:spid="_x0000_s3420" type="#_x0000_t75" style="position:absolute;left:20803;top:3539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" fillcolor="#5b9bd5 [3204]" strokecolor="black [3213]">
                          <v:imagedata r:id="rId55" o:title=""/>
                          <v:shadow color="#e7e6e6 [3214]"/>
                        </v:shape>
                        <v:shape id="Picture 4152" o:spid="_x0000_s3421" type="#_x0000_t75" style="position:absolute;left:20876;top:38444;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" fillcolor="#5b9bd5 [3204]" strokecolor="black [3213]">
                          <v:imagedata r:id="rId55" o:title=""/>
                          <v:shadow color="#e7e6e6 [3214]"/>
                        </v:shape>
                        <v:shape id="Picture 4153" o:spid="_x0000_s3422" type="#_x0000_t75" style="position:absolute;left:24625;top:3844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" fillcolor="#5b9bd5 [3204]" strokecolor="black [3213]">
                          <v:imagedata r:id="rId55" o:title=""/>
                          <v:shadow color="#e7e6e6 [3214]"/>
                        </v:shape>
                      </v:group>
                    </v:group>
                  </v:group>
                  <v:group id="Group 4154" o:spid="_x0000_s3423" style="position:absolute;left:34366;top:17105;width:12588;height:19390" coordorigin="34366,17105" coordsize="12588,19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">
                    <v:group id="Group 4155" o:spid="_x0000_s3424" style="position:absolute;left:34366;top:17105;width:8106;height:12324" coordorigin="34366,17105" coordsize="8106,12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">
                      <v:group id="Group 4156" o:spid="_x0000_s3425" style="position:absolute;left:34366;top:23094;width:8072;height:6335" coordorigin="34366,23094"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">
                        <v:shape id="Picture 4157" o:spid="_x0000_s3426" type="#_x0000_t75" style="position:absolute;left:38294;top:23100;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" fillcolor="#5b9bd5 [3204]" strokecolor="black [3213]">
                          <v:imagedata r:id="rId55" o:title=""/>
                          <v:shadow color="#e7e6e6 [3214]"/>
                        </v:shape>
                        <v:shape id="Picture 4158" o:spid="_x0000_s3427" type="#_x0000_t75" style="position:absolute;left:34366;top:2309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" fillcolor="#5b9bd5 [3204]" strokecolor="black [3213]">
                          <v:imagedata r:id="rId55" o:title=""/>
                          <v:shadow color="#e7e6e6 [3214]"/>
                        </v:shape>
                        <v:shape id="Picture 4159" o:spid="_x0000_s3428" type="#_x0000_t75" style="position:absolute;left:34439;top:2614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" fillcolor="#5b9bd5 [3204]" strokecolor="black [3213]">
                          <v:imagedata r:id="rId55" o:title=""/>
                          <v:shadow color="#e7e6e6 [3214]"/>
                        </v:shape>
                        <v:shape id="Picture 4160" o:spid="_x0000_s3429" type="#_x0000_t75" style="position:absolute;left:38187;top:2614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" fillcolor="#5b9bd5 [3204]" strokecolor="black [3213]">
                          <v:imagedata r:id="rId55" o:title=""/>
                          <v:shadow color="#e7e6e6 [3214]"/>
                        </v:shape>
                      </v:group>
                      <v:group id="Group 4161" o:spid="_x0000_s3430" style="position:absolute;left:34400;top:17105;width:8072;height:6335" coordorigin="34400,17105"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">
                        <v:shape id="Picture 4162" o:spid="_x0000_s3431" type="#_x0000_t75" style="position:absolute;left:38329;top:17111;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" fillcolor="#5b9bd5 [3204]" strokecolor="black [3213]">
                          <v:imagedata r:id="rId55" o:title=""/>
                          <v:shadow color="#e7e6e6 [3214]"/>
                        </v:shape>
                        <v:shape id="Picture 4163" o:spid="_x0000_s3432" type="#_x0000_t75" style="position:absolute;left:34400;top:1710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" fillcolor="#5b9bd5 [3204]" strokecolor="black [3213]">
                          <v:imagedata r:id="rId55" o:title=""/>
                          <v:shadow color="#e7e6e6 [3214]"/>
                        </v:shape>
                        <v:shape id="Picture 4164" o:spid="_x0000_s3433" type="#_x0000_t75" style="position:absolute;left:34473;top:2015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" fillcolor="#5b9bd5 [3204]" strokecolor="black [3213]">
                          <v:imagedata r:id="rId55" o:title=""/>
                          <v:shadow color="#e7e6e6 [3214]"/>
                        </v:shape>
                        <v:shape id="Picture 4165" o:spid="_x0000_s3434" type="#_x0000_t75" style="position:absolute;left:38221;top:20154;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" fillcolor="#5b9bd5 [3204]" strokecolor="black [3213]">
                          <v:imagedata r:id="rId55" o:title=""/>
                          <v:shadow color="#e7e6e6 [3214]"/>
                        </v:shape>
                      </v:group>
                    </v:group>
                    <v:group id="Group 4166" o:spid="_x0000_s3435" style="position:absolute;left:35127;top:18334;width:8106;height:12324" coordorigin="35127,18334" coordsize="8106,12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">
                      <v:group id="Group 4167" o:spid="_x0000_s3436" style="position:absolute;left:35127;top:24323;width:8072;height:6335" coordorigin="35127,24323"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">
                        <v:shape id="Picture 4168" o:spid="_x0000_s3437" type="#_x0000_t75" style="position:absolute;left:39056;top:2432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" fillcolor="#5b9bd5 [3204]" strokecolor="black [3213]">
                          <v:imagedata r:id="rId55" o:title=""/>
                          <v:shadow color="#e7e6e6 [3214]"/>
                        </v:shape>
                        <v:shape id="Picture 4169" o:spid="_x0000_s3438" type="#_x0000_t75" style="position:absolute;left:35127;top:2432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" fillcolor="#5b9bd5 [3204]" strokecolor="black [3213]">
                          <v:imagedata r:id="rId55" o:title=""/>
                          <v:shadow color="#e7e6e6 [3214]"/>
                        </v:shape>
                        <v:shape id="Picture 4170" o:spid="_x0000_s3439" type="#_x0000_t75" style="position:absolute;left:35200;top:2737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" fillcolor="#5b9bd5 [3204]" strokecolor="black [3213]">
                          <v:imagedata r:id="rId55" o:title=""/>
                          <v:shadow color="#e7e6e6 [3214]"/>
                        </v:shape>
                        <v:shape id="Picture 4171" o:spid="_x0000_s3440" type="#_x0000_t75" style="position:absolute;left:38948;top:2737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" fillcolor="#5b9bd5 [3204]" strokecolor="black [3213]">
                          <v:imagedata r:id="rId55" o:title=""/>
                          <v:shadow color="#e7e6e6 [3214]"/>
                        </v:shape>
                      </v:group>
                      <v:group id="Group 4172" o:spid="_x0000_s3441" style="position:absolute;left:35161;top:18334;width:8072;height:6335" coordorigin="35161,18334"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">
                        <v:shape id="Picture 4173" o:spid="_x0000_s3442" type="#_x0000_t75" style="position:absolute;left:39090;top:18340;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" fillcolor="#5b9bd5 [3204]" strokecolor="black [3213]">
                          <v:imagedata r:id="rId55" o:title=""/>
                          <v:shadow color="#e7e6e6 [3214]"/>
                        </v:shape>
                        <v:shape id="Picture 4174" o:spid="_x0000_s3443" type="#_x0000_t75" style="position:absolute;left:35161;top:1833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" fillcolor="#5b9bd5 [3204]" strokecolor="black [3213]">
                          <v:imagedata r:id="rId55" o:title=""/>
                          <v:shadow color="#e7e6e6 [3214]"/>
                        </v:shape>
                        <v:shape id="Picture 4175" o:spid="_x0000_s3444" type="#_x0000_t75" style="position:absolute;left:35234;top:2138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" fillcolor="#5b9bd5 [3204]" strokecolor="black [3213]">
                          <v:imagedata r:id="rId55" o:title=""/>
                          <v:shadow color="#e7e6e6 [3214]"/>
                        </v:shape>
                        <v:shape id="Picture 4176" o:spid="_x0000_s3445" type="#_x0000_t75" style="position:absolute;left:38982;top:2138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" fillcolor="#5b9bd5 [3204]" strokecolor="black [3213]">
                          <v:imagedata r:id="rId55" o:title=""/>
                          <v:shadow color="#e7e6e6 [3214]"/>
                        </v:shape>
                      </v:group>
                    </v:group>
                    <v:group id="Group 4177" o:spid="_x0000_s3446" style="position:absolute;left:36015;top:19598;width:8106;height:12325" coordorigin="36015,19598" coordsize="8106,12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">
                      <v:group id="Group 4178" o:spid="_x0000_s3447" style="position:absolute;left:36015;top:25587;width:8072;height:6336" coordorigin="36015,25587"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">
                        <v:shape id="Picture 4179" o:spid="_x0000_s3448" type="#_x0000_t75" style="position:absolute;left:39944;top:2559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" fillcolor="#5b9bd5 [3204]" strokecolor="black [3213]">
                          <v:imagedata r:id="rId55" o:title=""/>
                          <v:shadow color="#e7e6e6 [3214]"/>
                        </v:shape>
                        <v:shape id="Picture 4180" o:spid="_x0000_s3449" type="#_x0000_t75" style="position:absolute;left:36015;top:2558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" fillcolor="#5b9bd5 [3204]" strokecolor="black [3213]">
                          <v:imagedata r:id="rId55" o:title=""/>
                          <v:shadow color="#e7e6e6 [3214]"/>
                        </v:shape>
                        <v:shape id="Picture 4181" o:spid="_x0000_s3450" type="#_x0000_t75" style="position:absolute;left:36088;top:28636;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" fillcolor="#5b9bd5 [3204]" strokecolor="black [3213]">
                          <v:imagedata r:id="rId55" o:title=""/>
                          <v:shadow color="#e7e6e6 [3214]"/>
                        </v:shape>
                        <v:shape id="Picture 4182" o:spid="_x0000_s3451" type="#_x0000_t75" style="position:absolute;left:39836;top:28636;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" fillcolor="#5b9bd5 [3204]" strokecolor="black [3213]">
                          <v:imagedata r:id="rId55" o:title=""/>
                          <v:shadow color="#e7e6e6 [3214]"/>
                        </v:shape>
                      </v:group>
                      <v:group id="Group 4183" o:spid="_x0000_s3452" style="position:absolute;left:36049;top:19598;width:8072;height:6336" coordorigin="36049,19598"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">
                        <v:shape id="Picture 4184" o:spid="_x0000_s3453" type="#_x0000_t75" style="position:absolute;left:39978;top:19605;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" fillcolor="#5b9bd5 [3204]" strokecolor="black [3213]">
                          <v:imagedata r:id="rId55" o:title=""/>
                          <v:shadow color="#e7e6e6 [3214]"/>
                        </v:shape>
                        <v:shape id="Picture 4185" o:spid="_x0000_s3454" type="#_x0000_t75" style="position:absolute;left:36049;top:19598;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" fillcolor="#5b9bd5 [3204]" strokecolor="black [3213]">
                          <v:imagedata r:id="rId55" o:title=""/>
                          <v:shadow color="#e7e6e6 [3214]"/>
                        </v:shape>
                        <v:shape id="Picture 4186" o:spid="_x0000_s3455" type="#_x0000_t75" style="position:absolute;left:36122;top:22647;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" fillcolor="#5b9bd5 [3204]" strokecolor="black [3213]">
                          <v:imagedata r:id="rId55" o:title=""/>
                          <v:shadow color="#e7e6e6 [3214]"/>
                        </v:shape>
                        <v:shape id="Picture 4187" o:spid="_x0000_s3456" type="#_x0000_t75" style="position:absolute;left:39870;top:22647;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" fillcolor="#5b9bd5 [3204]" strokecolor="black [3213]">
                          <v:imagedata r:id="rId55" o:title=""/>
                          <v:shadow color="#e7e6e6 [3214]"/>
                        </v:shape>
                      </v:group>
                    </v:group>
                    <v:group id="Group 4188" o:spid="_x0000_s3457" style="position:absolute;left:37121;top:21204;width:8106;height:12324" coordorigin="37121,21204" coordsize="8106,12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">
                      <v:group id="Group 4189" o:spid="_x0000_s3458" style="position:absolute;left:37121;top:27193;width:8072;height:6335" coordorigin="37121,27193"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">
                        <v:shape id="Picture 4190" o:spid="_x0000_s3459" type="#_x0000_t75" style="position:absolute;left:41050;top:2719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" fillcolor="#5b9bd5 [3204]" strokecolor="black [3213]">
                          <v:imagedata r:id="rId55" o:title=""/>
                          <v:shadow color="#e7e6e6 [3214]"/>
                        </v:shape>
                        <v:shape id="Picture 4191" o:spid="_x0000_s3460" type="#_x0000_t75" style="position:absolute;left:37121;top:2719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" fillcolor="#5b9bd5 [3204]" strokecolor="black [3213]">
                          <v:imagedata r:id="rId55" o:title=""/>
                          <v:shadow color="#e7e6e6 [3214]"/>
                        </v:shape>
                        <v:shape id="Picture 4192" o:spid="_x0000_s3461" type="#_x0000_t75" style="position:absolute;left:37194;top:3024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" fillcolor="#5b9bd5 [3204]" strokecolor="black [3213]">
                          <v:imagedata r:id="rId55" o:title=""/>
                          <v:shadow color="#e7e6e6 [3214]"/>
                        </v:shape>
                        <v:shape id="Picture 4193" o:spid="_x0000_s3462" type="#_x0000_t75" style="position:absolute;left:40943;top:30242;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" fillcolor="#5b9bd5 [3204]" strokecolor="black [3213]">
                          <v:imagedata r:id="rId55" o:title=""/>
                          <v:shadow color="#e7e6e6 [3214]"/>
                        </v:shape>
                      </v:group>
                      <v:group id="Group 4194" o:spid="_x0000_s3463" style="position:absolute;left:37155;top:21204;width:8072;height:6335" coordorigin="37155,21204"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">
                        <v:shape id="Picture 4195" o:spid="_x0000_s3464" type="#_x0000_t75" style="position:absolute;left:41084;top:2121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" fillcolor="#5b9bd5 [3204]" strokecolor="black [3213]">
                          <v:imagedata r:id="rId55" o:title=""/>
                          <v:shadow color="#e7e6e6 [3214]"/>
                        </v:shape>
                        <v:shape id="Picture 4196" o:spid="_x0000_s3465" type="#_x0000_t75" style="position:absolute;left:37155;top:21204;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" fillcolor="#5b9bd5 [3204]" strokecolor="black [3213]">
                          <v:imagedata r:id="rId55" o:title=""/>
                          <v:shadow color="#e7e6e6 [3214]"/>
                        </v:shape>
                        <v:shape id="Picture 4197" o:spid="_x0000_s3466" type="#_x0000_t75" style="position:absolute;left:37228;top:2425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" fillcolor="#5b9bd5 [3204]" strokecolor="black [3213]">
                          <v:imagedata r:id="rId55" o:title=""/>
                          <v:shadow color="#e7e6e6 [3214]"/>
                        </v:shape>
                        <v:shape id="Picture 4198" o:spid="_x0000_s3467" type="#_x0000_t75" style="position:absolute;left:40977;top:24253;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" fillcolor="#5b9bd5 [3204]" strokecolor="black [3213]">
                          <v:imagedata r:id="rId55" o:title=""/>
                          <v:shadow color="#e7e6e6 [3214]"/>
                        </v:shape>
                      </v:group>
                    </v:group>
                    <v:group id="Group 4199" o:spid="_x0000_s3468" style="position:absolute;left:37996;top:22646;width:8107;height:12325" coordorigin="37996,22646" coordsize="8106,12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">
                      <v:group id="Group 4200" o:spid="_x0000_s3469" style="position:absolute;left:37996;top:28635;width:8073;height:6336" coordorigin="37996,28635"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">
                        <v:shape id="Picture 4201" o:spid="_x0000_s3470" type="#_x0000_t75" style="position:absolute;left:41925;top:28642;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" fillcolor="#5b9bd5 [3204]" strokecolor="black [3213]">
                          <v:imagedata r:id="rId55" o:title=""/>
                          <v:shadow color="#e7e6e6 [3214]"/>
                        </v:shape>
                        <v:shape id="Picture 4202" o:spid="_x0000_s3471" type="#_x0000_t75" style="position:absolute;left:37996;top:28635;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" fillcolor="#5b9bd5 [3204]" strokecolor="black [3213]">
                          <v:imagedata r:id="rId55" o:title=""/>
                          <v:shadow color="#e7e6e6 [3214]"/>
                        </v:shape>
                        <v:shape id="Picture 4203" o:spid="_x0000_s3472" type="#_x0000_t75" style="position:absolute;left:38069;top:31684;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" fillcolor="#5b9bd5 [3204]" strokecolor="black [3213]">
                          <v:imagedata r:id="rId55" o:title=""/>
                          <v:shadow color="#e7e6e6 [3214]"/>
                        </v:shape>
                        <v:shape id="Picture 4204" o:spid="_x0000_s3473" type="#_x0000_t75" style="position:absolute;left:41818;top:31684;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" fillcolor="#5b9bd5 [3204]" strokecolor="black [3213]">
                          <v:imagedata r:id="rId55" o:title=""/>
                          <v:shadow color="#e7e6e6 [3214]"/>
                        </v:shape>
                      </v:group>
                      <v:group id="Group 4205" o:spid="_x0000_s3474" style="position:absolute;left:38030;top:22646;width:8073;height:6336" coordorigin="38030,22646"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yMp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3hZxCn8vglPQK5/AAAA//8DAFBLAQItABQABgAIAAAAIQDb4fbL7gAAAIUBAAATAAAAAAAA&#10;AAAAAAAAAAAAAABbQ29udGVudF9UeXBlc10ueG1sUEsBAi0AFAAGAAgAAAAhAFr0LFu/AAAAFQEA&#10;AAsAAAAAAAAAAAAAAAAAHwEAAF9yZWxzLy5yZWxzUEsBAi0AFAAGAAgAAAAhAFmXIynHAAAA3QAA&#10;AA8AAAAAAAAAAAAAAAAABwIAAGRycy9kb3ducmV2LnhtbFBLBQYAAAAAAwADALcAAAD7AgAAAAA=&#10;">
                        <v:shape id="Picture 4206" o:spid="_x0000_s3475" type="#_x0000_t75" style="position:absolute;left:41959;top:22653;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" fillcolor="#5b9bd5 [3204]" strokecolor="black [3213]">
                          <v:imagedata r:id="rId55" o:title=""/>
                          <v:shadow color="#e7e6e6 [3214]"/>
                        </v:shape>
                        <v:shape id="Picture 4207" o:spid="_x0000_s3476" type="#_x0000_t75" style="position:absolute;left:38030;top:22646;width:4144;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" fillcolor="#5b9bd5 [3204]" strokecolor="black [3213]">
                          <v:imagedata r:id="rId55" o:title=""/>
                          <v:shadow color="#e7e6e6 [3214]"/>
                        </v:shape>
                        <v:shape id="Picture 4208" o:spid="_x0000_s3477" type="#_x0000_t75" style="position:absolute;left:38103;top:25695;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" fillcolor="#5b9bd5 [3204]" strokecolor="black [3213]">
                          <v:imagedata r:id="rId55" o:title=""/>
                          <v:shadow color="#e7e6e6 [3214]"/>
                        </v:shape>
                        <v:shape id="Picture 4209" o:spid="_x0000_s3478" type="#_x0000_t75" style="position:absolute;left:41852;top:25695;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" fillcolor="#5b9bd5 [3204]" strokecolor="black [3213]">
                          <v:imagedata r:id="rId55" o:title=""/>
                          <v:shadow color="#e7e6e6 [3214]"/>
                        </v:shape>
                      </v:group>
                    </v:group>
                    <v:group id="Group 4210" o:spid="_x0000_s3479" style="position:absolute;left:38848;top:24170;width:8106;height:12325" coordorigin="38848,24170" coordsize="8106,12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">
                      <v:group id="Group 4211" o:spid="_x0000_s3480" style="position:absolute;left:38848;top:30159;width:8072;height:6336" coordorigin="38848,30159"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">
                        <v:shape id="Picture 4212" o:spid="_x0000_s3481" type="#_x0000_t75" style="position:absolute;left:42777;top:30166;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" fillcolor="#5b9bd5 [3204]" strokecolor="black [3213]">
                          <v:imagedata r:id="rId55" o:title=""/>
                          <v:shadow color="#e7e6e6 [3214]"/>
                        </v:shape>
                        <v:shape id="Picture 4213" o:spid="_x0000_s3482" type="#_x0000_t75" style="position:absolute;left:38848;top:30159;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" fillcolor="#5b9bd5 [3204]" strokecolor="black [3213]">
                          <v:imagedata r:id="rId55" o:title=""/>
                          <v:shadow color="#e7e6e6 [3214]"/>
                        </v:shape>
                        <v:shape id="Picture 4214" o:spid="_x0000_s3483" type="#_x0000_t75" style="position:absolute;left:38921;top:33208;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" fillcolor="#5b9bd5 [3204]" strokecolor="black [3213]">
                          <v:imagedata r:id="rId55" o:title=""/>
                          <v:shadow color="#e7e6e6 [3214]"/>
                        </v:shape>
                        <v:shape id="Picture 4215" o:spid="_x0000_s3484" type="#_x0000_t75" style="position:absolute;left:42669;top:33208;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" fillcolor="#5b9bd5 [3204]" strokecolor="black [3213]">
                          <v:imagedata r:id="rId55" o:title=""/>
                          <v:shadow color="#e7e6e6 [3214]"/>
                        </v:shape>
                      </v:group>
                      <v:group id="Group 4216" o:spid="_x0000_s3485" style="position:absolute;left:38882;top:24170;width:8072;height:6336" coordorigin="38882,24170" coordsize="8072,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">
                        <v:shape id="Picture 4217" o:spid="_x0000_s3486" type="#_x0000_t75" style="position:absolute;left:42811;top:24177;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" fillcolor="#5b9bd5 [3204]" strokecolor="black [3213]">
                          <v:imagedata r:id="rId55" o:title=""/>
                          <v:shadow color="#e7e6e6 [3214]"/>
                        </v:shape>
                        <v:shape id="Picture 4218" o:spid="_x0000_s3487" type="#_x0000_t75" style="position:absolute;left:38882;top:24170;width:4143;height: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" fillcolor="#5b9bd5 [3204]" strokecolor="black [3213]">
                          <v:imagedata r:id="rId55" o:title=""/>
                          <v:shadow color="#e7e6e6 [3214]"/>
                        </v:shape>
                        <v:shape id="Picture 4219" o:spid="_x0000_s3488" type="#_x0000_t75" style="position:absolute;left:38955;top:27219;width:4143;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" fillcolor="#5b9bd5 [3204]" strokecolor="black [3213]">
                          <v:imagedata r:id="rId55" o:title=""/>
                          <v:shadow color="#e7e6e6 [3214]"/>
                        </v:shape>
                        <v:shape id="Picture 4220" o:spid="_x0000_s3489" type="#_x0000_t75" style="position:absolute;left:42703;top:27219;width:4144;height: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" fillcolor="#5b9bd5 [3204]" strokecolor="black [3213]">
                          <v:imagedata r:id="rId55" o:title=""/>
                          <v:shadow color="#e7e6e6 [3214]"/>
                        </v:shape>
                      </v:group>
                    </v:group>
                  </v:group>
                  <v:line id="Straight Connector 4221" o:spid="_x0000_s3490" style="position:absolute;visibility:visible;mso-wrap-style:square" from="13898,5442" to="24732,17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" strokecolor="windowText"/>
                  <v:line id="Straight Connector 4222" o:spid="_x0000_s3491" style="position:absolute;visibility:visible;mso-wrap-style:square" from="11743,10431" to="21220,20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" strokecolor="windowText"/>
                  <v:line id="Straight Connector 4223" o:spid="_x0000_s3492" style="position:absolute;visibility:visible;mso-wrap-style:square" from="23089,17454" to="33389,19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" strokecolor="windowText"/>
                  <v:line id="Straight Connector 4224" o:spid="_x0000_s3493" style="position:absolute;visibility:visible;mso-wrap-style:square" from="35545,20461" to="40953,24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" strokecolor="windowText"/>
                  <v:line id="Straight Connector 4225" o:spid="_x0000_s3494" style="position:absolute;visibility:visible;mso-wrap-style:square" from="23089,23659" to="33389,25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" strokecolor="windowText"/>
                  <v:line id="Straight Connector 4226" o:spid="_x0000_s3495" style="position:absolute;visibility:visible;mso-wrap-style:square" from="33389,25449" to="39227,27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" strokecolor="windowText"/>
                  <v:line id="Straight Connector 4227" o:spid="_x0000_s3496" style="position:absolute;visibility:visible;mso-wrap-style:square" from="55966,27043" to="68932,32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" strokecolor="windowText"/>
                  <v:line id="Straight Connector 4228" o:spid="_x0000_s3497" style="position:absolute;visibility:visible;mso-wrap-style:square" from="55863,32757" to="66777,37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" strokecolor="windowText"/>
                  <v:line id="Straight Connector 4229" o:spid="_x0000_s3498" style="position:absolute;visibility:visible;mso-wrap-style:square" from="41050,24076" to="50846,25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" strokecolor="windowText"/>
                  <v:line id="Straight Connector 4230" o:spid="_x0000_s3499" style="position:absolute;visibility:visible;mso-wrap-style:square" from="41027,30506" to="50846,3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" strokecolor="windowText"/>
                  <v:line id="Straight Connector 4231" o:spid="_x0000_s3500" style="position:absolute;visibility:visible;mso-wrap-style:square" from="50846,25873" to="57443,26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" strokecolor="windowText"/>
                  <v:oval id="Oval 4232" o:spid="_x0000_s3501" style="position:absolute;left:30341;top:19605;width:6096;height: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" fillcolor="window" strokecolor="#385d8a" strokeweight="2pt">
                    <v:textbox>
                      <w:txbxContent>
                        <w:p w14:paraId="7C147768" w14:textId="77777777" w:rsidR="0051744F" w:rsidRDefault="0051744F" w:rsidP="007A64A8">
                          <w:pPr>
                            <w:rPr>
                              <w:rFonts w:eastAsia="Times New Roman"/>
                            </w:rPr>
                          </w:pPr>
                        </w:p>
                      </w:txbxContent>
                    </v:textbox>
                  </v:oval>
                </v:group>
                <v:shape id="Picture 4233" o:spid="_x0000_s3502" type="#_x0000_t75" style="position:absolute;left:9195;top:30598;width:932;height:1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">
                  <v:imagedata r:id="rId57" o:title=""/>
                </v:shape>
                <v:shape id="Text Box 2" o:spid="_x0000_s3503" type="#_x0000_t202" style="position:absolute;left:5123;top:32910;width:11908;height:3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" filled="f" stroked="f">
                  <v:textbox>
                    <w:txbxContent>
                      <w:p w14:paraId="3835D57B" w14:textId="77777777" w:rsidR="0051744F" w:rsidRDefault="0051744F" w:rsidP="007A64A8">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1+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1</w:t>
                        </w:r>
                      </w:p>
                      <w:p w14:paraId="044B9D8A"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6 1 1)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w:t>
                        </w:r>
                        <w:r>
                          <w:rPr>
                            <w:rFonts w:ascii="Cambria" w:eastAsia="Calibri" w:hAnsi="Cambria"/>
                            <w:b/>
                            <w:bCs/>
                            <w:color w:val="000000" w:themeColor="text1"/>
                            <w:kern w:val="24"/>
                            <w:sz w:val="16"/>
                            <w:szCs w:val="16"/>
                          </w:rPr>
                          <w:t>6</w:t>
                        </w:r>
                      </w:p>
                    </w:txbxContent>
                  </v:textbox>
                </v:shape>
                <v:shape id="Text Box 2" o:spid="_x0000_s3504" type="#_x0000_t202" style="position:absolute;left:17641;top:32797;width:11931;height:3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" filled="f" stroked="f">
                  <v:textbox>
                    <w:txbxContent>
                      <w:p w14:paraId="63E7600B" w14:textId="77777777" w:rsidR="0051744F" w:rsidRDefault="0051744F" w:rsidP="007A64A8">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2+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2</w:t>
                        </w:r>
                      </w:p>
                      <w:p w14:paraId="3E5C6694"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8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w:t>
                        </w:r>
                        <w:r>
                          <w:rPr>
                            <w:rFonts w:ascii="Cambria" w:eastAsia="Calibri" w:hAnsi="Cambria"/>
                            <w:b/>
                            <w:bCs/>
                            <w:color w:val="000000" w:themeColor="text1"/>
                            <w:kern w:val="24"/>
                            <w:sz w:val="16"/>
                            <w:szCs w:val="16"/>
                          </w:rPr>
                          <w:t>6</w:t>
                        </w:r>
                      </w:p>
                    </w:txbxContent>
                  </v:textbox>
                </v:shape>
                <v:shape id="Picture 4236" o:spid="_x0000_s3505" type="#_x0000_t75" style="position:absolute;left:22801;top:30520;width:932;height:1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">
                  <v:imagedata r:id="rId57" o:title=""/>
                </v:shape>
                <v:shape id="Text Box 2" o:spid="_x0000_s3506" type="#_x0000_t202" style="position:absolute;left:44758;top:8456;width:12098;height:2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" filled="f" stroked="f">
                  <v:textbox>
                    <w:txbxContent>
                      <w:p w14:paraId="79D81AC6"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Fully connected layer</w:t>
                        </w:r>
                      </w:p>
                    </w:txbxContent>
                  </v:textbox>
                </v:shape>
                <v:shape id="Down Arrow 4238" o:spid="_x0000_s3507" type="#_x0000_t67" style="position:absolute;left:50539;top:10898;width:958;height:1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" adj="13534,6846" fillcolor="windowText" stroked="f" strokeweight="2pt">
                  <v:textbox>
                    <w:txbxContent>
                      <w:p w14:paraId="7288040E" w14:textId="77777777" w:rsidR="0051744F" w:rsidRDefault="0051744F" w:rsidP="007A64A8">
                        <w:pPr>
                          <w:rPr>
                            <w:rFonts w:eastAsia="Times New Roman"/>
                          </w:rPr>
                        </w:pPr>
                      </w:p>
                    </w:txbxContent>
                  </v:textbox>
                </v:shape>
                <v:shape id="Text Box 2" o:spid="_x0000_s3508" type="#_x0000_t202" style="position:absolute;left:29590;top:32656;width:10960;height:3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" filled="f" stroked="f">
                  <v:textbox>
                    <w:txbxContent>
                      <w:p w14:paraId="67107D1A" w14:textId="77777777" w:rsidR="0051744F" w:rsidRDefault="0051744F" w:rsidP="007A64A8">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3+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3</w:t>
                        </w:r>
                      </w:p>
                      <w:p w14:paraId="7E9C3D8F"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8 1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w:t>
                        </w:r>
                        <w:r>
                          <w:rPr>
                            <w:rFonts w:ascii="Cambria" w:eastAsia="Calibri" w:hAnsi="Cambria"/>
                            <w:b/>
                            <w:bCs/>
                            <w:color w:val="000000" w:themeColor="text1"/>
                            <w:kern w:val="24"/>
                            <w:sz w:val="16"/>
                            <w:szCs w:val="16"/>
                          </w:rPr>
                          <w:t>6</w:t>
                        </w:r>
                      </w:p>
                    </w:txbxContent>
                  </v:textbox>
                </v:shape>
                <v:shape id="Text Box 2" o:spid="_x0000_s3509" type="#_x0000_t202" style="position:absolute;left:41293;top:32797;width:12764;height:3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" filled="f" stroked="f">
                  <v:textbox>
                    <w:txbxContent>
                      <w:p w14:paraId="4AF2A576" w14:textId="77777777" w:rsidR="0051744F" w:rsidRDefault="0051744F" w:rsidP="007A64A8">
                        <w:pPr>
                          <w:pStyle w:val="NormalWeb"/>
                          <w:spacing w:before="0" w:beforeAutospacing="0" w:after="0" w:afterAutospacing="0" w:line="256" w:lineRule="auto"/>
                        </w:pPr>
                        <w:proofErr w:type="spellStart"/>
                        <w:r>
                          <w:rPr>
                            <w:rFonts w:ascii="Cambria" w:eastAsia="Calibri" w:hAnsi="Cambria"/>
                            <w:b/>
                            <w:bCs/>
                            <w:color w:val="000000" w:themeColor="text1"/>
                            <w:kern w:val="24"/>
                            <w:sz w:val="16"/>
                            <w:szCs w:val="16"/>
                          </w:rPr>
                          <w:t>Convol</w:t>
                        </w:r>
                        <w:proofErr w:type="spellEnd"/>
                        <w:r>
                          <w:rPr>
                            <w:rFonts w:ascii="Cambria" w:eastAsia="Calibri" w:hAnsi="Cambria"/>
                            <w:b/>
                            <w:bCs/>
                            <w:color w:val="000000" w:themeColor="text1"/>
                            <w:kern w:val="24"/>
                            <w:sz w:val="16"/>
                            <w:szCs w:val="16"/>
                          </w:rPr>
                          <w:t xml:space="preserve">. 4+ </w:t>
                        </w:r>
                        <w:proofErr w:type="spellStart"/>
                        <w:r>
                          <w:rPr>
                            <w:rFonts w:ascii="Cambria" w:eastAsia="Calibri" w:hAnsi="Cambria"/>
                            <w:b/>
                            <w:bCs/>
                            <w:color w:val="000000" w:themeColor="text1"/>
                            <w:kern w:val="24"/>
                            <w:sz w:val="16"/>
                            <w:szCs w:val="16"/>
                          </w:rPr>
                          <w:t>Activ</w:t>
                        </w:r>
                        <w:proofErr w:type="spellEnd"/>
                        <w:r>
                          <w:rPr>
                            <w:rFonts w:ascii="Cambria" w:eastAsia="Calibri" w:hAnsi="Cambria"/>
                            <w:b/>
                            <w:bCs/>
                            <w:color w:val="000000" w:themeColor="text1"/>
                            <w:kern w:val="24"/>
                            <w:sz w:val="16"/>
                            <w:szCs w:val="16"/>
                          </w:rPr>
                          <w:t>. 4</w:t>
                        </w:r>
                      </w:p>
                      <w:p w14:paraId="59C28C23" w14:textId="77777777" w:rsidR="0051744F" w:rsidRDefault="0051744F" w:rsidP="007A64A8">
                        <w:pPr>
                          <w:pStyle w:val="NormalWeb"/>
                          <w:spacing w:before="0" w:beforeAutospacing="0" w:after="0" w:afterAutospacing="0" w:line="256" w:lineRule="auto"/>
                        </w:pPr>
                        <w:r>
                          <w:rPr>
                            <w:rFonts w:ascii="Cambria" w:eastAsia="Calibri" w:hAnsi="Cambria"/>
                            <w:b/>
                            <w:bCs/>
                            <w:color w:val="000000" w:themeColor="text1"/>
                            <w:kern w:val="24"/>
                            <w:sz w:val="16"/>
                            <w:szCs w:val="16"/>
                          </w:rPr>
                          <w:t xml:space="preserve">Kernel: (1 2 12) </w:t>
                        </w:r>
                        <w:r>
                          <w:rPr>
                            <w:rFonts w:ascii="Cambria" w:eastAsia="Calibri" w:hAnsi="Calibri"/>
                            <w:b/>
                            <w:bCs/>
                            <w:color w:val="000000" w:themeColor="text1"/>
                            <w:kern w:val="24"/>
                            <w:sz w:val="16"/>
                            <w:szCs w:val="16"/>
                          </w:rPr>
                          <w:t>×</w:t>
                        </w:r>
                        <w:r>
                          <w:rPr>
                            <w:rFonts w:ascii="Cambria" w:eastAsia="Calibri" w:hAnsi="Calibri"/>
                            <w:b/>
                            <w:bCs/>
                            <w:color w:val="000000" w:themeColor="text1"/>
                            <w:kern w:val="24"/>
                            <w:sz w:val="16"/>
                            <w:szCs w:val="16"/>
                          </w:rPr>
                          <w:t xml:space="preserve"> </w:t>
                        </w:r>
                        <w:r>
                          <w:rPr>
                            <w:rFonts w:ascii="Cambria" w:eastAsia="Calibri" w:hAnsi="Cambria"/>
                            <w:b/>
                            <w:bCs/>
                            <w:color w:val="000000" w:themeColor="text1"/>
                            <w:kern w:val="24"/>
                            <w:sz w:val="16"/>
                            <w:szCs w:val="16"/>
                          </w:rPr>
                          <w:t>6</w:t>
                        </w:r>
                      </w:p>
                    </w:txbxContent>
                  </v:textbox>
                </v:shape>
                <v:shape id="Picture 4241" o:spid="_x0000_s3510" type="#_x0000_t75" style="position:absolute;left:34205;top:30545;width:932;height:1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">
                  <v:imagedata r:id="rId57" o:title=""/>
                </v:shape>
                <v:shape id="Picture 4242" o:spid="_x0000_s3511" type="#_x0000_t75" style="position:absolute;left:45996;top:30520;width:933;height:1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">
                  <v:imagedata r:id="rId57" o:title=""/>
                </v:shape>
                <v:shape id="TextBox 739" o:spid="_x0000_s3512" type="#_x0000_t202" style="position:absolute;left:43;width:5506;height:2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" filled="f" stroked="f">
                  <v:textbox style="mso-fit-shape-to-text:t">
                    <w:txbxContent>
                      <w:p w14:paraId="1787069D" w14:textId="77777777" w:rsidR="0051744F" w:rsidRDefault="0051744F" w:rsidP="007A64A8">
                        <w:pPr>
                          <w:pStyle w:val="NormalWeb"/>
                          <w:spacing w:before="0" w:beforeAutospacing="0" w:after="0" w:afterAutospacing="0"/>
                        </w:pPr>
                        <w:r>
                          <w:rPr>
                            <w:rFonts w:ascii="Cambria" w:eastAsia="Cambria" w:hAnsi="Cambria" w:cstheme="minorBidi"/>
                            <w:b/>
                            <w:bCs/>
                            <w:color w:val="000000" w:themeColor="text1"/>
                            <w:kern w:val="24"/>
                            <w:sz w:val="16"/>
                            <w:szCs w:val="16"/>
                          </w:rPr>
                          <w:t>Bearing</w:t>
                        </w:r>
                      </w:p>
                    </w:txbxContent>
                  </v:textbox>
                </v:shape>
                <w10:wrap type="square"/>
              </v:group>
            </w:pict>
          </mc:Fallback>
        </mc:AlternateContent>
      </w:r>
    </w:p>
    <w:p w14:paraId="28C8870F" w14:textId="77777777" w:rsidR="00B503BD" w:rsidRDefault="00B503BD">
      <w:pPr>
        <w:rPr>
          <w:rFonts w:ascii="Times New Roman" w:hAnsi="Times New Roman" w:cs="Times New Roman"/>
        </w:rPr>
      </w:pPr>
    </w:p>
    <w:p w14:paraId="7942E2C6" w14:textId="2337FF87" w:rsidR="00A22322" w:rsidRPr="00A22322" w:rsidRDefault="00A22322" w:rsidP="00A22322">
      <w:pPr>
        <w:pStyle w:val="Caption"/>
        <w:jc w:val="center"/>
        <w:rPr>
          <w:rFonts w:ascii="Times New Roman" w:hAnsi="Times New Roman" w:cs="Times New Roman"/>
          <w:b/>
          <w:i w:val="0"/>
          <w:color w:val="auto"/>
          <w:sz w:val="22"/>
          <w:szCs w:val="22"/>
        </w:rPr>
      </w:pPr>
      <w:bookmarkStart w:id="106" w:name="_Toc43666726"/>
      <w:r w:rsidRPr="00A22322">
        <w:rPr>
          <w:rFonts w:ascii="Times New Roman" w:hAnsi="Times New Roman" w:cs="Times New Roman"/>
          <w:b/>
          <w:i w:val="0"/>
          <w:color w:val="auto"/>
          <w:sz w:val="22"/>
          <w:szCs w:val="22"/>
        </w:rPr>
        <w:t xml:space="preserve">Figure </w:t>
      </w:r>
      <w:r w:rsidRPr="00A22322">
        <w:rPr>
          <w:rFonts w:ascii="Times New Roman" w:hAnsi="Times New Roman" w:cs="Times New Roman"/>
          <w:b/>
          <w:i w:val="0"/>
          <w:color w:val="auto"/>
          <w:sz w:val="22"/>
          <w:szCs w:val="22"/>
        </w:rPr>
        <w:fldChar w:fldCharType="begin"/>
      </w:r>
      <w:r w:rsidRPr="00A22322">
        <w:rPr>
          <w:rFonts w:ascii="Times New Roman" w:hAnsi="Times New Roman" w:cs="Times New Roman"/>
          <w:b/>
          <w:i w:val="0"/>
          <w:color w:val="auto"/>
          <w:sz w:val="22"/>
          <w:szCs w:val="22"/>
        </w:rPr>
        <w:instrText xml:space="preserve"> SEQ Figure \* ARABIC </w:instrText>
      </w:r>
      <w:r w:rsidRPr="00A22322">
        <w:rPr>
          <w:rFonts w:ascii="Times New Roman" w:hAnsi="Times New Roman" w:cs="Times New Roman"/>
          <w:b/>
          <w:i w:val="0"/>
          <w:color w:val="auto"/>
          <w:sz w:val="22"/>
          <w:szCs w:val="22"/>
        </w:rPr>
        <w:fldChar w:fldCharType="separate"/>
      </w:r>
      <w:r w:rsidR="00CB4071">
        <w:rPr>
          <w:rFonts w:ascii="Times New Roman" w:hAnsi="Times New Roman" w:cs="Times New Roman"/>
          <w:b/>
          <w:i w:val="0"/>
          <w:noProof/>
          <w:color w:val="auto"/>
          <w:sz w:val="22"/>
          <w:szCs w:val="22"/>
        </w:rPr>
        <w:t>17</w:t>
      </w:r>
      <w:r w:rsidRPr="00A22322">
        <w:rPr>
          <w:rFonts w:ascii="Times New Roman" w:hAnsi="Times New Roman" w:cs="Times New Roman"/>
          <w:b/>
          <w:i w:val="0"/>
          <w:color w:val="auto"/>
          <w:sz w:val="22"/>
          <w:szCs w:val="22"/>
        </w:rPr>
        <w:fldChar w:fldCharType="end"/>
      </w:r>
      <w:r w:rsidRPr="00A22322">
        <w:rPr>
          <w:rFonts w:ascii="Times New Roman" w:hAnsi="Times New Roman" w:cs="Times New Roman"/>
          <w:b/>
          <w:i w:val="0"/>
          <w:color w:val="auto"/>
          <w:sz w:val="22"/>
          <w:szCs w:val="22"/>
        </w:rPr>
        <w:t>:</w:t>
      </w:r>
      <w:r>
        <w:rPr>
          <w:rFonts w:ascii="Times New Roman" w:hAnsi="Times New Roman" w:cs="Times New Roman"/>
          <w:b/>
          <w:i w:val="0"/>
          <w:color w:val="auto"/>
          <w:sz w:val="22"/>
          <w:szCs w:val="22"/>
        </w:rPr>
        <w:t xml:space="preserve"> Network </w:t>
      </w:r>
      <w:r w:rsidRPr="00A22322">
        <w:rPr>
          <w:rFonts w:ascii="Times New Roman" w:hAnsi="Times New Roman" w:cs="Times New Roman"/>
          <w:b/>
          <w:i w:val="0"/>
          <w:color w:val="auto"/>
          <w:sz w:val="22"/>
          <w:szCs w:val="22"/>
        </w:rPr>
        <w:t>Architecture</w:t>
      </w:r>
      <w:r>
        <w:rPr>
          <w:rFonts w:ascii="Times New Roman" w:hAnsi="Times New Roman" w:cs="Times New Roman"/>
          <w:b/>
          <w:i w:val="0"/>
          <w:color w:val="auto"/>
          <w:sz w:val="22"/>
          <w:szCs w:val="22"/>
        </w:rPr>
        <w:t xml:space="preserve"> (K)</w:t>
      </w:r>
      <w:bookmarkEnd w:id="106"/>
    </w:p>
    <w:p w14:paraId="445E3064" w14:textId="6908B271" w:rsidR="00477BC9" w:rsidRDefault="007A64A8" w:rsidP="00477BC9">
      <w:pPr>
        <w:pStyle w:val="Heading3"/>
      </w:pPr>
      <w:bookmarkStart w:id="107" w:name="_Toc43914968"/>
      <w:r>
        <w:t xml:space="preserve">Network Architectures &amp; </w:t>
      </w:r>
      <w:r w:rsidR="00477BC9">
        <w:t>Results</w:t>
      </w:r>
      <w:bookmarkEnd w:id="107"/>
    </w:p>
    <w:p w14:paraId="270F0CBF" w14:textId="219372BE" w:rsidR="00806FB7" w:rsidRDefault="00806FB7" w:rsidP="00806FB7">
      <w:pPr>
        <w:spacing w:line="480" w:lineRule="auto"/>
        <w:jc w:val="both"/>
        <w:rPr>
          <w:rFonts w:ascii="Times New Roman" w:hAnsi="Times New Roman" w:cs="Times New Roman"/>
        </w:rPr>
      </w:pPr>
      <w:r w:rsidRPr="00806FB7">
        <w:rPr>
          <w:rFonts w:ascii="Times New Roman" w:hAnsi="Times New Roman" w:cs="Times New Roman"/>
        </w:rPr>
        <w:t>Op</w:t>
      </w:r>
      <w:r w:rsidR="0059317E">
        <w:rPr>
          <w:rFonts w:ascii="Times New Roman" w:hAnsi="Times New Roman" w:cs="Times New Roman"/>
        </w:rPr>
        <w:t>e</w:t>
      </w:r>
      <w:r w:rsidRPr="00806FB7">
        <w:rPr>
          <w:rFonts w:ascii="Times New Roman" w:hAnsi="Times New Roman" w:cs="Times New Roman"/>
        </w:rPr>
        <w:t>rating frequency of</w:t>
      </w:r>
      <w:r w:rsidR="0059317E">
        <w:rPr>
          <w:rFonts w:ascii="Times New Roman" w:hAnsi="Times New Roman" w:cs="Times New Roman"/>
        </w:rPr>
        <w:t xml:space="preserve"> the</w:t>
      </w:r>
      <w:r w:rsidRPr="00806FB7">
        <w:rPr>
          <w:rFonts w:ascii="Times New Roman" w:hAnsi="Times New Roman" w:cs="Times New Roman"/>
        </w:rPr>
        <w:t xml:space="preserve"> system </w:t>
      </w:r>
      <w:r>
        <w:rPr>
          <w:rFonts w:ascii="Times New Roman" w:hAnsi="Times New Roman" w:cs="Times New Roman"/>
        </w:rPr>
        <w:t xml:space="preserve">is 40 Hz. Length of a particular signal is 1.6 sec or 4096 points </w:t>
      </w:r>
      <w:r w:rsidR="0059317E">
        <w:rPr>
          <w:rFonts w:ascii="Times New Roman" w:hAnsi="Times New Roman" w:cs="Times New Roman"/>
        </w:rPr>
        <w:t>(</w:t>
      </w:r>
      <w:r>
        <w:rPr>
          <w:rFonts w:ascii="Times New Roman" w:hAnsi="Times New Roman" w:cs="Times New Roman"/>
        </w:rPr>
        <w:t>in an input space</w:t>
      </w:r>
      <w:r w:rsidR="0059317E">
        <w:rPr>
          <w:rFonts w:ascii="Times New Roman" w:hAnsi="Times New Roman" w:cs="Times New Roman"/>
        </w:rPr>
        <w:t>)</w:t>
      </w:r>
      <w:r>
        <w:rPr>
          <w:rFonts w:ascii="Times New Roman" w:hAnsi="Times New Roman" w:cs="Times New Roman"/>
        </w:rPr>
        <w:t xml:space="preserve">. Therefore there is a new cycle after 64 points </w:t>
      </w:r>
      <w:r w:rsidR="0059317E">
        <w:rPr>
          <w:rFonts w:ascii="Times New Roman" w:hAnsi="Times New Roman" w:cs="Times New Roman"/>
        </w:rPr>
        <w:t>(</w:t>
      </w:r>
      <w:r>
        <w:rPr>
          <w:rFonts w:ascii="Times New Roman" w:hAnsi="Times New Roman" w:cs="Times New Roman"/>
        </w:rPr>
        <w:t>in an input space</w:t>
      </w:r>
      <w:r w:rsidR="0059317E">
        <w:rPr>
          <w:rFonts w:ascii="Times New Roman" w:hAnsi="Times New Roman" w:cs="Times New Roman"/>
        </w:rPr>
        <w:t>)</w:t>
      </w:r>
      <w:r>
        <w:rPr>
          <w:rFonts w:ascii="Times New Roman" w:hAnsi="Times New Roman" w:cs="Times New Roman"/>
        </w:rPr>
        <w:t>. All network architectures were designed considering this operating condition.</w:t>
      </w:r>
    </w:p>
    <w:p w14:paraId="096B12AD" w14:textId="2B65286C" w:rsidR="00A323AF" w:rsidRDefault="00D6100E" w:rsidP="00806FB7">
      <w:pPr>
        <w:spacing w:line="480" w:lineRule="auto"/>
        <w:jc w:val="both"/>
        <w:rPr>
          <w:rFonts w:ascii="Times New Roman" w:hAnsi="Times New Roman" w:cs="Times New Roman"/>
        </w:rPr>
      </w:pPr>
      <w:r>
        <w:rPr>
          <w:rFonts w:ascii="Times New Roman" w:hAnsi="Times New Roman" w:cs="Times New Roman"/>
        </w:rPr>
        <w:t>For network A (to detect ‘No Fault’ condition), sensor data from all three locations (bearing, gear, shaft) was used. For first convolution layer, kernel</w:t>
      </w:r>
      <w:r w:rsidR="00CC17B8">
        <w:rPr>
          <w:rFonts w:ascii="Times New Roman" w:hAnsi="Times New Roman" w:cs="Times New Roman"/>
        </w:rPr>
        <w:t>s</w:t>
      </w:r>
      <w:r>
        <w:rPr>
          <w:rFonts w:ascii="Times New Roman" w:hAnsi="Times New Roman" w:cs="Times New Roman"/>
        </w:rPr>
        <w:t xml:space="preserve"> of dimension (64 1) with vertical stride of 64 w</w:t>
      </w:r>
      <w:r w:rsidR="00CC17B8">
        <w:rPr>
          <w:rFonts w:ascii="Times New Roman" w:hAnsi="Times New Roman" w:cs="Times New Roman"/>
        </w:rPr>
        <w:t>ere</w:t>
      </w:r>
      <w:r>
        <w:rPr>
          <w:rFonts w:ascii="Times New Roman" w:hAnsi="Times New Roman" w:cs="Times New Roman"/>
        </w:rPr>
        <w:t xml:space="preserve"> used to </w:t>
      </w:r>
      <w:proofErr w:type="spellStart"/>
      <w:r>
        <w:rPr>
          <w:rFonts w:ascii="Times New Roman" w:hAnsi="Times New Roman" w:cs="Times New Roman"/>
        </w:rPr>
        <w:t>analyse</w:t>
      </w:r>
      <w:proofErr w:type="spellEnd"/>
      <w:r>
        <w:rPr>
          <w:rFonts w:ascii="Times New Roman" w:hAnsi="Times New Roman" w:cs="Times New Roman"/>
        </w:rPr>
        <w:t xml:space="preserve"> one cycle of rotation. Other hyperparameters</w:t>
      </w:r>
      <w:r w:rsidR="00CC17B8">
        <w:rPr>
          <w:rFonts w:ascii="Times New Roman" w:hAnsi="Times New Roman" w:cs="Times New Roman"/>
        </w:rPr>
        <w:t xml:space="preserve"> in all networks</w:t>
      </w:r>
      <w:r>
        <w:rPr>
          <w:rFonts w:ascii="Times New Roman" w:hAnsi="Times New Roman" w:cs="Times New Roman"/>
        </w:rPr>
        <w:t xml:space="preserve"> were </w:t>
      </w:r>
      <w:proofErr w:type="spellStart"/>
      <w:r>
        <w:rPr>
          <w:rFonts w:ascii="Times New Roman" w:hAnsi="Times New Roman" w:cs="Times New Roman"/>
        </w:rPr>
        <w:t>tunned</w:t>
      </w:r>
      <w:proofErr w:type="spellEnd"/>
      <w:r>
        <w:rPr>
          <w:rFonts w:ascii="Times New Roman" w:hAnsi="Times New Roman" w:cs="Times New Roman"/>
        </w:rPr>
        <w:t xml:space="preserve"> </w:t>
      </w:r>
      <w:r w:rsidRPr="00D6100E">
        <w:rPr>
          <w:rFonts w:ascii="Times New Roman" w:hAnsi="Times New Roman" w:cs="Times New Roman"/>
        </w:rPr>
        <w:t>heuristically</w:t>
      </w:r>
      <w:r>
        <w:rPr>
          <w:rFonts w:ascii="Times New Roman" w:hAnsi="Times New Roman" w:cs="Times New Roman"/>
        </w:rPr>
        <w:t>. S</w:t>
      </w:r>
      <w:r w:rsidR="00A323AF">
        <w:rPr>
          <w:rFonts w:ascii="Times New Roman" w:hAnsi="Times New Roman" w:cs="Times New Roman"/>
        </w:rPr>
        <w:t>ame</w:t>
      </w:r>
      <w:r>
        <w:rPr>
          <w:rFonts w:ascii="Times New Roman" w:hAnsi="Times New Roman" w:cs="Times New Roman"/>
        </w:rPr>
        <w:t xml:space="preserve"> architecture was used </w:t>
      </w:r>
      <w:r w:rsidR="00A323AF">
        <w:rPr>
          <w:rFonts w:ascii="Times New Roman" w:hAnsi="Times New Roman" w:cs="Times New Roman"/>
        </w:rPr>
        <w:t>to train</w:t>
      </w:r>
      <w:r>
        <w:rPr>
          <w:rFonts w:ascii="Times New Roman" w:hAnsi="Times New Roman" w:cs="Times New Roman"/>
        </w:rPr>
        <w:t xml:space="preserve"> network B &amp; network C</w:t>
      </w:r>
      <w:r w:rsidR="00A323AF">
        <w:rPr>
          <w:rFonts w:ascii="Times New Roman" w:hAnsi="Times New Roman" w:cs="Times New Roman"/>
        </w:rPr>
        <w:t>.</w:t>
      </w:r>
      <w:r w:rsidR="00806FB7">
        <w:rPr>
          <w:rFonts w:ascii="Times New Roman" w:hAnsi="Times New Roman" w:cs="Times New Roman"/>
        </w:rPr>
        <w:t xml:space="preserve"> </w:t>
      </w:r>
      <w:r w:rsidR="00A323AF">
        <w:rPr>
          <w:rFonts w:ascii="Times New Roman" w:hAnsi="Times New Roman" w:cs="Times New Roman"/>
        </w:rPr>
        <w:t>Similar architectur</w:t>
      </w:r>
      <w:r w:rsidR="005134D4">
        <w:rPr>
          <w:rFonts w:ascii="Times New Roman" w:hAnsi="Times New Roman" w:cs="Times New Roman"/>
        </w:rPr>
        <w:t>e was used to train network D (</w:t>
      </w:r>
      <w:r w:rsidR="00A323AF">
        <w:rPr>
          <w:rFonts w:ascii="Times New Roman" w:hAnsi="Times New Roman" w:cs="Times New Roman"/>
        </w:rPr>
        <w:t xml:space="preserve">to detect ‘Missing Tooth’) </w:t>
      </w:r>
      <w:r w:rsidR="00A323AF" w:rsidRPr="00A323AF">
        <w:rPr>
          <w:rFonts w:ascii="Times New Roman" w:hAnsi="Times New Roman" w:cs="Times New Roman"/>
        </w:rPr>
        <w:t>except</w:t>
      </w:r>
      <w:r w:rsidR="00A323AF">
        <w:rPr>
          <w:rFonts w:ascii="Times New Roman" w:hAnsi="Times New Roman" w:cs="Times New Roman"/>
        </w:rPr>
        <w:t xml:space="preserve"> data used was only from location near to gearbox.</w:t>
      </w:r>
    </w:p>
    <w:p w14:paraId="11737864" w14:textId="77777777" w:rsidR="00A323AF" w:rsidRDefault="00A323AF" w:rsidP="00806FB7">
      <w:pPr>
        <w:spacing w:line="480" w:lineRule="auto"/>
        <w:jc w:val="both"/>
        <w:rPr>
          <w:rFonts w:ascii="Times New Roman" w:hAnsi="Times New Roman" w:cs="Times New Roman"/>
        </w:rPr>
      </w:pPr>
    </w:p>
    <w:p w14:paraId="6A407588" w14:textId="5D34EB08" w:rsidR="007B6459" w:rsidRDefault="006A4290" w:rsidP="00806FB7">
      <w:pPr>
        <w:spacing w:line="480" w:lineRule="auto"/>
        <w:jc w:val="both"/>
        <w:rPr>
          <w:rFonts w:ascii="Times New Roman" w:hAnsi="Times New Roman" w:cs="Times New Roman"/>
        </w:rPr>
      </w:pPr>
      <w:r>
        <w:rPr>
          <w:rFonts w:ascii="Times New Roman" w:hAnsi="Times New Roman" w:cs="Times New Roman"/>
        </w:rPr>
        <w:lastRenderedPageBreak/>
        <w:t>For network</w:t>
      </w:r>
      <w:r w:rsidR="00CC17B8">
        <w:rPr>
          <w:rFonts w:ascii="Times New Roman" w:hAnsi="Times New Roman" w:cs="Times New Roman"/>
        </w:rPr>
        <w:t>s</w:t>
      </w:r>
      <w:r>
        <w:rPr>
          <w:rFonts w:ascii="Times New Roman" w:hAnsi="Times New Roman" w:cs="Times New Roman"/>
        </w:rPr>
        <w:t xml:space="preserve"> E</w:t>
      </w:r>
      <w:r w:rsidR="00CC17B8">
        <w:rPr>
          <w:rFonts w:ascii="Times New Roman" w:hAnsi="Times New Roman" w:cs="Times New Roman"/>
        </w:rPr>
        <w:t>, F &amp; G kernel</w:t>
      </w:r>
      <w:r w:rsidR="0059317E">
        <w:rPr>
          <w:rFonts w:ascii="Times New Roman" w:hAnsi="Times New Roman" w:cs="Times New Roman"/>
        </w:rPr>
        <w:t>s</w:t>
      </w:r>
      <w:r w:rsidR="00CC17B8">
        <w:rPr>
          <w:rFonts w:ascii="Times New Roman" w:hAnsi="Times New Roman" w:cs="Times New Roman"/>
        </w:rPr>
        <w:t xml:space="preserve"> with dimension (128 1) of stride 64 were used in</w:t>
      </w:r>
      <w:r w:rsidR="00DC04E8">
        <w:rPr>
          <w:rFonts w:ascii="Times New Roman" w:hAnsi="Times New Roman" w:cs="Times New Roman"/>
        </w:rPr>
        <w:t xml:space="preserve"> the</w:t>
      </w:r>
      <w:r w:rsidR="00CC17B8">
        <w:rPr>
          <w:rFonts w:ascii="Times New Roman" w:hAnsi="Times New Roman" w:cs="Times New Roman"/>
        </w:rPr>
        <w:t xml:space="preserve"> first convolution layer. For network E sensor data near gearbox was used, while for networks F &amp; G data </w:t>
      </w:r>
      <w:proofErr w:type="spellStart"/>
      <w:r w:rsidR="00CC17B8">
        <w:rPr>
          <w:rFonts w:ascii="Times New Roman" w:hAnsi="Times New Roman" w:cs="Times New Roman"/>
        </w:rPr>
        <w:t>proximaty</w:t>
      </w:r>
      <w:proofErr w:type="spellEnd"/>
      <w:r w:rsidR="00CC17B8">
        <w:rPr>
          <w:rFonts w:ascii="Times New Roman" w:hAnsi="Times New Roman" w:cs="Times New Roman"/>
        </w:rPr>
        <w:t xml:space="preserve"> sensors located near shaft was used for training.</w:t>
      </w:r>
      <w:r w:rsidR="00DC04E8" w:rsidRPr="00DC04E8">
        <w:rPr>
          <w:rFonts w:ascii="Times New Roman" w:hAnsi="Times New Roman" w:cs="Times New Roman"/>
        </w:rPr>
        <w:t xml:space="preserve"> </w:t>
      </w:r>
      <w:r w:rsidR="00DC04E8">
        <w:rPr>
          <w:rFonts w:ascii="Times New Roman" w:hAnsi="Times New Roman" w:cs="Times New Roman"/>
        </w:rPr>
        <w:t>For training network H, data from sensors located near shaft was used.</w:t>
      </w:r>
      <w:r w:rsidR="00CC17B8">
        <w:rPr>
          <w:rFonts w:ascii="Times New Roman" w:hAnsi="Times New Roman" w:cs="Times New Roman"/>
        </w:rPr>
        <w:t xml:space="preserve"> </w:t>
      </w:r>
      <w:r w:rsidR="00DC04E8">
        <w:rPr>
          <w:rFonts w:ascii="Times New Roman" w:hAnsi="Times New Roman" w:cs="Times New Roman"/>
        </w:rPr>
        <w:t>For networks H &amp; I kernel</w:t>
      </w:r>
      <w:r w:rsidR="0059317E">
        <w:rPr>
          <w:rFonts w:ascii="Times New Roman" w:hAnsi="Times New Roman" w:cs="Times New Roman"/>
        </w:rPr>
        <w:t>s</w:t>
      </w:r>
      <w:r w:rsidR="00DC04E8">
        <w:rPr>
          <w:rFonts w:ascii="Times New Roman" w:hAnsi="Times New Roman" w:cs="Times New Roman"/>
        </w:rPr>
        <w:t xml:space="preserve"> with dimension (32 1) of stride 32 were used in the first convolution layer. For networks I, </w:t>
      </w:r>
      <w:proofErr w:type="gramStart"/>
      <w:r w:rsidR="00DC04E8">
        <w:rPr>
          <w:rFonts w:ascii="Times New Roman" w:hAnsi="Times New Roman" w:cs="Times New Roman"/>
        </w:rPr>
        <w:t>J,&amp;</w:t>
      </w:r>
      <w:proofErr w:type="gramEnd"/>
      <w:r w:rsidR="00DC04E8">
        <w:rPr>
          <w:rFonts w:ascii="Times New Roman" w:hAnsi="Times New Roman" w:cs="Times New Roman"/>
        </w:rPr>
        <w:t xml:space="preserve"> K data from accelerometer sensors located near bearing was used for training. For networks J &amp; K kernel with dimension (16 1) of stride 16 were used in the first convolution layer to capture higher frequencies.</w:t>
      </w:r>
    </w:p>
    <w:p w14:paraId="49AE77CB" w14:textId="4ACF0163" w:rsidR="00806FB7" w:rsidRPr="00806FB7" w:rsidRDefault="007B6459" w:rsidP="00806FB7">
      <w:pPr>
        <w:spacing w:line="480" w:lineRule="auto"/>
        <w:jc w:val="both"/>
        <w:rPr>
          <w:rFonts w:ascii="Times New Roman" w:hAnsi="Times New Roman" w:cs="Times New Roman"/>
        </w:rPr>
      </w:pPr>
      <w:r>
        <w:rPr>
          <w:rFonts w:ascii="Times New Roman" w:hAnsi="Times New Roman" w:cs="Times New Roman"/>
        </w:rPr>
        <w:t xml:space="preserve">In all networks Dropout layers were used to prevent </w:t>
      </w:r>
      <w:proofErr w:type="spellStart"/>
      <w:r>
        <w:rPr>
          <w:rFonts w:ascii="Times New Roman" w:hAnsi="Times New Roman" w:cs="Times New Roman"/>
        </w:rPr>
        <w:t>overitting</w:t>
      </w:r>
      <w:proofErr w:type="spellEnd"/>
      <w:r>
        <w:rPr>
          <w:rFonts w:ascii="Times New Roman" w:hAnsi="Times New Roman" w:cs="Times New Roman"/>
        </w:rPr>
        <w:t xml:space="preserve">. </w:t>
      </w:r>
      <w:proofErr w:type="spellStart"/>
      <w:r>
        <w:rPr>
          <w:rFonts w:ascii="Times New Roman" w:hAnsi="Times New Roman" w:cs="Times New Roman"/>
        </w:rPr>
        <w:t>ReLU</w:t>
      </w:r>
      <w:proofErr w:type="spellEnd"/>
      <w:r>
        <w:rPr>
          <w:rFonts w:ascii="Times New Roman" w:hAnsi="Times New Roman" w:cs="Times New Roman"/>
        </w:rPr>
        <w:t xml:space="preserve"> activation function was used</w:t>
      </w:r>
      <w:r w:rsidR="00DC04E8">
        <w:rPr>
          <w:rFonts w:ascii="Times New Roman" w:hAnsi="Times New Roman" w:cs="Times New Roman"/>
        </w:rPr>
        <w:t xml:space="preserve"> </w:t>
      </w:r>
      <w:r>
        <w:rPr>
          <w:rFonts w:ascii="Times New Roman" w:hAnsi="Times New Roman" w:cs="Times New Roman"/>
        </w:rPr>
        <w:t>after convolution layers and Sigmoid activation function was used in last fully connected layer for binary classification.</w:t>
      </w:r>
      <w:r w:rsidR="00CC17B8">
        <w:rPr>
          <w:rFonts w:ascii="Times New Roman" w:hAnsi="Times New Roman" w:cs="Times New Roman"/>
        </w:rPr>
        <w:t xml:space="preserve">     </w:t>
      </w:r>
      <w:r w:rsidR="00806FB7">
        <w:rPr>
          <w:rFonts w:ascii="Times New Roman" w:hAnsi="Times New Roman" w:cs="Times New Roman"/>
        </w:rPr>
        <w:t xml:space="preserve">    </w:t>
      </w:r>
    </w:p>
    <w:p w14:paraId="5A899FB0" w14:textId="5A9DD4F1" w:rsidR="00477BC9" w:rsidRPr="00EB6D27" w:rsidRDefault="00477BC9" w:rsidP="00477BC9">
      <w:pPr>
        <w:spacing w:line="480" w:lineRule="auto"/>
        <w:jc w:val="both"/>
        <w:rPr>
          <w:rFonts w:ascii="Times New Roman" w:hAnsi="Times New Roman" w:cs="Times New Roman"/>
          <w:bCs/>
        </w:rPr>
      </w:pPr>
      <w:r>
        <w:rPr>
          <w:rFonts w:ascii="Times New Roman" w:hAnsi="Times New Roman" w:cs="Times New Roman"/>
          <w:bCs/>
        </w:rPr>
        <w:t>Following table</w:t>
      </w:r>
      <w:r w:rsidR="00D95952">
        <w:rPr>
          <w:rFonts w:ascii="Times New Roman" w:hAnsi="Times New Roman" w:cs="Times New Roman"/>
          <w:bCs/>
        </w:rPr>
        <w:t xml:space="preserve"> is the</w:t>
      </w:r>
      <w:r>
        <w:rPr>
          <w:rFonts w:ascii="Times New Roman" w:hAnsi="Times New Roman" w:cs="Times New Roman"/>
          <w:bCs/>
        </w:rPr>
        <w:t xml:space="preserve"> evaluation metric for </w:t>
      </w:r>
      <w:r w:rsidR="00D95952">
        <w:rPr>
          <w:rFonts w:ascii="Times New Roman" w:hAnsi="Times New Roman" w:cs="Times New Roman"/>
          <w:bCs/>
        </w:rPr>
        <w:t xml:space="preserve">a </w:t>
      </w:r>
      <w:r>
        <w:rPr>
          <w:rFonts w:ascii="Times New Roman" w:hAnsi="Times New Roman" w:cs="Times New Roman"/>
          <w:bCs/>
        </w:rPr>
        <w:t>combined performance of classifiers with respect to test data</w:t>
      </w:r>
      <w:r w:rsidR="00D95952">
        <w:rPr>
          <w:rFonts w:ascii="Times New Roman" w:hAnsi="Times New Roman" w:cs="Times New Roman"/>
          <w:bCs/>
        </w:rPr>
        <w:t>,</w:t>
      </w:r>
      <w:r>
        <w:rPr>
          <w:rFonts w:ascii="Times New Roman" w:hAnsi="Times New Roman" w:cs="Times New Roman"/>
          <w:bCs/>
        </w:rPr>
        <w:t xml:space="preserve"> </w:t>
      </w:r>
      <w:r w:rsidR="00D95952">
        <w:rPr>
          <w:rFonts w:ascii="Times New Roman" w:hAnsi="Times New Roman" w:cs="Times New Roman"/>
          <w:bCs/>
        </w:rPr>
        <w:t xml:space="preserve">i.e. </w:t>
      </w:r>
      <w:r>
        <w:rPr>
          <w:rFonts w:ascii="Times New Roman" w:hAnsi="Times New Roman" w:cs="Times New Roman"/>
          <w:bCs/>
        </w:rPr>
        <w:t xml:space="preserve">combined faults data. Each combined </w:t>
      </w:r>
      <w:r w:rsidR="007D16B3">
        <w:rPr>
          <w:rFonts w:ascii="Times New Roman" w:hAnsi="Times New Roman" w:cs="Times New Roman"/>
          <w:bCs/>
        </w:rPr>
        <w:t>f</w:t>
      </w:r>
      <w:r>
        <w:rPr>
          <w:rFonts w:ascii="Times New Roman" w:hAnsi="Times New Roman" w:cs="Times New Roman"/>
          <w:bCs/>
        </w:rPr>
        <w:t xml:space="preserve">ault has 20 examples. </w:t>
      </w:r>
      <w:r w:rsidR="00D95952">
        <w:rPr>
          <w:rFonts w:ascii="Times New Roman" w:hAnsi="Times New Roman" w:cs="Times New Roman"/>
          <w:bCs/>
        </w:rPr>
        <w:t>The f</w:t>
      </w:r>
      <w:r>
        <w:rPr>
          <w:rFonts w:ascii="Times New Roman" w:hAnsi="Times New Roman" w:cs="Times New Roman"/>
          <w:bCs/>
        </w:rPr>
        <w:t xml:space="preserve">ollowing table shows </w:t>
      </w:r>
      <w:r w:rsidR="00806FB7">
        <w:rPr>
          <w:rFonts w:ascii="Times New Roman" w:hAnsi="Times New Roman" w:cs="Times New Roman"/>
          <w:bCs/>
        </w:rPr>
        <w:t>n</w:t>
      </w:r>
      <w:r>
        <w:rPr>
          <w:rFonts w:ascii="Times New Roman" w:hAnsi="Times New Roman" w:cs="Times New Roman"/>
          <w:bCs/>
        </w:rPr>
        <w:t xml:space="preserve">umber of examples of particular </w:t>
      </w:r>
      <w:r w:rsidR="007D16B3">
        <w:rPr>
          <w:rFonts w:ascii="Times New Roman" w:hAnsi="Times New Roman" w:cs="Times New Roman"/>
          <w:bCs/>
        </w:rPr>
        <w:t>f</w:t>
      </w:r>
      <w:r>
        <w:rPr>
          <w:rFonts w:ascii="Times New Roman" w:hAnsi="Times New Roman" w:cs="Times New Roman"/>
          <w:bCs/>
        </w:rPr>
        <w:t xml:space="preserve">ault detected positive in certain </w:t>
      </w:r>
      <w:r w:rsidR="000049B8">
        <w:rPr>
          <w:rFonts w:ascii="Times New Roman" w:hAnsi="Times New Roman" w:cs="Times New Roman"/>
          <w:bCs/>
        </w:rPr>
        <w:t>n</w:t>
      </w:r>
      <w:r w:rsidR="007B6459">
        <w:rPr>
          <w:rFonts w:ascii="Times New Roman" w:hAnsi="Times New Roman" w:cs="Times New Roman"/>
          <w:bCs/>
        </w:rPr>
        <w:t xml:space="preserve">etwork.    </w:t>
      </w:r>
    </w:p>
    <w:p w14:paraId="2C6C4189" w14:textId="44FEFC6D" w:rsidR="00477BC9" w:rsidRPr="00A22322" w:rsidRDefault="00477BC9" w:rsidP="00E4520E">
      <w:pPr>
        <w:pStyle w:val="Caption"/>
        <w:keepNext/>
        <w:jc w:val="center"/>
        <w:rPr>
          <w:rFonts w:ascii="Times New Roman" w:hAnsi="Times New Roman" w:cs="Times New Roman"/>
          <w:b/>
          <w:i w:val="0"/>
          <w:color w:val="auto"/>
          <w:sz w:val="22"/>
          <w:szCs w:val="22"/>
        </w:rPr>
      </w:pPr>
      <w:bookmarkStart w:id="108" w:name="_Toc43666442"/>
      <w:r w:rsidRPr="00A22322">
        <w:rPr>
          <w:rFonts w:ascii="Times New Roman" w:hAnsi="Times New Roman" w:cs="Times New Roman"/>
          <w:b/>
          <w:i w:val="0"/>
          <w:color w:val="auto"/>
          <w:sz w:val="22"/>
          <w:szCs w:val="22"/>
        </w:rPr>
        <w:t xml:space="preserve">Table </w:t>
      </w:r>
      <w:r w:rsidRPr="00A22322">
        <w:rPr>
          <w:rFonts w:ascii="Times New Roman" w:hAnsi="Times New Roman" w:cs="Times New Roman"/>
          <w:b/>
          <w:i w:val="0"/>
          <w:color w:val="auto"/>
          <w:sz w:val="22"/>
          <w:szCs w:val="22"/>
        </w:rPr>
        <w:fldChar w:fldCharType="begin"/>
      </w:r>
      <w:r w:rsidRPr="00A22322">
        <w:rPr>
          <w:rFonts w:ascii="Times New Roman" w:hAnsi="Times New Roman" w:cs="Times New Roman"/>
          <w:b/>
          <w:i w:val="0"/>
          <w:color w:val="auto"/>
          <w:sz w:val="22"/>
          <w:szCs w:val="22"/>
        </w:rPr>
        <w:instrText xml:space="preserve"> SEQ Table \* ARABIC </w:instrText>
      </w:r>
      <w:r w:rsidRPr="00A22322">
        <w:rPr>
          <w:rFonts w:ascii="Times New Roman" w:hAnsi="Times New Roman" w:cs="Times New Roman"/>
          <w:b/>
          <w:i w:val="0"/>
          <w:color w:val="auto"/>
          <w:sz w:val="22"/>
          <w:szCs w:val="22"/>
        </w:rPr>
        <w:fldChar w:fldCharType="separate"/>
      </w:r>
      <w:r w:rsidR="00770DE2">
        <w:rPr>
          <w:rFonts w:ascii="Times New Roman" w:hAnsi="Times New Roman" w:cs="Times New Roman"/>
          <w:b/>
          <w:i w:val="0"/>
          <w:noProof/>
          <w:color w:val="auto"/>
          <w:sz w:val="22"/>
          <w:szCs w:val="22"/>
        </w:rPr>
        <w:t>17</w:t>
      </w:r>
      <w:r w:rsidRPr="00A22322">
        <w:rPr>
          <w:rFonts w:ascii="Times New Roman" w:hAnsi="Times New Roman" w:cs="Times New Roman"/>
          <w:b/>
          <w:i w:val="0"/>
          <w:color w:val="auto"/>
          <w:sz w:val="22"/>
          <w:szCs w:val="22"/>
        </w:rPr>
        <w:fldChar w:fldCharType="end"/>
      </w:r>
      <w:r w:rsidRPr="00A22322">
        <w:rPr>
          <w:rFonts w:ascii="Times New Roman" w:hAnsi="Times New Roman" w:cs="Times New Roman"/>
          <w:b/>
          <w:i w:val="0"/>
          <w:color w:val="auto"/>
          <w:sz w:val="22"/>
          <w:szCs w:val="22"/>
        </w:rPr>
        <w:t>: Modified Confusion matrix for combined faults</w:t>
      </w:r>
      <w:bookmarkEnd w:id="108"/>
    </w:p>
    <w:tbl>
      <w:tblPr>
        <w:tblStyle w:val="TableGridLight1"/>
        <w:tblW w:w="8298" w:type="dxa"/>
        <w:tblLayout w:type="fixed"/>
        <w:tblLook w:val="04A0" w:firstRow="1" w:lastRow="0" w:firstColumn="1" w:lastColumn="0" w:noHBand="0" w:noVBand="1"/>
      </w:tblPr>
      <w:tblGrid>
        <w:gridCol w:w="1728"/>
        <w:gridCol w:w="938"/>
        <w:gridCol w:w="939"/>
        <w:gridCol w:w="938"/>
        <w:gridCol w:w="939"/>
        <w:gridCol w:w="938"/>
        <w:gridCol w:w="939"/>
        <w:gridCol w:w="939"/>
      </w:tblGrid>
      <w:tr w:rsidR="00477BC9" w:rsidRPr="00391642" w14:paraId="7886056A" w14:textId="77777777" w:rsidTr="00990C9C">
        <w:trPr>
          <w:trHeight w:val="714"/>
        </w:trPr>
        <w:tc>
          <w:tcPr>
            <w:tcW w:w="1728" w:type="dxa"/>
            <w:tcBorders>
              <w:tl2br w:val="single" w:sz="4" w:space="0" w:color="BFBFBF" w:themeColor="background1" w:themeShade="BF"/>
            </w:tcBorders>
          </w:tcPr>
          <w:p w14:paraId="37E3F54C" w14:textId="77777777" w:rsidR="00477BC9"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Pr>
                <w:rFonts w:ascii="Times New Roman" w:eastAsiaTheme="minorEastAsia" w:hAnsi="Times New Roman" w:cs="Times New Roman"/>
                <w:b/>
              </w:rPr>
              <w:t xml:space="preserve">     FAULT</w:t>
            </w:r>
          </w:p>
          <w:p w14:paraId="3F462C8B" w14:textId="77777777" w:rsidR="00477BC9" w:rsidRDefault="00477BC9" w:rsidP="00990C9C">
            <w:pPr>
              <w:autoSpaceDE w:val="0"/>
              <w:autoSpaceDN w:val="0"/>
              <w:adjustRightInd w:val="0"/>
              <w:spacing w:before="40" w:line="360" w:lineRule="auto"/>
              <w:rPr>
                <w:rFonts w:ascii="Times New Roman" w:eastAsiaTheme="minorEastAsia" w:hAnsi="Times New Roman" w:cs="Times New Roman"/>
                <w:b/>
              </w:rPr>
            </w:pPr>
          </w:p>
          <w:p w14:paraId="0227A95D" w14:textId="77777777" w:rsidR="00477BC9" w:rsidRPr="00391642" w:rsidRDefault="00477BC9" w:rsidP="00990C9C">
            <w:pPr>
              <w:autoSpaceDE w:val="0"/>
              <w:autoSpaceDN w:val="0"/>
              <w:adjustRightInd w:val="0"/>
              <w:spacing w:before="40" w:line="360" w:lineRule="auto"/>
              <w:rPr>
                <w:rFonts w:ascii="Times New Roman" w:eastAsiaTheme="minorEastAsia" w:hAnsi="Times New Roman" w:cs="Times New Roman"/>
                <w:b/>
              </w:rPr>
            </w:pPr>
            <w:r>
              <w:rPr>
                <w:rFonts w:ascii="Times New Roman" w:eastAsiaTheme="minorEastAsia" w:hAnsi="Times New Roman" w:cs="Times New Roman"/>
                <w:b/>
              </w:rPr>
              <w:t>NETWORK</w:t>
            </w:r>
          </w:p>
        </w:tc>
        <w:tc>
          <w:tcPr>
            <w:tcW w:w="938" w:type="dxa"/>
            <w:noWrap/>
            <w:vAlign w:val="center"/>
          </w:tcPr>
          <w:p w14:paraId="46991898"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Pr>
                <w:rFonts w:ascii="Times New Roman" w:eastAsiaTheme="minorEastAsia" w:hAnsi="Times New Roman" w:cs="Times New Roman"/>
                <w:b/>
              </w:rPr>
              <w:t>‘1’</w:t>
            </w:r>
          </w:p>
        </w:tc>
        <w:tc>
          <w:tcPr>
            <w:tcW w:w="939" w:type="dxa"/>
            <w:noWrap/>
            <w:vAlign w:val="center"/>
          </w:tcPr>
          <w:p w14:paraId="7A5167D1" w14:textId="77777777" w:rsidR="00477BC9" w:rsidRPr="00391642" w:rsidRDefault="00477BC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938" w:type="dxa"/>
            <w:noWrap/>
            <w:vAlign w:val="center"/>
          </w:tcPr>
          <w:p w14:paraId="2008C3A6" w14:textId="77777777" w:rsidR="00477BC9" w:rsidRPr="00391642" w:rsidRDefault="00477BC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939" w:type="dxa"/>
            <w:vAlign w:val="center"/>
          </w:tcPr>
          <w:p w14:paraId="0B46816A" w14:textId="77777777" w:rsidR="00477BC9" w:rsidRPr="00B31A20" w:rsidRDefault="00477BC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938" w:type="dxa"/>
            <w:vAlign w:val="center"/>
          </w:tcPr>
          <w:p w14:paraId="2ADF6546" w14:textId="77777777" w:rsidR="00477BC9" w:rsidRDefault="00477BC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939" w:type="dxa"/>
            <w:vAlign w:val="center"/>
          </w:tcPr>
          <w:p w14:paraId="573CF6E2" w14:textId="77777777" w:rsidR="00477BC9" w:rsidRDefault="00477BC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6’</w:t>
            </w:r>
          </w:p>
        </w:tc>
        <w:tc>
          <w:tcPr>
            <w:tcW w:w="939" w:type="dxa"/>
            <w:vAlign w:val="center"/>
          </w:tcPr>
          <w:p w14:paraId="58D82EBE" w14:textId="77777777" w:rsidR="00477BC9" w:rsidRDefault="00477BC9" w:rsidP="00990C9C">
            <w:pPr>
              <w:spacing w:before="40"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7’</w:t>
            </w:r>
          </w:p>
        </w:tc>
      </w:tr>
      <w:tr w:rsidR="00477BC9" w:rsidRPr="00391642" w14:paraId="6FECC64C" w14:textId="77777777" w:rsidTr="00990C9C">
        <w:trPr>
          <w:trHeight w:val="178"/>
        </w:trPr>
        <w:tc>
          <w:tcPr>
            <w:tcW w:w="1728" w:type="dxa"/>
            <w:vAlign w:val="center"/>
          </w:tcPr>
          <w:p w14:paraId="488A9DE8"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EA2E8E">
              <w:rPr>
                <w:rFonts w:ascii="Times New Roman" w:eastAsiaTheme="minorEastAsia" w:hAnsi="Times New Roman" w:cs="Times New Roman"/>
                <w:b/>
              </w:rPr>
              <w:t>A</w:t>
            </w:r>
          </w:p>
        </w:tc>
        <w:tc>
          <w:tcPr>
            <w:tcW w:w="938" w:type="dxa"/>
            <w:noWrap/>
            <w:vAlign w:val="center"/>
          </w:tcPr>
          <w:p w14:paraId="08D8A46D"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9" w:type="dxa"/>
            <w:noWrap/>
            <w:vAlign w:val="center"/>
          </w:tcPr>
          <w:p w14:paraId="7A28A696"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noWrap/>
            <w:vAlign w:val="center"/>
          </w:tcPr>
          <w:p w14:paraId="048BC327"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00CA6FFC"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vAlign w:val="center"/>
          </w:tcPr>
          <w:p w14:paraId="7136CE97" w14:textId="77777777" w:rsidR="00477BC9" w:rsidRPr="00EA2E8E" w:rsidRDefault="00477BC9" w:rsidP="00990C9C">
            <w:pPr>
              <w:spacing w:before="40" w:line="360" w:lineRule="auto"/>
              <w:jc w:val="center"/>
              <w:rPr>
                <w:rFonts w:ascii="Times New Roman" w:eastAsia="Times New Roman" w:hAnsi="Times New Roman" w:cs="Times New Roman"/>
                <w:bCs/>
                <w:color w:val="000000"/>
              </w:rPr>
            </w:pPr>
            <w:r w:rsidRPr="00EA2E8E">
              <w:rPr>
                <w:rFonts w:ascii="Times New Roman" w:eastAsia="Times New Roman" w:hAnsi="Times New Roman" w:cs="Times New Roman"/>
                <w:bCs/>
                <w:color w:val="000000"/>
              </w:rPr>
              <w:t>00</w:t>
            </w:r>
          </w:p>
        </w:tc>
        <w:tc>
          <w:tcPr>
            <w:tcW w:w="939" w:type="dxa"/>
            <w:vAlign w:val="center"/>
          </w:tcPr>
          <w:p w14:paraId="5EA071F6" w14:textId="77777777" w:rsidR="00477BC9" w:rsidRPr="00EA2E8E" w:rsidRDefault="00477BC9" w:rsidP="00990C9C">
            <w:pPr>
              <w:spacing w:before="40" w:line="360" w:lineRule="auto"/>
              <w:jc w:val="center"/>
              <w:rPr>
                <w:rFonts w:ascii="Times New Roman" w:eastAsia="Times New Roman" w:hAnsi="Times New Roman" w:cs="Times New Roman"/>
                <w:bCs/>
                <w:color w:val="000000"/>
              </w:rPr>
            </w:pPr>
            <w:r w:rsidRPr="00EA2E8E">
              <w:rPr>
                <w:rFonts w:ascii="Times New Roman" w:eastAsia="Times New Roman" w:hAnsi="Times New Roman" w:cs="Times New Roman"/>
                <w:bCs/>
                <w:color w:val="000000"/>
              </w:rPr>
              <w:t>00</w:t>
            </w:r>
          </w:p>
        </w:tc>
        <w:tc>
          <w:tcPr>
            <w:tcW w:w="939" w:type="dxa"/>
            <w:vAlign w:val="center"/>
          </w:tcPr>
          <w:p w14:paraId="4C40E061" w14:textId="77777777" w:rsidR="00477BC9" w:rsidRPr="00EA2E8E" w:rsidRDefault="00477BC9" w:rsidP="00990C9C">
            <w:pPr>
              <w:spacing w:before="40" w:line="36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0</w:t>
            </w:r>
          </w:p>
        </w:tc>
      </w:tr>
      <w:tr w:rsidR="00477BC9" w:rsidRPr="00391642" w14:paraId="5E647ACE" w14:textId="77777777" w:rsidTr="00990C9C">
        <w:trPr>
          <w:trHeight w:val="70"/>
        </w:trPr>
        <w:tc>
          <w:tcPr>
            <w:tcW w:w="1728" w:type="dxa"/>
            <w:vAlign w:val="center"/>
          </w:tcPr>
          <w:p w14:paraId="69804260"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EA2E8E">
              <w:rPr>
                <w:rFonts w:ascii="Times New Roman" w:eastAsiaTheme="minorEastAsia" w:hAnsi="Times New Roman" w:cs="Times New Roman"/>
                <w:b/>
              </w:rPr>
              <w:t>B</w:t>
            </w:r>
          </w:p>
        </w:tc>
        <w:tc>
          <w:tcPr>
            <w:tcW w:w="938" w:type="dxa"/>
            <w:noWrap/>
            <w:vAlign w:val="center"/>
          </w:tcPr>
          <w:p w14:paraId="787F44F3"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9" w:type="dxa"/>
            <w:noWrap/>
            <w:vAlign w:val="center"/>
          </w:tcPr>
          <w:p w14:paraId="45850395"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noWrap/>
            <w:vAlign w:val="center"/>
          </w:tcPr>
          <w:p w14:paraId="1AE734C9"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32E0CBB3"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vAlign w:val="center"/>
          </w:tcPr>
          <w:p w14:paraId="74F37335"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3A97A8A6" w14:textId="77777777" w:rsidR="00477BC9" w:rsidRPr="00EA2E8E"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672DAD76" w14:textId="77777777" w:rsidR="00477BC9" w:rsidRPr="00EA2E8E"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r>
      <w:tr w:rsidR="00477BC9" w:rsidRPr="00391642" w14:paraId="134D2C53" w14:textId="77777777" w:rsidTr="00990C9C">
        <w:trPr>
          <w:trHeight w:val="95"/>
        </w:trPr>
        <w:tc>
          <w:tcPr>
            <w:tcW w:w="1728" w:type="dxa"/>
            <w:vAlign w:val="center"/>
          </w:tcPr>
          <w:p w14:paraId="4FC8231A"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EA2E8E">
              <w:rPr>
                <w:rFonts w:ascii="Times New Roman" w:eastAsiaTheme="minorEastAsia" w:hAnsi="Times New Roman" w:cs="Times New Roman"/>
                <w:b/>
              </w:rPr>
              <w:t>C</w:t>
            </w:r>
          </w:p>
        </w:tc>
        <w:tc>
          <w:tcPr>
            <w:tcW w:w="938" w:type="dxa"/>
            <w:noWrap/>
            <w:vAlign w:val="center"/>
          </w:tcPr>
          <w:p w14:paraId="4BF7765C"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9" w:type="dxa"/>
            <w:noWrap/>
            <w:vAlign w:val="center"/>
          </w:tcPr>
          <w:p w14:paraId="6F84800F"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noWrap/>
            <w:vAlign w:val="center"/>
          </w:tcPr>
          <w:p w14:paraId="4931BB15"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13E2E33B"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vAlign w:val="center"/>
          </w:tcPr>
          <w:p w14:paraId="023416AB"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2356557F" w14:textId="77777777" w:rsidR="00477BC9" w:rsidRPr="00EA2E8E"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421AA588" w14:textId="77777777" w:rsidR="00477BC9" w:rsidRPr="00EA2E8E"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r>
      <w:tr w:rsidR="00477BC9" w:rsidRPr="00391642" w14:paraId="2DE603C9" w14:textId="77777777" w:rsidTr="00990C9C">
        <w:trPr>
          <w:trHeight w:val="95"/>
        </w:trPr>
        <w:tc>
          <w:tcPr>
            <w:tcW w:w="1728" w:type="dxa"/>
            <w:vAlign w:val="center"/>
          </w:tcPr>
          <w:p w14:paraId="12AA1E6F"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EA2E8E">
              <w:rPr>
                <w:rFonts w:ascii="Times New Roman" w:eastAsiaTheme="minorEastAsia" w:hAnsi="Times New Roman" w:cs="Times New Roman"/>
                <w:b/>
              </w:rPr>
              <w:t>D</w:t>
            </w:r>
          </w:p>
        </w:tc>
        <w:tc>
          <w:tcPr>
            <w:tcW w:w="938" w:type="dxa"/>
            <w:noWrap/>
            <w:vAlign w:val="center"/>
          </w:tcPr>
          <w:p w14:paraId="235E373B" w14:textId="77777777" w:rsidR="00477BC9" w:rsidRPr="00513353"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513353">
              <w:rPr>
                <w:rFonts w:ascii="Times New Roman" w:eastAsiaTheme="minorEastAsia" w:hAnsi="Times New Roman" w:cs="Times New Roman"/>
                <w:b/>
              </w:rPr>
              <w:t>20</w:t>
            </w:r>
          </w:p>
        </w:tc>
        <w:tc>
          <w:tcPr>
            <w:tcW w:w="939" w:type="dxa"/>
            <w:noWrap/>
            <w:vAlign w:val="center"/>
          </w:tcPr>
          <w:p w14:paraId="7079A108"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20</w:t>
            </w:r>
          </w:p>
        </w:tc>
        <w:tc>
          <w:tcPr>
            <w:tcW w:w="938" w:type="dxa"/>
            <w:noWrap/>
            <w:vAlign w:val="center"/>
          </w:tcPr>
          <w:p w14:paraId="05239E81"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18</w:t>
            </w:r>
          </w:p>
        </w:tc>
        <w:tc>
          <w:tcPr>
            <w:tcW w:w="939" w:type="dxa"/>
            <w:vAlign w:val="center"/>
          </w:tcPr>
          <w:p w14:paraId="4284723C"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20</w:t>
            </w:r>
          </w:p>
        </w:tc>
        <w:tc>
          <w:tcPr>
            <w:tcW w:w="938" w:type="dxa"/>
            <w:vAlign w:val="center"/>
          </w:tcPr>
          <w:p w14:paraId="6E1F4A8D"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19</w:t>
            </w:r>
          </w:p>
        </w:tc>
        <w:tc>
          <w:tcPr>
            <w:tcW w:w="939" w:type="dxa"/>
            <w:vAlign w:val="center"/>
          </w:tcPr>
          <w:p w14:paraId="417BEC7F"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20</w:t>
            </w:r>
          </w:p>
        </w:tc>
        <w:tc>
          <w:tcPr>
            <w:tcW w:w="939" w:type="dxa"/>
            <w:vAlign w:val="center"/>
          </w:tcPr>
          <w:p w14:paraId="4A2CA5EB"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17</w:t>
            </w:r>
          </w:p>
        </w:tc>
      </w:tr>
      <w:tr w:rsidR="00477BC9" w:rsidRPr="00391642" w14:paraId="1743EBD4" w14:textId="77777777" w:rsidTr="00990C9C">
        <w:trPr>
          <w:trHeight w:val="95"/>
        </w:trPr>
        <w:tc>
          <w:tcPr>
            <w:tcW w:w="1728" w:type="dxa"/>
            <w:vAlign w:val="center"/>
          </w:tcPr>
          <w:p w14:paraId="6C2C0092"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EA2E8E">
              <w:rPr>
                <w:rFonts w:ascii="Times New Roman" w:eastAsiaTheme="minorEastAsia" w:hAnsi="Times New Roman" w:cs="Times New Roman"/>
                <w:b/>
              </w:rPr>
              <w:t>E</w:t>
            </w:r>
          </w:p>
        </w:tc>
        <w:tc>
          <w:tcPr>
            <w:tcW w:w="938" w:type="dxa"/>
            <w:noWrap/>
            <w:vAlign w:val="center"/>
          </w:tcPr>
          <w:p w14:paraId="6F1ED6F9" w14:textId="77777777" w:rsidR="00477BC9" w:rsidRPr="00513353"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513353">
              <w:rPr>
                <w:rFonts w:ascii="Times New Roman" w:eastAsiaTheme="minorEastAsia" w:hAnsi="Times New Roman" w:cs="Times New Roman"/>
                <w:b/>
              </w:rPr>
              <w:t>18</w:t>
            </w:r>
          </w:p>
        </w:tc>
        <w:tc>
          <w:tcPr>
            <w:tcW w:w="939" w:type="dxa"/>
            <w:noWrap/>
            <w:vAlign w:val="center"/>
          </w:tcPr>
          <w:p w14:paraId="0D2A0AEB" w14:textId="77777777" w:rsidR="00477BC9" w:rsidRDefault="00477BC9" w:rsidP="00990C9C">
            <w:pPr>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8" w:type="dxa"/>
            <w:noWrap/>
            <w:vAlign w:val="center"/>
          </w:tcPr>
          <w:p w14:paraId="20F1819C"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6C0605E6"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vAlign w:val="center"/>
          </w:tcPr>
          <w:p w14:paraId="3E1D4CA7" w14:textId="77777777" w:rsidR="00477BC9"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05128581" w14:textId="77777777" w:rsidR="00477BC9"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32984961" w14:textId="77777777" w:rsidR="00477BC9" w:rsidRPr="00EA2E8E"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r>
      <w:tr w:rsidR="00477BC9" w:rsidRPr="00B31A20" w14:paraId="58DC7636" w14:textId="77777777" w:rsidTr="00990C9C">
        <w:trPr>
          <w:trHeight w:val="127"/>
        </w:trPr>
        <w:tc>
          <w:tcPr>
            <w:tcW w:w="1728" w:type="dxa"/>
            <w:vAlign w:val="center"/>
          </w:tcPr>
          <w:p w14:paraId="23BAD279"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EA2E8E">
              <w:rPr>
                <w:rFonts w:ascii="Times New Roman" w:eastAsiaTheme="minorEastAsia" w:hAnsi="Times New Roman" w:cs="Times New Roman"/>
                <w:b/>
              </w:rPr>
              <w:t>F</w:t>
            </w:r>
          </w:p>
        </w:tc>
        <w:tc>
          <w:tcPr>
            <w:tcW w:w="938" w:type="dxa"/>
            <w:noWrap/>
            <w:vAlign w:val="center"/>
          </w:tcPr>
          <w:p w14:paraId="5129371C"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9" w:type="dxa"/>
            <w:noWrap/>
            <w:vAlign w:val="center"/>
          </w:tcPr>
          <w:p w14:paraId="35340E21"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01</w:t>
            </w:r>
          </w:p>
        </w:tc>
        <w:tc>
          <w:tcPr>
            <w:tcW w:w="938" w:type="dxa"/>
            <w:noWrap/>
            <w:vAlign w:val="center"/>
          </w:tcPr>
          <w:p w14:paraId="290EE37A"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3B3990D8"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vAlign w:val="center"/>
          </w:tcPr>
          <w:p w14:paraId="2A7679EC"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1E302934" w14:textId="77777777" w:rsidR="00477BC9"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38A97AE5" w14:textId="77777777" w:rsidR="00477BC9" w:rsidRPr="00EA2E8E"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r>
      <w:tr w:rsidR="00477BC9" w:rsidRPr="00B31A20" w14:paraId="2D86C286" w14:textId="77777777" w:rsidTr="00990C9C">
        <w:trPr>
          <w:trHeight w:val="112"/>
        </w:trPr>
        <w:tc>
          <w:tcPr>
            <w:tcW w:w="1728" w:type="dxa"/>
            <w:vAlign w:val="center"/>
          </w:tcPr>
          <w:p w14:paraId="1CAFD959"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EA2E8E">
              <w:rPr>
                <w:rFonts w:ascii="Times New Roman" w:eastAsiaTheme="minorEastAsia" w:hAnsi="Times New Roman" w:cs="Times New Roman"/>
                <w:b/>
              </w:rPr>
              <w:t>G</w:t>
            </w:r>
          </w:p>
        </w:tc>
        <w:tc>
          <w:tcPr>
            <w:tcW w:w="938" w:type="dxa"/>
            <w:noWrap/>
            <w:vAlign w:val="center"/>
          </w:tcPr>
          <w:p w14:paraId="2131FC1B"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9" w:type="dxa"/>
            <w:noWrap/>
            <w:vAlign w:val="center"/>
          </w:tcPr>
          <w:p w14:paraId="15A16A4F"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noWrap/>
            <w:vAlign w:val="center"/>
          </w:tcPr>
          <w:p w14:paraId="6C780BA6"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20</w:t>
            </w:r>
          </w:p>
        </w:tc>
        <w:tc>
          <w:tcPr>
            <w:tcW w:w="939" w:type="dxa"/>
            <w:vAlign w:val="center"/>
          </w:tcPr>
          <w:p w14:paraId="5463CCED"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vAlign w:val="center"/>
          </w:tcPr>
          <w:p w14:paraId="13B9700D"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4C0C4EEE"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0F3CE0BF" w14:textId="77777777" w:rsidR="00477BC9" w:rsidRPr="00EA2E8E"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r>
      <w:tr w:rsidR="00477BC9" w:rsidRPr="00B31A20" w14:paraId="33C7D1F3" w14:textId="77777777" w:rsidTr="00990C9C">
        <w:trPr>
          <w:trHeight w:val="112"/>
        </w:trPr>
        <w:tc>
          <w:tcPr>
            <w:tcW w:w="1728" w:type="dxa"/>
            <w:vAlign w:val="center"/>
          </w:tcPr>
          <w:p w14:paraId="25E15EEE"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sidRPr="00EA2E8E">
              <w:rPr>
                <w:rFonts w:ascii="Times New Roman" w:eastAsiaTheme="minorEastAsia" w:hAnsi="Times New Roman" w:cs="Times New Roman"/>
                <w:b/>
              </w:rPr>
              <w:t>H</w:t>
            </w:r>
          </w:p>
        </w:tc>
        <w:tc>
          <w:tcPr>
            <w:tcW w:w="938" w:type="dxa"/>
            <w:noWrap/>
            <w:vAlign w:val="center"/>
          </w:tcPr>
          <w:p w14:paraId="5203988B"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9" w:type="dxa"/>
            <w:noWrap/>
            <w:vAlign w:val="center"/>
          </w:tcPr>
          <w:p w14:paraId="6EFFDC4B"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noWrap/>
            <w:vAlign w:val="center"/>
          </w:tcPr>
          <w:p w14:paraId="68B3143E"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391C770D"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01</w:t>
            </w:r>
          </w:p>
        </w:tc>
        <w:tc>
          <w:tcPr>
            <w:tcW w:w="938" w:type="dxa"/>
            <w:vAlign w:val="center"/>
          </w:tcPr>
          <w:p w14:paraId="140FF01D"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427B3977" w14:textId="77777777" w:rsidR="00477BC9"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0C58552A" w14:textId="77777777" w:rsidR="00477BC9" w:rsidRPr="00EA2E8E"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r>
      <w:tr w:rsidR="00477BC9" w:rsidRPr="00B31A20" w14:paraId="23A73C00" w14:textId="77777777" w:rsidTr="00990C9C">
        <w:trPr>
          <w:trHeight w:val="244"/>
        </w:trPr>
        <w:tc>
          <w:tcPr>
            <w:tcW w:w="1728" w:type="dxa"/>
            <w:vAlign w:val="center"/>
          </w:tcPr>
          <w:p w14:paraId="13CE18C5"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Pr>
                <w:rFonts w:ascii="Times New Roman" w:eastAsiaTheme="minorEastAsia" w:hAnsi="Times New Roman" w:cs="Times New Roman"/>
                <w:b/>
              </w:rPr>
              <w:t>I</w:t>
            </w:r>
          </w:p>
        </w:tc>
        <w:tc>
          <w:tcPr>
            <w:tcW w:w="938" w:type="dxa"/>
            <w:noWrap/>
            <w:vAlign w:val="center"/>
          </w:tcPr>
          <w:p w14:paraId="6498E799"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9" w:type="dxa"/>
            <w:noWrap/>
            <w:vAlign w:val="center"/>
          </w:tcPr>
          <w:p w14:paraId="58F9D4F6" w14:textId="77777777" w:rsidR="00477BC9" w:rsidRPr="00263FA0" w:rsidRDefault="00477BC9"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00</w:t>
            </w:r>
          </w:p>
        </w:tc>
        <w:tc>
          <w:tcPr>
            <w:tcW w:w="938" w:type="dxa"/>
            <w:noWrap/>
            <w:vAlign w:val="center"/>
          </w:tcPr>
          <w:p w14:paraId="036BCF4A"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59FC0F44"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vAlign w:val="center"/>
          </w:tcPr>
          <w:p w14:paraId="35E28530"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20</w:t>
            </w:r>
          </w:p>
        </w:tc>
        <w:tc>
          <w:tcPr>
            <w:tcW w:w="939" w:type="dxa"/>
            <w:vAlign w:val="center"/>
          </w:tcPr>
          <w:p w14:paraId="4E1C41FA" w14:textId="77777777" w:rsidR="00477BC9"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2D1BEEDC"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FF0000"/>
              </w:rPr>
              <w:t>09</w:t>
            </w:r>
          </w:p>
        </w:tc>
      </w:tr>
      <w:tr w:rsidR="00477BC9" w:rsidRPr="00B31A20" w14:paraId="3E3CC040" w14:textId="77777777" w:rsidTr="00990C9C">
        <w:trPr>
          <w:trHeight w:val="244"/>
        </w:trPr>
        <w:tc>
          <w:tcPr>
            <w:tcW w:w="1728" w:type="dxa"/>
            <w:vAlign w:val="center"/>
          </w:tcPr>
          <w:p w14:paraId="61B589D0" w14:textId="77777777" w:rsidR="00477BC9" w:rsidRPr="00EA2E8E"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Pr>
                <w:rFonts w:ascii="Times New Roman" w:eastAsiaTheme="minorEastAsia" w:hAnsi="Times New Roman" w:cs="Times New Roman"/>
                <w:b/>
              </w:rPr>
              <w:t>J</w:t>
            </w:r>
          </w:p>
        </w:tc>
        <w:tc>
          <w:tcPr>
            <w:tcW w:w="938" w:type="dxa"/>
            <w:noWrap/>
            <w:vAlign w:val="center"/>
          </w:tcPr>
          <w:p w14:paraId="0C74EB26"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9" w:type="dxa"/>
            <w:noWrap/>
            <w:vAlign w:val="center"/>
          </w:tcPr>
          <w:p w14:paraId="7C6DCA92" w14:textId="77777777" w:rsidR="00477BC9" w:rsidRPr="00263FA0" w:rsidRDefault="00477BC9"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00</w:t>
            </w:r>
          </w:p>
        </w:tc>
        <w:tc>
          <w:tcPr>
            <w:tcW w:w="938" w:type="dxa"/>
            <w:noWrap/>
            <w:vAlign w:val="center"/>
          </w:tcPr>
          <w:p w14:paraId="1B0144F8"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1ABF9039"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vAlign w:val="center"/>
          </w:tcPr>
          <w:p w14:paraId="420CA20A"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79B13079" w14:textId="77777777" w:rsidR="00477BC9"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1D9D7FCE"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FF0000"/>
              </w:rPr>
              <w:t>05</w:t>
            </w:r>
          </w:p>
        </w:tc>
      </w:tr>
      <w:tr w:rsidR="00477BC9" w:rsidRPr="00B31A20" w14:paraId="2734FA3A" w14:textId="77777777" w:rsidTr="00990C9C">
        <w:trPr>
          <w:trHeight w:val="244"/>
        </w:trPr>
        <w:tc>
          <w:tcPr>
            <w:tcW w:w="1728" w:type="dxa"/>
            <w:vAlign w:val="center"/>
          </w:tcPr>
          <w:p w14:paraId="3BA83CDA" w14:textId="77777777" w:rsidR="00477BC9" w:rsidRDefault="00477BC9" w:rsidP="00990C9C">
            <w:pPr>
              <w:autoSpaceDE w:val="0"/>
              <w:autoSpaceDN w:val="0"/>
              <w:adjustRightInd w:val="0"/>
              <w:spacing w:before="40" w:line="360" w:lineRule="auto"/>
              <w:jc w:val="center"/>
              <w:rPr>
                <w:rFonts w:ascii="Times New Roman" w:eastAsiaTheme="minorEastAsia" w:hAnsi="Times New Roman" w:cs="Times New Roman"/>
                <w:b/>
              </w:rPr>
            </w:pPr>
            <w:r>
              <w:rPr>
                <w:rFonts w:ascii="Times New Roman" w:eastAsiaTheme="minorEastAsia" w:hAnsi="Times New Roman" w:cs="Times New Roman"/>
                <w:b/>
              </w:rPr>
              <w:t>K</w:t>
            </w:r>
          </w:p>
        </w:tc>
        <w:tc>
          <w:tcPr>
            <w:tcW w:w="938" w:type="dxa"/>
            <w:noWrap/>
            <w:vAlign w:val="center"/>
          </w:tcPr>
          <w:p w14:paraId="40335CB9" w14:textId="77777777" w:rsidR="00477BC9" w:rsidRPr="00391642" w:rsidRDefault="00477BC9" w:rsidP="00990C9C">
            <w:pPr>
              <w:autoSpaceDE w:val="0"/>
              <w:autoSpaceDN w:val="0"/>
              <w:adjustRightInd w:val="0"/>
              <w:spacing w:before="40" w:line="360" w:lineRule="auto"/>
              <w:jc w:val="center"/>
              <w:rPr>
                <w:rFonts w:ascii="Times New Roman" w:eastAsiaTheme="minorEastAsia" w:hAnsi="Times New Roman" w:cs="Times New Roman"/>
              </w:rPr>
            </w:pPr>
            <w:r>
              <w:rPr>
                <w:rFonts w:ascii="Times New Roman" w:eastAsiaTheme="minorEastAsia" w:hAnsi="Times New Roman" w:cs="Times New Roman"/>
              </w:rPr>
              <w:t>00</w:t>
            </w:r>
          </w:p>
        </w:tc>
        <w:tc>
          <w:tcPr>
            <w:tcW w:w="939" w:type="dxa"/>
            <w:noWrap/>
            <w:vAlign w:val="center"/>
          </w:tcPr>
          <w:p w14:paraId="0D7903C5" w14:textId="77777777" w:rsidR="00477BC9" w:rsidRPr="00263FA0" w:rsidRDefault="00477BC9" w:rsidP="00990C9C">
            <w:pPr>
              <w:spacing w:before="40" w:line="360" w:lineRule="auto"/>
              <w:jc w:val="center"/>
              <w:rPr>
                <w:rFonts w:ascii="Times New Roman" w:eastAsiaTheme="minorEastAsia" w:hAnsi="Times New Roman" w:cs="Times New Roman"/>
                <w:color w:val="000000"/>
              </w:rPr>
            </w:pPr>
            <w:r>
              <w:rPr>
                <w:rFonts w:ascii="Times New Roman" w:eastAsiaTheme="minorEastAsia" w:hAnsi="Times New Roman" w:cs="Times New Roman"/>
                <w:color w:val="000000"/>
              </w:rPr>
              <w:t>00</w:t>
            </w:r>
          </w:p>
        </w:tc>
        <w:tc>
          <w:tcPr>
            <w:tcW w:w="938" w:type="dxa"/>
            <w:noWrap/>
            <w:vAlign w:val="center"/>
          </w:tcPr>
          <w:p w14:paraId="769258E1" w14:textId="77777777" w:rsidR="00477BC9" w:rsidRPr="00391642"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6768B868"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8" w:type="dxa"/>
            <w:vAlign w:val="center"/>
          </w:tcPr>
          <w:p w14:paraId="3777539C" w14:textId="77777777" w:rsidR="00477BC9" w:rsidRPr="00B31A20"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77CF5BBD" w14:textId="77777777" w:rsidR="00477BC9" w:rsidRDefault="00477BC9" w:rsidP="00990C9C">
            <w:pPr>
              <w:spacing w:before="4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939" w:type="dxa"/>
            <w:vAlign w:val="center"/>
          </w:tcPr>
          <w:p w14:paraId="68FF5A38" w14:textId="77777777" w:rsidR="00477BC9" w:rsidRPr="00513353" w:rsidRDefault="00477BC9" w:rsidP="00990C9C">
            <w:pPr>
              <w:spacing w:before="40" w:line="360" w:lineRule="auto"/>
              <w:jc w:val="center"/>
              <w:rPr>
                <w:rFonts w:ascii="Times New Roman" w:eastAsia="Times New Roman" w:hAnsi="Times New Roman" w:cs="Times New Roman"/>
                <w:b/>
                <w:color w:val="000000"/>
              </w:rPr>
            </w:pPr>
            <w:r w:rsidRPr="00513353">
              <w:rPr>
                <w:rFonts w:ascii="Times New Roman" w:eastAsia="Times New Roman" w:hAnsi="Times New Roman" w:cs="Times New Roman"/>
                <w:b/>
                <w:color w:val="000000"/>
              </w:rPr>
              <w:t>04</w:t>
            </w:r>
          </w:p>
        </w:tc>
      </w:tr>
    </w:tbl>
    <w:p w14:paraId="36703B6B" w14:textId="77777777" w:rsidR="00477BC9" w:rsidRDefault="00477BC9" w:rsidP="00477BC9">
      <w:pPr>
        <w:spacing w:line="480" w:lineRule="auto"/>
        <w:jc w:val="both"/>
        <w:rPr>
          <w:rFonts w:ascii="Times New Roman" w:hAnsi="Times New Roman" w:cs="Times New Roman"/>
          <w:bCs/>
        </w:rPr>
      </w:pPr>
    </w:p>
    <w:p w14:paraId="0AA44221" w14:textId="01A291BE" w:rsidR="00477BC9" w:rsidRDefault="00477BC9" w:rsidP="00477BC9">
      <w:pPr>
        <w:spacing w:line="480" w:lineRule="auto"/>
        <w:jc w:val="both"/>
        <w:rPr>
          <w:rFonts w:ascii="Times New Roman" w:hAnsi="Times New Roman" w:cs="Times New Roman"/>
          <w:bCs/>
        </w:rPr>
      </w:pPr>
      <w:r>
        <w:rPr>
          <w:rFonts w:ascii="Times New Roman" w:hAnsi="Times New Roman" w:cs="Times New Roman"/>
          <w:bCs/>
        </w:rPr>
        <w:lastRenderedPageBreak/>
        <w:t xml:space="preserve">As it can be seen from </w:t>
      </w:r>
      <w:r w:rsidR="00D95952">
        <w:rPr>
          <w:rFonts w:ascii="Times New Roman" w:hAnsi="Times New Roman" w:cs="Times New Roman"/>
          <w:bCs/>
        </w:rPr>
        <w:t xml:space="preserve">the </w:t>
      </w:r>
      <w:r>
        <w:rPr>
          <w:rFonts w:ascii="Times New Roman" w:hAnsi="Times New Roman" w:cs="Times New Roman"/>
          <w:bCs/>
        </w:rPr>
        <w:t>above results</w:t>
      </w:r>
      <w:r w:rsidR="00D95952">
        <w:rPr>
          <w:rFonts w:ascii="Times New Roman" w:hAnsi="Times New Roman" w:cs="Times New Roman"/>
          <w:bCs/>
        </w:rPr>
        <w:t xml:space="preserve"> that</w:t>
      </w:r>
      <w:r>
        <w:rPr>
          <w:rFonts w:ascii="Times New Roman" w:hAnsi="Times New Roman" w:cs="Times New Roman"/>
          <w:bCs/>
        </w:rPr>
        <w:t xml:space="preserve"> almost all examples of all combined faults are detected positive by </w:t>
      </w:r>
      <w:r w:rsidR="000049B8">
        <w:rPr>
          <w:rFonts w:ascii="Times New Roman" w:hAnsi="Times New Roman" w:cs="Times New Roman"/>
          <w:bCs/>
        </w:rPr>
        <w:t>n</w:t>
      </w:r>
      <w:r>
        <w:rPr>
          <w:rFonts w:ascii="Times New Roman" w:hAnsi="Times New Roman" w:cs="Times New Roman"/>
          <w:bCs/>
        </w:rPr>
        <w:t>etwork associated with ‘Missing Tooth Fault’ (Network-D). So it can be said that one component of every combine fault which is ‘Missing Tooth’ Fault is s</w:t>
      </w:r>
      <w:r w:rsidR="0059317E">
        <w:rPr>
          <w:rFonts w:ascii="Times New Roman" w:hAnsi="Times New Roman" w:cs="Times New Roman"/>
          <w:bCs/>
        </w:rPr>
        <w:t>uccessfully diagnosed. Now for f</w:t>
      </w:r>
      <w:r>
        <w:rPr>
          <w:rFonts w:ascii="Times New Roman" w:hAnsi="Times New Roman" w:cs="Times New Roman"/>
          <w:bCs/>
        </w:rPr>
        <w:t xml:space="preserve">ault ‘1’, another component which is ‘Loose Gear’ is also detected successfully by Network-E. </w:t>
      </w:r>
      <w:r w:rsidR="00D95952">
        <w:rPr>
          <w:rFonts w:ascii="Times New Roman" w:hAnsi="Times New Roman" w:cs="Times New Roman"/>
          <w:bCs/>
        </w:rPr>
        <w:t xml:space="preserve">In case of </w:t>
      </w:r>
      <w:r>
        <w:rPr>
          <w:rFonts w:ascii="Times New Roman" w:hAnsi="Times New Roman" w:cs="Times New Roman"/>
          <w:bCs/>
        </w:rPr>
        <w:t>Fault ‘2’,</w:t>
      </w:r>
      <w:r w:rsidR="00D95952">
        <w:rPr>
          <w:rFonts w:ascii="Times New Roman" w:hAnsi="Times New Roman" w:cs="Times New Roman"/>
          <w:bCs/>
        </w:rPr>
        <w:t xml:space="preserve"> for</w:t>
      </w:r>
      <w:r>
        <w:rPr>
          <w:rFonts w:ascii="Times New Roman" w:hAnsi="Times New Roman" w:cs="Times New Roman"/>
          <w:bCs/>
        </w:rPr>
        <w:t xml:space="preserve"> other component</w:t>
      </w:r>
      <w:r w:rsidR="00D95952">
        <w:rPr>
          <w:rFonts w:ascii="Times New Roman" w:hAnsi="Times New Roman" w:cs="Times New Roman"/>
          <w:bCs/>
        </w:rPr>
        <w:t>s ‘Unbalance’</w:t>
      </w:r>
      <w:r>
        <w:rPr>
          <w:rFonts w:ascii="Times New Roman" w:hAnsi="Times New Roman" w:cs="Times New Roman"/>
          <w:bCs/>
        </w:rPr>
        <w:t xml:space="preserve"> only one example is detected positive. In </w:t>
      </w:r>
      <w:r w:rsidR="00D95952">
        <w:rPr>
          <w:rFonts w:ascii="Times New Roman" w:hAnsi="Times New Roman" w:cs="Times New Roman"/>
          <w:bCs/>
        </w:rPr>
        <w:t xml:space="preserve">the </w:t>
      </w:r>
      <w:r>
        <w:rPr>
          <w:rFonts w:ascii="Times New Roman" w:hAnsi="Times New Roman" w:cs="Times New Roman"/>
          <w:bCs/>
        </w:rPr>
        <w:t xml:space="preserve">case of </w:t>
      </w:r>
      <w:r w:rsidR="0059317E">
        <w:rPr>
          <w:rFonts w:ascii="Times New Roman" w:hAnsi="Times New Roman" w:cs="Times New Roman"/>
          <w:bCs/>
        </w:rPr>
        <w:t>f</w:t>
      </w:r>
      <w:r>
        <w:rPr>
          <w:rFonts w:ascii="Times New Roman" w:hAnsi="Times New Roman" w:cs="Times New Roman"/>
          <w:bCs/>
        </w:rPr>
        <w:t xml:space="preserve">ault ‘3’ component “Eccentric Rotor’ is successfully detected in Network-G. Similar to </w:t>
      </w:r>
      <w:r w:rsidR="0059317E">
        <w:rPr>
          <w:rFonts w:ascii="Times New Roman" w:hAnsi="Times New Roman" w:cs="Times New Roman"/>
          <w:bCs/>
        </w:rPr>
        <w:t>f</w:t>
      </w:r>
      <w:r>
        <w:rPr>
          <w:rFonts w:ascii="Times New Roman" w:hAnsi="Times New Roman" w:cs="Times New Roman"/>
          <w:bCs/>
        </w:rPr>
        <w:t xml:space="preserve">ault ‘2’, only one example is successfully diagnosed as ‘Cocked Rotor’ by Network-H in case of </w:t>
      </w:r>
      <w:r w:rsidR="0059317E">
        <w:rPr>
          <w:rFonts w:ascii="Times New Roman" w:hAnsi="Times New Roman" w:cs="Times New Roman"/>
          <w:bCs/>
        </w:rPr>
        <w:t>f</w:t>
      </w:r>
      <w:r>
        <w:rPr>
          <w:rFonts w:ascii="Times New Roman" w:hAnsi="Times New Roman" w:cs="Times New Roman"/>
          <w:bCs/>
        </w:rPr>
        <w:t xml:space="preserve">ault ‘4’. For </w:t>
      </w:r>
      <w:r w:rsidR="0059317E">
        <w:rPr>
          <w:rFonts w:ascii="Times New Roman" w:hAnsi="Times New Roman" w:cs="Times New Roman"/>
          <w:bCs/>
        </w:rPr>
        <w:t>f</w:t>
      </w:r>
      <w:r>
        <w:rPr>
          <w:rFonts w:ascii="Times New Roman" w:hAnsi="Times New Roman" w:cs="Times New Roman"/>
          <w:bCs/>
        </w:rPr>
        <w:t xml:space="preserve">ault ‘5’ all </w:t>
      </w:r>
      <w:r w:rsidR="00D95952">
        <w:rPr>
          <w:rFonts w:ascii="Times New Roman" w:hAnsi="Times New Roman" w:cs="Times New Roman"/>
          <w:bCs/>
        </w:rPr>
        <w:t>instanc</w:t>
      </w:r>
      <w:r>
        <w:rPr>
          <w:rFonts w:ascii="Times New Roman" w:hAnsi="Times New Roman" w:cs="Times New Roman"/>
          <w:bCs/>
        </w:rPr>
        <w:t xml:space="preserve">es are successfully diagnosed as ‘Bearing Inner Race Fault’. </w:t>
      </w:r>
      <w:r w:rsidR="00D95952">
        <w:rPr>
          <w:rFonts w:ascii="Times New Roman" w:hAnsi="Times New Roman" w:cs="Times New Roman"/>
          <w:bCs/>
        </w:rPr>
        <w:t>The s</w:t>
      </w:r>
      <w:r>
        <w:rPr>
          <w:rFonts w:ascii="Times New Roman" w:hAnsi="Times New Roman" w:cs="Times New Roman"/>
          <w:bCs/>
        </w:rPr>
        <w:t xml:space="preserve">econd component of </w:t>
      </w:r>
      <w:r w:rsidR="0059317E">
        <w:rPr>
          <w:rFonts w:ascii="Times New Roman" w:hAnsi="Times New Roman" w:cs="Times New Roman"/>
          <w:bCs/>
        </w:rPr>
        <w:t>f</w:t>
      </w:r>
      <w:r>
        <w:rPr>
          <w:rFonts w:ascii="Times New Roman" w:hAnsi="Times New Roman" w:cs="Times New Roman"/>
          <w:bCs/>
        </w:rPr>
        <w:t xml:space="preserve">ault ‘5’ which is ‘Bearing Outer Race Fault’ is not at all detected in Network-J. For </w:t>
      </w:r>
      <w:r w:rsidR="00D95952">
        <w:rPr>
          <w:rFonts w:ascii="Times New Roman" w:hAnsi="Times New Roman" w:cs="Times New Roman"/>
          <w:bCs/>
        </w:rPr>
        <w:t xml:space="preserve">the </w:t>
      </w:r>
      <w:r>
        <w:rPr>
          <w:rFonts w:ascii="Times New Roman" w:hAnsi="Times New Roman" w:cs="Times New Roman"/>
          <w:bCs/>
        </w:rPr>
        <w:t xml:space="preserve">last combined </w:t>
      </w:r>
      <w:r w:rsidR="007D16B3">
        <w:rPr>
          <w:rFonts w:ascii="Times New Roman" w:hAnsi="Times New Roman" w:cs="Times New Roman"/>
          <w:bCs/>
        </w:rPr>
        <w:t>f</w:t>
      </w:r>
      <w:r>
        <w:rPr>
          <w:rFonts w:ascii="Times New Roman" w:hAnsi="Times New Roman" w:cs="Times New Roman"/>
          <w:bCs/>
        </w:rPr>
        <w:t xml:space="preserve">ault, </w:t>
      </w:r>
      <w:r w:rsidR="00D95952">
        <w:rPr>
          <w:rFonts w:ascii="Times New Roman" w:hAnsi="Times New Roman" w:cs="Times New Roman"/>
          <w:bCs/>
        </w:rPr>
        <w:t>four</w:t>
      </w:r>
      <w:r>
        <w:rPr>
          <w:rFonts w:ascii="Times New Roman" w:hAnsi="Times New Roman" w:cs="Times New Roman"/>
          <w:bCs/>
        </w:rPr>
        <w:t xml:space="preserve"> examples are detected correctly by Network-K. But along with it, </w:t>
      </w:r>
      <w:r w:rsidR="00D95952">
        <w:rPr>
          <w:rFonts w:ascii="Times New Roman" w:hAnsi="Times New Roman" w:cs="Times New Roman"/>
          <w:bCs/>
        </w:rPr>
        <w:t>nine</w:t>
      </w:r>
      <w:r>
        <w:rPr>
          <w:rFonts w:ascii="Times New Roman" w:hAnsi="Times New Roman" w:cs="Times New Roman"/>
          <w:bCs/>
        </w:rPr>
        <w:t xml:space="preserve"> examples of it are detected by Network-I and </w:t>
      </w:r>
      <w:r w:rsidR="00D95952">
        <w:rPr>
          <w:rFonts w:ascii="Times New Roman" w:hAnsi="Times New Roman" w:cs="Times New Roman"/>
          <w:bCs/>
        </w:rPr>
        <w:t>five</w:t>
      </w:r>
      <w:r>
        <w:rPr>
          <w:rFonts w:ascii="Times New Roman" w:hAnsi="Times New Roman" w:cs="Times New Roman"/>
          <w:bCs/>
        </w:rPr>
        <w:t xml:space="preserve"> examples detected by Network-J as </w:t>
      </w:r>
      <w:r w:rsidR="0059317E">
        <w:rPr>
          <w:rFonts w:ascii="Times New Roman" w:hAnsi="Times New Roman" w:cs="Times New Roman"/>
          <w:bCs/>
        </w:rPr>
        <w:t>f</w:t>
      </w:r>
      <w:r>
        <w:rPr>
          <w:rFonts w:ascii="Times New Roman" w:hAnsi="Times New Roman" w:cs="Times New Roman"/>
          <w:bCs/>
        </w:rPr>
        <w:t xml:space="preserve">alse </w:t>
      </w:r>
      <w:r w:rsidR="0059317E">
        <w:rPr>
          <w:rFonts w:ascii="Times New Roman" w:hAnsi="Times New Roman" w:cs="Times New Roman"/>
          <w:bCs/>
        </w:rPr>
        <w:t>p</w:t>
      </w:r>
      <w:r>
        <w:rPr>
          <w:rFonts w:ascii="Times New Roman" w:hAnsi="Times New Roman" w:cs="Times New Roman"/>
          <w:bCs/>
        </w:rPr>
        <w:t>ositive.</w:t>
      </w:r>
    </w:p>
    <w:p w14:paraId="5A586589" w14:textId="4B790493" w:rsidR="00FC13E8" w:rsidRDefault="00FC13E8">
      <w:pPr>
        <w:pStyle w:val="Heading3"/>
      </w:pPr>
      <w:bookmarkStart w:id="109" w:name="_Toc43914969"/>
      <w:r>
        <w:t>Remarks</w:t>
      </w:r>
      <w:bookmarkEnd w:id="109"/>
    </w:p>
    <w:p w14:paraId="1295B1F1" w14:textId="09FF15BE" w:rsidR="0059317E" w:rsidRPr="003B450E" w:rsidRDefault="003B450E" w:rsidP="003B450E">
      <w:pPr>
        <w:spacing w:line="480" w:lineRule="auto"/>
        <w:jc w:val="both"/>
        <w:rPr>
          <w:rFonts w:ascii="Times New Roman" w:hAnsi="Times New Roman" w:cs="Times New Roman"/>
        </w:rPr>
      </w:pPr>
      <w:r w:rsidRPr="003B450E">
        <w:rPr>
          <w:rFonts w:ascii="Times New Roman" w:hAnsi="Times New Roman" w:cs="Times New Roman"/>
        </w:rPr>
        <w:t>To</w:t>
      </w:r>
      <w:r>
        <w:rPr>
          <w:rFonts w:ascii="Times New Roman" w:hAnsi="Times New Roman" w:cs="Times New Roman"/>
        </w:rPr>
        <w:t xml:space="preserve"> solve Multi</w:t>
      </w:r>
      <w:r w:rsidR="00945F14">
        <w:rPr>
          <w:rFonts w:ascii="Times New Roman" w:hAnsi="Times New Roman" w:cs="Times New Roman"/>
        </w:rPr>
        <w:t>-</w:t>
      </w:r>
      <w:r>
        <w:rPr>
          <w:rFonts w:ascii="Times New Roman" w:hAnsi="Times New Roman" w:cs="Times New Roman"/>
        </w:rPr>
        <w:t>label classification problem,</w:t>
      </w:r>
      <w:r w:rsidR="00C57EF6">
        <w:rPr>
          <w:rFonts w:ascii="Times New Roman" w:hAnsi="Times New Roman" w:cs="Times New Roman"/>
        </w:rPr>
        <w:t xml:space="preserve"> multiple binary classifier/network approach is used.</w:t>
      </w:r>
      <w:r w:rsidRPr="003B450E">
        <w:rPr>
          <w:rFonts w:ascii="Times New Roman" w:hAnsi="Times New Roman" w:cs="Times New Roman"/>
        </w:rPr>
        <w:t xml:space="preserve"> </w:t>
      </w:r>
      <w:r w:rsidR="00C57EF6">
        <w:rPr>
          <w:rFonts w:ascii="Times New Roman" w:hAnsi="Times New Roman" w:cs="Times New Roman"/>
        </w:rPr>
        <w:t>Eleven different classifiers are trained associated with one particular defect to detect whether it is present or not in a given signal.</w:t>
      </w:r>
      <w:r w:rsidR="00C57EF6" w:rsidRPr="00C57EF6">
        <w:rPr>
          <w:rFonts w:ascii="Times New Roman" w:hAnsi="Times New Roman" w:cs="Times New Roman"/>
        </w:rPr>
        <w:t xml:space="preserve"> </w:t>
      </w:r>
      <w:r w:rsidR="00C57EF6">
        <w:rPr>
          <w:rFonts w:ascii="Times New Roman" w:hAnsi="Times New Roman" w:cs="Times New Roman"/>
        </w:rPr>
        <w:t xml:space="preserve">For training, testing &amp; validation; raw time domain data was used. </w:t>
      </w:r>
      <w:r w:rsidR="00C57EF6">
        <w:rPr>
          <w:rFonts w:ascii="Times New Roman" w:hAnsi="Times New Roman"/>
        </w:rPr>
        <w:t>N</w:t>
      </w:r>
      <w:r w:rsidR="00C57EF6" w:rsidRPr="000607D2">
        <w:rPr>
          <w:rFonts w:ascii="Times New Roman" w:hAnsi="Times New Roman"/>
        </w:rPr>
        <w:t xml:space="preserve">etwork training is performed with </w:t>
      </w:r>
      <w:r w:rsidR="00C57EF6">
        <w:rPr>
          <w:rFonts w:ascii="Times New Roman" w:hAnsi="Times New Roman"/>
        </w:rPr>
        <w:t xml:space="preserve">Adaptive moment estimation (Adam) </w:t>
      </w:r>
      <w:r w:rsidR="00C57EF6" w:rsidRPr="000607D2">
        <w:rPr>
          <w:rFonts w:ascii="Times New Roman" w:hAnsi="Times New Roman"/>
        </w:rPr>
        <w:t xml:space="preserve">algorithm. </w:t>
      </w:r>
      <w:r w:rsidR="00C57EF6">
        <w:rPr>
          <w:rFonts w:ascii="Times New Roman" w:hAnsi="Times New Roman"/>
        </w:rPr>
        <w:t xml:space="preserve">As Number of training examples is small, instead of mini-batch full batch of training examples was used for error computation. Two out of seven combined faults were successfully classified and others were partially classified. These results are </w:t>
      </w:r>
      <w:proofErr w:type="spellStart"/>
      <w:r w:rsidR="00C57EF6">
        <w:rPr>
          <w:rFonts w:ascii="Times New Roman" w:hAnsi="Times New Roman"/>
        </w:rPr>
        <w:t>analysed</w:t>
      </w:r>
      <w:proofErr w:type="spellEnd"/>
      <w:r w:rsidR="00C57EF6">
        <w:rPr>
          <w:rFonts w:ascii="Times New Roman" w:hAnsi="Times New Roman"/>
        </w:rPr>
        <w:t xml:space="preserve"> using STFT in next chapter.</w:t>
      </w:r>
    </w:p>
    <w:p w14:paraId="54BDDB5F" w14:textId="77777777" w:rsidR="0059317E" w:rsidRDefault="0059317E" w:rsidP="0059317E"/>
    <w:p w14:paraId="13D8351C" w14:textId="77777777" w:rsidR="0059317E" w:rsidRDefault="0059317E" w:rsidP="0059317E"/>
    <w:p w14:paraId="687A1C61" w14:textId="77777777" w:rsidR="0059317E" w:rsidRDefault="0059317E" w:rsidP="0059317E"/>
    <w:p w14:paraId="2F9FB1B2" w14:textId="77777777" w:rsidR="0059317E" w:rsidRDefault="0059317E" w:rsidP="0059317E"/>
    <w:p w14:paraId="1C70C831" w14:textId="77777777" w:rsidR="0059317E" w:rsidRDefault="0059317E" w:rsidP="0059317E"/>
    <w:p w14:paraId="2DBCC111" w14:textId="77777777" w:rsidR="0059317E" w:rsidRDefault="0059317E" w:rsidP="0059317E"/>
    <w:p w14:paraId="23B7569A" w14:textId="77777777" w:rsidR="0059317E" w:rsidRPr="0059317E" w:rsidRDefault="0059317E" w:rsidP="0059317E"/>
    <w:p w14:paraId="60E6C476" w14:textId="6810AA56" w:rsidR="00E4520E" w:rsidRDefault="00E618D8" w:rsidP="00E618D8">
      <w:pPr>
        <w:pStyle w:val="Heading2"/>
      </w:pPr>
      <w:r>
        <w:lastRenderedPageBreak/>
        <w:t xml:space="preserve">                                                            </w:t>
      </w:r>
      <w:bookmarkStart w:id="110" w:name="_Toc43914970"/>
      <w:r w:rsidR="00E4520E">
        <w:t>STFT ANALYSIS</w:t>
      </w:r>
      <w:bookmarkEnd w:id="110"/>
    </w:p>
    <w:p w14:paraId="1F69EB91" w14:textId="36FE873C" w:rsidR="00E4520E" w:rsidRPr="00BC6E20" w:rsidRDefault="00E4520E" w:rsidP="00E4520E">
      <w:pPr>
        <w:spacing w:line="480" w:lineRule="auto"/>
        <w:jc w:val="both"/>
        <w:rPr>
          <w:rFonts w:ascii="Times New Roman" w:hAnsi="Times New Roman" w:cs="Times New Roman"/>
        </w:rPr>
      </w:pPr>
      <w:r w:rsidRPr="00B3100D">
        <w:rPr>
          <w:rFonts w:ascii="Times New Roman" w:hAnsi="Times New Roman" w:cs="Times New Roman"/>
        </w:rPr>
        <w:t>Application of the Short</w:t>
      </w:r>
      <w:r w:rsidR="00D95952">
        <w:rPr>
          <w:rFonts w:ascii="Times New Roman" w:hAnsi="Times New Roman" w:cs="Times New Roman"/>
        </w:rPr>
        <w:t>-</w:t>
      </w:r>
      <w:r w:rsidRPr="00B3100D">
        <w:rPr>
          <w:rFonts w:ascii="Times New Roman" w:hAnsi="Times New Roman" w:cs="Times New Roman"/>
        </w:rPr>
        <w:t xml:space="preserve">Time Fourier Transform (STFT) to vibration signatures is </w:t>
      </w:r>
      <w:r>
        <w:rPr>
          <w:rFonts w:ascii="Times New Roman" w:hAnsi="Times New Roman" w:cs="Times New Roman"/>
        </w:rPr>
        <w:t xml:space="preserve">done </w:t>
      </w:r>
      <w:r w:rsidRPr="00B3100D">
        <w:rPr>
          <w:rFonts w:ascii="Times New Roman" w:hAnsi="Times New Roman" w:cs="Times New Roman"/>
        </w:rPr>
        <w:t>here</w:t>
      </w:r>
      <w:r>
        <w:rPr>
          <w:rFonts w:ascii="Times New Roman" w:hAnsi="Times New Roman" w:cs="Times New Roman"/>
        </w:rPr>
        <w:t xml:space="preserve">, to understand combined faults classification results obtained using </w:t>
      </w:r>
      <w:r w:rsidR="00D95952">
        <w:rPr>
          <w:rFonts w:ascii="Times New Roman" w:hAnsi="Times New Roman" w:cs="Times New Roman"/>
        </w:rPr>
        <w:t xml:space="preserve">the </w:t>
      </w:r>
      <w:r>
        <w:rPr>
          <w:rFonts w:ascii="Times New Roman" w:hAnsi="Times New Roman" w:cs="Times New Roman"/>
        </w:rPr>
        <w:t>method of multiple classifiers.</w:t>
      </w:r>
      <w:r w:rsidRPr="00B3100D">
        <w:rPr>
          <w:rFonts w:ascii="Times New Roman" w:hAnsi="Times New Roman" w:cs="Times New Roman"/>
        </w:rPr>
        <w:t xml:space="preserve"> </w:t>
      </w:r>
      <w:r w:rsidRPr="001E3A03">
        <w:rPr>
          <w:rFonts w:ascii="Times New Roman" w:hAnsi="Times New Roman" w:cs="Times New Roman"/>
        </w:rPr>
        <w:t>It can be said</w:t>
      </w:r>
      <w:r w:rsidR="00D95952">
        <w:rPr>
          <w:rFonts w:ascii="Times New Roman" w:hAnsi="Times New Roman" w:cs="Times New Roman"/>
        </w:rPr>
        <w:t xml:space="preserve"> that STFT is a combination of t</w:t>
      </w:r>
      <w:r w:rsidRPr="001E3A03">
        <w:rPr>
          <w:rFonts w:ascii="Times New Roman" w:hAnsi="Times New Roman" w:cs="Times New Roman"/>
        </w:rPr>
        <w:t>ime</w:t>
      </w:r>
      <w:r w:rsidR="00D95952">
        <w:rPr>
          <w:rFonts w:ascii="Times New Roman" w:hAnsi="Times New Roman" w:cs="Times New Roman"/>
        </w:rPr>
        <w:t>-</w:t>
      </w:r>
      <w:r w:rsidRPr="001E3A03">
        <w:rPr>
          <w:rFonts w:ascii="Times New Roman" w:hAnsi="Times New Roman" w:cs="Times New Roman"/>
        </w:rPr>
        <w:t xml:space="preserve">domain &amp; frequency domain plot of a signal. It gives the information about </w:t>
      </w:r>
      <w:r w:rsidR="00D95952">
        <w:rPr>
          <w:rFonts w:ascii="Times New Roman" w:hAnsi="Times New Roman" w:cs="Times New Roman"/>
        </w:rPr>
        <w:t xml:space="preserve">the </w:t>
      </w:r>
      <w:r w:rsidRPr="001E3A03">
        <w:rPr>
          <w:rFonts w:ascii="Times New Roman" w:hAnsi="Times New Roman" w:cs="Times New Roman"/>
        </w:rPr>
        <w:t xml:space="preserve">contribution of different frequencies composing a signal, along with the time interval during which these frequencies exist in the signal. Therefore STFT is a useful tool to </w:t>
      </w:r>
      <w:proofErr w:type="spellStart"/>
      <w:r w:rsidRPr="001E3A03">
        <w:rPr>
          <w:rFonts w:ascii="Times New Roman" w:hAnsi="Times New Roman" w:cs="Times New Roman"/>
        </w:rPr>
        <w:t>analyse</w:t>
      </w:r>
      <w:proofErr w:type="spellEnd"/>
      <w:r w:rsidRPr="001E3A03">
        <w:rPr>
          <w:rFonts w:ascii="Times New Roman" w:hAnsi="Times New Roman" w:cs="Times New Roman"/>
        </w:rPr>
        <w:t xml:space="preserve"> </w:t>
      </w:r>
      <w:r w:rsidR="00D95952">
        <w:rPr>
          <w:rFonts w:ascii="Times New Roman" w:hAnsi="Times New Roman" w:cs="Times New Roman"/>
        </w:rPr>
        <w:t xml:space="preserve">the </w:t>
      </w:r>
      <w:r w:rsidRPr="001E3A03">
        <w:rPr>
          <w:rFonts w:ascii="Times New Roman" w:hAnsi="Times New Roman" w:cs="Times New Roman"/>
        </w:rPr>
        <w:t>variation of frequencies along with time.</w:t>
      </w:r>
      <w:r>
        <w:t xml:space="preserve"> </w:t>
      </w:r>
      <w:r>
        <w:rPr>
          <w:rFonts w:ascii="Times New Roman" w:hAnsi="Times New Roman" w:cs="Times New Roman"/>
        </w:rPr>
        <w:t xml:space="preserve">  </w:t>
      </w:r>
    </w:p>
    <w:p w14:paraId="47DB5CF2" w14:textId="6D861BA5" w:rsidR="00E4520E" w:rsidRDefault="00E4520E" w:rsidP="00E4520E">
      <w:pPr>
        <w:spacing w:line="480" w:lineRule="auto"/>
        <w:jc w:val="both"/>
        <w:rPr>
          <w:rFonts w:ascii="Times New Roman" w:hAnsi="Times New Roman" w:cs="Times New Roman"/>
        </w:rPr>
      </w:pPr>
      <w:r w:rsidRPr="00BC6E20">
        <w:rPr>
          <w:rFonts w:ascii="Times New Roman" w:hAnsi="Times New Roman" w:cs="Times New Roman"/>
        </w:rPr>
        <w:t xml:space="preserve">The </w:t>
      </w:r>
      <w:r w:rsidR="005726E3">
        <w:rPr>
          <w:rFonts w:ascii="Times New Roman" w:hAnsi="Times New Roman" w:cs="Times New Roman"/>
        </w:rPr>
        <w:t>w</w:t>
      </w:r>
      <w:r w:rsidRPr="00BC6E20">
        <w:rPr>
          <w:rFonts w:ascii="Times New Roman" w:hAnsi="Times New Roman" w:cs="Times New Roman"/>
        </w:rPr>
        <w:t xml:space="preserve">indow </w:t>
      </w:r>
      <w:r w:rsidR="005726E3">
        <w:rPr>
          <w:rFonts w:ascii="Times New Roman" w:hAnsi="Times New Roman" w:cs="Times New Roman"/>
        </w:rPr>
        <w:t>f</w:t>
      </w:r>
      <w:r w:rsidRPr="00BC6E20">
        <w:rPr>
          <w:rFonts w:ascii="Times New Roman" w:hAnsi="Times New Roman" w:cs="Times New Roman"/>
        </w:rPr>
        <w:t xml:space="preserve">unction is a mathematical function that is zero-valued outside a chosen interval. </w:t>
      </w:r>
      <w:r>
        <w:rPr>
          <w:rFonts w:ascii="Times New Roman" w:hAnsi="Times New Roman" w:cs="Times New Roman"/>
        </w:rPr>
        <w:t xml:space="preserve">It slides over a region in time domain, to compute its ‘Discrete Fourier Transform’ and subsequently STFT. </w:t>
      </w:r>
    </w:p>
    <w:p w14:paraId="04A2A46A" w14:textId="547CF871" w:rsidR="00697618" w:rsidRPr="00E4520E" w:rsidRDefault="00E4520E" w:rsidP="00B40112">
      <w:pPr>
        <w:spacing w:line="480" w:lineRule="auto"/>
        <w:jc w:val="both"/>
      </w:pPr>
      <w:r w:rsidRPr="00BC6E20">
        <w:rPr>
          <w:rFonts w:ascii="Times New Roman" w:hAnsi="Times New Roman" w:cs="Times New Roman"/>
        </w:rPr>
        <w:t xml:space="preserve">The resolution of the STFT plot depends on the size of the window function used in the analysis. The large size of window </w:t>
      </w:r>
      <w:r>
        <w:rPr>
          <w:rFonts w:ascii="Times New Roman" w:hAnsi="Times New Roman" w:cs="Times New Roman"/>
        </w:rPr>
        <w:t xml:space="preserve">yields </w:t>
      </w:r>
      <w:r w:rsidRPr="00BC6E20">
        <w:rPr>
          <w:rFonts w:ascii="Times New Roman" w:hAnsi="Times New Roman" w:cs="Times New Roman"/>
        </w:rPr>
        <w:t xml:space="preserve">a </w:t>
      </w:r>
      <w:r>
        <w:rPr>
          <w:rFonts w:ascii="Times New Roman" w:hAnsi="Times New Roman" w:cs="Times New Roman"/>
        </w:rPr>
        <w:t>high</w:t>
      </w:r>
      <w:r w:rsidRPr="00BC6E20">
        <w:rPr>
          <w:rFonts w:ascii="Times New Roman" w:hAnsi="Times New Roman" w:cs="Times New Roman"/>
        </w:rPr>
        <w:t xml:space="preserve"> resolution of frequency but</w:t>
      </w:r>
      <w:r>
        <w:rPr>
          <w:rFonts w:ascii="Times New Roman" w:hAnsi="Times New Roman" w:cs="Times New Roman"/>
        </w:rPr>
        <w:t xml:space="preserve"> as a trade-off lower</w:t>
      </w:r>
      <w:r w:rsidRPr="00BC6E20">
        <w:rPr>
          <w:rFonts w:ascii="Times New Roman" w:hAnsi="Times New Roman" w:cs="Times New Roman"/>
        </w:rPr>
        <w:t xml:space="preserve"> resolution of the time, </w:t>
      </w:r>
      <w:r>
        <w:rPr>
          <w:rFonts w:ascii="Times New Roman" w:hAnsi="Times New Roman" w:cs="Times New Roman"/>
        </w:rPr>
        <w:t>and vice versa</w:t>
      </w:r>
      <w:r w:rsidR="00503982">
        <w:rPr>
          <w:rFonts w:ascii="Times New Roman" w:hAnsi="Times New Roman" w:cs="Times New Roman"/>
        </w:rPr>
        <w:t xml:space="preserve"> </w:t>
      </w:r>
      <w:r w:rsidR="00503982">
        <w:rPr>
          <w:rFonts w:ascii="Times New Roman" w:hAnsi="Times New Roman" w:cs="Times New Roman"/>
        </w:rPr>
        <w:fldChar w:fldCharType="begin" w:fldLock="1"/>
      </w:r>
      <w:r w:rsidR="000049B8">
        <w:rPr>
          <w:rFonts w:ascii="Times New Roman" w:hAnsi="Times New Roman" w:cs="Times New Roman"/>
        </w:rPr>
        <w:instrText>ADDIN CSL_CITATION {"citationItems":[{"id":"ITEM-1","itemData":{"DOI":"10.1016/j.emc.2005.03.008","ISBN":"0471986267","abstract":"Signal analysis gives an insight into the properties of signals and stochastic processes by methodology. Linear transforms are integral to the continuing growth of signal processes as they characterize and classify signals. In particular, those transforms that provide time-frequency signal analysis are attracting greater numbers of researchers and are becoming an area of considerable importance. The key characteristic of these transforms, along with a certain time-frequency localization called the wavelet transform and various types of multirate filter banks, is their high computational efficiency. It is this computational efficiently which accounts for their increased application. This book provides a complete overview and introduction to signal analysis. It presents classical and modern signal analysis methods in a sequential structure starting with the background to signal theory. Progressing through the book the author introduces more advanced topics in an easy to understand style. Including recent and emerging topics such as filter banks with perfect reconstruction, time frequency and wavelets. With great accuracy and technical merit, this book makes a useful and original contribution to the current literature.","author":[{"dropping-particle":"","family":"Mertins","given":"Alfred","non-dropping-particle":"","parse-names":false,"suffix":""}],"container-title":"John Wiley &amp; Sons","id":"ITEM-1","issued":{"date-parts":[["1999"]]},"number-of-pages":"327","title":"Signal analysis: wavelets, filter banks, time-frequency transforms and applications","type":"book"},"uris":["http://www.mendeley.com/documents/?uuid=08e63518-da47-43c9-bb53-6cf16a969c8b"]}],"mendeley":{"formattedCitation":"[31]","plainTextFormattedCitation":"[31]","previouslyFormattedCitation":"[31]"},"properties":{"noteIndex":0},"schema":"https://github.com/citation-style-language/schema/raw/master/csl-citation.json"}</w:instrText>
      </w:r>
      <w:r w:rsidR="00503982">
        <w:rPr>
          <w:rFonts w:ascii="Times New Roman" w:hAnsi="Times New Roman" w:cs="Times New Roman"/>
        </w:rPr>
        <w:fldChar w:fldCharType="separate"/>
      </w:r>
      <w:r w:rsidR="00503982" w:rsidRPr="00503982">
        <w:rPr>
          <w:rFonts w:ascii="Times New Roman" w:hAnsi="Times New Roman" w:cs="Times New Roman"/>
          <w:noProof/>
        </w:rPr>
        <w:t>[31]</w:t>
      </w:r>
      <w:r w:rsidR="00503982">
        <w:rPr>
          <w:rFonts w:ascii="Times New Roman" w:hAnsi="Times New Roman" w:cs="Times New Roman"/>
        </w:rPr>
        <w:fldChar w:fldCharType="end"/>
      </w:r>
      <w:r>
        <w:rPr>
          <w:rFonts w:ascii="Times New Roman" w:hAnsi="Times New Roman" w:cs="Times New Roman"/>
        </w:rPr>
        <w:t xml:space="preserve">. So </w:t>
      </w:r>
      <w:r w:rsidR="00D25583">
        <w:rPr>
          <w:rFonts w:ascii="Times New Roman" w:hAnsi="Times New Roman" w:cs="Times New Roman"/>
        </w:rPr>
        <w:t xml:space="preserve">the </w:t>
      </w:r>
      <w:r>
        <w:rPr>
          <w:rFonts w:ascii="Times New Roman" w:hAnsi="Times New Roman" w:cs="Times New Roman"/>
        </w:rPr>
        <w:t xml:space="preserve">size of the window function should be selected as per the requirement of the problem. In </w:t>
      </w:r>
      <w:r w:rsidR="00D25583">
        <w:rPr>
          <w:rFonts w:ascii="Times New Roman" w:hAnsi="Times New Roman" w:cs="Times New Roman"/>
        </w:rPr>
        <w:t xml:space="preserve">the </w:t>
      </w:r>
      <w:r>
        <w:rPr>
          <w:rFonts w:ascii="Times New Roman" w:hAnsi="Times New Roman" w:cs="Times New Roman"/>
        </w:rPr>
        <w:t>current problem</w:t>
      </w:r>
      <w:r w:rsidR="00D25583">
        <w:rPr>
          <w:rFonts w:ascii="Times New Roman" w:hAnsi="Times New Roman" w:cs="Times New Roman"/>
        </w:rPr>
        <w:t>,</w:t>
      </w:r>
      <w:r>
        <w:rPr>
          <w:rFonts w:ascii="Times New Roman" w:hAnsi="Times New Roman" w:cs="Times New Roman"/>
        </w:rPr>
        <w:t xml:space="preserve"> to </w:t>
      </w:r>
      <w:proofErr w:type="spellStart"/>
      <w:r>
        <w:rPr>
          <w:rFonts w:ascii="Times New Roman" w:hAnsi="Times New Roman" w:cs="Times New Roman"/>
        </w:rPr>
        <w:t>analyse</w:t>
      </w:r>
      <w:proofErr w:type="spellEnd"/>
      <w:r>
        <w:rPr>
          <w:rFonts w:ascii="Times New Roman" w:hAnsi="Times New Roman" w:cs="Times New Roman"/>
        </w:rPr>
        <w:t xml:space="preserve"> all examples at </w:t>
      </w:r>
      <w:r w:rsidR="00D25583">
        <w:rPr>
          <w:rFonts w:ascii="Times New Roman" w:hAnsi="Times New Roman" w:cs="Times New Roman"/>
        </w:rPr>
        <w:t xml:space="preserve">the </w:t>
      </w:r>
      <w:r>
        <w:rPr>
          <w:rFonts w:ascii="Times New Roman" w:hAnsi="Times New Roman" w:cs="Times New Roman"/>
        </w:rPr>
        <w:t xml:space="preserve">same time, all 20 examples of each </w:t>
      </w:r>
      <w:r w:rsidR="007D16B3">
        <w:rPr>
          <w:rFonts w:ascii="Times New Roman" w:hAnsi="Times New Roman" w:cs="Times New Roman"/>
        </w:rPr>
        <w:t>f</w:t>
      </w:r>
      <w:r>
        <w:rPr>
          <w:rFonts w:ascii="Times New Roman" w:hAnsi="Times New Roman" w:cs="Times New Roman"/>
        </w:rPr>
        <w:t xml:space="preserve">ault are joined together to form </w:t>
      </w:r>
      <w:r w:rsidR="00D25583">
        <w:rPr>
          <w:rFonts w:ascii="Times New Roman" w:hAnsi="Times New Roman" w:cs="Times New Roman"/>
        </w:rPr>
        <w:t>a joint signal.</w:t>
      </w:r>
      <w:r>
        <w:rPr>
          <w:rFonts w:ascii="Times New Roman" w:hAnsi="Times New Roman" w:cs="Times New Roman"/>
        </w:rPr>
        <w:t xml:space="preserve"> </w:t>
      </w:r>
      <w:r w:rsidR="00D25583">
        <w:rPr>
          <w:rFonts w:ascii="Times New Roman" w:hAnsi="Times New Roman" w:cs="Times New Roman"/>
        </w:rPr>
        <w:t>A</w:t>
      </w:r>
      <w:r>
        <w:rPr>
          <w:rFonts w:ascii="Times New Roman" w:hAnsi="Times New Roman" w:cs="Times New Roman"/>
        </w:rPr>
        <w:t>nd then STFT of th</w:t>
      </w:r>
      <w:r w:rsidR="005726E3">
        <w:rPr>
          <w:rFonts w:ascii="Times New Roman" w:hAnsi="Times New Roman" w:cs="Times New Roman"/>
        </w:rPr>
        <w:t>at signal is computed. For all f</w:t>
      </w:r>
      <w:r>
        <w:rPr>
          <w:rFonts w:ascii="Times New Roman" w:hAnsi="Times New Roman" w:cs="Times New Roman"/>
        </w:rPr>
        <w:t>aults ‘Hann’ window of length ‘512’ is used with the overlap of zero.</w:t>
      </w:r>
      <w:r w:rsidR="00990C9C">
        <w:rPr>
          <w:rFonts w:ascii="Times New Roman" w:hAnsi="Times New Roman" w:cs="Times New Roman"/>
        </w:rPr>
        <w:t xml:space="preserve"> For </w:t>
      </w:r>
      <w:r w:rsidR="00D25583">
        <w:rPr>
          <w:rFonts w:ascii="Times New Roman" w:hAnsi="Times New Roman" w:cs="Times New Roman"/>
        </w:rPr>
        <w:t xml:space="preserve">the </w:t>
      </w:r>
      <w:r w:rsidR="00990C9C">
        <w:rPr>
          <w:rFonts w:ascii="Times New Roman" w:hAnsi="Times New Roman" w:cs="Times New Roman"/>
        </w:rPr>
        <w:t xml:space="preserve">STFT plot of combined </w:t>
      </w:r>
      <w:r w:rsidR="00C43FCD">
        <w:rPr>
          <w:rFonts w:ascii="Times New Roman" w:hAnsi="Times New Roman" w:cs="Times New Roman"/>
        </w:rPr>
        <w:t>F</w:t>
      </w:r>
      <w:r w:rsidR="00990C9C">
        <w:rPr>
          <w:rFonts w:ascii="Times New Roman" w:hAnsi="Times New Roman" w:cs="Times New Roman"/>
        </w:rPr>
        <w:t xml:space="preserve">ault of ‘Loose Gear’, data from subsystem 1 (Gearbox) is used. </w:t>
      </w:r>
      <w:r w:rsidR="00697618">
        <w:rPr>
          <w:rFonts w:ascii="Times New Roman" w:hAnsi="Times New Roman" w:cs="Times New Roman"/>
        </w:rPr>
        <w:t xml:space="preserve">In case of combined rotor defects, data from shaft sensors is used for STFT plots. For combined bearing defects, data from </w:t>
      </w:r>
      <w:r w:rsidR="00D25583">
        <w:rPr>
          <w:rFonts w:ascii="Times New Roman" w:hAnsi="Times New Roman" w:cs="Times New Roman"/>
        </w:rPr>
        <w:t xml:space="preserve">a </w:t>
      </w:r>
      <w:r w:rsidR="00697618">
        <w:rPr>
          <w:rFonts w:ascii="Times New Roman" w:hAnsi="Times New Roman" w:cs="Times New Roman"/>
        </w:rPr>
        <w:t xml:space="preserve">sensor located at bearing housing is used, </w:t>
      </w:r>
    </w:p>
    <w:p w14:paraId="5F42BF82" w14:textId="3E10F708" w:rsidR="00EB1575" w:rsidRDefault="00EB1575" w:rsidP="00EB1575">
      <w:pPr>
        <w:pStyle w:val="Heading3"/>
      </w:pPr>
      <w:bookmarkStart w:id="111" w:name="_Toc43914971"/>
      <w:r>
        <w:t xml:space="preserve">STFT </w:t>
      </w:r>
      <w:r w:rsidR="00945F14">
        <w:t>P</w:t>
      </w:r>
      <w:r>
        <w:t>lots</w:t>
      </w:r>
      <w:bookmarkEnd w:id="111"/>
    </w:p>
    <w:p w14:paraId="1EB9C987" w14:textId="416A1528" w:rsidR="00EB1575" w:rsidRPr="00697618" w:rsidRDefault="00697618" w:rsidP="0004513C">
      <w:pPr>
        <w:spacing w:line="480" w:lineRule="auto"/>
        <w:jc w:val="both"/>
        <w:rPr>
          <w:rFonts w:ascii="Times New Roman" w:hAnsi="Times New Roman" w:cs="Times New Roman"/>
        </w:rPr>
      </w:pPr>
      <w:r>
        <w:rPr>
          <w:rFonts w:ascii="Times New Roman" w:hAnsi="Times New Roman" w:cs="Times New Roman"/>
        </w:rPr>
        <w:t xml:space="preserve">STFT plots </w:t>
      </w:r>
      <w:r w:rsidR="00B40112">
        <w:rPr>
          <w:rFonts w:ascii="Times New Roman" w:hAnsi="Times New Roman" w:cs="Times New Roman"/>
        </w:rPr>
        <w:t>of all combined faults and their counterparts (distinct faults) are discussed in subsequent pages.</w:t>
      </w:r>
    </w:p>
    <w:p w14:paraId="5874F7B7" w14:textId="77777777" w:rsidR="00EB1575" w:rsidRDefault="00EB1575" w:rsidP="00EB1575"/>
    <w:p w14:paraId="467EE9D3" w14:textId="3B0CBAA9" w:rsidR="00697618" w:rsidRDefault="00590809" w:rsidP="00697618">
      <w:pPr>
        <w:spacing w:line="480" w:lineRule="auto"/>
        <w:jc w:val="center"/>
        <w:rPr>
          <w:rFonts w:ascii="Times New Roman" w:hAnsi="Times New Roman" w:cs="Times New Roman"/>
          <w:b/>
          <w:bCs/>
          <w:sz w:val="36"/>
          <w:szCs w:val="36"/>
        </w:rPr>
      </w:pPr>
      <w:r w:rsidRPr="00590809">
        <w:rPr>
          <w:rFonts w:ascii="Times New Roman" w:hAnsi="Times New Roman" w:cs="Times New Roman"/>
          <w:b/>
          <w:bCs/>
          <w:noProof/>
          <w:sz w:val="36"/>
          <w:szCs w:val="36"/>
        </w:rPr>
        <w:lastRenderedPageBreak/>
        <w:drawing>
          <wp:inline distT="0" distB="0" distL="0" distR="0" wp14:anchorId="7261C826" wp14:editId="659B942B">
            <wp:extent cx="5400287" cy="4343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400040" cy="4343201"/>
                    </a:xfrm>
                    <a:prstGeom prst="rect">
                      <a:avLst/>
                    </a:prstGeom>
                  </pic:spPr>
                </pic:pic>
              </a:graphicData>
            </a:graphic>
          </wp:inline>
        </w:drawing>
      </w:r>
      <w:r w:rsidR="00B40112">
        <w:rPr>
          <w:noProof/>
        </w:rPr>
        <mc:AlternateContent>
          <mc:Choice Requires="wps">
            <w:drawing>
              <wp:anchor distT="0" distB="0" distL="114300" distR="114300" simplePos="0" relativeHeight="251721216" behindDoc="0" locked="0" layoutInCell="1" allowOverlap="1" wp14:anchorId="57FB2C3D" wp14:editId="1918046E">
                <wp:simplePos x="0" y="0"/>
                <wp:positionH relativeFrom="column">
                  <wp:posOffset>-195580</wp:posOffset>
                </wp:positionH>
                <wp:positionV relativeFrom="paragraph">
                  <wp:posOffset>8936355</wp:posOffset>
                </wp:positionV>
                <wp:extent cx="5787390" cy="635"/>
                <wp:effectExtent l="0" t="0" r="0" b="0"/>
                <wp:wrapSquare wrapText="bothSides"/>
                <wp:docPr id="597" name="Text Box 597"/>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a:effectLst/>
                      </wps:spPr>
                      <wps:txbx>
                        <w:txbxContent>
                          <w:p w14:paraId="450057FC" w14:textId="3B2F4442" w:rsidR="0051744F" w:rsidRPr="00B40112" w:rsidRDefault="0051744F" w:rsidP="00B40112">
                            <w:pPr>
                              <w:pStyle w:val="Caption"/>
                              <w:jc w:val="center"/>
                              <w:rPr>
                                <w:rFonts w:ascii="Times New Roman" w:hAnsi="Times New Roman" w:cs="Times New Roman"/>
                                <w:b/>
                                <w:bCs/>
                                <w:i w:val="0"/>
                                <w:noProof/>
                                <w:sz w:val="22"/>
                                <w:szCs w:val="22"/>
                              </w:rPr>
                            </w:pPr>
                            <w:bookmarkStart w:id="112" w:name="_Toc43663349"/>
                            <w:bookmarkStart w:id="113" w:name="_Toc43666403"/>
                            <w:bookmarkStart w:id="114" w:name="_Toc43666581"/>
                            <w:bookmarkStart w:id="115" w:name="_Toc43666727"/>
                            <w:bookmarkStart w:id="116" w:name="_Toc43667070"/>
                            <w:bookmarkStart w:id="117" w:name="_Toc43667346"/>
                            <w:bookmarkStart w:id="118" w:name="_Toc43667591"/>
                            <w:bookmarkStart w:id="119" w:name="_Toc43914906"/>
                            <w:r w:rsidRPr="00B40112">
                              <w:rPr>
                                <w:rFonts w:ascii="Times New Roman" w:hAnsi="Times New Roman" w:cs="Times New Roman"/>
                                <w:i w:val="0"/>
                                <w:sz w:val="22"/>
                                <w:szCs w:val="22"/>
                              </w:rPr>
                              <w:t xml:space="preserve">Figure </w:t>
                            </w:r>
                            <w:r w:rsidRPr="00B40112">
                              <w:rPr>
                                <w:rFonts w:ascii="Times New Roman" w:hAnsi="Times New Roman" w:cs="Times New Roman"/>
                                <w:i w:val="0"/>
                                <w:sz w:val="22"/>
                                <w:szCs w:val="22"/>
                              </w:rPr>
                              <w:fldChar w:fldCharType="begin"/>
                            </w:r>
                            <w:r w:rsidRPr="00B40112">
                              <w:rPr>
                                <w:rFonts w:ascii="Times New Roman" w:hAnsi="Times New Roman" w:cs="Times New Roman"/>
                                <w:i w:val="0"/>
                                <w:sz w:val="22"/>
                                <w:szCs w:val="22"/>
                              </w:rPr>
                              <w:instrText xml:space="preserve"> SEQ Figure \* ARABIC </w:instrText>
                            </w:r>
                            <w:r w:rsidRPr="00B40112">
                              <w:rPr>
                                <w:rFonts w:ascii="Times New Roman" w:hAnsi="Times New Roman" w:cs="Times New Roman"/>
                                <w:i w:val="0"/>
                                <w:sz w:val="22"/>
                                <w:szCs w:val="22"/>
                              </w:rPr>
                              <w:fldChar w:fldCharType="separate"/>
                            </w:r>
                            <w:r>
                              <w:rPr>
                                <w:rFonts w:ascii="Times New Roman" w:hAnsi="Times New Roman" w:cs="Times New Roman"/>
                                <w:i w:val="0"/>
                                <w:noProof/>
                                <w:sz w:val="22"/>
                                <w:szCs w:val="22"/>
                              </w:rPr>
                              <w:t>18</w:t>
                            </w:r>
                            <w:r w:rsidRPr="00B40112">
                              <w:rPr>
                                <w:rFonts w:ascii="Times New Roman" w:hAnsi="Times New Roman" w:cs="Times New Roman"/>
                                <w:i w:val="0"/>
                                <w:sz w:val="22"/>
                                <w:szCs w:val="22"/>
                              </w:rPr>
                              <w:fldChar w:fldCharType="end"/>
                            </w:r>
                            <w:r w:rsidRPr="00B40112">
                              <w:rPr>
                                <w:rFonts w:ascii="Times New Roman" w:hAnsi="Times New Roman" w:cs="Times New Roman"/>
                                <w:i w:val="0"/>
                                <w:sz w:val="22"/>
                                <w:szCs w:val="22"/>
                              </w:rPr>
                              <w:t>: STFT plot of 'Missing Tooth Fault’, 3D (upper part), 2D (lower part)</w:t>
                            </w:r>
                            <w:bookmarkEnd w:id="112"/>
                            <w:bookmarkEnd w:id="113"/>
                            <w:bookmarkEnd w:id="114"/>
                            <w:bookmarkEnd w:id="115"/>
                            <w:bookmarkEnd w:id="116"/>
                            <w:bookmarkEnd w:id="117"/>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FB2C3D" id="Text Box 597" o:spid="_x0000_s3513" type="#_x0000_t202" style="position:absolute;left:0;text-align:left;margin-left:-15.4pt;margin-top:703.65pt;width:455.7pt;height:.0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" stroked="f">
                <v:textbox style="mso-fit-shape-to-text:t" inset="0,0,0,0">
                  <w:txbxContent>
                    <w:p w14:paraId="450057FC" w14:textId="3B2F4442" w:rsidR="0051744F" w:rsidRPr="00B40112" w:rsidRDefault="0051744F" w:rsidP="00B40112">
                      <w:pPr>
                        <w:pStyle w:val="Caption"/>
                        <w:jc w:val="center"/>
                        <w:rPr>
                          <w:rFonts w:ascii="Times New Roman" w:hAnsi="Times New Roman" w:cs="Times New Roman"/>
                          <w:b/>
                          <w:bCs/>
                          <w:i w:val="0"/>
                          <w:noProof/>
                          <w:sz w:val="22"/>
                          <w:szCs w:val="22"/>
                        </w:rPr>
                      </w:pPr>
                      <w:bookmarkStart w:id="120" w:name="_Toc43663349"/>
                      <w:bookmarkStart w:id="121" w:name="_Toc43666403"/>
                      <w:bookmarkStart w:id="122" w:name="_Toc43666581"/>
                      <w:bookmarkStart w:id="123" w:name="_Toc43666727"/>
                      <w:bookmarkStart w:id="124" w:name="_Toc43667070"/>
                      <w:bookmarkStart w:id="125" w:name="_Toc43667346"/>
                      <w:bookmarkStart w:id="126" w:name="_Toc43667591"/>
                      <w:bookmarkStart w:id="127" w:name="_Toc43914906"/>
                      <w:r w:rsidRPr="00B40112">
                        <w:rPr>
                          <w:rFonts w:ascii="Times New Roman" w:hAnsi="Times New Roman" w:cs="Times New Roman"/>
                          <w:i w:val="0"/>
                          <w:sz w:val="22"/>
                          <w:szCs w:val="22"/>
                        </w:rPr>
                        <w:t xml:space="preserve">Figure </w:t>
                      </w:r>
                      <w:r w:rsidRPr="00B40112">
                        <w:rPr>
                          <w:rFonts w:ascii="Times New Roman" w:hAnsi="Times New Roman" w:cs="Times New Roman"/>
                          <w:i w:val="0"/>
                          <w:sz w:val="22"/>
                          <w:szCs w:val="22"/>
                        </w:rPr>
                        <w:fldChar w:fldCharType="begin"/>
                      </w:r>
                      <w:r w:rsidRPr="00B40112">
                        <w:rPr>
                          <w:rFonts w:ascii="Times New Roman" w:hAnsi="Times New Roman" w:cs="Times New Roman"/>
                          <w:i w:val="0"/>
                          <w:sz w:val="22"/>
                          <w:szCs w:val="22"/>
                        </w:rPr>
                        <w:instrText xml:space="preserve"> SEQ Figure \* ARABIC </w:instrText>
                      </w:r>
                      <w:r w:rsidRPr="00B40112">
                        <w:rPr>
                          <w:rFonts w:ascii="Times New Roman" w:hAnsi="Times New Roman" w:cs="Times New Roman"/>
                          <w:i w:val="0"/>
                          <w:sz w:val="22"/>
                          <w:szCs w:val="22"/>
                        </w:rPr>
                        <w:fldChar w:fldCharType="separate"/>
                      </w:r>
                      <w:r>
                        <w:rPr>
                          <w:rFonts w:ascii="Times New Roman" w:hAnsi="Times New Roman" w:cs="Times New Roman"/>
                          <w:i w:val="0"/>
                          <w:noProof/>
                          <w:sz w:val="22"/>
                          <w:szCs w:val="22"/>
                        </w:rPr>
                        <w:t>18</w:t>
                      </w:r>
                      <w:r w:rsidRPr="00B40112">
                        <w:rPr>
                          <w:rFonts w:ascii="Times New Roman" w:hAnsi="Times New Roman" w:cs="Times New Roman"/>
                          <w:i w:val="0"/>
                          <w:sz w:val="22"/>
                          <w:szCs w:val="22"/>
                        </w:rPr>
                        <w:fldChar w:fldCharType="end"/>
                      </w:r>
                      <w:r w:rsidRPr="00B40112">
                        <w:rPr>
                          <w:rFonts w:ascii="Times New Roman" w:hAnsi="Times New Roman" w:cs="Times New Roman"/>
                          <w:i w:val="0"/>
                          <w:sz w:val="22"/>
                          <w:szCs w:val="22"/>
                        </w:rPr>
                        <w:t>: STFT plot of 'Missing Tooth Fault’, 3D (upper part), 2D (lower part)</w:t>
                      </w:r>
                      <w:bookmarkEnd w:id="120"/>
                      <w:bookmarkEnd w:id="121"/>
                      <w:bookmarkEnd w:id="122"/>
                      <w:bookmarkEnd w:id="123"/>
                      <w:bookmarkEnd w:id="124"/>
                      <w:bookmarkEnd w:id="125"/>
                      <w:bookmarkEnd w:id="126"/>
                      <w:bookmarkEnd w:id="127"/>
                    </w:p>
                  </w:txbxContent>
                </v:textbox>
                <w10:wrap type="square"/>
              </v:shape>
            </w:pict>
          </mc:Fallback>
        </mc:AlternateContent>
      </w:r>
      <w:r w:rsidR="00697618" w:rsidRPr="00551D89">
        <w:rPr>
          <w:rFonts w:ascii="Times New Roman" w:hAnsi="Times New Roman" w:cs="Times New Roman"/>
          <w:b/>
          <w:bCs/>
          <w:sz w:val="36"/>
          <w:szCs w:val="36"/>
        </w:rPr>
        <w:t xml:space="preserve"> </w:t>
      </w:r>
      <w:r w:rsidR="00697618" w:rsidRPr="003D6238">
        <w:rPr>
          <w:rFonts w:ascii="Times New Roman" w:hAnsi="Times New Roman" w:cs="Times New Roman"/>
          <w:b/>
          <w:bCs/>
          <w:noProof/>
          <w:sz w:val="36"/>
          <w:szCs w:val="36"/>
        </w:rPr>
        <w:drawing>
          <wp:anchor distT="0" distB="0" distL="114300" distR="114300" simplePos="0" relativeHeight="251718144" behindDoc="0" locked="0" layoutInCell="1" allowOverlap="1" wp14:anchorId="1F1C4FBA" wp14:editId="1C2B4466">
            <wp:simplePos x="0" y="0"/>
            <wp:positionH relativeFrom="column">
              <wp:posOffset>33655</wp:posOffset>
            </wp:positionH>
            <wp:positionV relativeFrom="paragraph">
              <wp:posOffset>3175</wp:posOffset>
            </wp:positionV>
            <wp:extent cx="5334000" cy="4000500"/>
            <wp:effectExtent l="0" t="0" r="0" b="0"/>
            <wp:wrapSquare wrapText="bothSides"/>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r w:rsidR="00697618" w:rsidRPr="00D6234A">
        <w:rPr>
          <w:rFonts w:ascii="Times New Roman" w:hAnsi="Times New Roman" w:cs="Times New Roman"/>
          <w:b/>
          <w:bCs/>
          <w:sz w:val="36"/>
          <w:szCs w:val="36"/>
        </w:rPr>
        <w:t xml:space="preserve"> </w:t>
      </w:r>
    </w:p>
    <w:p w14:paraId="5317FD02" w14:textId="39997102" w:rsidR="00F85A16" w:rsidRPr="00F85A16" w:rsidRDefault="00F85A16" w:rsidP="00F85A16">
      <w:pPr>
        <w:pStyle w:val="Caption"/>
        <w:jc w:val="center"/>
        <w:rPr>
          <w:rFonts w:ascii="Times New Roman" w:hAnsi="Times New Roman" w:cs="Times New Roman"/>
          <w:b/>
          <w:bCs/>
          <w:i w:val="0"/>
          <w:color w:val="000000" w:themeColor="text1"/>
          <w:sz w:val="22"/>
          <w:szCs w:val="22"/>
        </w:rPr>
      </w:pPr>
      <w:bookmarkStart w:id="128" w:name="_Toc43666728"/>
      <w:r w:rsidRPr="00F85A16">
        <w:rPr>
          <w:rFonts w:ascii="Times New Roman" w:hAnsi="Times New Roman" w:cs="Times New Roman"/>
          <w:b/>
          <w:i w:val="0"/>
          <w:color w:val="000000" w:themeColor="text1"/>
          <w:sz w:val="22"/>
          <w:szCs w:val="22"/>
        </w:rPr>
        <w:t xml:space="preserve">Figure </w:t>
      </w:r>
      <w:r w:rsidRPr="00F85A16">
        <w:rPr>
          <w:rFonts w:ascii="Times New Roman" w:hAnsi="Times New Roman" w:cs="Times New Roman"/>
          <w:b/>
          <w:i w:val="0"/>
          <w:color w:val="000000" w:themeColor="text1"/>
          <w:sz w:val="22"/>
          <w:szCs w:val="22"/>
        </w:rPr>
        <w:fldChar w:fldCharType="begin"/>
      </w:r>
      <w:r w:rsidRPr="00F85A16">
        <w:rPr>
          <w:rFonts w:ascii="Times New Roman" w:hAnsi="Times New Roman" w:cs="Times New Roman"/>
          <w:b/>
          <w:i w:val="0"/>
          <w:color w:val="000000" w:themeColor="text1"/>
          <w:sz w:val="22"/>
          <w:szCs w:val="22"/>
        </w:rPr>
        <w:instrText xml:space="preserve"> SEQ Figure \* ARABIC </w:instrText>
      </w:r>
      <w:r w:rsidRPr="00F85A16">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1</w:t>
      </w:r>
      <w:r w:rsidR="007A4E25">
        <w:rPr>
          <w:rFonts w:ascii="Times New Roman" w:hAnsi="Times New Roman" w:cs="Times New Roman"/>
          <w:b/>
          <w:i w:val="0"/>
          <w:noProof/>
          <w:color w:val="000000" w:themeColor="text1"/>
          <w:sz w:val="22"/>
          <w:szCs w:val="22"/>
        </w:rPr>
        <w:t>8</w:t>
      </w:r>
      <w:r w:rsidRPr="00F85A16">
        <w:rPr>
          <w:rFonts w:ascii="Times New Roman" w:hAnsi="Times New Roman" w:cs="Times New Roman"/>
          <w:b/>
          <w:i w:val="0"/>
          <w:color w:val="000000" w:themeColor="text1"/>
          <w:sz w:val="22"/>
          <w:szCs w:val="22"/>
        </w:rPr>
        <w:fldChar w:fldCharType="end"/>
      </w:r>
      <w:r w:rsidRPr="00F85A16">
        <w:rPr>
          <w:rFonts w:ascii="Times New Roman" w:hAnsi="Times New Roman" w:cs="Times New Roman"/>
          <w:b/>
          <w:i w:val="0"/>
          <w:color w:val="000000" w:themeColor="text1"/>
          <w:sz w:val="22"/>
          <w:szCs w:val="22"/>
        </w:rPr>
        <w:t>: STFT plot of 'Missing Tooth Fault’, 3D (upper part), 2D (lower part)</w:t>
      </w:r>
      <w:bookmarkEnd w:id="128"/>
    </w:p>
    <w:p w14:paraId="4EAFBFFA" w14:textId="4ACC739E" w:rsidR="003341FC" w:rsidRDefault="00590809" w:rsidP="00697618">
      <w:pPr>
        <w:spacing w:line="480" w:lineRule="auto"/>
        <w:jc w:val="center"/>
        <w:rPr>
          <w:rFonts w:ascii="Times New Roman" w:hAnsi="Times New Roman" w:cs="Times New Roman"/>
          <w:b/>
          <w:bCs/>
          <w:sz w:val="36"/>
          <w:szCs w:val="36"/>
        </w:rPr>
      </w:pPr>
      <w:r w:rsidRPr="00590809">
        <w:rPr>
          <w:rFonts w:ascii="Times New Roman" w:hAnsi="Times New Roman" w:cs="Times New Roman"/>
          <w:b/>
          <w:bCs/>
          <w:noProof/>
          <w:sz w:val="36"/>
          <w:szCs w:val="36"/>
        </w:rPr>
        <w:lastRenderedPageBreak/>
        <w:drawing>
          <wp:inline distT="0" distB="0" distL="0" distR="0" wp14:anchorId="207C4CF7" wp14:editId="3B714C81">
            <wp:extent cx="5388428" cy="4088714"/>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400040" cy="4097525"/>
                    </a:xfrm>
                    <a:prstGeom prst="rect">
                      <a:avLst/>
                    </a:prstGeom>
                  </pic:spPr>
                </pic:pic>
              </a:graphicData>
            </a:graphic>
          </wp:inline>
        </w:drawing>
      </w:r>
      <w:r w:rsidR="003341FC" w:rsidRPr="00551D89">
        <w:rPr>
          <w:rFonts w:ascii="Times New Roman" w:hAnsi="Times New Roman" w:cs="Times New Roman"/>
          <w:b/>
          <w:bCs/>
          <w:noProof/>
          <w:sz w:val="36"/>
          <w:szCs w:val="36"/>
        </w:rPr>
        <w:drawing>
          <wp:anchor distT="0" distB="0" distL="114300" distR="114300" simplePos="0" relativeHeight="251723264" behindDoc="0" locked="0" layoutInCell="1" allowOverlap="1" wp14:anchorId="78072F76" wp14:editId="3E66A89E">
            <wp:simplePos x="0" y="0"/>
            <wp:positionH relativeFrom="column">
              <wp:posOffset>33020</wp:posOffset>
            </wp:positionH>
            <wp:positionV relativeFrom="paragraph">
              <wp:posOffset>28575</wp:posOffset>
            </wp:positionV>
            <wp:extent cx="5334000" cy="40005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p>
    <w:p w14:paraId="0DDD1C12" w14:textId="63BE31FC" w:rsidR="00697618" w:rsidRPr="00590809" w:rsidRDefault="00590809" w:rsidP="00590809">
      <w:pPr>
        <w:pStyle w:val="Caption"/>
        <w:jc w:val="center"/>
        <w:rPr>
          <w:rFonts w:ascii="Times New Roman" w:hAnsi="Times New Roman" w:cs="Times New Roman"/>
          <w:b/>
          <w:bCs/>
          <w:i w:val="0"/>
          <w:color w:val="000000" w:themeColor="text1"/>
          <w:sz w:val="22"/>
          <w:szCs w:val="22"/>
        </w:rPr>
      </w:pPr>
      <w:bookmarkStart w:id="129" w:name="_Toc43666729"/>
      <w:r w:rsidRPr="00590809">
        <w:rPr>
          <w:rFonts w:ascii="Times New Roman" w:hAnsi="Times New Roman" w:cs="Times New Roman"/>
          <w:b/>
          <w:i w:val="0"/>
          <w:color w:val="000000" w:themeColor="text1"/>
          <w:sz w:val="22"/>
          <w:szCs w:val="22"/>
        </w:rPr>
        <w:t xml:space="preserve">Figure </w:t>
      </w:r>
      <w:r w:rsidRPr="00590809">
        <w:rPr>
          <w:rFonts w:ascii="Times New Roman" w:hAnsi="Times New Roman" w:cs="Times New Roman"/>
          <w:b/>
          <w:i w:val="0"/>
          <w:color w:val="000000" w:themeColor="text1"/>
          <w:sz w:val="22"/>
          <w:szCs w:val="22"/>
        </w:rPr>
        <w:fldChar w:fldCharType="begin"/>
      </w:r>
      <w:r w:rsidRPr="00590809">
        <w:rPr>
          <w:rFonts w:ascii="Times New Roman" w:hAnsi="Times New Roman" w:cs="Times New Roman"/>
          <w:b/>
          <w:i w:val="0"/>
          <w:color w:val="000000" w:themeColor="text1"/>
          <w:sz w:val="22"/>
          <w:szCs w:val="22"/>
        </w:rPr>
        <w:instrText xml:space="preserve"> SEQ Figure \* ARABIC </w:instrText>
      </w:r>
      <w:r w:rsidRPr="00590809">
        <w:rPr>
          <w:rFonts w:ascii="Times New Roman" w:hAnsi="Times New Roman" w:cs="Times New Roman"/>
          <w:b/>
          <w:i w:val="0"/>
          <w:color w:val="000000" w:themeColor="text1"/>
          <w:sz w:val="22"/>
          <w:szCs w:val="22"/>
        </w:rPr>
        <w:fldChar w:fldCharType="separate"/>
      </w:r>
      <w:r w:rsidR="007A4E25">
        <w:rPr>
          <w:rFonts w:ascii="Times New Roman" w:hAnsi="Times New Roman" w:cs="Times New Roman"/>
          <w:b/>
          <w:i w:val="0"/>
          <w:noProof/>
          <w:color w:val="000000" w:themeColor="text1"/>
          <w:sz w:val="22"/>
          <w:szCs w:val="22"/>
        </w:rPr>
        <w:t>19</w:t>
      </w:r>
      <w:r w:rsidRPr="00590809">
        <w:rPr>
          <w:rFonts w:ascii="Times New Roman" w:hAnsi="Times New Roman" w:cs="Times New Roman"/>
          <w:b/>
          <w:i w:val="0"/>
          <w:color w:val="000000" w:themeColor="text1"/>
          <w:sz w:val="22"/>
          <w:szCs w:val="22"/>
        </w:rPr>
        <w:fldChar w:fldCharType="end"/>
      </w:r>
      <w:r w:rsidRPr="00590809">
        <w:rPr>
          <w:rFonts w:ascii="Times New Roman" w:hAnsi="Times New Roman" w:cs="Times New Roman"/>
          <w:b/>
          <w:i w:val="0"/>
          <w:color w:val="000000" w:themeColor="text1"/>
          <w:sz w:val="22"/>
          <w:szCs w:val="22"/>
        </w:rPr>
        <w:t>: STFT plot of 'Loose Gear Fault’, 3D (upper part), 2D (lower part)</w:t>
      </w:r>
      <w:bookmarkEnd w:id="129"/>
    </w:p>
    <w:p w14:paraId="52B94B35" w14:textId="4A6ABCD5" w:rsidR="00697618" w:rsidRPr="00590809" w:rsidRDefault="00590809" w:rsidP="00590809">
      <w:pPr>
        <w:pStyle w:val="Caption"/>
        <w:jc w:val="center"/>
        <w:rPr>
          <w:rFonts w:ascii="Times New Roman" w:hAnsi="Times New Roman" w:cs="Times New Roman"/>
          <w:b/>
          <w:bCs/>
          <w:i w:val="0"/>
          <w:sz w:val="22"/>
          <w:szCs w:val="22"/>
        </w:rPr>
      </w:pPr>
      <w:bookmarkStart w:id="130" w:name="_Toc43666730"/>
      <w:r w:rsidRPr="00590809">
        <w:rPr>
          <w:rFonts w:ascii="Times New Roman" w:hAnsi="Times New Roman" w:cs="Times New Roman"/>
          <w:b/>
          <w:bCs/>
          <w:i w:val="0"/>
          <w:noProof/>
          <w:color w:val="000000" w:themeColor="text1"/>
          <w:sz w:val="22"/>
          <w:szCs w:val="22"/>
        </w:rPr>
        <w:lastRenderedPageBreak/>
        <w:drawing>
          <wp:inline distT="0" distB="0" distL="0" distR="0" wp14:anchorId="0BABB71C" wp14:editId="38DA71AE">
            <wp:extent cx="5394332" cy="4038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394332" cy="4038600"/>
                    </a:xfrm>
                    <a:prstGeom prst="rect">
                      <a:avLst/>
                    </a:prstGeom>
                  </pic:spPr>
                </pic:pic>
              </a:graphicData>
            </a:graphic>
          </wp:inline>
        </w:drawing>
      </w:r>
      <w:r w:rsidRPr="00590809">
        <w:rPr>
          <w:rFonts w:ascii="Times New Roman" w:hAnsi="Times New Roman" w:cs="Times New Roman"/>
          <w:b/>
          <w:i w:val="0"/>
          <w:color w:val="000000" w:themeColor="text1"/>
          <w:sz w:val="22"/>
          <w:szCs w:val="22"/>
        </w:rPr>
        <w:t xml:space="preserve">Figure </w:t>
      </w:r>
      <w:r w:rsidRPr="00590809">
        <w:rPr>
          <w:rFonts w:ascii="Times New Roman" w:hAnsi="Times New Roman" w:cs="Times New Roman"/>
          <w:b/>
          <w:i w:val="0"/>
          <w:color w:val="000000" w:themeColor="text1"/>
          <w:sz w:val="22"/>
          <w:szCs w:val="22"/>
        </w:rPr>
        <w:fldChar w:fldCharType="begin"/>
      </w:r>
      <w:r w:rsidRPr="00590809">
        <w:rPr>
          <w:rFonts w:ascii="Times New Roman" w:hAnsi="Times New Roman" w:cs="Times New Roman"/>
          <w:b/>
          <w:i w:val="0"/>
          <w:color w:val="000000" w:themeColor="text1"/>
          <w:sz w:val="22"/>
          <w:szCs w:val="22"/>
        </w:rPr>
        <w:instrText xml:space="preserve"> SEQ Figure \* ARABIC </w:instrText>
      </w:r>
      <w:r w:rsidRPr="00590809">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2</w:t>
      </w:r>
      <w:r w:rsidR="007A4E25">
        <w:rPr>
          <w:rFonts w:ascii="Times New Roman" w:hAnsi="Times New Roman" w:cs="Times New Roman"/>
          <w:b/>
          <w:i w:val="0"/>
          <w:noProof/>
          <w:color w:val="000000" w:themeColor="text1"/>
          <w:sz w:val="22"/>
          <w:szCs w:val="22"/>
        </w:rPr>
        <w:t>0</w:t>
      </w:r>
      <w:r w:rsidRPr="00590809">
        <w:rPr>
          <w:rFonts w:ascii="Times New Roman" w:hAnsi="Times New Roman" w:cs="Times New Roman"/>
          <w:b/>
          <w:i w:val="0"/>
          <w:color w:val="000000" w:themeColor="text1"/>
          <w:sz w:val="22"/>
          <w:szCs w:val="22"/>
        </w:rPr>
        <w:fldChar w:fldCharType="end"/>
      </w:r>
      <w:r w:rsidRPr="00590809">
        <w:rPr>
          <w:rFonts w:ascii="Times New Roman" w:hAnsi="Times New Roman" w:cs="Times New Roman"/>
          <w:b/>
          <w:i w:val="0"/>
          <w:color w:val="000000" w:themeColor="text1"/>
          <w:sz w:val="22"/>
          <w:szCs w:val="22"/>
        </w:rPr>
        <w:t>: STFT plot of 'Combined Loose Gear Fault’, 3D (upper part), 2D (lower part)</w:t>
      </w:r>
      <w:r w:rsidR="00697618" w:rsidRPr="00590809">
        <w:rPr>
          <w:rFonts w:ascii="Times New Roman" w:hAnsi="Times New Roman" w:cs="Times New Roman"/>
          <w:b/>
          <w:bCs/>
          <w:i w:val="0"/>
          <w:noProof/>
          <w:sz w:val="22"/>
          <w:szCs w:val="22"/>
        </w:rPr>
        <w:drawing>
          <wp:anchor distT="0" distB="0" distL="114300" distR="114300" simplePos="0" relativeHeight="251727360" behindDoc="0" locked="0" layoutInCell="1" allowOverlap="1" wp14:anchorId="7D07FDF6" wp14:editId="6B4B2B43">
            <wp:simplePos x="0" y="0"/>
            <wp:positionH relativeFrom="column">
              <wp:posOffset>33020</wp:posOffset>
            </wp:positionH>
            <wp:positionV relativeFrom="paragraph">
              <wp:posOffset>1270</wp:posOffset>
            </wp:positionV>
            <wp:extent cx="5334000" cy="40005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bookmarkEnd w:id="130"/>
    </w:p>
    <w:p w14:paraId="3EC5D36E" w14:textId="09E29E1C" w:rsidR="00697618" w:rsidRDefault="009D42E0" w:rsidP="006F399E">
      <w:pPr>
        <w:spacing w:line="480" w:lineRule="auto"/>
        <w:jc w:val="center"/>
        <w:rPr>
          <w:rFonts w:ascii="Times New Roman" w:hAnsi="Times New Roman" w:cs="Times New Roman"/>
          <w:iCs/>
          <w:color w:val="44546A" w:themeColor="text2"/>
          <w:szCs w:val="18"/>
        </w:rPr>
      </w:pPr>
      <w:r w:rsidRPr="009D42E0">
        <w:rPr>
          <w:rFonts w:ascii="Times New Roman" w:hAnsi="Times New Roman" w:cs="Times New Roman"/>
          <w:iCs/>
          <w:noProof/>
          <w:color w:val="44546A" w:themeColor="text2"/>
          <w:szCs w:val="18"/>
        </w:rPr>
        <w:lastRenderedPageBreak/>
        <w:drawing>
          <wp:inline distT="0" distB="0" distL="0" distR="0" wp14:anchorId="55D85FD7" wp14:editId="71817F79">
            <wp:extent cx="5393708" cy="4223657"/>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400040" cy="4228615"/>
                    </a:xfrm>
                    <a:prstGeom prst="rect">
                      <a:avLst/>
                    </a:prstGeom>
                  </pic:spPr>
                </pic:pic>
              </a:graphicData>
            </a:graphic>
          </wp:inline>
        </w:drawing>
      </w:r>
      <w:r w:rsidR="00697618" w:rsidRPr="007073AC">
        <w:rPr>
          <w:rFonts w:ascii="Times New Roman" w:hAnsi="Times New Roman" w:cs="Times New Roman"/>
          <w:b/>
          <w:bCs/>
          <w:noProof/>
          <w:sz w:val="36"/>
          <w:szCs w:val="36"/>
        </w:rPr>
        <w:drawing>
          <wp:anchor distT="0" distB="0" distL="114300" distR="114300" simplePos="0" relativeHeight="251730432" behindDoc="0" locked="0" layoutInCell="1" allowOverlap="1" wp14:anchorId="035849E1" wp14:editId="2599CDAE">
            <wp:simplePos x="0" y="0"/>
            <wp:positionH relativeFrom="column">
              <wp:posOffset>33020</wp:posOffset>
            </wp:positionH>
            <wp:positionV relativeFrom="paragraph">
              <wp:posOffset>1270</wp:posOffset>
            </wp:positionV>
            <wp:extent cx="5334000" cy="40005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p>
    <w:p w14:paraId="016D8991" w14:textId="391C4821" w:rsidR="009D42E0" w:rsidRPr="009D42E0" w:rsidRDefault="009D42E0" w:rsidP="009D42E0">
      <w:pPr>
        <w:pStyle w:val="Caption"/>
        <w:jc w:val="center"/>
        <w:rPr>
          <w:rFonts w:ascii="Times New Roman" w:hAnsi="Times New Roman" w:cs="Times New Roman"/>
          <w:b/>
          <w:bCs/>
          <w:i w:val="0"/>
          <w:color w:val="auto"/>
          <w:sz w:val="22"/>
          <w:szCs w:val="22"/>
        </w:rPr>
      </w:pPr>
      <w:bookmarkStart w:id="131" w:name="_Toc43666731"/>
      <w:r w:rsidRPr="009D42E0">
        <w:rPr>
          <w:rFonts w:ascii="Times New Roman" w:hAnsi="Times New Roman" w:cs="Times New Roman"/>
          <w:b/>
          <w:i w:val="0"/>
          <w:color w:val="auto"/>
          <w:sz w:val="22"/>
          <w:szCs w:val="22"/>
        </w:rPr>
        <w:t xml:space="preserve">Figure </w:t>
      </w:r>
      <w:r w:rsidRPr="009D42E0">
        <w:rPr>
          <w:rFonts w:ascii="Times New Roman" w:hAnsi="Times New Roman" w:cs="Times New Roman"/>
          <w:b/>
          <w:i w:val="0"/>
          <w:color w:val="auto"/>
          <w:sz w:val="22"/>
          <w:szCs w:val="22"/>
        </w:rPr>
        <w:fldChar w:fldCharType="begin"/>
      </w:r>
      <w:r w:rsidRPr="009D42E0">
        <w:rPr>
          <w:rFonts w:ascii="Times New Roman" w:hAnsi="Times New Roman" w:cs="Times New Roman"/>
          <w:b/>
          <w:i w:val="0"/>
          <w:color w:val="auto"/>
          <w:sz w:val="22"/>
          <w:szCs w:val="22"/>
        </w:rPr>
        <w:instrText xml:space="preserve"> SEQ Figure \* ARABIC </w:instrText>
      </w:r>
      <w:r w:rsidRPr="009D42E0">
        <w:rPr>
          <w:rFonts w:ascii="Times New Roman" w:hAnsi="Times New Roman" w:cs="Times New Roman"/>
          <w:b/>
          <w:i w:val="0"/>
          <w:color w:val="auto"/>
          <w:sz w:val="22"/>
          <w:szCs w:val="22"/>
        </w:rPr>
        <w:fldChar w:fldCharType="separate"/>
      </w:r>
      <w:r w:rsidR="00CB4071">
        <w:rPr>
          <w:rFonts w:ascii="Times New Roman" w:hAnsi="Times New Roman" w:cs="Times New Roman"/>
          <w:b/>
          <w:i w:val="0"/>
          <w:noProof/>
          <w:color w:val="auto"/>
          <w:sz w:val="22"/>
          <w:szCs w:val="22"/>
        </w:rPr>
        <w:t>2</w:t>
      </w:r>
      <w:r w:rsidR="007A4E25">
        <w:rPr>
          <w:rFonts w:ascii="Times New Roman" w:hAnsi="Times New Roman" w:cs="Times New Roman"/>
          <w:b/>
          <w:i w:val="0"/>
          <w:noProof/>
          <w:color w:val="auto"/>
          <w:sz w:val="22"/>
          <w:szCs w:val="22"/>
        </w:rPr>
        <w:t>1:</w:t>
      </w:r>
      <w:r w:rsidRPr="009D42E0">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sidRPr="009D42E0">
        <w:rPr>
          <w:rFonts w:ascii="Times New Roman" w:hAnsi="Times New Roman" w:cs="Times New Roman"/>
          <w:b/>
          <w:i w:val="0"/>
          <w:color w:val="auto"/>
          <w:sz w:val="22"/>
          <w:szCs w:val="22"/>
        </w:rPr>
        <w:t>STFT plot of 'Unbalance Fault’, 3D (upper part), 2D (lower part)</w:t>
      </w:r>
      <w:bookmarkEnd w:id="131"/>
    </w:p>
    <w:p w14:paraId="464D069E" w14:textId="03199519" w:rsidR="00697618" w:rsidRPr="00C71A0E" w:rsidRDefault="00C71A0E" w:rsidP="00C71A0E">
      <w:pPr>
        <w:pStyle w:val="Caption"/>
        <w:jc w:val="center"/>
        <w:rPr>
          <w:rFonts w:ascii="Times New Roman" w:hAnsi="Times New Roman" w:cs="Times New Roman"/>
          <w:b/>
          <w:bCs/>
          <w:i w:val="0"/>
          <w:color w:val="auto"/>
          <w:sz w:val="22"/>
          <w:szCs w:val="22"/>
        </w:rPr>
      </w:pPr>
      <w:bookmarkStart w:id="132" w:name="_Toc43666732"/>
      <w:r w:rsidRPr="00C71A0E">
        <w:rPr>
          <w:rFonts w:ascii="Times New Roman" w:hAnsi="Times New Roman" w:cs="Times New Roman"/>
          <w:b/>
          <w:i w:val="0"/>
          <w:color w:val="auto"/>
          <w:sz w:val="22"/>
          <w:szCs w:val="22"/>
        </w:rPr>
        <w:lastRenderedPageBreak/>
        <w:t xml:space="preserve">Figure </w:t>
      </w:r>
      <w:r w:rsidRPr="00C71A0E">
        <w:rPr>
          <w:rFonts w:ascii="Times New Roman" w:hAnsi="Times New Roman" w:cs="Times New Roman"/>
          <w:b/>
          <w:i w:val="0"/>
          <w:color w:val="auto"/>
          <w:sz w:val="22"/>
          <w:szCs w:val="22"/>
        </w:rPr>
        <w:fldChar w:fldCharType="begin"/>
      </w:r>
      <w:r w:rsidRPr="00C71A0E">
        <w:rPr>
          <w:rFonts w:ascii="Times New Roman" w:hAnsi="Times New Roman" w:cs="Times New Roman"/>
          <w:b/>
          <w:i w:val="0"/>
          <w:color w:val="auto"/>
          <w:sz w:val="22"/>
          <w:szCs w:val="22"/>
        </w:rPr>
        <w:instrText xml:space="preserve"> SEQ Figure \* ARABIC </w:instrText>
      </w:r>
      <w:r w:rsidRPr="00C71A0E">
        <w:rPr>
          <w:rFonts w:ascii="Times New Roman" w:hAnsi="Times New Roman" w:cs="Times New Roman"/>
          <w:b/>
          <w:i w:val="0"/>
          <w:color w:val="auto"/>
          <w:sz w:val="22"/>
          <w:szCs w:val="22"/>
        </w:rPr>
        <w:fldChar w:fldCharType="separate"/>
      </w:r>
      <w:r w:rsidR="00CB4071">
        <w:rPr>
          <w:rFonts w:ascii="Times New Roman" w:hAnsi="Times New Roman" w:cs="Times New Roman"/>
          <w:b/>
          <w:i w:val="0"/>
          <w:noProof/>
          <w:color w:val="auto"/>
          <w:sz w:val="22"/>
          <w:szCs w:val="22"/>
        </w:rPr>
        <w:t>2</w:t>
      </w:r>
      <w:r w:rsidR="007A4E25">
        <w:rPr>
          <w:rFonts w:ascii="Times New Roman" w:hAnsi="Times New Roman" w:cs="Times New Roman"/>
          <w:b/>
          <w:i w:val="0"/>
          <w:noProof/>
          <w:color w:val="auto"/>
          <w:sz w:val="22"/>
          <w:szCs w:val="22"/>
        </w:rPr>
        <w:t>2</w:t>
      </w:r>
      <w:r w:rsidRPr="00C71A0E">
        <w:rPr>
          <w:rFonts w:ascii="Times New Roman" w:hAnsi="Times New Roman" w:cs="Times New Roman"/>
          <w:b/>
          <w:i w:val="0"/>
          <w:color w:val="auto"/>
          <w:sz w:val="22"/>
          <w:szCs w:val="22"/>
        </w:rPr>
        <w:fldChar w:fldCharType="end"/>
      </w:r>
      <w:r w:rsidRPr="00C71A0E">
        <w:rPr>
          <w:rFonts w:ascii="Times New Roman" w:hAnsi="Times New Roman" w:cs="Times New Roman"/>
          <w:b/>
          <w:i w:val="0"/>
          <w:color w:val="auto"/>
          <w:sz w:val="22"/>
          <w:szCs w:val="22"/>
        </w:rPr>
        <w:t>: STFT plot of 'Combined Unbalance Fault’, 3D (upper part), 2D (lower part)</w:t>
      </w:r>
      <w:r w:rsidR="009D42E0" w:rsidRPr="00C71A0E">
        <w:rPr>
          <w:rFonts w:ascii="Times New Roman" w:hAnsi="Times New Roman" w:cs="Times New Roman"/>
          <w:b/>
          <w:bCs/>
          <w:i w:val="0"/>
          <w:noProof/>
          <w:color w:val="auto"/>
          <w:sz w:val="22"/>
          <w:szCs w:val="22"/>
        </w:rPr>
        <w:drawing>
          <wp:anchor distT="0" distB="0" distL="114300" distR="114300" simplePos="0" relativeHeight="251802112" behindDoc="0" locked="0" layoutInCell="1" allowOverlap="1" wp14:anchorId="0C089EE3" wp14:editId="100AC574">
            <wp:simplePos x="0" y="0"/>
            <wp:positionH relativeFrom="column">
              <wp:posOffset>1905</wp:posOffset>
            </wp:positionH>
            <wp:positionV relativeFrom="paragraph">
              <wp:posOffset>4003675</wp:posOffset>
            </wp:positionV>
            <wp:extent cx="5398770" cy="4277995"/>
            <wp:effectExtent l="0" t="0" r="0" b="825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5398770" cy="4277995"/>
                    </a:xfrm>
                    <a:prstGeom prst="rect">
                      <a:avLst/>
                    </a:prstGeom>
                  </pic:spPr>
                </pic:pic>
              </a:graphicData>
            </a:graphic>
            <wp14:sizeRelH relativeFrom="page">
              <wp14:pctWidth>0</wp14:pctWidth>
            </wp14:sizeRelH>
            <wp14:sizeRelV relativeFrom="page">
              <wp14:pctHeight>0</wp14:pctHeight>
            </wp14:sizeRelV>
          </wp:anchor>
        </w:drawing>
      </w:r>
      <w:r w:rsidR="00697618" w:rsidRPr="00C71A0E">
        <w:rPr>
          <w:rFonts w:ascii="Times New Roman" w:hAnsi="Times New Roman" w:cs="Times New Roman"/>
          <w:b/>
          <w:bCs/>
          <w:i w:val="0"/>
          <w:noProof/>
          <w:color w:val="auto"/>
          <w:sz w:val="22"/>
          <w:szCs w:val="22"/>
        </w:rPr>
        <w:drawing>
          <wp:anchor distT="0" distB="0" distL="114300" distR="114300" simplePos="0" relativeHeight="251739648" behindDoc="0" locked="0" layoutInCell="1" allowOverlap="1" wp14:anchorId="3E85E0BD" wp14:editId="6A2E35B4">
            <wp:simplePos x="0" y="0"/>
            <wp:positionH relativeFrom="column">
              <wp:posOffset>33020</wp:posOffset>
            </wp:positionH>
            <wp:positionV relativeFrom="paragraph">
              <wp:posOffset>1270</wp:posOffset>
            </wp:positionV>
            <wp:extent cx="5334000" cy="400050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bookmarkEnd w:id="132"/>
    </w:p>
    <w:p w14:paraId="6AE59281" w14:textId="6099EA0A" w:rsidR="00697618" w:rsidRPr="00C71A0E" w:rsidRDefault="00C71A0E" w:rsidP="00C71A0E">
      <w:pPr>
        <w:pStyle w:val="Caption"/>
        <w:jc w:val="center"/>
        <w:rPr>
          <w:rFonts w:ascii="Times New Roman" w:hAnsi="Times New Roman" w:cs="Times New Roman"/>
          <w:b/>
          <w:bCs/>
          <w:i w:val="0"/>
          <w:color w:val="000000" w:themeColor="text1"/>
          <w:sz w:val="22"/>
          <w:szCs w:val="22"/>
        </w:rPr>
      </w:pPr>
      <w:bookmarkStart w:id="133" w:name="_Toc43666733"/>
      <w:r w:rsidRPr="00C71A0E">
        <w:rPr>
          <w:rFonts w:ascii="Times New Roman" w:hAnsi="Times New Roman" w:cs="Times New Roman"/>
          <w:b/>
          <w:i w:val="0"/>
          <w:color w:val="000000" w:themeColor="text1"/>
          <w:sz w:val="22"/>
          <w:szCs w:val="22"/>
        </w:rPr>
        <w:lastRenderedPageBreak/>
        <w:t xml:space="preserve">Figure </w:t>
      </w:r>
      <w:r w:rsidRPr="00C71A0E">
        <w:rPr>
          <w:rFonts w:ascii="Times New Roman" w:hAnsi="Times New Roman" w:cs="Times New Roman"/>
          <w:b/>
          <w:i w:val="0"/>
          <w:color w:val="000000" w:themeColor="text1"/>
          <w:sz w:val="22"/>
          <w:szCs w:val="22"/>
        </w:rPr>
        <w:fldChar w:fldCharType="begin"/>
      </w:r>
      <w:r w:rsidRPr="00C71A0E">
        <w:rPr>
          <w:rFonts w:ascii="Times New Roman" w:hAnsi="Times New Roman" w:cs="Times New Roman"/>
          <w:b/>
          <w:i w:val="0"/>
          <w:color w:val="000000" w:themeColor="text1"/>
          <w:sz w:val="22"/>
          <w:szCs w:val="22"/>
        </w:rPr>
        <w:instrText xml:space="preserve"> SEQ Figure \* ARABIC </w:instrText>
      </w:r>
      <w:r w:rsidRPr="00C71A0E">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2</w:t>
      </w:r>
      <w:r w:rsidR="007A4E25">
        <w:rPr>
          <w:rFonts w:ascii="Times New Roman" w:hAnsi="Times New Roman" w:cs="Times New Roman"/>
          <w:b/>
          <w:i w:val="0"/>
          <w:noProof/>
          <w:color w:val="000000" w:themeColor="text1"/>
          <w:sz w:val="22"/>
          <w:szCs w:val="22"/>
        </w:rPr>
        <w:t>3</w:t>
      </w:r>
      <w:r w:rsidRPr="00C71A0E">
        <w:rPr>
          <w:rFonts w:ascii="Times New Roman" w:hAnsi="Times New Roman" w:cs="Times New Roman"/>
          <w:b/>
          <w:i w:val="0"/>
          <w:color w:val="000000" w:themeColor="text1"/>
          <w:sz w:val="22"/>
          <w:szCs w:val="22"/>
        </w:rPr>
        <w:fldChar w:fldCharType="end"/>
      </w:r>
      <w:r w:rsidRPr="00C71A0E">
        <w:rPr>
          <w:rFonts w:ascii="Times New Roman" w:hAnsi="Times New Roman" w:cs="Times New Roman"/>
          <w:b/>
          <w:i w:val="0"/>
          <w:color w:val="000000" w:themeColor="text1"/>
          <w:sz w:val="22"/>
          <w:szCs w:val="22"/>
        </w:rPr>
        <w:t>: STFT plot of 'Eccentric Rotor Fault’, 3D (upper part), 2D (lower part)</w:t>
      </w:r>
      <w:r w:rsidRPr="00C71A0E">
        <w:rPr>
          <w:rFonts w:ascii="Times New Roman" w:hAnsi="Times New Roman" w:cs="Times New Roman"/>
          <w:b/>
          <w:bCs/>
          <w:i w:val="0"/>
          <w:noProof/>
          <w:color w:val="000000" w:themeColor="text1"/>
          <w:sz w:val="22"/>
          <w:szCs w:val="22"/>
        </w:rPr>
        <w:drawing>
          <wp:anchor distT="0" distB="0" distL="114300" distR="114300" simplePos="0" relativeHeight="251803136" behindDoc="0" locked="0" layoutInCell="1" allowOverlap="1" wp14:anchorId="2EB4BBB3" wp14:editId="45E249B9">
            <wp:simplePos x="0" y="0"/>
            <wp:positionH relativeFrom="column">
              <wp:posOffset>1905</wp:posOffset>
            </wp:positionH>
            <wp:positionV relativeFrom="paragraph">
              <wp:posOffset>4003675</wp:posOffset>
            </wp:positionV>
            <wp:extent cx="5387975" cy="4197350"/>
            <wp:effectExtent l="0" t="0" r="317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5387975" cy="4197350"/>
                    </a:xfrm>
                    <a:prstGeom prst="rect">
                      <a:avLst/>
                    </a:prstGeom>
                  </pic:spPr>
                </pic:pic>
              </a:graphicData>
            </a:graphic>
            <wp14:sizeRelH relativeFrom="page">
              <wp14:pctWidth>0</wp14:pctWidth>
            </wp14:sizeRelH>
            <wp14:sizeRelV relativeFrom="page">
              <wp14:pctHeight>0</wp14:pctHeight>
            </wp14:sizeRelV>
          </wp:anchor>
        </w:drawing>
      </w:r>
      <w:r w:rsidR="00697618" w:rsidRPr="00C71A0E">
        <w:rPr>
          <w:rFonts w:ascii="Times New Roman" w:hAnsi="Times New Roman" w:cs="Times New Roman"/>
          <w:b/>
          <w:bCs/>
          <w:i w:val="0"/>
          <w:noProof/>
          <w:color w:val="000000" w:themeColor="text1"/>
          <w:sz w:val="22"/>
          <w:szCs w:val="22"/>
        </w:rPr>
        <w:drawing>
          <wp:anchor distT="0" distB="0" distL="114300" distR="114300" simplePos="0" relativeHeight="251736576" behindDoc="0" locked="0" layoutInCell="1" allowOverlap="1" wp14:anchorId="656C5B12" wp14:editId="3528A10D">
            <wp:simplePos x="0" y="0"/>
            <wp:positionH relativeFrom="column">
              <wp:posOffset>33020</wp:posOffset>
            </wp:positionH>
            <wp:positionV relativeFrom="paragraph">
              <wp:posOffset>1270</wp:posOffset>
            </wp:positionV>
            <wp:extent cx="5334000" cy="400050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bookmarkEnd w:id="133"/>
    </w:p>
    <w:p w14:paraId="1B53627A" w14:textId="26052E7E" w:rsidR="00697618" w:rsidRPr="00243823" w:rsidRDefault="00243823" w:rsidP="00243823">
      <w:pPr>
        <w:pStyle w:val="Caption"/>
        <w:jc w:val="center"/>
        <w:rPr>
          <w:rFonts w:ascii="Times New Roman" w:hAnsi="Times New Roman" w:cs="Times New Roman"/>
          <w:b/>
          <w:bCs/>
          <w:i w:val="0"/>
          <w:iCs w:val="0"/>
          <w:noProof/>
          <w:color w:val="auto"/>
          <w:sz w:val="36"/>
          <w:szCs w:val="36"/>
        </w:rPr>
      </w:pPr>
      <w:bookmarkStart w:id="134" w:name="_Toc43666734"/>
      <w:r w:rsidRPr="00243823">
        <w:rPr>
          <w:rFonts w:ascii="Times New Roman" w:hAnsi="Times New Roman" w:cs="Times New Roman"/>
          <w:b/>
          <w:i w:val="0"/>
          <w:color w:val="auto"/>
          <w:sz w:val="22"/>
          <w:szCs w:val="22"/>
        </w:rPr>
        <w:lastRenderedPageBreak/>
        <w:t xml:space="preserve">Figure </w:t>
      </w:r>
      <w:r w:rsidRPr="00243823">
        <w:rPr>
          <w:rFonts w:ascii="Times New Roman" w:hAnsi="Times New Roman" w:cs="Times New Roman"/>
          <w:b/>
          <w:i w:val="0"/>
          <w:color w:val="auto"/>
          <w:sz w:val="22"/>
          <w:szCs w:val="22"/>
        </w:rPr>
        <w:fldChar w:fldCharType="begin"/>
      </w:r>
      <w:r w:rsidRPr="00243823">
        <w:rPr>
          <w:rFonts w:ascii="Times New Roman" w:hAnsi="Times New Roman" w:cs="Times New Roman"/>
          <w:b/>
          <w:i w:val="0"/>
          <w:color w:val="auto"/>
          <w:sz w:val="22"/>
          <w:szCs w:val="22"/>
        </w:rPr>
        <w:instrText xml:space="preserve"> SEQ Figure \* ARABIC </w:instrText>
      </w:r>
      <w:r w:rsidRPr="00243823">
        <w:rPr>
          <w:rFonts w:ascii="Times New Roman" w:hAnsi="Times New Roman" w:cs="Times New Roman"/>
          <w:b/>
          <w:i w:val="0"/>
          <w:color w:val="auto"/>
          <w:sz w:val="22"/>
          <w:szCs w:val="22"/>
        </w:rPr>
        <w:fldChar w:fldCharType="separate"/>
      </w:r>
      <w:r w:rsidR="00CB4071">
        <w:rPr>
          <w:rFonts w:ascii="Times New Roman" w:hAnsi="Times New Roman" w:cs="Times New Roman"/>
          <w:b/>
          <w:i w:val="0"/>
          <w:noProof/>
          <w:color w:val="auto"/>
          <w:sz w:val="22"/>
          <w:szCs w:val="22"/>
        </w:rPr>
        <w:t>2</w:t>
      </w:r>
      <w:r w:rsidR="007A4E25">
        <w:rPr>
          <w:rFonts w:ascii="Times New Roman" w:hAnsi="Times New Roman" w:cs="Times New Roman"/>
          <w:b/>
          <w:i w:val="0"/>
          <w:noProof/>
          <w:color w:val="auto"/>
          <w:sz w:val="22"/>
          <w:szCs w:val="22"/>
        </w:rPr>
        <w:t>4</w:t>
      </w:r>
      <w:r w:rsidRPr="00243823">
        <w:rPr>
          <w:rFonts w:ascii="Times New Roman" w:hAnsi="Times New Roman" w:cs="Times New Roman"/>
          <w:b/>
          <w:i w:val="0"/>
          <w:color w:val="auto"/>
          <w:sz w:val="22"/>
          <w:szCs w:val="22"/>
        </w:rPr>
        <w:fldChar w:fldCharType="end"/>
      </w:r>
      <w:r w:rsidRPr="00243823">
        <w:rPr>
          <w:rFonts w:ascii="Times New Roman" w:hAnsi="Times New Roman" w:cs="Times New Roman"/>
          <w:b/>
          <w:i w:val="0"/>
          <w:color w:val="auto"/>
          <w:sz w:val="22"/>
          <w:szCs w:val="22"/>
        </w:rPr>
        <w:t>: STFT plot of 'Combined Eccentric Rotor Fault’, 3D (upper), 2D (lower part)</w:t>
      </w:r>
      <w:r w:rsidRPr="00243823">
        <w:rPr>
          <w:rFonts w:ascii="Times New Roman" w:hAnsi="Times New Roman" w:cs="Times New Roman"/>
          <w:b/>
          <w:bCs/>
          <w:i w:val="0"/>
          <w:iCs w:val="0"/>
          <w:noProof/>
          <w:color w:val="auto"/>
          <w:sz w:val="36"/>
          <w:szCs w:val="36"/>
        </w:rPr>
        <w:drawing>
          <wp:anchor distT="0" distB="0" distL="114300" distR="114300" simplePos="0" relativeHeight="251804160" behindDoc="0" locked="0" layoutInCell="1" allowOverlap="1" wp14:anchorId="7C7A0CCA" wp14:editId="2F5E9989">
            <wp:simplePos x="0" y="0"/>
            <wp:positionH relativeFrom="column">
              <wp:posOffset>1905</wp:posOffset>
            </wp:positionH>
            <wp:positionV relativeFrom="paragraph">
              <wp:posOffset>4003675</wp:posOffset>
            </wp:positionV>
            <wp:extent cx="5387975" cy="4120515"/>
            <wp:effectExtent l="0" t="0" r="317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tretch>
                      <a:fillRect/>
                    </a:stretch>
                  </pic:blipFill>
                  <pic:spPr>
                    <a:xfrm>
                      <a:off x="0" y="0"/>
                      <a:ext cx="5387975" cy="4120515"/>
                    </a:xfrm>
                    <a:prstGeom prst="rect">
                      <a:avLst/>
                    </a:prstGeom>
                  </pic:spPr>
                </pic:pic>
              </a:graphicData>
            </a:graphic>
            <wp14:sizeRelH relativeFrom="page">
              <wp14:pctWidth>0</wp14:pctWidth>
            </wp14:sizeRelH>
            <wp14:sizeRelV relativeFrom="page">
              <wp14:pctHeight>0</wp14:pctHeight>
            </wp14:sizeRelV>
          </wp:anchor>
        </w:drawing>
      </w:r>
      <w:r w:rsidR="00697618" w:rsidRPr="00243823">
        <w:rPr>
          <w:rFonts w:ascii="Times New Roman" w:hAnsi="Times New Roman" w:cs="Times New Roman"/>
          <w:b/>
          <w:bCs/>
          <w:i w:val="0"/>
          <w:iCs w:val="0"/>
          <w:noProof/>
          <w:color w:val="auto"/>
          <w:sz w:val="36"/>
          <w:szCs w:val="36"/>
        </w:rPr>
        <w:drawing>
          <wp:anchor distT="0" distB="0" distL="114300" distR="114300" simplePos="0" relativeHeight="251742720" behindDoc="0" locked="0" layoutInCell="1" allowOverlap="1" wp14:anchorId="48121AC5" wp14:editId="0F04E7B1">
            <wp:simplePos x="0" y="0"/>
            <wp:positionH relativeFrom="column">
              <wp:posOffset>33020</wp:posOffset>
            </wp:positionH>
            <wp:positionV relativeFrom="paragraph">
              <wp:posOffset>1270</wp:posOffset>
            </wp:positionV>
            <wp:extent cx="5334000" cy="400050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bookmarkEnd w:id="134"/>
    </w:p>
    <w:p w14:paraId="68F5A767" w14:textId="2680933B" w:rsidR="00697618" w:rsidRPr="00243823" w:rsidRDefault="00243823" w:rsidP="00243823">
      <w:pPr>
        <w:pStyle w:val="Caption"/>
        <w:jc w:val="center"/>
        <w:rPr>
          <w:i w:val="0"/>
          <w:iCs w:val="0"/>
          <w:noProof/>
          <w:color w:val="auto"/>
          <w:sz w:val="22"/>
          <w:szCs w:val="22"/>
        </w:rPr>
      </w:pPr>
      <w:bookmarkStart w:id="135" w:name="_Toc43666735"/>
      <w:r w:rsidRPr="00243823">
        <w:rPr>
          <w:rFonts w:ascii="Times New Roman" w:hAnsi="Times New Roman" w:cs="Times New Roman"/>
          <w:b/>
          <w:i w:val="0"/>
          <w:color w:val="000000" w:themeColor="text1"/>
          <w:sz w:val="22"/>
          <w:szCs w:val="22"/>
        </w:rPr>
        <w:lastRenderedPageBreak/>
        <w:t xml:space="preserve">Figure </w:t>
      </w:r>
      <w:r w:rsidRPr="00243823">
        <w:rPr>
          <w:rFonts w:ascii="Times New Roman" w:hAnsi="Times New Roman" w:cs="Times New Roman"/>
          <w:b/>
          <w:i w:val="0"/>
          <w:color w:val="000000" w:themeColor="text1"/>
          <w:sz w:val="22"/>
          <w:szCs w:val="22"/>
        </w:rPr>
        <w:fldChar w:fldCharType="begin"/>
      </w:r>
      <w:r w:rsidRPr="00243823">
        <w:rPr>
          <w:rFonts w:ascii="Times New Roman" w:hAnsi="Times New Roman" w:cs="Times New Roman"/>
          <w:b/>
          <w:i w:val="0"/>
          <w:color w:val="000000" w:themeColor="text1"/>
          <w:sz w:val="22"/>
          <w:szCs w:val="22"/>
        </w:rPr>
        <w:instrText xml:space="preserve"> SEQ Figure \* ARABIC </w:instrText>
      </w:r>
      <w:r w:rsidRPr="00243823">
        <w:rPr>
          <w:rFonts w:ascii="Times New Roman" w:hAnsi="Times New Roman" w:cs="Times New Roman"/>
          <w:b/>
          <w:i w:val="0"/>
          <w:color w:val="000000" w:themeColor="text1"/>
          <w:sz w:val="22"/>
          <w:szCs w:val="22"/>
        </w:rPr>
        <w:fldChar w:fldCharType="separate"/>
      </w:r>
      <w:r w:rsidR="00CB4071">
        <w:rPr>
          <w:rFonts w:ascii="Times New Roman" w:hAnsi="Times New Roman" w:cs="Times New Roman"/>
          <w:b/>
          <w:i w:val="0"/>
          <w:noProof/>
          <w:color w:val="000000" w:themeColor="text1"/>
          <w:sz w:val="22"/>
          <w:szCs w:val="22"/>
        </w:rPr>
        <w:t>2</w:t>
      </w:r>
      <w:r w:rsidR="007A4E25">
        <w:rPr>
          <w:rFonts w:ascii="Times New Roman" w:hAnsi="Times New Roman" w:cs="Times New Roman"/>
          <w:b/>
          <w:i w:val="0"/>
          <w:noProof/>
          <w:color w:val="000000" w:themeColor="text1"/>
          <w:sz w:val="22"/>
          <w:szCs w:val="22"/>
        </w:rPr>
        <w:t>5</w:t>
      </w:r>
      <w:r w:rsidRPr="00243823">
        <w:rPr>
          <w:rFonts w:ascii="Times New Roman" w:hAnsi="Times New Roman" w:cs="Times New Roman"/>
          <w:b/>
          <w:i w:val="0"/>
          <w:color w:val="000000" w:themeColor="text1"/>
          <w:sz w:val="22"/>
          <w:szCs w:val="22"/>
        </w:rPr>
        <w:fldChar w:fldCharType="end"/>
      </w:r>
      <w:r w:rsidRPr="00243823">
        <w:rPr>
          <w:rFonts w:ascii="Times New Roman" w:hAnsi="Times New Roman" w:cs="Times New Roman"/>
          <w:b/>
          <w:i w:val="0"/>
          <w:color w:val="000000" w:themeColor="text1"/>
          <w:sz w:val="22"/>
          <w:szCs w:val="22"/>
        </w:rPr>
        <w:t>: STFT plot of 'Cocked Rotor Fault’, 3D (upper part), 2D (lower part)</w:t>
      </w:r>
      <w:r w:rsidR="00C71A0E" w:rsidRPr="00243823">
        <w:rPr>
          <w:i w:val="0"/>
          <w:iCs w:val="0"/>
          <w:noProof/>
          <w:color w:val="auto"/>
          <w:sz w:val="22"/>
          <w:szCs w:val="22"/>
        </w:rPr>
        <w:drawing>
          <wp:anchor distT="0" distB="0" distL="114300" distR="114300" simplePos="0" relativeHeight="251745792" behindDoc="0" locked="0" layoutInCell="1" allowOverlap="1" wp14:anchorId="0F433B2A" wp14:editId="2811B219">
            <wp:simplePos x="0" y="0"/>
            <wp:positionH relativeFrom="column">
              <wp:posOffset>34925</wp:posOffset>
            </wp:positionH>
            <wp:positionV relativeFrom="paragraph">
              <wp:posOffset>83185</wp:posOffset>
            </wp:positionV>
            <wp:extent cx="5334000" cy="40005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r w:rsidR="00B76C71" w:rsidRPr="00243823">
        <w:rPr>
          <w:i w:val="0"/>
          <w:iCs w:val="0"/>
          <w:noProof/>
          <w:color w:val="auto"/>
          <w:sz w:val="22"/>
          <w:szCs w:val="22"/>
        </w:rPr>
        <mc:AlternateContent>
          <mc:Choice Requires="wps">
            <w:drawing>
              <wp:anchor distT="0" distB="0" distL="114300" distR="114300" simplePos="0" relativeHeight="251749888" behindDoc="0" locked="0" layoutInCell="1" allowOverlap="1" wp14:anchorId="1571FA4E" wp14:editId="09E8211F">
                <wp:simplePos x="0" y="0"/>
                <wp:positionH relativeFrom="column">
                  <wp:posOffset>40005</wp:posOffset>
                </wp:positionH>
                <wp:positionV relativeFrom="paragraph">
                  <wp:posOffset>8990965</wp:posOffset>
                </wp:positionV>
                <wp:extent cx="5537200" cy="635"/>
                <wp:effectExtent l="0" t="0" r="0" b="0"/>
                <wp:wrapSquare wrapText="bothSides"/>
                <wp:docPr id="604" name="Text Box 604"/>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a:effectLst/>
                      </wps:spPr>
                      <wps:txbx>
                        <w:txbxContent>
                          <w:p w14:paraId="63CB71C3" w14:textId="5295FA8E" w:rsidR="0051744F" w:rsidRPr="00B76C71" w:rsidRDefault="0051744F" w:rsidP="00B76C71">
                            <w:pPr>
                              <w:pStyle w:val="Caption"/>
                              <w:jc w:val="center"/>
                              <w:rPr>
                                <w:rFonts w:ascii="Times New Roman" w:hAnsi="Times New Roman" w:cs="Times New Roman"/>
                                <w:b/>
                                <w:bCs/>
                                <w:i w:val="0"/>
                                <w:noProof/>
                                <w:sz w:val="22"/>
                                <w:szCs w:val="22"/>
                              </w:rPr>
                            </w:pPr>
                            <w:bookmarkStart w:id="136" w:name="_Toc43666736"/>
                            <w:r w:rsidRPr="00B76C71">
                              <w:rPr>
                                <w:rFonts w:ascii="Times New Roman" w:hAnsi="Times New Roman" w:cs="Times New Roman"/>
                                <w:i w:val="0"/>
                                <w:sz w:val="22"/>
                                <w:szCs w:val="22"/>
                              </w:rPr>
                              <w:t xml:space="preserve">Figure </w:t>
                            </w:r>
                            <w:r w:rsidRPr="00B76C71">
                              <w:rPr>
                                <w:rFonts w:ascii="Times New Roman" w:hAnsi="Times New Roman" w:cs="Times New Roman"/>
                                <w:i w:val="0"/>
                                <w:sz w:val="22"/>
                                <w:szCs w:val="22"/>
                              </w:rPr>
                              <w:fldChar w:fldCharType="begin"/>
                            </w:r>
                            <w:r w:rsidRPr="00B76C71">
                              <w:rPr>
                                <w:rFonts w:ascii="Times New Roman" w:hAnsi="Times New Roman" w:cs="Times New Roman"/>
                                <w:i w:val="0"/>
                                <w:sz w:val="22"/>
                                <w:szCs w:val="22"/>
                              </w:rPr>
                              <w:instrText xml:space="preserve"> SEQ Figure \* ARABIC </w:instrText>
                            </w:r>
                            <w:r w:rsidRPr="00B76C71">
                              <w:rPr>
                                <w:rFonts w:ascii="Times New Roman" w:hAnsi="Times New Roman" w:cs="Times New Roman"/>
                                <w:i w:val="0"/>
                                <w:sz w:val="22"/>
                                <w:szCs w:val="22"/>
                              </w:rPr>
                              <w:fldChar w:fldCharType="separate"/>
                            </w:r>
                            <w:r>
                              <w:rPr>
                                <w:rFonts w:ascii="Times New Roman" w:hAnsi="Times New Roman" w:cs="Times New Roman"/>
                                <w:i w:val="0"/>
                                <w:noProof/>
                                <w:sz w:val="22"/>
                                <w:szCs w:val="22"/>
                              </w:rPr>
                              <w:t>27</w:t>
                            </w:r>
                            <w:r w:rsidRPr="00B76C71">
                              <w:rPr>
                                <w:rFonts w:ascii="Times New Roman" w:hAnsi="Times New Roman" w:cs="Times New Roman"/>
                                <w:i w:val="0"/>
                                <w:sz w:val="22"/>
                                <w:szCs w:val="22"/>
                              </w:rPr>
                              <w:fldChar w:fldCharType="end"/>
                            </w:r>
                            <w:r w:rsidRPr="00B76C71">
                              <w:rPr>
                                <w:rFonts w:ascii="Times New Roman" w:hAnsi="Times New Roman" w:cs="Times New Roman"/>
                                <w:i w:val="0"/>
                                <w:sz w:val="22"/>
                                <w:szCs w:val="22"/>
                              </w:rPr>
                              <w:t>: STFT plot of 'Cocked Rotor Fault’, 3D (upper part), 2D (lower par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71FA4E" id="Text Box 604" o:spid="_x0000_s3514" type="#_x0000_t202" style="position:absolute;left:0;text-align:left;margin-left:3.15pt;margin-top:707.95pt;width:436pt;height:.05pt;z-index:25174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" stroked="f">
                <v:textbox style="mso-fit-shape-to-text:t" inset="0,0,0,0">
                  <w:txbxContent>
                    <w:p w14:paraId="63CB71C3" w14:textId="5295FA8E" w:rsidR="0051744F" w:rsidRPr="00B76C71" w:rsidRDefault="0051744F" w:rsidP="00B76C71">
                      <w:pPr>
                        <w:pStyle w:val="Caption"/>
                        <w:jc w:val="center"/>
                        <w:rPr>
                          <w:rFonts w:ascii="Times New Roman" w:hAnsi="Times New Roman" w:cs="Times New Roman"/>
                          <w:b/>
                          <w:bCs/>
                          <w:i w:val="0"/>
                          <w:noProof/>
                          <w:sz w:val="22"/>
                          <w:szCs w:val="22"/>
                        </w:rPr>
                      </w:pPr>
                      <w:bookmarkStart w:id="137" w:name="_Toc43666736"/>
                      <w:r w:rsidRPr="00B76C71">
                        <w:rPr>
                          <w:rFonts w:ascii="Times New Roman" w:hAnsi="Times New Roman" w:cs="Times New Roman"/>
                          <w:i w:val="0"/>
                          <w:sz w:val="22"/>
                          <w:szCs w:val="22"/>
                        </w:rPr>
                        <w:t xml:space="preserve">Figure </w:t>
                      </w:r>
                      <w:r w:rsidRPr="00B76C71">
                        <w:rPr>
                          <w:rFonts w:ascii="Times New Roman" w:hAnsi="Times New Roman" w:cs="Times New Roman"/>
                          <w:i w:val="0"/>
                          <w:sz w:val="22"/>
                          <w:szCs w:val="22"/>
                        </w:rPr>
                        <w:fldChar w:fldCharType="begin"/>
                      </w:r>
                      <w:r w:rsidRPr="00B76C71">
                        <w:rPr>
                          <w:rFonts w:ascii="Times New Roman" w:hAnsi="Times New Roman" w:cs="Times New Roman"/>
                          <w:i w:val="0"/>
                          <w:sz w:val="22"/>
                          <w:szCs w:val="22"/>
                        </w:rPr>
                        <w:instrText xml:space="preserve"> SEQ Figure \* ARABIC </w:instrText>
                      </w:r>
                      <w:r w:rsidRPr="00B76C71">
                        <w:rPr>
                          <w:rFonts w:ascii="Times New Roman" w:hAnsi="Times New Roman" w:cs="Times New Roman"/>
                          <w:i w:val="0"/>
                          <w:sz w:val="22"/>
                          <w:szCs w:val="22"/>
                        </w:rPr>
                        <w:fldChar w:fldCharType="separate"/>
                      </w:r>
                      <w:r>
                        <w:rPr>
                          <w:rFonts w:ascii="Times New Roman" w:hAnsi="Times New Roman" w:cs="Times New Roman"/>
                          <w:i w:val="0"/>
                          <w:noProof/>
                          <w:sz w:val="22"/>
                          <w:szCs w:val="22"/>
                        </w:rPr>
                        <w:t>27</w:t>
                      </w:r>
                      <w:r w:rsidRPr="00B76C71">
                        <w:rPr>
                          <w:rFonts w:ascii="Times New Roman" w:hAnsi="Times New Roman" w:cs="Times New Roman"/>
                          <w:i w:val="0"/>
                          <w:sz w:val="22"/>
                          <w:szCs w:val="22"/>
                        </w:rPr>
                        <w:fldChar w:fldCharType="end"/>
                      </w:r>
                      <w:r w:rsidRPr="00B76C71">
                        <w:rPr>
                          <w:rFonts w:ascii="Times New Roman" w:hAnsi="Times New Roman" w:cs="Times New Roman"/>
                          <w:i w:val="0"/>
                          <w:sz w:val="22"/>
                          <w:szCs w:val="22"/>
                        </w:rPr>
                        <w:t>: STFT plot of 'Cocked Rotor Fault’, 3D (upper part), 2D (lower part)</w:t>
                      </w:r>
                      <w:bookmarkEnd w:id="137"/>
                    </w:p>
                  </w:txbxContent>
                </v:textbox>
                <w10:wrap type="square"/>
              </v:shape>
            </w:pict>
          </mc:Fallback>
        </mc:AlternateContent>
      </w:r>
      <w:r w:rsidRPr="00243823">
        <w:rPr>
          <w:i w:val="0"/>
          <w:iCs w:val="0"/>
          <w:noProof/>
          <w:color w:val="auto"/>
          <w:sz w:val="22"/>
          <w:szCs w:val="22"/>
        </w:rPr>
        <w:drawing>
          <wp:anchor distT="0" distB="0" distL="114300" distR="114300" simplePos="0" relativeHeight="251805184" behindDoc="0" locked="0" layoutInCell="1" allowOverlap="1" wp14:anchorId="67256D74" wp14:editId="66606999">
            <wp:simplePos x="0" y="0"/>
            <wp:positionH relativeFrom="column">
              <wp:posOffset>1905</wp:posOffset>
            </wp:positionH>
            <wp:positionV relativeFrom="paragraph">
              <wp:posOffset>4079875</wp:posOffset>
            </wp:positionV>
            <wp:extent cx="5393690" cy="436499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393690" cy="4364990"/>
                    </a:xfrm>
                    <a:prstGeom prst="rect">
                      <a:avLst/>
                    </a:prstGeom>
                  </pic:spPr>
                </pic:pic>
              </a:graphicData>
            </a:graphic>
            <wp14:sizeRelH relativeFrom="page">
              <wp14:pctWidth>0</wp14:pctWidth>
            </wp14:sizeRelH>
            <wp14:sizeRelV relativeFrom="page">
              <wp14:pctHeight>0</wp14:pctHeight>
            </wp14:sizeRelV>
          </wp:anchor>
        </w:drawing>
      </w:r>
      <w:bookmarkEnd w:id="135"/>
    </w:p>
    <w:p w14:paraId="4E32283C" w14:textId="17DB70F4" w:rsidR="00697618" w:rsidRDefault="00243823" w:rsidP="00697618">
      <w:pPr>
        <w:spacing w:line="480" w:lineRule="auto"/>
        <w:jc w:val="center"/>
        <w:rPr>
          <w:rFonts w:ascii="Times New Roman" w:hAnsi="Times New Roman" w:cs="Times New Roman"/>
          <w:b/>
          <w:bCs/>
          <w:sz w:val="36"/>
          <w:szCs w:val="36"/>
        </w:rPr>
      </w:pPr>
      <w:r>
        <w:rPr>
          <w:noProof/>
        </w:rPr>
        <w:lastRenderedPageBreak/>
        <mc:AlternateContent>
          <mc:Choice Requires="wps">
            <w:drawing>
              <wp:anchor distT="0" distB="0" distL="114300" distR="114300" simplePos="0" relativeHeight="251808256" behindDoc="0" locked="0" layoutInCell="1" allowOverlap="1" wp14:anchorId="58890187" wp14:editId="1B0C7D6C">
                <wp:simplePos x="0" y="0"/>
                <wp:positionH relativeFrom="column">
                  <wp:posOffset>1905</wp:posOffset>
                </wp:positionH>
                <wp:positionV relativeFrom="paragraph">
                  <wp:posOffset>8366125</wp:posOffset>
                </wp:positionV>
                <wp:extent cx="5387975" cy="635"/>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5387975" cy="635"/>
                        </a:xfrm>
                        <a:prstGeom prst="rect">
                          <a:avLst/>
                        </a:prstGeom>
                        <a:solidFill>
                          <a:prstClr val="white"/>
                        </a:solidFill>
                        <a:ln>
                          <a:noFill/>
                        </a:ln>
                        <a:effectLst/>
                      </wps:spPr>
                      <wps:txbx>
                        <w:txbxContent>
                          <w:p w14:paraId="3CF4D6A6" w14:textId="7D93D44A" w:rsidR="0051744F" w:rsidRPr="00243823" w:rsidRDefault="0051744F" w:rsidP="00243823">
                            <w:pPr>
                              <w:pStyle w:val="Caption"/>
                              <w:jc w:val="center"/>
                              <w:rPr>
                                <w:rFonts w:ascii="Times New Roman" w:hAnsi="Times New Roman" w:cs="Times New Roman"/>
                                <w:b/>
                                <w:bCs/>
                                <w:i w:val="0"/>
                                <w:color w:val="auto"/>
                                <w:sz w:val="22"/>
                                <w:szCs w:val="22"/>
                              </w:rPr>
                            </w:pPr>
                            <w:bookmarkStart w:id="138" w:name="_Toc43663359"/>
                            <w:bookmarkStart w:id="139" w:name="_Toc43666413"/>
                            <w:bookmarkStart w:id="140" w:name="_Toc43666591"/>
                            <w:bookmarkStart w:id="141" w:name="_Toc43666737"/>
                            <w:bookmarkStart w:id="142" w:name="_Toc43667080"/>
                            <w:bookmarkStart w:id="143" w:name="_Toc43667355"/>
                            <w:bookmarkStart w:id="144" w:name="_Toc43667601"/>
                            <w:bookmarkStart w:id="145" w:name="_Toc43914916"/>
                            <w:r w:rsidRPr="00243823">
                              <w:rPr>
                                <w:rFonts w:ascii="Times New Roman" w:hAnsi="Times New Roman" w:cs="Times New Roman"/>
                                <w:b/>
                                <w:i w:val="0"/>
                                <w:color w:val="auto"/>
                                <w:sz w:val="22"/>
                                <w:szCs w:val="22"/>
                              </w:rPr>
                              <w:t xml:space="preserve">Figure </w:t>
                            </w:r>
                            <w:r w:rsidRPr="00243823">
                              <w:rPr>
                                <w:rFonts w:ascii="Times New Roman" w:hAnsi="Times New Roman" w:cs="Times New Roman"/>
                                <w:b/>
                                <w:i w:val="0"/>
                                <w:color w:val="auto"/>
                                <w:sz w:val="22"/>
                                <w:szCs w:val="22"/>
                              </w:rPr>
                              <w:fldChar w:fldCharType="begin"/>
                            </w:r>
                            <w:r w:rsidRPr="00243823">
                              <w:rPr>
                                <w:rFonts w:ascii="Times New Roman" w:hAnsi="Times New Roman" w:cs="Times New Roman"/>
                                <w:b/>
                                <w:i w:val="0"/>
                                <w:color w:val="auto"/>
                                <w:sz w:val="22"/>
                                <w:szCs w:val="22"/>
                              </w:rPr>
                              <w:instrText xml:space="preserve"> SEQ Figure \* ARABIC </w:instrText>
                            </w:r>
                            <w:r w:rsidRPr="00243823">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26</w:t>
                            </w:r>
                            <w:r w:rsidRPr="00243823">
                              <w:rPr>
                                <w:rFonts w:ascii="Times New Roman" w:hAnsi="Times New Roman" w:cs="Times New Roman"/>
                                <w:b/>
                                <w:i w:val="0"/>
                                <w:color w:val="auto"/>
                                <w:sz w:val="22"/>
                                <w:szCs w:val="22"/>
                              </w:rPr>
                              <w:fldChar w:fldCharType="end"/>
                            </w:r>
                            <w:r w:rsidRPr="00243823">
                              <w:rPr>
                                <w:rFonts w:ascii="Times New Roman" w:hAnsi="Times New Roman" w:cs="Times New Roman"/>
                                <w:b/>
                                <w:i w:val="0"/>
                                <w:color w:val="auto"/>
                                <w:sz w:val="22"/>
                                <w:szCs w:val="22"/>
                              </w:rPr>
                              <w:t>: STFT plot of 'Combined Cocked Rotor Fault’, 3D (upper), 2D (lower)</w:t>
                            </w:r>
                            <w:bookmarkEnd w:id="138"/>
                            <w:bookmarkEnd w:id="139"/>
                            <w:bookmarkEnd w:id="140"/>
                            <w:bookmarkEnd w:id="141"/>
                            <w:bookmarkEnd w:id="142"/>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890187" id="Text Box 52" o:spid="_x0000_s3515" type="#_x0000_t202" style="position:absolute;left:0;text-align:left;margin-left:.15pt;margin-top:658.75pt;width:424.25pt;height:.05pt;z-index:25180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" stroked="f">
                <v:textbox style="mso-fit-shape-to-text:t" inset="0,0,0,0">
                  <w:txbxContent>
                    <w:p w14:paraId="3CF4D6A6" w14:textId="7D93D44A" w:rsidR="0051744F" w:rsidRPr="00243823" w:rsidRDefault="0051744F" w:rsidP="00243823">
                      <w:pPr>
                        <w:pStyle w:val="Caption"/>
                        <w:jc w:val="center"/>
                        <w:rPr>
                          <w:rFonts w:ascii="Times New Roman" w:hAnsi="Times New Roman" w:cs="Times New Roman"/>
                          <w:b/>
                          <w:bCs/>
                          <w:i w:val="0"/>
                          <w:color w:val="auto"/>
                          <w:sz w:val="22"/>
                          <w:szCs w:val="22"/>
                        </w:rPr>
                      </w:pPr>
                      <w:bookmarkStart w:id="146" w:name="_Toc43663359"/>
                      <w:bookmarkStart w:id="147" w:name="_Toc43666413"/>
                      <w:bookmarkStart w:id="148" w:name="_Toc43666591"/>
                      <w:bookmarkStart w:id="149" w:name="_Toc43666737"/>
                      <w:bookmarkStart w:id="150" w:name="_Toc43667080"/>
                      <w:bookmarkStart w:id="151" w:name="_Toc43667355"/>
                      <w:bookmarkStart w:id="152" w:name="_Toc43667601"/>
                      <w:bookmarkStart w:id="153" w:name="_Toc43914916"/>
                      <w:r w:rsidRPr="00243823">
                        <w:rPr>
                          <w:rFonts w:ascii="Times New Roman" w:hAnsi="Times New Roman" w:cs="Times New Roman"/>
                          <w:b/>
                          <w:i w:val="0"/>
                          <w:color w:val="auto"/>
                          <w:sz w:val="22"/>
                          <w:szCs w:val="22"/>
                        </w:rPr>
                        <w:t xml:space="preserve">Figure </w:t>
                      </w:r>
                      <w:r w:rsidRPr="00243823">
                        <w:rPr>
                          <w:rFonts w:ascii="Times New Roman" w:hAnsi="Times New Roman" w:cs="Times New Roman"/>
                          <w:b/>
                          <w:i w:val="0"/>
                          <w:color w:val="auto"/>
                          <w:sz w:val="22"/>
                          <w:szCs w:val="22"/>
                        </w:rPr>
                        <w:fldChar w:fldCharType="begin"/>
                      </w:r>
                      <w:r w:rsidRPr="00243823">
                        <w:rPr>
                          <w:rFonts w:ascii="Times New Roman" w:hAnsi="Times New Roman" w:cs="Times New Roman"/>
                          <w:b/>
                          <w:i w:val="0"/>
                          <w:color w:val="auto"/>
                          <w:sz w:val="22"/>
                          <w:szCs w:val="22"/>
                        </w:rPr>
                        <w:instrText xml:space="preserve"> SEQ Figure \* ARABIC </w:instrText>
                      </w:r>
                      <w:r w:rsidRPr="00243823">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26</w:t>
                      </w:r>
                      <w:r w:rsidRPr="00243823">
                        <w:rPr>
                          <w:rFonts w:ascii="Times New Roman" w:hAnsi="Times New Roman" w:cs="Times New Roman"/>
                          <w:b/>
                          <w:i w:val="0"/>
                          <w:color w:val="auto"/>
                          <w:sz w:val="22"/>
                          <w:szCs w:val="22"/>
                        </w:rPr>
                        <w:fldChar w:fldCharType="end"/>
                      </w:r>
                      <w:r w:rsidRPr="00243823">
                        <w:rPr>
                          <w:rFonts w:ascii="Times New Roman" w:hAnsi="Times New Roman" w:cs="Times New Roman"/>
                          <w:b/>
                          <w:i w:val="0"/>
                          <w:color w:val="auto"/>
                          <w:sz w:val="22"/>
                          <w:szCs w:val="22"/>
                        </w:rPr>
                        <w:t>: STFT plot of 'Combined Cocked Rotor Fault’, 3D (upper), 2D (lower)</w:t>
                      </w:r>
                      <w:bookmarkEnd w:id="146"/>
                      <w:bookmarkEnd w:id="147"/>
                      <w:bookmarkEnd w:id="148"/>
                      <w:bookmarkEnd w:id="149"/>
                      <w:bookmarkEnd w:id="150"/>
                      <w:bookmarkEnd w:id="151"/>
                      <w:bookmarkEnd w:id="152"/>
                      <w:bookmarkEnd w:id="153"/>
                    </w:p>
                  </w:txbxContent>
                </v:textbox>
                <w10:wrap type="square"/>
              </v:shape>
            </w:pict>
          </mc:Fallback>
        </mc:AlternateContent>
      </w:r>
      <w:r w:rsidRPr="00243823">
        <w:rPr>
          <w:rFonts w:ascii="Times New Roman" w:hAnsi="Times New Roman" w:cs="Times New Roman"/>
          <w:b/>
          <w:bCs/>
          <w:noProof/>
          <w:sz w:val="36"/>
          <w:szCs w:val="36"/>
        </w:rPr>
        <w:drawing>
          <wp:anchor distT="0" distB="0" distL="114300" distR="114300" simplePos="0" relativeHeight="251806208" behindDoc="0" locked="0" layoutInCell="1" allowOverlap="1" wp14:anchorId="307C0DD8" wp14:editId="0A39FC5C">
            <wp:simplePos x="0" y="0"/>
            <wp:positionH relativeFrom="column">
              <wp:posOffset>1905</wp:posOffset>
            </wp:positionH>
            <wp:positionV relativeFrom="paragraph">
              <wp:posOffset>4003675</wp:posOffset>
            </wp:positionV>
            <wp:extent cx="5387975" cy="4305300"/>
            <wp:effectExtent l="0" t="0" r="317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5387975" cy="4305300"/>
                    </a:xfrm>
                    <a:prstGeom prst="rect">
                      <a:avLst/>
                    </a:prstGeom>
                  </pic:spPr>
                </pic:pic>
              </a:graphicData>
            </a:graphic>
            <wp14:sizeRelH relativeFrom="page">
              <wp14:pctWidth>0</wp14:pctWidth>
            </wp14:sizeRelH>
            <wp14:sizeRelV relativeFrom="page">
              <wp14:pctHeight>0</wp14:pctHeight>
            </wp14:sizeRelV>
          </wp:anchor>
        </w:drawing>
      </w:r>
      <w:r w:rsidR="00697618" w:rsidRPr="001A3F45">
        <w:rPr>
          <w:rFonts w:ascii="Times New Roman" w:hAnsi="Times New Roman" w:cs="Times New Roman"/>
          <w:b/>
          <w:bCs/>
          <w:noProof/>
          <w:sz w:val="36"/>
          <w:szCs w:val="36"/>
        </w:rPr>
        <w:drawing>
          <wp:anchor distT="0" distB="0" distL="114300" distR="114300" simplePos="0" relativeHeight="251750912" behindDoc="0" locked="0" layoutInCell="1" allowOverlap="1" wp14:anchorId="131809B5" wp14:editId="61CAEE8B">
            <wp:simplePos x="0" y="0"/>
            <wp:positionH relativeFrom="column">
              <wp:posOffset>33020</wp:posOffset>
            </wp:positionH>
            <wp:positionV relativeFrom="paragraph">
              <wp:posOffset>1270</wp:posOffset>
            </wp:positionV>
            <wp:extent cx="5334000" cy="4000500"/>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p>
    <w:p w14:paraId="7540DDE0" w14:textId="6E7F705C" w:rsidR="00697618" w:rsidRPr="00243823" w:rsidRDefault="00243823" w:rsidP="00243823">
      <w:pPr>
        <w:pStyle w:val="Caption"/>
        <w:jc w:val="center"/>
        <w:rPr>
          <w:rFonts w:ascii="Times New Roman" w:hAnsi="Times New Roman" w:cs="Times New Roman"/>
          <w:b/>
          <w:bCs/>
          <w:i w:val="0"/>
          <w:color w:val="auto"/>
          <w:sz w:val="22"/>
          <w:szCs w:val="22"/>
        </w:rPr>
      </w:pPr>
      <w:bookmarkStart w:id="154" w:name="_Toc43666738"/>
      <w:r w:rsidRPr="00243823">
        <w:rPr>
          <w:rFonts w:ascii="Times New Roman" w:hAnsi="Times New Roman" w:cs="Times New Roman"/>
          <w:b/>
          <w:i w:val="0"/>
          <w:color w:val="auto"/>
          <w:sz w:val="22"/>
          <w:szCs w:val="22"/>
        </w:rPr>
        <w:lastRenderedPageBreak/>
        <w:t xml:space="preserve">Figure </w:t>
      </w:r>
      <w:r w:rsidRPr="00243823">
        <w:rPr>
          <w:rFonts w:ascii="Times New Roman" w:hAnsi="Times New Roman" w:cs="Times New Roman"/>
          <w:b/>
          <w:i w:val="0"/>
          <w:color w:val="auto"/>
          <w:sz w:val="22"/>
          <w:szCs w:val="22"/>
        </w:rPr>
        <w:fldChar w:fldCharType="begin"/>
      </w:r>
      <w:r w:rsidRPr="00243823">
        <w:rPr>
          <w:rFonts w:ascii="Times New Roman" w:hAnsi="Times New Roman" w:cs="Times New Roman"/>
          <w:b/>
          <w:i w:val="0"/>
          <w:color w:val="auto"/>
          <w:sz w:val="22"/>
          <w:szCs w:val="22"/>
        </w:rPr>
        <w:instrText xml:space="preserve"> SEQ Figure \* ARABIC </w:instrText>
      </w:r>
      <w:r w:rsidRPr="00243823">
        <w:rPr>
          <w:rFonts w:ascii="Times New Roman" w:hAnsi="Times New Roman" w:cs="Times New Roman"/>
          <w:b/>
          <w:i w:val="0"/>
          <w:color w:val="auto"/>
          <w:sz w:val="22"/>
          <w:szCs w:val="22"/>
        </w:rPr>
        <w:fldChar w:fldCharType="separate"/>
      </w:r>
      <w:r w:rsidR="00CB4071">
        <w:rPr>
          <w:rFonts w:ascii="Times New Roman" w:hAnsi="Times New Roman" w:cs="Times New Roman"/>
          <w:b/>
          <w:i w:val="0"/>
          <w:noProof/>
          <w:color w:val="auto"/>
          <w:sz w:val="22"/>
          <w:szCs w:val="22"/>
        </w:rPr>
        <w:t>2</w:t>
      </w:r>
      <w:r w:rsidR="007A4E25">
        <w:rPr>
          <w:rFonts w:ascii="Times New Roman" w:hAnsi="Times New Roman" w:cs="Times New Roman"/>
          <w:b/>
          <w:i w:val="0"/>
          <w:noProof/>
          <w:color w:val="auto"/>
          <w:sz w:val="22"/>
          <w:szCs w:val="22"/>
        </w:rPr>
        <w:t>7</w:t>
      </w:r>
      <w:r w:rsidRPr="00243823">
        <w:rPr>
          <w:rFonts w:ascii="Times New Roman" w:hAnsi="Times New Roman" w:cs="Times New Roman"/>
          <w:b/>
          <w:i w:val="0"/>
          <w:color w:val="auto"/>
          <w:sz w:val="22"/>
          <w:szCs w:val="22"/>
        </w:rPr>
        <w:fldChar w:fldCharType="end"/>
      </w:r>
      <w:r w:rsidRPr="00243823">
        <w:rPr>
          <w:rFonts w:ascii="Times New Roman" w:hAnsi="Times New Roman" w:cs="Times New Roman"/>
          <w:b/>
          <w:i w:val="0"/>
          <w:color w:val="auto"/>
          <w:sz w:val="22"/>
          <w:szCs w:val="22"/>
        </w:rPr>
        <w:t>:</w:t>
      </w:r>
      <w:r w:rsidR="00087C44">
        <w:rPr>
          <w:rFonts w:ascii="Times New Roman" w:hAnsi="Times New Roman" w:cs="Times New Roman"/>
          <w:b/>
          <w:i w:val="0"/>
          <w:color w:val="auto"/>
          <w:sz w:val="22"/>
          <w:szCs w:val="22"/>
        </w:rPr>
        <w:t xml:space="preserve"> </w:t>
      </w:r>
      <w:r w:rsidRPr="00243823">
        <w:rPr>
          <w:rFonts w:ascii="Times New Roman" w:hAnsi="Times New Roman" w:cs="Times New Roman"/>
          <w:b/>
          <w:i w:val="0"/>
          <w:color w:val="auto"/>
          <w:sz w:val="22"/>
          <w:szCs w:val="22"/>
        </w:rPr>
        <w:t>STFT plot of 'BIRF', 3D (upper part), 2D (lower part)</w:t>
      </w:r>
      <w:r w:rsidRPr="00243823">
        <w:rPr>
          <w:rFonts w:ascii="Times New Roman" w:hAnsi="Times New Roman" w:cs="Times New Roman"/>
          <w:b/>
          <w:bCs/>
          <w:i w:val="0"/>
          <w:noProof/>
          <w:color w:val="auto"/>
          <w:sz w:val="22"/>
          <w:szCs w:val="22"/>
        </w:rPr>
        <w:drawing>
          <wp:anchor distT="0" distB="0" distL="114300" distR="114300" simplePos="0" relativeHeight="251809280" behindDoc="0" locked="0" layoutInCell="1" allowOverlap="1" wp14:anchorId="6186C08A" wp14:editId="3EC32F75">
            <wp:simplePos x="0" y="0"/>
            <wp:positionH relativeFrom="column">
              <wp:posOffset>1905</wp:posOffset>
            </wp:positionH>
            <wp:positionV relativeFrom="paragraph">
              <wp:posOffset>4003675</wp:posOffset>
            </wp:positionV>
            <wp:extent cx="5387975" cy="4262120"/>
            <wp:effectExtent l="0" t="0" r="3175" b="508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extLst>
                        <a:ext uri="{28A0092B-C50C-407E-A947-70E740481C1C}">
                          <a14:useLocalDpi xmlns:a14="http://schemas.microsoft.com/office/drawing/2010/main" val="0"/>
                        </a:ext>
                      </a:extLst>
                    </a:blip>
                    <a:stretch>
                      <a:fillRect/>
                    </a:stretch>
                  </pic:blipFill>
                  <pic:spPr>
                    <a:xfrm>
                      <a:off x="0" y="0"/>
                      <a:ext cx="5387975" cy="4262120"/>
                    </a:xfrm>
                    <a:prstGeom prst="rect">
                      <a:avLst/>
                    </a:prstGeom>
                  </pic:spPr>
                </pic:pic>
              </a:graphicData>
            </a:graphic>
            <wp14:sizeRelH relativeFrom="page">
              <wp14:pctWidth>0</wp14:pctWidth>
            </wp14:sizeRelH>
            <wp14:sizeRelV relativeFrom="page">
              <wp14:pctHeight>0</wp14:pctHeight>
            </wp14:sizeRelV>
          </wp:anchor>
        </w:drawing>
      </w:r>
      <w:r w:rsidR="00697618" w:rsidRPr="00243823">
        <w:rPr>
          <w:rFonts w:ascii="Times New Roman" w:hAnsi="Times New Roman" w:cs="Times New Roman"/>
          <w:b/>
          <w:bCs/>
          <w:i w:val="0"/>
          <w:noProof/>
          <w:color w:val="auto"/>
          <w:sz w:val="22"/>
          <w:szCs w:val="22"/>
        </w:rPr>
        <w:drawing>
          <wp:anchor distT="0" distB="0" distL="114300" distR="114300" simplePos="0" relativeHeight="251755008" behindDoc="0" locked="0" layoutInCell="1" allowOverlap="1" wp14:anchorId="2CAA1634" wp14:editId="674B6B75">
            <wp:simplePos x="0" y="0"/>
            <wp:positionH relativeFrom="column">
              <wp:posOffset>33020</wp:posOffset>
            </wp:positionH>
            <wp:positionV relativeFrom="paragraph">
              <wp:posOffset>1270</wp:posOffset>
            </wp:positionV>
            <wp:extent cx="5334000" cy="400050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bookmarkEnd w:id="154"/>
    </w:p>
    <w:p w14:paraId="38B60804" w14:textId="09B2B65D" w:rsidR="00697618" w:rsidRPr="00243823" w:rsidRDefault="00243823" w:rsidP="00243823">
      <w:pPr>
        <w:pStyle w:val="Caption"/>
        <w:jc w:val="center"/>
        <w:rPr>
          <w:rFonts w:ascii="Times New Roman" w:hAnsi="Times New Roman" w:cs="Times New Roman"/>
          <w:b/>
          <w:bCs/>
          <w:i w:val="0"/>
          <w:color w:val="000000" w:themeColor="text1"/>
          <w:sz w:val="22"/>
          <w:szCs w:val="22"/>
        </w:rPr>
      </w:pPr>
      <w:bookmarkStart w:id="155" w:name="_Toc43666739"/>
      <w:r w:rsidRPr="00243823">
        <w:rPr>
          <w:rFonts w:ascii="Times New Roman" w:hAnsi="Times New Roman" w:cs="Times New Roman"/>
          <w:b/>
          <w:i w:val="0"/>
          <w:color w:val="000000" w:themeColor="text1"/>
          <w:sz w:val="22"/>
          <w:szCs w:val="22"/>
        </w:rPr>
        <w:lastRenderedPageBreak/>
        <w:t xml:space="preserve">Figure </w:t>
      </w:r>
      <w:r w:rsidRPr="00243823">
        <w:rPr>
          <w:rFonts w:ascii="Times New Roman" w:hAnsi="Times New Roman" w:cs="Times New Roman"/>
          <w:b/>
          <w:i w:val="0"/>
          <w:color w:val="000000" w:themeColor="text1"/>
          <w:sz w:val="22"/>
          <w:szCs w:val="22"/>
        </w:rPr>
        <w:fldChar w:fldCharType="begin"/>
      </w:r>
      <w:r w:rsidRPr="00243823">
        <w:rPr>
          <w:rFonts w:ascii="Times New Roman" w:hAnsi="Times New Roman" w:cs="Times New Roman"/>
          <w:b/>
          <w:i w:val="0"/>
          <w:color w:val="000000" w:themeColor="text1"/>
          <w:sz w:val="22"/>
          <w:szCs w:val="22"/>
        </w:rPr>
        <w:instrText xml:space="preserve"> SEQ Figure \* ARABIC </w:instrText>
      </w:r>
      <w:r w:rsidRPr="00243823">
        <w:rPr>
          <w:rFonts w:ascii="Times New Roman" w:hAnsi="Times New Roman" w:cs="Times New Roman"/>
          <w:b/>
          <w:i w:val="0"/>
          <w:color w:val="000000" w:themeColor="text1"/>
          <w:sz w:val="22"/>
          <w:szCs w:val="22"/>
        </w:rPr>
        <w:fldChar w:fldCharType="separate"/>
      </w:r>
      <w:r w:rsidR="007A4E25">
        <w:rPr>
          <w:rFonts w:ascii="Times New Roman" w:hAnsi="Times New Roman" w:cs="Times New Roman"/>
          <w:b/>
          <w:i w:val="0"/>
          <w:noProof/>
          <w:color w:val="000000" w:themeColor="text1"/>
          <w:sz w:val="22"/>
          <w:szCs w:val="22"/>
        </w:rPr>
        <w:t>28</w:t>
      </w:r>
      <w:r w:rsidRPr="00243823">
        <w:rPr>
          <w:rFonts w:ascii="Times New Roman" w:hAnsi="Times New Roman" w:cs="Times New Roman"/>
          <w:b/>
          <w:i w:val="0"/>
          <w:color w:val="000000" w:themeColor="text1"/>
          <w:sz w:val="22"/>
          <w:szCs w:val="22"/>
        </w:rPr>
        <w:fldChar w:fldCharType="end"/>
      </w:r>
      <w:r w:rsidRPr="00243823">
        <w:rPr>
          <w:rFonts w:ascii="Times New Roman" w:hAnsi="Times New Roman" w:cs="Times New Roman"/>
          <w:b/>
          <w:i w:val="0"/>
          <w:color w:val="000000" w:themeColor="text1"/>
          <w:sz w:val="22"/>
          <w:szCs w:val="22"/>
        </w:rPr>
        <w:t>:</w:t>
      </w:r>
      <w:r w:rsidR="00087C44">
        <w:rPr>
          <w:rFonts w:ascii="Times New Roman" w:hAnsi="Times New Roman" w:cs="Times New Roman"/>
          <w:b/>
          <w:i w:val="0"/>
          <w:color w:val="000000" w:themeColor="text1"/>
          <w:sz w:val="22"/>
          <w:szCs w:val="22"/>
        </w:rPr>
        <w:t xml:space="preserve"> </w:t>
      </w:r>
      <w:r w:rsidRPr="00243823">
        <w:rPr>
          <w:rFonts w:ascii="Times New Roman" w:hAnsi="Times New Roman" w:cs="Times New Roman"/>
          <w:b/>
          <w:i w:val="0"/>
          <w:color w:val="000000" w:themeColor="text1"/>
          <w:sz w:val="22"/>
          <w:szCs w:val="22"/>
        </w:rPr>
        <w:t>STFT plot of 'Combined BIRF’, 3D (upper part), 2D (lower part)</w:t>
      </w:r>
      <w:r w:rsidRPr="00243823">
        <w:rPr>
          <w:rFonts w:ascii="Times New Roman" w:hAnsi="Times New Roman" w:cs="Times New Roman"/>
          <w:b/>
          <w:bCs/>
          <w:i w:val="0"/>
          <w:noProof/>
          <w:color w:val="000000" w:themeColor="text1"/>
          <w:sz w:val="22"/>
          <w:szCs w:val="22"/>
        </w:rPr>
        <w:drawing>
          <wp:anchor distT="0" distB="0" distL="114300" distR="114300" simplePos="0" relativeHeight="251810304" behindDoc="0" locked="0" layoutInCell="1" allowOverlap="1" wp14:anchorId="215D9884" wp14:editId="7F83AABA">
            <wp:simplePos x="0" y="0"/>
            <wp:positionH relativeFrom="column">
              <wp:posOffset>1905</wp:posOffset>
            </wp:positionH>
            <wp:positionV relativeFrom="paragraph">
              <wp:posOffset>4003675</wp:posOffset>
            </wp:positionV>
            <wp:extent cx="5398770" cy="4391025"/>
            <wp:effectExtent l="0" t="0" r="0" b="952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5398770" cy="4391025"/>
                    </a:xfrm>
                    <a:prstGeom prst="rect">
                      <a:avLst/>
                    </a:prstGeom>
                  </pic:spPr>
                </pic:pic>
              </a:graphicData>
            </a:graphic>
            <wp14:sizeRelH relativeFrom="page">
              <wp14:pctWidth>0</wp14:pctWidth>
            </wp14:sizeRelH>
            <wp14:sizeRelV relativeFrom="page">
              <wp14:pctHeight>0</wp14:pctHeight>
            </wp14:sizeRelV>
          </wp:anchor>
        </w:drawing>
      </w:r>
      <w:r w:rsidR="00697618" w:rsidRPr="00243823">
        <w:rPr>
          <w:rFonts w:ascii="Times New Roman" w:hAnsi="Times New Roman" w:cs="Times New Roman"/>
          <w:b/>
          <w:bCs/>
          <w:i w:val="0"/>
          <w:noProof/>
          <w:color w:val="000000" w:themeColor="text1"/>
          <w:sz w:val="22"/>
          <w:szCs w:val="22"/>
        </w:rPr>
        <w:drawing>
          <wp:anchor distT="0" distB="0" distL="114300" distR="114300" simplePos="0" relativeHeight="251759104" behindDoc="0" locked="0" layoutInCell="1" allowOverlap="1" wp14:anchorId="0D2A12AF" wp14:editId="303CFF57">
            <wp:simplePos x="0" y="0"/>
            <wp:positionH relativeFrom="column">
              <wp:posOffset>33020</wp:posOffset>
            </wp:positionH>
            <wp:positionV relativeFrom="paragraph">
              <wp:posOffset>1270</wp:posOffset>
            </wp:positionV>
            <wp:extent cx="5334000" cy="400050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bookmarkEnd w:id="155"/>
    </w:p>
    <w:p w14:paraId="50150719" w14:textId="4B3926E7" w:rsidR="00697618" w:rsidRPr="00764535" w:rsidRDefault="00764535" w:rsidP="00764535">
      <w:pPr>
        <w:pStyle w:val="Caption"/>
        <w:jc w:val="center"/>
        <w:rPr>
          <w:rFonts w:ascii="Times New Roman" w:hAnsi="Times New Roman" w:cs="Times New Roman"/>
          <w:b/>
          <w:bCs/>
          <w:i w:val="0"/>
          <w:color w:val="000000" w:themeColor="text1"/>
          <w:sz w:val="22"/>
          <w:szCs w:val="22"/>
        </w:rPr>
      </w:pPr>
      <w:bookmarkStart w:id="156" w:name="_Toc43666740"/>
      <w:r w:rsidRPr="00764535">
        <w:rPr>
          <w:rFonts w:ascii="Times New Roman" w:hAnsi="Times New Roman" w:cs="Times New Roman"/>
          <w:b/>
          <w:i w:val="0"/>
          <w:color w:val="000000" w:themeColor="text1"/>
          <w:sz w:val="22"/>
          <w:szCs w:val="22"/>
        </w:rPr>
        <w:lastRenderedPageBreak/>
        <w:t xml:space="preserve">Figure </w:t>
      </w:r>
      <w:r w:rsidRPr="00764535">
        <w:rPr>
          <w:rFonts w:ascii="Times New Roman" w:hAnsi="Times New Roman" w:cs="Times New Roman"/>
          <w:b/>
          <w:i w:val="0"/>
          <w:color w:val="000000" w:themeColor="text1"/>
          <w:sz w:val="22"/>
          <w:szCs w:val="22"/>
        </w:rPr>
        <w:fldChar w:fldCharType="begin"/>
      </w:r>
      <w:r w:rsidRPr="00764535">
        <w:rPr>
          <w:rFonts w:ascii="Times New Roman" w:hAnsi="Times New Roman" w:cs="Times New Roman"/>
          <w:b/>
          <w:i w:val="0"/>
          <w:color w:val="000000" w:themeColor="text1"/>
          <w:sz w:val="22"/>
          <w:szCs w:val="22"/>
        </w:rPr>
        <w:instrText xml:space="preserve"> SEQ Figure \* ARABIC </w:instrText>
      </w:r>
      <w:r w:rsidRPr="00764535">
        <w:rPr>
          <w:rFonts w:ascii="Times New Roman" w:hAnsi="Times New Roman" w:cs="Times New Roman"/>
          <w:b/>
          <w:i w:val="0"/>
          <w:color w:val="000000" w:themeColor="text1"/>
          <w:sz w:val="22"/>
          <w:szCs w:val="22"/>
        </w:rPr>
        <w:fldChar w:fldCharType="separate"/>
      </w:r>
      <w:r w:rsidR="007A4E25">
        <w:rPr>
          <w:rFonts w:ascii="Times New Roman" w:hAnsi="Times New Roman" w:cs="Times New Roman"/>
          <w:b/>
          <w:i w:val="0"/>
          <w:noProof/>
          <w:color w:val="000000" w:themeColor="text1"/>
          <w:sz w:val="22"/>
          <w:szCs w:val="22"/>
        </w:rPr>
        <w:t>29</w:t>
      </w:r>
      <w:r w:rsidRPr="00764535">
        <w:rPr>
          <w:rFonts w:ascii="Times New Roman" w:hAnsi="Times New Roman" w:cs="Times New Roman"/>
          <w:b/>
          <w:i w:val="0"/>
          <w:color w:val="000000" w:themeColor="text1"/>
          <w:sz w:val="22"/>
          <w:szCs w:val="22"/>
        </w:rPr>
        <w:fldChar w:fldCharType="end"/>
      </w:r>
      <w:r w:rsidRPr="00764535">
        <w:rPr>
          <w:rFonts w:ascii="Times New Roman" w:hAnsi="Times New Roman" w:cs="Times New Roman"/>
          <w:b/>
          <w:i w:val="0"/>
          <w:color w:val="000000" w:themeColor="text1"/>
          <w:sz w:val="22"/>
          <w:szCs w:val="22"/>
        </w:rPr>
        <w:t>: STFT plot of 'BORF’, 3D (upper part), 2D (lower part)</w:t>
      </w:r>
      <w:r w:rsidRPr="00764535">
        <w:rPr>
          <w:rFonts w:ascii="Times New Roman" w:hAnsi="Times New Roman" w:cs="Times New Roman"/>
          <w:b/>
          <w:bCs/>
          <w:i w:val="0"/>
          <w:noProof/>
          <w:color w:val="000000" w:themeColor="text1"/>
          <w:sz w:val="22"/>
          <w:szCs w:val="22"/>
        </w:rPr>
        <w:drawing>
          <wp:anchor distT="0" distB="0" distL="114300" distR="114300" simplePos="0" relativeHeight="251811328" behindDoc="0" locked="0" layoutInCell="1" allowOverlap="1" wp14:anchorId="3C56FA83" wp14:editId="61D22B9E">
            <wp:simplePos x="0" y="0"/>
            <wp:positionH relativeFrom="column">
              <wp:posOffset>1905</wp:posOffset>
            </wp:positionH>
            <wp:positionV relativeFrom="paragraph">
              <wp:posOffset>4003675</wp:posOffset>
            </wp:positionV>
            <wp:extent cx="5398770" cy="4456430"/>
            <wp:effectExtent l="0" t="0" r="0" b="127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5398770" cy="4456430"/>
                    </a:xfrm>
                    <a:prstGeom prst="rect">
                      <a:avLst/>
                    </a:prstGeom>
                  </pic:spPr>
                </pic:pic>
              </a:graphicData>
            </a:graphic>
            <wp14:sizeRelH relativeFrom="page">
              <wp14:pctWidth>0</wp14:pctWidth>
            </wp14:sizeRelH>
            <wp14:sizeRelV relativeFrom="page">
              <wp14:pctHeight>0</wp14:pctHeight>
            </wp14:sizeRelV>
          </wp:anchor>
        </w:drawing>
      </w:r>
      <w:r w:rsidR="00697618" w:rsidRPr="00764535">
        <w:rPr>
          <w:rFonts w:ascii="Times New Roman" w:hAnsi="Times New Roman" w:cs="Times New Roman"/>
          <w:b/>
          <w:bCs/>
          <w:i w:val="0"/>
          <w:noProof/>
          <w:color w:val="000000" w:themeColor="text1"/>
          <w:sz w:val="22"/>
          <w:szCs w:val="22"/>
        </w:rPr>
        <w:drawing>
          <wp:anchor distT="0" distB="0" distL="114300" distR="114300" simplePos="0" relativeHeight="251763200" behindDoc="0" locked="0" layoutInCell="1" allowOverlap="1" wp14:anchorId="5FBE475D" wp14:editId="7DE425CE">
            <wp:simplePos x="0" y="0"/>
            <wp:positionH relativeFrom="column">
              <wp:posOffset>33020</wp:posOffset>
            </wp:positionH>
            <wp:positionV relativeFrom="paragraph">
              <wp:posOffset>1270</wp:posOffset>
            </wp:positionV>
            <wp:extent cx="5334000" cy="400050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bookmarkEnd w:id="156"/>
    </w:p>
    <w:p w14:paraId="09FE5DAC" w14:textId="6340B05B" w:rsidR="00697618" w:rsidRDefault="00764535" w:rsidP="00697618">
      <w:pPr>
        <w:spacing w:line="480" w:lineRule="auto"/>
        <w:jc w:val="center"/>
        <w:rPr>
          <w:rFonts w:ascii="Times New Roman" w:hAnsi="Times New Roman" w:cs="Times New Roman"/>
          <w:b/>
          <w:bCs/>
          <w:sz w:val="36"/>
          <w:szCs w:val="36"/>
        </w:rPr>
      </w:pPr>
      <w:r>
        <w:rPr>
          <w:noProof/>
        </w:rPr>
        <w:lastRenderedPageBreak/>
        <mc:AlternateContent>
          <mc:Choice Requires="wps">
            <w:drawing>
              <wp:anchor distT="0" distB="0" distL="114300" distR="114300" simplePos="0" relativeHeight="251814400" behindDoc="0" locked="0" layoutInCell="1" allowOverlap="1" wp14:anchorId="43BA828D" wp14:editId="652F3FD9">
                <wp:simplePos x="0" y="0"/>
                <wp:positionH relativeFrom="column">
                  <wp:posOffset>-3175</wp:posOffset>
                </wp:positionH>
                <wp:positionV relativeFrom="paragraph">
                  <wp:posOffset>8660130</wp:posOffset>
                </wp:positionV>
                <wp:extent cx="5400040" cy="635"/>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a:effectLst/>
                      </wps:spPr>
                      <wps:txbx>
                        <w:txbxContent>
                          <w:p w14:paraId="5B04D3DD" w14:textId="24E773A8" w:rsidR="0051744F" w:rsidRPr="00764535" w:rsidRDefault="0051744F" w:rsidP="00764535">
                            <w:pPr>
                              <w:pStyle w:val="Caption"/>
                              <w:jc w:val="center"/>
                              <w:rPr>
                                <w:rFonts w:ascii="Times New Roman" w:hAnsi="Times New Roman" w:cs="Times New Roman"/>
                                <w:b/>
                                <w:bCs/>
                                <w:i w:val="0"/>
                                <w:color w:val="000000" w:themeColor="text1"/>
                                <w:sz w:val="22"/>
                                <w:szCs w:val="22"/>
                              </w:rPr>
                            </w:pPr>
                            <w:bookmarkStart w:id="157" w:name="_Toc43666741"/>
                            <w:r w:rsidRPr="00764535">
                              <w:rPr>
                                <w:rFonts w:ascii="Times New Roman" w:hAnsi="Times New Roman" w:cs="Times New Roman"/>
                                <w:b/>
                                <w:i w:val="0"/>
                                <w:color w:val="000000" w:themeColor="text1"/>
                                <w:sz w:val="22"/>
                                <w:szCs w:val="22"/>
                              </w:rPr>
                              <w:t xml:space="preserve">Figure </w:t>
                            </w:r>
                            <w:r w:rsidRPr="00764535">
                              <w:rPr>
                                <w:rFonts w:ascii="Times New Roman" w:hAnsi="Times New Roman" w:cs="Times New Roman"/>
                                <w:b/>
                                <w:i w:val="0"/>
                                <w:color w:val="000000" w:themeColor="text1"/>
                                <w:sz w:val="22"/>
                                <w:szCs w:val="22"/>
                              </w:rPr>
                              <w:fldChar w:fldCharType="begin"/>
                            </w:r>
                            <w:r w:rsidRPr="00764535">
                              <w:rPr>
                                <w:rFonts w:ascii="Times New Roman" w:hAnsi="Times New Roman" w:cs="Times New Roman"/>
                                <w:b/>
                                <w:i w:val="0"/>
                                <w:color w:val="000000" w:themeColor="text1"/>
                                <w:sz w:val="22"/>
                                <w:szCs w:val="22"/>
                              </w:rPr>
                              <w:instrText xml:space="preserve"> SEQ Figure \* ARABIC </w:instrText>
                            </w:r>
                            <w:r w:rsidRPr="00764535">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rPr>
                              <w:t>30</w:t>
                            </w:r>
                            <w:r w:rsidRPr="00764535">
                              <w:rPr>
                                <w:rFonts w:ascii="Times New Roman" w:hAnsi="Times New Roman" w:cs="Times New Roman"/>
                                <w:b/>
                                <w:i w:val="0"/>
                                <w:color w:val="000000" w:themeColor="text1"/>
                                <w:sz w:val="22"/>
                                <w:szCs w:val="22"/>
                              </w:rPr>
                              <w:fldChar w:fldCharType="end"/>
                            </w:r>
                            <w:r w:rsidRPr="00764535">
                              <w:rPr>
                                <w:rFonts w:ascii="Times New Roman" w:hAnsi="Times New Roman" w:cs="Times New Roman"/>
                                <w:b/>
                                <w:i w:val="0"/>
                                <w:color w:val="000000" w:themeColor="text1"/>
                                <w:sz w:val="22"/>
                                <w:szCs w:val="22"/>
                              </w:rPr>
                              <w:t>: STFT plot of 'Combined BORF’, 3D (upper part), 2D (lower part)</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BA828D" id="Text Box 57" o:spid="_x0000_s3516" type="#_x0000_t202" style="position:absolute;left:0;text-align:left;margin-left:-.25pt;margin-top:681.9pt;width:425.2pt;height:.05pt;z-index:25181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" stroked="f">
                <v:textbox style="mso-fit-shape-to-text:t" inset="0,0,0,0">
                  <w:txbxContent>
                    <w:p w14:paraId="5B04D3DD" w14:textId="24E773A8" w:rsidR="0051744F" w:rsidRPr="00764535" w:rsidRDefault="0051744F" w:rsidP="00764535">
                      <w:pPr>
                        <w:pStyle w:val="Caption"/>
                        <w:jc w:val="center"/>
                        <w:rPr>
                          <w:rFonts w:ascii="Times New Roman" w:hAnsi="Times New Roman" w:cs="Times New Roman"/>
                          <w:b/>
                          <w:bCs/>
                          <w:i w:val="0"/>
                          <w:color w:val="000000" w:themeColor="text1"/>
                          <w:sz w:val="22"/>
                          <w:szCs w:val="22"/>
                        </w:rPr>
                      </w:pPr>
                      <w:bookmarkStart w:id="158" w:name="_Toc43666741"/>
                      <w:r w:rsidRPr="00764535">
                        <w:rPr>
                          <w:rFonts w:ascii="Times New Roman" w:hAnsi="Times New Roman" w:cs="Times New Roman"/>
                          <w:b/>
                          <w:i w:val="0"/>
                          <w:color w:val="000000" w:themeColor="text1"/>
                          <w:sz w:val="22"/>
                          <w:szCs w:val="22"/>
                        </w:rPr>
                        <w:t xml:space="preserve">Figure </w:t>
                      </w:r>
                      <w:r w:rsidRPr="00764535">
                        <w:rPr>
                          <w:rFonts w:ascii="Times New Roman" w:hAnsi="Times New Roman" w:cs="Times New Roman"/>
                          <w:b/>
                          <w:i w:val="0"/>
                          <w:color w:val="000000" w:themeColor="text1"/>
                          <w:sz w:val="22"/>
                          <w:szCs w:val="22"/>
                        </w:rPr>
                        <w:fldChar w:fldCharType="begin"/>
                      </w:r>
                      <w:r w:rsidRPr="00764535">
                        <w:rPr>
                          <w:rFonts w:ascii="Times New Roman" w:hAnsi="Times New Roman" w:cs="Times New Roman"/>
                          <w:b/>
                          <w:i w:val="0"/>
                          <w:color w:val="000000" w:themeColor="text1"/>
                          <w:sz w:val="22"/>
                          <w:szCs w:val="22"/>
                        </w:rPr>
                        <w:instrText xml:space="preserve"> SEQ Figure \* ARABIC </w:instrText>
                      </w:r>
                      <w:r w:rsidRPr="00764535">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rPr>
                        <w:t>30</w:t>
                      </w:r>
                      <w:r w:rsidRPr="00764535">
                        <w:rPr>
                          <w:rFonts w:ascii="Times New Roman" w:hAnsi="Times New Roman" w:cs="Times New Roman"/>
                          <w:b/>
                          <w:i w:val="0"/>
                          <w:color w:val="000000" w:themeColor="text1"/>
                          <w:sz w:val="22"/>
                          <w:szCs w:val="22"/>
                        </w:rPr>
                        <w:fldChar w:fldCharType="end"/>
                      </w:r>
                      <w:r w:rsidRPr="00764535">
                        <w:rPr>
                          <w:rFonts w:ascii="Times New Roman" w:hAnsi="Times New Roman" w:cs="Times New Roman"/>
                          <w:b/>
                          <w:i w:val="0"/>
                          <w:color w:val="000000" w:themeColor="text1"/>
                          <w:sz w:val="22"/>
                          <w:szCs w:val="22"/>
                        </w:rPr>
                        <w:t>: STFT plot of 'Combined BORF’, 3D (upper part), 2D (lower part)</w:t>
                      </w:r>
                      <w:bookmarkEnd w:id="158"/>
                    </w:p>
                  </w:txbxContent>
                </v:textbox>
                <w10:wrap type="square"/>
              </v:shape>
            </w:pict>
          </mc:Fallback>
        </mc:AlternateContent>
      </w:r>
      <w:r w:rsidRPr="00764535">
        <w:rPr>
          <w:rFonts w:ascii="Times New Roman" w:hAnsi="Times New Roman" w:cs="Times New Roman"/>
          <w:b/>
          <w:bCs/>
          <w:noProof/>
          <w:sz w:val="36"/>
          <w:szCs w:val="36"/>
        </w:rPr>
        <w:drawing>
          <wp:anchor distT="0" distB="0" distL="114300" distR="114300" simplePos="0" relativeHeight="251812352" behindDoc="0" locked="0" layoutInCell="1" allowOverlap="1" wp14:anchorId="25080BB4" wp14:editId="19661D95">
            <wp:simplePos x="0" y="0"/>
            <wp:positionH relativeFrom="column">
              <wp:posOffset>-3175</wp:posOffset>
            </wp:positionH>
            <wp:positionV relativeFrom="paragraph">
              <wp:posOffset>4002405</wp:posOffset>
            </wp:positionV>
            <wp:extent cx="5400040" cy="4600575"/>
            <wp:effectExtent l="0" t="0" r="0" b="952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400040" cy="4600575"/>
                    </a:xfrm>
                    <a:prstGeom prst="rect">
                      <a:avLst/>
                    </a:prstGeom>
                  </pic:spPr>
                </pic:pic>
              </a:graphicData>
            </a:graphic>
            <wp14:sizeRelH relativeFrom="page">
              <wp14:pctWidth>0</wp14:pctWidth>
            </wp14:sizeRelH>
            <wp14:sizeRelV relativeFrom="page">
              <wp14:pctHeight>0</wp14:pctHeight>
            </wp14:sizeRelV>
          </wp:anchor>
        </w:drawing>
      </w:r>
      <w:r w:rsidR="00697618" w:rsidRPr="00A31F57">
        <w:rPr>
          <w:rFonts w:ascii="Times New Roman" w:hAnsi="Times New Roman" w:cs="Times New Roman"/>
          <w:b/>
          <w:bCs/>
          <w:noProof/>
          <w:sz w:val="36"/>
          <w:szCs w:val="36"/>
        </w:rPr>
        <w:drawing>
          <wp:anchor distT="0" distB="0" distL="114300" distR="114300" simplePos="0" relativeHeight="251767296" behindDoc="0" locked="0" layoutInCell="1" allowOverlap="1" wp14:anchorId="0D7A071B" wp14:editId="3CDACD89">
            <wp:simplePos x="0" y="0"/>
            <wp:positionH relativeFrom="column">
              <wp:posOffset>33020</wp:posOffset>
            </wp:positionH>
            <wp:positionV relativeFrom="paragraph">
              <wp:posOffset>1270</wp:posOffset>
            </wp:positionV>
            <wp:extent cx="5334000" cy="4000500"/>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p>
    <w:p w14:paraId="355EFF15" w14:textId="68C65F28" w:rsidR="00697618" w:rsidRDefault="00764535" w:rsidP="00697618">
      <w:pPr>
        <w:spacing w:line="480" w:lineRule="auto"/>
        <w:jc w:val="center"/>
        <w:rPr>
          <w:rFonts w:ascii="Times New Roman" w:hAnsi="Times New Roman" w:cs="Times New Roman"/>
          <w:b/>
          <w:bCs/>
          <w:sz w:val="36"/>
          <w:szCs w:val="36"/>
        </w:rPr>
      </w:pPr>
      <w:r>
        <w:rPr>
          <w:noProof/>
        </w:rPr>
        <w:lastRenderedPageBreak/>
        <mc:AlternateContent>
          <mc:Choice Requires="wps">
            <w:drawing>
              <wp:anchor distT="0" distB="0" distL="114300" distR="114300" simplePos="0" relativeHeight="251817472" behindDoc="0" locked="0" layoutInCell="1" allowOverlap="1" wp14:anchorId="1D3D68C9" wp14:editId="57E9A608">
                <wp:simplePos x="0" y="0"/>
                <wp:positionH relativeFrom="column">
                  <wp:posOffset>-3175</wp:posOffset>
                </wp:positionH>
                <wp:positionV relativeFrom="paragraph">
                  <wp:posOffset>8422005</wp:posOffset>
                </wp:positionV>
                <wp:extent cx="5400040" cy="635"/>
                <wp:effectExtent l="0" t="0" r="0" b="0"/>
                <wp:wrapSquare wrapText="bothSides"/>
                <wp:docPr id="59" name="Text Box 5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a:effectLst/>
                      </wps:spPr>
                      <wps:txbx>
                        <w:txbxContent>
                          <w:p w14:paraId="09039060" w14:textId="3EB74CE8" w:rsidR="0051744F" w:rsidRPr="00764535" w:rsidRDefault="0051744F" w:rsidP="00764535">
                            <w:pPr>
                              <w:pStyle w:val="Caption"/>
                              <w:jc w:val="center"/>
                              <w:rPr>
                                <w:rFonts w:ascii="Times New Roman" w:hAnsi="Times New Roman" w:cs="Times New Roman"/>
                                <w:b/>
                                <w:bCs/>
                                <w:i w:val="0"/>
                                <w:color w:val="auto"/>
                                <w:sz w:val="22"/>
                                <w:szCs w:val="22"/>
                              </w:rPr>
                            </w:pPr>
                            <w:bookmarkStart w:id="159" w:name="_Toc43666742"/>
                            <w:r w:rsidRPr="00764535">
                              <w:rPr>
                                <w:rFonts w:ascii="Times New Roman" w:hAnsi="Times New Roman" w:cs="Times New Roman"/>
                                <w:b/>
                                <w:i w:val="0"/>
                                <w:color w:val="auto"/>
                                <w:sz w:val="22"/>
                                <w:szCs w:val="22"/>
                              </w:rPr>
                              <w:t xml:space="preserve">Figure </w:t>
                            </w:r>
                            <w:r w:rsidRPr="00764535">
                              <w:rPr>
                                <w:rFonts w:ascii="Times New Roman" w:hAnsi="Times New Roman" w:cs="Times New Roman"/>
                                <w:b/>
                                <w:i w:val="0"/>
                                <w:color w:val="auto"/>
                                <w:sz w:val="22"/>
                                <w:szCs w:val="22"/>
                              </w:rPr>
                              <w:fldChar w:fldCharType="begin"/>
                            </w:r>
                            <w:r w:rsidRPr="00764535">
                              <w:rPr>
                                <w:rFonts w:ascii="Times New Roman" w:hAnsi="Times New Roman" w:cs="Times New Roman"/>
                                <w:b/>
                                <w:i w:val="0"/>
                                <w:color w:val="auto"/>
                                <w:sz w:val="22"/>
                                <w:szCs w:val="22"/>
                              </w:rPr>
                              <w:instrText xml:space="preserve"> SEQ Figure \* ARABIC </w:instrText>
                            </w:r>
                            <w:r w:rsidRPr="00764535">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31</w:t>
                            </w:r>
                            <w:r w:rsidRPr="00764535">
                              <w:rPr>
                                <w:rFonts w:ascii="Times New Roman" w:hAnsi="Times New Roman" w:cs="Times New Roman"/>
                                <w:b/>
                                <w:i w:val="0"/>
                                <w:color w:val="auto"/>
                                <w:sz w:val="22"/>
                                <w:szCs w:val="22"/>
                              </w:rPr>
                              <w:fldChar w:fldCharType="end"/>
                            </w:r>
                            <w:r w:rsidRPr="00764535">
                              <w:rPr>
                                <w:rFonts w:ascii="Times New Roman" w:hAnsi="Times New Roman" w:cs="Times New Roman"/>
                                <w:b/>
                                <w:i w:val="0"/>
                                <w:color w:val="auto"/>
                                <w:sz w:val="22"/>
                                <w:szCs w:val="22"/>
                              </w:rPr>
                              <w:t>:</w:t>
                            </w:r>
                            <w:r>
                              <w:rPr>
                                <w:rFonts w:ascii="Times New Roman" w:hAnsi="Times New Roman" w:cs="Times New Roman"/>
                                <w:b/>
                                <w:i w:val="0"/>
                                <w:color w:val="auto"/>
                                <w:sz w:val="22"/>
                                <w:szCs w:val="22"/>
                              </w:rPr>
                              <w:t xml:space="preserve"> </w:t>
                            </w:r>
                            <w:r w:rsidRPr="00764535">
                              <w:rPr>
                                <w:rFonts w:ascii="Times New Roman" w:hAnsi="Times New Roman" w:cs="Times New Roman"/>
                                <w:b/>
                                <w:i w:val="0"/>
                                <w:color w:val="auto"/>
                                <w:sz w:val="22"/>
                                <w:szCs w:val="22"/>
                              </w:rPr>
                              <w:t>STFT plot of 'BSF’, 3D (upper part), 2D (lower part)</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3D68C9" id="Text Box 59" o:spid="_x0000_s3517" type="#_x0000_t202" style="position:absolute;left:0;text-align:left;margin-left:-.25pt;margin-top:663.15pt;width:425.2pt;height:.05pt;z-index:251817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" stroked="f">
                <v:textbox style="mso-fit-shape-to-text:t" inset="0,0,0,0">
                  <w:txbxContent>
                    <w:p w14:paraId="09039060" w14:textId="3EB74CE8" w:rsidR="0051744F" w:rsidRPr="00764535" w:rsidRDefault="0051744F" w:rsidP="00764535">
                      <w:pPr>
                        <w:pStyle w:val="Caption"/>
                        <w:jc w:val="center"/>
                        <w:rPr>
                          <w:rFonts w:ascii="Times New Roman" w:hAnsi="Times New Roman" w:cs="Times New Roman"/>
                          <w:b/>
                          <w:bCs/>
                          <w:i w:val="0"/>
                          <w:color w:val="auto"/>
                          <w:sz w:val="22"/>
                          <w:szCs w:val="22"/>
                        </w:rPr>
                      </w:pPr>
                      <w:bookmarkStart w:id="160" w:name="_Toc43666742"/>
                      <w:r w:rsidRPr="00764535">
                        <w:rPr>
                          <w:rFonts w:ascii="Times New Roman" w:hAnsi="Times New Roman" w:cs="Times New Roman"/>
                          <w:b/>
                          <w:i w:val="0"/>
                          <w:color w:val="auto"/>
                          <w:sz w:val="22"/>
                          <w:szCs w:val="22"/>
                        </w:rPr>
                        <w:t xml:space="preserve">Figure </w:t>
                      </w:r>
                      <w:r w:rsidRPr="00764535">
                        <w:rPr>
                          <w:rFonts w:ascii="Times New Roman" w:hAnsi="Times New Roman" w:cs="Times New Roman"/>
                          <w:b/>
                          <w:i w:val="0"/>
                          <w:color w:val="auto"/>
                          <w:sz w:val="22"/>
                          <w:szCs w:val="22"/>
                        </w:rPr>
                        <w:fldChar w:fldCharType="begin"/>
                      </w:r>
                      <w:r w:rsidRPr="00764535">
                        <w:rPr>
                          <w:rFonts w:ascii="Times New Roman" w:hAnsi="Times New Roman" w:cs="Times New Roman"/>
                          <w:b/>
                          <w:i w:val="0"/>
                          <w:color w:val="auto"/>
                          <w:sz w:val="22"/>
                          <w:szCs w:val="22"/>
                        </w:rPr>
                        <w:instrText xml:space="preserve"> SEQ Figure \* ARABIC </w:instrText>
                      </w:r>
                      <w:r w:rsidRPr="00764535">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31</w:t>
                      </w:r>
                      <w:r w:rsidRPr="00764535">
                        <w:rPr>
                          <w:rFonts w:ascii="Times New Roman" w:hAnsi="Times New Roman" w:cs="Times New Roman"/>
                          <w:b/>
                          <w:i w:val="0"/>
                          <w:color w:val="auto"/>
                          <w:sz w:val="22"/>
                          <w:szCs w:val="22"/>
                        </w:rPr>
                        <w:fldChar w:fldCharType="end"/>
                      </w:r>
                      <w:r w:rsidRPr="00764535">
                        <w:rPr>
                          <w:rFonts w:ascii="Times New Roman" w:hAnsi="Times New Roman" w:cs="Times New Roman"/>
                          <w:b/>
                          <w:i w:val="0"/>
                          <w:color w:val="auto"/>
                          <w:sz w:val="22"/>
                          <w:szCs w:val="22"/>
                        </w:rPr>
                        <w:t>:</w:t>
                      </w:r>
                      <w:r>
                        <w:rPr>
                          <w:rFonts w:ascii="Times New Roman" w:hAnsi="Times New Roman" w:cs="Times New Roman"/>
                          <w:b/>
                          <w:i w:val="0"/>
                          <w:color w:val="auto"/>
                          <w:sz w:val="22"/>
                          <w:szCs w:val="22"/>
                        </w:rPr>
                        <w:t xml:space="preserve"> </w:t>
                      </w:r>
                      <w:r w:rsidRPr="00764535">
                        <w:rPr>
                          <w:rFonts w:ascii="Times New Roman" w:hAnsi="Times New Roman" w:cs="Times New Roman"/>
                          <w:b/>
                          <w:i w:val="0"/>
                          <w:color w:val="auto"/>
                          <w:sz w:val="22"/>
                          <w:szCs w:val="22"/>
                        </w:rPr>
                        <w:t>STFT plot of 'BSF’, 3D (upper part), 2D (lower part)</w:t>
                      </w:r>
                      <w:bookmarkEnd w:id="160"/>
                    </w:p>
                  </w:txbxContent>
                </v:textbox>
                <w10:wrap type="square"/>
              </v:shape>
            </w:pict>
          </mc:Fallback>
        </mc:AlternateContent>
      </w:r>
      <w:r w:rsidRPr="00764535">
        <w:rPr>
          <w:rFonts w:ascii="Times New Roman" w:hAnsi="Times New Roman" w:cs="Times New Roman"/>
          <w:b/>
          <w:bCs/>
          <w:noProof/>
          <w:sz w:val="36"/>
          <w:szCs w:val="36"/>
        </w:rPr>
        <w:drawing>
          <wp:anchor distT="0" distB="0" distL="114300" distR="114300" simplePos="0" relativeHeight="251815424" behindDoc="0" locked="0" layoutInCell="1" allowOverlap="1" wp14:anchorId="49AF1ADA" wp14:editId="5B0B0752">
            <wp:simplePos x="0" y="0"/>
            <wp:positionH relativeFrom="column">
              <wp:posOffset>-3175</wp:posOffset>
            </wp:positionH>
            <wp:positionV relativeFrom="paragraph">
              <wp:posOffset>4002405</wp:posOffset>
            </wp:positionV>
            <wp:extent cx="5400040" cy="4362450"/>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extLst>
                        <a:ext uri="{28A0092B-C50C-407E-A947-70E740481C1C}">
                          <a14:useLocalDpi xmlns:a14="http://schemas.microsoft.com/office/drawing/2010/main" val="0"/>
                        </a:ext>
                      </a:extLst>
                    </a:blip>
                    <a:stretch>
                      <a:fillRect/>
                    </a:stretch>
                  </pic:blipFill>
                  <pic:spPr>
                    <a:xfrm>
                      <a:off x="0" y="0"/>
                      <a:ext cx="5400040" cy="4362450"/>
                    </a:xfrm>
                    <a:prstGeom prst="rect">
                      <a:avLst/>
                    </a:prstGeom>
                  </pic:spPr>
                </pic:pic>
              </a:graphicData>
            </a:graphic>
            <wp14:sizeRelH relativeFrom="page">
              <wp14:pctWidth>0</wp14:pctWidth>
            </wp14:sizeRelH>
            <wp14:sizeRelV relativeFrom="page">
              <wp14:pctHeight>0</wp14:pctHeight>
            </wp14:sizeRelV>
          </wp:anchor>
        </w:drawing>
      </w:r>
      <w:r w:rsidR="00697618" w:rsidRPr="00A31F57">
        <w:rPr>
          <w:rFonts w:ascii="Times New Roman" w:hAnsi="Times New Roman" w:cs="Times New Roman"/>
          <w:b/>
          <w:bCs/>
          <w:noProof/>
          <w:sz w:val="36"/>
          <w:szCs w:val="36"/>
        </w:rPr>
        <w:drawing>
          <wp:anchor distT="0" distB="0" distL="114300" distR="114300" simplePos="0" relativeHeight="251771392" behindDoc="0" locked="0" layoutInCell="1" allowOverlap="1" wp14:anchorId="004961BD" wp14:editId="3D138F30">
            <wp:simplePos x="0" y="0"/>
            <wp:positionH relativeFrom="column">
              <wp:posOffset>33020</wp:posOffset>
            </wp:positionH>
            <wp:positionV relativeFrom="paragraph">
              <wp:posOffset>1270</wp:posOffset>
            </wp:positionV>
            <wp:extent cx="5334000" cy="4000500"/>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p>
    <w:p w14:paraId="1A966071" w14:textId="7C5F14B2" w:rsidR="00697618" w:rsidRPr="005B476B" w:rsidRDefault="00764535" w:rsidP="005B476B">
      <w:pPr>
        <w:spacing w:line="480" w:lineRule="auto"/>
        <w:jc w:val="center"/>
        <w:rPr>
          <w:rFonts w:ascii="Times New Roman" w:hAnsi="Times New Roman" w:cs="Times New Roman"/>
          <w:b/>
          <w:bCs/>
          <w:sz w:val="36"/>
          <w:szCs w:val="36"/>
        </w:rPr>
      </w:pPr>
      <w:r>
        <w:rPr>
          <w:noProof/>
        </w:rPr>
        <w:lastRenderedPageBreak/>
        <mc:AlternateContent>
          <mc:Choice Requires="wps">
            <w:drawing>
              <wp:anchor distT="0" distB="0" distL="114300" distR="114300" simplePos="0" relativeHeight="251820544" behindDoc="0" locked="0" layoutInCell="1" allowOverlap="1" wp14:anchorId="66A9EC4B" wp14:editId="1FDAEE36">
                <wp:simplePos x="0" y="0"/>
                <wp:positionH relativeFrom="column">
                  <wp:posOffset>-3175</wp:posOffset>
                </wp:positionH>
                <wp:positionV relativeFrom="paragraph">
                  <wp:posOffset>8488680</wp:posOffset>
                </wp:positionV>
                <wp:extent cx="5400040" cy="635"/>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a:effectLst/>
                      </wps:spPr>
                      <wps:txbx>
                        <w:txbxContent>
                          <w:p w14:paraId="47BB6D5B" w14:textId="5106B260" w:rsidR="0051744F" w:rsidRPr="00764535" w:rsidRDefault="0051744F" w:rsidP="00764535">
                            <w:pPr>
                              <w:pStyle w:val="Caption"/>
                              <w:jc w:val="center"/>
                              <w:rPr>
                                <w:rFonts w:ascii="Times New Roman" w:hAnsi="Times New Roman" w:cs="Times New Roman"/>
                                <w:b/>
                                <w:bCs/>
                                <w:i w:val="0"/>
                                <w:color w:val="auto"/>
                                <w:sz w:val="22"/>
                                <w:szCs w:val="22"/>
                              </w:rPr>
                            </w:pPr>
                            <w:bookmarkStart w:id="161" w:name="_Toc43666743"/>
                            <w:r w:rsidRPr="00764535">
                              <w:rPr>
                                <w:rFonts w:ascii="Times New Roman" w:hAnsi="Times New Roman" w:cs="Times New Roman"/>
                                <w:b/>
                                <w:i w:val="0"/>
                                <w:color w:val="auto"/>
                                <w:sz w:val="22"/>
                                <w:szCs w:val="22"/>
                              </w:rPr>
                              <w:t xml:space="preserve">Figure </w:t>
                            </w:r>
                            <w:r w:rsidRPr="00764535">
                              <w:rPr>
                                <w:rFonts w:ascii="Times New Roman" w:hAnsi="Times New Roman" w:cs="Times New Roman"/>
                                <w:b/>
                                <w:i w:val="0"/>
                                <w:color w:val="auto"/>
                                <w:sz w:val="22"/>
                                <w:szCs w:val="22"/>
                              </w:rPr>
                              <w:fldChar w:fldCharType="begin"/>
                            </w:r>
                            <w:r w:rsidRPr="00764535">
                              <w:rPr>
                                <w:rFonts w:ascii="Times New Roman" w:hAnsi="Times New Roman" w:cs="Times New Roman"/>
                                <w:b/>
                                <w:i w:val="0"/>
                                <w:color w:val="auto"/>
                                <w:sz w:val="22"/>
                                <w:szCs w:val="22"/>
                              </w:rPr>
                              <w:instrText xml:space="preserve"> SEQ Figure \* ARABIC </w:instrText>
                            </w:r>
                            <w:r w:rsidRPr="00764535">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32</w:t>
                            </w:r>
                            <w:r w:rsidRPr="00764535">
                              <w:rPr>
                                <w:rFonts w:ascii="Times New Roman" w:hAnsi="Times New Roman" w:cs="Times New Roman"/>
                                <w:b/>
                                <w:i w:val="0"/>
                                <w:color w:val="auto"/>
                                <w:sz w:val="22"/>
                                <w:szCs w:val="22"/>
                              </w:rPr>
                              <w:fldChar w:fldCharType="end"/>
                            </w:r>
                            <w:r w:rsidRPr="00764535">
                              <w:rPr>
                                <w:rFonts w:ascii="Times New Roman" w:hAnsi="Times New Roman" w:cs="Times New Roman"/>
                                <w:b/>
                                <w:i w:val="0"/>
                                <w:color w:val="auto"/>
                                <w:sz w:val="22"/>
                                <w:szCs w:val="22"/>
                              </w:rPr>
                              <w:t>: STFT plot of 'Combined BSF ’, 3D (upper part), 2D (lower par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9EC4B" id="Text Box 61" o:spid="_x0000_s3518" type="#_x0000_t202" style="position:absolute;left:0;text-align:left;margin-left:-.25pt;margin-top:668.4pt;width:425.2pt;height:.05pt;z-index:25182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" stroked="f">
                <v:textbox style="mso-fit-shape-to-text:t" inset="0,0,0,0">
                  <w:txbxContent>
                    <w:p w14:paraId="47BB6D5B" w14:textId="5106B260" w:rsidR="0051744F" w:rsidRPr="00764535" w:rsidRDefault="0051744F" w:rsidP="00764535">
                      <w:pPr>
                        <w:pStyle w:val="Caption"/>
                        <w:jc w:val="center"/>
                        <w:rPr>
                          <w:rFonts w:ascii="Times New Roman" w:hAnsi="Times New Roman" w:cs="Times New Roman"/>
                          <w:b/>
                          <w:bCs/>
                          <w:i w:val="0"/>
                          <w:color w:val="auto"/>
                          <w:sz w:val="22"/>
                          <w:szCs w:val="22"/>
                        </w:rPr>
                      </w:pPr>
                      <w:bookmarkStart w:id="162" w:name="_Toc43666743"/>
                      <w:r w:rsidRPr="00764535">
                        <w:rPr>
                          <w:rFonts w:ascii="Times New Roman" w:hAnsi="Times New Roman" w:cs="Times New Roman"/>
                          <w:b/>
                          <w:i w:val="0"/>
                          <w:color w:val="auto"/>
                          <w:sz w:val="22"/>
                          <w:szCs w:val="22"/>
                        </w:rPr>
                        <w:t xml:space="preserve">Figure </w:t>
                      </w:r>
                      <w:r w:rsidRPr="00764535">
                        <w:rPr>
                          <w:rFonts w:ascii="Times New Roman" w:hAnsi="Times New Roman" w:cs="Times New Roman"/>
                          <w:b/>
                          <w:i w:val="0"/>
                          <w:color w:val="auto"/>
                          <w:sz w:val="22"/>
                          <w:szCs w:val="22"/>
                        </w:rPr>
                        <w:fldChar w:fldCharType="begin"/>
                      </w:r>
                      <w:r w:rsidRPr="00764535">
                        <w:rPr>
                          <w:rFonts w:ascii="Times New Roman" w:hAnsi="Times New Roman" w:cs="Times New Roman"/>
                          <w:b/>
                          <w:i w:val="0"/>
                          <w:color w:val="auto"/>
                          <w:sz w:val="22"/>
                          <w:szCs w:val="22"/>
                        </w:rPr>
                        <w:instrText xml:space="preserve"> SEQ Figure \* ARABIC </w:instrText>
                      </w:r>
                      <w:r w:rsidRPr="00764535">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32</w:t>
                      </w:r>
                      <w:r w:rsidRPr="00764535">
                        <w:rPr>
                          <w:rFonts w:ascii="Times New Roman" w:hAnsi="Times New Roman" w:cs="Times New Roman"/>
                          <w:b/>
                          <w:i w:val="0"/>
                          <w:color w:val="auto"/>
                          <w:sz w:val="22"/>
                          <w:szCs w:val="22"/>
                        </w:rPr>
                        <w:fldChar w:fldCharType="end"/>
                      </w:r>
                      <w:r w:rsidRPr="00764535">
                        <w:rPr>
                          <w:rFonts w:ascii="Times New Roman" w:hAnsi="Times New Roman" w:cs="Times New Roman"/>
                          <w:b/>
                          <w:i w:val="0"/>
                          <w:color w:val="auto"/>
                          <w:sz w:val="22"/>
                          <w:szCs w:val="22"/>
                        </w:rPr>
                        <w:t>: STFT plot of 'Combined BSF ’, 3D (upper part), 2D (lower part)</w:t>
                      </w:r>
                      <w:bookmarkEnd w:id="162"/>
                    </w:p>
                  </w:txbxContent>
                </v:textbox>
                <w10:wrap type="square"/>
              </v:shape>
            </w:pict>
          </mc:Fallback>
        </mc:AlternateContent>
      </w:r>
      <w:r w:rsidRPr="00764535">
        <w:rPr>
          <w:rFonts w:ascii="Times New Roman" w:hAnsi="Times New Roman" w:cs="Times New Roman"/>
          <w:b/>
          <w:bCs/>
          <w:noProof/>
          <w:sz w:val="36"/>
          <w:szCs w:val="36"/>
        </w:rPr>
        <w:drawing>
          <wp:anchor distT="0" distB="0" distL="114300" distR="114300" simplePos="0" relativeHeight="251818496" behindDoc="0" locked="0" layoutInCell="1" allowOverlap="1" wp14:anchorId="28254F31" wp14:editId="624D1694">
            <wp:simplePos x="0" y="0"/>
            <wp:positionH relativeFrom="column">
              <wp:posOffset>-3175</wp:posOffset>
            </wp:positionH>
            <wp:positionV relativeFrom="paragraph">
              <wp:posOffset>4002405</wp:posOffset>
            </wp:positionV>
            <wp:extent cx="5400040" cy="4429125"/>
            <wp:effectExtent l="0" t="0" r="0" b="9525"/>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5400040" cy="4429125"/>
                    </a:xfrm>
                    <a:prstGeom prst="rect">
                      <a:avLst/>
                    </a:prstGeom>
                  </pic:spPr>
                </pic:pic>
              </a:graphicData>
            </a:graphic>
            <wp14:sizeRelH relativeFrom="page">
              <wp14:pctWidth>0</wp14:pctWidth>
            </wp14:sizeRelH>
            <wp14:sizeRelV relativeFrom="page">
              <wp14:pctHeight>0</wp14:pctHeight>
            </wp14:sizeRelV>
          </wp:anchor>
        </w:drawing>
      </w:r>
      <w:r w:rsidR="00697618" w:rsidRPr="00A31F57">
        <w:rPr>
          <w:rFonts w:ascii="Times New Roman" w:hAnsi="Times New Roman" w:cs="Times New Roman"/>
          <w:b/>
          <w:bCs/>
          <w:noProof/>
          <w:sz w:val="36"/>
          <w:szCs w:val="36"/>
        </w:rPr>
        <w:drawing>
          <wp:anchor distT="0" distB="0" distL="114300" distR="114300" simplePos="0" relativeHeight="251775488" behindDoc="0" locked="0" layoutInCell="1" allowOverlap="1" wp14:anchorId="10696C90" wp14:editId="30320BC4">
            <wp:simplePos x="0" y="0"/>
            <wp:positionH relativeFrom="column">
              <wp:posOffset>33020</wp:posOffset>
            </wp:positionH>
            <wp:positionV relativeFrom="paragraph">
              <wp:posOffset>1270</wp:posOffset>
            </wp:positionV>
            <wp:extent cx="5334000" cy="400050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14:sizeRelH relativeFrom="page">
              <wp14:pctWidth>0</wp14:pctWidth>
            </wp14:sizeRelH>
            <wp14:sizeRelV relativeFrom="page">
              <wp14:pctHeight>0</wp14:pctHeight>
            </wp14:sizeRelV>
          </wp:anchor>
        </w:drawing>
      </w:r>
    </w:p>
    <w:p w14:paraId="30569FC2" w14:textId="5AFA3658" w:rsidR="002B7048" w:rsidRDefault="002B7048">
      <w:pPr>
        <w:pStyle w:val="Heading3"/>
      </w:pPr>
      <w:bookmarkStart w:id="163" w:name="_Toc43914972"/>
      <w:r>
        <w:lastRenderedPageBreak/>
        <w:t>STFT Observations</w:t>
      </w:r>
      <w:bookmarkEnd w:id="163"/>
    </w:p>
    <w:p w14:paraId="4C03C435" w14:textId="5F4C425B" w:rsidR="002B7048" w:rsidRDefault="002B7048" w:rsidP="002B7048">
      <w:pPr>
        <w:pStyle w:val="ListParagraph"/>
        <w:numPr>
          <w:ilvl w:val="0"/>
          <w:numId w:val="45"/>
        </w:numPr>
        <w:spacing w:line="480" w:lineRule="auto"/>
        <w:jc w:val="both"/>
        <w:rPr>
          <w:rFonts w:ascii="Times New Roman" w:hAnsi="Times New Roman" w:cs="Times New Roman"/>
          <w:b/>
        </w:rPr>
      </w:pPr>
      <w:r w:rsidRPr="002B7048">
        <w:rPr>
          <w:rFonts w:ascii="Times New Roman" w:hAnsi="Times New Roman" w:cs="Times New Roman"/>
          <w:b/>
        </w:rPr>
        <w:t xml:space="preserve">STFT of </w:t>
      </w:r>
      <w:r w:rsidR="00475133">
        <w:rPr>
          <w:rFonts w:ascii="Times New Roman" w:hAnsi="Times New Roman" w:cs="Times New Roman"/>
          <w:b/>
        </w:rPr>
        <w:t>m</w:t>
      </w:r>
      <w:r w:rsidRPr="002B7048">
        <w:rPr>
          <w:rFonts w:ascii="Times New Roman" w:hAnsi="Times New Roman" w:cs="Times New Roman"/>
          <w:b/>
        </w:rPr>
        <w:t>issing tooth fault</w:t>
      </w:r>
    </w:p>
    <w:p w14:paraId="32102957" w14:textId="203C9BF5" w:rsidR="007B34F3" w:rsidRDefault="002B7048" w:rsidP="002B7048">
      <w:pPr>
        <w:pStyle w:val="ListParagraph"/>
        <w:spacing w:line="480" w:lineRule="auto"/>
        <w:jc w:val="both"/>
        <w:rPr>
          <w:rFonts w:ascii="Times New Roman" w:hAnsi="Times New Roman" w:cs="Times New Roman"/>
        </w:rPr>
      </w:pPr>
      <w:r>
        <w:rPr>
          <w:rFonts w:ascii="Times New Roman" w:hAnsi="Times New Roman" w:cs="Times New Roman"/>
        </w:rPr>
        <w:t>From STFT plot, it can be seen that first dominant is at 40 Hz</w:t>
      </w:r>
      <w:r w:rsidR="00F527C3">
        <w:rPr>
          <w:rFonts w:ascii="Times New Roman" w:hAnsi="Times New Roman" w:cs="Times New Roman"/>
        </w:rPr>
        <w:t>,</w:t>
      </w:r>
      <w:r>
        <w:rPr>
          <w:rFonts w:ascii="Times New Roman" w:hAnsi="Times New Roman" w:cs="Times New Roman"/>
        </w:rPr>
        <w:t xml:space="preserve"> which is </w:t>
      </w:r>
      <w:r w:rsidR="00F527C3">
        <w:rPr>
          <w:rFonts w:ascii="Times New Roman" w:hAnsi="Times New Roman" w:cs="Times New Roman"/>
        </w:rPr>
        <w:t xml:space="preserve">the </w:t>
      </w:r>
      <w:r>
        <w:rPr>
          <w:rFonts w:ascii="Times New Roman" w:hAnsi="Times New Roman" w:cs="Times New Roman"/>
        </w:rPr>
        <w:t>operating frequency of the system.</w:t>
      </w:r>
      <w:r w:rsidR="00475133">
        <w:rPr>
          <w:rFonts w:ascii="Times New Roman" w:hAnsi="Times New Roman" w:cs="Times New Roman"/>
        </w:rPr>
        <w:t xml:space="preserve"> </w:t>
      </w:r>
      <w:r w:rsidR="007B34F3">
        <w:rPr>
          <w:rFonts w:ascii="Times New Roman" w:hAnsi="Times New Roman" w:cs="Times New Roman"/>
        </w:rPr>
        <w:t>Subsequent peaks can be found at mu</w:t>
      </w:r>
      <w:r w:rsidR="00F527C3">
        <w:rPr>
          <w:rFonts w:ascii="Times New Roman" w:hAnsi="Times New Roman" w:cs="Times New Roman"/>
        </w:rPr>
        <w:t>l</w:t>
      </w:r>
      <w:r w:rsidR="007B34F3">
        <w:rPr>
          <w:rFonts w:ascii="Times New Roman" w:hAnsi="Times New Roman" w:cs="Times New Roman"/>
        </w:rPr>
        <w:t xml:space="preserve">tiples of 40 Hz. </w:t>
      </w:r>
      <w:r w:rsidR="00F527C3">
        <w:rPr>
          <w:rFonts w:ascii="Times New Roman" w:hAnsi="Times New Roman" w:cs="Times New Roman"/>
        </w:rPr>
        <w:t>The h</w:t>
      </w:r>
      <w:r w:rsidR="007B34F3">
        <w:rPr>
          <w:rFonts w:ascii="Times New Roman" w:hAnsi="Times New Roman" w:cs="Times New Roman"/>
        </w:rPr>
        <w:t>ighest peak can be seen at 360 Hz.</w:t>
      </w:r>
      <w:r w:rsidR="001F0F38">
        <w:rPr>
          <w:rFonts w:ascii="Times New Roman" w:hAnsi="Times New Roman" w:cs="Times New Roman"/>
        </w:rPr>
        <w:t xml:space="preserve"> Most of the dominant peaks lie below 800 Hz.</w:t>
      </w:r>
      <w:r w:rsidR="007B34F3">
        <w:rPr>
          <w:rFonts w:ascii="Times New Roman" w:hAnsi="Times New Roman" w:cs="Times New Roman"/>
        </w:rPr>
        <w:t xml:space="preserve"> Near 800 Hz there is</w:t>
      </w:r>
      <w:r w:rsidR="001F0F38">
        <w:rPr>
          <w:rFonts w:ascii="Times New Roman" w:hAnsi="Times New Roman" w:cs="Times New Roman"/>
        </w:rPr>
        <w:t xml:space="preserve"> a</w:t>
      </w:r>
      <w:r w:rsidR="007B34F3">
        <w:rPr>
          <w:rFonts w:ascii="Times New Roman" w:hAnsi="Times New Roman" w:cs="Times New Roman"/>
        </w:rPr>
        <w:t xml:space="preserve"> distortion in the distribution</w:t>
      </w:r>
      <w:r w:rsidR="001F0F38">
        <w:rPr>
          <w:rFonts w:ascii="Times New Roman" w:hAnsi="Times New Roman" w:cs="Times New Roman"/>
        </w:rPr>
        <w:t xml:space="preserve"> of peaks</w:t>
      </w:r>
      <w:r w:rsidR="007B34F3">
        <w:rPr>
          <w:rFonts w:ascii="Times New Roman" w:hAnsi="Times New Roman" w:cs="Times New Roman"/>
        </w:rPr>
        <w:t>.</w:t>
      </w:r>
    </w:p>
    <w:p w14:paraId="47D10377" w14:textId="77777777" w:rsidR="007B34F3" w:rsidRPr="007B34F3" w:rsidRDefault="007B34F3" w:rsidP="007B34F3">
      <w:pPr>
        <w:pStyle w:val="ListParagraph"/>
        <w:numPr>
          <w:ilvl w:val="0"/>
          <w:numId w:val="45"/>
        </w:numPr>
        <w:spacing w:line="480" w:lineRule="auto"/>
        <w:jc w:val="both"/>
        <w:rPr>
          <w:rFonts w:ascii="Times New Roman" w:hAnsi="Times New Roman" w:cs="Times New Roman"/>
        </w:rPr>
      </w:pPr>
      <w:r>
        <w:rPr>
          <w:rFonts w:ascii="Times New Roman" w:hAnsi="Times New Roman" w:cs="Times New Roman"/>
          <w:b/>
        </w:rPr>
        <w:t>STFT of loose gear fault</w:t>
      </w:r>
    </w:p>
    <w:p w14:paraId="7AEC5C0D" w14:textId="4A9438B9" w:rsidR="00D0334F" w:rsidRDefault="007B34F3" w:rsidP="007B34F3">
      <w:pPr>
        <w:pStyle w:val="ListParagraph"/>
        <w:spacing w:line="480" w:lineRule="auto"/>
        <w:jc w:val="both"/>
        <w:rPr>
          <w:rFonts w:ascii="Times New Roman" w:hAnsi="Times New Roman" w:cs="Times New Roman"/>
        </w:rPr>
      </w:pPr>
      <w:r>
        <w:rPr>
          <w:rFonts w:ascii="Times New Roman" w:hAnsi="Times New Roman" w:cs="Times New Roman"/>
        </w:rPr>
        <w:t xml:space="preserve">It can be seen that both distinct and combined loose gear faults have </w:t>
      </w:r>
      <w:r w:rsidR="00F527C3">
        <w:rPr>
          <w:rFonts w:ascii="Times New Roman" w:hAnsi="Times New Roman" w:cs="Times New Roman"/>
        </w:rPr>
        <w:t xml:space="preserve">a </w:t>
      </w:r>
      <w:r>
        <w:rPr>
          <w:rFonts w:ascii="Times New Roman" w:hAnsi="Times New Roman" w:cs="Times New Roman"/>
        </w:rPr>
        <w:t>similar distribution to that of missing tooth fault.</w:t>
      </w:r>
      <w:r w:rsidR="004A0597">
        <w:rPr>
          <w:rFonts w:ascii="Times New Roman" w:hAnsi="Times New Roman" w:cs="Times New Roman"/>
        </w:rPr>
        <w:t xml:space="preserve"> Peaks in STFT plot of distinct f</w:t>
      </w:r>
      <w:r w:rsidR="00D0334F">
        <w:rPr>
          <w:rFonts w:ascii="Times New Roman" w:hAnsi="Times New Roman" w:cs="Times New Roman"/>
        </w:rPr>
        <w:t xml:space="preserve">ault are sharper compared with peaks in STFT plot of combined fault. </w:t>
      </w:r>
      <w:r w:rsidR="00F527C3">
        <w:rPr>
          <w:rFonts w:ascii="Times New Roman" w:hAnsi="Times New Roman" w:cs="Times New Roman"/>
        </w:rPr>
        <w:t>The h</w:t>
      </w:r>
      <w:r w:rsidR="00D0334F">
        <w:rPr>
          <w:rFonts w:ascii="Times New Roman" w:hAnsi="Times New Roman" w:cs="Times New Roman"/>
        </w:rPr>
        <w:t>ighest peak can be seen at 360 Hz.</w:t>
      </w:r>
    </w:p>
    <w:p w14:paraId="1871F8B6" w14:textId="1B001222" w:rsidR="00D0334F" w:rsidRPr="00D0334F" w:rsidRDefault="00D0334F" w:rsidP="00D0334F">
      <w:pPr>
        <w:pStyle w:val="ListParagraph"/>
        <w:numPr>
          <w:ilvl w:val="0"/>
          <w:numId w:val="45"/>
        </w:numPr>
        <w:spacing w:line="480" w:lineRule="auto"/>
        <w:jc w:val="both"/>
        <w:rPr>
          <w:rFonts w:ascii="Times New Roman" w:hAnsi="Times New Roman" w:cs="Times New Roman"/>
        </w:rPr>
      </w:pPr>
      <w:r>
        <w:rPr>
          <w:rFonts w:ascii="Times New Roman" w:hAnsi="Times New Roman" w:cs="Times New Roman"/>
          <w:b/>
        </w:rPr>
        <w:t xml:space="preserve">STFT of </w:t>
      </w:r>
      <w:r w:rsidR="00CA398C">
        <w:rPr>
          <w:rFonts w:ascii="Times New Roman" w:hAnsi="Times New Roman" w:cs="Times New Roman"/>
          <w:b/>
        </w:rPr>
        <w:t>unbalance</w:t>
      </w:r>
      <w:r>
        <w:rPr>
          <w:rFonts w:ascii="Times New Roman" w:hAnsi="Times New Roman" w:cs="Times New Roman"/>
          <w:b/>
        </w:rPr>
        <w:t xml:space="preserve"> fault</w:t>
      </w:r>
    </w:p>
    <w:p w14:paraId="4F72381A" w14:textId="3350FBFB" w:rsidR="004221E4" w:rsidRDefault="00CA398C" w:rsidP="00D0334F">
      <w:pPr>
        <w:pStyle w:val="ListParagraph"/>
        <w:spacing w:line="480" w:lineRule="auto"/>
        <w:jc w:val="both"/>
        <w:rPr>
          <w:rFonts w:ascii="Times New Roman" w:hAnsi="Times New Roman" w:cs="Times New Roman"/>
        </w:rPr>
      </w:pPr>
      <w:r>
        <w:rPr>
          <w:rFonts w:ascii="Times New Roman" w:hAnsi="Times New Roman" w:cs="Times New Roman"/>
        </w:rPr>
        <w:t>In STFT plots of distinct and combined unbalance fault, dominant peaks can be seen at an interval of 40 Hz. In case of distinct fault peaks are visible beyond 800 Hz, whi</w:t>
      </w:r>
      <w:r w:rsidR="005726E3">
        <w:rPr>
          <w:rFonts w:ascii="Times New Roman" w:hAnsi="Times New Roman" w:cs="Times New Roman"/>
        </w:rPr>
        <w:t>l</w:t>
      </w:r>
      <w:r>
        <w:rPr>
          <w:rFonts w:ascii="Times New Roman" w:hAnsi="Times New Roman" w:cs="Times New Roman"/>
        </w:rPr>
        <w:t xml:space="preserve">e in case of </w:t>
      </w:r>
      <w:r w:rsidR="00F527C3">
        <w:rPr>
          <w:rFonts w:ascii="Times New Roman" w:hAnsi="Times New Roman" w:cs="Times New Roman"/>
        </w:rPr>
        <w:t xml:space="preserve">a </w:t>
      </w:r>
      <w:r w:rsidR="004221E4">
        <w:rPr>
          <w:rFonts w:ascii="Times New Roman" w:hAnsi="Times New Roman" w:cs="Times New Roman"/>
        </w:rPr>
        <w:t>combined fault, peaks are visible from 1000 Hz.</w:t>
      </w:r>
    </w:p>
    <w:p w14:paraId="3036D4A4" w14:textId="77777777" w:rsidR="005B75AB" w:rsidRPr="005B75AB" w:rsidRDefault="005B75AB" w:rsidP="004221E4">
      <w:pPr>
        <w:pStyle w:val="ListParagraph"/>
        <w:numPr>
          <w:ilvl w:val="0"/>
          <w:numId w:val="45"/>
        </w:numPr>
        <w:spacing w:line="480" w:lineRule="auto"/>
        <w:jc w:val="both"/>
        <w:rPr>
          <w:rFonts w:ascii="Times New Roman" w:hAnsi="Times New Roman" w:cs="Times New Roman"/>
        </w:rPr>
      </w:pPr>
      <w:r>
        <w:rPr>
          <w:rFonts w:ascii="Times New Roman" w:hAnsi="Times New Roman" w:cs="Times New Roman"/>
          <w:b/>
        </w:rPr>
        <w:t>STFT of eccentric rotor</w:t>
      </w:r>
      <w:r w:rsidR="004221E4">
        <w:rPr>
          <w:rFonts w:ascii="Times New Roman" w:hAnsi="Times New Roman" w:cs="Times New Roman"/>
        </w:rPr>
        <w:t xml:space="preserve"> </w:t>
      </w:r>
      <w:r w:rsidRPr="005B75AB">
        <w:rPr>
          <w:rFonts w:ascii="Times New Roman" w:hAnsi="Times New Roman" w:cs="Times New Roman"/>
          <w:b/>
        </w:rPr>
        <w:t>fault</w:t>
      </w:r>
      <w:r w:rsidR="007B34F3" w:rsidRPr="005B75AB">
        <w:rPr>
          <w:rFonts w:ascii="Times New Roman" w:hAnsi="Times New Roman" w:cs="Times New Roman"/>
          <w:b/>
        </w:rPr>
        <w:t xml:space="preserve"> </w:t>
      </w:r>
    </w:p>
    <w:p w14:paraId="1AEF69D6" w14:textId="42A600A9" w:rsidR="005B75AB" w:rsidRDefault="005B75AB" w:rsidP="005B75AB">
      <w:pPr>
        <w:pStyle w:val="ListParagraph"/>
        <w:spacing w:line="480" w:lineRule="auto"/>
        <w:jc w:val="both"/>
        <w:rPr>
          <w:rFonts w:ascii="Times New Roman" w:hAnsi="Times New Roman" w:cs="Times New Roman"/>
        </w:rPr>
      </w:pPr>
      <w:r>
        <w:rPr>
          <w:rFonts w:ascii="Times New Roman" w:hAnsi="Times New Roman" w:cs="Times New Roman"/>
        </w:rPr>
        <w:t>In STFT plots of distinct and combined eccentric rotor fault, dominant peaks can be seen at an interval of 40 Hz. For distinct fault, peaks are visible</w:t>
      </w:r>
      <w:r w:rsidR="002B7048">
        <w:rPr>
          <w:rFonts w:ascii="Times New Roman" w:hAnsi="Times New Roman" w:cs="Times New Roman"/>
        </w:rPr>
        <w:t xml:space="preserve"> </w:t>
      </w:r>
      <w:r>
        <w:rPr>
          <w:rFonts w:ascii="Times New Roman" w:hAnsi="Times New Roman" w:cs="Times New Roman"/>
        </w:rPr>
        <w:t xml:space="preserve">in </w:t>
      </w:r>
      <w:r w:rsidR="00F527C3">
        <w:rPr>
          <w:rFonts w:ascii="Times New Roman" w:hAnsi="Times New Roman" w:cs="Times New Roman"/>
        </w:rPr>
        <w:t xml:space="preserve">a </w:t>
      </w:r>
      <w:r>
        <w:rPr>
          <w:rFonts w:ascii="Times New Roman" w:hAnsi="Times New Roman" w:cs="Times New Roman"/>
        </w:rPr>
        <w:t>range of 400-600 Hz, wh</w:t>
      </w:r>
      <w:r w:rsidR="00F527C3">
        <w:rPr>
          <w:rFonts w:ascii="Times New Roman" w:hAnsi="Times New Roman" w:cs="Times New Roman"/>
        </w:rPr>
        <w:t>i</w:t>
      </w:r>
      <w:r>
        <w:rPr>
          <w:rFonts w:ascii="Times New Roman" w:hAnsi="Times New Roman" w:cs="Times New Roman"/>
        </w:rPr>
        <w:t xml:space="preserve">le for combined fault, peaks are visible in </w:t>
      </w:r>
      <w:r w:rsidR="00F527C3">
        <w:rPr>
          <w:rFonts w:ascii="Times New Roman" w:hAnsi="Times New Roman" w:cs="Times New Roman"/>
        </w:rPr>
        <w:t xml:space="preserve">a </w:t>
      </w:r>
      <w:r>
        <w:rPr>
          <w:rFonts w:ascii="Times New Roman" w:hAnsi="Times New Roman" w:cs="Times New Roman"/>
        </w:rPr>
        <w:t>range of 600-900 Hz.</w:t>
      </w:r>
    </w:p>
    <w:p w14:paraId="5DC963F8" w14:textId="77777777" w:rsidR="00BD5577" w:rsidRPr="00BD5577" w:rsidRDefault="005B75AB" w:rsidP="005B75AB">
      <w:pPr>
        <w:pStyle w:val="ListParagraph"/>
        <w:numPr>
          <w:ilvl w:val="0"/>
          <w:numId w:val="45"/>
        </w:numPr>
        <w:spacing w:line="480" w:lineRule="auto"/>
        <w:jc w:val="both"/>
        <w:rPr>
          <w:rFonts w:ascii="Times New Roman" w:hAnsi="Times New Roman" w:cs="Times New Roman"/>
        </w:rPr>
      </w:pPr>
      <w:r>
        <w:rPr>
          <w:rFonts w:ascii="Times New Roman" w:hAnsi="Times New Roman" w:cs="Times New Roman"/>
          <w:b/>
        </w:rPr>
        <w:t>STFT of cocked rotor</w:t>
      </w:r>
      <w:r w:rsidR="00BD5577">
        <w:rPr>
          <w:rFonts w:ascii="Times New Roman" w:hAnsi="Times New Roman" w:cs="Times New Roman"/>
          <w:b/>
        </w:rPr>
        <w:t xml:space="preserve"> fault</w:t>
      </w:r>
    </w:p>
    <w:p w14:paraId="1B010DE7" w14:textId="77777777" w:rsidR="006D3B5F" w:rsidRDefault="00BD5577" w:rsidP="00BD5577">
      <w:pPr>
        <w:pStyle w:val="ListParagraph"/>
        <w:spacing w:line="480" w:lineRule="auto"/>
        <w:jc w:val="both"/>
        <w:rPr>
          <w:rFonts w:ascii="Times New Roman" w:hAnsi="Times New Roman" w:cs="Times New Roman"/>
          <w:color w:val="000000" w:themeColor="text1"/>
        </w:rPr>
      </w:pPr>
      <w:r w:rsidRPr="00BD5577">
        <w:rPr>
          <w:rFonts w:ascii="Times New Roman" w:hAnsi="Times New Roman" w:cs="Times New Roman"/>
        </w:rPr>
        <w:t>It can be seen that</w:t>
      </w:r>
      <w:r w:rsidR="005B75AB" w:rsidRPr="00BD5577">
        <w:rPr>
          <w:rFonts w:ascii="Times New Roman" w:hAnsi="Times New Roman" w:cs="Times New Roman"/>
        </w:rPr>
        <w:t xml:space="preserve"> </w:t>
      </w:r>
      <w:r>
        <w:rPr>
          <w:rFonts w:ascii="Times New Roman" w:hAnsi="Times New Roman" w:cs="Times New Roman"/>
          <w:color w:val="000000" w:themeColor="text1"/>
        </w:rPr>
        <w:t xml:space="preserve">in STFT plots of </w:t>
      </w:r>
      <w:r w:rsidR="006D3B5F">
        <w:rPr>
          <w:rFonts w:ascii="Times New Roman" w:hAnsi="Times New Roman" w:cs="Times New Roman"/>
          <w:color w:val="000000" w:themeColor="text1"/>
        </w:rPr>
        <w:t>distinct and combined cocked rotor fault, all major peaks lie beyond frequency 1000 Hz. Also, peaks are visible in an interval of 40 Hz.</w:t>
      </w:r>
    </w:p>
    <w:p w14:paraId="6BD08F0E" w14:textId="24BC4F8B" w:rsidR="002B7048" w:rsidRPr="00294D42" w:rsidRDefault="006D3B5F" w:rsidP="006D3B5F">
      <w:pPr>
        <w:pStyle w:val="ListParagraph"/>
        <w:numPr>
          <w:ilvl w:val="0"/>
          <w:numId w:val="45"/>
        </w:numPr>
        <w:spacing w:line="480" w:lineRule="auto"/>
        <w:jc w:val="both"/>
        <w:rPr>
          <w:rFonts w:ascii="Times New Roman" w:hAnsi="Times New Roman" w:cs="Times New Roman"/>
          <w:b/>
          <w:color w:val="000000" w:themeColor="text1"/>
          <w:sz w:val="28"/>
        </w:rPr>
      </w:pPr>
      <w:r>
        <w:rPr>
          <w:rFonts w:ascii="Times New Roman" w:hAnsi="Times New Roman" w:cs="Times New Roman"/>
          <w:b/>
          <w:color w:val="000000" w:themeColor="text1"/>
        </w:rPr>
        <w:t>STFT of bearing inner race fault</w:t>
      </w:r>
    </w:p>
    <w:p w14:paraId="4B3280C5" w14:textId="1CB6E366" w:rsidR="003A4D6E" w:rsidRDefault="00294D42" w:rsidP="00294D42">
      <w:pPr>
        <w:pStyle w:val="ListParagraph"/>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n </w:t>
      </w:r>
      <w:r w:rsidR="00F527C3">
        <w:rPr>
          <w:rFonts w:ascii="Times New Roman" w:hAnsi="Times New Roman" w:cs="Times New Roman"/>
          <w:color w:val="000000" w:themeColor="text1"/>
        </w:rPr>
        <w:t xml:space="preserve">the </w:t>
      </w:r>
      <w:r>
        <w:rPr>
          <w:rFonts w:ascii="Times New Roman" w:hAnsi="Times New Roman" w:cs="Times New Roman"/>
          <w:color w:val="000000" w:themeColor="text1"/>
        </w:rPr>
        <w:t>case of distinct BIRF, dominant peaks can</w:t>
      </w:r>
      <w:r w:rsidR="00F527C3">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visible in </w:t>
      </w:r>
      <w:r w:rsidR="00F527C3">
        <w:rPr>
          <w:rFonts w:ascii="Times New Roman" w:hAnsi="Times New Roman" w:cs="Times New Roman"/>
          <w:color w:val="000000" w:themeColor="text1"/>
        </w:rPr>
        <w:t xml:space="preserve">a </w:t>
      </w:r>
      <w:r>
        <w:rPr>
          <w:rFonts w:ascii="Times New Roman" w:hAnsi="Times New Roman" w:cs="Times New Roman"/>
          <w:color w:val="000000" w:themeColor="text1"/>
        </w:rPr>
        <w:t xml:space="preserve">higher range of 680-800 Hz and in </w:t>
      </w:r>
      <w:r w:rsidR="00F527C3">
        <w:rPr>
          <w:rFonts w:ascii="Times New Roman" w:hAnsi="Times New Roman" w:cs="Times New Roman"/>
          <w:color w:val="000000" w:themeColor="text1"/>
        </w:rPr>
        <w:t xml:space="preserve">the </w:t>
      </w:r>
      <w:r>
        <w:rPr>
          <w:rFonts w:ascii="Times New Roman" w:hAnsi="Times New Roman" w:cs="Times New Roman"/>
          <w:color w:val="000000" w:themeColor="text1"/>
        </w:rPr>
        <w:t>lower range of 280-440 Hz range</w:t>
      </w:r>
      <w:r w:rsidR="00D743DE">
        <w:rPr>
          <w:rFonts w:ascii="Times New Roman" w:hAnsi="Times New Roman" w:cs="Times New Roman"/>
          <w:color w:val="000000" w:themeColor="text1"/>
        </w:rPr>
        <w:t xml:space="preserve">. </w:t>
      </w:r>
      <w:r w:rsidR="00F527C3">
        <w:rPr>
          <w:rFonts w:ascii="Times New Roman" w:hAnsi="Times New Roman" w:cs="Times New Roman"/>
          <w:color w:val="000000" w:themeColor="text1"/>
        </w:rPr>
        <w:t>P</w:t>
      </w:r>
      <w:r w:rsidR="00D743DE">
        <w:rPr>
          <w:rFonts w:ascii="Times New Roman" w:hAnsi="Times New Roman" w:cs="Times New Roman"/>
          <w:color w:val="000000" w:themeColor="text1"/>
        </w:rPr>
        <w:t>eak</w:t>
      </w:r>
      <w:r w:rsidR="00F527C3">
        <w:rPr>
          <w:rFonts w:ascii="Times New Roman" w:hAnsi="Times New Roman" w:cs="Times New Roman"/>
          <w:color w:val="000000" w:themeColor="text1"/>
        </w:rPr>
        <w:t>s</w:t>
      </w:r>
      <w:r w:rsidR="00D743DE">
        <w:rPr>
          <w:rFonts w:ascii="Times New Roman" w:hAnsi="Times New Roman" w:cs="Times New Roman"/>
          <w:color w:val="000000" w:themeColor="text1"/>
        </w:rPr>
        <w:t xml:space="preserve"> occur at </w:t>
      </w:r>
      <w:r w:rsidR="00F527C3">
        <w:rPr>
          <w:rFonts w:ascii="Times New Roman" w:hAnsi="Times New Roman" w:cs="Times New Roman"/>
          <w:color w:val="000000" w:themeColor="text1"/>
        </w:rPr>
        <w:t xml:space="preserve">a </w:t>
      </w:r>
      <w:r w:rsidR="00D743DE">
        <w:rPr>
          <w:rFonts w:ascii="Times New Roman" w:hAnsi="Times New Roman" w:cs="Times New Roman"/>
          <w:color w:val="000000" w:themeColor="text1"/>
        </w:rPr>
        <w:t xml:space="preserve">frequency interval of 40 Hz. Similar distribution can be seen in combined BIRF. In distinct BIRF, peaks are </w:t>
      </w:r>
      <w:r w:rsidR="00D743DE">
        <w:rPr>
          <w:rFonts w:ascii="Times New Roman" w:hAnsi="Times New Roman" w:cs="Times New Roman"/>
          <w:color w:val="000000" w:themeColor="text1"/>
        </w:rPr>
        <w:lastRenderedPageBreak/>
        <w:t xml:space="preserve">concentrated in </w:t>
      </w:r>
      <w:r w:rsidR="00F527C3">
        <w:rPr>
          <w:rFonts w:ascii="Times New Roman" w:hAnsi="Times New Roman" w:cs="Times New Roman"/>
          <w:color w:val="000000" w:themeColor="text1"/>
        </w:rPr>
        <w:t xml:space="preserve">the </w:t>
      </w:r>
      <w:r w:rsidR="00D743DE">
        <w:rPr>
          <w:rFonts w:ascii="Times New Roman" w:hAnsi="Times New Roman" w:cs="Times New Roman"/>
          <w:color w:val="000000" w:themeColor="text1"/>
        </w:rPr>
        <w:t xml:space="preserve">small frequency range, while in case of </w:t>
      </w:r>
      <w:r w:rsidR="00F527C3">
        <w:rPr>
          <w:rFonts w:ascii="Times New Roman" w:hAnsi="Times New Roman" w:cs="Times New Roman"/>
          <w:color w:val="000000" w:themeColor="text1"/>
        </w:rPr>
        <w:t xml:space="preserve">a </w:t>
      </w:r>
      <w:r w:rsidR="00D743DE">
        <w:rPr>
          <w:rFonts w:ascii="Times New Roman" w:hAnsi="Times New Roman" w:cs="Times New Roman"/>
          <w:color w:val="000000" w:themeColor="text1"/>
        </w:rPr>
        <w:t>combined fault,</w:t>
      </w:r>
      <w:r w:rsidR="003A4D6E">
        <w:rPr>
          <w:rFonts w:ascii="Times New Roman" w:hAnsi="Times New Roman" w:cs="Times New Roman"/>
          <w:color w:val="000000" w:themeColor="text1"/>
        </w:rPr>
        <w:t xml:space="preserve"> STFT distribution is distorted due combination of faults.</w:t>
      </w:r>
    </w:p>
    <w:p w14:paraId="27DB5799" w14:textId="0FB6C6BE" w:rsidR="00294D42" w:rsidRDefault="003A4D6E" w:rsidP="003A4D6E">
      <w:pPr>
        <w:pStyle w:val="ListParagraph"/>
        <w:numPr>
          <w:ilvl w:val="0"/>
          <w:numId w:val="45"/>
        </w:numPr>
        <w:spacing w:line="480" w:lineRule="auto"/>
        <w:jc w:val="both"/>
        <w:rPr>
          <w:rFonts w:ascii="Times New Roman" w:hAnsi="Times New Roman" w:cs="Times New Roman"/>
          <w:color w:val="000000" w:themeColor="text1"/>
        </w:rPr>
      </w:pPr>
      <w:r>
        <w:rPr>
          <w:rFonts w:ascii="Times New Roman" w:hAnsi="Times New Roman" w:cs="Times New Roman"/>
          <w:b/>
          <w:color w:val="000000" w:themeColor="text1"/>
        </w:rPr>
        <w:t>STFT of bearing outer race fault</w:t>
      </w:r>
      <w:r w:rsidR="00D743DE">
        <w:rPr>
          <w:rFonts w:ascii="Times New Roman" w:hAnsi="Times New Roman" w:cs="Times New Roman"/>
          <w:color w:val="000000" w:themeColor="text1"/>
        </w:rPr>
        <w:t xml:space="preserve"> </w:t>
      </w:r>
    </w:p>
    <w:p w14:paraId="188AA773" w14:textId="0EEE9F59" w:rsidR="00A37204" w:rsidRDefault="003A4D6E" w:rsidP="003A4D6E">
      <w:pPr>
        <w:pStyle w:val="ListParagraph"/>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First dominant peak in STFT of distinct BORF is at 40 Hz. </w:t>
      </w:r>
      <w:r w:rsidR="004024FD">
        <w:rPr>
          <w:rFonts w:ascii="Times New Roman" w:hAnsi="Times New Roman" w:cs="Times New Roman"/>
          <w:color w:val="000000" w:themeColor="text1"/>
        </w:rPr>
        <w:t>There are also sharp peaks at multiples of 120 Hz</w:t>
      </w:r>
      <w:r w:rsidR="00F527C3">
        <w:rPr>
          <w:rFonts w:ascii="Times New Roman" w:hAnsi="Times New Roman" w:cs="Times New Roman"/>
          <w:color w:val="000000" w:themeColor="text1"/>
        </w:rPr>
        <w:t>,</w:t>
      </w:r>
      <w:r w:rsidR="004024FD">
        <w:rPr>
          <w:rFonts w:ascii="Times New Roman" w:hAnsi="Times New Roman" w:cs="Times New Roman"/>
          <w:color w:val="000000" w:themeColor="text1"/>
        </w:rPr>
        <w:t xml:space="preserve"> which</w:t>
      </w:r>
      <w:r w:rsidR="008932C9">
        <w:rPr>
          <w:rFonts w:ascii="Times New Roman" w:hAnsi="Times New Roman" w:cs="Times New Roman"/>
          <w:color w:val="000000" w:themeColor="text1"/>
        </w:rPr>
        <w:t xml:space="preserve"> is </w:t>
      </w:r>
      <w:r w:rsidR="00F527C3">
        <w:rPr>
          <w:rFonts w:ascii="Times New Roman" w:hAnsi="Times New Roman" w:cs="Times New Roman"/>
          <w:color w:val="000000" w:themeColor="text1"/>
        </w:rPr>
        <w:t xml:space="preserve">a </w:t>
      </w:r>
      <w:r w:rsidR="008932C9">
        <w:rPr>
          <w:rFonts w:ascii="Times New Roman" w:hAnsi="Times New Roman" w:cs="Times New Roman"/>
          <w:color w:val="000000" w:themeColor="text1"/>
        </w:rPr>
        <w:t xml:space="preserve">fundamental </w:t>
      </w:r>
      <w:r w:rsidR="00E13AE7">
        <w:rPr>
          <w:rFonts w:ascii="Times New Roman" w:hAnsi="Times New Roman" w:cs="Times New Roman"/>
          <w:color w:val="000000" w:themeColor="text1"/>
        </w:rPr>
        <w:t>defect</w:t>
      </w:r>
      <w:r w:rsidR="008932C9">
        <w:rPr>
          <w:rFonts w:ascii="Times New Roman" w:hAnsi="Times New Roman" w:cs="Times New Roman"/>
          <w:color w:val="000000" w:themeColor="text1"/>
        </w:rPr>
        <w:t xml:space="preserve"> frequency of BORF.</w:t>
      </w:r>
      <w:r w:rsidR="004024FD">
        <w:rPr>
          <w:rFonts w:ascii="Times New Roman" w:hAnsi="Times New Roman" w:cs="Times New Roman"/>
          <w:color w:val="000000" w:themeColor="text1"/>
        </w:rPr>
        <w:t xml:space="preserve"> </w:t>
      </w:r>
      <w:r w:rsidR="008932C9">
        <w:rPr>
          <w:rFonts w:ascii="Times New Roman" w:hAnsi="Times New Roman" w:cs="Times New Roman"/>
          <w:color w:val="000000" w:themeColor="text1"/>
        </w:rPr>
        <w:t xml:space="preserve">Peaks </w:t>
      </w:r>
      <w:r w:rsidR="004024FD">
        <w:rPr>
          <w:rFonts w:ascii="Times New Roman" w:hAnsi="Times New Roman" w:cs="Times New Roman"/>
          <w:color w:val="000000" w:themeColor="text1"/>
        </w:rPr>
        <w:t>are</w:t>
      </w:r>
      <w:r w:rsidR="008932C9">
        <w:rPr>
          <w:rFonts w:ascii="Times New Roman" w:hAnsi="Times New Roman" w:cs="Times New Roman"/>
          <w:color w:val="000000" w:themeColor="text1"/>
        </w:rPr>
        <w:t xml:space="preserve"> visible</w:t>
      </w:r>
      <w:r w:rsidR="004024FD">
        <w:rPr>
          <w:rFonts w:ascii="Times New Roman" w:hAnsi="Times New Roman" w:cs="Times New Roman"/>
          <w:color w:val="000000" w:themeColor="text1"/>
        </w:rPr>
        <w:t xml:space="preserve"> at 360 Hz, 480 Hz</w:t>
      </w:r>
      <w:r w:rsidR="008932C9">
        <w:rPr>
          <w:rFonts w:ascii="Times New Roman" w:hAnsi="Times New Roman" w:cs="Times New Roman"/>
          <w:color w:val="000000" w:themeColor="text1"/>
        </w:rPr>
        <w:t xml:space="preserve">, 720 Hz, 840 Hz, 960 Hz. In </w:t>
      </w:r>
      <w:r w:rsidR="00F527C3">
        <w:rPr>
          <w:rFonts w:ascii="Times New Roman" w:hAnsi="Times New Roman" w:cs="Times New Roman"/>
          <w:color w:val="000000" w:themeColor="text1"/>
        </w:rPr>
        <w:t xml:space="preserve">the </w:t>
      </w:r>
      <w:r w:rsidR="008932C9">
        <w:rPr>
          <w:rFonts w:ascii="Times New Roman" w:hAnsi="Times New Roman" w:cs="Times New Roman"/>
          <w:color w:val="000000" w:themeColor="text1"/>
        </w:rPr>
        <w:t>case of combined BORF</w:t>
      </w:r>
      <w:r w:rsidR="00C80D2C">
        <w:rPr>
          <w:rFonts w:ascii="Times New Roman" w:hAnsi="Times New Roman" w:cs="Times New Roman"/>
          <w:color w:val="000000" w:themeColor="text1"/>
        </w:rPr>
        <w:t xml:space="preserve">, overall distribution is </w:t>
      </w:r>
      <w:r w:rsidR="00F527C3">
        <w:rPr>
          <w:rFonts w:ascii="Times New Roman" w:hAnsi="Times New Roman" w:cs="Times New Roman"/>
          <w:color w:val="000000" w:themeColor="text1"/>
        </w:rPr>
        <w:t xml:space="preserve">the </w:t>
      </w:r>
      <w:r w:rsidR="00C80D2C">
        <w:rPr>
          <w:rFonts w:ascii="Times New Roman" w:hAnsi="Times New Roman" w:cs="Times New Roman"/>
          <w:color w:val="000000" w:themeColor="text1"/>
        </w:rPr>
        <w:t xml:space="preserve">same as of distinct BORF, but peaks are distributed in </w:t>
      </w:r>
      <w:r w:rsidR="00F527C3">
        <w:rPr>
          <w:rFonts w:ascii="Times New Roman" w:hAnsi="Times New Roman" w:cs="Times New Roman"/>
          <w:color w:val="000000" w:themeColor="text1"/>
        </w:rPr>
        <w:t xml:space="preserve">the </w:t>
      </w:r>
      <w:r w:rsidR="00C80D2C">
        <w:rPr>
          <w:rFonts w:ascii="Times New Roman" w:hAnsi="Times New Roman" w:cs="Times New Roman"/>
          <w:color w:val="000000" w:themeColor="text1"/>
        </w:rPr>
        <w:t xml:space="preserve">large frequency </w:t>
      </w:r>
      <w:r w:rsidR="00A37204">
        <w:rPr>
          <w:rFonts w:ascii="Times New Roman" w:hAnsi="Times New Roman" w:cs="Times New Roman"/>
          <w:color w:val="000000" w:themeColor="text1"/>
        </w:rPr>
        <w:t>range.</w:t>
      </w:r>
    </w:p>
    <w:p w14:paraId="1DE6EA7A" w14:textId="77777777" w:rsidR="00004281" w:rsidRPr="00004281" w:rsidRDefault="00A37204" w:rsidP="00A37204">
      <w:pPr>
        <w:pStyle w:val="ListParagraph"/>
        <w:numPr>
          <w:ilvl w:val="0"/>
          <w:numId w:val="45"/>
        </w:numPr>
        <w:spacing w:line="480" w:lineRule="auto"/>
        <w:jc w:val="both"/>
        <w:rPr>
          <w:rFonts w:ascii="Times New Roman" w:hAnsi="Times New Roman" w:cs="Times New Roman"/>
          <w:color w:val="000000" w:themeColor="text1"/>
        </w:rPr>
      </w:pPr>
      <w:r>
        <w:rPr>
          <w:rFonts w:ascii="Times New Roman" w:hAnsi="Times New Roman" w:cs="Times New Roman"/>
          <w:b/>
          <w:color w:val="000000" w:themeColor="text1"/>
        </w:rPr>
        <w:t>STFT of ball spin fault</w:t>
      </w:r>
    </w:p>
    <w:p w14:paraId="71F31C38" w14:textId="3D5F5FE5" w:rsidR="003A4D6E" w:rsidRPr="00004281" w:rsidRDefault="00004281" w:rsidP="00004281">
      <w:pPr>
        <w:pStyle w:val="ListParagraph"/>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n STFT plot of distinct BSF, three dominant peaks are visible at </w:t>
      </w:r>
      <w:r w:rsidR="00F527C3">
        <w:rPr>
          <w:rFonts w:ascii="Times New Roman" w:hAnsi="Times New Roman" w:cs="Times New Roman"/>
          <w:color w:val="000000" w:themeColor="text1"/>
        </w:rPr>
        <w:t xml:space="preserve">an </w:t>
      </w:r>
      <w:r>
        <w:rPr>
          <w:rFonts w:ascii="Times New Roman" w:hAnsi="Times New Roman" w:cs="Times New Roman"/>
          <w:color w:val="000000" w:themeColor="text1"/>
        </w:rPr>
        <w:t>interval of 40 Hz</w:t>
      </w:r>
      <w:r w:rsidR="00F527C3">
        <w:rPr>
          <w:rFonts w:ascii="Times New Roman" w:hAnsi="Times New Roman" w:cs="Times New Roman"/>
          <w:color w:val="000000" w:themeColor="text1"/>
        </w:rPr>
        <w:t>,</w:t>
      </w:r>
      <w:r>
        <w:rPr>
          <w:rFonts w:ascii="Times New Roman" w:hAnsi="Times New Roman" w:cs="Times New Roman"/>
          <w:color w:val="000000" w:themeColor="text1"/>
        </w:rPr>
        <w:t xml:space="preserve"> which are at 280 Hz, 320 Hz, 360 Hz. While in STFT plot of combined BORF, peaks are distributed in </w:t>
      </w:r>
      <w:r w:rsidR="00F527C3">
        <w:rPr>
          <w:rFonts w:ascii="Times New Roman" w:hAnsi="Times New Roman" w:cs="Times New Roman"/>
          <w:color w:val="000000" w:themeColor="text1"/>
        </w:rPr>
        <w:t>the l</w:t>
      </w:r>
      <w:r>
        <w:rPr>
          <w:rFonts w:ascii="Times New Roman" w:hAnsi="Times New Roman" w:cs="Times New Roman"/>
          <w:color w:val="000000" w:themeColor="text1"/>
        </w:rPr>
        <w:t xml:space="preserve">arge frequency range. </w:t>
      </w:r>
      <w:r w:rsidRPr="00004281">
        <w:rPr>
          <w:rFonts w:ascii="Times New Roman" w:hAnsi="Times New Roman" w:cs="Times New Roman"/>
          <w:color w:val="000000" w:themeColor="text1"/>
        </w:rPr>
        <w:t xml:space="preserve"> </w:t>
      </w:r>
      <w:r w:rsidR="004024FD" w:rsidRPr="00004281">
        <w:rPr>
          <w:rFonts w:ascii="Times New Roman" w:hAnsi="Times New Roman" w:cs="Times New Roman"/>
          <w:color w:val="000000" w:themeColor="text1"/>
        </w:rPr>
        <w:t xml:space="preserve"> </w:t>
      </w:r>
    </w:p>
    <w:p w14:paraId="169B56D1" w14:textId="2357208F" w:rsidR="005B476B" w:rsidRDefault="005B476B">
      <w:pPr>
        <w:pStyle w:val="Heading3"/>
      </w:pPr>
      <w:bookmarkStart w:id="164" w:name="_Toc43914973"/>
      <w:r>
        <w:t>Analysis</w:t>
      </w:r>
      <w:bookmarkEnd w:id="164"/>
    </w:p>
    <w:p w14:paraId="31D70B32" w14:textId="77777777" w:rsidR="005B476B" w:rsidRDefault="005B476B" w:rsidP="005B476B">
      <w:pPr>
        <w:spacing w:line="480" w:lineRule="auto"/>
        <w:jc w:val="both"/>
        <w:rPr>
          <w:rFonts w:ascii="Times New Roman" w:hAnsi="Times New Roman" w:cs="Times New Roman"/>
          <w:bCs/>
        </w:rPr>
      </w:pPr>
      <w:r w:rsidRPr="005B476B">
        <w:rPr>
          <w:rFonts w:ascii="Times New Roman" w:hAnsi="Times New Roman" w:cs="Times New Roman"/>
          <w:bCs/>
        </w:rPr>
        <w:t xml:space="preserve">For any sampling interval </w:t>
      </w:r>
      <m:oMath>
        <m:r>
          <w:rPr>
            <w:rFonts w:ascii="Cambria Math" w:hAnsi="Cambria Math" w:cs="Times New Roman"/>
          </w:rPr>
          <m:t>∆</m:t>
        </m:r>
      </m:oMath>
      <w:r w:rsidRPr="005B476B">
        <w:rPr>
          <w:rFonts w:ascii="Times New Roman" w:hAnsi="Times New Roman" w:cs="Times New Roman"/>
          <w:bCs/>
        </w:rPr>
        <w:t>, there exists a frequency, called Nyquist Critical Frequency,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DE3CBA" w14:paraId="0A51670D" w14:textId="77777777" w:rsidTr="00A91BCF">
        <w:tc>
          <w:tcPr>
            <w:tcW w:w="1242" w:type="dxa"/>
          </w:tcPr>
          <w:p w14:paraId="015088B0" w14:textId="77777777" w:rsidR="00DE3CBA" w:rsidRDefault="00DE3CBA" w:rsidP="00697618">
            <w:pPr>
              <w:pStyle w:val="BodyText"/>
              <w:ind w:right="29" w:firstLine="0"/>
              <w:rPr>
                <w:rFonts w:ascii="Times New Roman" w:hAnsi="Times New Roman"/>
                <w:color w:val="000000" w:themeColor="text1"/>
                <w:sz w:val="22"/>
                <w:szCs w:val="22"/>
              </w:rPr>
            </w:pPr>
          </w:p>
        </w:tc>
        <w:tc>
          <w:tcPr>
            <w:tcW w:w="6237" w:type="dxa"/>
          </w:tcPr>
          <w:p w14:paraId="09986D68" w14:textId="68FE23F4" w:rsidR="00DE3CBA" w:rsidRPr="00DE3CBA" w:rsidRDefault="004270A2" w:rsidP="00DE3CBA">
            <w:pPr>
              <w:pStyle w:val="BodyText"/>
              <w:ind w:right="29" w:firstLine="0"/>
              <w:jc w:val="left"/>
              <w:rPr>
                <w:rFonts w:ascii="Times New Roman" w:hAnsi="Times New Roman"/>
                <w:color w:val="000000" w:themeColor="text1"/>
                <w:sz w:val="22"/>
                <w:szCs w:val="22"/>
              </w:rPr>
            </w:pPr>
            <m:oMathPara>
              <m:oMathParaPr>
                <m:jc m:val="left"/>
              </m:oMathParaPr>
              <m:oMath>
                <m:sSub>
                  <m:sSubPr>
                    <m:ctrlPr>
                      <w:rPr>
                        <w:rFonts w:ascii="Cambria Math" w:hAnsi="Cambria Math"/>
                        <w:bCs/>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oMath>
            </m:oMathPara>
          </w:p>
        </w:tc>
        <w:tc>
          <w:tcPr>
            <w:tcW w:w="1241" w:type="dxa"/>
            <w:vAlign w:val="center"/>
          </w:tcPr>
          <w:p w14:paraId="37A9DB5E" w14:textId="2D0829EA" w:rsidR="00DE3CBA" w:rsidRPr="00A91BCF" w:rsidRDefault="00DE3CBA" w:rsidP="00A91BCF">
            <w:pPr>
              <w:pStyle w:val="BodyText"/>
              <w:ind w:left="432" w:right="29" w:firstLine="0"/>
              <w:jc w:val="center"/>
              <w:rPr>
                <w:rFonts w:ascii="Times New Roman" w:hAnsi="Times New Roman"/>
                <w:b/>
                <w:color w:val="000000" w:themeColor="text1"/>
                <w:sz w:val="22"/>
                <w:szCs w:val="22"/>
              </w:rPr>
            </w:pPr>
            <w:r w:rsidRPr="00A91BCF">
              <w:rPr>
                <w:rFonts w:ascii="Times New Roman" w:hAnsi="Times New Roman"/>
                <w:b/>
                <w:color w:val="000000" w:themeColor="text1"/>
                <w:position w:val="-4"/>
                <w:sz w:val="22"/>
                <w:szCs w:val="22"/>
              </w:rPr>
              <w:object w:dxaOrig="180" w:dyaOrig="279" w14:anchorId="49C763E8">
                <v:shape id="_x0000_i1039" type="#_x0000_t75" style="width:9pt;height:14.4pt" o:ole="">
                  <v:imagedata r:id="rId26" o:title=""/>
                </v:shape>
                <o:OLEObject Type="Embed" ProgID="Equation.DSMT4" ShapeID="_x0000_i1039" DrawAspect="Content" ObjectID="_1712007226" r:id="rId88"/>
              </w:object>
            </w:r>
            <w:r>
              <w:rPr>
                <w:rFonts w:ascii="Times New Roman" w:hAnsi="Times New Roman"/>
                <w:b/>
                <w:color w:val="000000" w:themeColor="text1"/>
                <w:sz w:val="22"/>
                <w:szCs w:val="22"/>
              </w:rPr>
              <w:t>6.1</w:t>
            </w:r>
          </w:p>
        </w:tc>
      </w:tr>
    </w:tbl>
    <w:p w14:paraId="0FE219C3" w14:textId="498C22A4" w:rsidR="005B476B" w:rsidRPr="005B476B" w:rsidRDefault="005B476B" w:rsidP="005B476B">
      <w:pPr>
        <w:spacing w:line="480" w:lineRule="auto"/>
        <w:jc w:val="both"/>
        <w:rPr>
          <w:rFonts w:ascii="Times New Roman" w:hAnsi="Times New Roman" w:cs="Times New Roman"/>
          <w:bCs/>
        </w:rPr>
      </w:pPr>
      <w:r w:rsidRPr="005B476B">
        <w:rPr>
          <w:rFonts w:ascii="Times New Roman" w:hAnsi="Times New Roman" w:cs="Times New Roman"/>
          <w:bCs/>
        </w:rPr>
        <w:t xml:space="preserve">If any function </w:t>
      </w:r>
      <m:oMath>
        <m:r>
          <w:rPr>
            <w:rFonts w:ascii="Cambria Math" w:hAnsi="Cambria Math" w:cs="Times New Roman"/>
          </w:rPr>
          <m:t>h(t)</m:t>
        </m:r>
      </m:oMath>
      <w:r w:rsidRPr="005B476B">
        <w:rPr>
          <w:rFonts w:ascii="Times New Roman" w:eastAsiaTheme="minorEastAsia" w:hAnsi="Times New Roman" w:cs="Times New Roman"/>
          <w:bCs/>
        </w:rPr>
        <w:t xml:space="preserve"> happens to be bandwidth limited to frequencies smaller than</w:t>
      </w:r>
      <m:oMath>
        <m:r>
          <w:rPr>
            <w:rFonts w:ascii="Cambria Math" w:eastAsiaTheme="minorEastAsia" w:hAnsi="Cambria Math" w:cs="Times New Roman"/>
          </w:rPr>
          <m:t xml:space="preserve"> </m:t>
        </m:r>
        <m:sSub>
          <m:sSubPr>
            <m:ctrlPr>
              <w:rPr>
                <w:rFonts w:ascii="Cambria Math" w:hAnsi="Cambria Math" w:cs="Times New Roman"/>
                <w:bCs/>
                <w:i/>
              </w:rPr>
            </m:ctrlPr>
          </m:sSubPr>
          <m:e>
            <m:r>
              <w:rPr>
                <w:rFonts w:ascii="Cambria Math" w:hAnsi="Cambria Math" w:cs="Times New Roman"/>
              </w:rPr>
              <m:t>f</m:t>
            </m:r>
          </m:e>
          <m:sub>
            <m:r>
              <w:rPr>
                <w:rFonts w:ascii="Cambria Math" w:hAnsi="Cambria Math" w:cs="Times New Roman"/>
              </w:rPr>
              <m:t>c</m:t>
            </m:r>
          </m:sub>
        </m:sSub>
      </m:oMath>
      <w:r w:rsidRPr="005B476B">
        <w:rPr>
          <w:rFonts w:ascii="Times New Roman" w:eastAsiaTheme="minorEastAsia" w:hAnsi="Times New Roman" w:cs="Times New Roman"/>
          <w:bCs/>
        </w:rPr>
        <w:t xml:space="preserve">, then function </w:t>
      </w:r>
      <m:oMath>
        <m:r>
          <w:rPr>
            <w:rFonts w:ascii="Cambria Math" w:hAnsi="Cambria Math" w:cs="Times New Roman"/>
          </w:rPr>
          <m:t>h(t)</m:t>
        </m:r>
      </m:oMath>
      <w:r w:rsidRPr="005B476B">
        <w:rPr>
          <w:rFonts w:ascii="Times New Roman" w:eastAsiaTheme="minorEastAsia" w:hAnsi="Times New Roman" w:cs="Times New Roman"/>
          <w:bCs/>
        </w:rPr>
        <w:t xml:space="preserve"> can be </w:t>
      </w:r>
      <w:r w:rsidR="00D25583">
        <w:rPr>
          <w:rFonts w:ascii="Times New Roman" w:eastAsiaTheme="minorEastAsia" w:hAnsi="Times New Roman" w:cs="Times New Roman"/>
          <w:bCs/>
        </w:rPr>
        <w:t>entir</w:t>
      </w:r>
      <w:r w:rsidRPr="005B476B">
        <w:rPr>
          <w:rFonts w:ascii="Times New Roman" w:eastAsiaTheme="minorEastAsia" w:hAnsi="Times New Roman" w:cs="Times New Roman"/>
          <w:bCs/>
        </w:rPr>
        <w:t>ely determined by sampled data</w:t>
      </w:r>
      <w:r w:rsidR="00F2426B">
        <w:rPr>
          <w:rFonts w:ascii="Times New Roman" w:eastAsiaTheme="minorEastAsia" w:hAnsi="Times New Roman" w:cs="Times New Roman"/>
          <w:bCs/>
        </w:rPr>
        <w:t xml:space="preserve"> </w:t>
      </w:r>
      <w:r w:rsidR="00F2426B">
        <w:rPr>
          <w:rFonts w:ascii="Times New Roman" w:eastAsiaTheme="minorEastAsia" w:hAnsi="Times New Roman" w:cs="Times New Roman"/>
          <w:bCs/>
        </w:rPr>
        <w:fldChar w:fldCharType="begin" w:fldLock="1"/>
      </w:r>
      <w:r w:rsidR="000049B8">
        <w:rPr>
          <w:rFonts w:ascii="Times New Roman" w:eastAsiaTheme="minorEastAsia" w:hAnsi="Times New Roman" w:cs="Times New Roman"/>
          <w:bCs/>
        </w:rPr>
        <w:instrText>ADDIN CSL_CITATION {"citationItems":[{"id":"ITEM-1","itemData":{"ISBN":"0521880688","abstract":"3rd ed. Co-authored by four leading scientists from academia and industry, Numerical Recipes Third Edition starts with basic mathematics and computer science and proceeds to complete, working routines. Widely recognized as the most comprehensive, accessible and practical basis for scientific computing, this new edition incorporates more than 400 Numerical Recipes routines, many of them new or upgraded. The executable C++ code, now printed in color for easy reading, adopts an object-oriented style particularly suited to scientific applications. The whole book is presented in the informal, easy-to-read style that made earlier editions so popular. New key features: 2 new chapters, 25 new sections, 25% longer than Second Edition; Thorough upgrades throughout the text; Over 100 completely new routines and upgrades of many more; New Classification and Inference chapter, including Gaussian mixture models, HMMs, hierarchical clustering, Support Vector Machines; New Computational Geometry chapter covers KD trees, quad- and octrees, Delaunay triangulation, and algorithms for lines, polygons, triangles, and spheres; New sections include interior point methods for linear programming, Monte Carlo Markov Chains, spectral and pseudospectral methods for PDEs, and many new statistical distributions; An expanded treatment of ODEs with completely new routines; Comprehensive coverage of: linear algebra, interpolation, special functions, random numbers, nonlinear sets of equations, optimization, eigensystems, Fourier methods and wavelets, statistical tests, ODEs and PDEs, integral equations, and inverse theory, and more. - Publisher. Preliminaries -- Solution of linear algebraic equations -- Interpolation and extrapolation -- Integration of functions -- Evaluation of functions -- Special functions -- Random numbers -- Sorting and selection -- Root finding and nonlinear sets of equations -- Minimization or maximization of functions -- Eigensystems -- Fast Fourier transform -- Fourier and spectral applications -- Statistical description of data -- Modeling of data -- Classification and inference -- Integration of ordinary differential equations -- Two-point boundary value problems -- Integral equations and inverse theory -- Partial differential equations -- Computational geometry -- Less-numerical algorithms.","author":[{"dropping-particle":"","family":"Press","given":"William H.","non-dropping-particle":"","parse-names":false,"suffix":""},{"dropping-particle":"","family":"Teukolsky","given":"Saul A.","non-dropping-particle":"","parse-names":false,"suffix":""},{"dropping-particle":"","family":"Vetterling","given":"William T.","non-dropping-particle":"","parse-names":false,"suffix":""},{"dropping-particle":"","family":"Flannery","given":"Brian P.","non-dropping-particle":"","parse-names":false,"suffix":""},{"dropping-particle":"","family":"Cambridge University Press","given":"","non-dropping-particle":"","parse-names":false,"suffix":""}],"id":"ITEM-1","issued":{"date-parts":[["0"]]},"number-of-pages":"1235","title":"Numerical recipes : the art of scientific computing","type":"book"},"uris":["http://www.mendeley.com/documents/?uuid=4ca78cc6-bd75-3fe8-8f98-9bb2393b0711"]}],"mendeley":{"formattedCitation":"[32]","plainTextFormattedCitation":"[32]","previouslyFormattedCitation":"[32]"},"properties":{"noteIndex":0},"schema":"https://github.com/citation-style-language/schema/raw/master/csl-citation.json"}</w:instrText>
      </w:r>
      <w:r w:rsidR="00F2426B">
        <w:rPr>
          <w:rFonts w:ascii="Times New Roman" w:eastAsiaTheme="minorEastAsia" w:hAnsi="Times New Roman" w:cs="Times New Roman"/>
          <w:bCs/>
        </w:rPr>
        <w:fldChar w:fldCharType="separate"/>
      </w:r>
      <w:r w:rsidR="00503982" w:rsidRPr="00503982">
        <w:rPr>
          <w:rFonts w:ascii="Times New Roman" w:eastAsiaTheme="minorEastAsia" w:hAnsi="Times New Roman" w:cs="Times New Roman"/>
          <w:bCs/>
          <w:noProof/>
        </w:rPr>
        <w:t>[32]</w:t>
      </w:r>
      <w:r w:rsidR="00F2426B">
        <w:rPr>
          <w:rFonts w:ascii="Times New Roman" w:eastAsiaTheme="minorEastAsia" w:hAnsi="Times New Roman" w:cs="Times New Roman"/>
          <w:bCs/>
        </w:rPr>
        <w:fldChar w:fldCharType="end"/>
      </w:r>
      <w:r w:rsidR="00F2426B">
        <w:rPr>
          <w:rFonts w:ascii="Times New Roman" w:eastAsiaTheme="minorEastAsia" w:hAnsi="Times New Roman" w:cs="Times New Roman"/>
          <w:bCs/>
        </w:rPr>
        <w:t xml:space="preserve">. </w:t>
      </w:r>
      <w:r w:rsidRPr="005B476B">
        <w:rPr>
          <w:rFonts w:ascii="Times New Roman" w:eastAsiaTheme="minorEastAsia" w:hAnsi="Times New Roman" w:cs="Times New Roman"/>
          <w:bCs/>
        </w:rPr>
        <w:t xml:space="preserve">But if it has some frequencies higher than </w:t>
      </w:r>
      <m:oMath>
        <m:sSub>
          <m:sSubPr>
            <m:ctrlPr>
              <w:rPr>
                <w:rFonts w:ascii="Cambria Math" w:hAnsi="Cambria Math" w:cs="Times New Roman"/>
                <w:bCs/>
                <w:i/>
              </w:rPr>
            </m:ctrlPr>
          </m:sSubPr>
          <m:e>
            <m:r>
              <w:rPr>
                <w:rFonts w:ascii="Cambria Math" w:hAnsi="Cambria Math" w:cs="Times New Roman"/>
              </w:rPr>
              <m:t>f</m:t>
            </m:r>
          </m:e>
          <m:sub>
            <m:r>
              <w:rPr>
                <w:rFonts w:ascii="Cambria Math" w:hAnsi="Cambria Math" w:cs="Times New Roman"/>
              </w:rPr>
              <m:t>c</m:t>
            </m:r>
          </m:sub>
        </m:sSub>
      </m:oMath>
      <w:r w:rsidRPr="005B476B">
        <w:rPr>
          <w:rFonts w:ascii="Times New Roman" w:eastAsiaTheme="minorEastAsia" w:hAnsi="Times New Roman" w:cs="Times New Roman"/>
          <w:bCs/>
        </w:rPr>
        <w:t xml:space="preserve">, then sampled data is not enough to represent function </w:t>
      </w:r>
      <m:oMath>
        <m:r>
          <w:rPr>
            <w:rFonts w:ascii="Cambria Math" w:hAnsi="Cambria Math" w:cs="Times New Roman"/>
          </w:rPr>
          <m:t>h(t)</m:t>
        </m:r>
      </m:oMath>
      <w:r w:rsidRPr="005B476B">
        <w:rPr>
          <w:rFonts w:ascii="Times New Roman" w:eastAsiaTheme="minorEastAsia" w:hAnsi="Times New Roman" w:cs="Times New Roman"/>
          <w:bCs/>
        </w:rPr>
        <w:t xml:space="preserve">. </w:t>
      </w:r>
      <w:r w:rsidRPr="005B476B">
        <w:rPr>
          <w:rFonts w:ascii="Times New Roman" w:hAnsi="Times New Roman" w:cs="Times New Roman"/>
          <w:bCs/>
        </w:rPr>
        <w:t xml:space="preserve">In </w:t>
      </w:r>
      <w:r w:rsidR="00D25583">
        <w:rPr>
          <w:rFonts w:ascii="Times New Roman" w:hAnsi="Times New Roman" w:cs="Times New Roman"/>
          <w:bCs/>
        </w:rPr>
        <w:t xml:space="preserve">the </w:t>
      </w:r>
      <w:r w:rsidRPr="005B476B">
        <w:rPr>
          <w:rFonts w:ascii="Times New Roman" w:hAnsi="Times New Roman" w:cs="Times New Roman"/>
          <w:bCs/>
        </w:rPr>
        <w:t xml:space="preserve">present problem, </w:t>
      </w:r>
      <w:r w:rsidR="00D25583">
        <w:rPr>
          <w:rFonts w:ascii="Times New Roman" w:hAnsi="Times New Roman" w:cs="Times New Roman"/>
          <w:bCs/>
        </w:rPr>
        <w:t xml:space="preserve">the </w:t>
      </w:r>
      <w:r w:rsidRPr="005B476B">
        <w:rPr>
          <w:rFonts w:ascii="Times New Roman" w:hAnsi="Times New Roman" w:cs="Times New Roman"/>
          <w:bCs/>
        </w:rPr>
        <w:t xml:space="preserve">sampling frequency is 2560 samples/sec. By </w:t>
      </w:r>
      <w:r w:rsidR="00D25583">
        <w:rPr>
          <w:rFonts w:ascii="Times New Roman" w:hAnsi="Times New Roman" w:cs="Times New Roman"/>
          <w:bCs/>
        </w:rPr>
        <w:t xml:space="preserve">the </w:t>
      </w:r>
      <w:r w:rsidRPr="005B476B">
        <w:rPr>
          <w:rFonts w:ascii="Times New Roman" w:hAnsi="Times New Roman" w:cs="Times New Roman"/>
          <w:bCs/>
        </w:rPr>
        <w:t xml:space="preserve">above relation, Nyquist Critical Frequency is half of </w:t>
      </w:r>
      <w:r w:rsidR="00D25583">
        <w:rPr>
          <w:rFonts w:ascii="Times New Roman" w:hAnsi="Times New Roman" w:cs="Times New Roman"/>
          <w:bCs/>
        </w:rPr>
        <w:t xml:space="preserve">the </w:t>
      </w:r>
      <w:r w:rsidRPr="005B476B">
        <w:rPr>
          <w:rFonts w:ascii="Times New Roman" w:hAnsi="Times New Roman" w:cs="Times New Roman"/>
          <w:bCs/>
        </w:rPr>
        <w:t xml:space="preserve">sampling frequency, which is 1280 Hz. Possible conclusions &amp; analysis of </w:t>
      </w:r>
      <w:r w:rsidR="00F527C3">
        <w:rPr>
          <w:rFonts w:ascii="Times New Roman" w:hAnsi="Times New Roman" w:cs="Times New Roman"/>
          <w:bCs/>
        </w:rPr>
        <w:t>combined f</w:t>
      </w:r>
      <w:r w:rsidRPr="005B476B">
        <w:rPr>
          <w:rFonts w:ascii="Times New Roman" w:hAnsi="Times New Roman" w:cs="Times New Roman"/>
          <w:bCs/>
        </w:rPr>
        <w:t>ault’s classification results along with their STFT plots is done below.</w:t>
      </w:r>
    </w:p>
    <w:p w14:paraId="70031758" w14:textId="77777777" w:rsidR="005B476B" w:rsidRPr="005B476B" w:rsidRDefault="005B476B" w:rsidP="005B476B">
      <w:pPr>
        <w:pStyle w:val="ListParagraph"/>
        <w:numPr>
          <w:ilvl w:val="0"/>
          <w:numId w:val="36"/>
        </w:numPr>
        <w:spacing w:after="0" w:line="480" w:lineRule="auto"/>
        <w:jc w:val="both"/>
        <w:rPr>
          <w:rFonts w:ascii="Times New Roman" w:hAnsi="Times New Roman" w:cs="Times New Roman"/>
          <w:b/>
          <w:bCs/>
        </w:rPr>
      </w:pPr>
      <w:r w:rsidRPr="005B476B">
        <w:rPr>
          <w:rFonts w:ascii="Times New Roman" w:hAnsi="Times New Roman" w:cs="Times New Roman"/>
          <w:b/>
          <w:bCs/>
        </w:rPr>
        <w:t>Combined Fault of Missing Tooth &amp; Loose Gear</w:t>
      </w:r>
    </w:p>
    <w:p w14:paraId="41A36C13" w14:textId="32463007" w:rsidR="005B476B" w:rsidRPr="005B476B" w:rsidRDefault="005B476B" w:rsidP="005B476B">
      <w:pPr>
        <w:pStyle w:val="ListParagraph"/>
        <w:spacing w:line="480" w:lineRule="auto"/>
        <w:jc w:val="both"/>
        <w:rPr>
          <w:rFonts w:ascii="Times New Roman" w:hAnsi="Times New Roman" w:cs="Times New Roman"/>
          <w:bCs/>
        </w:rPr>
      </w:pPr>
      <w:r w:rsidRPr="005B476B">
        <w:rPr>
          <w:rFonts w:ascii="Times New Roman" w:hAnsi="Times New Roman" w:cs="Times New Roman"/>
          <w:bCs/>
        </w:rPr>
        <w:t xml:space="preserve">Both the components of this </w:t>
      </w:r>
      <w:r w:rsidR="007D16B3">
        <w:rPr>
          <w:rFonts w:ascii="Times New Roman" w:hAnsi="Times New Roman" w:cs="Times New Roman"/>
          <w:bCs/>
        </w:rPr>
        <w:t>f</w:t>
      </w:r>
      <w:r w:rsidRPr="005B476B">
        <w:rPr>
          <w:rFonts w:ascii="Times New Roman" w:hAnsi="Times New Roman" w:cs="Times New Roman"/>
          <w:bCs/>
        </w:rPr>
        <w:t xml:space="preserve">ault are diagnosed by respective networks successfully. After comparing STFT plots of distinct Loose Gear fault and combined Loose Gear </w:t>
      </w:r>
      <w:r w:rsidRPr="005B476B">
        <w:rPr>
          <w:rFonts w:ascii="Times New Roman" w:hAnsi="Times New Roman" w:cs="Times New Roman"/>
          <w:bCs/>
        </w:rPr>
        <w:lastRenderedPageBreak/>
        <w:t>fault</w:t>
      </w:r>
      <w:r w:rsidR="00D25583">
        <w:rPr>
          <w:rFonts w:ascii="Times New Roman" w:hAnsi="Times New Roman" w:cs="Times New Roman"/>
          <w:bCs/>
        </w:rPr>
        <w:t>,</w:t>
      </w:r>
      <w:r w:rsidRPr="005B476B">
        <w:rPr>
          <w:rFonts w:ascii="Times New Roman" w:hAnsi="Times New Roman" w:cs="Times New Roman"/>
          <w:bCs/>
        </w:rPr>
        <w:t xml:space="preserve"> we can see that both plots have similar distribution along </w:t>
      </w:r>
      <w:r w:rsidR="00D25583">
        <w:rPr>
          <w:rFonts w:ascii="Times New Roman" w:hAnsi="Times New Roman" w:cs="Times New Roman"/>
          <w:bCs/>
        </w:rPr>
        <w:t xml:space="preserve">the </w:t>
      </w:r>
      <w:r w:rsidRPr="005B476B">
        <w:rPr>
          <w:rFonts w:ascii="Times New Roman" w:hAnsi="Times New Roman" w:cs="Times New Roman"/>
          <w:bCs/>
        </w:rPr>
        <w:t>frequency axis. Dominant frequencies are multiple</w:t>
      </w:r>
      <w:r w:rsidR="00D25583">
        <w:rPr>
          <w:rFonts w:ascii="Times New Roman" w:hAnsi="Times New Roman" w:cs="Times New Roman"/>
          <w:bCs/>
        </w:rPr>
        <w:t>s</w:t>
      </w:r>
      <w:r w:rsidRPr="005B476B">
        <w:rPr>
          <w:rFonts w:ascii="Times New Roman" w:hAnsi="Times New Roman" w:cs="Times New Roman"/>
          <w:bCs/>
        </w:rPr>
        <w:t xml:space="preserve"> of 40 Hz, which is </w:t>
      </w:r>
      <w:r w:rsidR="00F527C3">
        <w:rPr>
          <w:rFonts w:ascii="Times New Roman" w:hAnsi="Times New Roman" w:cs="Times New Roman"/>
          <w:bCs/>
        </w:rPr>
        <w:t>operating frequency of machine fault s</w:t>
      </w:r>
      <w:r w:rsidRPr="005B476B">
        <w:rPr>
          <w:rFonts w:ascii="Times New Roman" w:hAnsi="Times New Roman" w:cs="Times New Roman"/>
          <w:bCs/>
        </w:rPr>
        <w:t>imulator. Also</w:t>
      </w:r>
      <w:r w:rsidR="00D25583">
        <w:rPr>
          <w:rFonts w:ascii="Times New Roman" w:hAnsi="Times New Roman" w:cs="Times New Roman"/>
          <w:bCs/>
        </w:rPr>
        <w:t>,</w:t>
      </w:r>
      <w:r w:rsidRPr="005B476B">
        <w:rPr>
          <w:rFonts w:ascii="Times New Roman" w:hAnsi="Times New Roman" w:cs="Times New Roman"/>
          <w:bCs/>
        </w:rPr>
        <w:t xml:space="preserve"> almost all of the significant frequencies are smaller than 800 Hz, which is far less than critical frequency. This might be the reason </w:t>
      </w:r>
      <w:r w:rsidR="00F527C3">
        <w:rPr>
          <w:rFonts w:ascii="Times New Roman" w:hAnsi="Times New Roman" w:cs="Times New Roman"/>
          <w:bCs/>
        </w:rPr>
        <w:t>for</w:t>
      </w:r>
      <w:r w:rsidRPr="005B476B">
        <w:rPr>
          <w:rFonts w:ascii="Times New Roman" w:hAnsi="Times New Roman" w:cs="Times New Roman"/>
          <w:bCs/>
        </w:rPr>
        <w:t xml:space="preserve"> </w:t>
      </w:r>
      <w:r w:rsidR="00D25583">
        <w:rPr>
          <w:rFonts w:ascii="Times New Roman" w:hAnsi="Times New Roman" w:cs="Times New Roman"/>
          <w:bCs/>
        </w:rPr>
        <w:t xml:space="preserve">the </w:t>
      </w:r>
      <w:r w:rsidRPr="005B476B">
        <w:rPr>
          <w:rFonts w:ascii="Times New Roman" w:hAnsi="Times New Roman" w:cs="Times New Roman"/>
          <w:bCs/>
        </w:rPr>
        <w:t xml:space="preserve">successful detection of </w:t>
      </w:r>
      <w:r w:rsidR="00D25583">
        <w:rPr>
          <w:rFonts w:ascii="Times New Roman" w:hAnsi="Times New Roman" w:cs="Times New Roman"/>
          <w:bCs/>
        </w:rPr>
        <w:t xml:space="preserve">the </w:t>
      </w:r>
      <w:r w:rsidR="007D16B3">
        <w:rPr>
          <w:rFonts w:ascii="Times New Roman" w:hAnsi="Times New Roman" w:cs="Times New Roman"/>
          <w:bCs/>
        </w:rPr>
        <w:t>f</w:t>
      </w:r>
      <w:r w:rsidRPr="005B476B">
        <w:rPr>
          <w:rFonts w:ascii="Times New Roman" w:hAnsi="Times New Roman" w:cs="Times New Roman"/>
          <w:bCs/>
        </w:rPr>
        <w:t>ault.</w:t>
      </w:r>
    </w:p>
    <w:p w14:paraId="3575FE54" w14:textId="77777777" w:rsidR="005B476B" w:rsidRPr="005B476B" w:rsidRDefault="005B476B" w:rsidP="005B476B">
      <w:pPr>
        <w:pStyle w:val="ListParagraph"/>
        <w:numPr>
          <w:ilvl w:val="0"/>
          <w:numId w:val="36"/>
        </w:numPr>
        <w:spacing w:after="0" w:line="480" w:lineRule="auto"/>
        <w:jc w:val="both"/>
        <w:rPr>
          <w:rFonts w:ascii="Times New Roman" w:hAnsi="Times New Roman" w:cs="Times New Roman"/>
          <w:b/>
          <w:bCs/>
        </w:rPr>
      </w:pPr>
      <w:r w:rsidRPr="005B476B">
        <w:rPr>
          <w:rFonts w:ascii="Times New Roman" w:hAnsi="Times New Roman" w:cs="Times New Roman"/>
          <w:b/>
          <w:bCs/>
        </w:rPr>
        <w:t>Combined Fault of Missing tooth &amp; Unbalance</w:t>
      </w:r>
    </w:p>
    <w:p w14:paraId="609A7F7C" w14:textId="2BCB096F" w:rsidR="005B476B" w:rsidRPr="00C30706" w:rsidRDefault="005B476B" w:rsidP="00C30706">
      <w:pPr>
        <w:pStyle w:val="ListParagraph"/>
        <w:spacing w:line="480" w:lineRule="auto"/>
        <w:jc w:val="both"/>
        <w:rPr>
          <w:rFonts w:ascii="Times New Roman" w:hAnsi="Times New Roman" w:cs="Times New Roman"/>
          <w:bCs/>
        </w:rPr>
      </w:pPr>
      <w:r w:rsidRPr="005B476B">
        <w:rPr>
          <w:rFonts w:ascii="Times New Roman" w:hAnsi="Times New Roman" w:cs="Times New Roman"/>
          <w:bCs/>
        </w:rPr>
        <w:t>Only one component of this fault</w:t>
      </w:r>
      <w:r w:rsidR="00D25583">
        <w:rPr>
          <w:rFonts w:ascii="Times New Roman" w:hAnsi="Times New Roman" w:cs="Times New Roman"/>
          <w:bCs/>
        </w:rPr>
        <w:t>,</w:t>
      </w:r>
      <w:r w:rsidRPr="005B476B">
        <w:rPr>
          <w:rFonts w:ascii="Times New Roman" w:hAnsi="Times New Roman" w:cs="Times New Roman"/>
          <w:bCs/>
        </w:rPr>
        <w:t xml:space="preserve"> ‘Missing Tooth’ is detected successfully. If we look</w:t>
      </w:r>
      <w:r w:rsidR="00D25583">
        <w:rPr>
          <w:rFonts w:ascii="Times New Roman" w:hAnsi="Times New Roman" w:cs="Times New Roman"/>
          <w:bCs/>
        </w:rPr>
        <w:t xml:space="preserve"> at the</w:t>
      </w:r>
      <w:r w:rsidRPr="005B476B">
        <w:rPr>
          <w:rFonts w:ascii="Times New Roman" w:hAnsi="Times New Roman" w:cs="Times New Roman"/>
          <w:bCs/>
        </w:rPr>
        <w:t xml:space="preserve"> STFT plot of its other component</w:t>
      </w:r>
      <w:r w:rsidR="00D25583">
        <w:rPr>
          <w:rFonts w:ascii="Times New Roman" w:hAnsi="Times New Roman" w:cs="Times New Roman"/>
          <w:bCs/>
        </w:rPr>
        <w:t>,</w:t>
      </w:r>
      <w:r w:rsidRPr="005B476B">
        <w:rPr>
          <w:rFonts w:ascii="Times New Roman" w:hAnsi="Times New Roman" w:cs="Times New Roman"/>
          <w:bCs/>
        </w:rPr>
        <w:t xml:space="preserve"> ‘Unbalance’, most of the significant frequencies lies in </w:t>
      </w:r>
      <w:r w:rsidR="00D25583">
        <w:rPr>
          <w:rFonts w:ascii="Times New Roman" w:hAnsi="Times New Roman" w:cs="Times New Roman"/>
          <w:bCs/>
        </w:rPr>
        <w:t xml:space="preserve">the </w:t>
      </w:r>
      <w:r w:rsidRPr="005B476B">
        <w:rPr>
          <w:rFonts w:ascii="Times New Roman" w:hAnsi="Times New Roman" w:cs="Times New Roman"/>
          <w:bCs/>
        </w:rPr>
        <w:t xml:space="preserve">region above 1000 Hz and frequencies above 1280 Hz couldn’t </w:t>
      </w:r>
      <w:r w:rsidR="00D25583">
        <w:rPr>
          <w:rFonts w:ascii="Times New Roman" w:hAnsi="Times New Roman" w:cs="Times New Roman"/>
          <w:bCs/>
        </w:rPr>
        <w:t xml:space="preserve">be </w:t>
      </w:r>
      <w:r w:rsidRPr="005B476B">
        <w:rPr>
          <w:rFonts w:ascii="Times New Roman" w:hAnsi="Times New Roman" w:cs="Times New Roman"/>
          <w:bCs/>
        </w:rPr>
        <w:t>captured by data. These frequencies may be important for fault detection.</w:t>
      </w:r>
    </w:p>
    <w:p w14:paraId="2219A691" w14:textId="77777777" w:rsidR="005B476B" w:rsidRPr="005B476B" w:rsidRDefault="005B476B" w:rsidP="005B476B">
      <w:pPr>
        <w:pStyle w:val="ListParagraph"/>
        <w:numPr>
          <w:ilvl w:val="0"/>
          <w:numId w:val="36"/>
        </w:numPr>
        <w:spacing w:after="0" w:line="480" w:lineRule="auto"/>
        <w:jc w:val="both"/>
        <w:rPr>
          <w:rFonts w:ascii="Times New Roman" w:hAnsi="Times New Roman" w:cs="Times New Roman"/>
          <w:bCs/>
        </w:rPr>
      </w:pPr>
      <w:r w:rsidRPr="005B476B">
        <w:rPr>
          <w:rFonts w:ascii="Times New Roman" w:hAnsi="Times New Roman" w:cs="Times New Roman"/>
          <w:b/>
          <w:bCs/>
        </w:rPr>
        <w:t>Combined Fault of Missing Tooth &amp; Eccentric Rotor</w:t>
      </w:r>
    </w:p>
    <w:p w14:paraId="4D17DF71" w14:textId="6E70336E" w:rsidR="005B476B" w:rsidRPr="005B476B" w:rsidRDefault="005B476B" w:rsidP="005B476B">
      <w:pPr>
        <w:pStyle w:val="ListParagraph"/>
        <w:spacing w:line="480" w:lineRule="auto"/>
        <w:jc w:val="both"/>
        <w:rPr>
          <w:rFonts w:ascii="Times New Roman" w:hAnsi="Times New Roman" w:cs="Times New Roman"/>
          <w:bCs/>
        </w:rPr>
      </w:pPr>
      <w:r w:rsidRPr="005B476B">
        <w:rPr>
          <w:rFonts w:ascii="Times New Roman" w:hAnsi="Times New Roman" w:cs="Times New Roman"/>
          <w:bCs/>
        </w:rPr>
        <w:t xml:space="preserve">Most of the significant frequencies are lies in the region of 500 Hz to 900 Hz, which are smaller than critical frequncy1280 Hz. </w:t>
      </w:r>
      <w:r w:rsidR="00D25583">
        <w:rPr>
          <w:rFonts w:ascii="Times New Roman" w:hAnsi="Times New Roman" w:cs="Times New Roman"/>
          <w:bCs/>
        </w:rPr>
        <w:t>Networks successfully detect both the components of these fault</w:t>
      </w:r>
      <w:r w:rsidRPr="005B476B">
        <w:rPr>
          <w:rFonts w:ascii="Times New Roman" w:hAnsi="Times New Roman" w:cs="Times New Roman"/>
          <w:bCs/>
        </w:rPr>
        <w:t xml:space="preserve">s. </w:t>
      </w:r>
    </w:p>
    <w:p w14:paraId="27E3D8EE" w14:textId="77777777" w:rsidR="005B476B" w:rsidRPr="005B476B" w:rsidRDefault="005B476B" w:rsidP="005B476B">
      <w:pPr>
        <w:pStyle w:val="ListParagraph"/>
        <w:numPr>
          <w:ilvl w:val="0"/>
          <w:numId w:val="36"/>
        </w:numPr>
        <w:spacing w:after="0" w:line="480" w:lineRule="auto"/>
        <w:jc w:val="both"/>
        <w:rPr>
          <w:rFonts w:ascii="Times New Roman" w:hAnsi="Times New Roman" w:cs="Times New Roman"/>
          <w:bCs/>
        </w:rPr>
      </w:pPr>
      <w:r w:rsidRPr="005B476B">
        <w:rPr>
          <w:rFonts w:ascii="Times New Roman" w:hAnsi="Times New Roman" w:cs="Times New Roman"/>
          <w:b/>
          <w:bCs/>
        </w:rPr>
        <w:t>Combined Fault of Missing Tooth &amp; Cocked Rotor</w:t>
      </w:r>
    </w:p>
    <w:p w14:paraId="6B05E4FF" w14:textId="1AE12CCA" w:rsidR="005B476B" w:rsidRPr="005B476B" w:rsidRDefault="005B476B" w:rsidP="005B476B">
      <w:pPr>
        <w:pStyle w:val="ListParagraph"/>
        <w:spacing w:line="480" w:lineRule="auto"/>
        <w:jc w:val="both"/>
        <w:rPr>
          <w:rFonts w:ascii="Times New Roman" w:hAnsi="Times New Roman" w:cs="Times New Roman"/>
          <w:b/>
          <w:bCs/>
        </w:rPr>
      </w:pPr>
      <w:r w:rsidRPr="005B476B">
        <w:rPr>
          <w:rFonts w:ascii="Times New Roman" w:hAnsi="Times New Roman" w:cs="Times New Roman"/>
          <w:bCs/>
        </w:rPr>
        <w:t xml:space="preserve">Similar to ‘Unbalance’ Fault, many significant frequencies of </w:t>
      </w:r>
      <w:r w:rsidR="00F527C3">
        <w:rPr>
          <w:rFonts w:ascii="Times New Roman" w:hAnsi="Times New Roman" w:cs="Times New Roman"/>
          <w:bCs/>
        </w:rPr>
        <w:t>c</w:t>
      </w:r>
      <w:r w:rsidRPr="005B476B">
        <w:rPr>
          <w:rFonts w:ascii="Times New Roman" w:hAnsi="Times New Roman" w:cs="Times New Roman"/>
          <w:bCs/>
        </w:rPr>
        <w:t xml:space="preserve">ocked </w:t>
      </w:r>
      <w:r w:rsidR="00F527C3">
        <w:rPr>
          <w:rFonts w:ascii="Times New Roman" w:hAnsi="Times New Roman" w:cs="Times New Roman"/>
          <w:bCs/>
        </w:rPr>
        <w:t>r</w:t>
      </w:r>
      <w:r w:rsidRPr="005B476B">
        <w:rPr>
          <w:rFonts w:ascii="Times New Roman" w:hAnsi="Times New Roman" w:cs="Times New Roman"/>
          <w:bCs/>
        </w:rPr>
        <w:t xml:space="preserve">otor lie in spectrum near the critical frequency. In this </w:t>
      </w:r>
      <w:r w:rsidR="007D16B3">
        <w:rPr>
          <w:rFonts w:ascii="Times New Roman" w:hAnsi="Times New Roman" w:cs="Times New Roman"/>
          <w:bCs/>
        </w:rPr>
        <w:t>f</w:t>
      </w:r>
      <w:r w:rsidRPr="005B476B">
        <w:rPr>
          <w:rFonts w:ascii="Times New Roman" w:hAnsi="Times New Roman" w:cs="Times New Roman"/>
          <w:bCs/>
        </w:rPr>
        <w:t xml:space="preserve">ault also, only ‘Missing Tooth’ component is detected while </w:t>
      </w:r>
      <w:r w:rsidR="00D25583">
        <w:rPr>
          <w:rFonts w:ascii="Times New Roman" w:hAnsi="Times New Roman" w:cs="Times New Roman"/>
          <w:bCs/>
        </w:rPr>
        <w:t xml:space="preserve">the </w:t>
      </w:r>
      <w:r w:rsidRPr="005B476B">
        <w:rPr>
          <w:rFonts w:ascii="Times New Roman" w:hAnsi="Times New Roman" w:cs="Times New Roman"/>
          <w:bCs/>
        </w:rPr>
        <w:t>‘Cocked rotor’ component remain</w:t>
      </w:r>
      <w:r w:rsidR="00D25583">
        <w:rPr>
          <w:rFonts w:ascii="Times New Roman" w:hAnsi="Times New Roman" w:cs="Times New Roman"/>
          <w:bCs/>
        </w:rPr>
        <w:t>s</w:t>
      </w:r>
      <w:r w:rsidRPr="005B476B">
        <w:rPr>
          <w:rFonts w:ascii="Times New Roman" w:hAnsi="Times New Roman" w:cs="Times New Roman"/>
          <w:bCs/>
        </w:rPr>
        <w:t xml:space="preserve"> undetected. </w:t>
      </w:r>
      <w:r w:rsidRPr="005B476B">
        <w:rPr>
          <w:rFonts w:ascii="Times New Roman" w:hAnsi="Times New Roman" w:cs="Times New Roman"/>
          <w:b/>
          <w:bCs/>
        </w:rPr>
        <w:t xml:space="preserve"> </w:t>
      </w:r>
    </w:p>
    <w:p w14:paraId="5C2EEFDD" w14:textId="77777777" w:rsidR="005B476B" w:rsidRPr="005B476B" w:rsidRDefault="005B476B" w:rsidP="005B476B">
      <w:pPr>
        <w:pStyle w:val="ListParagraph"/>
        <w:numPr>
          <w:ilvl w:val="0"/>
          <w:numId w:val="36"/>
        </w:numPr>
        <w:spacing w:after="0" w:line="480" w:lineRule="auto"/>
        <w:jc w:val="both"/>
        <w:rPr>
          <w:rFonts w:ascii="Times New Roman" w:hAnsi="Times New Roman" w:cs="Times New Roman"/>
          <w:bCs/>
        </w:rPr>
      </w:pPr>
      <w:r w:rsidRPr="005B476B">
        <w:rPr>
          <w:rFonts w:ascii="Times New Roman" w:hAnsi="Times New Roman" w:cs="Times New Roman"/>
          <w:b/>
          <w:bCs/>
        </w:rPr>
        <w:t>Combined Faults of Missing Tooth &amp; Bearing Defects</w:t>
      </w:r>
    </w:p>
    <w:p w14:paraId="2735B733" w14:textId="4B8000FF" w:rsidR="00C30706" w:rsidRPr="00F527C3" w:rsidRDefault="005B476B" w:rsidP="00F527C3">
      <w:pPr>
        <w:pStyle w:val="ListParagraph"/>
        <w:spacing w:line="480" w:lineRule="auto"/>
        <w:jc w:val="both"/>
        <w:rPr>
          <w:rFonts w:ascii="Times New Roman" w:hAnsi="Times New Roman" w:cs="Times New Roman"/>
          <w:bCs/>
        </w:rPr>
      </w:pPr>
      <w:r w:rsidRPr="005B476B">
        <w:rPr>
          <w:rFonts w:ascii="Times New Roman" w:hAnsi="Times New Roman" w:cs="Times New Roman"/>
          <w:bCs/>
        </w:rPr>
        <w:t xml:space="preserve">In STFT plots of faults of BIRF, BSF, BORF, we can see sharp peaks </w:t>
      </w:r>
      <w:r w:rsidR="00D25583">
        <w:rPr>
          <w:rFonts w:ascii="Times New Roman" w:hAnsi="Times New Roman" w:cs="Times New Roman"/>
          <w:bCs/>
        </w:rPr>
        <w:t>near those</w:t>
      </w:r>
      <w:r w:rsidRPr="005B476B">
        <w:rPr>
          <w:rFonts w:ascii="Times New Roman" w:hAnsi="Times New Roman" w:cs="Times New Roman"/>
          <w:bCs/>
        </w:rPr>
        <w:t xml:space="preserve"> frequencies which are multiples of operating frequencies. In contrary to that</w:t>
      </w:r>
      <w:r w:rsidR="00D25583">
        <w:rPr>
          <w:rFonts w:ascii="Times New Roman" w:hAnsi="Times New Roman" w:cs="Times New Roman"/>
          <w:bCs/>
        </w:rPr>
        <w:t>,</w:t>
      </w:r>
      <w:r w:rsidRPr="005B476B">
        <w:rPr>
          <w:rFonts w:ascii="Times New Roman" w:hAnsi="Times New Roman" w:cs="Times New Roman"/>
          <w:bCs/>
        </w:rPr>
        <w:t xml:space="preserve"> in their respective counterpart of combined faults, there is a distortion in </w:t>
      </w:r>
      <w:r w:rsidR="00D25583">
        <w:rPr>
          <w:rFonts w:ascii="Times New Roman" w:hAnsi="Times New Roman" w:cs="Times New Roman"/>
          <w:bCs/>
        </w:rPr>
        <w:t xml:space="preserve">the </w:t>
      </w:r>
      <w:r w:rsidRPr="005B476B">
        <w:rPr>
          <w:rFonts w:ascii="Times New Roman" w:hAnsi="Times New Roman" w:cs="Times New Roman"/>
          <w:bCs/>
        </w:rPr>
        <w:t xml:space="preserve">distribution of STFT. Instead of 2-3 sharp peaks near dominant frequency, we can see many smaller peaks distributed in </w:t>
      </w:r>
      <w:r w:rsidR="00D25583">
        <w:rPr>
          <w:rFonts w:ascii="Times New Roman" w:hAnsi="Times New Roman" w:cs="Times New Roman"/>
          <w:bCs/>
        </w:rPr>
        <w:t xml:space="preserve">a </w:t>
      </w:r>
      <w:r w:rsidRPr="005B476B">
        <w:rPr>
          <w:rFonts w:ascii="Times New Roman" w:hAnsi="Times New Roman" w:cs="Times New Roman"/>
          <w:bCs/>
        </w:rPr>
        <w:t>large spectrum. Due to this reason</w:t>
      </w:r>
      <w:r w:rsidR="00D25583">
        <w:rPr>
          <w:rFonts w:ascii="Times New Roman" w:hAnsi="Times New Roman" w:cs="Times New Roman"/>
          <w:bCs/>
        </w:rPr>
        <w:t>,</w:t>
      </w:r>
      <w:r w:rsidRPr="005B476B">
        <w:rPr>
          <w:rFonts w:ascii="Times New Roman" w:hAnsi="Times New Roman" w:cs="Times New Roman"/>
          <w:bCs/>
        </w:rPr>
        <w:t xml:space="preserve"> </w:t>
      </w:r>
      <w:r w:rsidR="00D25583">
        <w:rPr>
          <w:rFonts w:ascii="Times New Roman" w:hAnsi="Times New Roman" w:cs="Times New Roman"/>
          <w:bCs/>
        </w:rPr>
        <w:t xml:space="preserve">the </w:t>
      </w:r>
      <w:r w:rsidRPr="005B476B">
        <w:rPr>
          <w:rFonts w:ascii="Times New Roman" w:hAnsi="Times New Roman" w:cs="Times New Roman"/>
          <w:bCs/>
        </w:rPr>
        <w:t xml:space="preserve">second component of bearing defect might not be detected correctly by networks. This problem may be solved by </w:t>
      </w:r>
      <w:r w:rsidR="00D25583">
        <w:rPr>
          <w:rFonts w:ascii="Times New Roman" w:hAnsi="Times New Roman" w:cs="Times New Roman"/>
          <w:bCs/>
        </w:rPr>
        <w:t xml:space="preserve">the higher sampling frequency, </w:t>
      </w:r>
      <w:r w:rsidRPr="005B476B">
        <w:rPr>
          <w:rFonts w:ascii="Times New Roman" w:hAnsi="Times New Roman" w:cs="Times New Roman"/>
          <w:bCs/>
        </w:rPr>
        <w:t xml:space="preserve">provided that higher frequencies won’t be distorted due to combination </w:t>
      </w:r>
      <w:r w:rsidR="00D25583">
        <w:rPr>
          <w:rFonts w:ascii="Times New Roman" w:hAnsi="Times New Roman" w:cs="Times New Roman"/>
          <w:bCs/>
        </w:rPr>
        <w:t>with</w:t>
      </w:r>
      <w:r w:rsidRPr="005B476B">
        <w:rPr>
          <w:rFonts w:ascii="Times New Roman" w:hAnsi="Times New Roman" w:cs="Times New Roman"/>
          <w:bCs/>
        </w:rPr>
        <w:t xml:space="preserve"> </w:t>
      </w:r>
      <w:r w:rsidR="00D25583">
        <w:rPr>
          <w:rFonts w:ascii="Times New Roman" w:hAnsi="Times New Roman" w:cs="Times New Roman"/>
          <w:bCs/>
        </w:rPr>
        <w:t>an</w:t>
      </w:r>
      <w:r w:rsidRPr="005B476B">
        <w:rPr>
          <w:rFonts w:ascii="Times New Roman" w:hAnsi="Times New Roman" w:cs="Times New Roman"/>
          <w:bCs/>
        </w:rPr>
        <w:t xml:space="preserve">other </w:t>
      </w:r>
      <w:r w:rsidR="007D16B3">
        <w:rPr>
          <w:rFonts w:ascii="Times New Roman" w:hAnsi="Times New Roman" w:cs="Times New Roman"/>
          <w:bCs/>
        </w:rPr>
        <w:t>f</w:t>
      </w:r>
      <w:r w:rsidRPr="005B476B">
        <w:rPr>
          <w:rFonts w:ascii="Times New Roman" w:hAnsi="Times New Roman" w:cs="Times New Roman"/>
          <w:bCs/>
        </w:rPr>
        <w:t xml:space="preserve">ault.     </w:t>
      </w:r>
    </w:p>
    <w:p w14:paraId="22472AB1" w14:textId="77777777" w:rsidR="0004321C" w:rsidRDefault="009614D4" w:rsidP="00683266">
      <w:pPr>
        <w:pStyle w:val="Heading2"/>
      </w:pPr>
      <w:r>
        <w:lastRenderedPageBreak/>
        <w:br/>
      </w:r>
      <w:bookmarkStart w:id="165" w:name="_Toc43914974"/>
      <w:r w:rsidR="0004321C" w:rsidRPr="008079DE">
        <w:t>CONCLUSION</w:t>
      </w:r>
      <w:bookmarkEnd w:id="165"/>
    </w:p>
    <w:p w14:paraId="1F3D9D92" w14:textId="77777777" w:rsidR="0004321C" w:rsidRDefault="0004321C" w:rsidP="0096343A"/>
    <w:p w14:paraId="19D2B8A4" w14:textId="14C4471C" w:rsidR="00AA1B06" w:rsidRDefault="001934EB" w:rsidP="001934EB">
      <w:pPr>
        <w:pStyle w:val="BodyText"/>
        <w:ind w:right="28" w:firstLine="0"/>
        <w:rPr>
          <w:rFonts w:ascii="Times New Roman" w:hAnsi="Times New Roman"/>
          <w:sz w:val="22"/>
          <w:szCs w:val="22"/>
        </w:rPr>
      </w:pPr>
      <w:r>
        <w:rPr>
          <w:rFonts w:ascii="Times New Roman" w:hAnsi="Times New Roman"/>
          <w:sz w:val="22"/>
          <w:szCs w:val="22"/>
        </w:rPr>
        <w:t>F</w:t>
      </w:r>
      <w:r w:rsidR="0004321C" w:rsidRPr="00AA1B06">
        <w:rPr>
          <w:rFonts w:ascii="Times New Roman" w:hAnsi="Times New Roman"/>
          <w:sz w:val="22"/>
          <w:szCs w:val="22"/>
        </w:rPr>
        <w:t>or</w:t>
      </w:r>
      <w:r>
        <w:rPr>
          <w:rFonts w:ascii="Times New Roman" w:hAnsi="Times New Roman"/>
          <w:sz w:val="22"/>
          <w:szCs w:val="22"/>
        </w:rPr>
        <w:t xml:space="preserve"> Multi</w:t>
      </w:r>
      <w:r w:rsidR="00945F14">
        <w:rPr>
          <w:rFonts w:ascii="Times New Roman" w:hAnsi="Times New Roman"/>
          <w:sz w:val="22"/>
          <w:szCs w:val="22"/>
        </w:rPr>
        <w:t>-</w:t>
      </w:r>
      <w:r w:rsidR="00F527C3">
        <w:rPr>
          <w:rFonts w:ascii="Times New Roman" w:hAnsi="Times New Roman"/>
          <w:sz w:val="22"/>
          <w:szCs w:val="22"/>
        </w:rPr>
        <w:t>l</w:t>
      </w:r>
      <w:r>
        <w:rPr>
          <w:rFonts w:ascii="Times New Roman" w:hAnsi="Times New Roman"/>
          <w:sz w:val="22"/>
          <w:szCs w:val="22"/>
        </w:rPr>
        <w:t>abel</w:t>
      </w:r>
      <w:r w:rsidR="0004321C" w:rsidRPr="00AA1B06">
        <w:rPr>
          <w:rFonts w:ascii="Times New Roman" w:hAnsi="Times New Roman"/>
          <w:sz w:val="22"/>
          <w:szCs w:val="22"/>
        </w:rPr>
        <w:t xml:space="preserve"> fault i</w:t>
      </w:r>
      <w:r>
        <w:rPr>
          <w:rFonts w:ascii="Times New Roman" w:hAnsi="Times New Roman"/>
          <w:sz w:val="22"/>
          <w:szCs w:val="22"/>
        </w:rPr>
        <w:t>dentification of a rotor</w:t>
      </w:r>
      <w:r w:rsidR="0004321C" w:rsidRPr="00AA1B06">
        <w:rPr>
          <w:rFonts w:ascii="Times New Roman" w:hAnsi="Times New Roman"/>
          <w:sz w:val="22"/>
          <w:szCs w:val="22"/>
        </w:rPr>
        <w:t xml:space="preserve"> system</w:t>
      </w:r>
      <w:r>
        <w:rPr>
          <w:rFonts w:ascii="Times New Roman" w:hAnsi="Times New Roman"/>
          <w:sz w:val="22"/>
          <w:szCs w:val="22"/>
        </w:rPr>
        <w:t>, problem transformati</w:t>
      </w:r>
      <w:r w:rsidR="00F527C3">
        <w:rPr>
          <w:rFonts w:ascii="Times New Roman" w:hAnsi="Times New Roman"/>
          <w:sz w:val="22"/>
          <w:szCs w:val="22"/>
        </w:rPr>
        <w:t>on method is adopted, and Multi</w:t>
      </w:r>
      <w:r w:rsidR="00945F14">
        <w:rPr>
          <w:rFonts w:ascii="Times New Roman" w:hAnsi="Times New Roman"/>
          <w:sz w:val="22"/>
          <w:szCs w:val="22"/>
        </w:rPr>
        <w:t>-</w:t>
      </w:r>
      <w:r>
        <w:rPr>
          <w:rFonts w:ascii="Times New Roman" w:hAnsi="Times New Roman"/>
          <w:sz w:val="22"/>
          <w:szCs w:val="22"/>
        </w:rPr>
        <w:t>label classification problem is converted into a number of binary classification problems</w:t>
      </w:r>
      <w:r w:rsidR="0004321C" w:rsidRPr="00AA1B06">
        <w:rPr>
          <w:rFonts w:ascii="Times New Roman" w:hAnsi="Times New Roman"/>
          <w:sz w:val="22"/>
          <w:szCs w:val="22"/>
        </w:rPr>
        <w:t>.</w:t>
      </w:r>
      <w:r>
        <w:rPr>
          <w:rFonts w:ascii="Times New Roman" w:hAnsi="Times New Roman"/>
          <w:sz w:val="22"/>
          <w:szCs w:val="22"/>
        </w:rPr>
        <w:t xml:space="preserve"> Thus</w:t>
      </w:r>
      <w:r w:rsidRPr="001934EB">
        <w:rPr>
          <w:rFonts w:ascii="Times New Roman" w:hAnsi="Times New Roman"/>
          <w:sz w:val="22"/>
          <w:szCs w:val="22"/>
        </w:rPr>
        <w:t xml:space="preserve"> </w:t>
      </w:r>
      <w:r>
        <w:rPr>
          <w:rFonts w:ascii="Times New Roman" w:hAnsi="Times New Roman"/>
          <w:sz w:val="22"/>
          <w:szCs w:val="22"/>
        </w:rPr>
        <w:t xml:space="preserve">eleven different networks have been developed in this study. </w:t>
      </w:r>
      <w:r w:rsidRPr="00AA1B06">
        <w:rPr>
          <w:rFonts w:ascii="Times New Roman" w:hAnsi="Times New Roman"/>
          <w:sz w:val="22"/>
          <w:szCs w:val="22"/>
        </w:rPr>
        <w:t>Raw time</w:t>
      </w:r>
      <w:r>
        <w:rPr>
          <w:rFonts w:ascii="Times New Roman" w:hAnsi="Times New Roman"/>
          <w:sz w:val="22"/>
          <w:szCs w:val="22"/>
        </w:rPr>
        <w:t>-</w:t>
      </w:r>
      <w:r w:rsidRPr="00AA1B06">
        <w:rPr>
          <w:rFonts w:ascii="Times New Roman" w:hAnsi="Times New Roman"/>
          <w:sz w:val="22"/>
          <w:szCs w:val="22"/>
        </w:rPr>
        <w:t>domain sensor response is used without any pre</w:t>
      </w:r>
      <w:r>
        <w:rPr>
          <w:rFonts w:ascii="Times New Roman" w:hAnsi="Times New Roman"/>
          <w:sz w:val="22"/>
          <w:szCs w:val="22"/>
        </w:rPr>
        <w:t>-</w:t>
      </w:r>
      <w:r w:rsidRPr="00AA1B06">
        <w:rPr>
          <w:rFonts w:ascii="Times New Roman" w:hAnsi="Times New Roman"/>
          <w:sz w:val="22"/>
          <w:szCs w:val="22"/>
        </w:rPr>
        <w:t xml:space="preserve">processing for constructing </w:t>
      </w:r>
      <w:r>
        <w:rPr>
          <w:rFonts w:ascii="Times New Roman" w:hAnsi="Times New Roman"/>
          <w:sz w:val="22"/>
          <w:szCs w:val="22"/>
        </w:rPr>
        <w:t xml:space="preserve">an </w:t>
      </w:r>
      <w:r w:rsidRPr="00AA1B06">
        <w:rPr>
          <w:rFonts w:ascii="Times New Roman" w:hAnsi="Times New Roman"/>
          <w:sz w:val="22"/>
          <w:szCs w:val="22"/>
        </w:rPr>
        <w:t>input layer</w:t>
      </w:r>
      <w:r>
        <w:rPr>
          <w:rFonts w:ascii="Times New Roman" w:hAnsi="Times New Roman"/>
          <w:sz w:val="22"/>
          <w:szCs w:val="22"/>
        </w:rPr>
        <w:t>.</w:t>
      </w:r>
      <w:r w:rsidR="0004321C" w:rsidRPr="00AA1B06">
        <w:rPr>
          <w:rFonts w:ascii="Times New Roman" w:hAnsi="Times New Roman"/>
          <w:sz w:val="22"/>
          <w:szCs w:val="22"/>
        </w:rPr>
        <w:t xml:space="preserve"> </w:t>
      </w:r>
      <w:r>
        <w:rPr>
          <w:rFonts w:ascii="Times New Roman" w:hAnsi="Times New Roman"/>
          <w:sz w:val="22"/>
          <w:szCs w:val="22"/>
        </w:rPr>
        <w:t>All of these networks are trained by using only distinct fault data. Combined fault data is not used for training as well as for validation purpose and thus building a robust model is attempted. Considerably fewer amounts of data requirement &amp; lower computational p</w:t>
      </w:r>
      <w:r w:rsidR="00F527C3">
        <w:rPr>
          <w:rFonts w:ascii="Times New Roman" w:hAnsi="Times New Roman"/>
          <w:sz w:val="22"/>
          <w:szCs w:val="22"/>
        </w:rPr>
        <w:t>ower requirement compared with l</w:t>
      </w:r>
      <w:r>
        <w:rPr>
          <w:rFonts w:ascii="Times New Roman" w:hAnsi="Times New Roman"/>
          <w:sz w:val="22"/>
          <w:szCs w:val="22"/>
        </w:rPr>
        <w:t xml:space="preserve">abel power set method makes this approach attractive and practical for a large number of target classes.    </w:t>
      </w:r>
    </w:p>
    <w:p w14:paraId="0123B0F9" w14:textId="77777777" w:rsidR="001934EB" w:rsidRDefault="001934EB" w:rsidP="001934EB">
      <w:pPr>
        <w:pStyle w:val="BodyText"/>
        <w:ind w:right="28" w:firstLine="0"/>
        <w:rPr>
          <w:rFonts w:ascii="Times New Roman" w:hAnsi="Times New Roman"/>
          <w:sz w:val="22"/>
          <w:szCs w:val="22"/>
        </w:rPr>
      </w:pPr>
      <w:r>
        <w:rPr>
          <w:rFonts w:ascii="Times New Roman" w:hAnsi="Times New Roman"/>
          <w:sz w:val="22"/>
          <w:szCs w:val="22"/>
        </w:rPr>
        <w:t xml:space="preserve">In this study, seven combined faults are tested to evaluate the performance of all classifiers. These seven faults are composed of two distinct faults components, in which one of the components, ‘Missing Tooth’, is common for all of the seven and other component is different for every fault.  As a result, the ‘Missing Tooth’ fault component is successfully identified in almost all of the examples of combined faults. In two out of the seven faults, another fault component is also detected. While in case of other combined faults, networks remained unsuccessful in identifying another fault component.  </w:t>
      </w:r>
    </w:p>
    <w:p w14:paraId="7AF3B353" w14:textId="1BD7741A" w:rsidR="001934EB" w:rsidRDefault="001934EB" w:rsidP="001934EB">
      <w:pPr>
        <w:pStyle w:val="BodyText"/>
        <w:ind w:right="28" w:firstLine="0"/>
        <w:rPr>
          <w:rFonts w:ascii="Times New Roman" w:hAnsi="Times New Roman"/>
          <w:sz w:val="22"/>
          <w:szCs w:val="22"/>
        </w:rPr>
      </w:pPr>
      <w:r>
        <w:rPr>
          <w:rFonts w:ascii="Times New Roman" w:hAnsi="Times New Roman"/>
          <w:sz w:val="22"/>
          <w:szCs w:val="22"/>
        </w:rPr>
        <w:t>Above limitations may be addressed by adopting a higher sampling rate of data collection and collecting more number of examples of each fault to overcome the problem of overfitting. Also,</w:t>
      </w:r>
      <w:r w:rsidRPr="001934EB">
        <w:rPr>
          <w:rFonts w:ascii="Times New Roman" w:hAnsi="Times New Roman"/>
          <w:sz w:val="22"/>
          <w:szCs w:val="22"/>
        </w:rPr>
        <w:t xml:space="preserve"> </w:t>
      </w:r>
      <w:r>
        <w:rPr>
          <w:rFonts w:ascii="Times New Roman" w:hAnsi="Times New Roman"/>
          <w:sz w:val="22"/>
          <w:szCs w:val="22"/>
        </w:rPr>
        <w:t>A</w:t>
      </w:r>
      <w:r w:rsidRPr="008B7950">
        <w:rPr>
          <w:rFonts w:ascii="Times New Roman" w:hAnsi="Times New Roman"/>
          <w:sz w:val="22"/>
          <w:szCs w:val="22"/>
        </w:rPr>
        <w:t xml:space="preserve">ttempt </w:t>
      </w:r>
      <w:r>
        <w:rPr>
          <w:rFonts w:ascii="Times New Roman" w:hAnsi="Times New Roman"/>
          <w:sz w:val="22"/>
          <w:szCs w:val="22"/>
        </w:rPr>
        <w:t xml:space="preserve">should be made in future studies, to understand the phenomenon of distortion in the distribution of STFT plot of combined fault due composition of two or more faults.   </w:t>
      </w:r>
    </w:p>
    <w:p w14:paraId="338DCDEE" w14:textId="77777777" w:rsidR="001934EB" w:rsidRDefault="001934EB" w:rsidP="001934EB">
      <w:pPr>
        <w:pStyle w:val="BodyText"/>
        <w:ind w:right="28" w:firstLine="0"/>
        <w:rPr>
          <w:rFonts w:ascii="Times New Roman" w:hAnsi="Times New Roman"/>
          <w:sz w:val="22"/>
          <w:szCs w:val="22"/>
        </w:rPr>
      </w:pPr>
    </w:p>
    <w:p w14:paraId="6221FE0C" w14:textId="77777777" w:rsidR="001934EB" w:rsidRDefault="001934EB" w:rsidP="001934EB">
      <w:pPr>
        <w:pStyle w:val="BodyText"/>
        <w:ind w:right="28" w:firstLine="0"/>
        <w:rPr>
          <w:rFonts w:ascii="Times New Roman" w:hAnsi="Times New Roman"/>
          <w:sz w:val="22"/>
          <w:szCs w:val="22"/>
        </w:rPr>
      </w:pPr>
    </w:p>
    <w:p w14:paraId="4D1C035A" w14:textId="77777777" w:rsidR="001934EB" w:rsidRPr="001934EB" w:rsidRDefault="001934EB" w:rsidP="001934EB">
      <w:pPr>
        <w:pStyle w:val="BodyText"/>
        <w:ind w:right="28" w:firstLine="0"/>
        <w:rPr>
          <w:rFonts w:ascii="Times New Roman" w:hAnsi="Times New Roman"/>
          <w:sz w:val="22"/>
          <w:szCs w:val="22"/>
        </w:rPr>
      </w:pPr>
    </w:p>
    <w:sdt>
      <w:sdtPr>
        <w:id w:val="1402790881"/>
        <w:docPartObj>
          <w:docPartGallery w:val="Bibliographies"/>
          <w:docPartUnique/>
        </w:docPartObj>
      </w:sdtPr>
      <w:sdtEndPr>
        <w:rPr>
          <w:rFonts w:asciiTheme="minorHAnsi" w:eastAsiaTheme="minorHAnsi" w:hAnsiTheme="minorHAnsi" w:cstheme="minorBidi"/>
          <w:b w:val="0"/>
          <w:color w:val="auto"/>
          <w:sz w:val="22"/>
          <w:szCs w:val="22"/>
        </w:rPr>
      </w:sdtEndPr>
      <w:sdtContent>
        <w:p w14:paraId="3C6C8F8D" w14:textId="5F8FC6E7" w:rsidR="00E46761" w:rsidRDefault="00E46761">
          <w:pPr>
            <w:pStyle w:val="Heading1"/>
          </w:pPr>
          <w:r>
            <w:t>Bibliography</w:t>
          </w:r>
        </w:p>
        <w:sdt>
          <w:sdtPr>
            <w:id w:val="111145805"/>
            <w:bibliography/>
          </w:sdtPr>
          <w:sdtContent>
            <w:p w14:paraId="5D03A22B" w14:textId="77777777" w:rsidR="00E46761" w:rsidRDefault="00E46761" w:rsidP="00E46761">
              <w:pPr>
                <w:pStyle w:val="Bibliography"/>
                <w:ind w:left="720" w:hanging="720"/>
                <w:rPr>
                  <w:noProof/>
                  <w:sz w:val="24"/>
                  <w:szCs w:val="24"/>
                </w:rPr>
              </w:pPr>
              <w:r>
                <w:fldChar w:fldCharType="begin"/>
              </w:r>
              <w:r>
                <w:instrText xml:space="preserve"> BIBLIOGRAPHY </w:instrText>
              </w:r>
              <w:r>
                <w:fldChar w:fldCharType="separate"/>
              </w:r>
              <w:r>
                <w:rPr>
                  <w:noProof/>
                </w:rPr>
                <w:t xml:space="preserve">VYAS. (2001). rOTOR mODELLING. </w:t>
              </w:r>
              <w:r>
                <w:rPr>
                  <w:i/>
                  <w:iCs/>
                  <w:noProof/>
                </w:rPr>
                <w:t>MREXDG</w:t>
              </w:r>
              <w:r>
                <w:rPr>
                  <w:noProof/>
                </w:rPr>
                <w:t>, 451.</w:t>
              </w:r>
            </w:p>
            <w:p w14:paraId="2BCBF362" w14:textId="2C695287" w:rsidR="00E46761" w:rsidRDefault="00E46761" w:rsidP="00E46761">
              <w:r>
                <w:rPr>
                  <w:b/>
                  <w:bCs/>
                  <w:noProof/>
                </w:rPr>
                <w:fldChar w:fldCharType="end"/>
              </w:r>
            </w:p>
          </w:sdtContent>
        </w:sdt>
      </w:sdtContent>
    </w:sdt>
    <w:sdt>
      <w:sdtPr>
        <w:id w:val="-1258974795"/>
        <w:docPartObj>
          <w:docPartGallery w:val="Bibliographies"/>
          <w:docPartUnique/>
        </w:docPartObj>
      </w:sdtPr>
      <w:sdtEndPr>
        <w:rPr>
          <w:rFonts w:asciiTheme="minorHAnsi" w:eastAsiaTheme="minorHAnsi" w:hAnsiTheme="minorHAnsi" w:cstheme="minorBidi"/>
          <w:b w:val="0"/>
          <w:color w:val="auto"/>
          <w:sz w:val="22"/>
          <w:szCs w:val="22"/>
        </w:rPr>
      </w:sdtEndPr>
      <w:sdtContent>
        <w:p w14:paraId="5D503A3E" w14:textId="65D9400E" w:rsidR="00E46761" w:rsidRDefault="00E46761">
          <w:pPr>
            <w:pStyle w:val="Heading1"/>
          </w:pPr>
          <w:r>
            <w:t>Bibliography</w:t>
          </w:r>
        </w:p>
        <w:sdt>
          <w:sdtPr>
            <w:id w:val="-1791823491"/>
            <w:bibliography/>
          </w:sdtPr>
          <w:sdtContent>
            <w:p w14:paraId="71E2796E" w14:textId="77777777" w:rsidR="00E46761" w:rsidRDefault="00E46761" w:rsidP="00E46761">
              <w:pPr>
                <w:pStyle w:val="Bibliography"/>
                <w:ind w:left="720" w:hanging="720"/>
                <w:rPr>
                  <w:noProof/>
                  <w:sz w:val="24"/>
                  <w:szCs w:val="24"/>
                </w:rPr>
              </w:pPr>
              <w:r>
                <w:fldChar w:fldCharType="begin"/>
              </w:r>
              <w:r>
                <w:instrText xml:space="preserve"> BIBLIOGRAPHY </w:instrText>
              </w:r>
              <w:r>
                <w:fldChar w:fldCharType="separate"/>
              </w:r>
              <w:r>
                <w:rPr>
                  <w:noProof/>
                </w:rPr>
                <w:t xml:space="preserve">VYAS. (2001). rOTOR mODELLING. </w:t>
              </w:r>
              <w:r>
                <w:rPr>
                  <w:i/>
                  <w:iCs/>
                  <w:noProof/>
                </w:rPr>
                <w:t>MREXDG</w:t>
              </w:r>
              <w:r>
                <w:rPr>
                  <w:noProof/>
                </w:rPr>
                <w:t>, 451.</w:t>
              </w:r>
            </w:p>
            <w:p w14:paraId="69D74CB0" w14:textId="592B1BE0" w:rsidR="00E46761" w:rsidRDefault="00E46761" w:rsidP="00E46761">
              <w:r>
                <w:rPr>
                  <w:b/>
                  <w:bCs/>
                  <w:noProof/>
                </w:rPr>
                <w:fldChar w:fldCharType="end"/>
              </w:r>
            </w:p>
          </w:sdtContent>
        </w:sdt>
      </w:sdtContent>
    </w:sdt>
    <w:p w14:paraId="312B9DE5" w14:textId="0E89B391" w:rsidR="002D3058" w:rsidRDefault="002D3058" w:rsidP="00304904">
      <w:pPr>
        <w:pStyle w:val="Title"/>
      </w:pPr>
      <w:r w:rsidRPr="00D14B95">
        <w:rPr>
          <w:sz w:val="40"/>
        </w:rPr>
        <w:t>R</w:t>
      </w:r>
      <w:r w:rsidRPr="00D14B95">
        <w:t>EFERENCES</w:t>
      </w:r>
    </w:p>
    <w:p w14:paraId="5557887B" w14:textId="6D6BCB4F" w:rsidR="006E20CA" w:rsidRPr="006E20CA" w:rsidRDefault="008A0D59"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6E20CA" w:rsidRPr="006E20CA">
        <w:rPr>
          <w:rFonts w:ascii="Times New Roman" w:hAnsi="Times New Roman" w:cs="Times New Roman"/>
          <w:noProof/>
          <w:szCs w:val="24"/>
        </w:rPr>
        <w:t>[1]</w:t>
      </w:r>
      <w:r w:rsidR="006E20CA" w:rsidRPr="006E20CA">
        <w:rPr>
          <w:rFonts w:ascii="Times New Roman" w:hAnsi="Times New Roman" w:cs="Times New Roman"/>
          <w:noProof/>
          <w:szCs w:val="24"/>
        </w:rPr>
        <w:tab/>
        <w:t>A.R. Mohanty, “NPTEL : Mechanical Engineering - Machinery fault diagnosis and signal processing.” https://nptel.ac.in/courses/112/105/112105048/ (accessed Jun. 12, 2020).</w:t>
      </w:r>
    </w:p>
    <w:p w14:paraId="1A1BAD74"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w:t>
      </w:r>
      <w:r w:rsidRPr="006E20CA">
        <w:rPr>
          <w:rFonts w:ascii="Times New Roman" w:hAnsi="Times New Roman" w:cs="Times New Roman"/>
          <w:noProof/>
          <w:szCs w:val="24"/>
        </w:rPr>
        <w:tab/>
        <w:t>D. Satishkumar, “Artificial Neural Networks For Fault Diagnosis Of Rotating Machinery,” IIT Kanpur, 1997.</w:t>
      </w:r>
    </w:p>
    <w:p w14:paraId="32D9FBA8"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3]</w:t>
      </w:r>
      <w:r w:rsidRPr="006E20CA">
        <w:rPr>
          <w:rFonts w:ascii="Times New Roman" w:hAnsi="Times New Roman" w:cs="Times New Roman"/>
          <w:noProof/>
          <w:szCs w:val="24"/>
        </w:rPr>
        <w:tab/>
        <w:t>J .Singh, “Condition Monitoring of Geared Rotor Systems using Neaural Networks,” IIT Kanpur, 2006.</w:t>
      </w:r>
    </w:p>
    <w:p w14:paraId="6F981E91"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4]</w:t>
      </w:r>
      <w:r w:rsidRPr="006E20CA">
        <w:rPr>
          <w:rFonts w:ascii="Times New Roman" w:hAnsi="Times New Roman" w:cs="Times New Roman"/>
          <w:noProof/>
          <w:szCs w:val="24"/>
        </w:rPr>
        <w:tab/>
        <w:t xml:space="preserve">S. Fatima, B. Guduri, A. R. Mohanty, and V. N. A. Naikan, “Transducer invariant multi-class fault classification in a rotor-bearing system using support vector machines,” </w:t>
      </w:r>
      <w:r w:rsidRPr="006E20CA">
        <w:rPr>
          <w:rFonts w:ascii="Times New Roman" w:hAnsi="Times New Roman" w:cs="Times New Roman"/>
          <w:i/>
          <w:iCs/>
          <w:noProof/>
          <w:szCs w:val="24"/>
        </w:rPr>
        <w:t>Meas. J. Int. Meas. Confed.</w:t>
      </w:r>
      <w:r w:rsidRPr="006E20CA">
        <w:rPr>
          <w:rFonts w:ascii="Times New Roman" w:hAnsi="Times New Roman" w:cs="Times New Roman"/>
          <w:noProof/>
          <w:szCs w:val="24"/>
        </w:rPr>
        <w:t>, vol. 58, pp. 363–374, 2014, doi: 10.1016/j.measurement.2014.08.042.</w:t>
      </w:r>
    </w:p>
    <w:p w14:paraId="39D985E8"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5]</w:t>
      </w:r>
      <w:r w:rsidRPr="006E20CA">
        <w:rPr>
          <w:rFonts w:ascii="Times New Roman" w:hAnsi="Times New Roman" w:cs="Times New Roman"/>
          <w:noProof/>
          <w:szCs w:val="24"/>
        </w:rPr>
        <w:tab/>
        <w:t xml:space="preserve">O. Janssens </w:t>
      </w:r>
      <w:r w:rsidRPr="006E20CA">
        <w:rPr>
          <w:rFonts w:ascii="Times New Roman" w:hAnsi="Times New Roman" w:cs="Times New Roman"/>
          <w:i/>
          <w:iCs/>
          <w:noProof/>
          <w:szCs w:val="24"/>
        </w:rPr>
        <w:t>et al.</w:t>
      </w:r>
      <w:r w:rsidRPr="006E20CA">
        <w:rPr>
          <w:rFonts w:ascii="Times New Roman" w:hAnsi="Times New Roman" w:cs="Times New Roman"/>
          <w:noProof/>
          <w:szCs w:val="24"/>
        </w:rPr>
        <w:t xml:space="preserve">, “Thermal image based fault diagnosis for rotating machinery,” </w:t>
      </w:r>
      <w:r w:rsidRPr="006E20CA">
        <w:rPr>
          <w:rFonts w:ascii="Times New Roman" w:hAnsi="Times New Roman" w:cs="Times New Roman"/>
          <w:i/>
          <w:iCs/>
          <w:noProof/>
          <w:szCs w:val="24"/>
        </w:rPr>
        <w:t>Infrared Phys. Technol.</w:t>
      </w:r>
      <w:r w:rsidRPr="006E20CA">
        <w:rPr>
          <w:rFonts w:ascii="Times New Roman" w:hAnsi="Times New Roman" w:cs="Times New Roman"/>
          <w:noProof/>
          <w:szCs w:val="24"/>
        </w:rPr>
        <w:t>, vol. 73, pp. 78–87, 2015, doi: 10.1016/j.infrared.2015.09.004.</w:t>
      </w:r>
    </w:p>
    <w:p w14:paraId="68F2D80A"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6]</w:t>
      </w:r>
      <w:r w:rsidRPr="006E20CA">
        <w:rPr>
          <w:rFonts w:ascii="Times New Roman" w:hAnsi="Times New Roman" w:cs="Times New Roman"/>
          <w:noProof/>
          <w:szCs w:val="24"/>
        </w:rPr>
        <w:tab/>
        <w:t xml:space="preserve">O. Janssens, R. Van De Walle, M. Loccufier, and S. Van Hoecke, “Deep Learning for Infrared Thermal Image Based Machine Health Monitoring,” </w:t>
      </w:r>
      <w:r w:rsidRPr="006E20CA">
        <w:rPr>
          <w:rFonts w:ascii="Times New Roman" w:hAnsi="Times New Roman" w:cs="Times New Roman"/>
          <w:i/>
          <w:iCs/>
          <w:noProof/>
          <w:szCs w:val="24"/>
        </w:rPr>
        <w:t>IEEE/ASME Trans. Mechatronics</w:t>
      </w:r>
      <w:r w:rsidRPr="006E20CA">
        <w:rPr>
          <w:rFonts w:ascii="Times New Roman" w:hAnsi="Times New Roman" w:cs="Times New Roman"/>
          <w:noProof/>
          <w:szCs w:val="24"/>
        </w:rPr>
        <w:t>, vol. 23, no. 1, pp. 151–159, 2018, doi: 10.1109/TMECH.2017.2722479.</w:t>
      </w:r>
    </w:p>
    <w:p w14:paraId="4756F1C4"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7]</w:t>
      </w:r>
      <w:r w:rsidRPr="006E20CA">
        <w:rPr>
          <w:rFonts w:ascii="Times New Roman" w:hAnsi="Times New Roman" w:cs="Times New Roman"/>
          <w:noProof/>
          <w:szCs w:val="24"/>
        </w:rPr>
        <w:tab/>
        <w:t xml:space="preserve">H. Jeong, S. Park, S. Woo, and S. Lee, “Rotating Machinery Diagnostics Using Deep Learning on Orbit Plot Images,” </w:t>
      </w:r>
      <w:r w:rsidRPr="006E20CA">
        <w:rPr>
          <w:rFonts w:ascii="Times New Roman" w:hAnsi="Times New Roman" w:cs="Times New Roman"/>
          <w:i/>
          <w:iCs/>
          <w:noProof/>
          <w:szCs w:val="24"/>
        </w:rPr>
        <w:t>Procedia Manuf.</w:t>
      </w:r>
      <w:r w:rsidRPr="006E20CA">
        <w:rPr>
          <w:rFonts w:ascii="Times New Roman" w:hAnsi="Times New Roman" w:cs="Times New Roman"/>
          <w:noProof/>
          <w:szCs w:val="24"/>
        </w:rPr>
        <w:t>, vol. 5, pp. 1107–1118, 2016, doi: 10.1016/j.promfg.2016.08.083.</w:t>
      </w:r>
    </w:p>
    <w:p w14:paraId="6D85C8E3"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8]</w:t>
      </w:r>
      <w:r w:rsidRPr="006E20CA">
        <w:rPr>
          <w:rFonts w:ascii="Times New Roman" w:hAnsi="Times New Roman" w:cs="Times New Roman"/>
          <w:noProof/>
          <w:szCs w:val="24"/>
        </w:rPr>
        <w:tab/>
        <w:t xml:space="preserve">H. Oh, B. C. Jeon, J. H. Jung, and B. D. Youn, “Smart diagnosis of journal bearing rotor systems: Unsupervised feature extraction scheme by deep learning,” </w:t>
      </w:r>
      <w:r w:rsidRPr="006E20CA">
        <w:rPr>
          <w:rFonts w:ascii="Times New Roman" w:hAnsi="Times New Roman" w:cs="Times New Roman"/>
          <w:i/>
          <w:iCs/>
          <w:noProof/>
          <w:szCs w:val="24"/>
        </w:rPr>
        <w:t>Proc. Annu. Conf. Progn. Heal. Manag. Soc. PHM</w:t>
      </w:r>
      <w:r w:rsidRPr="006E20CA">
        <w:rPr>
          <w:rFonts w:ascii="Times New Roman" w:hAnsi="Times New Roman" w:cs="Times New Roman"/>
          <w:noProof/>
          <w:szCs w:val="24"/>
        </w:rPr>
        <w:t>, vol. 2016-Octob, pp. 109–116, 2016.</w:t>
      </w:r>
    </w:p>
    <w:p w14:paraId="25109616" w14:textId="77777777" w:rsidR="0051744F"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9]</w:t>
      </w:r>
      <w:r w:rsidRPr="006E20CA">
        <w:rPr>
          <w:rFonts w:ascii="Times New Roman" w:hAnsi="Times New Roman" w:cs="Times New Roman"/>
          <w:noProof/>
          <w:szCs w:val="24"/>
        </w:rPr>
        <w:tab/>
        <w:t xml:space="preserve">G. Georgoulas </w:t>
      </w:r>
      <w:r w:rsidRPr="006E20CA">
        <w:rPr>
          <w:rFonts w:ascii="Times New Roman" w:hAnsi="Times New Roman" w:cs="Times New Roman"/>
          <w:i/>
          <w:iCs/>
          <w:noProof/>
          <w:szCs w:val="24"/>
        </w:rPr>
        <w:t>et al.</w:t>
      </w:r>
      <w:r w:rsidRPr="006E20CA">
        <w:rPr>
          <w:rFonts w:ascii="Times New Roman" w:hAnsi="Times New Roman" w:cs="Times New Roman"/>
          <w:noProof/>
          <w:szCs w:val="24"/>
        </w:rPr>
        <w:t xml:space="preserve">, “The use of a multilabel classification framework for the detection of broken bars and mixed eccentricity faults based on the start-up transient,” </w:t>
      </w:r>
      <w:r w:rsidRPr="006E20CA">
        <w:rPr>
          <w:rFonts w:ascii="Times New Roman" w:hAnsi="Times New Roman" w:cs="Times New Roman"/>
          <w:i/>
          <w:iCs/>
          <w:noProof/>
          <w:szCs w:val="24"/>
        </w:rPr>
        <w:t>IEEE Trans. Ind. Informatics</w:t>
      </w:r>
      <w:r w:rsidRPr="006E20CA">
        <w:rPr>
          <w:rFonts w:ascii="Times New Roman" w:hAnsi="Times New Roman" w:cs="Times New Roman"/>
          <w:noProof/>
          <w:szCs w:val="24"/>
        </w:rPr>
        <w:t xml:space="preserve">, vol. 13, no. 2, pp. 625–634, 2017, </w:t>
      </w:r>
      <w:r w:rsidRPr="006E20CA">
        <w:rPr>
          <w:rFonts w:ascii="Times New Roman" w:hAnsi="Times New Roman" w:cs="Times New Roman"/>
          <w:noProof/>
          <w:szCs w:val="24"/>
        </w:rPr>
        <w:lastRenderedPageBreak/>
        <w:t>doi</w:t>
      </w:r>
      <w:r w:rsidR="0051744F" w:rsidRPr="006E20CA">
        <w:rPr>
          <w:rFonts w:ascii="Times New Roman" w:hAnsi="Times New Roman" w:cs="Times New Roman"/>
          <w:noProof/>
          <w:szCs w:val="24"/>
        </w:rPr>
        <w:t>10.1109/TII.2016.2637169.</w:t>
      </w:r>
    </w:p>
    <w:p w14:paraId="6EBBE25A" w14:textId="085A874A" w:rsidR="006E20CA" w:rsidRPr="006E20CA" w:rsidRDefault="0051744F"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 xml:space="preserve"> </w:t>
      </w:r>
      <w:r w:rsidR="006E20CA" w:rsidRPr="006E20CA">
        <w:rPr>
          <w:rFonts w:ascii="Times New Roman" w:hAnsi="Times New Roman" w:cs="Times New Roman"/>
          <w:noProof/>
          <w:szCs w:val="24"/>
        </w:rPr>
        <w:t>[10]</w:t>
      </w:r>
      <w:r w:rsidR="006E20CA" w:rsidRPr="006E20CA">
        <w:rPr>
          <w:rFonts w:ascii="Times New Roman" w:hAnsi="Times New Roman" w:cs="Times New Roman"/>
          <w:noProof/>
          <w:szCs w:val="24"/>
        </w:rPr>
        <w:tab/>
        <w:t xml:space="preserve">M. Sadoughi, A. Downey, G. Bunge, A. Ranawat, C. Hu, and S. Laflamme, “A deep learning-based approach for fault diagnosis of roller element bearings,” </w:t>
      </w:r>
      <w:r w:rsidR="006E20CA" w:rsidRPr="006E20CA">
        <w:rPr>
          <w:rFonts w:ascii="Times New Roman" w:hAnsi="Times New Roman" w:cs="Times New Roman"/>
          <w:i/>
          <w:iCs/>
          <w:noProof/>
          <w:szCs w:val="24"/>
        </w:rPr>
        <w:t>Proc. Annu. Conf. Progn. Heal. Manag. Soc. PHM</w:t>
      </w:r>
      <w:r w:rsidR="006E20CA" w:rsidRPr="006E20CA">
        <w:rPr>
          <w:rFonts w:ascii="Times New Roman" w:hAnsi="Times New Roman" w:cs="Times New Roman"/>
          <w:noProof/>
          <w:szCs w:val="24"/>
        </w:rPr>
        <w:t>, 2018,</w:t>
      </w:r>
      <w:r>
        <w:rPr>
          <w:rFonts w:ascii="Times New Roman" w:hAnsi="Times New Roman" w:cs="Times New Roman"/>
          <w:noProof/>
          <w:szCs w:val="24"/>
        </w:rPr>
        <w:t xml:space="preserve"> pp. 1-7doi:</w:t>
      </w:r>
      <w:r w:rsidR="006E20CA" w:rsidRPr="006E20CA">
        <w:rPr>
          <w:rFonts w:ascii="Times New Roman" w:hAnsi="Times New Roman" w:cs="Times New Roman"/>
          <w:noProof/>
          <w:szCs w:val="24"/>
        </w:rPr>
        <w:t>10.1234/phmconf.2018.v10i1.526.</w:t>
      </w:r>
    </w:p>
    <w:p w14:paraId="38E79985"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11]</w:t>
      </w:r>
      <w:r w:rsidRPr="006E20CA">
        <w:rPr>
          <w:rFonts w:ascii="Times New Roman" w:hAnsi="Times New Roman" w:cs="Times New Roman"/>
          <w:noProof/>
          <w:szCs w:val="24"/>
        </w:rPr>
        <w:tab/>
        <w:t xml:space="preserve">Z. Yuan, L. Zhang, and L. Duan, “A novel fusion diagnosis method for rotor system fault based on deep learning and multi-sourced heterogeneous monitoring data,” </w:t>
      </w:r>
      <w:r w:rsidRPr="006E20CA">
        <w:rPr>
          <w:rFonts w:ascii="Times New Roman" w:hAnsi="Times New Roman" w:cs="Times New Roman"/>
          <w:i/>
          <w:iCs/>
          <w:noProof/>
          <w:szCs w:val="24"/>
        </w:rPr>
        <w:t>Meas. Sci. Technol.</w:t>
      </w:r>
      <w:r w:rsidRPr="006E20CA">
        <w:rPr>
          <w:rFonts w:ascii="Times New Roman" w:hAnsi="Times New Roman" w:cs="Times New Roman"/>
          <w:noProof/>
          <w:szCs w:val="24"/>
        </w:rPr>
        <w:t>, vol. 29, no. 11, 2018, doi: 10.1088/1361-6501/aadfb3.</w:t>
      </w:r>
    </w:p>
    <w:p w14:paraId="27F962B4"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12]</w:t>
      </w:r>
      <w:r w:rsidRPr="006E20CA">
        <w:rPr>
          <w:rFonts w:ascii="Times New Roman" w:hAnsi="Times New Roman" w:cs="Times New Roman"/>
          <w:noProof/>
          <w:szCs w:val="24"/>
        </w:rPr>
        <w:tab/>
        <w:t xml:space="preserve">R. Liu, B. Yang, E. Zio, and X. Chen, “Artificial intelligence for fault diagnosis of rotating machinery: A review,” </w:t>
      </w:r>
      <w:r w:rsidRPr="006E20CA">
        <w:rPr>
          <w:rFonts w:ascii="Times New Roman" w:hAnsi="Times New Roman" w:cs="Times New Roman"/>
          <w:i/>
          <w:iCs/>
          <w:noProof/>
          <w:szCs w:val="24"/>
        </w:rPr>
        <w:t>Mech. Syst. Signal Process.</w:t>
      </w:r>
      <w:r w:rsidRPr="006E20CA">
        <w:rPr>
          <w:rFonts w:ascii="Times New Roman" w:hAnsi="Times New Roman" w:cs="Times New Roman"/>
          <w:noProof/>
          <w:szCs w:val="24"/>
        </w:rPr>
        <w:t>, vol. 108, pp. 33–47, 2018, doi: 10.1016/j.ymssp.2018.02.016.</w:t>
      </w:r>
    </w:p>
    <w:p w14:paraId="254C4FA3"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13]</w:t>
      </w:r>
      <w:r w:rsidRPr="006E20CA">
        <w:rPr>
          <w:rFonts w:ascii="Times New Roman" w:hAnsi="Times New Roman" w:cs="Times New Roman"/>
          <w:noProof/>
          <w:szCs w:val="24"/>
        </w:rPr>
        <w:tab/>
        <w:t xml:space="preserve">X. Zhu </w:t>
      </w:r>
      <w:r w:rsidRPr="006E20CA">
        <w:rPr>
          <w:rFonts w:ascii="Times New Roman" w:hAnsi="Times New Roman" w:cs="Times New Roman"/>
          <w:i/>
          <w:iCs/>
          <w:noProof/>
          <w:szCs w:val="24"/>
        </w:rPr>
        <w:t>et al.</w:t>
      </w:r>
      <w:r w:rsidRPr="006E20CA">
        <w:rPr>
          <w:rFonts w:ascii="Times New Roman" w:hAnsi="Times New Roman" w:cs="Times New Roman"/>
          <w:noProof/>
          <w:szCs w:val="24"/>
        </w:rPr>
        <w:t xml:space="preserve">, “Rotor fault diagnosis using a convolutional neural network with symmetrized dot pattern images,” </w:t>
      </w:r>
      <w:r w:rsidRPr="006E20CA">
        <w:rPr>
          <w:rFonts w:ascii="Times New Roman" w:hAnsi="Times New Roman" w:cs="Times New Roman"/>
          <w:i/>
          <w:iCs/>
          <w:noProof/>
          <w:szCs w:val="24"/>
        </w:rPr>
        <w:t>Meas. J. Int. Meas. Confed.</w:t>
      </w:r>
      <w:r w:rsidRPr="006E20CA">
        <w:rPr>
          <w:rFonts w:ascii="Times New Roman" w:hAnsi="Times New Roman" w:cs="Times New Roman"/>
          <w:noProof/>
          <w:szCs w:val="24"/>
        </w:rPr>
        <w:t>, vol. 138, pp. 526–535, 2019, doi: 10.1016/j.measurement.2019.02.022.</w:t>
      </w:r>
    </w:p>
    <w:p w14:paraId="7B97D530"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14]</w:t>
      </w:r>
      <w:r w:rsidRPr="006E20CA">
        <w:rPr>
          <w:rFonts w:ascii="Times New Roman" w:hAnsi="Times New Roman" w:cs="Times New Roman"/>
          <w:noProof/>
          <w:szCs w:val="24"/>
        </w:rPr>
        <w:tab/>
        <w:t xml:space="preserve">S. Ma and F. Chu, “Ensemble deep learning-based fault diagnosis of rotor bearing systems,” </w:t>
      </w:r>
      <w:r w:rsidRPr="006E20CA">
        <w:rPr>
          <w:rFonts w:ascii="Times New Roman" w:hAnsi="Times New Roman" w:cs="Times New Roman"/>
          <w:i/>
          <w:iCs/>
          <w:noProof/>
          <w:szCs w:val="24"/>
        </w:rPr>
        <w:t>Comput. Ind.</w:t>
      </w:r>
      <w:r w:rsidRPr="006E20CA">
        <w:rPr>
          <w:rFonts w:ascii="Times New Roman" w:hAnsi="Times New Roman" w:cs="Times New Roman"/>
          <w:noProof/>
          <w:szCs w:val="24"/>
        </w:rPr>
        <w:t>, vol. 105, pp. 143–152, Feb. 2019, doi: 10.1016/j.compind.2018.12.012.</w:t>
      </w:r>
    </w:p>
    <w:p w14:paraId="0ADA7C64"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15]</w:t>
      </w:r>
      <w:r w:rsidRPr="006E20CA">
        <w:rPr>
          <w:rFonts w:ascii="Times New Roman" w:hAnsi="Times New Roman" w:cs="Times New Roman"/>
          <w:noProof/>
          <w:szCs w:val="24"/>
        </w:rPr>
        <w:tab/>
        <w:t xml:space="preserve">Z. Shi and W. Dong, “Analysis of Turbine Rotor Fault Diagnosis Method,” </w:t>
      </w:r>
      <w:r w:rsidRPr="006E20CA">
        <w:rPr>
          <w:rFonts w:ascii="Times New Roman" w:hAnsi="Times New Roman" w:cs="Times New Roman"/>
          <w:i/>
          <w:iCs/>
          <w:noProof/>
          <w:szCs w:val="24"/>
        </w:rPr>
        <w:t>IOP Conf. Ser. Mater. Sci. Eng.</w:t>
      </w:r>
      <w:r w:rsidRPr="006E20CA">
        <w:rPr>
          <w:rFonts w:ascii="Times New Roman" w:hAnsi="Times New Roman" w:cs="Times New Roman"/>
          <w:noProof/>
          <w:szCs w:val="24"/>
        </w:rPr>
        <w:t>, vol. 686, no. 1, 2019, doi: 10.1088/1757-899X/686/1/012025.</w:t>
      </w:r>
    </w:p>
    <w:p w14:paraId="7AE2B5A8"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16]</w:t>
      </w:r>
      <w:r w:rsidRPr="006E20CA">
        <w:rPr>
          <w:rFonts w:ascii="Times New Roman" w:hAnsi="Times New Roman" w:cs="Times New Roman"/>
          <w:noProof/>
          <w:szCs w:val="24"/>
        </w:rPr>
        <w:tab/>
        <w:t xml:space="preserve">Z. Xiaoxun, Z. Jianhong, H. Dongnan, and H. Zhonghe, “Research on mechanical rotor condition monitoring based on VCNN,” in </w:t>
      </w:r>
      <w:r w:rsidRPr="006E20CA">
        <w:rPr>
          <w:rFonts w:ascii="Times New Roman" w:hAnsi="Times New Roman" w:cs="Times New Roman"/>
          <w:i/>
          <w:iCs/>
          <w:noProof/>
          <w:szCs w:val="24"/>
        </w:rPr>
        <w:t>Energy Procedia</w:t>
      </w:r>
      <w:r w:rsidRPr="006E20CA">
        <w:rPr>
          <w:rFonts w:ascii="Times New Roman" w:hAnsi="Times New Roman" w:cs="Times New Roman"/>
          <w:noProof/>
          <w:szCs w:val="24"/>
        </w:rPr>
        <w:t>, Feb. 2019, vol. 158, pp. 6393–6398, doi: 10.1016/j.egypro.2019.01.208.</w:t>
      </w:r>
    </w:p>
    <w:p w14:paraId="665FEA1C"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17]</w:t>
      </w:r>
      <w:r w:rsidRPr="006E20CA">
        <w:rPr>
          <w:rFonts w:ascii="Times New Roman" w:hAnsi="Times New Roman" w:cs="Times New Roman"/>
          <w:noProof/>
          <w:szCs w:val="24"/>
        </w:rPr>
        <w:tab/>
        <w:t xml:space="preserve">F. Ben Abid, M. Sallem, and A. Braham, “Robust Interpretable Deep Learning for Intelligent Fault Diagnosis of Induction Motors,” </w:t>
      </w:r>
      <w:r w:rsidRPr="006E20CA">
        <w:rPr>
          <w:rFonts w:ascii="Times New Roman" w:hAnsi="Times New Roman" w:cs="Times New Roman"/>
          <w:i/>
          <w:iCs/>
          <w:noProof/>
          <w:szCs w:val="24"/>
        </w:rPr>
        <w:t>IEEE Trans. Instrum. Meas.</w:t>
      </w:r>
      <w:r w:rsidRPr="006E20CA">
        <w:rPr>
          <w:rFonts w:ascii="Times New Roman" w:hAnsi="Times New Roman" w:cs="Times New Roman"/>
          <w:noProof/>
          <w:szCs w:val="24"/>
        </w:rPr>
        <w:t>, vol. 69, no. 6, pp. 3506–3515, 2019, doi: 10.1109/tim.2019.2932162.</w:t>
      </w:r>
    </w:p>
    <w:p w14:paraId="08A52C96" w14:textId="1404C554"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18]</w:t>
      </w:r>
      <w:r w:rsidRPr="006E20CA">
        <w:rPr>
          <w:rFonts w:ascii="Times New Roman" w:hAnsi="Times New Roman" w:cs="Times New Roman"/>
          <w:noProof/>
          <w:szCs w:val="24"/>
        </w:rPr>
        <w:tab/>
        <w:t>N. Sonkul, “Deep Learning Protocol for Condition Monitoring and Fault Identification in a Rotor-Bearing System from raw Time-Domain data,” 2019.</w:t>
      </w:r>
    </w:p>
    <w:p w14:paraId="43AC25FF"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19]</w:t>
      </w:r>
      <w:r w:rsidRPr="006E20CA">
        <w:rPr>
          <w:rFonts w:ascii="Times New Roman" w:hAnsi="Times New Roman" w:cs="Times New Roman"/>
          <w:noProof/>
          <w:szCs w:val="24"/>
        </w:rPr>
        <w:tab/>
        <w:t xml:space="preserve">H. Wang, S. Li, L. Song, and L. Cui, “A novel convolutional neural network based fault recognition method via image fusion of multi-vibration-signals,” </w:t>
      </w:r>
      <w:r w:rsidRPr="006E20CA">
        <w:rPr>
          <w:rFonts w:ascii="Times New Roman" w:hAnsi="Times New Roman" w:cs="Times New Roman"/>
          <w:i/>
          <w:iCs/>
          <w:noProof/>
          <w:szCs w:val="24"/>
        </w:rPr>
        <w:t>Comput. Ind.</w:t>
      </w:r>
      <w:r w:rsidRPr="006E20CA">
        <w:rPr>
          <w:rFonts w:ascii="Times New Roman" w:hAnsi="Times New Roman" w:cs="Times New Roman"/>
          <w:noProof/>
          <w:szCs w:val="24"/>
        </w:rPr>
        <w:t>, vol. 105, pp. 182–190, 2019, doi: 10.1016/j.compind.2018.12.013.</w:t>
      </w:r>
    </w:p>
    <w:p w14:paraId="3E3A879F"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0]</w:t>
      </w:r>
      <w:r w:rsidRPr="006E20CA">
        <w:rPr>
          <w:rFonts w:ascii="Times New Roman" w:hAnsi="Times New Roman" w:cs="Times New Roman"/>
          <w:noProof/>
          <w:szCs w:val="24"/>
        </w:rPr>
        <w:tab/>
        <w:t xml:space="preserve">P. Chattopadhyay, N. Saha, C. Delpha, and J. Sil, “Deep Learning in Fault Diagnosis of Induction Motor Drives,” </w:t>
      </w:r>
      <w:r w:rsidRPr="006E20CA">
        <w:rPr>
          <w:rFonts w:ascii="Times New Roman" w:hAnsi="Times New Roman" w:cs="Times New Roman"/>
          <w:i/>
          <w:iCs/>
          <w:noProof/>
          <w:szCs w:val="24"/>
        </w:rPr>
        <w:t>Proc. - 2018 Progn. Syst. Heal. Manag. Conf. PHM-Chongqing 2018</w:t>
      </w:r>
      <w:r w:rsidRPr="006E20CA">
        <w:rPr>
          <w:rFonts w:ascii="Times New Roman" w:hAnsi="Times New Roman" w:cs="Times New Roman"/>
          <w:noProof/>
          <w:szCs w:val="24"/>
        </w:rPr>
        <w:t>, pp. 1068–1073, 2019, doi: 10.1109/PHM-Chongqing.2018.00189.</w:t>
      </w:r>
    </w:p>
    <w:p w14:paraId="6671AC63"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1]</w:t>
      </w:r>
      <w:r w:rsidRPr="006E20CA">
        <w:rPr>
          <w:rFonts w:ascii="Times New Roman" w:hAnsi="Times New Roman" w:cs="Times New Roman"/>
          <w:noProof/>
          <w:szCs w:val="24"/>
        </w:rPr>
        <w:tab/>
        <w:t xml:space="preserve">A. Nandi, S. Biswas, K. Samanta, S. S. Roy, and S. Chatterjee, “Diagnosis of Induction Motor Faults Using Frequency Occurrence Image Plots - A Deep Learning Approach,” </w:t>
      </w:r>
      <w:r w:rsidRPr="006E20CA">
        <w:rPr>
          <w:rFonts w:ascii="Times New Roman" w:hAnsi="Times New Roman" w:cs="Times New Roman"/>
          <w:i/>
          <w:iCs/>
          <w:noProof/>
          <w:szCs w:val="24"/>
        </w:rPr>
        <w:t>Proc. - 2019 Int. Conf. Electr. Electron. Comput. Eng. UPCON 2019</w:t>
      </w:r>
      <w:r w:rsidRPr="006E20CA">
        <w:rPr>
          <w:rFonts w:ascii="Times New Roman" w:hAnsi="Times New Roman" w:cs="Times New Roman"/>
          <w:noProof/>
          <w:szCs w:val="24"/>
        </w:rPr>
        <w:t>, pp. 1–4, 2019, doi: 10.1109/UPCON47278.2019.8980279.</w:t>
      </w:r>
    </w:p>
    <w:p w14:paraId="31EF32B3"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2]</w:t>
      </w:r>
      <w:r w:rsidRPr="006E20CA">
        <w:rPr>
          <w:rFonts w:ascii="Times New Roman" w:hAnsi="Times New Roman" w:cs="Times New Roman"/>
          <w:noProof/>
          <w:szCs w:val="24"/>
        </w:rPr>
        <w:tab/>
        <w:t xml:space="preserve">S. Kumar </w:t>
      </w:r>
      <w:r w:rsidRPr="006E20CA">
        <w:rPr>
          <w:rFonts w:ascii="Times New Roman" w:hAnsi="Times New Roman" w:cs="Times New Roman"/>
          <w:i/>
          <w:iCs/>
          <w:noProof/>
          <w:szCs w:val="24"/>
        </w:rPr>
        <w:t>et al.</w:t>
      </w:r>
      <w:r w:rsidRPr="006E20CA">
        <w:rPr>
          <w:rFonts w:ascii="Times New Roman" w:hAnsi="Times New Roman" w:cs="Times New Roman"/>
          <w:noProof/>
          <w:szCs w:val="24"/>
        </w:rPr>
        <w:t xml:space="preserve">, “A Comprehensive Review of Condition Based Prognostic Maintenance (CBPM) for Induction Motor,” </w:t>
      </w:r>
      <w:r w:rsidRPr="006E20CA">
        <w:rPr>
          <w:rFonts w:ascii="Times New Roman" w:hAnsi="Times New Roman" w:cs="Times New Roman"/>
          <w:i/>
          <w:iCs/>
          <w:noProof/>
          <w:szCs w:val="24"/>
        </w:rPr>
        <w:t>IEEE Access</w:t>
      </w:r>
      <w:r w:rsidRPr="006E20CA">
        <w:rPr>
          <w:rFonts w:ascii="Times New Roman" w:hAnsi="Times New Roman" w:cs="Times New Roman"/>
          <w:noProof/>
          <w:szCs w:val="24"/>
        </w:rPr>
        <w:t>, vol. 7, pp. 90690–90704, 2019, doi: 10.1109/ACCESS.2019.2926527.</w:t>
      </w:r>
    </w:p>
    <w:p w14:paraId="4078C39C"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3]</w:t>
      </w:r>
      <w:r w:rsidRPr="006E20CA">
        <w:rPr>
          <w:rFonts w:ascii="Times New Roman" w:hAnsi="Times New Roman" w:cs="Times New Roman"/>
          <w:noProof/>
          <w:szCs w:val="24"/>
        </w:rPr>
        <w:tab/>
        <w:t xml:space="preserve">W. J. Lee, K. Xia, N. L. Denton, B. Ribeiro, and J. W. Sutherland, “Development of a speed invariant deep learning model with application to condition monitoring of rotating machinery,” </w:t>
      </w:r>
      <w:r w:rsidRPr="006E20CA">
        <w:rPr>
          <w:rFonts w:ascii="Times New Roman" w:hAnsi="Times New Roman" w:cs="Times New Roman"/>
          <w:i/>
          <w:iCs/>
          <w:noProof/>
          <w:szCs w:val="24"/>
        </w:rPr>
        <w:t>J. Intell. Manuf.</w:t>
      </w:r>
      <w:r w:rsidRPr="006E20CA">
        <w:rPr>
          <w:rFonts w:ascii="Times New Roman" w:hAnsi="Times New Roman" w:cs="Times New Roman"/>
          <w:noProof/>
          <w:szCs w:val="24"/>
        </w:rPr>
        <w:t>, no. Kim 2019, 2020, doi: 10.1007/s10845-020-01578-x.</w:t>
      </w:r>
    </w:p>
    <w:p w14:paraId="73F5158E"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4]</w:t>
      </w:r>
      <w:r w:rsidRPr="006E20CA">
        <w:rPr>
          <w:rFonts w:ascii="Times New Roman" w:hAnsi="Times New Roman" w:cs="Times New Roman"/>
          <w:noProof/>
          <w:szCs w:val="24"/>
        </w:rPr>
        <w:tab/>
        <w:t xml:space="preserve">D. S. Alves </w:t>
      </w:r>
      <w:r w:rsidRPr="006E20CA">
        <w:rPr>
          <w:rFonts w:ascii="Times New Roman" w:hAnsi="Times New Roman" w:cs="Times New Roman"/>
          <w:i/>
          <w:iCs/>
          <w:noProof/>
          <w:szCs w:val="24"/>
        </w:rPr>
        <w:t>et al.</w:t>
      </w:r>
      <w:r w:rsidRPr="006E20CA">
        <w:rPr>
          <w:rFonts w:ascii="Times New Roman" w:hAnsi="Times New Roman" w:cs="Times New Roman"/>
          <w:noProof/>
          <w:szCs w:val="24"/>
        </w:rPr>
        <w:t xml:space="preserve">, “Uncertainty quantification in deep convolutional neural network diagnostics of journal bearings with ovalization fault,” </w:t>
      </w:r>
      <w:r w:rsidRPr="006E20CA">
        <w:rPr>
          <w:rFonts w:ascii="Times New Roman" w:hAnsi="Times New Roman" w:cs="Times New Roman"/>
          <w:i/>
          <w:iCs/>
          <w:noProof/>
          <w:szCs w:val="24"/>
        </w:rPr>
        <w:t>Mech. Mach. Theory</w:t>
      </w:r>
      <w:r w:rsidRPr="006E20CA">
        <w:rPr>
          <w:rFonts w:ascii="Times New Roman" w:hAnsi="Times New Roman" w:cs="Times New Roman"/>
          <w:noProof/>
          <w:szCs w:val="24"/>
        </w:rPr>
        <w:t xml:space="preserve">, vol. 149, p. </w:t>
      </w:r>
      <w:r w:rsidRPr="006E20CA">
        <w:rPr>
          <w:rFonts w:ascii="Times New Roman" w:hAnsi="Times New Roman" w:cs="Times New Roman"/>
          <w:noProof/>
          <w:szCs w:val="24"/>
        </w:rPr>
        <w:lastRenderedPageBreak/>
        <w:t>103835, 2020, doi: 10.1016/j.mechmachtheory.2020.103835.</w:t>
      </w:r>
    </w:p>
    <w:p w14:paraId="1C48D948"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5]</w:t>
      </w:r>
      <w:r w:rsidRPr="006E20CA">
        <w:rPr>
          <w:rFonts w:ascii="Times New Roman" w:hAnsi="Times New Roman" w:cs="Times New Roman"/>
          <w:noProof/>
          <w:szCs w:val="24"/>
        </w:rPr>
        <w:tab/>
        <w:t xml:space="preserve">W. J. Lee, H. Wu, A. Huang, and J. W. Sutherland, “Learning via acceleration spectrograms of a DC motor system with application to condition monitoring,” </w:t>
      </w:r>
      <w:r w:rsidRPr="006E20CA">
        <w:rPr>
          <w:rFonts w:ascii="Times New Roman" w:hAnsi="Times New Roman" w:cs="Times New Roman"/>
          <w:i/>
          <w:iCs/>
          <w:noProof/>
          <w:szCs w:val="24"/>
        </w:rPr>
        <w:t>Int. J. Adv. Manuf. Technol.</w:t>
      </w:r>
      <w:r w:rsidRPr="006E20CA">
        <w:rPr>
          <w:rFonts w:ascii="Times New Roman" w:hAnsi="Times New Roman" w:cs="Times New Roman"/>
          <w:noProof/>
          <w:szCs w:val="24"/>
        </w:rPr>
        <w:t>, vol. 106, no. 3–4, pp. 803–816, 2020, doi: 10.1007/s00170-019-04563-8.</w:t>
      </w:r>
    </w:p>
    <w:p w14:paraId="31C459D4" w14:textId="65D7418E"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6]</w:t>
      </w:r>
      <w:r w:rsidRPr="006E20CA">
        <w:rPr>
          <w:rFonts w:ascii="Times New Roman" w:hAnsi="Times New Roman" w:cs="Times New Roman"/>
          <w:noProof/>
          <w:szCs w:val="24"/>
        </w:rPr>
        <w:tab/>
        <w:t xml:space="preserve">T. Mitchell, </w:t>
      </w:r>
      <w:r w:rsidR="0051744F" w:rsidRPr="006E20CA">
        <w:rPr>
          <w:rFonts w:ascii="Times New Roman" w:hAnsi="Times New Roman" w:cs="Times New Roman"/>
          <w:noProof/>
          <w:szCs w:val="24"/>
        </w:rPr>
        <w:t>“</w:t>
      </w:r>
      <w:r w:rsidRPr="006E20CA">
        <w:rPr>
          <w:rFonts w:ascii="Times New Roman" w:hAnsi="Times New Roman" w:cs="Times New Roman"/>
          <w:i/>
          <w:iCs/>
          <w:noProof/>
          <w:szCs w:val="24"/>
        </w:rPr>
        <w:t>Machine Learning</w:t>
      </w:r>
      <w:r w:rsidR="0051744F" w:rsidRPr="006E20CA">
        <w:rPr>
          <w:rFonts w:ascii="Times New Roman" w:hAnsi="Times New Roman" w:cs="Times New Roman"/>
          <w:noProof/>
          <w:szCs w:val="24"/>
        </w:rPr>
        <w:t>”</w:t>
      </w:r>
      <w:r w:rsidRPr="006E20CA">
        <w:rPr>
          <w:rFonts w:ascii="Times New Roman" w:hAnsi="Times New Roman" w:cs="Times New Roman"/>
          <w:noProof/>
          <w:szCs w:val="24"/>
        </w:rPr>
        <w:t>, vol. 17. 1997.</w:t>
      </w:r>
    </w:p>
    <w:p w14:paraId="54B6D61B" w14:textId="68A74DEF"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7]</w:t>
      </w:r>
      <w:r w:rsidRPr="006E20CA">
        <w:rPr>
          <w:rFonts w:ascii="Times New Roman" w:hAnsi="Times New Roman" w:cs="Times New Roman"/>
          <w:noProof/>
          <w:szCs w:val="24"/>
        </w:rPr>
        <w:tab/>
        <w:t xml:space="preserve">I. Goodfellow, Y. Bengio, and A. Courville, </w:t>
      </w:r>
      <w:r w:rsidR="0051744F" w:rsidRPr="006E20CA">
        <w:rPr>
          <w:rFonts w:ascii="Times New Roman" w:hAnsi="Times New Roman" w:cs="Times New Roman"/>
          <w:noProof/>
          <w:szCs w:val="24"/>
        </w:rPr>
        <w:t>“</w:t>
      </w:r>
      <w:r w:rsidRPr="006E20CA">
        <w:rPr>
          <w:rFonts w:ascii="Times New Roman" w:hAnsi="Times New Roman" w:cs="Times New Roman"/>
          <w:i/>
          <w:iCs/>
          <w:noProof/>
          <w:szCs w:val="24"/>
        </w:rPr>
        <w:t>Deep learning</w:t>
      </w:r>
      <w:r w:rsidR="0051744F" w:rsidRPr="006E20CA">
        <w:rPr>
          <w:rFonts w:ascii="Times New Roman" w:hAnsi="Times New Roman" w:cs="Times New Roman"/>
          <w:noProof/>
          <w:szCs w:val="24"/>
        </w:rPr>
        <w:t>”,</w:t>
      </w:r>
      <w:r w:rsidRPr="006E20CA">
        <w:rPr>
          <w:rFonts w:ascii="Times New Roman" w:hAnsi="Times New Roman" w:cs="Times New Roman"/>
          <w:noProof/>
          <w:szCs w:val="24"/>
        </w:rPr>
        <w:t>2016.</w:t>
      </w:r>
    </w:p>
    <w:p w14:paraId="0540BD94"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8]</w:t>
      </w:r>
      <w:r w:rsidRPr="006E20CA">
        <w:rPr>
          <w:rFonts w:ascii="Times New Roman" w:hAnsi="Times New Roman" w:cs="Times New Roman"/>
          <w:noProof/>
          <w:szCs w:val="24"/>
        </w:rPr>
        <w:tab/>
        <w:t>R. S. Nitish Srivastava, Geoffrey Hinton, Alex Krizhevsky, Ilya Sutskever, “Dropout: A Simple Way to Prevent Neural Networks from Overfitting.” http://jmlr.org/papers/v15/srivastava14a.html (accessed Jun. 12, 2020).</w:t>
      </w:r>
    </w:p>
    <w:p w14:paraId="1FB57C3B" w14:textId="3B971474" w:rsid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29]</w:t>
      </w:r>
      <w:r w:rsidRPr="006E20CA">
        <w:rPr>
          <w:rFonts w:ascii="Times New Roman" w:hAnsi="Times New Roman" w:cs="Times New Roman"/>
          <w:noProof/>
          <w:szCs w:val="24"/>
        </w:rPr>
        <w:tab/>
        <w:t xml:space="preserve">J. Read, B. Pfahringer, G. Holmes, and E. Frank, “Classifier chains for multilabel classification,” </w:t>
      </w:r>
      <w:r w:rsidRPr="006E20CA">
        <w:rPr>
          <w:rFonts w:ascii="Times New Roman" w:hAnsi="Times New Roman" w:cs="Times New Roman"/>
          <w:i/>
          <w:iCs/>
          <w:noProof/>
          <w:szCs w:val="24"/>
        </w:rPr>
        <w:t>Mach. Learn.</w:t>
      </w:r>
      <w:r w:rsidRPr="006E20CA">
        <w:rPr>
          <w:rFonts w:ascii="Times New Roman" w:hAnsi="Times New Roman" w:cs="Times New Roman"/>
          <w:noProof/>
          <w:szCs w:val="24"/>
        </w:rPr>
        <w:t>, vol. 85, no. 3, pp. 333–359, 2011, doi: 10.1007/s10994-011-5256-5.</w:t>
      </w:r>
    </w:p>
    <w:p w14:paraId="26B0C5BD" w14:textId="77777777" w:rsidR="0092271F" w:rsidRPr="006E20CA" w:rsidRDefault="0092271F"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p>
    <w:p w14:paraId="106BB662" w14:textId="77777777"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30]</w:t>
      </w:r>
      <w:r w:rsidRPr="006E20CA">
        <w:rPr>
          <w:rFonts w:ascii="Times New Roman" w:hAnsi="Times New Roman" w:cs="Times New Roman"/>
          <w:noProof/>
          <w:szCs w:val="24"/>
        </w:rPr>
        <w:tab/>
        <w:t xml:space="preserve">H. Saruhan, S. Saridemir, A. Çiçek, and I. Uygur, “Vibration analysis of rolling element bearings defects,” </w:t>
      </w:r>
      <w:r w:rsidRPr="006E20CA">
        <w:rPr>
          <w:rFonts w:ascii="Times New Roman" w:hAnsi="Times New Roman" w:cs="Times New Roman"/>
          <w:i/>
          <w:iCs/>
          <w:noProof/>
          <w:szCs w:val="24"/>
        </w:rPr>
        <w:t>J. Appl. Res. Technol.</w:t>
      </w:r>
      <w:r w:rsidRPr="006E20CA">
        <w:rPr>
          <w:rFonts w:ascii="Times New Roman" w:hAnsi="Times New Roman" w:cs="Times New Roman"/>
          <w:noProof/>
          <w:szCs w:val="24"/>
        </w:rPr>
        <w:t>, vol. 12, no. 3, pp. 384–395, 2014, doi: 10.1016/S1665-6423(14)71620-7.</w:t>
      </w:r>
    </w:p>
    <w:p w14:paraId="0F408401" w14:textId="61A622BB"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szCs w:val="24"/>
        </w:rPr>
      </w:pPr>
      <w:r w:rsidRPr="006E20CA">
        <w:rPr>
          <w:rFonts w:ascii="Times New Roman" w:hAnsi="Times New Roman" w:cs="Times New Roman"/>
          <w:noProof/>
          <w:szCs w:val="24"/>
        </w:rPr>
        <w:t>[31]</w:t>
      </w:r>
      <w:r w:rsidRPr="006E20CA">
        <w:rPr>
          <w:rFonts w:ascii="Times New Roman" w:hAnsi="Times New Roman" w:cs="Times New Roman"/>
          <w:noProof/>
          <w:szCs w:val="24"/>
        </w:rPr>
        <w:tab/>
        <w:t xml:space="preserve">A. Mertins, </w:t>
      </w:r>
      <w:r w:rsidR="0051744F" w:rsidRPr="006E20CA">
        <w:rPr>
          <w:rFonts w:ascii="Times New Roman" w:hAnsi="Times New Roman" w:cs="Times New Roman"/>
          <w:noProof/>
          <w:szCs w:val="24"/>
        </w:rPr>
        <w:t>“</w:t>
      </w:r>
      <w:r w:rsidRPr="006E20CA">
        <w:rPr>
          <w:rFonts w:ascii="Times New Roman" w:hAnsi="Times New Roman" w:cs="Times New Roman"/>
          <w:i/>
          <w:iCs/>
          <w:noProof/>
          <w:szCs w:val="24"/>
        </w:rPr>
        <w:t>Signal analysis: wavelets, filter banks, time-frequency transforms and applications</w:t>
      </w:r>
      <w:r w:rsidR="0051744F" w:rsidRPr="006E20CA">
        <w:rPr>
          <w:rFonts w:ascii="Times New Roman" w:hAnsi="Times New Roman" w:cs="Times New Roman"/>
          <w:noProof/>
          <w:szCs w:val="24"/>
        </w:rPr>
        <w:t>”</w:t>
      </w:r>
      <w:r w:rsidR="008D3F8E">
        <w:rPr>
          <w:rFonts w:ascii="Times New Roman" w:hAnsi="Times New Roman" w:cs="Times New Roman"/>
          <w:noProof/>
          <w:szCs w:val="24"/>
        </w:rPr>
        <w:t>,</w:t>
      </w:r>
      <w:r w:rsidRPr="006E20CA">
        <w:rPr>
          <w:rFonts w:ascii="Times New Roman" w:hAnsi="Times New Roman" w:cs="Times New Roman"/>
          <w:noProof/>
          <w:szCs w:val="24"/>
        </w:rPr>
        <w:t xml:space="preserve"> 1999.</w:t>
      </w:r>
    </w:p>
    <w:p w14:paraId="3914C8E5" w14:textId="034EBAD6" w:rsidR="006E20CA" w:rsidRPr="006E20CA" w:rsidRDefault="006E20CA" w:rsidP="0051744F">
      <w:pPr>
        <w:widowControl w:val="0"/>
        <w:autoSpaceDE w:val="0"/>
        <w:autoSpaceDN w:val="0"/>
        <w:adjustRightInd w:val="0"/>
        <w:spacing w:line="240" w:lineRule="auto"/>
        <w:ind w:left="640" w:hanging="640"/>
        <w:jc w:val="both"/>
        <w:rPr>
          <w:rFonts w:ascii="Times New Roman" w:hAnsi="Times New Roman" w:cs="Times New Roman"/>
          <w:noProof/>
        </w:rPr>
      </w:pPr>
      <w:r w:rsidRPr="006E20CA">
        <w:rPr>
          <w:rFonts w:ascii="Times New Roman" w:hAnsi="Times New Roman" w:cs="Times New Roman"/>
          <w:noProof/>
          <w:szCs w:val="24"/>
        </w:rPr>
        <w:t>[32]</w:t>
      </w:r>
      <w:r w:rsidRPr="006E20CA">
        <w:rPr>
          <w:rFonts w:ascii="Times New Roman" w:hAnsi="Times New Roman" w:cs="Times New Roman"/>
          <w:noProof/>
          <w:szCs w:val="24"/>
        </w:rPr>
        <w:tab/>
        <w:t xml:space="preserve">W. H. Press, S. A. Teukolsky, W. T. Vetterling, B. P. </w:t>
      </w:r>
      <w:r w:rsidR="00177298">
        <w:rPr>
          <w:rFonts w:ascii="Times New Roman" w:hAnsi="Times New Roman" w:cs="Times New Roman"/>
          <w:noProof/>
          <w:szCs w:val="24"/>
        </w:rPr>
        <w:t>Flannery</w:t>
      </w:r>
      <w:r w:rsidRPr="006E20CA">
        <w:rPr>
          <w:rFonts w:ascii="Times New Roman" w:hAnsi="Times New Roman" w:cs="Times New Roman"/>
          <w:noProof/>
          <w:szCs w:val="24"/>
        </w:rPr>
        <w:t xml:space="preserve"> ,</w:t>
      </w:r>
      <w:r w:rsidR="0051744F" w:rsidRPr="0051744F">
        <w:rPr>
          <w:rFonts w:ascii="Times New Roman" w:hAnsi="Times New Roman" w:cs="Times New Roman"/>
          <w:noProof/>
          <w:szCs w:val="24"/>
        </w:rPr>
        <w:t xml:space="preserve"> </w:t>
      </w:r>
      <w:r w:rsidR="0051744F" w:rsidRPr="006E20CA">
        <w:rPr>
          <w:rFonts w:ascii="Times New Roman" w:hAnsi="Times New Roman" w:cs="Times New Roman"/>
          <w:noProof/>
          <w:szCs w:val="24"/>
        </w:rPr>
        <w:t>“</w:t>
      </w:r>
      <w:r w:rsidRPr="006E20CA">
        <w:rPr>
          <w:rFonts w:ascii="Times New Roman" w:hAnsi="Times New Roman" w:cs="Times New Roman"/>
          <w:noProof/>
          <w:szCs w:val="24"/>
        </w:rPr>
        <w:t xml:space="preserve"> </w:t>
      </w:r>
      <w:r w:rsidRPr="006E20CA">
        <w:rPr>
          <w:rFonts w:ascii="Times New Roman" w:hAnsi="Times New Roman" w:cs="Times New Roman"/>
          <w:i/>
          <w:iCs/>
          <w:noProof/>
          <w:szCs w:val="24"/>
        </w:rPr>
        <w:t>Numerical recipes : the art of scientific computing</w:t>
      </w:r>
      <w:r w:rsidR="0051744F" w:rsidRPr="006E20CA">
        <w:rPr>
          <w:rFonts w:ascii="Times New Roman" w:hAnsi="Times New Roman" w:cs="Times New Roman"/>
          <w:noProof/>
          <w:szCs w:val="24"/>
        </w:rPr>
        <w:t>”</w:t>
      </w:r>
      <w:r w:rsidR="0051744F">
        <w:rPr>
          <w:rFonts w:ascii="Times New Roman" w:hAnsi="Times New Roman" w:cs="Times New Roman"/>
          <w:noProof/>
          <w:szCs w:val="24"/>
        </w:rPr>
        <w:t>, 2007</w:t>
      </w:r>
      <w:r w:rsidRPr="006E20CA">
        <w:rPr>
          <w:rFonts w:ascii="Times New Roman" w:hAnsi="Times New Roman" w:cs="Times New Roman"/>
          <w:noProof/>
          <w:szCs w:val="24"/>
        </w:rPr>
        <w:t xml:space="preserve"> .</w:t>
      </w:r>
    </w:p>
    <w:p w14:paraId="51B98D67" w14:textId="2887461E" w:rsidR="008A0D59" w:rsidRPr="008A0D59" w:rsidRDefault="008A0D59" w:rsidP="0051744F">
      <w:pPr>
        <w:widowControl w:val="0"/>
        <w:autoSpaceDE w:val="0"/>
        <w:autoSpaceDN w:val="0"/>
        <w:adjustRightInd w:val="0"/>
        <w:spacing w:line="240" w:lineRule="auto"/>
        <w:ind w:left="640" w:hanging="640"/>
        <w:jc w:val="both"/>
        <w:rPr>
          <w:rFonts w:ascii="Times New Roman" w:hAnsi="Times New Roman" w:cs="Times New Roman"/>
        </w:rPr>
      </w:pPr>
      <w:r>
        <w:rPr>
          <w:rFonts w:ascii="Times New Roman" w:hAnsi="Times New Roman" w:cs="Times New Roman"/>
        </w:rPr>
        <w:fldChar w:fldCharType="end"/>
      </w:r>
    </w:p>
    <w:p w14:paraId="375CE63E" w14:textId="7F6145A3" w:rsidR="00C32D36" w:rsidRPr="00C32D36" w:rsidRDefault="00C32D36" w:rsidP="0051744F">
      <w:pPr>
        <w:widowControl w:val="0"/>
        <w:autoSpaceDE w:val="0"/>
        <w:autoSpaceDN w:val="0"/>
        <w:adjustRightInd w:val="0"/>
        <w:spacing w:line="240" w:lineRule="auto"/>
        <w:ind w:left="640" w:hanging="640"/>
        <w:jc w:val="both"/>
      </w:pPr>
    </w:p>
    <w:sectPr w:rsidR="00C32D36" w:rsidRPr="00C32D36" w:rsidSect="00241B5E">
      <w:footnotePr>
        <w:numFmt w:val="chicago"/>
        <w:numRestart w:val="eachSect"/>
      </w:footnotePr>
      <w:pgSz w:w="11907" w:h="16839" w:code="9"/>
      <w:pgMar w:top="1418" w:right="1418"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7B6B9" w14:textId="77777777" w:rsidR="004270A2" w:rsidRDefault="004270A2" w:rsidP="005103E6">
      <w:pPr>
        <w:spacing w:after="0" w:line="240" w:lineRule="auto"/>
      </w:pPr>
      <w:r>
        <w:separator/>
      </w:r>
    </w:p>
  </w:endnote>
  <w:endnote w:type="continuationSeparator" w:id="0">
    <w:p w14:paraId="17BE1488" w14:textId="77777777" w:rsidR="004270A2" w:rsidRDefault="004270A2" w:rsidP="00510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MU Serif">
    <w:altName w:val="Arial"/>
    <w:panose1 w:val="00000000000000000000"/>
    <w:charset w:val="00"/>
    <w:family w:val="modern"/>
    <w:notTrueType/>
    <w:pitch w:val="variable"/>
    <w:sig w:usb0="00000001" w:usb1="5201E1EB" w:usb2="00000004" w:usb3="00000000" w:csb0="0000019F" w:csb1="00000000"/>
  </w:font>
  <w:font w:name="Calibri Light">
    <w:panose1 w:val="020F0302020204030204"/>
    <w:charset w:val="00"/>
    <w:family w:val="swiss"/>
    <w:pitch w:val="variable"/>
    <w:sig w:usb0="E4002EFF" w:usb1="C000247B" w:usb2="00000009" w:usb3="00000000" w:csb0="000001FF" w:csb1="00000000"/>
  </w:font>
  <w:font w:name="Adobe Myungjo Std M">
    <w:panose1 w:val="00000000000000000000"/>
    <w:charset w:val="80"/>
    <w:family w:val="roman"/>
    <w:notTrueType/>
    <w:pitch w:val="variable"/>
    <w:sig w:usb0="00000203" w:usb1="29D72C10" w:usb2="00000010" w:usb3="00000000" w:csb0="002A0005"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A7F26" w14:textId="77777777" w:rsidR="00177298" w:rsidRDefault="001772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C352B" w14:textId="77777777" w:rsidR="0051744F" w:rsidRDefault="0051744F" w:rsidP="00014EF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B4619" w14:textId="77777777" w:rsidR="00177298" w:rsidRDefault="001772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187A7" w14:textId="77777777" w:rsidR="004270A2" w:rsidRDefault="004270A2" w:rsidP="005103E6">
      <w:pPr>
        <w:spacing w:after="0" w:line="240" w:lineRule="auto"/>
      </w:pPr>
      <w:r>
        <w:separator/>
      </w:r>
    </w:p>
  </w:footnote>
  <w:footnote w:type="continuationSeparator" w:id="0">
    <w:p w14:paraId="4D7DA084" w14:textId="77777777" w:rsidR="004270A2" w:rsidRDefault="004270A2" w:rsidP="005103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498EB" w14:textId="4E14A5CD" w:rsidR="0051744F" w:rsidRDefault="004270A2">
    <w:pPr>
      <w:pStyle w:val="Header"/>
    </w:pPr>
    <w:r>
      <w:rPr>
        <w:noProof/>
      </w:rPr>
      <w:pict w14:anchorId="09298F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47313" o:spid="_x0000_s1028" type="#_x0000_t75" style="position:absolute;margin-left:0;margin-top:0;width:204pt;height:194pt;z-index:-251657216;mso-position-horizontal:center;mso-position-horizontal-relative:margin;mso-position-vertical:center;mso-position-vertical-relative:margin" o:allowincell="f">
          <v:imagedata r:id="rId1" o:title="iitk 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989176"/>
      <w:docPartObj>
        <w:docPartGallery w:val="Page Numbers (Top of Page)"/>
        <w:docPartUnique/>
      </w:docPartObj>
    </w:sdtPr>
    <w:sdtEndPr>
      <w:rPr>
        <w:noProof/>
      </w:rPr>
    </w:sdtEndPr>
    <w:sdtContent>
      <w:p w14:paraId="572DB1FC" w14:textId="1A6E30EA" w:rsidR="00241B5E" w:rsidRDefault="004270A2">
        <w:pPr>
          <w:pStyle w:val="Header"/>
          <w:jc w:val="right"/>
        </w:pPr>
        <w:r>
          <w:rPr>
            <w:noProof/>
          </w:rPr>
          <w:pict w14:anchorId="10574F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47314" o:spid="_x0000_s1029" type="#_x0000_t75" style="position:absolute;left:0;text-align:left;margin-left:0;margin-top:0;width:204pt;height:194pt;z-index:-251656192;mso-position-horizontal:center;mso-position-horizontal-relative:margin;mso-position-vertical:center;mso-position-vertical-relative:margin" o:allowincell="f">
              <v:imagedata r:id="rId1" o:title="iitk logo" gain="19661f" blacklevel="22938f"/>
              <w10:wrap anchorx="margin" anchory="margin"/>
            </v:shape>
          </w:pict>
        </w:r>
        <w:r w:rsidR="00241B5E">
          <w:fldChar w:fldCharType="begin"/>
        </w:r>
        <w:r w:rsidR="00241B5E">
          <w:instrText xml:space="preserve"> PAGE   \* MERGEFORMAT </w:instrText>
        </w:r>
        <w:r w:rsidR="00241B5E">
          <w:fldChar w:fldCharType="separate"/>
        </w:r>
        <w:r w:rsidR="00B32A9A">
          <w:rPr>
            <w:noProof/>
          </w:rPr>
          <w:t>4</w:t>
        </w:r>
        <w:r w:rsidR="00241B5E">
          <w:rPr>
            <w:noProof/>
          </w:rPr>
          <w:fldChar w:fldCharType="end"/>
        </w:r>
      </w:p>
    </w:sdtContent>
  </w:sdt>
  <w:p w14:paraId="39C0A93D" w14:textId="77777777" w:rsidR="00241B5E" w:rsidRDefault="00241B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D110" w14:textId="4B3AE1F7" w:rsidR="0051744F" w:rsidRDefault="004270A2">
    <w:pPr>
      <w:pStyle w:val="Header"/>
    </w:pPr>
    <w:r>
      <w:rPr>
        <w:noProof/>
      </w:rPr>
      <w:pict w14:anchorId="2CFBAC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47312" o:spid="_x0000_s1027" type="#_x0000_t75" style="position:absolute;margin-left:0;margin-top:0;width:204pt;height:194pt;z-index:-251658240;mso-position-horizontal:center;mso-position-horizontal-relative:margin;mso-position-vertical:center;mso-position-vertical-relative:margin" o:allowincell="f">
          <v:imagedata r:id="rId1" o:title="iitk 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64774"/>
    <w:multiLevelType w:val="hybridMultilevel"/>
    <w:tmpl w:val="B360DBFC"/>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75C5C"/>
    <w:multiLevelType w:val="hybridMultilevel"/>
    <w:tmpl w:val="B4A0153E"/>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0075B5"/>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13AA1F25"/>
    <w:multiLevelType w:val="hybridMultilevel"/>
    <w:tmpl w:val="58B6AF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92B20"/>
    <w:multiLevelType w:val="hybridMultilevel"/>
    <w:tmpl w:val="EE4EBFE2"/>
    <w:lvl w:ilvl="0" w:tplc="BCB8873E">
      <w:start w:val="1"/>
      <w:numFmt w:val="decimal"/>
      <w:lvlText w:val="%1."/>
      <w:lvlJc w:val="left"/>
      <w:pPr>
        <w:tabs>
          <w:tab w:val="num" w:pos="720"/>
        </w:tabs>
        <w:ind w:left="720" w:hanging="360"/>
      </w:pPr>
      <w:rPr>
        <w:rFonts w:ascii="Times New Roman" w:hAnsi="Times New Roman" w:cs="Times New Roman" w:hint="default"/>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A51D83"/>
    <w:multiLevelType w:val="hybridMultilevel"/>
    <w:tmpl w:val="997CA234"/>
    <w:lvl w:ilvl="0" w:tplc="30A214EA">
      <w:start w:val="1"/>
      <w:numFmt w:val="lowerLetter"/>
      <w:lvlText w:val="%1)"/>
      <w:lvlJc w:val="left"/>
      <w:pPr>
        <w:ind w:left="720" w:hanging="360"/>
      </w:pPr>
      <w:rPr>
        <w:rFonts w:hint="default"/>
        <w:b/>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C04657"/>
    <w:multiLevelType w:val="hybridMultilevel"/>
    <w:tmpl w:val="20A481B2"/>
    <w:lvl w:ilvl="0" w:tplc="2978522E">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653F"/>
    <w:multiLevelType w:val="hybridMultilevel"/>
    <w:tmpl w:val="CABAE3EC"/>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D32A58"/>
    <w:multiLevelType w:val="hybridMultilevel"/>
    <w:tmpl w:val="88DE0DEC"/>
    <w:lvl w:ilvl="0" w:tplc="48B821D0">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EB3354"/>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531C1B"/>
    <w:multiLevelType w:val="hybridMultilevel"/>
    <w:tmpl w:val="C1B604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720766"/>
    <w:multiLevelType w:val="hybridMultilevel"/>
    <w:tmpl w:val="07F45E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513EE"/>
    <w:multiLevelType w:val="multilevel"/>
    <w:tmpl w:val="0409001F"/>
    <w:lvl w:ilvl="0">
      <w:start w:val="1"/>
      <w:numFmt w:val="decimal"/>
      <w:lvlText w:val="%1."/>
      <w:lvlJc w:val="left"/>
      <w:pPr>
        <w:ind w:left="360" w:hanging="360"/>
      </w:pPr>
      <w:rPr>
        <w:b w:val="0"/>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7FA4E9A"/>
    <w:multiLevelType w:val="hybridMultilevel"/>
    <w:tmpl w:val="7B18D5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517018"/>
    <w:multiLevelType w:val="hybridMultilevel"/>
    <w:tmpl w:val="9FBA3602"/>
    <w:lvl w:ilvl="0" w:tplc="09A210BE">
      <w:start w:val="1"/>
      <w:numFmt w:val="lowerLetter"/>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5" w15:restartNumberingAfterBreak="0">
    <w:nsid w:val="2CBB327E"/>
    <w:multiLevelType w:val="multilevel"/>
    <w:tmpl w:val="E0D62022"/>
    <w:lvl w:ilvl="0">
      <w:start w:val="1"/>
      <w:numFmt w:val="decimal"/>
      <w:lvlText w:val="%1."/>
      <w:lvlJc w:val="left"/>
      <w:pPr>
        <w:ind w:left="360" w:hanging="360"/>
      </w:pPr>
      <w:rPr>
        <w:rFonts w:hint="default"/>
        <w:sz w:val="36"/>
        <w:szCs w:val="36"/>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BC4D26"/>
    <w:multiLevelType w:val="hybridMultilevel"/>
    <w:tmpl w:val="436AB9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622683"/>
    <w:multiLevelType w:val="hybridMultilevel"/>
    <w:tmpl w:val="E63AFC2E"/>
    <w:lvl w:ilvl="0" w:tplc="8F98679A">
      <w:start w:val="4"/>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57B64B9"/>
    <w:multiLevelType w:val="hybridMultilevel"/>
    <w:tmpl w:val="DAD81F7C"/>
    <w:lvl w:ilvl="0" w:tplc="4C6A1730">
      <w:start w:val="1"/>
      <w:numFmt w:val="bullet"/>
      <w:lvlText w:val=""/>
      <w:lvlJc w:val="left"/>
      <w:pPr>
        <w:ind w:left="360" w:hanging="360"/>
      </w:pPr>
      <w:rPr>
        <w:rFonts w:ascii="Symbol" w:hAnsi="Symbol" w:hint="default"/>
        <w:b w:val="0"/>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72E14D5"/>
    <w:multiLevelType w:val="hybridMultilevel"/>
    <w:tmpl w:val="A4A86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2A3BC0"/>
    <w:multiLevelType w:val="hybridMultilevel"/>
    <w:tmpl w:val="5CC8C0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E01381"/>
    <w:multiLevelType w:val="multilevel"/>
    <w:tmpl w:val="2386448E"/>
    <w:lvl w:ilvl="0">
      <w:start w:val="1"/>
      <w:numFmt w:val="decimal"/>
      <w:pStyle w:val="Heading2"/>
      <w:lvlText w:val="CHAPTER %1"/>
      <w:lvlJc w:val="left"/>
      <w:pPr>
        <w:ind w:left="504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3"/>
      <w:lvlText w:val="%1.%2"/>
      <w:lvlJc w:val="left"/>
      <w:pPr>
        <w:ind w:left="450" w:hanging="360"/>
      </w:pPr>
      <w:rPr>
        <w:rFonts w:ascii="Times New Roman" w:hAnsi="Times New Roman" w:hint="default"/>
        <w:b/>
        <w:i w:val="0"/>
        <w:color w:val="000000" w:themeColor="text1"/>
        <w:sz w:val="28"/>
      </w:rPr>
    </w:lvl>
    <w:lvl w:ilvl="2">
      <w:start w:val="1"/>
      <w:numFmt w:val="decimal"/>
      <w:pStyle w:val="Heading4"/>
      <w:lvlText w:val="%1.%2.%3"/>
      <w:lvlJc w:val="right"/>
      <w:pPr>
        <w:ind w:left="2160" w:hanging="18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8F23B53"/>
    <w:multiLevelType w:val="hybridMultilevel"/>
    <w:tmpl w:val="800E05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1D7323"/>
    <w:multiLevelType w:val="hybridMultilevel"/>
    <w:tmpl w:val="8D740AC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B173CC"/>
    <w:multiLevelType w:val="hybridMultilevel"/>
    <w:tmpl w:val="4B823534"/>
    <w:lvl w:ilvl="0" w:tplc="3A16C38C">
      <w:start w:val="1"/>
      <w:numFmt w:val="lowerLetter"/>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5" w15:restartNumberingAfterBreak="0">
    <w:nsid w:val="5A08394F"/>
    <w:multiLevelType w:val="hybridMultilevel"/>
    <w:tmpl w:val="7B526538"/>
    <w:lvl w:ilvl="0" w:tplc="B4827948">
      <w:start w:val="1"/>
      <w:numFmt w:val="decimal"/>
      <w:lvlText w:val="%1."/>
      <w:lvlJc w:val="left"/>
      <w:pPr>
        <w:ind w:left="360" w:hanging="360"/>
      </w:pPr>
      <w:rPr>
        <w:b w:val="0"/>
      </w:rPr>
    </w:lvl>
    <w:lvl w:ilvl="1" w:tplc="40090019" w:tentative="1">
      <w:start w:val="1"/>
      <w:numFmt w:val="lowerLetter"/>
      <w:lvlText w:val="%2."/>
      <w:lvlJc w:val="left"/>
      <w:pPr>
        <w:ind w:left="3141" w:hanging="360"/>
      </w:pPr>
    </w:lvl>
    <w:lvl w:ilvl="2" w:tplc="4009001B" w:tentative="1">
      <w:start w:val="1"/>
      <w:numFmt w:val="lowerRoman"/>
      <w:lvlText w:val="%3."/>
      <w:lvlJc w:val="right"/>
      <w:pPr>
        <w:ind w:left="3861" w:hanging="180"/>
      </w:pPr>
    </w:lvl>
    <w:lvl w:ilvl="3" w:tplc="4009000F" w:tentative="1">
      <w:start w:val="1"/>
      <w:numFmt w:val="decimal"/>
      <w:lvlText w:val="%4."/>
      <w:lvlJc w:val="left"/>
      <w:pPr>
        <w:ind w:left="4581" w:hanging="360"/>
      </w:pPr>
    </w:lvl>
    <w:lvl w:ilvl="4" w:tplc="40090019" w:tentative="1">
      <w:start w:val="1"/>
      <w:numFmt w:val="lowerLetter"/>
      <w:lvlText w:val="%5."/>
      <w:lvlJc w:val="left"/>
      <w:pPr>
        <w:ind w:left="5301" w:hanging="360"/>
      </w:pPr>
    </w:lvl>
    <w:lvl w:ilvl="5" w:tplc="4009001B" w:tentative="1">
      <w:start w:val="1"/>
      <w:numFmt w:val="lowerRoman"/>
      <w:lvlText w:val="%6."/>
      <w:lvlJc w:val="right"/>
      <w:pPr>
        <w:ind w:left="6021" w:hanging="180"/>
      </w:pPr>
    </w:lvl>
    <w:lvl w:ilvl="6" w:tplc="4009000F" w:tentative="1">
      <w:start w:val="1"/>
      <w:numFmt w:val="decimal"/>
      <w:lvlText w:val="%7."/>
      <w:lvlJc w:val="left"/>
      <w:pPr>
        <w:ind w:left="6741" w:hanging="360"/>
      </w:pPr>
    </w:lvl>
    <w:lvl w:ilvl="7" w:tplc="40090019" w:tentative="1">
      <w:start w:val="1"/>
      <w:numFmt w:val="lowerLetter"/>
      <w:lvlText w:val="%8."/>
      <w:lvlJc w:val="left"/>
      <w:pPr>
        <w:ind w:left="7461" w:hanging="360"/>
      </w:pPr>
    </w:lvl>
    <w:lvl w:ilvl="8" w:tplc="4009001B" w:tentative="1">
      <w:start w:val="1"/>
      <w:numFmt w:val="lowerRoman"/>
      <w:lvlText w:val="%9."/>
      <w:lvlJc w:val="right"/>
      <w:pPr>
        <w:ind w:left="8181" w:hanging="180"/>
      </w:pPr>
    </w:lvl>
  </w:abstractNum>
  <w:abstractNum w:abstractNumId="26" w15:restartNumberingAfterBreak="0">
    <w:nsid w:val="601F3E0E"/>
    <w:multiLevelType w:val="hybridMultilevel"/>
    <w:tmpl w:val="32A40CF2"/>
    <w:lvl w:ilvl="0" w:tplc="03DA08A0">
      <w:start w:val="1"/>
      <w:numFmt w:val="decimal"/>
      <w:lvlText w:val="Chapter %1."/>
      <w:lvlJc w:val="left"/>
      <w:pPr>
        <w:ind w:left="360" w:hanging="360"/>
      </w:pPr>
      <w:rPr>
        <w:rFonts w:ascii="Times New Roman" w:hAnsi="Times New Roman" w:cs="Times New Roman" w:hint="default"/>
        <w:b/>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2F35532"/>
    <w:multiLevelType w:val="hybridMultilevel"/>
    <w:tmpl w:val="C14C19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597E80"/>
    <w:multiLevelType w:val="hybridMultilevel"/>
    <w:tmpl w:val="BA665DCE"/>
    <w:lvl w:ilvl="0" w:tplc="314EFFF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D77F15"/>
    <w:multiLevelType w:val="hybridMultilevel"/>
    <w:tmpl w:val="3DD459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7C312B"/>
    <w:multiLevelType w:val="hybridMultilevel"/>
    <w:tmpl w:val="3E6075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281D50"/>
    <w:multiLevelType w:val="hybridMultilevel"/>
    <w:tmpl w:val="5F5254F6"/>
    <w:lvl w:ilvl="0" w:tplc="D326D58A">
      <w:start w:val="1"/>
      <w:numFmt w:val="lowerLetter"/>
      <w:lvlText w:val="%1)"/>
      <w:lvlJc w:val="left"/>
      <w:pPr>
        <w:ind w:left="720" w:hanging="360"/>
      </w:pPr>
    </w:lvl>
    <w:lvl w:ilvl="1" w:tplc="40090003" w:tentative="1">
      <w:start w:val="1"/>
      <w:numFmt w:val="lowerLetter"/>
      <w:lvlText w:val="%2."/>
      <w:lvlJc w:val="left"/>
      <w:pPr>
        <w:ind w:left="1440" w:hanging="360"/>
      </w:pPr>
    </w:lvl>
    <w:lvl w:ilvl="2" w:tplc="40090005" w:tentative="1">
      <w:start w:val="1"/>
      <w:numFmt w:val="lowerRoman"/>
      <w:lvlText w:val="%3."/>
      <w:lvlJc w:val="right"/>
      <w:pPr>
        <w:ind w:left="2160" w:hanging="180"/>
      </w:pPr>
    </w:lvl>
    <w:lvl w:ilvl="3" w:tplc="40090001" w:tentative="1">
      <w:start w:val="1"/>
      <w:numFmt w:val="decimal"/>
      <w:lvlText w:val="%4."/>
      <w:lvlJc w:val="left"/>
      <w:pPr>
        <w:ind w:left="2880" w:hanging="360"/>
      </w:pPr>
    </w:lvl>
    <w:lvl w:ilvl="4" w:tplc="40090003" w:tentative="1">
      <w:start w:val="1"/>
      <w:numFmt w:val="lowerLetter"/>
      <w:lvlText w:val="%5."/>
      <w:lvlJc w:val="left"/>
      <w:pPr>
        <w:ind w:left="3600" w:hanging="360"/>
      </w:pPr>
    </w:lvl>
    <w:lvl w:ilvl="5" w:tplc="40090005" w:tentative="1">
      <w:start w:val="1"/>
      <w:numFmt w:val="lowerRoman"/>
      <w:lvlText w:val="%6."/>
      <w:lvlJc w:val="right"/>
      <w:pPr>
        <w:ind w:left="4320" w:hanging="180"/>
      </w:pPr>
    </w:lvl>
    <w:lvl w:ilvl="6" w:tplc="40090001" w:tentative="1">
      <w:start w:val="1"/>
      <w:numFmt w:val="decimal"/>
      <w:lvlText w:val="%7."/>
      <w:lvlJc w:val="left"/>
      <w:pPr>
        <w:ind w:left="5040" w:hanging="360"/>
      </w:pPr>
    </w:lvl>
    <w:lvl w:ilvl="7" w:tplc="40090003" w:tentative="1">
      <w:start w:val="1"/>
      <w:numFmt w:val="lowerLetter"/>
      <w:lvlText w:val="%8."/>
      <w:lvlJc w:val="left"/>
      <w:pPr>
        <w:ind w:left="5760" w:hanging="360"/>
      </w:pPr>
    </w:lvl>
    <w:lvl w:ilvl="8" w:tplc="40090005" w:tentative="1">
      <w:start w:val="1"/>
      <w:numFmt w:val="lowerRoman"/>
      <w:lvlText w:val="%9."/>
      <w:lvlJc w:val="right"/>
      <w:pPr>
        <w:ind w:left="6480" w:hanging="180"/>
      </w:pPr>
    </w:lvl>
  </w:abstractNum>
  <w:abstractNum w:abstractNumId="32" w15:restartNumberingAfterBreak="0">
    <w:nsid w:val="7A031EC4"/>
    <w:multiLevelType w:val="hybridMultilevel"/>
    <w:tmpl w:val="E62A9F3E"/>
    <w:lvl w:ilvl="0" w:tplc="04090017">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3519F4"/>
    <w:multiLevelType w:val="hybridMultilevel"/>
    <w:tmpl w:val="8F1A6414"/>
    <w:lvl w:ilvl="0" w:tplc="0409001B">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5080577">
    <w:abstractNumId w:val="26"/>
  </w:num>
  <w:num w:numId="2" w16cid:durableId="770852395">
    <w:abstractNumId w:val="4"/>
  </w:num>
  <w:num w:numId="3" w16cid:durableId="709231964">
    <w:abstractNumId w:val="15"/>
  </w:num>
  <w:num w:numId="4" w16cid:durableId="527530367">
    <w:abstractNumId w:val="12"/>
  </w:num>
  <w:num w:numId="5" w16cid:durableId="1177429871">
    <w:abstractNumId w:val="23"/>
  </w:num>
  <w:num w:numId="6" w16cid:durableId="2023582411">
    <w:abstractNumId w:val="18"/>
  </w:num>
  <w:num w:numId="7" w16cid:durableId="461464310">
    <w:abstractNumId w:val="19"/>
  </w:num>
  <w:num w:numId="8" w16cid:durableId="774910569">
    <w:abstractNumId w:val="21"/>
  </w:num>
  <w:num w:numId="9" w16cid:durableId="719482417">
    <w:abstractNumId w:val="21"/>
  </w:num>
  <w:num w:numId="10" w16cid:durableId="1377702763">
    <w:abstractNumId w:val="11"/>
  </w:num>
  <w:num w:numId="11" w16cid:durableId="1608077792">
    <w:abstractNumId w:val="21"/>
  </w:num>
  <w:num w:numId="12" w16cid:durableId="1837262887">
    <w:abstractNumId w:val="21"/>
  </w:num>
  <w:num w:numId="13" w16cid:durableId="1846624217">
    <w:abstractNumId w:val="21"/>
  </w:num>
  <w:num w:numId="14" w16cid:durableId="239217973">
    <w:abstractNumId w:val="21"/>
  </w:num>
  <w:num w:numId="15" w16cid:durableId="1464038771">
    <w:abstractNumId w:val="21"/>
  </w:num>
  <w:num w:numId="16" w16cid:durableId="1664119495">
    <w:abstractNumId w:val="8"/>
  </w:num>
  <w:num w:numId="17" w16cid:durableId="1227647431">
    <w:abstractNumId w:val="17"/>
  </w:num>
  <w:num w:numId="18" w16cid:durableId="117672563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10500636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60794716">
    <w:abstractNumId w:val="21"/>
  </w:num>
  <w:num w:numId="21" w16cid:durableId="1538739399">
    <w:abstractNumId w:val="21"/>
  </w:num>
  <w:num w:numId="22" w16cid:durableId="685599452">
    <w:abstractNumId w:val="29"/>
  </w:num>
  <w:num w:numId="23" w16cid:durableId="1929577594">
    <w:abstractNumId w:val="22"/>
  </w:num>
  <w:num w:numId="24" w16cid:durableId="2023622465">
    <w:abstractNumId w:val="27"/>
  </w:num>
  <w:num w:numId="25" w16cid:durableId="1203976083">
    <w:abstractNumId w:val="16"/>
  </w:num>
  <w:num w:numId="26" w16cid:durableId="698747503">
    <w:abstractNumId w:val="13"/>
  </w:num>
  <w:num w:numId="27" w16cid:durableId="2069037420">
    <w:abstractNumId w:val="10"/>
  </w:num>
  <w:num w:numId="28" w16cid:durableId="1457945359">
    <w:abstractNumId w:val="0"/>
  </w:num>
  <w:num w:numId="29" w16cid:durableId="1965690982">
    <w:abstractNumId w:val="33"/>
  </w:num>
  <w:num w:numId="30" w16cid:durableId="274213657">
    <w:abstractNumId w:val="3"/>
  </w:num>
  <w:num w:numId="31" w16cid:durableId="1641885362">
    <w:abstractNumId w:val="32"/>
  </w:num>
  <w:num w:numId="32" w16cid:durableId="916598364">
    <w:abstractNumId w:val="30"/>
  </w:num>
  <w:num w:numId="33" w16cid:durableId="1952202980">
    <w:abstractNumId w:val="6"/>
  </w:num>
  <w:num w:numId="34" w16cid:durableId="2045247646">
    <w:abstractNumId w:val="31"/>
  </w:num>
  <w:num w:numId="35" w16cid:durableId="42759583">
    <w:abstractNumId w:val="20"/>
  </w:num>
  <w:num w:numId="36" w16cid:durableId="2068531277">
    <w:abstractNumId w:val="28"/>
  </w:num>
  <w:num w:numId="37" w16cid:durableId="19871979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6477000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276861850">
    <w:abstractNumId w:val="24"/>
  </w:num>
  <w:num w:numId="40" w16cid:durableId="1543515875">
    <w:abstractNumId w:val="14"/>
  </w:num>
  <w:num w:numId="41" w16cid:durableId="1816530065">
    <w:abstractNumId w:val="7"/>
  </w:num>
  <w:num w:numId="42" w16cid:durableId="1888881654">
    <w:abstractNumId w:val="1"/>
  </w:num>
  <w:num w:numId="43" w16cid:durableId="1788044210">
    <w:abstractNumId w:val="9"/>
  </w:num>
  <w:num w:numId="44" w16cid:durableId="1130132751">
    <w:abstractNumId w:val="2"/>
  </w:num>
  <w:num w:numId="45" w16cid:durableId="1403405079">
    <w:abstractNumId w:val="5"/>
  </w:num>
  <w:num w:numId="46" w16cid:durableId="148184900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EwNjKwNDcxNjY1NTJV0lEKTi0uzszPAykwMqoFALx56j4tAAAA"/>
  </w:docVars>
  <w:rsids>
    <w:rsidRoot w:val="002B77BA"/>
    <w:rsid w:val="00004281"/>
    <w:rsid w:val="000049B8"/>
    <w:rsid w:val="00004EE4"/>
    <w:rsid w:val="00005760"/>
    <w:rsid w:val="000064F3"/>
    <w:rsid w:val="00006864"/>
    <w:rsid w:val="00011C93"/>
    <w:rsid w:val="000138B8"/>
    <w:rsid w:val="00013DC2"/>
    <w:rsid w:val="00014EF2"/>
    <w:rsid w:val="00016470"/>
    <w:rsid w:val="00026983"/>
    <w:rsid w:val="00033420"/>
    <w:rsid w:val="00040306"/>
    <w:rsid w:val="0004321C"/>
    <w:rsid w:val="0004513C"/>
    <w:rsid w:val="00046F27"/>
    <w:rsid w:val="00047081"/>
    <w:rsid w:val="000607D2"/>
    <w:rsid w:val="0006258D"/>
    <w:rsid w:val="0006718E"/>
    <w:rsid w:val="00072830"/>
    <w:rsid w:val="00081AB6"/>
    <w:rsid w:val="00083387"/>
    <w:rsid w:val="00086DCE"/>
    <w:rsid w:val="00087C44"/>
    <w:rsid w:val="000968D2"/>
    <w:rsid w:val="000A10EA"/>
    <w:rsid w:val="000A707C"/>
    <w:rsid w:val="000A72AC"/>
    <w:rsid w:val="000B1984"/>
    <w:rsid w:val="000B3ABF"/>
    <w:rsid w:val="000C344B"/>
    <w:rsid w:val="000D4724"/>
    <w:rsid w:val="000E7BF2"/>
    <w:rsid w:val="000E7C4D"/>
    <w:rsid w:val="000F08BE"/>
    <w:rsid w:val="000F08D8"/>
    <w:rsid w:val="000F0B5D"/>
    <w:rsid w:val="000F0C5D"/>
    <w:rsid w:val="00100279"/>
    <w:rsid w:val="001039E1"/>
    <w:rsid w:val="00110E63"/>
    <w:rsid w:val="00116EF9"/>
    <w:rsid w:val="001318F9"/>
    <w:rsid w:val="001323E8"/>
    <w:rsid w:val="00135296"/>
    <w:rsid w:val="00140772"/>
    <w:rsid w:val="00142D30"/>
    <w:rsid w:val="00142D9F"/>
    <w:rsid w:val="00145F7E"/>
    <w:rsid w:val="00147350"/>
    <w:rsid w:val="001474A3"/>
    <w:rsid w:val="0015464E"/>
    <w:rsid w:val="00162EA4"/>
    <w:rsid w:val="001655DD"/>
    <w:rsid w:val="00170243"/>
    <w:rsid w:val="00175BA1"/>
    <w:rsid w:val="00177298"/>
    <w:rsid w:val="00180C24"/>
    <w:rsid w:val="00180F2E"/>
    <w:rsid w:val="00182B89"/>
    <w:rsid w:val="00185CAB"/>
    <w:rsid w:val="00192333"/>
    <w:rsid w:val="001934EB"/>
    <w:rsid w:val="001A0079"/>
    <w:rsid w:val="001A1965"/>
    <w:rsid w:val="001A2924"/>
    <w:rsid w:val="001A4793"/>
    <w:rsid w:val="001A4CA3"/>
    <w:rsid w:val="001A6397"/>
    <w:rsid w:val="001A7ACD"/>
    <w:rsid w:val="001B10D4"/>
    <w:rsid w:val="001B2E4F"/>
    <w:rsid w:val="001C09EC"/>
    <w:rsid w:val="001C2DD8"/>
    <w:rsid w:val="001C5AAF"/>
    <w:rsid w:val="001D2438"/>
    <w:rsid w:val="001D37A2"/>
    <w:rsid w:val="001E64D1"/>
    <w:rsid w:val="001F0F38"/>
    <w:rsid w:val="001F20C7"/>
    <w:rsid w:val="001F5EFB"/>
    <w:rsid w:val="001F7A40"/>
    <w:rsid w:val="00214034"/>
    <w:rsid w:val="002156D3"/>
    <w:rsid w:val="00217BC5"/>
    <w:rsid w:val="00217FB0"/>
    <w:rsid w:val="002254F3"/>
    <w:rsid w:val="00241B5E"/>
    <w:rsid w:val="00243823"/>
    <w:rsid w:val="002441E5"/>
    <w:rsid w:val="00247078"/>
    <w:rsid w:val="00252137"/>
    <w:rsid w:val="002634DB"/>
    <w:rsid w:val="00265995"/>
    <w:rsid w:val="00266448"/>
    <w:rsid w:val="0028353E"/>
    <w:rsid w:val="00294D42"/>
    <w:rsid w:val="00297E5F"/>
    <w:rsid w:val="002A13A6"/>
    <w:rsid w:val="002A5FF0"/>
    <w:rsid w:val="002B1122"/>
    <w:rsid w:val="002B2EE4"/>
    <w:rsid w:val="002B7048"/>
    <w:rsid w:val="002B77BA"/>
    <w:rsid w:val="002C4719"/>
    <w:rsid w:val="002C5BEE"/>
    <w:rsid w:val="002C6B2A"/>
    <w:rsid w:val="002D3058"/>
    <w:rsid w:val="002D4290"/>
    <w:rsid w:val="002D4E97"/>
    <w:rsid w:val="002D6AD2"/>
    <w:rsid w:val="002E205F"/>
    <w:rsid w:val="002E606B"/>
    <w:rsid w:val="002E6405"/>
    <w:rsid w:val="002E6D21"/>
    <w:rsid w:val="002E6D62"/>
    <w:rsid w:val="002E6DAB"/>
    <w:rsid w:val="002E6E54"/>
    <w:rsid w:val="002F244C"/>
    <w:rsid w:val="002F2961"/>
    <w:rsid w:val="002F5911"/>
    <w:rsid w:val="00303E0C"/>
    <w:rsid w:val="00304904"/>
    <w:rsid w:val="0030673C"/>
    <w:rsid w:val="00307130"/>
    <w:rsid w:val="00314FD3"/>
    <w:rsid w:val="00315F39"/>
    <w:rsid w:val="00317EA4"/>
    <w:rsid w:val="003209D8"/>
    <w:rsid w:val="00324148"/>
    <w:rsid w:val="00324D23"/>
    <w:rsid w:val="00326AEB"/>
    <w:rsid w:val="003341FC"/>
    <w:rsid w:val="00336453"/>
    <w:rsid w:val="00336617"/>
    <w:rsid w:val="003373AF"/>
    <w:rsid w:val="003411B5"/>
    <w:rsid w:val="00356B48"/>
    <w:rsid w:val="00365450"/>
    <w:rsid w:val="00365808"/>
    <w:rsid w:val="00380E6F"/>
    <w:rsid w:val="003815FC"/>
    <w:rsid w:val="00382F6B"/>
    <w:rsid w:val="00385720"/>
    <w:rsid w:val="00386C3B"/>
    <w:rsid w:val="00391642"/>
    <w:rsid w:val="0039181B"/>
    <w:rsid w:val="00394141"/>
    <w:rsid w:val="00394C0B"/>
    <w:rsid w:val="00394DA0"/>
    <w:rsid w:val="00397791"/>
    <w:rsid w:val="003A4D6E"/>
    <w:rsid w:val="003A6E6C"/>
    <w:rsid w:val="003B28FA"/>
    <w:rsid w:val="003B450E"/>
    <w:rsid w:val="003B7693"/>
    <w:rsid w:val="003C22F0"/>
    <w:rsid w:val="003C4D03"/>
    <w:rsid w:val="003C6952"/>
    <w:rsid w:val="003D022C"/>
    <w:rsid w:val="003D33AD"/>
    <w:rsid w:val="003D559C"/>
    <w:rsid w:val="003D6059"/>
    <w:rsid w:val="003E2FED"/>
    <w:rsid w:val="003E716D"/>
    <w:rsid w:val="004024FD"/>
    <w:rsid w:val="00406A83"/>
    <w:rsid w:val="00407DBF"/>
    <w:rsid w:val="0041366F"/>
    <w:rsid w:val="00420B5F"/>
    <w:rsid w:val="004221E4"/>
    <w:rsid w:val="00423915"/>
    <w:rsid w:val="00425BA6"/>
    <w:rsid w:val="004270A2"/>
    <w:rsid w:val="0042785B"/>
    <w:rsid w:val="0043577E"/>
    <w:rsid w:val="00435A39"/>
    <w:rsid w:val="00436787"/>
    <w:rsid w:val="00447F75"/>
    <w:rsid w:val="00460639"/>
    <w:rsid w:val="00460C13"/>
    <w:rsid w:val="00463591"/>
    <w:rsid w:val="00467653"/>
    <w:rsid w:val="00472286"/>
    <w:rsid w:val="00475133"/>
    <w:rsid w:val="00477BC9"/>
    <w:rsid w:val="00481C26"/>
    <w:rsid w:val="00483E90"/>
    <w:rsid w:val="00485E59"/>
    <w:rsid w:val="004904B2"/>
    <w:rsid w:val="004926BF"/>
    <w:rsid w:val="00495706"/>
    <w:rsid w:val="004958AB"/>
    <w:rsid w:val="00497AEE"/>
    <w:rsid w:val="004A0597"/>
    <w:rsid w:val="004A1D2B"/>
    <w:rsid w:val="004A5F85"/>
    <w:rsid w:val="004B4C97"/>
    <w:rsid w:val="004D715B"/>
    <w:rsid w:val="004E17A8"/>
    <w:rsid w:val="004E5077"/>
    <w:rsid w:val="004F0098"/>
    <w:rsid w:val="00503982"/>
    <w:rsid w:val="005041C6"/>
    <w:rsid w:val="00504EF4"/>
    <w:rsid w:val="005103E6"/>
    <w:rsid w:val="005134D4"/>
    <w:rsid w:val="0051744F"/>
    <w:rsid w:val="00521098"/>
    <w:rsid w:val="005221CE"/>
    <w:rsid w:val="0052264D"/>
    <w:rsid w:val="00522DAB"/>
    <w:rsid w:val="00524436"/>
    <w:rsid w:val="00525462"/>
    <w:rsid w:val="00530EF9"/>
    <w:rsid w:val="00533709"/>
    <w:rsid w:val="00547970"/>
    <w:rsid w:val="00550141"/>
    <w:rsid w:val="005544A3"/>
    <w:rsid w:val="005555E4"/>
    <w:rsid w:val="005601C9"/>
    <w:rsid w:val="00560DA0"/>
    <w:rsid w:val="00560F2E"/>
    <w:rsid w:val="00566200"/>
    <w:rsid w:val="00567C99"/>
    <w:rsid w:val="005726E3"/>
    <w:rsid w:val="00580811"/>
    <w:rsid w:val="00581651"/>
    <w:rsid w:val="00590809"/>
    <w:rsid w:val="0059317E"/>
    <w:rsid w:val="0059690F"/>
    <w:rsid w:val="005A12CA"/>
    <w:rsid w:val="005A6986"/>
    <w:rsid w:val="005B3BE9"/>
    <w:rsid w:val="005B476B"/>
    <w:rsid w:val="005B75AB"/>
    <w:rsid w:val="005B7824"/>
    <w:rsid w:val="005B7F01"/>
    <w:rsid w:val="005C0395"/>
    <w:rsid w:val="005C1F0D"/>
    <w:rsid w:val="005C2F10"/>
    <w:rsid w:val="005C510C"/>
    <w:rsid w:val="005C5F5F"/>
    <w:rsid w:val="005C60E2"/>
    <w:rsid w:val="005C7BA7"/>
    <w:rsid w:val="005D33EC"/>
    <w:rsid w:val="005E11D5"/>
    <w:rsid w:val="005E1B36"/>
    <w:rsid w:val="005E4F2C"/>
    <w:rsid w:val="005E5457"/>
    <w:rsid w:val="005F541E"/>
    <w:rsid w:val="006019C8"/>
    <w:rsid w:val="00604DAB"/>
    <w:rsid w:val="006055B1"/>
    <w:rsid w:val="00611A46"/>
    <w:rsid w:val="006207A9"/>
    <w:rsid w:val="0062265C"/>
    <w:rsid w:val="00622C9C"/>
    <w:rsid w:val="00633239"/>
    <w:rsid w:val="00634D8C"/>
    <w:rsid w:val="006356BC"/>
    <w:rsid w:val="00640505"/>
    <w:rsid w:val="00642309"/>
    <w:rsid w:val="006441E8"/>
    <w:rsid w:val="0064733D"/>
    <w:rsid w:val="00653FF0"/>
    <w:rsid w:val="00664C52"/>
    <w:rsid w:val="006736C9"/>
    <w:rsid w:val="00676030"/>
    <w:rsid w:val="00677B25"/>
    <w:rsid w:val="0068123F"/>
    <w:rsid w:val="00683266"/>
    <w:rsid w:val="00687963"/>
    <w:rsid w:val="00691E1A"/>
    <w:rsid w:val="00693A61"/>
    <w:rsid w:val="00695B42"/>
    <w:rsid w:val="006960E3"/>
    <w:rsid w:val="00697618"/>
    <w:rsid w:val="006A02B7"/>
    <w:rsid w:val="006A4290"/>
    <w:rsid w:val="006A5067"/>
    <w:rsid w:val="006B642A"/>
    <w:rsid w:val="006B7F42"/>
    <w:rsid w:val="006C0259"/>
    <w:rsid w:val="006D1281"/>
    <w:rsid w:val="006D251C"/>
    <w:rsid w:val="006D3B5F"/>
    <w:rsid w:val="006D5AF6"/>
    <w:rsid w:val="006E006F"/>
    <w:rsid w:val="006E20CA"/>
    <w:rsid w:val="006E68C5"/>
    <w:rsid w:val="006E7DF9"/>
    <w:rsid w:val="006F04A2"/>
    <w:rsid w:val="006F08F3"/>
    <w:rsid w:val="006F399E"/>
    <w:rsid w:val="00700A22"/>
    <w:rsid w:val="00700F43"/>
    <w:rsid w:val="00704FA1"/>
    <w:rsid w:val="007060BB"/>
    <w:rsid w:val="00710576"/>
    <w:rsid w:val="00710AF7"/>
    <w:rsid w:val="00725BF1"/>
    <w:rsid w:val="007273F4"/>
    <w:rsid w:val="007277A2"/>
    <w:rsid w:val="00734F0B"/>
    <w:rsid w:val="00735C0B"/>
    <w:rsid w:val="007406CC"/>
    <w:rsid w:val="007456F3"/>
    <w:rsid w:val="00747148"/>
    <w:rsid w:val="007474D1"/>
    <w:rsid w:val="00752791"/>
    <w:rsid w:val="00754ADE"/>
    <w:rsid w:val="00754E28"/>
    <w:rsid w:val="00763D7D"/>
    <w:rsid w:val="00764535"/>
    <w:rsid w:val="00770DE2"/>
    <w:rsid w:val="0077221F"/>
    <w:rsid w:val="007759CD"/>
    <w:rsid w:val="00782A0C"/>
    <w:rsid w:val="00782AB1"/>
    <w:rsid w:val="00784AF8"/>
    <w:rsid w:val="00793636"/>
    <w:rsid w:val="007965B5"/>
    <w:rsid w:val="007A2AA9"/>
    <w:rsid w:val="007A2D61"/>
    <w:rsid w:val="007A4E25"/>
    <w:rsid w:val="007A5613"/>
    <w:rsid w:val="007A5D05"/>
    <w:rsid w:val="007A64A8"/>
    <w:rsid w:val="007B34F3"/>
    <w:rsid w:val="007B627F"/>
    <w:rsid w:val="007B6459"/>
    <w:rsid w:val="007C050F"/>
    <w:rsid w:val="007C1292"/>
    <w:rsid w:val="007C2515"/>
    <w:rsid w:val="007C300D"/>
    <w:rsid w:val="007C31C8"/>
    <w:rsid w:val="007C5ED1"/>
    <w:rsid w:val="007D16B3"/>
    <w:rsid w:val="007E2625"/>
    <w:rsid w:val="007E4C6A"/>
    <w:rsid w:val="007E605A"/>
    <w:rsid w:val="007F35FE"/>
    <w:rsid w:val="007F43F0"/>
    <w:rsid w:val="007F5C65"/>
    <w:rsid w:val="007F7E4C"/>
    <w:rsid w:val="00806B0F"/>
    <w:rsid w:val="00806FB7"/>
    <w:rsid w:val="008079DE"/>
    <w:rsid w:val="00813545"/>
    <w:rsid w:val="0082021A"/>
    <w:rsid w:val="00824337"/>
    <w:rsid w:val="008256EA"/>
    <w:rsid w:val="00825C5D"/>
    <w:rsid w:val="008277F5"/>
    <w:rsid w:val="0083543D"/>
    <w:rsid w:val="008360F9"/>
    <w:rsid w:val="00840A0A"/>
    <w:rsid w:val="00841171"/>
    <w:rsid w:val="00841951"/>
    <w:rsid w:val="008465E4"/>
    <w:rsid w:val="00850F9F"/>
    <w:rsid w:val="008537EF"/>
    <w:rsid w:val="00862B04"/>
    <w:rsid w:val="00864272"/>
    <w:rsid w:val="00864A63"/>
    <w:rsid w:val="00875BCC"/>
    <w:rsid w:val="008766FC"/>
    <w:rsid w:val="00877F76"/>
    <w:rsid w:val="0088611D"/>
    <w:rsid w:val="00892839"/>
    <w:rsid w:val="00892D6F"/>
    <w:rsid w:val="008932C9"/>
    <w:rsid w:val="008935D1"/>
    <w:rsid w:val="00895D67"/>
    <w:rsid w:val="0089639E"/>
    <w:rsid w:val="008A0D59"/>
    <w:rsid w:val="008B004B"/>
    <w:rsid w:val="008B7950"/>
    <w:rsid w:val="008B7D65"/>
    <w:rsid w:val="008C25CF"/>
    <w:rsid w:val="008C3289"/>
    <w:rsid w:val="008C7A9A"/>
    <w:rsid w:val="008D21BB"/>
    <w:rsid w:val="008D3F8E"/>
    <w:rsid w:val="008D5F39"/>
    <w:rsid w:val="008D65E2"/>
    <w:rsid w:val="008D76EC"/>
    <w:rsid w:val="008E4758"/>
    <w:rsid w:val="008E79DC"/>
    <w:rsid w:val="008F1455"/>
    <w:rsid w:val="008F30D3"/>
    <w:rsid w:val="008F36FC"/>
    <w:rsid w:val="008F45A3"/>
    <w:rsid w:val="00901BDF"/>
    <w:rsid w:val="00902096"/>
    <w:rsid w:val="00905C6D"/>
    <w:rsid w:val="00910E78"/>
    <w:rsid w:val="0091490D"/>
    <w:rsid w:val="00921D34"/>
    <w:rsid w:val="0092271F"/>
    <w:rsid w:val="00931D37"/>
    <w:rsid w:val="00943B7B"/>
    <w:rsid w:val="00945F14"/>
    <w:rsid w:val="00946492"/>
    <w:rsid w:val="009536A5"/>
    <w:rsid w:val="00960E4F"/>
    <w:rsid w:val="009614D4"/>
    <w:rsid w:val="0096343A"/>
    <w:rsid w:val="0096411F"/>
    <w:rsid w:val="00965513"/>
    <w:rsid w:val="00973D33"/>
    <w:rsid w:val="009750FD"/>
    <w:rsid w:val="00982E15"/>
    <w:rsid w:val="00990C9C"/>
    <w:rsid w:val="00995529"/>
    <w:rsid w:val="0099581C"/>
    <w:rsid w:val="009A0DC9"/>
    <w:rsid w:val="009A3509"/>
    <w:rsid w:val="009A4F09"/>
    <w:rsid w:val="009A6EE1"/>
    <w:rsid w:val="009A739E"/>
    <w:rsid w:val="009B6884"/>
    <w:rsid w:val="009D42E0"/>
    <w:rsid w:val="009D4C9A"/>
    <w:rsid w:val="009D7E24"/>
    <w:rsid w:val="009E35FE"/>
    <w:rsid w:val="009E51DB"/>
    <w:rsid w:val="009F2928"/>
    <w:rsid w:val="009F3948"/>
    <w:rsid w:val="009F5D6C"/>
    <w:rsid w:val="009F7562"/>
    <w:rsid w:val="00A0115F"/>
    <w:rsid w:val="00A07153"/>
    <w:rsid w:val="00A127F2"/>
    <w:rsid w:val="00A157D2"/>
    <w:rsid w:val="00A15C92"/>
    <w:rsid w:val="00A22322"/>
    <w:rsid w:val="00A23874"/>
    <w:rsid w:val="00A2613A"/>
    <w:rsid w:val="00A274F9"/>
    <w:rsid w:val="00A278AE"/>
    <w:rsid w:val="00A27C4C"/>
    <w:rsid w:val="00A323AF"/>
    <w:rsid w:val="00A36203"/>
    <w:rsid w:val="00A37204"/>
    <w:rsid w:val="00A418BA"/>
    <w:rsid w:val="00A4533A"/>
    <w:rsid w:val="00A52931"/>
    <w:rsid w:val="00A52FCF"/>
    <w:rsid w:val="00A53E98"/>
    <w:rsid w:val="00A550C8"/>
    <w:rsid w:val="00A55DD2"/>
    <w:rsid w:val="00A565B1"/>
    <w:rsid w:val="00A57E7A"/>
    <w:rsid w:val="00A6059D"/>
    <w:rsid w:val="00A60661"/>
    <w:rsid w:val="00A67668"/>
    <w:rsid w:val="00A74ABD"/>
    <w:rsid w:val="00A773C7"/>
    <w:rsid w:val="00A800BA"/>
    <w:rsid w:val="00A8069A"/>
    <w:rsid w:val="00A868E9"/>
    <w:rsid w:val="00A86E7F"/>
    <w:rsid w:val="00A879BA"/>
    <w:rsid w:val="00A91BCF"/>
    <w:rsid w:val="00AA1B06"/>
    <w:rsid w:val="00AA5879"/>
    <w:rsid w:val="00AA6304"/>
    <w:rsid w:val="00AB2842"/>
    <w:rsid w:val="00AC0C2C"/>
    <w:rsid w:val="00AC37D3"/>
    <w:rsid w:val="00AC428D"/>
    <w:rsid w:val="00AC6793"/>
    <w:rsid w:val="00AD0A7E"/>
    <w:rsid w:val="00AD274F"/>
    <w:rsid w:val="00AE24CD"/>
    <w:rsid w:val="00AE515D"/>
    <w:rsid w:val="00AE7489"/>
    <w:rsid w:val="00AF35BF"/>
    <w:rsid w:val="00AF3FC6"/>
    <w:rsid w:val="00B05FB0"/>
    <w:rsid w:val="00B127CC"/>
    <w:rsid w:val="00B14110"/>
    <w:rsid w:val="00B163A0"/>
    <w:rsid w:val="00B21B61"/>
    <w:rsid w:val="00B22DBE"/>
    <w:rsid w:val="00B250CA"/>
    <w:rsid w:val="00B31A20"/>
    <w:rsid w:val="00B32A9A"/>
    <w:rsid w:val="00B36391"/>
    <w:rsid w:val="00B36D9B"/>
    <w:rsid w:val="00B40112"/>
    <w:rsid w:val="00B4325B"/>
    <w:rsid w:val="00B44928"/>
    <w:rsid w:val="00B46249"/>
    <w:rsid w:val="00B503BD"/>
    <w:rsid w:val="00B5354B"/>
    <w:rsid w:val="00B53ECC"/>
    <w:rsid w:val="00B56E26"/>
    <w:rsid w:val="00B5774A"/>
    <w:rsid w:val="00B57EB9"/>
    <w:rsid w:val="00B60975"/>
    <w:rsid w:val="00B64792"/>
    <w:rsid w:val="00B671AB"/>
    <w:rsid w:val="00B71C96"/>
    <w:rsid w:val="00B76C71"/>
    <w:rsid w:val="00B77AB0"/>
    <w:rsid w:val="00B82274"/>
    <w:rsid w:val="00B839CD"/>
    <w:rsid w:val="00B94924"/>
    <w:rsid w:val="00BA0F2A"/>
    <w:rsid w:val="00BB0F11"/>
    <w:rsid w:val="00BB1CC5"/>
    <w:rsid w:val="00BB1E71"/>
    <w:rsid w:val="00BB3291"/>
    <w:rsid w:val="00BC101D"/>
    <w:rsid w:val="00BC57A3"/>
    <w:rsid w:val="00BD3656"/>
    <w:rsid w:val="00BD5577"/>
    <w:rsid w:val="00BD6ECF"/>
    <w:rsid w:val="00BE6D32"/>
    <w:rsid w:val="00BE7E99"/>
    <w:rsid w:val="00BF0FD8"/>
    <w:rsid w:val="00BF41BD"/>
    <w:rsid w:val="00C01415"/>
    <w:rsid w:val="00C046E7"/>
    <w:rsid w:val="00C04948"/>
    <w:rsid w:val="00C06151"/>
    <w:rsid w:val="00C063BB"/>
    <w:rsid w:val="00C063F0"/>
    <w:rsid w:val="00C16338"/>
    <w:rsid w:val="00C16E78"/>
    <w:rsid w:val="00C21753"/>
    <w:rsid w:val="00C22DF5"/>
    <w:rsid w:val="00C30706"/>
    <w:rsid w:val="00C32D36"/>
    <w:rsid w:val="00C34AA1"/>
    <w:rsid w:val="00C354ED"/>
    <w:rsid w:val="00C400FB"/>
    <w:rsid w:val="00C410C3"/>
    <w:rsid w:val="00C41168"/>
    <w:rsid w:val="00C42036"/>
    <w:rsid w:val="00C43FCD"/>
    <w:rsid w:val="00C43FFD"/>
    <w:rsid w:val="00C44511"/>
    <w:rsid w:val="00C4683A"/>
    <w:rsid w:val="00C51F42"/>
    <w:rsid w:val="00C52980"/>
    <w:rsid w:val="00C57EF6"/>
    <w:rsid w:val="00C618A9"/>
    <w:rsid w:val="00C61EA7"/>
    <w:rsid w:val="00C6213F"/>
    <w:rsid w:val="00C624FD"/>
    <w:rsid w:val="00C64F7C"/>
    <w:rsid w:val="00C6576A"/>
    <w:rsid w:val="00C71A0E"/>
    <w:rsid w:val="00C73598"/>
    <w:rsid w:val="00C74954"/>
    <w:rsid w:val="00C801F6"/>
    <w:rsid w:val="00C80D2C"/>
    <w:rsid w:val="00C81830"/>
    <w:rsid w:val="00C932F7"/>
    <w:rsid w:val="00C938AB"/>
    <w:rsid w:val="00C97A02"/>
    <w:rsid w:val="00C97C44"/>
    <w:rsid w:val="00CA398C"/>
    <w:rsid w:val="00CA44A9"/>
    <w:rsid w:val="00CA4587"/>
    <w:rsid w:val="00CB1DCB"/>
    <w:rsid w:val="00CB4071"/>
    <w:rsid w:val="00CC00C4"/>
    <w:rsid w:val="00CC0CB6"/>
    <w:rsid w:val="00CC17B8"/>
    <w:rsid w:val="00CC2F97"/>
    <w:rsid w:val="00CC570C"/>
    <w:rsid w:val="00CD1AA3"/>
    <w:rsid w:val="00CD531E"/>
    <w:rsid w:val="00CF016D"/>
    <w:rsid w:val="00CF1A96"/>
    <w:rsid w:val="00CF2322"/>
    <w:rsid w:val="00CF2F8A"/>
    <w:rsid w:val="00D00722"/>
    <w:rsid w:val="00D0334F"/>
    <w:rsid w:val="00D14082"/>
    <w:rsid w:val="00D14B95"/>
    <w:rsid w:val="00D15A6D"/>
    <w:rsid w:val="00D201A4"/>
    <w:rsid w:val="00D21CDB"/>
    <w:rsid w:val="00D23BE9"/>
    <w:rsid w:val="00D25583"/>
    <w:rsid w:val="00D365E7"/>
    <w:rsid w:val="00D36987"/>
    <w:rsid w:val="00D3787F"/>
    <w:rsid w:val="00D432BE"/>
    <w:rsid w:val="00D43DE5"/>
    <w:rsid w:val="00D553B8"/>
    <w:rsid w:val="00D559CE"/>
    <w:rsid w:val="00D6100E"/>
    <w:rsid w:val="00D648B6"/>
    <w:rsid w:val="00D743DE"/>
    <w:rsid w:val="00D90C8D"/>
    <w:rsid w:val="00D94277"/>
    <w:rsid w:val="00D95952"/>
    <w:rsid w:val="00DA1EAE"/>
    <w:rsid w:val="00DA2AAB"/>
    <w:rsid w:val="00DA44F8"/>
    <w:rsid w:val="00DA7CD3"/>
    <w:rsid w:val="00DB1786"/>
    <w:rsid w:val="00DB21C4"/>
    <w:rsid w:val="00DB3077"/>
    <w:rsid w:val="00DB3103"/>
    <w:rsid w:val="00DB512E"/>
    <w:rsid w:val="00DC04E8"/>
    <w:rsid w:val="00DC0837"/>
    <w:rsid w:val="00DC53B9"/>
    <w:rsid w:val="00DC70EA"/>
    <w:rsid w:val="00DC7A16"/>
    <w:rsid w:val="00DD0665"/>
    <w:rsid w:val="00DD3406"/>
    <w:rsid w:val="00DE3CBA"/>
    <w:rsid w:val="00DE5AB0"/>
    <w:rsid w:val="00DE7275"/>
    <w:rsid w:val="00DF0110"/>
    <w:rsid w:val="00DF0870"/>
    <w:rsid w:val="00DF133A"/>
    <w:rsid w:val="00DF1A81"/>
    <w:rsid w:val="00E0051A"/>
    <w:rsid w:val="00E00A4D"/>
    <w:rsid w:val="00E012BB"/>
    <w:rsid w:val="00E02347"/>
    <w:rsid w:val="00E026BF"/>
    <w:rsid w:val="00E1023A"/>
    <w:rsid w:val="00E110F5"/>
    <w:rsid w:val="00E13AE7"/>
    <w:rsid w:val="00E15000"/>
    <w:rsid w:val="00E22328"/>
    <w:rsid w:val="00E23F88"/>
    <w:rsid w:val="00E2496D"/>
    <w:rsid w:val="00E258E0"/>
    <w:rsid w:val="00E25E49"/>
    <w:rsid w:val="00E307CC"/>
    <w:rsid w:val="00E33994"/>
    <w:rsid w:val="00E37A58"/>
    <w:rsid w:val="00E44A67"/>
    <w:rsid w:val="00E4520E"/>
    <w:rsid w:val="00E45467"/>
    <w:rsid w:val="00E46761"/>
    <w:rsid w:val="00E51698"/>
    <w:rsid w:val="00E5218C"/>
    <w:rsid w:val="00E521CE"/>
    <w:rsid w:val="00E5499B"/>
    <w:rsid w:val="00E55167"/>
    <w:rsid w:val="00E612AD"/>
    <w:rsid w:val="00E618D8"/>
    <w:rsid w:val="00E73943"/>
    <w:rsid w:val="00E7544B"/>
    <w:rsid w:val="00E93E20"/>
    <w:rsid w:val="00E96168"/>
    <w:rsid w:val="00EA71EE"/>
    <w:rsid w:val="00EB1575"/>
    <w:rsid w:val="00EB3923"/>
    <w:rsid w:val="00EB674E"/>
    <w:rsid w:val="00EC0430"/>
    <w:rsid w:val="00ED1C4B"/>
    <w:rsid w:val="00ED49E0"/>
    <w:rsid w:val="00ED6EF8"/>
    <w:rsid w:val="00ED762F"/>
    <w:rsid w:val="00EE4E64"/>
    <w:rsid w:val="00EE70A0"/>
    <w:rsid w:val="00EF2395"/>
    <w:rsid w:val="00EF2F2C"/>
    <w:rsid w:val="00EF32EF"/>
    <w:rsid w:val="00EF4B26"/>
    <w:rsid w:val="00F00E8F"/>
    <w:rsid w:val="00F01DFB"/>
    <w:rsid w:val="00F04A0E"/>
    <w:rsid w:val="00F055C8"/>
    <w:rsid w:val="00F1178E"/>
    <w:rsid w:val="00F11BB0"/>
    <w:rsid w:val="00F151F9"/>
    <w:rsid w:val="00F17348"/>
    <w:rsid w:val="00F23A54"/>
    <w:rsid w:val="00F2426B"/>
    <w:rsid w:val="00F27A4D"/>
    <w:rsid w:val="00F27BE3"/>
    <w:rsid w:val="00F27EE8"/>
    <w:rsid w:val="00F341F1"/>
    <w:rsid w:val="00F37B64"/>
    <w:rsid w:val="00F45773"/>
    <w:rsid w:val="00F46050"/>
    <w:rsid w:val="00F4789E"/>
    <w:rsid w:val="00F527C3"/>
    <w:rsid w:val="00F5468C"/>
    <w:rsid w:val="00F55496"/>
    <w:rsid w:val="00F5759A"/>
    <w:rsid w:val="00F60C8C"/>
    <w:rsid w:val="00F66805"/>
    <w:rsid w:val="00F7166B"/>
    <w:rsid w:val="00F74F6B"/>
    <w:rsid w:val="00F85A16"/>
    <w:rsid w:val="00F872A9"/>
    <w:rsid w:val="00F90B96"/>
    <w:rsid w:val="00F92608"/>
    <w:rsid w:val="00F92B52"/>
    <w:rsid w:val="00F92D7F"/>
    <w:rsid w:val="00F95574"/>
    <w:rsid w:val="00F95E2E"/>
    <w:rsid w:val="00FC01B7"/>
    <w:rsid w:val="00FC0893"/>
    <w:rsid w:val="00FC13E8"/>
    <w:rsid w:val="00FC224E"/>
    <w:rsid w:val="00FD3469"/>
    <w:rsid w:val="00FD581D"/>
    <w:rsid w:val="00FE16E1"/>
    <w:rsid w:val="00FE2191"/>
    <w:rsid w:val="00FF2F6B"/>
    <w:rsid w:val="00FF3AC3"/>
    <w:rsid w:val="00FF45ED"/>
  </w:rsids>
  <m:mathPr>
    <m:mathFont m:val="Cambria Math"/>
    <m:brkBin m:val="before"/>
    <m:brkBinSub m:val="--"/>
    <m:smallFrac m:val="0"/>
    <m:dispDef/>
    <m:lMargin m:val="0"/>
    <m:rMargin m:val="0"/>
    <m:defJc m:val="centerGroup"/>
    <m:wrapIndent m:val="1440"/>
    <m:intLim m:val="subSup"/>
    <m:naryLim m:val="undOvr"/>
  </m:mathPr>
  <w:themeFontLang w:val="en-US" w:eastAsia="ja-JP" w:bidi="te-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D8EB6F8"/>
  <w15:docId w15:val="{224B7C5A-7D34-405B-950B-AF6C8B9AE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Abstract"/>
    <w:basedOn w:val="Normal"/>
    <w:next w:val="Normal"/>
    <w:link w:val="Heading1Char"/>
    <w:uiPriority w:val="9"/>
    <w:qFormat/>
    <w:rsid w:val="00385720"/>
    <w:pPr>
      <w:keepNext/>
      <w:keepLines/>
      <w:spacing w:after="960"/>
      <w:jc w:val="center"/>
      <w:outlineLvl w:val="0"/>
    </w:pPr>
    <w:rPr>
      <w:rFonts w:ascii="Times New Roman" w:eastAsiaTheme="majorEastAsia" w:hAnsi="Times New Roman" w:cs="Times New Roman"/>
      <w:b/>
      <w:color w:val="000000" w:themeColor="text1"/>
      <w:sz w:val="40"/>
      <w:szCs w:val="32"/>
    </w:rPr>
  </w:style>
  <w:style w:type="paragraph" w:styleId="Heading2">
    <w:name w:val="heading 2"/>
    <w:basedOn w:val="ListParagraph"/>
    <w:next w:val="Normal"/>
    <w:link w:val="Heading2Char"/>
    <w:uiPriority w:val="9"/>
    <w:unhideWhenUsed/>
    <w:qFormat/>
    <w:rsid w:val="00683266"/>
    <w:pPr>
      <w:numPr>
        <w:numId w:val="8"/>
      </w:numPr>
      <w:spacing w:before="360" w:after="360" w:line="360" w:lineRule="auto"/>
      <w:ind w:left="720" w:hanging="11"/>
      <w:jc w:val="center"/>
      <w:outlineLvl w:val="1"/>
    </w:pPr>
    <w:rPr>
      <w:rFonts w:ascii="Times New Roman" w:hAnsi="Times New Roman" w:cs="Times New Roman"/>
      <w:b/>
      <w:color w:val="000000" w:themeColor="text1"/>
      <w:sz w:val="36"/>
    </w:rPr>
  </w:style>
  <w:style w:type="paragraph" w:styleId="Heading3">
    <w:name w:val="heading 3"/>
    <w:basedOn w:val="Heading2"/>
    <w:next w:val="Normal"/>
    <w:link w:val="Heading3Char"/>
    <w:uiPriority w:val="9"/>
    <w:unhideWhenUsed/>
    <w:qFormat/>
    <w:rsid w:val="000D4724"/>
    <w:pPr>
      <w:numPr>
        <w:ilvl w:val="1"/>
      </w:numPr>
      <w:ind w:left="284" w:hanging="284"/>
      <w:jc w:val="left"/>
      <w:outlineLvl w:val="2"/>
    </w:pPr>
    <w:rPr>
      <w:sz w:val="28"/>
    </w:rPr>
  </w:style>
  <w:style w:type="paragraph" w:styleId="Heading4">
    <w:name w:val="heading 4"/>
    <w:basedOn w:val="Heading3"/>
    <w:next w:val="Normal"/>
    <w:link w:val="Heading4Char"/>
    <w:uiPriority w:val="9"/>
    <w:unhideWhenUsed/>
    <w:qFormat/>
    <w:rsid w:val="006C0259"/>
    <w:pPr>
      <w:numPr>
        <w:ilvl w:val="2"/>
      </w:numPr>
      <w:ind w:left="993" w:hanging="284"/>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bstract Char"/>
    <w:basedOn w:val="DefaultParagraphFont"/>
    <w:link w:val="Heading1"/>
    <w:uiPriority w:val="9"/>
    <w:rsid w:val="00385720"/>
    <w:rPr>
      <w:rFonts w:ascii="Times New Roman" w:eastAsiaTheme="majorEastAsia" w:hAnsi="Times New Roman" w:cs="Times New Roman"/>
      <w:b/>
      <w:color w:val="000000" w:themeColor="text1"/>
      <w:sz w:val="40"/>
      <w:szCs w:val="32"/>
    </w:rPr>
  </w:style>
  <w:style w:type="paragraph" w:styleId="BodyText">
    <w:name w:val="Body Text"/>
    <w:basedOn w:val="Normal"/>
    <w:link w:val="BodyTextChar"/>
    <w:unhideWhenUsed/>
    <w:rsid w:val="00BD6ECF"/>
    <w:pPr>
      <w:spacing w:after="0" w:line="480" w:lineRule="auto"/>
      <w:ind w:firstLine="720"/>
      <w:jc w:val="both"/>
    </w:pPr>
    <w:rPr>
      <w:rFonts w:ascii="CMU Serif" w:eastAsia="Times New Roman" w:hAnsi="CMU Serif" w:cs="Times New Roman"/>
      <w:sz w:val="24"/>
      <w:szCs w:val="24"/>
    </w:rPr>
  </w:style>
  <w:style w:type="character" w:customStyle="1" w:styleId="BodyTextChar">
    <w:name w:val="Body Text Char"/>
    <w:basedOn w:val="DefaultParagraphFont"/>
    <w:link w:val="BodyText"/>
    <w:rsid w:val="00BD6ECF"/>
    <w:rPr>
      <w:rFonts w:ascii="CMU Serif" w:eastAsia="Times New Roman" w:hAnsi="CMU Serif" w:cs="Times New Roman"/>
      <w:sz w:val="24"/>
      <w:szCs w:val="24"/>
    </w:rPr>
  </w:style>
  <w:style w:type="character" w:customStyle="1" w:styleId="Heading2Char">
    <w:name w:val="Heading 2 Char"/>
    <w:basedOn w:val="DefaultParagraphFont"/>
    <w:link w:val="Heading2"/>
    <w:uiPriority w:val="9"/>
    <w:rsid w:val="00683266"/>
    <w:rPr>
      <w:rFonts w:ascii="Times New Roman" w:hAnsi="Times New Roman" w:cs="Times New Roman"/>
      <w:b/>
      <w:color w:val="000000" w:themeColor="text1"/>
      <w:sz w:val="36"/>
    </w:rPr>
  </w:style>
  <w:style w:type="paragraph" w:styleId="TOCHeading">
    <w:name w:val="TOC Heading"/>
    <w:basedOn w:val="Heading1"/>
    <w:next w:val="Normal"/>
    <w:uiPriority w:val="39"/>
    <w:unhideWhenUsed/>
    <w:qFormat/>
    <w:rsid w:val="0068123F"/>
    <w:pPr>
      <w:spacing w:before="240" w:after="0"/>
      <w:jc w:val="left"/>
      <w:outlineLvl w:val="9"/>
    </w:pPr>
    <w:rPr>
      <w:rFonts w:asciiTheme="majorHAnsi" w:hAnsiTheme="majorHAnsi" w:cstheme="majorBidi"/>
      <w:b w:val="0"/>
      <w:color w:val="2E74B5" w:themeColor="accent1" w:themeShade="BF"/>
      <w:sz w:val="32"/>
    </w:rPr>
  </w:style>
  <w:style w:type="paragraph" w:styleId="TOC1">
    <w:name w:val="toc 1"/>
    <w:basedOn w:val="Normal"/>
    <w:next w:val="Normal"/>
    <w:autoRedefine/>
    <w:uiPriority w:val="39"/>
    <w:unhideWhenUsed/>
    <w:rsid w:val="00B44928"/>
    <w:pPr>
      <w:tabs>
        <w:tab w:val="right" w:leader="dot" w:pos="8494"/>
      </w:tabs>
      <w:spacing w:after="100"/>
      <w:jc w:val="both"/>
    </w:pPr>
  </w:style>
  <w:style w:type="character" w:styleId="Hyperlink">
    <w:name w:val="Hyperlink"/>
    <w:basedOn w:val="DefaultParagraphFont"/>
    <w:uiPriority w:val="99"/>
    <w:unhideWhenUsed/>
    <w:rsid w:val="0068123F"/>
    <w:rPr>
      <w:color w:val="0563C1" w:themeColor="hyperlink"/>
      <w:u w:val="single"/>
    </w:rPr>
  </w:style>
  <w:style w:type="paragraph" w:styleId="Header">
    <w:name w:val="header"/>
    <w:basedOn w:val="Normal"/>
    <w:link w:val="HeaderChar"/>
    <w:uiPriority w:val="99"/>
    <w:unhideWhenUsed/>
    <w:rsid w:val="005103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03E6"/>
  </w:style>
  <w:style w:type="paragraph" w:styleId="Footer">
    <w:name w:val="footer"/>
    <w:basedOn w:val="Normal"/>
    <w:link w:val="FooterChar"/>
    <w:uiPriority w:val="99"/>
    <w:unhideWhenUsed/>
    <w:rsid w:val="005103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03E6"/>
  </w:style>
  <w:style w:type="paragraph" w:styleId="ListParagraph">
    <w:name w:val="List Paragraph"/>
    <w:basedOn w:val="Normal"/>
    <w:uiPriority w:val="34"/>
    <w:qFormat/>
    <w:rsid w:val="005103E6"/>
    <w:pPr>
      <w:ind w:left="720"/>
      <w:contextualSpacing/>
    </w:pPr>
  </w:style>
  <w:style w:type="paragraph" w:styleId="FootnoteText">
    <w:name w:val="footnote text"/>
    <w:basedOn w:val="Normal"/>
    <w:link w:val="FootnoteTextChar"/>
    <w:unhideWhenUsed/>
    <w:rsid w:val="00813545"/>
    <w:pPr>
      <w:spacing w:after="0" w:line="480" w:lineRule="auto"/>
    </w:pPr>
    <w:rPr>
      <w:rFonts w:ascii="Times New Roman" w:eastAsia="Times New Roman" w:hAnsi="Times New Roman" w:cs="Times New Roman"/>
      <w:sz w:val="24"/>
      <w:szCs w:val="20"/>
    </w:rPr>
  </w:style>
  <w:style w:type="character" w:customStyle="1" w:styleId="FootnoteTextChar">
    <w:name w:val="Footnote Text Char"/>
    <w:basedOn w:val="DefaultParagraphFont"/>
    <w:link w:val="FootnoteText"/>
    <w:rsid w:val="00813545"/>
    <w:rPr>
      <w:rFonts w:ascii="Times New Roman" w:eastAsia="Times New Roman" w:hAnsi="Times New Roman" w:cs="Times New Roman"/>
      <w:sz w:val="24"/>
      <w:szCs w:val="20"/>
    </w:rPr>
  </w:style>
  <w:style w:type="character" w:styleId="FootnoteReference">
    <w:name w:val="footnote reference"/>
    <w:semiHidden/>
    <w:unhideWhenUsed/>
    <w:rsid w:val="00813545"/>
    <w:rPr>
      <w:rFonts w:ascii="Times New Roman" w:hAnsi="Times New Roman" w:cs="Times New Roman" w:hint="default"/>
      <w:sz w:val="24"/>
      <w:vertAlign w:val="superscript"/>
    </w:rPr>
  </w:style>
  <w:style w:type="paragraph" w:styleId="TOC2">
    <w:name w:val="toc 2"/>
    <w:basedOn w:val="Normal"/>
    <w:next w:val="Normal"/>
    <w:autoRedefine/>
    <w:uiPriority w:val="39"/>
    <w:unhideWhenUsed/>
    <w:rsid w:val="00B44928"/>
    <w:pPr>
      <w:tabs>
        <w:tab w:val="left" w:pos="660"/>
        <w:tab w:val="right" w:leader="dot" w:pos="8494"/>
      </w:tabs>
      <w:spacing w:after="100"/>
      <w:ind w:left="440" w:hanging="220"/>
    </w:pPr>
  </w:style>
  <w:style w:type="paragraph" w:styleId="Caption">
    <w:name w:val="caption"/>
    <w:basedOn w:val="Normal"/>
    <w:next w:val="Normal"/>
    <w:uiPriority w:val="35"/>
    <w:unhideWhenUsed/>
    <w:qFormat/>
    <w:rsid w:val="003C22F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47970"/>
    <w:rPr>
      <w:color w:val="808080"/>
    </w:rPr>
  </w:style>
  <w:style w:type="table" w:styleId="TableGrid">
    <w:name w:val="Table Grid"/>
    <w:basedOn w:val="TableNormal"/>
    <w:uiPriority w:val="39"/>
    <w:rsid w:val="00483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95E2E"/>
    <w:pPr>
      <w:spacing w:after="0" w:line="240" w:lineRule="auto"/>
    </w:pPr>
  </w:style>
  <w:style w:type="character" w:customStyle="1" w:styleId="ls27">
    <w:name w:val="ls27"/>
    <w:basedOn w:val="DefaultParagraphFont"/>
    <w:rsid w:val="0004321C"/>
  </w:style>
  <w:style w:type="paragraph" w:styleId="Bibliography">
    <w:name w:val="Bibliography"/>
    <w:basedOn w:val="Normal"/>
    <w:next w:val="Normal"/>
    <w:uiPriority w:val="37"/>
    <w:unhideWhenUsed/>
    <w:rsid w:val="002441E5"/>
  </w:style>
  <w:style w:type="character" w:customStyle="1" w:styleId="Heading3Char">
    <w:name w:val="Heading 3 Char"/>
    <w:basedOn w:val="DefaultParagraphFont"/>
    <w:link w:val="Heading3"/>
    <w:uiPriority w:val="9"/>
    <w:rsid w:val="000D4724"/>
    <w:rPr>
      <w:rFonts w:ascii="Times New Roman" w:hAnsi="Times New Roman" w:cs="Times New Roman"/>
      <w:b/>
      <w:color w:val="000000" w:themeColor="text1"/>
      <w:sz w:val="28"/>
    </w:rPr>
  </w:style>
  <w:style w:type="paragraph" w:styleId="TOC3">
    <w:name w:val="toc 3"/>
    <w:basedOn w:val="Normal"/>
    <w:next w:val="Normal"/>
    <w:autoRedefine/>
    <w:uiPriority w:val="39"/>
    <w:unhideWhenUsed/>
    <w:rsid w:val="00C43FFD"/>
    <w:pPr>
      <w:tabs>
        <w:tab w:val="left" w:pos="1100"/>
        <w:tab w:val="right" w:leader="dot" w:pos="8494"/>
      </w:tabs>
      <w:spacing w:after="100"/>
      <w:ind w:left="442"/>
    </w:pPr>
  </w:style>
  <w:style w:type="table" w:customStyle="1" w:styleId="GridTable1Light1">
    <w:name w:val="Grid Table 1 Light1"/>
    <w:basedOn w:val="TableNormal"/>
    <w:uiPriority w:val="46"/>
    <w:rsid w:val="00C6576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C6576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iltePageHead">
    <w:name w:val="TiltePageHead"/>
    <w:basedOn w:val="Normal"/>
    <w:next w:val="ThesisTitle"/>
    <w:autoRedefine/>
    <w:rsid w:val="00F90B96"/>
    <w:pPr>
      <w:spacing w:after="240" w:line="360" w:lineRule="auto"/>
      <w:ind w:right="29"/>
      <w:jc w:val="center"/>
    </w:pPr>
    <w:rPr>
      <w:rFonts w:ascii="Times New Roman" w:eastAsia="Times New Roman" w:hAnsi="Times New Roman" w:cs="Times New Roman"/>
      <w:b/>
      <w:spacing w:val="2"/>
      <w:sz w:val="36"/>
      <w:szCs w:val="28"/>
    </w:rPr>
  </w:style>
  <w:style w:type="paragraph" w:customStyle="1" w:styleId="ThesisTitle">
    <w:name w:val="Thesis Title"/>
    <w:basedOn w:val="Normal"/>
    <w:autoRedefine/>
    <w:rsid w:val="00F90B96"/>
    <w:pPr>
      <w:spacing w:after="0" w:line="276" w:lineRule="auto"/>
      <w:ind w:left="-426" w:right="-566"/>
      <w:contextualSpacing/>
      <w:jc w:val="center"/>
    </w:pPr>
    <w:rPr>
      <w:rFonts w:ascii="Times New Roman" w:eastAsia="Adobe Myungjo Std M" w:hAnsi="Times New Roman" w:cs="Times New Roman"/>
      <w:b/>
      <w:sz w:val="36"/>
      <w:szCs w:val="36"/>
    </w:rPr>
  </w:style>
  <w:style w:type="paragraph" w:customStyle="1" w:styleId="TitlePageMid">
    <w:name w:val="TitlePageMid"/>
    <w:basedOn w:val="Normal"/>
    <w:rsid w:val="00F90B96"/>
    <w:pPr>
      <w:spacing w:after="0" w:line="480" w:lineRule="auto"/>
      <w:jc w:val="center"/>
    </w:pPr>
    <w:rPr>
      <w:rFonts w:ascii="Times New Roman" w:eastAsia="Times New Roman" w:hAnsi="Times New Roman" w:cs="Times New Roman"/>
      <w:sz w:val="24"/>
    </w:rPr>
  </w:style>
  <w:style w:type="paragraph" w:customStyle="1" w:styleId="Approvalform">
    <w:name w:val="Approval form"/>
    <w:basedOn w:val="Normal"/>
    <w:rsid w:val="00F90B96"/>
    <w:pPr>
      <w:spacing w:after="240" w:line="240" w:lineRule="auto"/>
      <w:jc w:val="center"/>
    </w:pPr>
    <w:rPr>
      <w:rFonts w:ascii="Times New Roman" w:eastAsia="Times New Roman" w:hAnsi="Times New Roman" w:cs="Times New Roman"/>
      <w:sz w:val="24"/>
    </w:rPr>
  </w:style>
  <w:style w:type="character" w:styleId="Strong">
    <w:name w:val="Strong"/>
    <w:qFormat/>
    <w:rsid w:val="00F90B96"/>
    <w:rPr>
      <w:b/>
      <w:bCs/>
    </w:rPr>
  </w:style>
  <w:style w:type="character" w:styleId="BookTitle">
    <w:name w:val="Book Title"/>
    <w:basedOn w:val="DefaultParagraphFont"/>
    <w:uiPriority w:val="33"/>
    <w:qFormat/>
    <w:rsid w:val="00F90B96"/>
    <w:rPr>
      <w:b/>
      <w:bCs/>
      <w:i/>
      <w:iCs/>
      <w:spacing w:val="5"/>
    </w:rPr>
  </w:style>
  <w:style w:type="character" w:styleId="SubtleEmphasis">
    <w:name w:val="Subtle Emphasis"/>
    <w:basedOn w:val="DefaultParagraphFont"/>
    <w:uiPriority w:val="19"/>
    <w:qFormat/>
    <w:rsid w:val="00F90B96"/>
    <w:rPr>
      <w:i/>
      <w:iCs/>
      <w:color w:val="404040" w:themeColor="text1" w:themeTint="BF"/>
    </w:rPr>
  </w:style>
  <w:style w:type="paragraph" w:styleId="TableofFigures">
    <w:name w:val="table of figures"/>
    <w:basedOn w:val="Normal"/>
    <w:next w:val="Normal"/>
    <w:uiPriority w:val="99"/>
    <w:unhideWhenUsed/>
    <w:rsid w:val="000968D2"/>
    <w:pPr>
      <w:spacing w:after="0"/>
    </w:pPr>
  </w:style>
  <w:style w:type="character" w:customStyle="1" w:styleId="Heading4Char">
    <w:name w:val="Heading 4 Char"/>
    <w:basedOn w:val="DefaultParagraphFont"/>
    <w:link w:val="Heading4"/>
    <w:uiPriority w:val="9"/>
    <w:rsid w:val="006C0259"/>
    <w:rPr>
      <w:rFonts w:ascii="Times New Roman" w:hAnsi="Times New Roman" w:cs="Times New Roman"/>
      <w:b/>
      <w:color w:val="000000" w:themeColor="text1"/>
      <w:sz w:val="28"/>
    </w:rPr>
  </w:style>
  <w:style w:type="paragraph" w:styleId="Title">
    <w:name w:val="Title"/>
    <w:basedOn w:val="Normal"/>
    <w:next w:val="Normal"/>
    <w:link w:val="TitleChar"/>
    <w:uiPriority w:val="10"/>
    <w:qFormat/>
    <w:rsid w:val="00385720"/>
    <w:pPr>
      <w:spacing w:after="240" w:line="720" w:lineRule="auto"/>
      <w:contextualSpacing/>
      <w:jc w:val="center"/>
    </w:pPr>
    <w:rPr>
      <w:rFonts w:ascii="Times New Roman" w:eastAsiaTheme="majorEastAsia" w:hAnsi="Times New Roman" w:cs="Times New Roman"/>
      <w:b/>
      <w:spacing w:val="-10"/>
      <w:kern w:val="28"/>
      <w:sz w:val="32"/>
      <w:szCs w:val="56"/>
    </w:rPr>
  </w:style>
  <w:style w:type="character" w:customStyle="1" w:styleId="TitleChar">
    <w:name w:val="Title Char"/>
    <w:basedOn w:val="DefaultParagraphFont"/>
    <w:link w:val="Title"/>
    <w:uiPriority w:val="10"/>
    <w:rsid w:val="00385720"/>
    <w:rPr>
      <w:rFonts w:ascii="Times New Roman" w:eastAsiaTheme="majorEastAsia" w:hAnsi="Times New Roman" w:cs="Times New Roman"/>
      <w:b/>
      <w:spacing w:val="-10"/>
      <w:kern w:val="28"/>
      <w:sz w:val="32"/>
      <w:szCs w:val="56"/>
    </w:rPr>
  </w:style>
  <w:style w:type="paragraph" w:styleId="EndnoteText">
    <w:name w:val="endnote text"/>
    <w:basedOn w:val="Normal"/>
    <w:link w:val="EndnoteTextChar"/>
    <w:uiPriority w:val="99"/>
    <w:semiHidden/>
    <w:unhideWhenUsed/>
    <w:rsid w:val="00014EF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4EF2"/>
    <w:rPr>
      <w:sz w:val="20"/>
      <w:szCs w:val="20"/>
    </w:rPr>
  </w:style>
  <w:style w:type="character" w:styleId="EndnoteReference">
    <w:name w:val="endnote reference"/>
    <w:basedOn w:val="DefaultParagraphFont"/>
    <w:uiPriority w:val="99"/>
    <w:semiHidden/>
    <w:unhideWhenUsed/>
    <w:rsid w:val="00014EF2"/>
    <w:rPr>
      <w:vertAlign w:val="superscript"/>
    </w:rPr>
  </w:style>
  <w:style w:type="paragraph" w:styleId="NormalWeb">
    <w:name w:val="Normal (Web)"/>
    <w:basedOn w:val="Normal"/>
    <w:uiPriority w:val="99"/>
    <w:semiHidden/>
    <w:unhideWhenUsed/>
    <w:rsid w:val="00315F39"/>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F872A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872A9"/>
    <w:rPr>
      <w:rFonts w:ascii="Lucida Grande" w:hAnsi="Lucida Grande"/>
      <w:sz w:val="18"/>
      <w:szCs w:val="18"/>
    </w:rPr>
  </w:style>
  <w:style w:type="table" w:customStyle="1" w:styleId="TableGridLight2">
    <w:name w:val="Table Grid Light2"/>
    <w:basedOn w:val="TableNormal"/>
    <w:uiPriority w:val="40"/>
    <w:rsid w:val="002E205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C801F6"/>
    <w:rPr>
      <w:color w:val="954F72" w:themeColor="followedHyperlink"/>
      <w:u w:val="single"/>
    </w:rPr>
  </w:style>
  <w:style w:type="table" w:customStyle="1" w:styleId="TableGrid1">
    <w:name w:val="Table Grid1"/>
    <w:basedOn w:val="TableNormal"/>
    <w:next w:val="TableGrid"/>
    <w:uiPriority w:val="39"/>
    <w:rsid w:val="00E44A67"/>
    <w:pPr>
      <w:spacing w:after="0" w:line="240" w:lineRule="auto"/>
    </w:pPr>
    <w:rPr>
      <w:szCs w:val="20"/>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92942">
      <w:bodyDiv w:val="1"/>
      <w:marLeft w:val="0"/>
      <w:marRight w:val="0"/>
      <w:marTop w:val="0"/>
      <w:marBottom w:val="0"/>
      <w:divBdr>
        <w:top w:val="none" w:sz="0" w:space="0" w:color="auto"/>
        <w:left w:val="none" w:sz="0" w:space="0" w:color="auto"/>
        <w:bottom w:val="none" w:sz="0" w:space="0" w:color="auto"/>
        <w:right w:val="none" w:sz="0" w:space="0" w:color="auto"/>
      </w:divBdr>
    </w:div>
    <w:div w:id="78643567">
      <w:bodyDiv w:val="1"/>
      <w:marLeft w:val="0"/>
      <w:marRight w:val="0"/>
      <w:marTop w:val="0"/>
      <w:marBottom w:val="0"/>
      <w:divBdr>
        <w:top w:val="none" w:sz="0" w:space="0" w:color="auto"/>
        <w:left w:val="none" w:sz="0" w:space="0" w:color="auto"/>
        <w:bottom w:val="none" w:sz="0" w:space="0" w:color="auto"/>
        <w:right w:val="none" w:sz="0" w:space="0" w:color="auto"/>
      </w:divBdr>
    </w:div>
    <w:div w:id="251861099">
      <w:bodyDiv w:val="1"/>
      <w:marLeft w:val="0"/>
      <w:marRight w:val="0"/>
      <w:marTop w:val="0"/>
      <w:marBottom w:val="0"/>
      <w:divBdr>
        <w:top w:val="none" w:sz="0" w:space="0" w:color="auto"/>
        <w:left w:val="none" w:sz="0" w:space="0" w:color="auto"/>
        <w:bottom w:val="none" w:sz="0" w:space="0" w:color="auto"/>
        <w:right w:val="none" w:sz="0" w:space="0" w:color="auto"/>
      </w:divBdr>
    </w:div>
    <w:div w:id="253173172">
      <w:bodyDiv w:val="1"/>
      <w:marLeft w:val="0"/>
      <w:marRight w:val="0"/>
      <w:marTop w:val="0"/>
      <w:marBottom w:val="0"/>
      <w:divBdr>
        <w:top w:val="none" w:sz="0" w:space="0" w:color="auto"/>
        <w:left w:val="none" w:sz="0" w:space="0" w:color="auto"/>
        <w:bottom w:val="none" w:sz="0" w:space="0" w:color="auto"/>
        <w:right w:val="none" w:sz="0" w:space="0" w:color="auto"/>
      </w:divBdr>
    </w:div>
    <w:div w:id="339043143">
      <w:bodyDiv w:val="1"/>
      <w:marLeft w:val="0"/>
      <w:marRight w:val="0"/>
      <w:marTop w:val="0"/>
      <w:marBottom w:val="0"/>
      <w:divBdr>
        <w:top w:val="none" w:sz="0" w:space="0" w:color="auto"/>
        <w:left w:val="none" w:sz="0" w:space="0" w:color="auto"/>
        <w:bottom w:val="none" w:sz="0" w:space="0" w:color="auto"/>
        <w:right w:val="none" w:sz="0" w:space="0" w:color="auto"/>
      </w:divBdr>
    </w:div>
    <w:div w:id="464279508">
      <w:bodyDiv w:val="1"/>
      <w:marLeft w:val="0"/>
      <w:marRight w:val="0"/>
      <w:marTop w:val="0"/>
      <w:marBottom w:val="0"/>
      <w:divBdr>
        <w:top w:val="none" w:sz="0" w:space="0" w:color="auto"/>
        <w:left w:val="none" w:sz="0" w:space="0" w:color="auto"/>
        <w:bottom w:val="none" w:sz="0" w:space="0" w:color="auto"/>
        <w:right w:val="none" w:sz="0" w:space="0" w:color="auto"/>
      </w:divBdr>
    </w:div>
    <w:div w:id="471412520">
      <w:bodyDiv w:val="1"/>
      <w:marLeft w:val="0"/>
      <w:marRight w:val="0"/>
      <w:marTop w:val="0"/>
      <w:marBottom w:val="0"/>
      <w:divBdr>
        <w:top w:val="none" w:sz="0" w:space="0" w:color="auto"/>
        <w:left w:val="none" w:sz="0" w:space="0" w:color="auto"/>
        <w:bottom w:val="none" w:sz="0" w:space="0" w:color="auto"/>
        <w:right w:val="none" w:sz="0" w:space="0" w:color="auto"/>
      </w:divBdr>
    </w:div>
    <w:div w:id="527453358">
      <w:bodyDiv w:val="1"/>
      <w:marLeft w:val="0"/>
      <w:marRight w:val="0"/>
      <w:marTop w:val="0"/>
      <w:marBottom w:val="0"/>
      <w:divBdr>
        <w:top w:val="none" w:sz="0" w:space="0" w:color="auto"/>
        <w:left w:val="none" w:sz="0" w:space="0" w:color="auto"/>
        <w:bottom w:val="none" w:sz="0" w:space="0" w:color="auto"/>
        <w:right w:val="none" w:sz="0" w:space="0" w:color="auto"/>
      </w:divBdr>
    </w:div>
    <w:div w:id="554316832">
      <w:bodyDiv w:val="1"/>
      <w:marLeft w:val="0"/>
      <w:marRight w:val="0"/>
      <w:marTop w:val="0"/>
      <w:marBottom w:val="0"/>
      <w:divBdr>
        <w:top w:val="none" w:sz="0" w:space="0" w:color="auto"/>
        <w:left w:val="none" w:sz="0" w:space="0" w:color="auto"/>
        <w:bottom w:val="none" w:sz="0" w:space="0" w:color="auto"/>
        <w:right w:val="none" w:sz="0" w:space="0" w:color="auto"/>
      </w:divBdr>
    </w:div>
    <w:div w:id="562836450">
      <w:bodyDiv w:val="1"/>
      <w:marLeft w:val="0"/>
      <w:marRight w:val="0"/>
      <w:marTop w:val="0"/>
      <w:marBottom w:val="0"/>
      <w:divBdr>
        <w:top w:val="none" w:sz="0" w:space="0" w:color="auto"/>
        <w:left w:val="none" w:sz="0" w:space="0" w:color="auto"/>
        <w:bottom w:val="none" w:sz="0" w:space="0" w:color="auto"/>
        <w:right w:val="none" w:sz="0" w:space="0" w:color="auto"/>
      </w:divBdr>
    </w:div>
    <w:div w:id="611281374">
      <w:bodyDiv w:val="1"/>
      <w:marLeft w:val="0"/>
      <w:marRight w:val="0"/>
      <w:marTop w:val="0"/>
      <w:marBottom w:val="0"/>
      <w:divBdr>
        <w:top w:val="none" w:sz="0" w:space="0" w:color="auto"/>
        <w:left w:val="none" w:sz="0" w:space="0" w:color="auto"/>
        <w:bottom w:val="none" w:sz="0" w:space="0" w:color="auto"/>
        <w:right w:val="none" w:sz="0" w:space="0" w:color="auto"/>
      </w:divBdr>
    </w:div>
    <w:div w:id="683631195">
      <w:bodyDiv w:val="1"/>
      <w:marLeft w:val="0"/>
      <w:marRight w:val="0"/>
      <w:marTop w:val="0"/>
      <w:marBottom w:val="0"/>
      <w:divBdr>
        <w:top w:val="none" w:sz="0" w:space="0" w:color="auto"/>
        <w:left w:val="none" w:sz="0" w:space="0" w:color="auto"/>
        <w:bottom w:val="none" w:sz="0" w:space="0" w:color="auto"/>
        <w:right w:val="none" w:sz="0" w:space="0" w:color="auto"/>
      </w:divBdr>
    </w:div>
    <w:div w:id="692727456">
      <w:bodyDiv w:val="1"/>
      <w:marLeft w:val="0"/>
      <w:marRight w:val="0"/>
      <w:marTop w:val="0"/>
      <w:marBottom w:val="0"/>
      <w:divBdr>
        <w:top w:val="none" w:sz="0" w:space="0" w:color="auto"/>
        <w:left w:val="none" w:sz="0" w:space="0" w:color="auto"/>
        <w:bottom w:val="none" w:sz="0" w:space="0" w:color="auto"/>
        <w:right w:val="none" w:sz="0" w:space="0" w:color="auto"/>
      </w:divBdr>
    </w:div>
    <w:div w:id="801074860">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1036661660">
      <w:bodyDiv w:val="1"/>
      <w:marLeft w:val="0"/>
      <w:marRight w:val="0"/>
      <w:marTop w:val="0"/>
      <w:marBottom w:val="0"/>
      <w:divBdr>
        <w:top w:val="none" w:sz="0" w:space="0" w:color="auto"/>
        <w:left w:val="none" w:sz="0" w:space="0" w:color="auto"/>
        <w:bottom w:val="none" w:sz="0" w:space="0" w:color="auto"/>
        <w:right w:val="none" w:sz="0" w:space="0" w:color="auto"/>
      </w:divBdr>
    </w:div>
    <w:div w:id="1043795448">
      <w:bodyDiv w:val="1"/>
      <w:marLeft w:val="0"/>
      <w:marRight w:val="0"/>
      <w:marTop w:val="0"/>
      <w:marBottom w:val="0"/>
      <w:divBdr>
        <w:top w:val="none" w:sz="0" w:space="0" w:color="auto"/>
        <w:left w:val="none" w:sz="0" w:space="0" w:color="auto"/>
        <w:bottom w:val="none" w:sz="0" w:space="0" w:color="auto"/>
        <w:right w:val="none" w:sz="0" w:space="0" w:color="auto"/>
      </w:divBdr>
    </w:div>
    <w:div w:id="1152718648">
      <w:bodyDiv w:val="1"/>
      <w:marLeft w:val="0"/>
      <w:marRight w:val="0"/>
      <w:marTop w:val="0"/>
      <w:marBottom w:val="0"/>
      <w:divBdr>
        <w:top w:val="none" w:sz="0" w:space="0" w:color="auto"/>
        <w:left w:val="none" w:sz="0" w:space="0" w:color="auto"/>
        <w:bottom w:val="none" w:sz="0" w:space="0" w:color="auto"/>
        <w:right w:val="none" w:sz="0" w:space="0" w:color="auto"/>
      </w:divBdr>
    </w:div>
    <w:div w:id="1172526197">
      <w:bodyDiv w:val="1"/>
      <w:marLeft w:val="0"/>
      <w:marRight w:val="0"/>
      <w:marTop w:val="0"/>
      <w:marBottom w:val="0"/>
      <w:divBdr>
        <w:top w:val="none" w:sz="0" w:space="0" w:color="auto"/>
        <w:left w:val="none" w:sz="0" w:space="0" w:color="auto"/>
        <w:bottom w:val="none" w:sz="0" w:space="0" w:color="auto"/>
        <w:right w:val="none" w:sz="0" w:space="0" w:color="auto"/>
      </w:divBdr>
      <w:divsChild>
        <w:div w:id="1759521990">
          <w:marLeft w:val="-300"/>
          <w:marRight w:val="-300"/>
          <w:marTop w:val="0"/>
          <w:marBottom w:val="0"/>
          <w:divBdr>
            <w:top w:val="single" w:sz="6" w:space="12" w:color="DFE1E5"/>
            <w:left w:val="single" w:sz="6" w:space="9" w:color="DFE1E5"/>
            <w:bottom w:val="single" w:sz="6" w:space="9" w:color="DFE1E5"/>
            <w:right w:val="single" w:sz="6" w:space="9" w:color="DFE1E5"/>
          </w:divBdr>
          <w:divsChild>
            <w:div w:id="570426808">
              <w:marLeft w:val="0"/>
              <w:marRight w:val="0"/>
              <w:marTop w:val="0"/>
              <w:marBottom w:val="0"/>
              <w:divBdr>
                <w:top w:val="none" w:sz="0" w:space="0" w:color="auto"/>
                <w:left w:val="none" w:sz="0" w:space="0" w:color="auto"/>
                <w:bottom w:val="none" w:sz="0" w:space="0" w:color="auto"/>
                <w:right w:val="none" w:sz="0" w:space="0" w:color="auto"/>
              </w:divBdr>
              <w:divsChild>
                <w:div w:id="90971496">
                  <w:marLeft w:val="0"/>
                  <w:marRight w:val="0"/>
                  <w:marTop w:val="0"/>
                  <w:marBottom w:val="0"/>
                  <w:divBdr>
                    <w:top w:val="none" w:sz="0" w:space="0" w:color="auto"/>
                    <w:left w:val="none" w:sz="0" w:space="0" w:color="auto"/>
                    <w:bottom w:val="none" w:sz="0" w:space="0" w:color="auto"/>
                    <w:right w:val="none" w:sz="0" w:space="0" w:color="auto"/>
                  </w:divBdr>
                  <w:divsChild>
                    <w:div w:id="1398237746">
                      <w:marLeft w:val="0"/>
                      <w:marRight w:val="0"/>
                      <w:marTop w:val="0"/>
                      <w:marBottom w:val="0"/>
                      <w:divBdr>
                        <w:top w:val="none" w:sz="0" w:space="0" w:color="auto"/>
                        <w:left w:val="none" w:sz="0" w:space="0" w:color="auto"/>
                        <w:bottom w:val="none" w:sz="0" w:space="0" w:color="auto"/>
                        <w:right w:val="none" w:sz="0" w:space="0" w:color="auto"/>
                      </w:divBdr>
                      <w:divsChild>
                        <w:div w:id="176123066">
                          <w:marLeft w:val="0"/>
                          <w:marRight w:val="0"/>
                          <w:marTop w:val="100"/>
                          <w:marBottom w:val="100"/>
                          <w:divBdr>
                            <w:top w:val="single" w:sz="6" w:space="8" w:color="4D90FE"/>
                            <w:left w:val="single" w:sz="6" w:space="8" w:color="4D90FE"/>
                            <w:bottom w:val="single" w:sz="6" w:space="0" w:color="4D90FE"/>
                            <w:right w:val="single" w:sz="6" w:space="11" w:color="4D90FE"/>
                          </w:divBdr>
                          <w:divsChild>
                            <w:div w:id="1637642872">
                              <w:marLeft w:val="0"/>
                              <w:marRight w:val="0"/>
                              <w:marTop w:val="0"/>
                              <w:marBottom w:val="0"/>
                              <w:divBdr>
                                <w:top w:val="none" w:sz="0" w:space="0" w:color="auto"/>
                                <w:left w:val="none" w:sz="0" w:space="0" w:color="auto"/>
                                <w:bottom w:val="none" w:sz="0" w:space="0" w:color="auto"/>
                                <w:right w:val="none" w:sz="0" w:space="0" w:color="auto"/>
                              </w:divBdr>
                              <w:divsChild>
                                <w:div w:id="1541942828">
                                  <w:marLeft w:val="0"/>
                                  <w:marRight w:val="0"/>
                                  <w:marTop w:val="0"/>
                                  <w:marBottom w:val="0"/>
                                  <w:divBdr>
                                    <w:top w:val="none" w:sz="0" w:space="0" w:color="auto"/>
                                    <w:left w:val="none" w:sz="0" w:space="0" w:color="auto"/>
                                    <w:bottom w:val="none" w:sz="0" w:space="0" w:color="auto"/>
                                    <w:right w:val="none" w:sz="0" w:space="0" w:color="auto"/>
                                  </w:divBdr>
                                  <w:divsChild>
                                    <w:div w:id="64523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816080">
                      <w:marLeft w:val="0"/>
                      <w:marRight w:val="0"/>
                      <w:marTop w:val="0"/>
                      <w:marBottom w:val="0"/>
                      <w:divBdr>
                        <w:top w:val="none" w:sz="0" w:space="0" w:color="auto"/>
                        <w:left w:val="none" w:sz="0" w:space="0" w:color="auto"/>
                        <w:bottom w:val="none" w:sz="0" w:space="0" w:color="auto"/>
                        <w:right w:val="none" w:sz="0" w:space="0" w:color="auto"/>
                      </w:divBdr>
                    </w:div>
                    <w:div w:id="1099956781">
                      <w:marLeft w:val="0"/>
                      <w:marRight w:val="0"/>
                      <w:marTop w:val="120"/>
                      <w:marBottom w:val="0"/>
                      <w:divBdr>
                        <w:top w:val="none" w:sz="0" w:space="0" w:color="auto"/>
                        <w:left w:val="none" w:sz="0" w:space="0" w:color="auto"/>
                        <w:bottom w:val="none" w:sz="0" w:space="0" w:color="auto"/>
                        <w:right w:val="none" w:sz="0" w:space="0" w:color="auto"/>
                      </w:divBdr>
                      <w:divsChild>
                        <w:div w:id="1808476461">
                          <w:marLeft w:val="0"/>
                          <w:marRight w:val="0"/>
                          <w:marTop w:val="0"/>
                          <w:marBottom w:val="0"/>
                          <w:divBdr>
                            <w:top w:val="none" w:sz="0" w:space="0" w:color="auto"/>
                            <w:left w:val="none" w:sz="0" w:space="0" w:color="auto"/>
                            <w:bottom w:val="none" w:sz="0" w:space="0" w:color="auto"/>
                            <w:right w:val="none" w:sz="0" w:space="0" w:color="auto"/>
                          </w:divBdr>
                          <w:divsChild>
                            <w:div w:id="707032280">
                              <w:marLeft w:val="60"/>
                              <w:marRight w:val="60"/>
                              <w:marTop w:val="60"/>
                              <w:marBottom w:val="60"/>
                              <w:divBdr>
                                <w:top w:val="none" w:sz="0" w:space="0" w:color="auto"/>
                                <w:left w:val="none" w:sz="0" w:space="0" w:color="auto"/>
                                <w:bottom w:val="none" w:sz="0" w:space="0" w:color="auto"/>
                                <w:right w:val="none" w:sz="0" w:space="0" w:color="auto"/>
                              </w:divBdr>
                              <w:divsChild>
                                <w:div w:id="1632436725">
                                  <w:marLeft w:val="0"/>
                                  <w:marRight w:val="0"/>
                                  <w:marTop w:val="0"/>
                                  <w:marBottom w:val="0"/>
                                  <w:divBdr>
                                    <w:top w:val="single" w:sz="6" w:space="0" w:color="DFE1E5"/>
                                    <w:left w:val="single" w:sz="6" w:space="0" w:color="DFE1E5"/>
                                    <w:bottom w:val="single" w:sz="6" w:space="0" w:color="DFE1E5"/>
                                    <w:right w:val="single" w:sz="6" w:space="0" w:color="DFE1E5"/>
                                  </w:divBdr>
                                  <w:divsChild>
                                    <w:div w:id="1198422772">
                                      <w:marLeft w:val="0"/>
                                      <w:marRight w:val="0"/>
                                      <w:marTop w:val="0"/>
                                      <w:marBottom w:val="0"/>
                                      <w:divBdr>
                                        <w:top w:val="none" w:sz="0" w:space="0" w:color="auto"/>
                                        <w:left w:val="none" w:sz="0" w:space="0" w:color="auto"/>
                                        <w:bottom w:val="none" w:sz="0" w:space="0" w:color="auto"/>
                                        <w:right w:val="none" w:sz="0" w:space="0" w:color="auto"/>
                                      </w:divBdr>
                                    </w:div>
                                    <w:div w:id="211350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09467">
                              <w:marLeft w:val="60"/>
                              <w:marRight w:val="60"/>
                              <w:marTop w:val="60"/>
                              <w:marBottom w:val="60"/>
                              <w:divBdr>
                                <w:top w:val="none" w:sz="0" w:space="0" w:color="auto"/>
                                <w:left w:val="none" w:sz="0" w:space="0" w:color="auto"/>
                                <w:bottom w:val="none" w:sz="0" w:space="0" w:color="auto"/>
                                <w:right w:val="none" w:sz="0" w:space="0" w:color="auto"/>
                              </w:divBdr>
                              <w:divsChild>
                                <w:div w:id="983197993">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143622206">
                              <w:marLeft w:val="60"/>
                              <w:marRight w:val="60"/>
                              <w:marTop w:val="60"/>
                              <w:marBottom w:val="60"/>
                              <w:divBdr>
                                <w:top w:val="none" w:sz="0" w:space="0" w:color="auto"/>
                                <w:left w:val="none" w:sz="0" w:space="0" w:color="auto"/>
                                <w:bottom w:val="none" w:sz="0" w:space="0" w:color="auto"/>
                                <w:right w:val="none" w:sz="0" w:space="0" w:color="auto"/>
                              </w:divBdr>
                              <w:divsChild>
                                <w:div w:id="1921600285">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298847193">
                              <w:marLeft w:val="60"/>
                              <w:marRight w:val="60"/>
                              <w:marTop w:val="60"/>
                              <w:marBottom w:val="60"/>
                              <w:divBdr>
                                <w:top w:val="none" w:sz="0" w:space="0" w:color="auto"/>
                                <w:left w:val="none" w:sz="0" w:space="0" w:color="auto"/>
                                <w:bottom w:val="none" w:sz="0" w:space="0" w:color="auto"/>
                                <w:right w:val="none" w:sz="0" w:space="0" w:color="auto"/>
                              </w:divBdr>
                              <w:divsChild>
                                <w:div w:id="150801049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849373274">
                              <w:marLeft w:val="60"/>
                              <w:marRight w:val="60"/>
                              <w:marTop w:val="60"/>
                              <w:marBottom w:val="60"/>
                              <w:divBdr>
                                <w:top w:val="none" w:sz="0" w:space="0" w:color="auto"/>
                                <w:left w:val="none" w:sz="0" w:space="0" w:color="auto"/>
                                <w:bottom w:val="none" w:sz="0" w:space="0" w:color="auto"/>
                                <w:right w:val="none" w:sz="0" w:space="0" w:color="auto"/>
                              </w:divBdr>
                              <w:divsChild>
                                <w:div w:id="2102868637">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833645998">
                              <w:marLeft w:val="60"/>
                              <w:marRight w:val="60"/>
                              <w:marTop w:val="60"/>
                              <w:marBottom w:val="60"/>
                              <w:divBdr>
                                <w:top w:val="none" w:sz="0" w:space="0" w:color="auto"/>
                                <w:left w:val="none" w:sz="0" w:space="0" w:color="auto"/>
                                <w:bottom w:val="none" w:sz="0" w:space="0" w:color="auto"/>
                                <w:right w:val="none" w:sz="0" w:space="0" w:color="auto"/>
                              </w:divBdr>
                              <w:divsChild>
                                <w:div w:id="1788156117">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49228474">
                              <w:marLeft w:val="60"/>
                              <w:marRight w:val="60"/>
                              <w:marTop w:val="60"/>
                              <w:marBottom w:val="60"/>
                              <w:divBdr>
                                <w:top w:val="none" w:sz="0" w:space="0" w:color="auto"/>
                                <w:left w:val="none" w:sz="0" w:space="0" w:color="auto"/>
                                <w:bottom w:val="none" w:sz="0" w:space="0" w:color="auto"/>
                                <w:right w:val="none" w:sz="0" w:space="0" w:color="auto"/>
                              </w:divBdr>
                              <w:divsChild>
                                <w:div w:id="1590506746">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156873011">
                              <w:marLeft w:val="60"/>
                              <w:marRight w:val="60"/>
                              <w:marTop w:val="60"/>
                              <w:marBottom w:val="60"/>
                              <w:divBdr>
                                <w:top w:val="none" w:sz="0" w:space="0" w:color="auto"/>
                                <w:left w:val="none" w:sz="0" w:space="0" w:color="auto"/>
                                <w:bottom w:val="none" w:sz="0" w:space="0" w:color="auto"/>
                                <w:right w:val="none" w:sz="0" w:space="0" w:color="auto"/>
                              </w:divBdr>
                              <w:divsChild>
                                <w:div w:id="104356085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74840304">
                              <w:marLeft w:val="60"/>
                              <w:marRight w:val="60"/>
                              <w:marTop w:val="60"/>
                              <w:marBottom w:val="60"/>
                              <w:divBdr>
                                <w:top w:val="none" w:sz="0" w:space="0" w:color="auto"/>
                                <w:left w:val="none" w:sz="0" w:space="0" w:color="auto"/>
                                <w:bottom w:val="none" w:sz="0" w:space="0" w:color="auto"/>
                                <w:right w:val="none" w:sz="0" w:space="0" w:color="auto"/>
                              </w:divBdr>
                              <w:divsChild>
                                <w:div w:id="1843624229">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591012627">
                              <w:marLeft w:val="60"/>
                              <w:marRight w:val="60"/>
                              <w:marTop w:val="60"/>
                              <w:marBottom w:val="60"/>
                              <w:divBdr>
                                <w:top w:val="none" w:sz="0" w:space="0" w:color="auto"/>
                                <w:left w:val="none" w:sz="0" w:space="0" w:color="auto"/>
                                <w:bottom w:val="none" w:sz="0" w:space="0" w:color="auto"/>
                                <w:right w:val="none" w:sz="0" w:space="0" w:color="auto"/>
                              </w:divBdr>
                              <w:divsChild>
                                <w:div w:id="613487898">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006783735">
                              <w:marLeft w:val="60"/>
                              <w:marRight w:val="60"/>
                              <w:marTop w:val="60"/>
                              <w:marBottom w:val="60"/>
                              <w:divBdr>
                                <w:top w:val="none" w:sz="0" w:space="0" w:color="auto"/>
                                <w:left w:val="none" w:sz="0" w:space="0" w:color="auto"/>
                                <w:bottom w:val="none" w:sz="0" w:space="0" w:color="auto"/>
                                <w:right w:val="none" w:sz="0" w:space="0" w:color="auto"/>
                              </w:divBdr>
                              <w:divsChild>
                                <w:div w:id="678386636">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031495414">
                              <w:marLeft w:val="60"/>
                              <w:marRight w:val="60"/>
                              <w:marTop w:val="60"/>
                              <w:marBottom w:val="60"/>
                              <w:divBdr>
                                <w:top w:val="none" w:sz="0" w:space="0" w:color="auto"/>
                                <w:left w:val="none" w:sz="0" w:space="0" w:color="auto"/>
                                <w:bottom w:val="none" w:sz="0" w:space="0" w:color="auto"/>
                                <w:right w:val="none" w:sz="0" w:space="0" w:color="auto"/>
                              </w:divBdr>
                              <w:divsChild>
                                <w:div w:id="772824055">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504440154">
                              <w:marLeft w:val="60"/>
                              <w:marRight w:val="60"/>
                              <w:marTop w:val="60"/>
                              <w:marBottom w:val="60"/>
                              <w:divBdr>
                                <w:top w:val="none" w:sz="0" w:space="0" w:color="auto"/>
                                <w:left w:val="none" w:sz="0" w:space="0" w:color="auto"/>
                                <w:bottom w:val="none" w:sz="0" w:space="0" w:color="auto"/>
                                <w:right w:val="none" w:sz="0" w:space="0" w:color="auto"/>
                              </w:divBdr>
                              <w:divsChild>
                                <w:div w:id="65372659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459885435">
                              <w:marLeft w:val="60"/>
                              <w:marRight w:val="60"/>
                              <w:marTop w:val="60"/>
                              <w:marBottom w:val="60"/>
                              <w:divBdr>
                                <w:top w:val="none" w:sz="0" w:space="0" w:color="auto"/>
                                <w:left w:val="none" w:sz="0" w:space="0" w:color="auto"/>
                                <w:bottom w:val="none" w:sz="0" w:space="0" w:color="auto"/>
                                <w:right w:val="none" w:sz="0" w:space="0" w:color="auto"/>
                              </w:divBdr>
                              <w:divsChild>
                                <w:div w:id="25983535">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566916055">
                              <w:marLeft w:val="60"/>
                              <w:marRight w:val="60"/>
                              <w:marTop w:val="60"/>
                              <w:marBottom w:val="60"/>
                              <w:divBdr>
                                <w:top w:val="none" w:sz="0" w:space="0" w:color="auto"/>
                                <w:left w:val="none" w:sz="0" w:space="0" w:color="auto"/>
                                <w:bottom w:val="none" w:sz="0" w:space="0" w:color="auto"/>
                                <w:right w:val="none" w:sz="0" w:space="0" w:color="auto"/>
                              </w:divBdr>
                              <w:divsChild>
                                <w:div w:id="831724515">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15019182">
                              <w:marLeft w:val="60"/>
                              <w:marRight w:val="60"/>
                              <w:marTop w:val="60"/>
                              <w:marBottom w:val="60"/>
                              <w:divBdr>
                                <w:top w:val="none" w:sz="0" w:space="0" w:color="auto"/>
                                <w:left w:val="none" w:sz="0" w:space="0" w:color="auto"/>
                                <w:bottom w:val="none" w:sz="0" w:space="0" w:color="auto"/>
                                <w:right w:val="none" w:sz="0" w:space="0" w:color="auto"/>
                              </w:divBdr>
                              <w:divsChild>
                                <w:div w:id="2112817507">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759592982">
                              <w:marLeft w:val="60"/>
                              <w:marRight w:val="60"/>
                              <w:marTop w:val="60"/>
                              <w:marBottom w:val="60"/>
                              <w:divBdr>
                                <w:top w:val="none" w:sz="0" w:space="0" w:color="auto"/>
                                <w:left w:val="none" w:sz="0" w:space="0" w:color="auto"/>
                                <w:bottom w:val="none" w:sz="0" w:space="0" w:color="auto"/>
                                <w:right w:val="none" w:sz="0" w:space="0" w:color="auto"/>
                              </w:divBdr>
                              <w:divsChild>
                                <w:div w:id="51603853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314645804">
                              <w:marLeft w:val="60"/>
                              <w:marRight w:val="60"/>
                              <w:marTop w:val="60"/>
                              <w:marBottom w:val="60"/>
                              <w:divBdr>
                                <w:top w:val="none" w:sz="0" w:space="0" w:color="auto"/>
                                <w:left w:val="none" w:sz="0" w:space="0" w:color="auto"/>
                                <w:bottom w:val="none" w:sz="0" w:space="0" w:color="auto"/>
                                <w:right w:val="none" w:sz="0" w:space="0" w:color="auto"/>
                              </w:divBdr>
                              <w:divsChild>
                                <w:div w:id="158302938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824547679">
                              <w:marLeft w:val="60"/>
                              <w:marRight w:val="60"/>
                              <w:marTop w:val="60"/>
                              <w:marBottom w:val="60"/>
                              <w:divBdr>
                                <w:top w:val="none" w:sz="0" w:space="0" w:color="auto"/>
                                <w:left w:val="none" w:sz="0" w:space="0" w:color="auto"/>
                                <w:bottom w:val="none" w:sz="0" w:space="0" w:color="auto"/>
                                <w:right w:val="none" w:sz="0" w:space="0" w:color="auto"/>
                              </w:divBdr>
                              <w:divsChild>
                                <w:div w:id="57451284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848445911">
                              <w:marLeft w:val="60"/>
                              <w:marRight w:val="60"/>
                              <w:marTop w:val="60"/>
                              <w:marBottom w:val="60"/>
                              <w:divBdr>
                                <w:top w:val="none" w:sz="0" w:space="0" w:color="auto"/>
                                <w:left w:val="none" w:sz="0" w:space="0" w:color="auto"/>
                                <w:bottom w:val="none" w:sz="0" w:space="0" w:color="auto"/>
                                <w:right w:val="none" w:sz="0" w:space="0" w:color="auto"/>
                              </w:divBdr>
                              <w:divsChild>
                                <w:div w:id="130647035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094887024">
                              <w:marLeft w:val="60"/>
                              <w:marRight w:val="60"/>
                              <w:marTop w:val="60"/>
                              <w:marBottom w:val="60"/>
                              <w:divBdr>
                                <w:top w:val="none" w:sz="0" w:space="0" w:color="auto"/>
                                <w:left w:val="none" w:sz="0" w:space="0" w:color="auto"/>
                                <w:bottom w:val="none" w:sz="0" w:space="0" w:color="auto"/>
                                <w:right w:val="none" w:sz="0" w:space="0" w:color="auto"/>
                              </w:divBdr>
                              <w:divsChild>
                                <w:div w:id="180034194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445656947">
                              <w:marLeft w:val="60"/>
                              <w:marRight w:val="60"/>
                              <w:marTop w:val="60"/>
                              <w:marBottom w:val="60"/>
                              <w:divBdr>
                                <w:top w:val="none" w:sz="0" w:space="0" w:color="auto"/>
                                <w:left w:val="none" w:sz="0" w:space="0" w:color="auto"/>
                                <w:bottom w:val="none" w:sz="0" w:space="0" w:color="auto"/>
                                <w:right w:val="none" w:sz="0" w:space="0" w:color="auto"/>
                              </w:divBdr>
                              <w:divsChild>
                                <w:div w:id="288439167">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732198037">
                              <w:marLeft w:val="60"/>
                              <w:marRight w:val="60"/>
                              <w:marTop w:val="60"/>
                              <w:marBottom w:val="60"/>
                              <w:divBdr>
                                <w:top w:val="none" w:sz="0" w:space="0" w:color="auto"/>
                                <w:left w:val="none" w:sz="0" w:space="0" w:color="auto"/>
                                <w:bottom w:val="none" w:sz="0" w:space="0" w:color="auto"/>
                                <w:right w:val="none" w:sz="0" w:space="0" w:color="auto"/>
                              </w:divBdr>
                              <w:divsChild>
                                <w:div w:id="182061081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89867384">
                              <w:marLeft w:val="60"/>
                              <w:marRight w:val="60"/>
                              <w:marTop w:val="60"/>
                              <w:marBottom w:val="60"/>
                              <w:divBdr>
                                <w:top w:val="none" w:sz="0" w:space="0" w:color="auto"/>
                                <w:left w:val="none" w:sz="0" w:space="0" w:color="auto"/>
                                <w:bottom w:val="none" w:sz="0" w:space="0" w:color="auto"/>
                                <w:right w:val="none" w:sz="0" w:space="0" w:color="auto"/>
                              </w:divBdr>
                              <w:divsChild>
                                <w:div w:id="41578330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808618285">
                              <w:marLeft w:val="60"/>
                              <w:marRight w:val="60"/>
                              <w:marTop w:val="60"/>
                              <w:marBottom w:val="60"/>
                              <w:divBdr>
                                <w:top w:val="none" w:sz="0" w:space="0" w:color="auto"/>
                                <w:left w:val="none" w:sz="0" w:space="0" w:color="auto"/>
                                <w:bottom w:val="none" w:sz="0" w:space="0" w:color="auto"/>
                                <w:right w:val="none" w:sz="0" w:space="0" w:color="auto"/>
                              </w:divBdr>
                              <w:divsChild>
                                <w:div w:id="113780033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636762043">
                              <w:marLeft w:val="60"/>
                              <w:marRight w:val="60"/>
                              <w:marTop w:val="60"/>
                              <w:marBottom w:val="60"/>
                              <w:divBdr>
                                <w:top w:val="none" w:sz="0" w:space="0" w:color="auto"/>
                                <w:left w:val="none" w:sz="0" w:space="0" w:color="auto"/>
                                <w:bottom w:val="none" w:sz="0" w:space="0" w:color="auto"/>
                                <w:right w:val="none" w:sz="0" w:space="0" w:color="auto"/>
                              </w:divBdr>
                              <w:divsChild>
                                <w:div w:id="342052035">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068917910">
                              <w:marLeft w:val="60"/>
                              <w:marRight w:val="60"/>
                              <w:marTop w:val="60"/>
                              <w:marBottom w:val="60"/>
                              <w:divBdr>
                                <w:top w:val="none" w:sz="0" w:space="0" w:color="auto"/>
                                <w:left w:val="none" w:sz="0" w:space="0" w:color="auto"/>
                                <w:bottom w:val="none" w:sz="0" w:space="0" w:color="auto"/>
                                <w:right w:val="none" w:sz="0" w:space="0" w:color="auto"/>
                              </w:divBdr>
                              <w:divsChild>
                                <w:div w:id="169687963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72059824">
                              <w:marLeft w:val="60"/>
                              <w:marRight w:val="60"/>
                              <w:marTop w:val="60"/>
                              <w:marBottom w:val="60"/>
                              <w:divBdr>
                                <w:top w:val="none" w:sz="0" w:space="0" w:color="auto"/>
                                <w:left w:val="none" w:sz="0" w:space="0" w:color="auto"/>
                                <w:bottom w:val="none" w:sz="0" w:space="0" w:color="auto"/>
                                <w:right w:val="none" w:sz="0" w:space="0" w:color="auto"/>
                              </w:divBdr>
                              <w:divsChild>
                                <w:div w:id="208942471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28338456">
                              <w:marLeft w:val="60"/>
                              <w:marRight w:val="60"/>
                              <w:marTop w:val="60"/>
                              <w:marBottom w:val="60"/>
                              <w:divBdr>
                                <w:top w:val="none" w:sz="0" w:space="0" w:color="auto"/>
                                <w:left w:val="none" w:sz="0" w:space="0" w:color="auto"/>
                                <w:bottom w:val="none" w:sz="0" w:space="0" w:color="auto"/>
                                <w:right w:val="none" w:sz="0" w:space="0" w:color="auto"/>
                              </w:divBdr>
                              <w:divsChild>
                                <w:div w:id="181216578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788166127">
                              <w:marLeft w:val="60"/>
                              <w:marRight w:val="60"/>
                              <w:marTop w:val="60"/>
                              <w:marBottom w:val="60"/>
                              <w:divBdr>
                                <w:top w:val="none" w:sz="0" w:space="0" w:color="auto"/>
                                <w:left w:val="none" w:sz="0" w:space="0" w:color="auto"/>
                                <w:bottom w:val="none" w:sz="0" w:space="0" w:color="auto"/>
                                <w:right w:val="none" w:sz="0" w:space="0" w:color="auto"/>
                              </w:divBdr>
                              <w:divsChild>
                                <w:div w:id="181398103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298341982">
                              <w:marLeft w:val="60"/>
                              <w:marRight w:val="60"/>
                              <w:marTop w:val="60"/>
                              <w:marBottom w:val="60"/>
                              <w:divBdr>
                                <w:top w:val="none" w:sz="0" w:space="0" w:color="auto"/>
                                <w:left w:val="none" w:sz="0" w:space="0" w:color="auto"/>
                                <w:bottom w:val="none" w:sz="0" w:space="0" w:color="auto"/>
                                <w:right w:val="none" w:sz="0" w:space="0" w:color="auto"/>
                              </w:divBdr>
                              <w:divsChild>
                                <w:div w:id="208052109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967614649">
                              <w:marLeft w:val="60"/>
                              <w:marRight w:val="60"/>
                              <w:marTop w:val="60"/>
                              <w:marBottom w:val="60"/>
                              <w:divBdr>
                                <w:top w:val="none" w:sz="0" w:space="0" w:color="auto"/>
                                <w:left w:val="none" w:sz="0" w:space="0" w:color="auto"/>
                                <w:bottom w:val="none" w:sz="0" w:space="0" w:color="auto"/>
                                <w:right w:val="none" w:sz="0" w:space="0" w:color="auto"/>
                              </w:divBdr>
                              <w:divsChild>
                                <w:div w:id="90795946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924558470">
                              <w:marLeft w:val="60"/>
                              <w:marRight w:val="60"/>
                              <w:marTop w:val="60"/>
                              <w:marBottom w:val="60"/>
                              <w:divBdr>
                                <w:top w:val="none" w:sz="0" w:space="0" w:color="auto"/>
                                <w:left w:val="none" w:sz="0" w:space="0" w:color="auto"/>
                                <w:bottom w:val="none" w:sz="0" w:space="0" w:color="auto"/>
                                <w:right w:val="none" w:sz="0" w:space="0" w:color="auto"/>
                              </w:divBdr>
                              <w:divsChild>
                                <w:div w:id="1387558730">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54803989">
                              <w:marLeft w:val="60"/>
                              <w:marRight w:val="60"/>
                              <w:marTop w:val="60"/>
                              <w:marBottom w:val="60"/>
                              <w:divBdr>
                                <w:top w:val="none" w:sz="0" w:space="0" w:color="auto"/>
                                <w:left w:val="none" w:sz="0" w:space="0" w:color="auto"/>
                                <w:bottom w:val="none" w:sz="0" w:space="0" w:color="auto"/>
                                <w:right w:val="none" w:sz="0" w:space="0" w:color="auto"/>
                              </w:divBdr>
                              <w:divsChild>
                                <w:div w:id="649331329">
                                  <w:marLeft w:val="0"/>
                                  <w:marRight w:val="0"/>
                                  <w:marTop w:val="0"/>
                                  <w:marBottom w:val="0"/>
                                  <w:divBdr>
                                    <w:top w:val="single" w:sz="6" w:space="0" w:color="DFE1E5"/>
                                    <w:left w:val="single" w:sz="6" w:space="0" w:color="DFE1E5"/>
                                    <w:bottom w:val="single" w:sz="6" w:space="0" w:color="DFE1E5"/>
                                    <w:right w:val="single" w:sz="6" w:space="0" w:color="DFE1E5"/>
                                  </w:divBdr>
                                </w:div>
                              </w:divsChild>
                            </w:div>
                          </w:divsChild>
                        </w:div>
                      </w:divsChild>
                    </w:div>
                  </w:divsChild>
                </w:div>
              </w:divsChild>
            </w:div>
          </w:divsChild>
        </w:div>
      </w:divsChild>
    </w:div>
    <w:div w:id="1178154500">
      <w:bodyDiv w:val="1"/>
      <w:marLeft w:val="0"/>
      <w:marRight w:val="0"/>
      <w:marTop w:val="0"/>
      <w:marBottom w:val="0"/>
      <w:divBdr>
        <w:top w:val="none" w:sz="0" w:space="0" w:color="auto"/>
        <w:left w:val="none" w:sz="0" w:space="0" w:color="auto"/>
        <w:bottom w:val="none" w:sz="0" w:space="0" w:color="auto"/>
        <w:right w:val="none" w:sz="0" w:space="0" w:color="auto"/>
      </w:divBdr>
    </w:div>
    <w:div w:id="1191066537">
      <w:bodyDiv w:val="1"/>
      <w:marLeft w:val="0"/>
      <w:marRight w:val="0"/>
      <w:marTop w:val="0"/>
      <w:marBottom w:val="0"/>
      <w:divBdr>
        <w:top w:val="none" w:sz="0" w:space="0" w:color="auto"/>
        <w:left w:val="none" w:sz="0" w:space="0" w:color="auto"/>
        <w:bottom w:val="none" w:sz="0" w:space="0" w:color="auto"/>
        <w:right w:val="none" w:sz="0" w:space="0" w:color="auto"/>
      </w:divBdr>
    </w:div>
    <w:div w:id="1235354941">
      <w:bodyDiv w:val="1"/>
      <w:marLeft w:val="0"/>
      <w:marRight w:val="0"/>
      <w:marTop w:val="0"/>
      <w:marBottom w:val="0"/>
      <w:divBdr>
        <w:top w:val="none" w:sz="0" w:space="0" w:color="auto"/>
        <w:left w:val="none" w:sz="0" w:space="0" w:color="auto"/>
        <w:bottom w:val="none" w:sz="0" w:space="0" w:color="auto"/>
        <w:right w:val="none" w:sz="0" w:space="0" w:color="auto"/>
      </w:divBdr>
    </w:div>
    <w:div w:id="1249383451">
      <w:bodyDiv w:val="1"/>
      <w:marLeft w:val="0"/>
      <w:marRight w:val="0"/>
      <w:marTop w:val="0"/>
      <w:marBottom w:val="0"/>
      <w:divBdr>
        <w:top w:val="none" w:sz="0" w:space="0" w:color="auto"/>
        <w:left w:val="none" w:sz="0" w:space="0" w:color="auto"/>
        <w:bottom w:val="none" w:sz="0" w:space="0" w:color="auto"/>
        <w:right w:val="none" w:sz="0" w:space="0" w:color="auto"/>
      </w:divBdr>
    </w:div>
    <w:div w:id="1417439195">
      <w:bodyDiv w:val="1"/>
      <w:marLeft w:val="0"/>
      <w:marRight w:val="0"/>
      <w:marTop w:val="0"/>
      <w:marBottom w:val="0"/>
      <w:divBdr>
        <w:top w:val="none" w:sz="0" w:space="0" w:color="auto"/>
        <w:left w:val="none" w:sz="0" w:space="0" w:color="auto"/>
        <w:bottom w:val="none" w:sz="0" w:space="0" w:color="auto"/>
        <w:right w:val="none" w:sz="0" w:space="0" w:color="auto"/>
      </w:divBdr>
    </w:div>
    <w:div w:id="1423264207">
      <w:bodyDiv w:val="1"/>
      <w:marLeft w:val="0"/>
      <w:marRight w:val="0"/>
      <w:marTop w:val="0"/>
      <w:marBottom w:val="0"/>
      <w:divBdr>
        <w:top w:val="none" w:sz="0" w:space="0" w:color="auto"/>
        <w:left w:val="none" w:sz="0" w:space="0" w:color="auto"/>
        <w:bottom w:val="none" w:sz="0" w:space="0" w:color="auto"/>
        <w:right w:val="none" w:sz="0" w:space="0" w:color="auto"/>
      </w:divBdr>
    </w:div>
    <w:div w:id="1427651692">
      <w:bodyDiv w:val="1"/>
      <w:marLeft w:val="0"/>
      <w:marRight w:val="0"/>
      <w:marTop w:val="0"/>
      <w:marBottom w:val="0"/>
      <w:divBdr>
        <w:top w:val="none" w:sz="0" w:space="0" w:color="auto"/>
        <w:left w:val="none" w:sz="0" w:space="0" w:color="auto"/>
        <w:bottom w:val="none" w:sz="0" w:space="0" w:color="auto"/>
        <w:right w:val="none" w:sz="0" w:space="0" w:color="auto"/>
      </w:divBdr>
    </w:div>
    <w:div w:id="1441414968">
      <w:bodyDiv w:val="1"/>
      <w:marLeft w:val="0"/>
      <w:marRight w:val="0"/>
      <w:marTop w:val="0"/>
      <w:marBottom w:val="0"/>
      <w:divBdr>
        <w:top w:val="none" w:sz="0" w:space="0" w:color="auto"/>
        <w:left w:val="none" w:sz="0" w:space="0" w:color="auto"/>
        <w:bottom w:val="none" w:sz="0" w:space="0" w:color="auto"/>
        <w:right w:val="none" w:sz="0" w:space="0" w:color="auto"/>
      </w:divBdr>
    </w:div>
    <w:div w:id="1590459589">
      <w:bodyDiv w:val="1"/>
      <w:marLeft w:val="0"/>
      <w:marRight w:val="0"/>
      <w:marTop w:val="0"/>
      <w:marBottom w:val="0"/>
      <w:divBdr>
        <w:top w:val="none" w:sz="0" w:space="0" w:color="auto"/>
        <w:left w:val="none" w:sz="0" w:space="0" w:color="auto"/>
        <w:bottom w:val="none" w:sz="0" w:space="0" w:color="auto"/>
        <w:right w:val="none" w:sz="0" w:space="0" w:color="auto"/>
      </w:divBdr>
    </w:div>
    <w:div w:id="1746802757">
      <w:bodyDiv w:val="1"/>
      <w:marLeft w:val="0"/>
      <w:marRight w:val="0"/>
      <w:marTop w:val="0"/>
      <w:marBottom w:val="0"/>
      <w:divBdr>
        <w:top w:val="none" w:sz="0" w:space="0" w:color="auto"/>
        <w:left w:val="none" w:sz="0" w:space="0" w:color="auto"/>
        <w:bottom w:val="none" w:sz="0" w:space="0" w:color="auto"/>
        <w:right w:val="none" w:sz="0" w:space="0" w:color="auto"/>
      </w:divBdr>
    </w:div>
    <w:div w:id="1747265973">
      <w:bodyDiv w:val="1"/>
      <w:marLeft w:val="0"/>
      <w:marRight w:val="0"/>
      <w:marTop w:val="0"/>
      <w:marBottom w:val="0"/>
      <w:divBdr>
        <w:top w:val="none" w:sz="0" w:space="0" w:color="auto"/>
        <w:left w:val="none" w:sz="0" w:space="0" w:color="auto"/>
        <w:bottom w:val="none" w:sz="0" w:space="0" w:color="auto"/>
        <w:right w:val="none" w:sz="0" w:space="0" w:color="auto"/>
      </w:divBdr>
    </w:div>
    <w:div w:id="1767728593">
      <w:bodyDiv w:val="1"/>
      <w:marLeft w:val="0"/>
      <w:marRight w:val="0"/>
      <w:marTop w:val="0"/>
      <w:marBottom w:val="0"/>
      <w:divBdr>
        <w:top w:val="none" w:sz="0" w:space="0" w:color="auto"/>
        <w:left w:val="none" w:sz="0" w:space="0" w:color="auto"/>
        <w:bottom w:val="none" w:sz="0" w:space="0" w:color="auto"/>
        <w:right w:val="none" w:sz="0" w:space="0" w:color="auto"/>
      </w:divBdr>
    </w:div>
    <w:div w:id="1826436046">
      <w:bodyDiv w:val="1"/>
      <w:marLeft w:val="0"/>
      <w:marRight w:val="0"/>
      <w:marTop w:val="0"/>
      <w:marBottom w:val="0"/>
      <w:divBdr>
        <w:top w:val="none" w:sz="0" w:space="0" w:color="auto"/>
        <w:left w:val="none" w:sz="0" w:space="0" w:color="auto"/>
        <w:bottom w:val="none" w:sz="0" w:space="0" w:color="auto"/>
        <w:right w:val="none" w:sz="0" w:space="0" w:color="auto"/>
      </w:divBdr>
    </w:div>
    <w:div w:id="1864782303">
      <w:bodyDiv w:val="1"/>
      <w:marLeft w:val="0"/>
      <w:marRight w:val="0"/>
      <w:marTop w:val="0"/>
      <w:marBottom w:val="0"/>
      <w:divBdr>
        <w:top w:val="none" w:sz="0" w:space="0" w:color="auto"/>
        <w:left w:val="none" w:sz="0" w:space="0" w:color="auto"/>
        <w:bottom w:val="none" w:sz="0" w:space="0" w:color="auto"/>
        <w:right w:val="none" w:sz="0" w:space="0" w:color="auto"/>
      </w:divBdr>
    </w:div>
    <w:div w:id="1912230866">
      <w:bodyDiv w:val="1"/>
      <w:marLeft w:val="0"/>
      <w:marRight w:val="0"/>
      <w:marTop w:val="0"/>
      <w:marBottom w:val="0"/>
      <w:divBdr>
        <w:top w:val="none" w:sz="0" w:space="0" w:color="auto"/>
        <w:left w:val="none" w:sz="0" w:space="0" w:color="auto"/>
        <w:bottom w:val="none" w:sz="0" w:space="0" w:color="auto"/>
        <w:right w:val="none" w:sz="0" w:space="0" w:color="auto"/>
      </w:divBdr>
    </w:div>
    <w:div w:id="1961262103">
      <w:bodyDiv w:val="1"/>
      <w:marLeft w:val="0"/>
      <w:marRight w:val="0"/>
      <w:marTop w:val="0"/>
      <w:marBottom w:val="0"/>
      <w:divBdr>
        <w:top w:val="none" w:sz="0" w:space="0" w:color="auto"/>
        <w:left w:val="none" w:sz="0" w:space="0" w:color="auto"/>
        <w:bottom w:val="none" w:sz="0" w:space="0" w:color="auto"/>
        <w:right w:val="none" w:sz="0" w:space="0" w:color="auto"/>
      </w:divBdr>
    </w:div>
    <w:div w:id="1978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wmf"/><Relationship Id="rId21" Type="http://schemas.openxmlformats.org/officeDocument/2006/relationships/hyperlink" Target="file:///C:\Users\OMEN\Desktop\gaurav\thsis%20version%203\Thesis_Gaurav_version_3.docx" TargetMode="External"/><Relationship Id="rId42" Type="http://schemas.openxmlformats.org/officeDocument/2006/relationships/image" Target="media/image10.png"/><Relationship Id="rId47" Type="http://schemas.openxmlformats.org/officeDocument/2006/relationships/image" Target="media/image12.emf"/><Relationship Id="rId63" Type="http://schemas.openxmlformats.org/officeDocument/2006/relationships/image" Target="media/image28.png"/><Relationship Id="rId68" Type="http://schemas.openxmlformats.org/officeDocument/2006/relationships/image" Target="media/image33.png"/><Relationship Id="rId84" Type="http://schemas.openxmlformats.org/officeDocument/2006/relationships/image" Target="media/image49.png"/><Relationship Id="rId89" Type="http://schemas.openxmlformats.org/officeDocument/2006/relationships/fontTable" Target="fontTable.xm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oleObject" Target="embeddings/oleObject4.bin"/><Relationship Id="rId37" Type="http://schemas.openxmlformats.org/officeDocument/2006/relationships/oleObject" Target="embeddings/oleObject9.bin"/><Relationship Id="rId53" Type="http://schemas.openxmlformats.org/officeDocument/2006/relationships/image" Target="media/image18.png"/><Relationship Id="rId58" Type="http://schemas.openxmlformats.org/officeDocument/2006/relationships/image" Target="media/image23.png"/><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2.xml"/><Relationship Id="rId22" Type="http://schemas.openxmlformats.org/officeDocument/2006/relationships/hyperlink" Target="file:///C:\Users\OMEN\Desktop\gaurav\thsis%20version%203\Thesis_Gaurav_version_3.docx" TargetMode="External"/><Relationship Id="rId27" Type="http://schemas.openxmlformats.org/officeDocument/2006/relationships/oleObject" Target="embeddings/oleObject1.bin"/><Relationship Id="rId30" Type="http://schemas.openxmlformats.org/officeDocument/2006/relationships/image" Target="media/image7.png"/><Relationship Id="rId35" Type="http://schemas.openxmlformats.org/officeDocument/2006/relationships/oleObject" Target="embeddings/oleObject7.bin"/><Relationship Id="rId43" Type="http://schemas.openxmlformats.org/officeDocument/2006/relationships/oleObject" Target="embeddings/oleObject12.bin"/><Relationship Id="rId48" Type="http://schemas.openxmlformats.org/officeDocument/2006/relationships/image" Target="media/image13.emf"/><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image" Target="media/image5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hyperlink" Target="file:///C:\Users\OMEN\Desktop\gaurav\thsis%20version%203\Thesis_Gaurav_version_3.docx" TargetMode="External"/><Relationship Id="rId33" Type="http://schemas.openxmlformats.org/officeDocument/2006/relationships/oleObject" Target="embeddings/oleObject5.bin"/><Relationship Id="rId38" Type="http://schemas.openxmlformats.org/officeDocument/2006/relationships/oleObject" Target="embeddings/oleObject10.bin"/><Relationship Id="rId46" Type="http://schemas.openxmlformats.org/officeDocument/2006/relationships/image" Target="media/image11.emf"/><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hyperlink" Target="file:///C:\Users\OMEN\Desktop\gaurav\thsis%20version%203\Thesis_Gaurav_version_3.docx" TargetMode="External"/><Relationship Id="rId41" Type="http://schemas.openxmlformats.org/officeDocument/2006/relationships/image" Target="media/image9.png"/><Relationship Id="rId54" Type="http://schemas.openxmlformats.org/officeDocument/2006/relationships/image" Target="media/image19.emf"/><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C:\Users\OMEN\Desktop\gaurav\thsis%20version%203\Thesis_Gaurav_version_3.docx" TargetMode="External"/><Relationship Id="rId28" Type="http://schemas.openxmlformats.org/officeDocument/2006/relationships/oleObject" Target="embeddings/oleObject2.bin"/><Relationship Id="rId36" Type="http://schemas.openxmlformats.org/officeDocument/2006/relationships/oleObject" Target="embeddings/oleObject8.bin"/><Relationship Id="rId49" Type="http://schemas.openxmlformats.org/officeDocument/2006/relationships/image" Target="media/image14.emf"/><Relationship Id="rId57" Type="http://schemas.openxmlformats.org/officeDocument/2006/relationships/image" Target="media/image22.emf"/><Relationship Id="rId10" Type="http://schemas.microsoft.com/office/2007/relationships/hdphoto" Target="media/hdphoto1.wdp"/><Relationship Id="rId31" Type="http://schemas.openxmlformats.org/officeDocument/2006/relationships/oleObject" Target="embeddings/oleObject3.bin"/><Relationship Id="rId44" Type="http://schemas.openxmlformats.org/officeDocument/2006/relationships/oleObject" Target="embeddings/oleObject13.bin"/><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hyperlink" Target="file:///C:\Users\OMEN\Desktop\gaurav\thsis%20version%203\Thesis_Gaurav_version_3.docx" TargetMode="External"/><Relationship Id="rId39" Type="http://schemas.openxmlformats.org/officeDocument/2006/relationships/oleObject" Target="embeddings/oleObject11.bin"/><Relationship Id="rId34" Type="http://schemas.openxmlformats.org/officeDocument/2006/relationships/oleObject" Target="embeddings/oleObject6.bin"/><Relationship Id="rId50" Type="http://schemas.openxmlformats.org/officeDocument/2006/relationships/image" Target="media/image15.emf"/><Relationship Id="rId55" Type="http://schemas.openxmlformats.org/officeDocument/2006/relationships/image" Target="media/image20.png"/><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yperlink" Target="file:///C:\Users\OMEN\Desktop\gaurav\thsis%20version%203\Thesis_Gaurav_version_3.docx" TargetMode="External"/><Relationship Id="rId40" Type="http://schemas.openxmlformats.org/officeDocument/2006/relationships/image" Target="media/image8.png"/><Relationship Id="rId45" Type="http://schemas.openxmlformats.org/officeDocument/2006/relationships/oleObject" Target="embeddings/oleObject14.bin"/><Relationship Id="rId66" Type="http://schemas.openxmlformats.org/officeDocument/2006/relationships/image" Target="media/image31.png"/><Relationship Id="rId87" Type="http://schemas.openxmlformats.org/officeDocument/2006/relationships/image" Target="media/image52.png"/><Relationship Id="rId61" Type="http://schemas.openxmlformats.org/officeDocument/2006/relationships/image" Target="media/image26.png"/><Relationship Id="rId82" Type="http://schemas.openxmlformats.org/officeDocument/2006/relationships/image" Target="media/image47.png"/><Relationship Id="rId19" Type="http://schemas.openxmlformats.org/officeDocument/2006/relationships/hyperlink" Target="file:///C:\Users\OMEN\Desktop\gaurav\thsis%20version%203\Thesis_Gaurav_version_3.doc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YAS01</b:Tag>
    <b:SourceType>JournalArticle</b:SourceType>
    <b:Guid>{5703004A-18ED-43A4-BE1A-29A67C52572F}</b:Guid>
    <b:Author>
      <b:Author>
        <b:NameList>
          <b:Person>
            <b:Last>VYAS</b:Last>
          </b:Person>
        </b:NameList>
      </b:Author>
    </b:Author>
    <b:Title>rOTOR mODELLING</b:Title>
    <b:Year>2001</b:Year>
    <b:City>HTF</b:City>
    <b:Publisher>FHTTFF</b:Publisher>
    <b:Pages>451</b:Pages>
    <b:JournalName>MREXDG</b:JournalName>
    <b:RefOrder>1</b:RefOrder>
  </b:Source>
</b:Sources>
</file>

<file path=customXml/itemProps1.xml><?xml version="1.0" encoding="utf-8"?>
<ds:datastoreItem xmlns:ds="http://schemas.openxmlformats.org/officeDocument/2006/customXml" ds:itemID="{92C17AA4-A6AB-4879-B7E4-1CD3FE534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0</TotalTime>
  <Pages>1</Pages>
  <Words>21840</Words>
  <Characters>124490</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N.S. Vyas</dc:creator>
  <cp:lastModifiedBy>Tetali Sudheer</cp:lastModifiedBy>
  <cp:revision>98</cp:revision>
  <cp:lastPrinted>2019-05-27T07:41:00Z</cp:lastPrinted>
  <dcterms:created xsi:type="dcterms:W3CDTF">2020-05-25T02:42:00Z</dcterms:created>
  <dcterms:modified xsi:type="dcterms:W3CDTF">2022-04-2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70c63d9-b0cb-3840-b554-a4642e36c7a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